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BE6" w:rsidRDefault="008D67BC" w:rsidP="00A86682">
      <w:pPr>
        <w:pStyle w:val="berschrift1"/>
        <w:spacing w:line="240" w:lineRule="auto"/>
        <w:rPr>
          <w:lang w:val="en-US"/>
        </w:rPr>
      </w:pPr>
      <w:r w:rsidRPr="009D09EE">
        <w:rPr>
          <w:lang w:val="en-US"/>
        </w:rPr>
        <w:t>Texts</w:t>
      </w:r>
      <w:r w:rsidR="001C69DB">
        <w:rPr>
          <w:lang w:val="en-US"/>
        </w:rPr>
        <w:t xml:space="preserve"> </w:t>
      </w:r>
    </w:p>
    <w:p w:rsidR="00C9063A" w:rsidRPr="001045A9" w:rsidRDefault="00607471" w:rsidP="001C69DB">
      <w:pPr>
        <w:pStyle w:val="Liste"/>
      </w:pPr>
      <w:r w:rsidRPr="001045A9">
        <w:t>Transcription</w:t>
      </w:r>
      <w:r w:rsidR="001C69DB">
        <w:t xml:space="preserve">  </w:t>
      </w:r>
      <w:r w:rsidR="00026FAC">
        <w:t>fṭn</w:t>
      </w:r>
    </w:p>
    <w:p w:rsidR="00607471" w:rsidRPr="001045A9" w:rsidRDefault="00607471" w:rsidP="00A608C2">
      <w:pPr>
        <w:pStyle w:val="Liste"/>
      </w:pPr>
      <w:r w:rsidRPr="001045A9">
        <w:t>w = [u] before C</w:t>
      </w:r>
      <w:r w:rsidR="001045A9" w:rsidRPr="001045A9">
        <w:t>; y = [i] before C</w:t>
      </w:r>
    </w:p>
    <w:p w:rsidR="00607471" w:rsidRPr="001045A9" w:rsidRDefault="00607471" w:rsidP="001045A9">
      <w:pPr>
        <w:pStyle w:val="Liste"/>
        <w:jc w:val="both"/>
      </w:pPr>
      <w:r w:rsidRPr="001045A9">
        <w:t>w- = [w] before V</w:t>
      </w:r>
      <w:r w:rsidR="001045A9" w:rsidRPr="001045A9">
        <w:t>; y = [y] before V</w:t>
      </w:r>
      <w:r w:rsidR="00DE54BB">
        <w:t>; yi- and y- are free variants in verbs (ynām ~ yinām)</w:t>
      </w:r>
    </w:p>
    <w:p w:rsidR="00607471" w:rsidRPr="001045A9" w:rsidRDefault="00D7289A" w:rsidP="001045A9">
      <w:pPr>
        <w:pStyle w:val="Liste"/>
      </w:pPr>
      <w:r>
        <w:t>ˀ</w:t>
      </w:r>
      <w:r w:rsidR="00607471" w:rsidRPr="001045A9">
        <w:t xml:space="preserve"> if afte</w:t>
      </w:r>
      <w:r w:rsidR="001045A9" w:rsidRPr="001045A9">
        <w:t>r a pause or between two vowels</w:t>
      </w:r>
    </w:p>
    <w:p w:rsidR="001045A9" w:rsidRPr="001045A9" w:rsidRDefault="001045A9" w:rsidP="001045A9">
      <w:pPr>
        <w:pStyle w:val="Liste"/>
      </w:pPr>
      <w:r w:rsidRPr="001045A9">
        <w:t>ᵊ epenthetic vowel at the beginning of a word (also after article; al-ᵊḥǧaṛa)</w:t>
      </w:r>
    </w:p>
    <w:p w:rsidR="001045A9" w:rsidRPr="001045A9" w:rsidRDefault="001045A9" w:rsidP="001045A9">
      <w:pPr>
        <w:pStyle w:val="Liste"/>
      </w:pPr>
      <w:r w:rsidRPr="001045A9">
        <w:t>Epenthetic vowels inside the word not specially marked.</w:t>
      </w:r>
    </w:p>
    <w:p w:rsidR="00607471" w:rsidRPr="001045A9" w:rsidRDefault="00607471" w:rsidP="00A608C2">
      <w:pPr>
        <w:pStyle w:val="Liste"/>
      </w:pPr>
      <w:r w:rsidRPr="001045A9">
        <w:t>( ____ ) in translation: additional information</w:t>
      </w:r>
    </w:p>
    <w:p w:rsidR="00607471" w:rsidRDefault="00607471" w:rsidP="00A608C2">
      <w:pPr>
        <w:pStyle w:val="Liste"/>
      </w:pPr>
      <w:r w:rsidRPr="001045A9">
        <w:t>( _____ ) in transcription: mistake corrected by speaker her/himself</w:t>
      </w:r>
    </w:p>
    <w:p w:rsidR="001045A9" w:rsidRDefault="001045A9" w:rsidP="00A608C2">
      <w:pPr>
        <w:pStyle w:val="Liste"/>
      </w:pPr>
      <w:r>
        <w:t>[_______] in transcription: corrected or added word</w:t>
      </w:r>
    </w:p>
    <w:p w:rsidR="001045A9" w:rsidRDefault="001045A9" w:rsidP="00A608C2">
      <w:pPr>
        <w:pStyle w:val="Liste"/>
      </w:pPr>
    </w:p>
    <w:p w:rsidR="001045A9" w:rsidRDefault="00C85EFD" w:rsidP="00A608C2">
      <w:pPr>
        <w:pStyle w:val="Liste"/>
      </w:pPr>
      <w:r>
        <w:t>ə is allophone of i</w:t>
      </w:r>
    </w:p>
    <w:p w:rsidR="00C85EFD" w:rsidRDefault="00C85EFD" w:rsidP="00A608C2">
      <w:pPr>
        <w:pStyle w:val="Liste"/>
      </w:pPr>
      <w:r>
        <w:t>u is phonemic</w:t>
      </w:r>
    </w:p>
    <w:p w:rsidR="002F59DD" w:rsidRPr="00FD4E26" w:rsidRDefault="002F59DD" w:rsidP="006112A3">
      <w:pPr>
        <w:pStyle w:val="berschrift2"/>
        <w:rPr>
          <w:noProof/>
          <w:lang w:val="en-US"/>
        </w:rPr>
      </w:pPr>
      <w:r w:rsidRPr="00FD4E26">
        <w:rPr>
          <w:noProof/>
          <w:lang w:val="en-US"/>
        </w:rPr>
        <w:t>Urfa-</w:t>
      </w:r>
      <w:r w:rsidR="005E0956" w:rsidRPr="00FD4E26">
        <w:rPr>
          <w:noProof/>
          <w:lang w:val="en-US"/>
        </w:rPr>
        <w:t>011</w:t>
      </w:r>
      <w:r w:rsidRPr="00FD4E26">
        <w:rPr>
          <w:noProof/>
          <w:lang w:val="en-US"/>
        </w:rPr>
        <w:t xml:space="preserve">: </w:t>
      </w:r>
      <w:r w:rsidR="006112A3" w:rsidRPr="00FD4E26">
        <w:rPr>
          <w:noProof/>
          <w:lang w:val="en-US"/>
        </w:rPr>
        <w:t>On the cemetery of Ḥ</w:t>
      </w:r>
      <w:r w:rsidR="005E0956" w:rsidRPr="00FD4E26">
        <w:rPr>
          <w:noProof/>
          <w:lang w:val="en-US"/>
        </w:rPr>
        <w:t>arr</w:t>
      </w:r>
      <w:r w:rsidR="006112A3" w:rsidRPr="00FD4E26">
        <w:rPr>
          <w:noProof/>
          <w:lang w:val="en-US"/>
        </w:rPr>
        <w:t>ā</w:t>
      </w:r>
      <w:r w:rsidR="005E0956" w:rsidRPr="00FD4E26">
        <w:rPr>
          <w:noProof/>
          <w:lang w:val="en-US"/>
        </w:rPr>
        <w:t>n</w:t>
      </w:r>
      <w:r w:rsidR="009C1379">
        <w:rPr>
          <w:noProof/>
          <w:lang w:val="en-US"/>
        </w:rPr>
        <w:t xml:space="preserve">  </w:t>
      </w:r>
      <w:r w:rsidR="009C1379" w:rsidRPr="00EC6A71">
        <w:rPr>
          <w:color w:val="00B050"/>
          <w:lang w:val="en-US"/>
        </w:rPr>
        <w:t>[</w:t>
      </w:r>
      <w:r w:rsidR="009C1379">
        <w:rPr>
          <w:color w:val="00B050"/>
          <w:lang w:val="en-US"/>
        </w:rPr>
        <w:t>control/trans]</w:t>
      </w:r>
    </w:p>
    <w:p w:rsidR="002F59DD" w:rsidRDefault="002F59DD" w:rsidP="006E14BD">
      <w:pPr>
        <w:pStyle w:val="Textkrper"/>
        <w:rPr>
          <w:noProof/>
          <w:lang w:val="de-AT"/>
        </w:rPr>
      </w:pPr>
      <w:r w:rsidRPr="00082F22">
        <w:rPr>
          <w:noProof/>
          <w:lang w:val="de-AT"/>
        </w:rPr>
        <w:t>Ismail, 5.5.</w:t>
      </w:r>
      <w:r>
        <w:rPr>
          <w:noProof/>
          <w:lang w:val="de-AT"/>
        </w:rPr>
        <w:t xml:space="preserve">2010, </w:t>
      </w:r>
    </w:p>
    <w:p w:rsidR="002F59DD" w:rsidRDefault="002F59DD" w:rsidP="006E14BD">
      <w:pPr>
        <w:pStyle w:val="Textkrper"/>
        <w:rPr>
          <w:noProof/>
          <w:lang w:val="de-AT"/>
        </w:rPr>
      </w:pPr>
      <w:r>
        <w:rPr>
          <w:noProof/>
          <w:lang w:val="de-AT"/>
        </w:rPr>
        <w:t xml:space="preserve">Dort sind fast alle von den Banī </w:t>
      </w:r>
      <w:r w:rsidR="00D7289A">
        <w:rPr>
          <w:noProof/>
          <w:lang w:val="de-AT"/>
        </w:rPr>
        <w:t>ˁ</w:t>
      </w:r>
      <w:r>
        <w:rPr>
          <w:noProof/>
          <w:lang w:val="de-AT"/>
        </w:rPr>
        <w:t>Iǧil begraben, auch wenn sie in Urfa wohnen.</w:t>
      </w:r>
    </w:p>
    <w:tbl>
      <w:tblPr>
        <w:tblStyle w:val="Tabellenraster"/>
        <w:tblW w:w="9322" w:type="dxa"/>
        <w:tblLayout w:type="fixed"/>
        <w:tblLook w:val="04A0" w:firstRow="1" w:lastRow="0" w:firstColumn="1" w:lastColumn="0" w:noHBand="0" w:noVBand="1"/>
      </w:tblPr>
      <w:tblGrid>
        <w:gridCol w:w="817"/>
        <w:gridCol w:w="3969"/>
        <w:gridCol w:w="4536"/>
      </w:tblGrid>
      <w:tr w:rsidR="006112A3" w:rsidRPr="00A4197C" w:rsidTr="00FB2350">
        <w:tc>
          <w:tcPr>
            <w:tcW w:w="817" w:type="dxa"/>
          </w:tcPr>
          <w:p w:rsidR="006112A3" w:rsidRPr="00CF531F" w:rsidRDefault="00CF531F" w:rsidP="000C5BFD">
            <w:pPr>
              <w:rPr>
                <w:iCs/>
                <w:noProof/>
                <w:lang w:val="de-AT"/>
              </w:rPr>
            </w:pPr>
            <w:r>
              <w:rPr>
                <w:iCs/>
                <w:noProof/>
                <w:lang w:val="de-AT"/>
              </w:rPr>
              <w:t>0.01</w:t>
            </w:r>
          </w:p>
        </w:tc>
        <w:tc>
          <w:tcPr>
            <w:tcW w:w="3969" w:type="dxa"/>
          </w:tcPr>
          <w:p w:rsidR="006112A3" w:rsidRPr="00CF531F" w:rsidRDefault="00CF531F" w:rsidP="00CF531F">
            <w:pPr>
              <w:rPr>
                <w:iCs/>
                <w:noProof/>
                <w:lang w:val="de-AT"/>
              </w:rPr>
            </w:pPr>
            <w:r>
              <w:rPr>
                <w:iCs/>
                <w:noProof/>
                <w:lang w:val="de-AT"/>
              </w:rPr>
              <w:t>hāḏa l-ᵊ</w:t>
            </w:r>
            <w:r w:rsidR="006112A3" w:rsidRPr="00CF531F">
              <w:rPr>
                <w:iCs/>
                <w:noProof/>
                <w:lang w:val="de-AT"/>
              </w:rPr>
              <w:t xml:space="preserve">gbūr, </w:t>
            </w:r>
            <w:r w:rsidR="00D7289A">
              <w:rPr>
                <w:iCs/>
                <w:noProof/>
                <w:lang w:val="de-AT"/>
              </w:rPr>
              <w:t>ˀ</w:t>
            </w:r>
            <w:r w:rsidR="006112A3" w:rsidRPr="00CF531F">
              <w:rPr>
                <w:iCs/>
                <w:noProof/>
                <w:lang w:val="de-AT"/>
              </w:rPr>
              <w:t>al-miǧanne</w:t>
            </w:r>
            <w:r>
              <w:rPr>
                <w:iCs/>
                <w:noProof/>
                <w:lang w:val="de-AT"/>
              </w:rPr>
              <w:t xml:space="preserve">, </w:t>
            </w:r>
            <w:r w:rsidR="00D7289A">
              <w:rPr>
                <w:iCs/>
                <w:noProof/>
                <w:lang w:val="de-AT"/>
              </w:rPr>
              <w:t>ˀ</w:t>
            </w:r>
            <w:r w:rsidR="006112A3" w:rsidRPr="00CF531F">
              <w:rPr>
                <w:iCs/>
                <w:noProof/>
                <w:lang w:val="de-AT"/>
              </w:rPr>
              <w:t>al-gabǝr</w:t>
            </w:r>
            <w:r>
              <w:rPr>
                <w:iCs/>
                <w:noProof/>
                <w:lang w:val="de-AT"/>
              </w:rPr>
              <w:t>,</w:t>
            </w:r>
            <w:r w:rsidR="006112A3" w:rsidRPr="00CF531F">
              <w:rPr>
                <w:iCs/>
                <w:noProof/>
                <w:lang w:val="de-AT"/>
              </w:rPr>
              <w:t xml:space="preserve"> wāḥ</w:t>
            </w:r>
            <w:r>
              <w:rPr>
                <w:iCs/>
                <w:noProof/>
                <w:lang w:val="de-AT"/>
              </w:rPr>
              <w:t>ad ymūt yidfunūnu hēne yidfu</w:t>
            </w:r>
            <w:r w:rsidR="006112A3" w:rsidRPr="00CF531F">
              <w:rPr>
                <w:iCs/>
                <w:noProof/>
                <w:lang w:val="de-AT"/>
              </w:rPr>
              <w:t xml:space="preserve">nūnu yqasslūnu </w:t>
            </w:r>
            <w:r w:rsidR="00D7289A">
              <w:rPr>
                <w:iCs/>
                <w:noProof/>
                <w:lang w:val="de-AT"/>
              </w:rPr>
              <w:t>ˁ</w:t>
            </w:r>
            <w:r w:rsidR="006112A3" w:rsidRPr="00CF531F">
              <w:rPr>
                <w:iCs/>
                <w:noProof/>
                <w:lang w:val="de-AT"/>
              </w:rPr>
              <w:t xml:space="preserve">ala </w:t>
            </w:r>
            <w:r w:rsidR="00D7289A">
              <w:rPr>
                <w:iCs/>
                <w:noProof/>
                <w:lang w:val="de-AT"/>
              </w:rPr>
              <w:t>ˁ</w:t>
            </w:r>
            <w:r w:rsidR="006112A3" w:rsidRPr="00CF531F">
              <w:rPr>
                <w:iCs/>
                <w:noProof/>
                <w:lang w:val="de-AT"/>
              </w:rPr>
              <w:t xml:space="preserve">urf Islām, </w:t>
            </w:r>
            <w:r w:rsidR="00D7289A">
              <w:rPr>
                <w:iCs/>
                <w:noProof/>
                <w:lang w:val="de-AT"/>
              </w:rPr>
              <w:t>ˁ</w:t>
            </w:r>
            <w:r>
              <w:rPr>
                <w:iCs/>
                <w:noProof/>
                <w:lang w:val="de-AT"/>
              </w:rPr>
              <w:t xml:space="preserve">ala </w:t>
            </w:r>
            <w:r w:rsidR="00D7289A">
              <w:rPr>
                <w:iCs/>
                <w:noProof/>
                <w:lang w:val="de-AT"/>
              </w:rPr>
              <w:t>ˁ</w:t>
            </w:r>
            <w:r w:rsidR="006112A3" w:rsidRPr="00CF531F">
              <w:rPr>
                <w:iCs/>
                <w:noProof/>
                <w:lang w:val="de-AT"/>
              </w:rPr>
              <w:t>ād</w:t>
            </w:r>
            <w:r>
              <w:rPr>
                <w:iCs/>
                <w:noProof/>
                <w:lang w:val="de-AT"/>
              </w:rPr>
              <w:t>ā</w:t>
            </w:r>
            <w:r w:rsidR="006112A3" w:rsidRPr="00CF531F">
              <w:rPr>
                <w:iCs/>
                <w:noProof/>
                <w:lang w:val="de-AT"/>
              </w:rPr>
              <w:t>t uṣūl Islām, yqasslu</w:t>
            </w:r>
            <w:r>
              <w:rPr>
                <w:iCs/>
                <w:noProof/>
                <w:lang w:val="de-AT"/>
              </w:rPr>
              <w:t>,</w:t>
            </w:r>
            <w:r w:rsidR="006112A3" w:rsidRPr="00CF531F">
              <w:rPr>
                <w:iCs/>
                <w:noProof/>
                <w:lang w:val="de-AT"/>
              </w:rPr>
              <w:t xml:space="preserve"> </w:t>
            </w:r>
            <w:r w:rsidR="00D7289A">
              <w:rPr>
                <w:iCs/>
                <w:noProof/>
                <w:lang w:val="de-AT"/>
              </w:rPr>
              <w:t>ˀ</w:t>
            </w:r>
            <w:r w:rsidR="006112A3" w:rsidRPr="00CF531F">
              <w:rPr>
                <w:iCs/>
                <w:noProof/>
                <w:lang w:val="de-AT"/>
              </w:rPr>
              <w:t>al-xōǧi yqasslu</w:t>
            </w:r>
            <w:r>
              <w:rPr>
                <w:iCs/>
                <w:noProof/>
                <w:lang w:val="de-AT"/>
              </w:rPr>
              <w:t>,</w:t>
            </w:r>
            <w:r w:rsidR="006112A3" w:rsidRPr="00CF531F">
              <w:rPr>
                <w:iCs/>
                <w:noProof/>
                <w:lang w:val="de-AT"/>
              </w:rPr>
              <w:t xml:space="preserve"> w</w:t>
            </w:r>
            <w:r>
              <w:rPr>
                <w:iCs/>
                <w:noProof/>
                <w:lang w:val="de-AT"/>
              </w:rPr>
              <w:t xml:space="preserve"> </w:t>
            </w:r>
            <w:r w:rsidR="006112A3" w:rsidRPr="00AE4FF1">
              <w:rPr>
                <w:iCs/>
                <w:noProof/>
                <w:color w:val="7030A0"/>
                <w:lang w:val="de-AT"/>
              </w:rPr>
              <w:t>yǧībūnu</w:t>
            </w:r>
            <w:r w:rsidR="006112A3" w:rsidRPr="00CF531F">
              <w:rPr>
                <w:iCs/>
                <w:noProof/>
                <w:lang w:val="de-AT"/>
              </w:rPr>
              <w:t xml:space="preserve"> hēne yčaffnūnu yḥuṭṭūnu b-al-</w:t>
            </w:r>
            <w:r>
              <w:rPr>
                <w:iCs/>
                <w:noProof/>
                <w:lang w:val="de-AT"/>
              </w:rPr>
              <w:t>ke</w:t>
            </w:r>
            <w:r w:rsidR="006112A3" w:rsidRPr="00CF531F">
              <w:rPr>
                <w:iCs/>
                <w:noProof/>
                <w:lang w:val="de-AT"/>
              </w:rPr>
              <w:t>f</w:t>
            </w:r>
            <w:r>
              <w:rPr>
                <w:iCs/>
                <w:noProof/>
                <w:lang w:val="de-AT"/>
              </w:rPr>
              <w:t>e</w:t>
            </w:r>
            <w:r w:rsidR="006112A3" w:rsidRPr="00CF531F">
              <w:rPr>
                <w:iCs/>
                <w:noProof/>
                <w:lang w:val="de-AT"/>
              </w:rPr>
              <w:t>n, č</w:t>
            </w:r>
            <w:r>
              <w:rPr>
                <w:iCs/>
                <w:noProof/>
                <w:lang w:val="de-AT"/>
              </w:rPr>
              <w:t>a</w:t>
            </w:r>
            <w:r w:rsidR="006112A3" w:rsidRPr="00CF531F">
              <w:rPr>
                <w:iCs/>
                <w:noProof/>
                <w:lang w:val="de-AT"/>
              </w:rPr>
              <w:t>f</w:t>
            </w:r>
            <w:r>
              <w:rPr>
                <w:iCs/>
                <w:noProof/>
                <w:lang w:val="de-AT"/>
              </w:rPr>
              <w:t>a</w:t>
            </w:r>
            <w:r w:rsidR="006112A3" w:rsidRPr="00CF531F">
              <w:rPr>
                <w:iCs/>
                <w:noProof/>
                <w:lang w:val="de-AT"/>
              </w:rPr>
              <w:t>n</w:t>
            </w:r>
            <w:r>
              <w:rPr>
                <w:iCs/>
                <w:noProof/>
                <w:lang w:val="de-AT"/>
              </w:rPr>
              <w:t xml:space="preserve"> –</w:t>
            </w:r>
            <w:r w:rsidR="006112A3" w:rsidRPr="00CF531F">
              <w:rPr>
                <w:iCs/>
                <w:noProof/>
                <w:lang w:val="de-AT"/>
              </w:rPr>
              <w:t xml:space="preserve"> k</w:t>
            </w:r>
            <w:r>
              <w:rPr>
                <w:iCs/>
                <w:noProof/>
                <w:lang w:val="de-AT"/>
              </w:rPr>
              <w:t>e</w:t>
            </w:r>
            <w:r w:rsidR="006112A3" w:rsidRPr="00CF531F">
              <w:rPr>
                <w:iCs/>
                <w:noProof/>
                <w:lang w:val="de-AT"/>
              </w:rPr>
              <w:t>f</w:t>
            </w:r>
            <w:r>
              <w:rPr>
                <w:iCs/>
                <w:noProof/>
                <w:lang w:val="de-AT"/>
              </w:rPr>
              <w:t>e</w:t>
            </w:r>
            <w:r w:rsidR="006112A3" w:rsidRPr="00CF531F">
              <w:rPr>
                <w:iCs/>
                <w:noProof/>
                <w:lang w:val="de-AT"/>
              </w:rPr>
              <w:t xml:space="preserve">n </w:t>
            </w:r>
            <w:r>
              <w:rPr>
                <w:iCs/>
                <w:noProof/>
                <w:lang w:val="de-AT"/>
              </w:rPr>
              <w:t>–</w:t>
            </w:r>
            <w:r w:rsidR="006112A3" w:rsidRPr="00CF531F">
              <w:rPr>
                <w:iCs/>
                <w:noProof/>
                <w:lang w:val="de-AT"/>
              </w:rPr>
              <w:t>č</w:t>
            </w:r>
            <w:r>
              <w:rPr>
                <w:iCs/>
                <w:noProof/>
                <w:lang w:val="de-AT"/>
              </w:rPr>
              <w:t>a</w:t>
            </w:r>
            <w:r w:rsidR="006112A3" w:rsidRPr="00CF531F">
              <w:rPr>
                <w:iCs/>
                <w:noProof/>
                <w:lang w:val="de-AT"/>
              </w:rPr>
              <w:t>f</w:t>
            </w:r>
            <w:r>
              <w:rPr>
                <w:iCs/>
                <w:noProof/>
                <w:lang w:val="de-AT"/>
              </w:rPr>
              <w:t>a</w:t>
            </w:r>
            <w:r w:rsidR="006112A3" w:rsidRPr="00CF531F">
              <w:rPr>
                <w:iCs/>
                <w:noProof/>
                <w:lang w:val="de-AT"/>
              </w:rPr>
              <w:t>n</w:t>
            </w:r>
            <w:r>
              <w:rPr>
                <w:iCs/>
                <w:noProof/>
                <w:lang w:val="de-AT"/>
              </w:rPr>
              <w:t>,</w:t>
            </w:r>
            <w:r w:rsidR="006112A3" w:rsidRPr="00CF531F">
              <w:rPr>
                <w:iCs/>
                <w:noProof/>
                <w:lang w:val="de-AT"/>
              </w:rPr>
              <w:t xml:space="preserve"> </w:t>
            </w:r>
            <w:r w:rsidR="006112A3" w:rsidRPr="00CF531F">
              <w:rPr>
                <w:lang w:val="de-AT"/>
              </w:rPr>
              <w:t>ydummūnu</w:t>
            </w:r>
            <w:r>
              <w:rPr>
                <w:lang w:val="de-AT"/>
              </w:rPr>
              <w:t>.</w:t>
            </w:r>
            <w:r w:rsidR="006112A3" w:rsidRPr="00CF531F">
              <w:rPr>
                <w:iCs/>
                <w:noProof/>
                <w:lang w:val="de-AT"/>
              </w:rPr>
              <w:t xml:space="preserve"> </w:t>
            </w:r>
          </w:p>
        </w:tc>
        <w:tc>
          <w:tcPr>
            <w:tcW w:w="4536" w:type="dxa"/>
          </w:tcPr>
          <w:p w:rsidR="006112A3" w:rsidRPr="00A4197C" w:rsidRDefault="00A4197C" w:rsidP="000C5BFD">
            <w:pPr>
              <w:rPr>
                <w:iCs/>
                <w:lang w:val="en-US"/>
              </w:rPr>
            </w:pPr>
            <w:r w:rsidRPr="00A4197C">
              <w:rPr>
                <w:iCs/>
                <w:lang w:val="en-US"/>
              </w:rPr>
              <w:t>These graves, the graveyard, the grave, when s</w:t>
            </w:r>
            <w:r>
              <w:rPr>
                <w:iCs/>
                <w:lang w:val="en-US"/>
              </w:rPr>
              <w:t>omebody dies they bury him here,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6112A3" w:rsidRPr="00A4197C" w:rsidTr="00FB2350">
        <w:tc>
          <w:tcPr>
            <w:tcW w:w="817" w:type="dxa"/>
          </w:tcPr>
          <w:p w:rsidR="006112A3" w:rsidRPr="00CF531F" w:rsidRDefault="00395F80" w:rsidP="000C5BFD">
            <w:pPr>
              <w:rPr>
                <w:iCs/>
                <w:noProof/>
                <w:lang w:val="de-AT"/>
              </w:rPr>
            </w:pPr>
            <w:r>
              <w:rPr>
                <w:iCs/>
                <w:noProof/>
                <w:lang w:val="de-AT"/>
              </w:rPr>
              <w:t>0.22</w:t>
            </w:r>
          </w:p>
        </w:tc>
        <w:tc>
          <w:tcPr>
            <w:tcW w:w="3969" w:type="dxa"/>
          </w:tcPr>
          <w:p w:rsidR="006112A3" w:rsidRPr="00CF531F" w:rsidRDefault="00CF531F" w:rsidP="00AE4FF1">
            <w:pPr>
              <w:rPr>
                <w:iCs/>
                <w:noProof/>
                <w:lang w:val="de-AT"/>
              </w:rPr>
            </w:pPr>
            <w:r w:rsidRPr="00CF531F">
              <w:rPr>
                <w:iCs/>
                <w:noProof/>
                <w:lang w:val="de-AT"/>
              </w:rPr>
              <w:t xml:space="preserve">al-gabǝr </w:t>
            </w:r>
            <w:r w:rsidR="006112A3" w:rsidRPr="00CF531F">
              <w:rPr>
                <w:iCs/>
                <w:noProof/>
                <w:lang w:val="de-AT"/>
              </w:rPr>
              <w:t>b</w:t>
            </w:r>
            <w:r w:rsidR="00395F80">
              <w:rPr>
                <w:iCs/>
                <w:noProof/>
                <w:lang w:val="de-AT"/>
              </w:rPr>
              <w:t>a</w:t>
            </w:r>
            <w:r w:rsidR="00D7289A">
              <w:rPr>
                <w:iCs/>
                <w:noProof/>
                <w:lang w:val="de-AT"/>
              </w:rPr>
              <w:t>ˁ</w:t>
            </w:r>
            <w:r w:rsidR="006112A3" w:rsidRPr="00CF531F">
              <w:rPr>
                <w:iCs/>
                <w:noProof/>
                <w:lang w:val="de-AT"/>
              </w:rPr>
              <w:t xml:space="preserve">dēn, </w:t>
            </w:r>
            <w:r w:rsidR="00D7289A" w:rsidRPr="00AE4FF1">
              <w:rPr>
                <w:iCs/>
                <w:noProof/>
                <w:color w:val="7030A0"/>
                <w:lang w:val="de-AT"/>
              </w:rPr>
              <w:t>ˁ</w:t>
            </w:r>
            <w:r w:rsidR="006112A3" w:rsidRPr="00AE4FF1">
              <w:rPr>
                <w:iCs/>
                <w:noProof/>
                <w:color w:val="7030A0"/>
                <w:lang w:val="de-AT"/>
              </w:rPr>
              <w:t>ugub sab</w:t>
            </w:r>
            <w:r w:rsidR="00D7289A" w:rsidRPr="00AE4FF1">
              <w:rPr>
                <w:iCs/>
                <w:noProof/>
                <w:color w:val="7030A0"/>
                <w:lang w:val="de-AT"/>
              </w:rPr>
              <w:t>ˁ</w:t>
            </w:r>
            <w:r w:rsidR="006112A3" w:rsidRPr="00AE4FF1">
              <w:rPr>
                <w:iCs/>
                <w:noProof/>
                <w:color w:val="7030A0"/>
                <w:lang w:val="de-AT"/>
              </w:rPr>
              <w:t xml:space="preserve"> </w:t>
            </w:r>
            <w:r w:rsidR="00395F80" w:rsidRPr="00AE4FF1">
              <w:rPr>
                <w:iCs/>
                <w:noProof/>
                <w:color w:val="7030A0"/>
                <w:lang w:val="de-AT"/>
              </w:rPr>
              <w:t>ᵊ</w:t>
            </w:r>
            <w:r w:rsidR="006112A3" w:rsidRPr="00AE4FF1">
              <w:rPr>
                <w:iCs/>
                <w:noProof/>
                <w:color w:val="7030A0"/>
                <w:lang w:val="de-AT"/>
              </w:rPr>
              <w:t>snīn</w:t>
            </w:r>
            <w:r w:rsidR="006112A3" w:rsidRPr="00CF531F">
              <w:rPr>
                <w:iCs/>
                <w:noProof/>
                <w:lang w:val="de-AT"/>
              </w:rPr>
              <w:t xml:space="preserve"> yigdarūn yḥuṭṭūn qēr wāḥ</w:t>
            </w:r>
            <w:r w:rsidR="00395F80">
              <w:rPr>
                <w:iCs/>
                <w:noProof/>
                <w:lang w:val="de-AT"/>
              </w:rPr>
              <w:t>a</w:t>
            </w:r>
            <w:r w:rsidR="006112A3" w:rsidRPr="00CF531F">
              <w:rPr>
                <w:iCs/>
                <w:noProof/>
                <w:lang w:val="de-AT"/>
              </w:rPr>
              <w:t xml:space="preserve">d bī. </w:t>
            </w:r>
            <w:r w:rsidR="00D7289A">
              <w:rPr>
                <w:iCs/>
                <w:noProof/>
                <w:lang w:val="de-AT"/>
              </w:rPr>
              <w:t>ˀ</w:t>
            </w:r>
            <w:r w:rsidR="006112A3" w:rsidRPr="00CF531F">
              <w:rPr>
                <w:iCs/>
                <w:noProof/>
                <w:lang w:val="de-AT"/>
              </w:rPr>
              <w:t>in mā ṣār sab</w:t>
            </w:r>
            <w:r w:rsidR="00D7289A">
              <w:rPr>
                <w:iCs/>
                <w:noProof/>
                <w:lang w:val="de-AT"/>
              </w:rPr>
              <w:t>ˁ</w:t>
            </w:r>
            <w:r w:rsidR="006112A3" w:rsidRPr="00CF531F">
              <w:rPr>
                <w:iCs/>
                <w:noProof/>
                <w:lang w:val="de-AT"/>
              </w:rPr>
              <w:t xml:space="preserve"> </w:t>
            </w:r>
            <w:r w:rsidR="00395F80" w:rsidRPr="00395F80">
              <w:t>ᵊ</w:t>
            </w:r>
            <w:r w:rsidR="006112A3" w:rsidRPr="00CF531F">
              <w:rPr>
                <w:iCs/>
                <w:noProof/>
                <w:lang w:val="de-AT"/>
              </w:rPr>
              <w:t>snīn qēr wāḥ</w:t>
            </w:r>
            <w:r w:rsidR="00395F80">
              <w:rPr>
                <w:iCs/>
                <w:noProof/>
                <w:lang w:val="de-AT"/>
              </w:rPr>
              <w:t>a</w:t>
            </w:r>
            <w:r w:rsidR="006112A3" w:rsidRPr="00CF531F">
              <w:rPr>
                <w:iCs/>
                <w:noProof/>
                <w:lang w:val="de-AT"/>
              </w:rPr>
              <w:t>d mā yḥuṭṭūn.</w:t>
            </w:r>
          </w:p>
        </w:tc>
        <w:tc>
          <w:tcPr>
            <w:tcW w:w="4536" w:type="dxa"/>
          </w:tcPr>
          <w:p w:rsidR="006112A3" w:rsidRPr="00A4197C" w:rsidRDefault="00A4197C" w:rsidP="00A4197C">
            <w:pPr>
              <w:rPr>
                <w:iCs/>
                <w:noProof/>
                <w:lang w:val="en-US"/>
              </w:rPr>
            </w:pPr>
            <w:r w:rsidRPr="00A4197C">
              <w:rPr>
                <w:iCs/>
                <w:noProof/>
                <w:lang w:val="en-US"/>
              </w:rPr>
              <w:t>After that, seven years</w:t>
            </w:r>
            <w:r>
              <w:rPr>
                <w:iCs/>
                <w:noProof/>
                <w:lang w:val="en-US"/>
              </w:rPr>
              <w:t xml:space="preserve"> after they can again put somebody else into it. If seven years have not passed, they do not put anybody else (into the grave).</w:t>
            </w:r>
          </w:p>
        </w:tc>
      </w:tr>
      <w:tr w:rsidR="006112A3" w:rsidRPr="00A4197C" w:rsidTr="00FB2350">
        <w:tc>
          <w:tcPr>
            <w:tcW w:w="817" w:type="dxa"/>
          </w:tcPr>
          <w:p w:rsidR="006112A3" w:rsidRPr="00CF531F" w:rsidRDefault="00395F80" w:rsidP="000C5BFD">
            <w:pPr>
              <w:rPr>
                <w:iCs/>
                <w:noProof/>
                <w:lang w:val="de-AT"/>
              </w:rPr>
            </w:pPr>
            <w:r>
              <w:rPr>
                <w:iCs/>
                <w:noProof/>
                <w:lang w:val="de-AT"/>
              </w:rPr>
              <w:t>0.31</w:t>
            </w:r>
          </w:p>
        </w:tc>
        <w:tc>
          <w:tcPr>
            <w:tcW w:w="3969" w:type="dxa"/>
          </w:tcPr>
          <w:p w:rsidR="006112A3" w:rsidRPr="00CF531F" w:rsidRDefault="00395F80" w:rsidP="0057431C">
            <w:pPr>
              <w:rPr>
                <w:iCs/>
                <w:noProof/>
                <w:lang w:val="de-AT"/>
              </w:rPr>
            </w:pPr>
            <w:r>
              <w:rPr>
                <w:iCs/>
                <w:noProof/>
                <w:lang w:val="de-AT"/>
              </w:rPr>
              <w:t>t</w:t>
            </w:r>
            <w:r w:rsidR="006112A3" w:rsidRPr="00CF531F">
              <w:rPr>
                <w:iCs/>
                <w:noProof/>
                <w:lang w:val="de-AT"/>
              </w:rPr>
              <w:t xml:space="preserve">a-ngūl hāḏa, mayyit </w:t>
            </w:r>
            <w:r>
              <w:rPr>
                <w:iCs/>
                <w:noProof/>
                <w:color w:val="FF0000"/>
                <w:lang w:val="de-AT"/>
              </w:rPr>
              <w:t>luw</w:t>
            </w:r>
            <w:r w:rsidR="006112A3" w:rsidRPr="00CF531F">
              <w:rPr>
                <w:iCs/>
                <w:noProof/>
                <w:color w:val="FF0000"/>
                <w:lang w:val="de-AT"/>
              </w:rPr>
              <w:t>wa</w:t>
            </w:r>
            <w:r w:rsidR="006112A3" w:rsidRPr="00CF531F">
              <w:rPr>
                <w:iCs/>
                <w:noProof/>
                <w:lang w:val="de-AT"/>
              </w:rPr>
              <w:t xml:space="preserve"> sane</w:t>
            </w:r>
            <w:r w:rsidR="0057431C">
              <w:rPr>
                <w:iCs/>
                <w:noProof/>
                <w:lang w:val="de-AT"/>
              </w:rPr>
              <w:t>,</w:t>
            </w:r>
            <w:r w:rsidR="006112A3" w:rsidRPr="00CF531F">
              <w:rPr>
                <w:iCs/>
                <w:noProof/>
                <w:lang w:val="de-AT"/>
              </w:rPr>
              <w:t xml:space="preserve"> </w:t>
            </w:r>
            <w:r w:rsidR="00D7289A">
              <w:rPr>
                <w:iCs/>
                <w:noProof/>
                <w:lang w:val="de-AT"/>
              </w:rPr>
              <w:t>ˀ</w:t>
            </w:r>
            <w:r w:rsidR="006112A3" w:rsidRPr="00CF531F">
              <w:rPr>
                <w:iCs/>
                <w:noProof/>
                <w:lang w:val="de-AT"/>
              </w:rPr>
              <w:t>al-gabǝr hāḏa mā yiftaḥūnu</w:t>
            </w:r>
            <w:r w:rsidR="0057431C">
              <w:rPr>
                <w:iCs/>
                <w:noProof/>
                <w:lang w:val="de-AT"/>
              </w:rPr>
              <w:t xml:space="preserve"> – </w:t>
            </w:r>
            <w:r w:rsidR="0057431C" w:rsidRPr="00CF531F">
              <w:rPr>
                <w:iCs/>
                <w:noProof/>
                <w:lang w:val="de-AT"/>
              </w:rPr>
              <w:t>mā yiftaḥūnu</w:t>
            </w:r>
            <w:r w:rsidR="0057431C">
              <w:rPr>
                <w:iCs/>
                <w:noProof/>
                <w:lang w:val="de-AT"/>
              </w:rPr>
              <w:t xml:space="preserve"> –</w:t>
            </w:r>
            <w:r w:rsidR="006112A3" w:rsidRPr="00CF531F">
              <w:rPr>
                <w:iCs/>
                <w:noProof/>
                <w:lang w:val="de-AT"/>
              </w:rPr>
              <w:t xml:space="preserve"> ba</w:t>
            </w:r>
            <w:r w:rsidR="00D7289A">
              <w:rPr>
                <w:iCs/>
                <w:noProof/>
                <w:lang w:val="de-AT"/>
              </w:rPr>
              <w:t>ˁ</w:t>
            </w:r>
            <w:r w:rsidR="006112A3" w:rsidRPr="00CF531F">
              <w:rPr>
                <w:iCs/>
                <w:noProof/>
                <w:lang w:val="de-AT"/>
              </w:rPr>
              <w:t>ad sab</w:t>
            </w:r>
            <w:r w:rsidR="00D7289A">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 xml:space="preserve">snīn yiftaḥūnu yigdarūn </w:t>
            </w:r>
            <w:r w:rsidR="00D7289A">
              <w:rPr>
                <w:iCs/>
                <w:noProof/>
                <w:lang w:val="de-AT"/>
              </w:rPr>
              <w:t>ˀ</w:t>
            </w:r>
            <w:r w:rsidR="006112A3" w:rsidRPr="00CF531F">
              <w:rPr>
                <w:iCs/>
                <w:noProof/>
                <w:lang w:val="de-AT"/>
              </w:rPr>
              <w:t xml:space="preserve">in māt ḥade </w:t>
            </w:r>
            <w:r w:rsidR="00D7289A">
              <w:rPr>
                <w:iCs/>
                <w:noProof/>
                <w:lang w:val="de-AT"/>
              </w:rPr>
              <w:t>ˀ</w:t>
            </w:r>
            <w:r w:rsidR="006112A3" w:rsidRPr="00CF531F">
              <w:rPr>
                <w:iCs/>
                <w:noProof/>
                <w:lang w:val="de-AT"/>
              </w:rPr>
              <w:t>in ṣār mayyit ux</w:t>
            </w:r>
            <w:r w:rsidR="0057431C">
              <w:rPr>
                <w:iCs/>
                <w:noProof/>
                <w:lang w:val="de-AT"/>
              </w:rPr>
              <w:t>ṛ</w:t>
            </w:r>
            <w:r w:rsidR="006112A3" w:rsidRPr="00CF531F">
              <w:rPr>
                <w:iCs/>
                <w:noProof/>
                <w:lang w:val="de-AT"/>
              </w:rPr>
              <w:t>a l-</w:t>
            </w:r>
            <w:r w:rsidR="0057431C">
              <w:rPr>
                <w:iCs/>
                <w:noProof/>
                <w:lang w:val="de-AT"/>
              </w:rPr>
              <w:t>a</w:t>
            </w:r>
            <w:r w:rsidR="006112A3" w:rsidRPr="00CF531F">
              <w:rPr>
                <w:iCs/>
                <w:noProof/>
                <w:lang w:val="de-AT"/>
              </w:rPr>
              <w:t>l-</w:t>
            </w:r>
            <w:r w:rsidR="00D7289A">
              <w:rPr>
                <w:iCs/>
                <w:noProof/>
                <w:lang w:val="de-AT"/>
              </w:rPr>
              <w:t>ˁ</w:t>
            </w:r>
            <w:r w:rsidR="0057431C">
              <w:rPr>
                <w:iCs/>
                <w:noProof/>
                <w:lang w:val="de-AT"/>
              </w:rPr>
              <w:t>ē</w:t>
            </w:r>
            <w:r w:rsidR="006112A3" w:rsidRPr="00CF531F">
              <w:rPr>
                <w:iCs/>
                <w:noProof/>
                <w:lang w:val="de-AT"/>
              </w:rPr>
              <w:t>le</w:t>
            </w:r>
            <w:r w:rsidR="0057431C">
              <w:rPr>
                <w:iCs/>
                <w:noProof/>
                <w:lang w:val="de-AT"/>
              </w:rPr>
              <w:t>,</w:t>
            </w:r>
            <w:r w:rsidR="006112A3" w:rsidRPr="00CF531F">
              <w:rPr>
                <w:iCs/>
                <w:noProof/>
                <w:lang w:val="de-AT"/>
              </w:rPr>
              <w:t xml:space="preserve"> kull-min</w:t>
            </w:r>
            <w:r w:rsidR="0057431C">
              <w:rPr>
                <w:iCs/>
                <w:noProof/>
                <w:lang w:val="de-AT"/>
              </w:rPr>
              <w:t>…</w:t>
            </w:r>
            <w:r w:rsidR="006112A3" w:rsidRPr="00CF531F">
              <w:rPr>
                <w:iCs/>
                <w:noProof/>
                <w:lang w:val="de-AT"/>
              </w:rPr>
              <w:t xml:space="preserve"> ta-ngūl alḥaz </w:t>
            </w:r>
            <w:r w:rsidR="0057431C">
              <w:rPr>
                <w:iCs/>
                <w:noProof/>
                <w:lang w:val="de-AT"/>
              </w:rPr>
              <w:t>iḥna …</w:t>
            </w:r>
            <w:r w:rsidR="006112A3" w:rsidRPr="00CF531F">
              <w:rPr>
                <w:iCs/>
                <w:noProof/>
                <w:lang w:val="de-AT"/>
              </w:rPr>
              <w:t xml:space="preserve"> </w:t>
            </w:r>
          </w:p>
        </w:tc>
        <w:tc>
          <w:tcPr>
            <w:tcW w:w="4536" w:type="dxa"/>
          </w:tcPr>
          <w:p w:rsidR="006112A3" w:rsidRPr="00A4197C" w:rsidRDefault="00A4197C" w:rsidP="00A4197C">
            <w:pPr>
              <w:rPr>
                <w:iCs/>
                <w:noProof/>
                <w:lang w:val="en-US"/>
              </w:rPr>
            </w:pPr>
            <w:r w:rsidRPr="00A4197C">
              <w:rPr>
                <w:iCs/>
                <w:noProof/>
                <w:lang w:val="en-US"/>
              </w:rPr>
              <w:t>Let’s say, if it is only one year ago that one has died, then they do not open it – they do not open it – but after seven years they can</w:t>
            </w:r>
            <w:r>
              <w:rPr>
                <w:iCs/>
                <w:noProof/>
                <w:lang w:val="en-US"/>
              </w:rPr>
              <w:t xml:space="preserve"> if somebody dies, when there is another dead in the family. Everybody…. let’s say, now we…</w:t>
            </w:r>
          </w:p>
        </w:tc>
      </w:tr>
      <w:tr w:rsidR="006112A3" w:rsidRPr="00710558" w:rsidTr="00FB2350">
        <w:tc>
          <w:tcPr>
            <w:tcW w:w="817" w:type="dxa"/>
          </w:tcPr>
          <w:p w:rsidR="006112A3" w:rsidRPr="00CF531F" w:rsidRDefault="0057431C" w:rsidP="000C5BFD">
            <w:pPr>
              <w:rPr>
                <w:iCs/>
                <w:noProof/>
                <w:lang w:val="de-AT"/>
              </w:rPr>
            </w:pPr>
            <w:r>
              <w:rPr>
                <w:iCs/>
                <w:noProof/>
                <w:lang w:val="de-AT"/>
              </w:rPr>
              <w:t>0.43</w:t>
            </w:r>
          </w:p>
        </w:tc>
        <w:tc>
          <w:tcPr>
            <w:tcW w:w="3969" w:type="dxa"/>
          </w:tcPr>
          <w:p w:rsidR="006112A3" w:rsidRPr="00CF531F" w:rsidRDefault="00D7289A" w:rsidP="00E579F1">
            <w:pPr>
              <w:rPr>
                <w:iCs/>
                <w:noProof/>
                <w:lang w:val="de-AT"/>
              </w:rPr>
            </w:pPr>
            <w:r>
              <w:rPr>
                <w:iCs/>
                <w:noProof/>
                <w:lang w:val="de-AT"/>
              </w:rPr>
              <w:t>ˀ</w:t>
            </w:r>
            <w:r w:rsidR="006112A3" w:rsidRPr="00CF531F">
              <w:rPr>
                <w:iCs/>
                <w:noProof/>
                <w:lang w:val="de-AT"/>
              </w:rPr>
              <w:t xml:space="preserve">alḥaz qādi nrūḥ gabǝr ǧiddi, gabǝr ḥabbābti </w:t>
            </w:r>
            <w:r>
              <w:rPr>
                <w:iCs/>
                <w:noProof/>
                <w:lang w:val="de-AT"/>
              </w:rPr>
              <w:t>ˁ</w:t>
            </w:r>
            <w:r w:rsidR="006112A3" w:rsidRPr="00CF531F">
              <w:rPr>
                <w:iCs/>
                <w:noProof/>
                <w:lang w:val="de-AT"/>
              </w:rPr>
              <w:t>ammi ṯalāṯ</w:t>
            </w:r>
            <w:r w:rsidR="0057431C">
              <w:rPr>
                <w:iCs/>
                <w:noProof/>
                <w:lang w:val="de-AT"/>
              </w:rPr>
              <w:t>e mawǧūdīn bi-gabǝr wāḥa</w:t>
            </w:r>
            <w:r w:rsidR="006112A3" w:rsidRPr="00CF531F">
              <w:rPr>
                <w:iCs/>
                <w:noProof/>
                <w:lang w:val="de-AT"/>
              </w:rPr>
              <w:t>d, bēnāthum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yiftaḥūn al-gabǝr, gabl as-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mā yiftaḥūnu, xaṭīy</w:t>
            </w:r>
            <w:r w:rsidR="00E579F1">
              <w:rPr>
                <w:iCs/>
                <w:noProof/>
                <w:lang w:val="de-AT"/>
              </w:rPr>
              <w:t>a</w:t>
            </w:r>
            <w:r w:rsidR="006112A3" w:rsidRPr="00CF531F">
              <w:rPr>
                <w:iCs/>
                <w:noProof/>
                <w:lang w:val="de-AT"/>
              </w:rPr>
              <w:t xml:space="preserve"> ya</w:t>
            </w:r>
            <w:r>
              <w:rPr>
                <w:iCs/>
                <w:noProof/>
                <w:lang w:val="de-AT"/>
              </w:rPr>
              <w:t>ˁ</w:t>
            </w:r>
            <w:r w:rsidR="006112A3" w:rsidRPr="00CF531F">
              <w:rPr>
                <w:iCs/>
                <w:noProof/>
                <w:lang w:val="de-AT"/>
              </w:rPr>
              <w:t>ni ygūlūn al-mayyit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mū tāxx hā!</w:t>
            </w:r>
          </w:p>
        </w:tc>
        <w:tc>
          <w:tcPr>
            <w:tcW w:w="4536" w:type="dxa"/>
          </w:tcPr>
          <w:p w:rsidR="006112A3" w:rsidRPr="00710558" w:rsidRDefault="00710558" w:rsidP="00710558">
            <w:pPr>
              <w:rPr>
                <w:iCs/>
                <w:noProof/>
                <w:lang w:val="en-US"/>
              </w:rPr>
            </w:pPr>
            <w:r w:rsidRPr="00710558">
              <w:rPr>
                <w:iCs/>
                <w:noProof/>
                <w:lang w:val="en-US"/>
              </w:rPr>
              <w:t>Now we are going over there</w:t>
            </w:r>
            <w:r>
              <w:rPr>
                <w:iCs/>
                <w:noProof/>
                <w:lang w:val="en-US"/>
              </w:rPr>
              <w:t>,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6112A3" w:rsidRPr="0063395A" w:rsidTr="00FB2350">
        <w:tc>
          <w:tcPr>
            <w:tcW w:w="817" w:type="dxa"/>
          </w:tcPr>
          <w:p w:rsidR="006112A3" w:rsidRPr="00710558" w:rsidRDefault="0063395A" w:rsidP="000C5BFD">
            <w:pPr>
              <w:rPr>
                <w:iCs/>
                <w:lang w:val="en-US"/>
              </w:rPr>
            </w:pPr>
            <w:r>
              <w:rPr>
                <w:iCs/>
                <w:lang w:val="en-US"/>
              </w:rPr>
              <w:t>1.04</w:t>
            </w:r>
          </w:p>
        </w:tc>
        <w:tc>
          <w:tcPr>
            <w:tcW w:w="3969" w:type="dxa"/>
          </w:tcPr>
          <w:p w:rsidR="006112A3" w:rsidRPr="0063395A" w:rsidRDefault="0063395A" w:rsidP="0063395A">
            <w:pPr>
              <w:rPr>
                <w:iCs/>
                <w:lang w:val="en-US"/>
              </w:rPr>
            </w:pPr>
            <w:r>
              <w:rPr>
                <w:iCs/>
                <w:lang w:val="en-US"/>
              </w:rPr>
              <w:t>[…] bi-sab</w:t>
            </w:r>
            <w:r w:rsidR="00D7289A">
              <w:rPr>
                <w:iCs/>
                <w:lang w:val="en-US"/>
              </w:rPr>
              <w:t>ˁ</w:t>
            </w:r>
            <w:r>
              <w:rPr>
                <w:iCs/>
                <w:lang w:val="en-US"/>
              </w:rPr>
              <w:t xml:space="preserve"> ᵊ</w:t>
            </w:r>
            <w:r w:rsidR="006112A3" w:rsidRPr="00710558">
              <w:rPr>
                <w:iCs/>
                <w:lang w:val="en-US"/>
              </w:rPr>
              <w:t xml:space="preserve">snīn yidfunūn bī. </w:t>
            </w:r>
            <w:proofErr w:type="gramStart"/>
            <w:r>
              <w:rPr>
                <w:iCs/>
                <w:lang w:val="en-US"/>
              </w:rPr>
              <w:t>nahāṛ</w:t>
            </w:r>
            <w:proofErr w:type="gramEnd"/>
            <w:r>
              <w:rPr>
                <w:iCs/>
                <w:lang w:val="en-US"/>
              </w:rPr>
              <w:t xml:space="preserve"> az-z</w:t>
            </w:r>
            <w:r w:rsidR="006112A3" w:rsidRPr="00710558">
              <w:rPr>
                <w:iCs/>
                <w:lang w:val="en-US"/>
              </w:rPr>
              <w:t xml:space="preserve">yārāt iḥna </w:t>
            </w:r>
            <w:r w:rsidR="00D7289A">
              <w:rPr>
                <w:iCs/>
                <w:lang w:val="en-US"/>
              </w:rPr>
              <w:t>ˁ</w:t>
            </w:r>
            <w:r w:rsidR="006112A3" w:rsidRPr="00710558">
              <w:rPr>
                <w:iCs/>
                <w:lang w:val="en-US"/>
              </w:rPr>
              <w:t>a-l-</w:t>
            </w:r>
            <w:r>
              <w:rPr>
                <w:iCs/>
                <w:lang w:val="en-US"/>
              </w:rPr>
              <w:t>ᵊ</w:t>
            </w:r>
            <w:r w:rsidR="006112A3" w:rsidRPr="00710558">
              <w:rPr>
                <w:iCs/>
                <w:lang w:val="en-US"/>
              </w:rPr>
              <w:t xml:space="preserve">gbūr </w:t>
            </w:r>
            <w:r>
              <w:rPr>
                <w:iCs/>
                <w:lang w:val="en-US"/>
              </w:rPr>
              <w:t>ha</w:t>
            </w:r>
            <w:r w:rsidR="006112A3" w:rsidRPr="00710558">
              <w:rPr>
                <w:iCs/>
                <w:lang w:val="en-US"/>
              </w:rPr>
              <w:t>-l-m</w:t>
            </w:r>
            <w:r>
              <w:rPr>
                <w:iCs/>
                <w:lang w:val="en-US"/>
              </w:rPr>
              <w:t>i</w:t>
            </w:r>
            <w:r w:rsidR="006112A3" w:rsidRPr="00710558">
              <w:rPr>
                <w:iCs/>
                <w:lang w:val="en-US"/>
              </w:rPr>
              <w:t>ǧann</w:t>
            </w:r>
            <w:r>
              <w:rPr>
                <w:iCs/>
                <w:lang w:val="en-US"/>
              </w:rPr>
              <w:t>e</w:t>
            </w:r>
            <w:r w:rsidR="006112A3" w:rsidRPr="00710558">
              <w:rPr>
                <w:iCs/>
                <w:lang w:val="en-US"/>
              </w:rPr>
              <w:t xml:space="preserve"> </w:t>
            </w:r>
            <w:r w:rsidR="00D7289A">
              <w:rPr>
                <w:iCs/>
                <w:lang w:val="en-US"/>
              </w:rPr>
              <w:t>ˀ</w:t>
            </w:r>
            <w:r w:rsidR="006112A3" w:rsidRPr="00710558">
              <w:rPr>
                <w:iCs/>
                <w:lang w:val="en-US"/>
              </w:rPr>
              <w:t>akṯar</w:t>
            </w:r>
            <w:r>
              <w:rPr>
                <w:iCs/>
                <w:lang w:val="en-US"/>
              </w:rPr>
              <w:t xml:space="preserve"> a</w:t>
            </w:r>
            <w:r w:rsidR="006112A3" w:rsidRPr="00710558">
              <w:rPr>
                <w:iCs/>
                <w:lang w:val="en-US"/>
              </w:rPr>
              <w:t>n</w:t>
            </w:r>
            <w:r>
              <w:rPr>
                <w:iCs/>
                <w:lang w:val="en-US"/>
              </w:rPr>
              <w:t>-</w:t>
            </w:r>
            <w:r w:rsidR="006112A3" w:rsidRPr="00710558">
              <w:rPr>
                <w:iCs/>
                <w:lang w:val="en-US"/>
              </w:rPr>
              <w:t>nō</w:t>
            </w:r>
            <w:r w:rsidR="006112A3" w:rsidRPr="0063395A">
              <w:rPr>
                <w:iCs/>
                <w:lang w:val="en-US"/>
              </w:rPr>
              <w:t>bāt b-</w:t>
            </w:r>
            <w:r>
              <w:rPr>
                <w:iCs/>
                <w:lang w:val="en-US"/>
              </w:rPr>
              <w:t>a</w:t>
            </w:r>
            <w:r w:rsidR="006112A3" w:rsidRPr="0063395A">
              <w:rPr>
                <w:iCs/>
                <w:lang w:val="en-US"/>
              </w:rPr>
              <w:t>l-</w:t>
            </w:r>
            <w:r w:rsidR="00D7289A">
              <w:rPr>
                <w:iCs/>
                <w:lang w:val="en-US"/>
              </w:rPr>
              <w:t>ˁ</w:t>
            </w:r>
            <w:r w:rsidR="006112A3" w:rsidRPr="0063395A">
              <w:rPr>
                <w:iCs/>
                <w:lang w:val="en-US"/>
              </w:rPr>
              <w:t>īd niǧi b</w:t>
            </w:r>
            <w:r>
              <w:rPr>
                <w:iCs/>
                <w:lang w:val="en-US"/>
              </w:rPr>
              <w:t>-</w:t>
            </w:r>
            <w:r w:rsidR="00D7289A">
              <w:rPr>
                <w:iCs/>
                <w:lang w:val="en-US"/>
              </w:rPr>
              <w:t>ˁ</w:t>
            </w:r>
            <w:r>
              <w:rPr>
                <w:iCs/>
                <w:lang w:val="en-US"/>
              </w:rPr>
              <w:t xml:space="preserve">īd ar-ramaḏ̣ān. </w:t>
            </w:r>
            <w:proofErr w:type="gramStart"/>
            <w:r w:rsidR="006112A3" w:rsidRPr="0063395A">
              <w:rPr>
                <w:iCs/>
                <w:lang w:val="en-US"/>
              </w:rPr>
              <w:t>w</w:t>
            </w:r>
            <w:proofErr w:type="gramEnd"/>
            <w:r>
              <w:rPr>
                <w:iCs/>
                <w:lang w:val="en-US"/>
              </w:rPr>
              <w:t xml:space="preserve"> </w:t>
            </w:r>
            <w:r w:rsidR="006112A3" w:rsidRPr="0063395A">
              <w:rPr>
                <w:iCs/>
                <w:lang w:val="en-US"/>
              </w:rPr>
              <w:lastRenderedPageBreak/>
              <w:t>b-</w:t>
            </w:r>
            <w:r w:rsidR="00D7289A">
              <w:rPr>
                <w:iCs/>
                <w:lang w:val="en-US"/>
              </w:rPr>
              <w:t>ˁ</w:t>
            </w:r>
            <w:r w:rsidR="006112A3" w:rsidRPr="0063395A">
              <w:rPr>
                <w:iCs/>
                <w:lang w:val="en-US"/>
              </w:rPr>
              <w:t>īd aḏ̣-ḏ̣aḥīya fazla maḥḥad yiǧi z</w:t>
            </w:r>
            <w:r>
              <w:rPr>
                <w:iCs/>
                <w:lang w:val="en-US"/>
              </w:rPr>
              <w:t>i</w:t>
            </w:r>
            <w:r w:rsidR="006112A3" w:rsidRPr="0063395A">
              <w:rPr>
                <w:iCs/>
                <w:lang w:val="en-US"/>
              </w:rPr>
              <w:t xml:space="preserve">hīd. </w:t>
            </w:r>
            <w:proofErr w:type="gramStart"/>
            <w:r w:rsidR="006112A3" w:rsidRPr="0063395A">
              <w:rPr>
                <w:iCs/>
                <w:lang w:val="en-US"/>
              </w:rPr>
              <w:t>ta-nrūḥ</w:t>
            </w:r>
            <w:proofErr w:type="gramEnd"/>
            <w:r w:rsidR="006112A3" w:rsidRPr="0063395A">
              <w:rPr>
                <w:iCs/>
                <w:lang w:val="en-US"/>
              </w:rPr>
              <w:t xml:space="preserve"> </w:t>
            </w:r>
            <w:r>
              <w:rPr>
                <w:iCs/>
                <w:lang w:val="en-US"/>
              </w:rPr>
              <w:t xml:space="preserve">iḥna </w:t>
            </w:r>
            <w:r w:rsidR="00D7289A">
              <w:rPr>
                <w:iCs/>
                <w:lang w:val="en-US"/>
              </w:rPr>
              <w:t>ˁ</w:t>
            </w:r>
            <w:r w:rsidR="006112A3" w:rsidRPr="0063395A">
              <w:rPr>
                <w:iCs/>
                <w:lang w:val="en-US"/>
              </w:rPr>
              <w:t xml:space="preserve">ala miǧannitna min qādi xōǧam, </w:t>
            </w:r>
            <w:r w:rsidR="00D7289A">
              <w:rPr>
                <w:iCs/>
                <w:lang w:val="en-US"/>
              </w:rPr>
              <w:t>ˁ</w:t>
            </w:r>
            <w:r w:rsidR="006112A3" w:rsidRPr="0063395A">
              <w:rPr>
                <w:iCs/>
                <w:lang w:val="en-US"/>
              </w:rPr>
              <w:t>ala miǧannit…gabǝṛ ǧiddi ḥabbābti</w:t>
            </w:r>
            <w:r>
              <w:rPr>
                <w:iCs/>
                <w:lang w:val="en-US"/>
              </w:rPr>
              <w:t>,</w:t>
            </w:r>
            <w:r w:rsidR="006112A3" w:rsidRPr="0063395A">
              <w:rPr>
                <w:iCs/>
                <w:lang w:val="en-US"/>
              </w:rPr>
              <w:t xml:space="preserve"> b</w:t>
            </w:r>
            <w:r>
              <w:rPr>
                <w:iCs/>
                <w:lang w:val="en-US"/>
              </w:rPr>
              <w:t>-a</w:t>
            </w:r>
            <w:r w:rsidR="006112A3" w:rsidRPr="0063395A">
              <w:rPr>
                <w:iCs/>
                <w:lang w:val="en-US"/>
              </w:rPr>
              <w:t>l-</w:t>
            </w:r>
            <w:r w:rsidR="00D7289A">
              <w:rPr>
                <w:iCs/>
                <w:lang w:val="en-US"/>
              </w:rPr>
              <w:t>ˁ</w:t>
            </w:r>
            <w:r w:rsidR="006112A3" w:rsidRPr="0063395A">
              <w:rPr>
                <w:iCs/>
                <w:lang w:val="en-US"/>
              </w:rPr>
              <w:t xml:space="preserve">īd ar-ramaḏ̣ān yiǧūn hēne yigrūn al-yāsīn, yigrūn al…al-fātiḥa. </w:t>
            </w:r>
          </w:p>
        </w:tc>
        <w:tc>
          <w:tcPr>
            <w:tcW w:w="4536" w:type="dxa"/>
          </w:tcPr>
          <w:p w:rsidR="006112A3" w:rsidRPr="00444522" w:rsidRDefault="00444522" w:rsidP="00444522">
            <w:pPr>
              <w:rPr>
                <w:i/>
                <w:lang w:val="en-US"/>
              </w:rPr>
            </w:pPr>
            <w:r>
              <w:rPr>
                <w:iCs/>
                <w:lang w:val="en-US"/>
              </w:rPr>
              <w:lastRenderedPageBreak/>
              <w:t xml:space="preserve">After seven years they (can) bury him in it. Days of the visit to the graves, to the graveyard are during feasts, particularly at the feast at the end </w:t>
            </w:r>
            <w:r>
              <w:rPr>
                <w:iCs/>
                <w:lang w:val="en-US"/>
              </w:rPr>
              <w:lastRenderedPageBreak/>
              <w:t xml:space="preserve">of Ramadan. At the Feast of Sacrifice not so much, only a few come. Let’s go over there, my teacher, to our graveyard, to the graveyard, to the grave of my grandfather and grandmother. At the feast at the end of Ramadan people come here and recite the sura </w:t>
            </w:r>
            <w:r>
              <w:rPr>
                <w:i/>
                <w:iCs/>
                <w:lang w:val="en-US"/>
              </w:rPr>
              <w:t>Yāsīn</w:t>
            </w:r>
            <w:r>
              <w:rPr>
                <w:lang w:val="en-US"/>
              </w:rPr>
              <w:t xml:space="preserve">, they recite the sura </w:t>
            </w:r>
            <w:r>
              <w:rPr>
                <w:i/>
                <w:lang w:val="en-US"/>
              </w:rPr>
              <w:t>al-Fātiḥa.</w:t>
            </w:r>
          </w:p>
        </w:tc>
      </w:tr>
      <w:tr w:rsidR="006112A3" w:rsidRPr="0063395A" w:rsidTr="00FB2350">
        <w:tc>
          <w:tcPr>
            <w:tcW w:w="817" w:type="dxa"/>
          </w:tcPr>
          <w:p w:rsidR="006112A3" w:rsidRPr="0063395A" w:rsidRDefault="0063395A" w:rsidP="000C5BFD">
            <w:pPr>
              <w:rPr>
                <w:iCs/>
                <w:lang w:val="en-US"/>
              </w:rPr>
            </w:pPr>
            <w:r>
              <w:rPr>
                <w:iCs/>
                <w:lang w:val="en-US"/>
              </w:rPr>
              <w:lastRenderedPageBreak/>
              <w:t>1.31</w:t>
            </w:r>
          </w:p>
        </w:tc>
        <w:tc>
          <w:tcPr>
            <w:tcW w:w="3969" w:type="dxa"/>
          </w:tcPr>
          <w:p w:rsidR="006112A3" w:rsidRPr="0063395A" w:rsidRDefault="006112A3" w:rsidP="0063395A">
            <w:pPr>
              <w:rPr>
                <w:iCs/>
                <w:lang w:val="en-US"/>
              </w:rPr>
            </w:pPr>
            <w:proofErr w:type="gramStart"/>
            <w:r w:rsidRPr="0063395A">
              <w:rPr>
                <w:iCs/>
                <w:lang w:val="en-US"/>
              </w:rPr>
              <w:t>bīhum</w:t>
            </w:r>
            <w:proofErr w:type="gramEnd"/>
            <w:r w:rsidRPr="0063395A">
              <w:rPr>
                <w:iCs/>
                <w:lang w:val="en-US"/>
              </w:rPr>
              <w:t xml:space="preserve"> al-mayyit ǧidīd gabru ta-ngūl ḏa…</w:t>
            </w:r>
            <w:r w:rsidR="0063395A" w:rsidRPr="0063395A">
              <w:rPr>
                <w:iCs/>
                <w:lang w:val="en-US"/>
              </w:rPr>
              <w:t xml:space="preserve"> </w:t>
            </w:r>
            <w:r w:rsidRPr="0063395A">
              <w:rPr>
                <w:iCs/>
                <w:lang w:val="en-US"/>
              </w:rPr>
              <w:t>gāl al-mayyit al-ǧidīd, al-ḥabāyib b</w:t>
            </w:r>
            <w:r w:rsidR="0063395A">
              <w:rPr>
                <w:iCs/>
                <w:lang w:val="en-US"/>
              </w:rPr>
              <w:t>a</w:t>
            </w:r>
            <w:r w:rsidR="00D7289A">
              <w:rPr>
                <w:iCs/>
                <w:lang w:val="en-US"/>
              </w:rPr>
              <w:t>ˁ</w:t>
            </w:r>
            <w:r w:rsidR="0063395A">
              <w:rPr>
                <w:iCs/>
                <w:lang w:val="en-US"/>
              </w:rPr>
              <w:t>ḏ̣a</w:t>
            </w:r>
            <w:r w:rsidRPr="0063395A">
              <w:rPr>
                <w:iCs/>
                <w:lang w:val="en-US"/>
              </w:rPr>
              <w:t>n al-ma</w:t>
            </w:r>
            <w:r w:rsidR="0063395A">
              <w:rPr>
                <w:iCs/>
                <w:lang w:val="en-US"/>
              </w:rPr>
              <w:t>ṛāt ya</w:t>
            </w:r>
            <w:r w:rsidR="00D7289A">
              <w:rPr>
                <w:iCs/>
                <w:lang w:val="en-US"/>
              </w:rPr>
              <w:t>ˁ</w:t>
            </w:r>
            <w:r w:rsidR="0063395A">
              <w:rPr>
                <w:iCs/>
                <w:lang w:val="en-US"/>
              </w:rPr>
              <w:t xml:space="preserve">ni yibčin, yibčin </w:t>
            </w:r>
            <w:r w:rsidR="00D7289A">
              <w:rPr>
                <w:iCs/>
                <w:lang w:val="en-US"/>
              </w:rPr>
              <w:t>ˁ</w:t>
            </w:r>
            <w:r w:rsidR="0063395A">
              <w:rPr>
                <w:iCs/>
                <w:lang w:val="en-US"/>
              </w:rPr>
              <w:t>alē</w:t>
            </w:r>
            <w:r w:rsidRPr="0063395A">
              <w:rPr>
                <w:iCs/>
                <w:lang w:val="en-US"/>
              </w:rPr>
              <w:t xml:space="preserve"> ba</w:t>
            </w:r>
            <w:r w:rsidR="00D7289A">
              <w:rPr>
                <w:iCs/>
                <w:lang w:val="en-US"/>
              </w:rPr>
              <w:t>ˁ</w:t>
            </w:r>
            <w:r w:rsidRPr="0063395A">
              <w:rPr>
                <w:iCs/>
                <w:lang w:val="en-US"/>
              </w:rPr>
              <w:t xml:space="preserve">ḏ̣hin ǧidīd </w:t>
            </w:r>
            <w:r w:rsidR="00D7289A">
              <w:rPr>
                <w:iCs/>
                <w:lang w:val="en-US"/>
              </w:rPr>
              <w:t>ˁ</w:t>
            </w:r>
            <w:r w:rsidR="0063395A">
              <w:rPr>
                <w:iCs/>
                <w:lang w:val="en-US"/>
              </w:rPr>
              <w:t xml:space="preserve">aman </w:t>
            </w:r>
            <w:r w:rsidR="0063395A" w:rsidRPr="0063395A">
              <w:rPr>
                <w:iCs/>
                <w:color w:val="FF0000"/>
                <w:lang w:val="en-US"/>
              </w:rPr>
              <w:t>waladhe</w:t>
            </w:r>
            <w:r w:rsidRPr="0063395A">
              <w:rPr>
                <w:iCs/>
                <w:lang w:val="en-US"/>
              </w:rPr>
              <w:t xml:space="preserve"> mayyit axūha mayyit ygūmin y</w:t>
            </w:r>
            <w:r w:rsidR="0063395A">
              <w:rPr>
                <w:iCs/>
                <w:lang w:val="en-US"/>
              </w:rPr>
              <w:t>ibčin ta-ngūl al-bači (b-)al-miǧanne</w:t>
            </w:r>
            <w:r w:rsidRPr="0063395A">
              <w:rPr>
                <w:iCs/>
                <w:lang w:val="en-US"/>
              </w:rPr>
              <w:t xml:space="preserve"> </w:t>
            </w:r>
            <w:r w:rsidR="00D7289A">
              <w:rPr>
                <w:iCs/>
                <w:lang w:val="en-US"/>
              </w:rPr>
              <w:t>ˀ</w:t>
            </w:r>
            <w:r w:rsidRPr="0063395A">
              <w:rPr>
                <w:iCs/>
                <w:lang w:val="en-US"/>
              </w:rPr>
              <w:t>aṣl</w:t>
            </w:r>
            <w:r w:rsidR="0063395A">
              <w:rPr>
                <w:iCs/>
                <w:lang w:val="en-US"/>
              </w:rPr>
              <w:t>ǝn</w:t>
            </w:r>
            <w:r w:rsidRPr="0063395A">
              <w:rPr>
                <w:iCs/>
                <w:lang w:val="en-US"/>
              </w:rPr>
              <w:t xml:space="preserve">da ḥarām. </w:t>
            </w:r>
          </w:p>
        </w:tc>
        <w:tc>
          <w:tcPr>
            <w:tcW w:w="4536" w:type="dxa"/>
          </w:tcPr>
          <w:p w:rsidR="006112A3" w:rsidRPr="0063395A" w:rsidRDefault="00444522" w:rsidP="00444522">
            <w:pPr>
              <w:rPr>
                <w:iCs/>
                <w:lang w:val="en-US"/>
              </w:rPr>
            </w:pPr>
            <w:r>
              <w:rPr>
                <w:iCs/>
                <w:lang w:val="en-US"/>
              </w:rPr>
              <w:t>There are some, when somebody died recently, let’s say he died a short while ago</w:t>
            </w:r>
            <w:r>
              <w:rPr>
                <w:rStyle w:val="Funotenzeichen"/>
                <w:iCs/>
                <w:lang w:val="en-US"/>
              </w:rPr>
              <w:footnoteReference w:id="1"/>
            </w:r>
            <w:r>
              <w:rPr>
                <w:iCs/>
                <w:lang w:val="en-US"/>
              </w:rPr>
              <w:t>, the women, some of the women are crying over him. Some of them, when somebody died recently, because (for instance) her son or her brother has died (then) they come and cry. But in principle crying on the cemetery is a forbidden (according to religion).</w:t>
            </w:r>
          </w:p>
        </w:tc>
      </w:tr>
      <w:tr w:rsidR="006112A3" w:rsidRPr="0063395A" w:rsidTr="00FB2350">
        <w:tc>
          <w:tcPr>
            <w:tcW w:w="817" w:type="dxa"/>
          </w:tcPr>
          <w:p w:rsidR="006112A3" w:rsidRPr="0063395A" w:rsidRDefault="0063395A" w:rsidP="000C5BFD">
            <w:pPr>
              <w:rPr>
                <w:iCs/>
                <w:lang w:val="en-US"/>
              </w:rPr>
            </w:pPr>
            <w:r>
              <w:rPr>
                <w:iCs/>
                <w:lang w:val="en-US"/>
              </w:rPr>
              <w:t>1.55</w:t>
            </w:r>
          </w:p>
        </w:tc>
        <w:tc>
          <w:tcPr>
            <w:tcW w:w="3969" w:type="dxa"/>
          </w:tcPr>
          <w:p w:rsidR="006112A3" w:rsidRPr="0063395A" w:rsidRDefault="0063395A" w:rsidP="00E579F1">
            <w:pPr>
              <w:rPr>
                <w:iCs/>
                <w:lang w:val="en-US"/>
              </w:rPr>
            </w:pPr>
            <w:r>
              <w:t>[</w:t>
            </w:r>
            <w:r>
              <w:rPr>
                <w:iCs/>
                <w:lang w:val="en-US"/>
              </w:rPr>
              <w:t xml:space="preserve">…] </w:t>
            </w:r>
            <w:r w:rsidR="006112A3" w:rsidRPr="0063395A">
              <w:rPr>
                <w:iCs/>
                <w:lang w:val="en-US"/>
              </w:rPr>
              <w:t xml:space="preserve">b-arḏ̣-in tibči </w:t>
            </w:r>
            <w:r w:rsidR="00D7289A">
              <w:rPr>
                <w:iCs/>
                <w:lang w:val="en-US"/>
              </w:rPr>
              <w:t>ˀ</w:t>
            </w:r>
            <w:r w:rsidR="006112A3" w:rsidRPr="0063395A">
              <w:rPr>
                <w:iCs/>
                <w:lang w:val="en-US"/>
              </w:rPr>
              <w:t xml:space="preserve">igir āya, </w:t>
            </w:r>
            <w:r w:rsidR="00D7289A">
              <w:rPr>
                <w:iCs/>
                <w:lang w:val="en-US"/>
              </w:rPr>
              <w:t>ˀ</w:t>
            </w:r>
            <w:r w:rsidR="006112A3" w:rsidRPr="0063395A">
              <w:rPr>
                <w:iCs/>
                <w:lang w:val="en-US"/>
              </w:rPr>
              <w:t>igir du</w:t>
            </w:r>
            <w:r w:rsidR="00D7289A">
              <w:rPr>
                <w:iCs/>
                <w:lang w:val="en-US"/>
              </w:rPr>
              <w:t>ˁ</w:t>
            </w:r>
            <w:r w:rsidR="006112A3" w:rsidRPr="0063395A">
              <w:rPr>
                <w:iCs/>
                <w:lang w:val="en-US"/>
              </w:rPr>
              <w:t>a</w:t>
            </w:r>
            <w:r>
              <w:rPr>
                <w:iCs/>
                <w:lang w:val="en-US"/>
              </w:rPr>
              <w:t>, yibkūn</w:t>
            </w:r>
            <w:r w:rsidR="006112A3" w:rsidRPr="0063395A">
              <w:rPr>
                <w:iCs/>
                <w:lang w:val="en-US"/>
              </w:rPr>
              <w:t xml:space="preserve"> al yibkūn ba</w:t>
            </w:r>
            <w:r w:rsidR="00D7289A">
              <w:rPr>
                <w:iCs/>
                <w:lang w:val="en-US"/>
              </w:rPr>
              <w:t>ˁ</w:t>
            </w:r>
            <w:r>
              <w:rPr>
                <w:iCs/>
                <w:lang w:val="en-US"/>
              </w:rPr>
              <w:t>aḏ̣hum</w:t>
            </w:r>
            <w:r w:rsidR="006112A3" w:rsidRPr="0063395A">
              <w:rPr>
                <w:iCs/>
                <w:lang w:val="en-US"/>
              </w:rPr>
              <w:t xml:space="preserve"> al-yōm waladu mayyit yibči </w:t>
            </w:r>
            <w:r w:rsidR="00D7289A">
              <w:rPr>
                <w:iCs/>
                <w:lang w:val="en-US"/>
              </w:rPr>
              <w:t>ˀ</w:t>
            </w:r>
            <w:r w:rsidR="006112A3" w:rsidRPr="0063395A">
              <w:rPr>
                <w:iCs/>
                <w:lang w:val="en-US"/>
              </w:rPr>
              <w:t>a</w:t>
            </w:r>
            <w:r>
              <w:rPr>
                <w:iCs/>
                <w:lang w:val="en-US"/>
              </w:rPr>
              <w:t>m</w:t>
            </w:r>
            <w:r w:rsidR="006112A3" w:rsidRPr="0063395A">
              <w:rPr>
                <w:iCs/>
                <w:lang w:val="en-US"/>
              </w:rPr>
              <w:t xml:space="preserve">ma bī ygūl b-arḏ̣-in tibči </w:t>
            </w:r>
            <w:r w:rsidR="00D7289A">
              <w:rPr>
                <w:iCs/>
                <w:lang w:val="en-US"/>
              </w:rPr>
              <w:t>ˀ</w:t>
            </w:r>
            <w:r w:rsidR="006112A3" w:rsidRPr="0063395A">
              <w:rPr>
                <w:iCs/>
                <w:lang w:val="en-US"/>
              </w:rPr>
              <w:t>ig</w:t>
            </w:r>
            <w:r>
              <w:rPr>
                <w:iCs/>
                <w:lang w:val="en-US"/>
              </w:rPr>
              <w:t>i</w:t>
            </w:r>
            <w:r w:rsidR="006112A3" w:rsidRPr="0063395A">
              <w:rPr>
                <w:iCs/>
                <w:lang w:val="en-US"/>
              </w:rPr>
              <w:t>r-</w:t>
            </w:r>
            <w:r w:rsidR="00E579F1">
              <w:rPr>
                <w:iCs/>
                <w:lang w:val="en-US"/>
              </w:rPr>
              <w:t>lu al-ḥamdill</w:t>
            </w:r>
            <w:r w:rsidR="006112A3" w:rsidRPr="0063395A">
              <w:rPr>
                <w:iCs/>
                <w:lang w:val="en-US"/>
              </w:rPr>
              <w:t xml:space="preserve">a </w:t>
            </w:r>
            <w:r w:rsidR="00D7289A">
              <w:rPr>
                <w:iCs/>
                <w:lang w:val="en-US"/>
              </w:rPr>
              <w:t>ˀ</w:t>
            </w:r>
            <w:r w:rsidR="006112A3" w:rsidRPr="0063395A">
              <w:rPr>
                <w:iCs/>
                <w:lang w:val="en-US"/>
              </w:rPr>
              <w:t>ig</w:t>
            </w:r>
            <w:r w:rsidR="00E579F1">
              <w:rPr>
                <w:iCs/>
                <w:lang w:val="en-US"/>
              </w:rPr>
              <w:t>i</w:t>
            </w:r>
            <w:r w:rsidR="006112A3" w:rsidRPr="0063395A">
              <w:rPr>
                <w:iCs/>
                <w:lang w:val="en-US"/>
              </w:rPr>
              <w:t>r</w:t>
            </w:r>
            <w:r w:rsidR="00E579F1">
              <w:rPr>
                <w:iCs/>
                <w:lang w:val="en-US"/>
              </w:rPr>
              <w:t>-</w:t>
            </w:r>
            <w:r w:rsidR="006112A3" w:rsidRPr="0063395A">
              <w:rPr>
                <w:iCs/>
                <w:lang w:val="en-US"/>
              </w:rPr>
              <w:t>l</w:t>
            </w:r>
            <w:r w:rsidR="00E579F1">
              <w:rPr>
                <w:iCs/>
                <w:lang w:val="en-US"/>
              </w:rPr>
              <w:t>u l</w:t>
            </w:r>
            <w:r w:rsidR="006112A3" w:rsidRPr="0063395A">
              <w:rPr>
                <w:iCs/>
                <w:lang w:val="en-US"/>
              </w:rPr>
              <w:t>-fātiḥa</w:t>
            </w:r>
            <w:r w:rsidR="00E579F1">
              <w:rPr>
                <w:iCs/>
                <w:lang w:val="en-US"/>
              </w:rPr>
              <w:t xml:space="preserve">, </w:t>
            </w:r>
            <w:r w:rsidR="00D7289A">
              <w:rPr>
                <w:iCs/>
                <w:lang w:val="en-US"/>
              </w:rPr>
              <w:t>ˀ</w:t>
            </w:r>
            <w:r w:rsidR="00E579F1">
              <w:rPr>
                <w:iCs/>
                <w:lang w:val="en-US"/>
              </w:rPr>
              <w:t>igir-ǝllu</w:t>
            </w:r>
            <w:r w:rsidR="006112A3" w:rsidRPr="0063395A">
              <w:rPr>
                <w:iCs/>
                <w:lang w:val="en-US"/>
              </w:rPr>
              <w:t xml:space="preserve"> yāsīn</w:t>
            </w:r>
            <w:r w:rsidR="00E579F1">
              <w:rPr>
                <w:iCs/>
                <w:lang w:val="en-US"/>
              </w:rPr>
              <w:t>,</w:t>
            </w:r>
            <w:r w:rsidR="006112A3" w:rsidRPr="0063395A">
              <w:rPr>
                <w:iCs/>
                <w:lang w:val="en-US"/>
              </w:rPr>
              <w:t xml:space="preserve"> </w:t>
            </w:r>
            <w:r w:rsidR="00D7289A">
              <w:rPr>
                <w:iCs/>
                <w:lang w:val="en-US"/>
              </w:rPr>
              <w:t>ˀ</w:t>
            </w:r>
            <w:r w:rsidR="006112A3" w:rsidRPr="0063395A">
              <w:rPr>
                <w:iCs/>
                <w:lang w:val="en-US"/>
              </w:rPr>
              <w:t>int</w:t>
            </w:r>
            <w:r w:rsidR="00E579F1">
              <w:rPr>
                <w:iCs/>
                <w:lang w:val="en-US"/>
              </w:rPr>
              <w:t>e w</w:t>
            </w:r>
            <w:r w:rsidR="006112A3" w:rsidRPr="0063395A">
              <w:rPr>
                <w:iCs/>
                <w:lang w:val="en-US"/>
              </w:rPr>
              <w:t xml:space="preserve"> b-xēru šaqle</w:t>
            </w:r>
            <w:r w:rsidR="00E579F1">
              <w:rPr>
                <w:iCs/>
                <w:lang w:val="en-US"/>
              </w:rPr>
              <w:t>,</w:t>
            </w:r>
            <w:r w:rsidR="006112A3" w:rsidRPr="0063395A">
              <w:rPr>
                <w:iCs/>
                <w:lang w:val="en-US"/>
              </w:rPr>
              <w:t xml:space="preserve"> </w:t>
            </w:r>
            <w:r w:rsidR="00D7289A">
              <w:rPr>
                <w:iCs/>
                <w:lang w:val="en-US"/>
              </w:rPr>
              <w:t>ˀ</w:t>
            </w:r>
            <w:r w:rsidR="006112A3" w:rsidRPr="0063395A">
              <w:rPr>
                <w:iCs/>
                <w:lang w:val="en-US"/>
              </w:rPr>
              <w:t>aḥsan m-</w:t>
            </w:r>
            <w:r w:rsidR="00E579F1">
              <w:rPr>
                <w:iCs/>
                <w:lang w:val="en-US"/>
              </w:rPr>
              <w:t>a</w:t>
            </w:r>
            <w:r w:rsidR="006112A3" w:rsidRPr="0063395A">
              <w:rPr>
                <w:iCs/>
                <w:lang w:val="en-US"/>
              </w:rPr>
              <w:t>l-bači, al-bači xaṭīya hā!</w:t>
            </w:r>
          </w:p>
        </w:tc>
        <w:tc>
          <w:tcPr>
            <w:tcW w:w="4536" w:type="dxa"/>
          </w:tcPr>
          <w:p w:rsidR="006112A3" w:rsidRPr="00444522" w:rsidRDefault="00444522" w:rsidP="00444522">
            <w:pPr>
              <w:rPr>
                <w:lang w:val="en-US"/>
              </w:rPr>
            </w:pPr>
            <w:r>
              <w:rPr>
                <w:iCs/>
                <w:lang w:val="en-US"/>
              </w:rPr>
              <w:t xml:space="preserve">Instead of crying recite a verse (from the Koran) or say a prayer! There are some who cry when today their son died, but there are those who say, “Instead of crying say for him ‘Praise to God’ or recite the </w:t>
            </w:r>
            <w:r>
              <w:rPr>
                <w:i/>
                <w:iCs/>
                <w:lang w:val="en-US"/>
              </w:rPr>
              <w:t xml:space="preserve">Fātiḥa </w:t>
            </w:r>
            <w:r>
              <w:rPr>
                <w:lang w:val="en-US"/>
              </w:rPr>
              <w:t xml:space="preserve">for him, or recite the sura </w:t>
            </w:r>
            <w:r>
              <w:rPr>
                <w:i/>
                <w:lang w:val="en-US"/>
              </w:rPr>
              <w:t xml:space="preserve">Yāsīn </w:t>
            </w:r>
            <w:r>
              <w:rPr>
                <w:lang w:val="en-US"/>
              </w:rPr>
              <w:t xml:space="preserve">for him. It’s better for you and for him, better than crying, because crying is a sin.” </w:t>
            </w:r>
          </w:p>
        </w:tc>
      </w:tr>
      <w:tr w:rsidR="006112A3" w:rsidRPr="00CF531F" w:rsidTr="00FB2350">
        <w:tc>
          <w:tcPr>
            <w:tcW w:w="817" w:type="dxa"/>
          </w:tcPr>
          <w:p w:rsidR="006112A3" w:rsidRPr="0063395A" w:rsidRDefault="00E579F1" w:rsidP="000C5BFD">
            <w:pPr>
              <w:rPr>
                <w:iCs/>
                <w:lang w:val="en-US"/>
              </w:rPr>
            </w:pPr>
            <w:r>
              <w:rPr>
                <w:iCs/>
                <w:lang w:val="en-US"/>
              </w:rPr>
              <w:t>2.20</w:t>
            </w:r>
          </w:p>
        </w:tc>
        <w:tc>
          <w:tcPr>
            <w:tcW w:w="3969" w:type="dxa"/>
          </w:tcPr>
          <w:p w:rsidR="006112A3" w:rsidRPr="009A3391" w:rsidRDefault="006112A3" w:rsidP="009A3391">
            <w:pPr>
              <w:rPr>
                <w:iCs/>
                <w:lang w:val="en-US"/>
              </w:rPr>
            </w:pPr>
            <w:proofErr w:type="gramStart"/>
            <w:r w:rsidRPr="009A3391">
              <w:rPr>
                <w:iCs/>
                <w:lang w:val="en-US"/>
              </w:rPr>
              <w:t>hāḏa</w:t>
            </w:r>
            <w:proofErr w:type="gramEnd"/>
            <w:r w:rsidRPr="009A3391">
              <w:rPr>
                <w:iCs/>
                <w:lang w:val="en-US"/>
              </w:rPr>
              <w:t>, hāḏa gabǝ</w:t>
            </w:r>
            <w:r w:rsidR="009A3391" w:rsidRPr="009A3391">
              <w:rPr>
                <w:iCs/>
                <w:lang w:val="en-US"/>
              </w:rPr>
              <w:t>ṛ</w:t>
            </w:r>
            <w:r w:rsidRPr="009A3391">
              <w:rPr>
                <w:iCs/>
                <w:lang w:val="en-US"/>
              </w:rPr>
              <w:t xml:space="preserve"> qāyin bābāti </w:t>
            </w:r>
            <w:r w:rsidR="00D7289A">
              <w:rPr>
                <w:iCs/>
                <w:lang w:val="en-US"/>
              </w:rPr>
              <w:t>ˀ</w:t>
            </w:r>
            <w:r w:rsidR="009A3391">
              <w:rPr>
                <w:iCs/>
                <w:lang w:val="en-US"/>
              </w:rPr>
              <w:t>ā</w:t>
            </w:r>
            <w:r w:rsidRPr="009A3391">
              <w:rPr>
                <w:iCs/>
                <w:lang w:val="en-US"/>
              </w:rPr>
              <w:t>n</w:t>
            </w:r>
            <w:r w:rsidR="009A3391">
              <w:rPr>
                <w:iCs/>
                <w:lang w:val="en-US"/>
              </w:rPr>
              <w:t>i</w:t>
            </w:r>
            <w:r w:rsidRPr="009A3391">
              <w:rPr>
                <w:iCs/>
                <w:lang w:val="en-US"/>
              </w:rPr>
              <w:t xml:space="preserve">, </w:t>
            </w:r>
            <w:r w:rsidR="00D7289A">
              <w:rPr>
                <w:iCs/>
                <w:lang w:val="en-US"/>
              </w:rPr>
              <w:t>ˀ</w:t>
            </w:r>
            <w:r w:rsidRPr="009A3391">
              <w:rPr>
                <w:iCs/>
                <w:lang w:val="en-US"/>
              </w:rPr>
              <w:t>abu rā</w:t>
            </w:r>
            <w:r w:rsidR="00D7289A">
              <w:rPr>
                <w:iCs/>
                <w:lang w:val="en-US"/>
              </w:rPr>
              <w:t>ˁ</w:t>
            </w:r>
            <w:r w:rsidRPr="009A3391">
              <w:rPr>
                <w:iCs/>
                <w:lang w:val="en-US"/>
              </w:rPr>
              <w:t xml:space="preserve">it bēti, </w:t>
            </w:r>
            <w:r w:rsidR="00D7289A">
              <w:rPr>
                <w:iCs/>
                <w:lang w:val="en-US"/>
              </w:rPr>
              <w:t>ˀ</w:t>
            </w:r>
            <w:r w:rsidRPr="009A3391">
              <w:rPr>
                <w:iCs/>
                <w:lang w:val="en-US"/>
              </w:rPr>
              <w:t xml:space="preserve">abūha. </w:t>
            </w:r>
            <w:proofErr w:type="gramStart"/>
            <w:r w:rsidRPr="009A3391">
              <w:rPr>
                <w:iCs/>
                <w:lang w:val="en-US"/>
              </w:rPr>
              <w:t>hāḏa</w:t>
            </w:r>
            <w:proofErr w:type="gramEnd"/>
            <w:r w:rsidRPr="009A3391">
              <w:rPr>
                <w:iCs/>
                <w:lang w:val="en-US"/>
              </w:rPr>
              <w:t xml:space="preserve"> māt gabǝ</w:t>
            </w:r>
            <w:r w:rsidR="009A3391">
              <w:rPr>
                <w:iCs/>
                <w:lang w:val="en-US"/>
              </w:rPr>
              <w:t>ḷ</w:t>
            </w:r>
            <w:r w:rsidRPr="009A3391">
              <w:rPr>
                <w:iCs/>
                <w:lang w:val="en-US"/>
              </w:rPr>
              <w:t>… yirmi beš on iki bin altı</w:t>
            </w:r>
            <w:r w:rsidR="009A3391">
              <w:rPr>
                <w:iCs/>
                <w:lang w:val="en-US"/>
              </w:rPr>
              <w:t xml:space="preserve"> –</w:t>
            </w:r>
            <w:r w:rsidRPr="009A3391">
              <w:rPr>
                <w:iCs/>
                <w:lang w:val="en-US"/>
              </w:rPr>
              <w:t xml:space="preserve"> </w:t>
            </w:r>
            <w:r w:rsidR="00D7289A">
              <w:rPr>
                <w:iCs/>
                <w:lang w:val="en-US"/>
              </w:rPr>
              <w:t>ˀ</w:t>
            </w:r>
            <w:r w:rsidR="009A3391" w:rsidRPr="009A3391">
              <w:rPr>
                <w:iCs/>
                <w:lang w:val="en-US"/>
              </w:rPr>
              <w:t>arba</w:t>
            </w:r>
            <w:r w:rsidR="00D7289A">
              <w:rPr>
                <w:iCs/>
                <w:lang w:val="en-US"/>
              </w:rPr>
              <w:t>ˁ</w:t>
            </w:r>
            <w:r w:rsidR="009A3391" w:rsidRPr="009A3391">
              <w:rPr>
                <w:iCs/>
                <w:lang w:val="en-US"/>
              </w:rPr>
              <w:t xml:space="preserve"> </w:t>
            </w:r>
            <w:r w:rsidR="009A3391">
              <w:rPr>
                <w:iCs/>
                <w:lang w:val="en-US"/>
              </w:rPr>
              <w:t>ᵊ</w:t>
            </w:r>
            <w:r w:rsidR="009A3391" w:rsidRPr="009A3391">
              <w:rPr>
                <w:iCs/>
                <w:lang w:val="en-US"/>
              </w:rPr>
              <w:t xml:space="preserve">snīn </w:t>
            </w:r>
            <w:r w:rsidR="009A3391">
              <w:rPr>
                <w:iCs/>
                <w:lang w:val="en-US"/>
              </w:rPr>
              <w:t xml:space="preserve">– </w:t>
            </w:r>
            <w:r w:rsidR="00D7289A">
              <w:rPr>
                <w:iCs/>
                <w:lang w:val="en-US"/>
              </w:rPr>
              <w:t>ˀ</w:t>
            </w:r>
            <w:r w:rsidR="009A3391">
              <w:rPr>
                <w:iCs/>
                <w:lang w:val="en-US"/>
              </w:rPr>
              <w:t xml:space="preserve">ē, </w:t>
            </w:r>
            <w:r w:rsidR="00D7289A">
              <w:rPr>
                <w:iCs/>
                <w:lang w:val="en-US"/>
              </w:rPr>
              <w:t>ˀ</w:t>
            </w:r>
            <w:r w:rsidR="009A3391" w:rsidRPr="009A3391">
              <w:rPr>
                <w:iCs/>
                <w:lang w:val="en-US"/>
              </w:rPr>
              <w:t>arba</w:t>
            </w:r>
            <w:r w:rsidR="00D7289A">
              <w:rPr>
                <w:iCs/>
                <w:lang w:val="en-US"/>
              </w:rPr>
              <w:t>ˁ</w:t>
            </w:r>
            <w:r w:rsidR="009A3391" w:rsidRPr="009A3391">
              <w:rPr>
                <w:iCs/>
                <w:lang w:val="en-US"/>
              </w:rPr>
              <w:t xml:space="preserve"> </w:t>
            </w:r>
            <w:r w:rsidR="009A3391">
              <w:rPr>
                <w:iCs/>
                <w:lang w:val="en-US"/>
              </w:rPr>
              <w:t>ᵊ</w:t>
            </w:r>
            <w:r w:rsidR="009A3391" w:rsidRPr="009A3391">
              <w:rPr>
                <w:iCs/>
                <w:lang w:val="en-US"/>
              </w:rPr>
              <w:t xml:space="preserve">snīn </w:t>
            </w:r>
            <w:r w:rsidRPr="009A3391">
              <w:rPr>
                <w:iCs/>
                <w:lang w:val="en-US"/>
              </w:rPr>
              <w:t>yimkin ṯalāṯ arba</w:t>
            </w:r>
            <w:r w:rsidR="00D7289A">
              <w:rPr>
                <w:iCs/>
                <w:lang w:val="en-US"/>
              </w:rPr>
              <w:t>ˁ</w:t>
            </w:r>
            <w:r w:rsidRPr="009A3391">
              <w:rPr>
                <w:iCs/>
                <w:lang w:val="en-US"/>
              </w:rPr>
              <w:t xml:space="preserve"> </w:t>
            </w:r>
            <w:r w:rsidR="009A3391">
              <w:rPr>
                <w:iCs/>
                <w:lang w:val="en-US"/>
              </w:rPr>
              <w:t>ᵊ</w:t>
            </w:r>
            <w:r w:rsidRPr="009A3391">
              <w:rPr>
                <w:iCs/>
                <w:lang w:val="en-US"/>
              </w:rPr>
              <w:t xml:space="preserve">snīn, </w:t>
            </w:r>
            <w:r w:rsidR="00D7289A">
              <w:rPr>
                <w:iCs/>
                <w:lang w:val="en-US"/>
              </w:rPr>
              <w:t>ˀ</w:t>
            </w:r>
            <w:r w:rsidR="009A3391">
              <w:rPr>
                <w:iCs/>
                <w:lang w:val="en-US"/>
              </w:rPr>
              <w:t xml:space="preserve">ē, </w:t>
            </w:r>
            <w:r w:rsidR="00D7289A">
              <w:rPr>
                <w:iCs/>
                <w:lang w:val="en-US"/>
              </w:rPr>
              <w:t>ˀ</w:t>
            </w:r>
            <w:r w:rsidR="009A3391">
              <w:rPr>
                <w:iCs/>
                <w:lang w:val="en-US"/>
              </w:rPr>
              <w:t xml:space="preserve">Aḷḷa yirḥamu, </w:t>
            </w:r>
            <w:r w:rsidRPr="009A3391">
              <w:rPr>
                <w:iCs/>
                <w:lang w:val="en-US"/>
              </w:rPr>
              <w:t>gāl huwwa gabǝ</w:t>
            </w:r>
            <w:r w:rsidR="009A3391">
              <w:rPr>
                <w:iCs/>
                <w:lang w:val="en-US"/>
              </w:rPr>
              <w:t>ṛ</w:t>
            </w:r>
            <w:r w:rsidRPr="009A3391">
              <w:rPr>
                <w:iCs/>
                <w:lang w:val="en-US"/>
              </w:rPr>
              <w:t xml:space="preserve"> ǧidd wal</w:t>
            </w:r>
            <w:r w:rsidR="009A3391">
              <w:rPr>
                <w:iCs/>
                <w:lang w:val="en-US"/>
              </w:rPr>
              <w:t>ā</w:t>
            </w:r>
            <w:r w:rsidRPr="009A3391">
              <w:rPr>
                <w:iCs/>
                <w:lang w:val="en-US"/>
              </w:rPr>
              <w:t>di, ǧidd banāti, ǧiddh</w:t>
            </w:r>
            <w:r w:rsidR="009A3391">
              <w:rPr>
                <w:iCs/>
                <w:lang w:val="en-US"/>
              </w:rPr>
              <w:t>in,</w:t>
            </w:r>
            <w:r w:rsidRPr="009A3391">
              <w:rPr>
                <w:iCs/>
                <w:lang w:val="en-US"/>
              </w:rPr>
              <w:t xml:space="preserve"> hināk gabǝ</w:t>
            </w:r>
            <w:r w:rsidR="009A3391">
              <w:rPr>
                <w:iCs/>
                <w:lang w:val="en-US"/>
              </w:rPr>
              <w:t>ṛ</w:t>
            </w:r>
            <w:r w:rsidRPr="009A3391">
              <w:rPr>
                <w:iCs/>
                <w:lang w:val="en-US"/>
              </w:rPr>
              <w:t xml:space="preserve"> āni ǧiddi </w:t>
            </w:r>
            <w:r w:rsidR="00D7289A">
              <w:rPr>
                <w:iCs/>
                <w:lang w:val="en-US"/>
              </w:rPr>
              <w:t>ˀ</w:t>
            </w:r>
            <w:r w:rsidRPr="009A3391">
              <w:rPr>
                <w:iCs/>
                <w:lang w:val="en-US"/>
              </w:rPr>
              <w:t xml:space="preserve">āni ǧiddi </w:t>
            </w:r>
            <w:r w:rsidR="00D7289A">
              <w:rPr>
                <w:iCs/>
                <w:lang w:val="en-US"/>
              </w:rPr>
              <w:t>ˀ</w:t>
            </w:r>
            <w:r w:rsidRPr="009A3391">
              <w:rPr>
                <w:iCs/>
                <w:lang w:val="en-US"/>
              </w:rPr>
              <w:t>āni.</w:t>
            </w:r>
          </w:p>
        </w:tc>
        <w:tc>
          <w:tcPr>
            <w:tcW w:w="4536" w:type="dxa"/>
          </w:tcPr>
          <w:p w:rsidR="006112A3" w:rsidRPr="00480EF8" w:rsidRDefault="00480EF8" w:rsidP="00480EF8">
            <w:pPr>
              <w:rPr>
                <w:lang w:val="en-US"/>
              </w:rPr>
            </w:pPr>
            <w:r>
              <w:rPr>
                <w:iCs/>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Pr>
                <w:i/>
                <w:iCs/>
                <w:lang w:val="en-US"/>
              </w:rPr>
              <w:t xml:space="preserve">my </w:t>
            </w:r>
            <w:r>
              <w:rPr>
                <w:lang w:val="en-US"/>
              </w:rPr>
              <w:t>grandfather.</w:t>
            </w:r>
          </w:p>
        </w:tc>
      </w:tr>
      <w:tr w:rsidR="006112A3" w:rsidRPr="00CF531F" w:rsidTr="00FB2350">
        <w:tc>
          <w:tcPr>
            <w:tcW w:w="817" w:type="dxa"/>
          </w:tcPr>
          <w:p w:rsidR="006112A3" w:rsidRPr="009A3391" w:rsidRDefault="004743B7" w:rsidP="004743B7">
            <w:pPr>
              <w:rPr>
                <w:iCs/>
                <w:lang w:val="en-US"/>
              </w:rPr>
            </w:pPr>
            <w:r>
              <w:rPr>
                <w:iCs/>
                <w:lang w:val="en-US"/>
              </w:rPr>
              <w:t>2.58</w:t>
            </w:r>
          </w:p>
        </w:tc>
        <w:tc>
          <w:tcPr>
            <w:tcW w:w="3969" w:type="dxa"/>
          </w:tcPr>
          <w:p w:rsidR="006112A3" w:rsidRPr="009A3391" w:rsidRDefault="006112A3" w:rsidP="004743B7">
            <w:pPr>
              <w:rPr>
                <w:iCs/>
                <w:lang w:val="en-US"/>
              </w:rPr>
            </w:pPr>
            <w:proofErr w:type="gramStart"/>
            <w:r w:rsidRPr="009A3391">
              <w:rPr>
                <w:iCs/>
                <w:lang w:val="en-US"/>
              </w:rPr>
              <w:t>ha-l-kāsāt</w:t>
            </w:r>
            <w:proofErr w:type="gramEnd"/>
            <w:r w:rsidRPr="009A3391">
              <w:rPr>
                <w:iCs/>
                <w:lang w:val="en-US"/>
              </w:rPr>
              <w:t xml:space="preserve"> </w:t>
            </w:r>
            <w:r w:rsidR="004743B7">
              <w:rPr>
                <w:iCs/>
                <w:lang w:val="en-US"/>
              </w:rPr>
              <w:t xml:space="preserve">la-šū? – </w:t>
            </w:r>
            <w:r w:rsidR="00D7289A">
              <w:rPr>
                <w:iCs/>
                <w:lang w:val="en-US"/>
              </w:rPr>
              <w:t>ˀ</w:t>
            </w:r>
            <w:r w:rsidR="004743B7">
              <w:rPr>
                <w:iCs/>
                <w:lang w:val="en-US"/>
              </w:rPr>
              <w:t xml:space="preserve">al-kāsāt </w:t>
            </w:r>
            <w:r w:rsidRPr="009A3391">
              <w:rPr>
                <w:iCs/>
                <w:lang w:val="en-US"/>
              </w:rPr>
              <w:t>haḏanne</w:t>
            </w:r>
            <w:r w:rsidR="004743B7">
              <w:rPr>
                <w:iCs/>
                <w:lang w:val="en-US"/>
              </w:rPr>
              <w:t xml:space="preserve">, </w:t>
            </w:r>
            <w:r w:rsidR="00D7289A">
              <w:rPr>
                <w:iCs/>
                <w:lang w:val="en-US"/>
              </w:rPr>
              <w:t>ˀ</w:t>
            </w:r>
            <w:r w:rsidRPr="009A3391">
              <w:rPr>
                <w:iCs/>
                <w:lang w:val="en-US"/>
              </w:rPr>
              <w:t>ad-d</w:t>
            </w:r>
            <w:r w:rsidR="004743B7">
              <w:rPr>
                <w:iCs/>
                <w:lang w:val="en-US"/>
              </w:rPr>
              <w:t>a</w:t>
            </w:r>
            <w:r w:rsidRPr="009A3391">
              <w:rPr>
                <w:iCs/>
                <w:lang w:val="en-US"/>
              </w:rPr>
              <w:t>nn hāḏa gabǝr Šēx Ibrāhīm, šēx zāt ya</w:t>
            </w:r>
            <w:r w:rsidR="00D7289A">
              <w:rPr>
                <w:iCs/>
                <w:lang w:val="en-US"/>
              </w:rPr>
              <w:t>ˁ</w:t>
            </w:r>
            <w:r w:rsidRPr="009A3391">
              <w:rPr>
                <w:iCs/>
                <w:lang w:val="en-US"/>
              </w:rPr>
              <w:t>ni, h</w:t>
            </w:r>
            <w:r w:rsidR="004743B7">
              <w:rPr>
                <w:iCs/>
                <w:lang w:val="en-US"/>
              </w:rPr>
              <w:t>ē</w:t>
            </w:r>
            <w:r w:rsidRPr="009A3391">
              <w:rPr>
                <w:iCs/>
                <w:lang w:val="en-US"/>
              </w:rPr>
              <w:t>ne yḥuṭṭūn mayye, yimlūn bī mayye</w:t>
            </w:r>
            <w:r w:rsidR="004743B7">
              <w:rPr>
                <w:iCs/>
                <w:lang w:val="en-US"/>
              </w:rPr>
              <w:t xml:space="preserve">, </w:t>
            </w:r>
            <w:r w:rsidR="00D7289A">
              <w:rPr>
                <w:iCs/>
                <w:lang w:val="en-US"/>
              </w:rPr>
              <w:t>ˀ</w:t>
            </w:r>
            <w:r w:rsidR="004743B7">
              <w:rPr>
                <w:iCs/>
                <w:lang w:val="en-US"/>
              </w:rPr>
              <w:t xml:space="preserve">alḥaz </w:t>
            </w:r>
            <w:r w:rsidRPr="009A3391">
              <w:rPr>
                <w:iCs/>
                <w:lang w:val="en-US"/>
              </w:rPr>
              <w:t>fāḏ̣i</w:t>
            </w:r>
            <w:r w:rsidR="004743B7">
              <w:rPr>
                <w:rStyle w:val="Funotenzeichen"/>
                <w:iCs/>
                <w:lang w:val="en-US"/>
              </w:rPr>
              <w:footnoteReference w:id="2"/>
            </w:r>
            <w:r w:rsidRPr="009A3391">
              <w:rPr>
                <w:iCs/>
                <w:lang w:val="en-US"/>
              </w:rPr>
              <w:t xml:space="preserve"> mā bī</w:t>
            </w:r>
            <w:r w:rsidR="004743B7">
              <w:rPr>
                <w:iCs/>
                <w:lang w:val="en-US"/>
              </w:rPr>
              <w:t>,</w:t>
            </w:r>
            <w:r w:rsidRPr="009A3391">
              <w:rPr>
                <w:iCs/>
                <w:lang w:val="en-US"/>
              </w:rPr>
              <w:t xml:space="preserve"> yiǧūn ba</w:t>
            </w:r>
            <w:r w:rsidR="00D7289A">
              <w:rPr>
                <w:iCs/>
                <w:lang w:val="en-US"/>
              </w:rPr>
              <w:t>ˁ</w:t>
            </w:r>
            <w:r w:rsidR="004743B7">
              <w:rPr>
                <w:iCs/>
                <w:lang w:val="en-US"/>
              </w:rPr>
              <w:t>a</w:t>
            </w:r>
            <w:r w:rsidRPr="009A3391">
              <w:rPr>
                <w:iCs/>
                <w:lang w:val="en-US"/>
              </w:rPr>
              <w:t>ḏ̣hum hēne al-mayye hāḏi b-</w:t>
            </w:r>
            <w:r w:rsidR="004743B7">
              <w:rPr>
                <w:iCs/>
                <w:lang w:val="en-US"/>
              </w:rPr>
              <w:t>a</w:t>
            </w:r>
            <w:r w:rsidRPr="009A3391">
              <w:rPr>
                <w:iCs/>
                <w:lang w:val="en-US"/>
              </w:rPr>
              <w:t>l-gēḏ̣ yišrabūn minh</w:t>
            </w:r>
            <w:r w:rsidR="004743B7">
              <w:rPr>
                <w:iCs/>
                <w:lang w:val="en-US"/>
              </w:rPr>
              <w:t>e</w:t>
            </w:r>
            <w:r w:rsidRPr="009A3391">
              <w:rPr>
                <w:iCs/>
                <w:lang w:val="en-US"/>
              </w:rPr>
              <w:t xml:space="preserve"> </w:t>
            </w:r>
            <w:r w:rsidR="00D7289A">
              <w:rPr>
                <w:iCs/>
                <w:lang w:val="en-US"/>
              </w:rPr>
              <w:t>ˁ</w:t>
            </w:r>
            <w:r w:rsidRPr="009A3391">
              <w:rPr>
                <w:iCs/>
                <w:lang w:val="en-US"/>
              </w:rPr>
              <w:t>ala ḥirm</w:t>
            </w:r>
            <w:r w:rsidR="00480EF8">
              <w:rPr>
                <w:iCs/>
                <w:lang w:val="en-US"/>
              </w:rPr>
              <w:t>i</w:t>
            </w:r>
            <w:r w:rsidRPr="009A3391">
              <w:rPr>
                <w:iCs/>
                <w:lang w:val="en-US"/>
              </w:rPr>
              <w:t xml:space="preserve">t aš-šēx – miššān al-baraka – </w:t>
            </w:r>
            <w:r w:rsidR="00D7289A">
              <w:rPr>
                <w:iCs/>
                <w:lang w:val="en-US"/>
              </w:rPr>
              <w:t>ˀ</w:t>
            </w:r>
            <w:r w:rsidRPr="009A3391">
              <w:rPr>
                <w:iCs/>
                <w:lang w:val="en-US"/>
              </w:rPr>
              <w:t xml:space="preserve">ē, miššān al-baraka, </w:t>
            </w:r>
            <w:r w:rsidR="004743B7" w:rsidRPr="009A3391">
              <w:rPr>
                <w:iCs/>
                <w:lang w:val="en-US"/>
              </w:rPr>
              <w:t>miššān al…</w:t>
            </w:r>
          </w:p>
        </w:tc>
        <w:tc>
          <w:tcPr>
            <w:tcW w:w="4536" w:type="dxa"/>
          </w:tcPr>
          <w:p w:rsidR="006112A3" w:rsidRPr="009A3391" w:rsidRDefault="00480EF8" w:rsidP="00480EF8">
            <w:pPr>
              <w:rPr>
                <w:iCs/>
                <w:lang w:val="en-US"/>
              </w:rPr>
            </w:pPr>
            <w:r>
              <w:rPr>
                <w:iCs/>
                <w:lang w:val="en-US"/>
              </w:rPr>
              <w:t xml:space="preserve">For what are these cups? – These cups, this jar, </w:t>
            </w:r>
            <w:proofErr w:type="gramStart"/>
            <w:r>
              <w:rPr>
                <w:iCs/>
                <w:lang w:val="en-US"/>
              </w:rPr>
              <w:t>belongs</w:t>
            </w:r>
            <w:proofErr w:type="gramEnd"/>
            <w:r>
              <w:rPr>
                <w:iCs/>
                <w:lang w:val="en-US"/>
              </w:rPr>
              <w:t xml:space="preserve"> to the grave of Sheikh Ibrāhīm, a real sheikh; they put water inside, they (usually) fill it with water, but now it’s empty, there is no water. Some people come here in summer and drink form this water to </w:t>
            </w:r>
            <w:r w:rsidR="00F92978">
              <w:rPr>
                <w:iCs/>
                <w:lang w:val="en-US"/>
              </w:rPr>
              <w:t xml:space="preserve">bestow </w:t>
            </w:r>
            <w:r>
              <w:rPr>
                <w:iCs/>
                <w:lang w:val="en-US"/>
              </w:rPr>
              <w:t>honour</w:t>
            </w:r>
            <w:r w:rsidR="00F92978">
              <w:rPr>
                <w:iCs/>
                <w:lang w:val="en-US"/>
              </w:rPr>
              <w:t xml:space="preserve"> to</w:t>
            </w:r>
            <w:r>
              <w:rPr>
                <w:iCs/>
                <w:lang w:val="en-US"/>
              </w:rPr>
              <w:t xml:space="preserve"> the sheikh – Because of the blessing? – Yes, because of the blessing, because of the…</w:t>
            </w:r>
          </w:p>
        </w:tc>
      </w:tr>
      <w:tr w:rsidR="006112A3" w:rsidRPr="005D59C9" w:rsidTr="00FB2350">
        <w:tc>
          <w:tcPr>
            <w:tcW w:w="817" w:type="dxa"/>
          </w:tcPr>
          <w:p w:rsidR="006112A3" w:rsidRPr="009A3391" w:rsidRDefault="004743B7" w:rsidP="000C5BFD">
            <w:pPr>
              <w:rPr>
                <w:iCs/>
                <w:lang w:val="en-US"/>
              </w:rPr>
            </w:pPr>
            <w:r>
              <w:rPr>
                <w:iCs/>
                <w:lang w:val="en-US"/>
              </w:rPr>
              <w:t>3.19</w:t>
            </w:r>
          </w:p>
        </w:tc>
        <w:tc>
          <w:tcPr>
            <w:tcW w:w="3969" w:type="dxa"/>
          </w:tcPr>
          <w:p w:rsidR="006112A3" w:rsidRPr="009A3391" w:rsidRDefault="006112A3" w:rsidP="00F92978">
            <w:pPr>
              <w:rPr>
                <w:iCs/>
                <w:lang w:val="en-US"/>
              </w:rPr>
            </w:pPr>
            <w:proofErr w:type="gramStart"/>
            <w:r w:rsidRPr="009A3391">
              <w:rPr>
                <w:iCs/>
                <w:lang w:val="en-US"/>
              </w:rPr>
              <w:t>bī</w:t>
            </w:r>
            <w:proofErr w:type="gramEnd"/>
            <w:r w:rsidRPr="009A3391">
              <w:rPr>
                <w:iCs/>
                <w:lang w:val="en-US"/>
              </w:rPr>
              <w:t xml:space="preserve"> wāḥid waǧ</w:t>
            </w:r>
            <w:r w:rsidR="00D7289A">
              <w:rPr>
                <w:iCs/>
                <w:lang w:val="en-US"/>
              </w:rPr>
              <w:t>ˁ</w:t>
            </w:r>
            <w:r w:rsidRPr="009A3391">
              <w:rPr>
                <w:iCs/>
                <w:lang w:val="en-US"/>
              </w:rPr>
              <w:t xml:space="preserve">ān yṣīr </w:t>
            </w:r>
            <w:r w:rsidR="00D7289A">
              <w:rPr>
                <w:iCs/>
                <w:lang w:val="en-US"/>
              </w:rPr>
              <w:t>ˁ</w:t>
            </w:r>
            <w:r w:rsidRPr="009A3391">
              <w:rPr>
                <w:iCs/>
                <w:lang w:val="en-US"/>
              </w:rPr>
              <w:t>aǧ</w:t>
            </w:r>
            <w:r w:rsidR="00F92978">
              <w:rPr>
                <w:iCs/>
                <w:lang w:val="en-US"/>
              </w:rPr>
              <w:t>īy</w:t>
            </w:r>
            <w:r w:rsidRPr="009A3391">
              <w:rPr>
                <w:iCs/>
                <w:lang w:val="en-US"/>
              </w:rPr>
              <w:t>-</w:t>
            </w:r>
            <w:r w:rsidR="00F92978">
              <w:rPr>
                <w:iCs/>
                <w:lang w:val="en-US"/>
              </w:rPr>
              <w:t>i</w:t>
            </w:r>
            <w:r w:rsidRPr="009A3391">
              <w:rPr>
                <w:iCs/>
                <w:lang w:val="en-US"/>
              </w:rPr>
              <w:t xml:space="preserve">n </w:t>
            </w:r>
            <w:r w:rsidR="00F92978">
              <w:rPr>
                <w:iCs/>
                <w:lang w:val="en-US"/>
              </w:rPr>
              <w:t>zi</w:t>
            </w:r>
            <w:r w:rsidRPr="009A3391">
              <w:rPr>
                <w:iCs/>
                <w:lang w:val="en-US"/>
              </w:rPr>
              <w:t xml:space="preserve">ġīr mū </w:t>
            </w:r>
            <w:r w:rsidR="00D7289A">
              <w:rPr>
                <w:iCs/>
                <w:lang w:val="en-US"/>
              </w:rPr>
              <w:t>ˁ</w:t>
            </w:r>
            <w:r w:rsidR="00F92978">
              <w:rPr>
                <w:iCs/>
                <w:lang w:val="en-US"/>
              </w:rPr>
              <w:t>a</w:t>
            </w:r>
            <w:r w:rsidRPr="009A3391">
              <w:rPr>
                <w:iCs/>
                <w:lang w:val="en-US"/>
              </w:rPr>
              <w:t>dil</w:t>
            </w:r>
            <w:r w:rsidR="00F92978">
              <w:rPr>
                <w:iCs/>
                <w:lang w:val="en-US"/>
              </w:rPr>
              <w:t>,</w:t>
            </w:r>
            <w:r w:rsidRPr="009A3391">
              <w:rPr>
                <w:iCs/>
                <w:lang w:val="en-US"/>
              </w:rPr>
              <w:t xml:space="preserve"> yiǧūn</w:t>
            </w:r>
            <w:r w:rsidR="00F92978">
              <w:rPr>
                <w:iCs/>
                <w:lang w:val="en-US"/>
              </w:rPr>
              <w:t xml:space="preserve"> w</w:t>
            </w:r>
            <w:r w:rsidRPr="009A3391">
              <w:rPr>
                <w:iCs/>
                <w:lang w:val="en-US"/>
              </w:rPr>
              <w:t xml:space="preserve"> yisgūnu min gabǝr Šēx Ibrāhīm</w:t>
            </w:r>
            <w:r w:rsidR="00F92978">
              <w:rPr>
                <w:iCs/>
                <w:lang w:val="en-US"/>
              </w:rPr>
              <w:t>,</w:t>
            </w:r>
            <w:r w:rsidRPr="009A3391">
              <w:rPr>
                <w:iCs/>
                <w:lang w:val="en-US"/>
              </w:rPr>
              <w:t xml:space="preserve"> min gabru hēne.</w:t>
            </w:r>
            <w:r w:rsidR="00F92978">
              <w:rPr>
                <w:iCs/>
                <w:lang w:val="en-US"/>
              </w:rPr>
              <w:t xml:space="preserve"> </w:t>
            </w:r>
            <w:r w:rsidR="00D7289A">
              <w:rPr>
                <w:iCs/>
                <w:lang w:val="en-US"/>
              </w:rPr>
              <w:t>ˀ</w:t>
            </w:r>
            <w:r w:rsidRPr="009A3391">
              <w:rPr>
                <w:iCs/>
                <w:lang w:val="en-US"/>
              </w:rPr>
              <w:t xml:space="preserve">al-miǧanne </w:t>
            </w:r>
            <w:r w:rsidR="00D7289A">
              <w:rPr>
                <w:iCs/>
                <w:lang w:val="en-US"/>
              </w:rPr>
              <w:t>ˀ</w:t>
            </w:r>
            <w:r w:rsidRPr="009A3391">
              <w:rPr>
                <w:iCs/>
                <w:lang w:val="en-US"/>
              </w:rPr>
              <w:t xml:space="preserve">āni gerče yōminni xaššēt mā grēt, nigra al-fātiḥa </w:t>
            </w:r>
            <w:r w:rsidR="00D7289A">
              <w:rPr>
                <w:iCs/>
                <w:lang w:val="en-US"/>
              </w:rPr>
              <w:t>ˁ</w:t>
            </w:r>
            <w:r w:rsidRPr="009A3391">
              <w:rPr>
                <w:iCs/>
                <w:lang w:val="en-US"/>
              </w:rPr>
              <w:t>alēhin</w:t>
            </w:r>
            <w:r w:rsidR="00F92978">
              <w:rPr>
                <w:iCs/>
                <w:lang w:val="en-US"/>
              </w:rPr>
              <w:t>,</w:t>
            </w:r>
            <w:r w:rsidRPr="009A3391">
              <w:rPr>
                <w:iCs/>
                <w:lang w:val="en-US"/>
              </w:rPr>
              <w:t xml:space="preserve"> </w:t>
            </w:r>
            <w:r w:rsidR="00F92978">
              <w:rPr>
                <w:iCs/>
                <w:lang w:val="en-US"/>
              </w:rPr>
              <w:t>ᵊ</w:t>
            </w:r>
            <w:r w:rsidRPr="009A3391">
              <w:rPr>
                <w:iCs/>
                <w:lang w:val="en-US"/>
              </w:rPr>
              <w:t>ngūl ṯal</w:t>
            </w:r>
            <w:r w:rsidR="00F92978">
              <w:rPr>
                <w:iCs/>
                <w:lang w:val="en-US"/>
              </w:rPr>
              <w:t>ǝṯ marrāt ᵊ</w:t>
            </w:r>
            <w:r w:rsidRPr="009A3391">
              <w:rPr>
                <w:iCs/>
                <w:lang w:val="en-US"/>
              </w:rPr>
              <w:t>ngūl</w:t>
            </w:r>
            <w:r w:rsidR="00F92978">
              <w:rPr>
                <w:iCs/>
                <w:lang w:val="en-US"/>
              </w:rPr>
              <w:t xml:space="preserve"> </w:t>
            </w:r>
            <w:r w:rsidR="00F92978">
              <w:rPr>
                <w:iCs/>
                <w:lang w:val="en-US"/>
              </w:rPr>
              <w:lastRenderedPageBreak/>
              <w:t>[</w:t>
            </w:r>
            <w:r w:rsidR="00F92978" w:rsidRPr="00F92978">
              <w:rPr>
                <w:i/>
                <w:iCs/>
                <w:lang w:val="en-US"/>
              </w:rPr>
              <w:t>sūrat al-Ixlāṣ</w:t>
            </w:r>
            <w:r w:rsidR="00F92978">
              <w:rPr>
                <w:i/>
                <w:iCs/>
                <w:lang w:val="en-US"/>
              </w:rPr>
              <w:t xml:space="preserve"> </w:t>
            </w:r>
            <w:r w:rsidR="00F92978">
              <w:rPr>
                <w:lang w:val="en-US"/>
              </w:rPr>
              <w:t xml:space="preserve">and </w:t>
            </w:r>
            <w:r w:rsidR="00F92978">
              <w:rPr>
                <w:i/>
                <w:lang w:val="en-US"/>
              </w:rPr>
              <w:t>sūrat al-Fātiḥa</w:t>
            </w:r>
            <w:r w:rsidR="00F92978">
              <w:rPr>
                <w:iCs/>
                <w:lang w:val="en-US"/>
              </w:rPr>
              <w:t>]</w:t>
            </w:r>
            <w:r w:rsidRPr="009A3391">
              <w:rPr>
                <w:iCs/>
                <w:lang w:val="en-US"/>
              </w:rPr>
              <w:t xml:space="preserve"> </w:t>
            </w:r>
          </w:p>
        </w:tc>
        <w:tc>
          <w:tcPr>
            <w:tcW w:w="4536" w:type="dxa"/>
          </w:tcPr>
          <w:p w:rsidR="006112A3" w:rsidRPr="004E2F06" w:rsidRDefault="004E2F06" w:rsidP="004E2F06">
            <w:pPr>
              <w:rPr>
                <w:lang w:val="en-US"/>
              </w:rPr>
            </w:pPr>
            <w:r>
              <w:rPr>
                <w:iCs/>
                <w:lang w:val="en-US"/>
              </w:rPr>
              <w:lastRenderedPageBreak/>
              <w:t xml:space="preserve">If there is somebody ill, if a small child is not well then they come and give him to drink (from the water) of Sheikh Ibrahim’s grave, from his grave here. (When entering) a graveyard, actually when I entered I didn’t do it, we use to </w:t>
            </w:r>
            <w:r>
              <w:rPr>
                <w:iCs/>
                <w:lang w:val="en-US"/>
              </w:rPr>
              <w:lastRenderedPageBreak/>
              <w:t xml:space="preserve">recite the </w:t>
            </w:r>
            <w:r>
              <w:rPr>
                <w:i/>
                <w:iCs/>
                <w:lang w:val="en-US"/>
              </w:rPr>
              <w:t xml:space="preserve">Fātiḥa </w:t>
            </w:r>
            <w:r>
              <w:rPr>
                <w:lang w:val="en-US"/>
              </w:rPr>
              <w:t xml:space="preserve">upon them (i.e. the deceased), we pray three times, we say </w:t>
            </w:r>
            <w:r>
              <w:rPr>
                <w:iCs/>
                <w:lang w:val="en-US"/>
              </w:rPr>
              <w:t xml:space="preserve">[it follows the recitation of </w:t>
            </w:r>
            <w:r w:rsidRPr="00F92978">
              <w:rPr>
                <w:i/>
                <w:iCs/>
                <w:lang w:val="en-US"/>
              </w:rPr>
              <w:t>sūrat al-Ixlāṣ</w:t>
            </w:r>
            <w:r>
              <w:rPr>
                <w:i/>
                <w:iCs/>
                <w:lang w:val="en-US"/>
              </w:rPr>
              <w:t xml:space="preserve"> </w:t>
            </w:r>
            <w:r>
              <w:rPr>
                <w:lang w:val="en-US"/>
              </w:rPr>
              <w:t xml:space="preserve">and </w:t>
            </w:r>
            <w:r>
              <w:rPr>
                <w:i/>
                <w:lang w:val="en-US"/>
              </w:rPr>
              <w:t>sūrat al-Fātiḥa</w:t>
            </w:r>
            <w:r>
              <w:rPr>
                <w:iCs/>
                <w:lang w:val="en-US"/>
              </w:rPr>
              <w:t>].</w:t>
            </w:r>
          </w:p>
        </w:tc>
      </w:tr>
      <w:tr w:rsidR="006112A3" w:rsidRPr="00CF531F" w:rsidTr="00FB2350">
        <w:tc>
          <w:tcPr>
            <w:tcW w:w="817" w:type="dxa"/>
          </w:tcPr>
          <w:p w:rsidR="006112A3" w:rsidRPr="009A3391" w:rsidRDefault="006112A3" w:rsidP="000C5BFD">
            <w:pPr>
              <w:rPr>
                <w:iCs/>
                <w:lang w:val="en-US"/>
              </w:rPr>
            </w:pPr>
          </w:p>
        </w:tc>
        <w:tc>
          <w:tcPr>
            <w:tcW w:w="3969" w:type="dxa"/>
          </w:tcPr>
          <w:p w:rsidR="006112A3" w:rsidRPr="00F92978" w:rsidRDefault="006112A3" w:rsidP="000C5BFD">
            <w:pPr>
              <w:rPr>
                <w:iCs/>
                <w:lang w:val="en-US"/>
              </w:rPr>
            </w:pPr>
          </w:p>
        </w:tc>
        <w:tc>
          <w:tcPr>
            <w:tcW w:w="4536" w:type="dxa"/>
          </w:tcPr>
          <w:p w:rsidR="006112A3" w:rsidRPr="00F92978" w:rsidRDefault="006112A3" w:rsidP="000C5BFD">
            <w:pPr>
              <w:rPr>
                <w:iCs/>
                <w:lang w:val="en-US"/>
              </w:rPr>
            </w:pPr>
          </w:p>
        </w:tc>
      </w:tr>
      <w:tr w:rsidR="006112A3" w:rsidRPr="00F92978" w:rsidTr="00FB2350">
        <w:tc>
          <w:tcPr>
            <w:tcW w:w="817" w:type="dxa"/>
          </w:tcPr>
          <w:p w:rsidR="006112A3" w:rsidRPr="00F92978" w:rsidRDefault="00F92978" w:rsidP="000C5BFD">
            <w:pPr>
              <w:rPr>
                <w:iCs/>
                <w:lang w:val="en-US"/>
              </w:rPr>
            </w:pPr>
            <w:r>
              <w:rPr>
                <w:iCs/>
                <w:lang w:val="en-US"/>
              </w:rPr>
              <w:t>4.15</w:t>
            </w:r>
          </w:p>
        </w:tc>
        <w:tc>
          <w:tcPr>
            <w:tcW w:w="3969" w:type="dxa"/>
          </w:tcPr>
          <w:p w:rsidR="006112A3" w:rsidRPr="00F92978" w:rsidRDefault="006112A3" w:rsidP="00F92978">
            <w:pPr>
              <w:rPr>
                <w:iCs/>
                <w:lang w:val="en-US"/>
              </w:rPr>
            </w:pPr>
            <w:proofErr w:type="gramStart"/>
            <w:r w:rsidRPr="00F92978">
              <w:rPr>
                <w:iCs/>
                <w:lang w:val="en-US"/>
              </w:rPr>
              <w:t>gōlit</w:t>
            </w:r>
            <w:proofErr w:type="gramEnd"/>
            <w:r w:rsidRPr="00F92978">
              <w:rPr>
                <w:iCs/>
                <w:lang w:val="en-US"/>
              </w:rPr>
              <w:t xml:space="preserve"> ṯal</w:t>
            </w:r>
            <w:r w:rsidR="00F92978">
              <w:rPr>
                <w:iCs/>
                <w:lang w:val="en-US"/>
              </w:rPr>
              <w:t>ǝ</w:t>
            </w:r>
            <w:r w:rsidRPr="00F92978">
              <w:rPr>
                <w:iCs/>
                <w:lang w:val="en-US"/>
              </w:rPr>
              <w:t>ṯ nōbāt qul huw</w:t>
            </w:r>
            <w:r w:rsidR="00F92978">
              <w:rPr>
                <w:iCs/>
                <w:lang w:val="en-US"/>
              </w:rPr>
              <w:t>a aḷḷ</w:t>
            </w:r>
            <w:r w:rsidRPr="00F92978">
              <w:rPr>
                <w:iCs/>
                <w:lang w:val="en-US"/>
              </w:rPr>
              <w:t xml:space="preserve">āhu </w:t>
            </w:r>
            <w:r w:rsidR="00D7289A">
              <w:rPr>
                <w:iCs/>
                <w:lang w:val="en-US"/>
              </w:rPr>
              <w:t>ˀ</w:t>
            </w:r>
            <w:r w:rsidRPr="00F92978">
              <w:rPr>
                <w:iCs/>
                <w:lang w:val="en-US"/>
              </w:rPr>
              <w:t>aḥad al-gabǝr yōmin tiǧi fōg al-gabǝr xōǧam ta-ngūl fōg al-gabǝr alḥaz</w:t>
            </w:r>
            <w:r w:rsidR="00F92978">
              <w:rPr>
                <w:iCs/>
                <w:lang w:val="en-US"/>
              </w:rPr>
              <w:t>,</w:t>
            </w:r>
            <w:r w:rsidRPr="00F92978">
              <w:rPr>
                <w:iCs/>
                <w:lang w:val="en-US"/>
              </w:rPr>
              <w:t xml:space="preserve"> ta-nrūḥ yamm gabǝr ǧiddi ta-</w:t>
            </w:r>
            <w:r w:rsidR="00D7289A">
              <w:rPr>
                <w:iCs/>
                <w:lang w:val="en-US"/>
              </w:rPr>
              <w:t>ˀ</w:t>
            </w:r>
            <w:r w:rsidRPr="00F92978">
              <w:rPr>
                <w:iCs/>
                <w:lang w:val="en-US"/>
              </w:rPr>
              <w:t xml:space="preserve">afahhmak saġlam. </w:t>
            </w:r>
          </w:p>
        </w:tc>
        <w:tc>
          <w:tcPr>
            <w:tcW w:w="4536" w:type="dxa"/>
          </w:tcPr>
          <w:p w:rsidR="006112A3" w:rsidRPr="00F92978" w:rsidRDefault="004E2F06" w:rsidP="004E2F06">
            <w:pPr>
              <w:rPr>
                <w:iCs/>
                <w:lang w:val="en-US"/>
              </w:rPr>
            </w:pPr>
            <w:r>
              <w:rPr>
                <w:iCs/>
                <w:lang w:val="en-US"/>
              </w:rPr>
              <w:t>Saying thrice, “Say, God is one!” when you come to the grave, my teacher, let’s say (standing) like now over a grave… let’s go to the grave of my grandfather, there I will explain it to you in detail. [Some prayers follow.]</w:t>
            </w:r>
          </w:p>
        </w:tc>
      </w:tr>
      <w:tr w:rsidR="006112A3" w:rsidRPr="004E2F06" w:rsidTr="00FB2350">
        <w:tc>
          <w:tcPr>
            <w:tcW w:w="817" w:type="dxa"/>
          </w:tcPr>
          <w:p w:rsidR="006112A3" w:rsidRPr="00CF531F" w:rsidRDefault="00A37343" w:rsidP="000C5BFD">
            <w:pPr>
              <w:rPr>
                <w:iCs/>
                <w:lang w:val="de-AT"/>
              </w:rPr>
            </w:pPr>
            <w:r>
              <w:rPr>
                <w:iCs/>
                <w:lang w:val="de-AT"/>
              </w:rPr>
              <w:t>5.25</w:t>
            </w:r>
          </w:p>
        </w:tc>
        <w:tc>
          <w:tcPr>
            <w:tcW w:w="3969" w:type="dxa"/>
          </w:tcPr>
          <w:p w:rsidR="006112A3" w:rsidRPr="00CF531F" w:rsidRDefault="00A37343" w:rsidP="00A37343">
            <w:pPr>
              <w:rPr>
                <w:iCs/>
                <w:lang w:val="de-AT"/>
              </w:rPr>
            </w:pPr>
            <w:r>
              <w:rPr>
                <w:iCs/>
                <w:lang w:val="de-AT"/>
              </w:rPr>
              <w:t>ma</w:t>
            </w:r>
            <w:r w:rsidR="00D7289A">
              <w:rPr>
                <w:iCs/>
                <w:lang w:val="de-AT"/>
              </w:rPr>
              <w:t>ˁ</w:t>
            </w:r>
            <w:r>
              <w:rPr>
                <w:iCs/>
                <w:lang w:val="de-AT"/>
              </w:rPr>
              <w:t>nāt ṯalǝ</w:t>
            </w:r>
            <w:r w:rsidR="006112A3" w:rsidRPr="00CF531F">
              <w:rPr>
                <w:iCs/>
                <w:lang w:val="de-AT"/>
              </w:rPr>
              <w:t xml:space="preserve">ṯ nōbāt qul </w:t>
            </w:r>
            <w:r>
              <w:rPr>
                <w:iCs/>
                <w:lang w:val="de-AT"/>
              </w:rPr>
              <w:t>Aḷḷ</w:t>
            </w:r>
            <w:r w:rsidR="006112A3" w:rsidRPr="00CF531F">
              <w:rPr>
                <w:iCs/>
                <w:lang w:val="de-AT"/>
              </w:rPr>
              <w:t xml:space="preserve">āhu </w:t>
            </w:r>
            <w:r w:rsidR="00D7289A">
              <w:rPr>
                <w:iCs/>
                <w:lang w:val="de-AT"/>
              </w:rPr>
              <w:t>ˀ</w:t>
            </w:r>
            <w:r w:rsidR="006112A3" w:rsidRPr="00CF531F">
              <w:rPr>
                <w:iCs/>
                <w:lang w:val="de-AT"/>
              </w:rPr>
              <w:t>aḥad ygūlūn</w:t>
            </w:r>
            <w:r>
              <w:rPr>
                <w:iCs/>
                <w:lang w:val="de-AT"/>
              </w:rPr>
              <w:t>,</w:t>
            </w:r>
            <w:r w:rsidR="006112A3" w:rsidRPr="00CF531F">
              <w:rPr>
                <w:iCs/>
                <w:lang w:val="de-AT"/>
              </w:rPr>
              <w:t xml:space="preserve"> al-xawāǧi ygūlūn</w:t>
            </w:r>
            <w:r>
              <w:rPr>
                <w:iCs/>
                <w:lang w:val="de-AT"/>
              </w:rPr>
              <w:t>, ba</w:t>
            </w:r>
            <w:r w:rsidR="00D7289A">
              <w:rPr>
                <w:iCs/>
                <w:lang w:val="de-AT"/>
              </w:rPr>
              <w:t>ˁ</w:t>
            </w:r>
            <w:r>
              <w:rPr>
                <w:iCs/>
                <w:lang w:val="de-AT"/>
              </w:rPr>
              <w:t>dēn tigr</w:t>
            </w:r>
            <w:r w:rsidR="006112A3" w:rsidRPr="00CF531F">
              <w:rPr>
                <w:iCs/>
                <w:lang w:val="de-AT"/>
              </w:rPr>
              <w:t>a</w:t>
            </w:r>
            <w:r>
              <w:rPr>
                <w:iCs/>
                <w:lang w:val="de-AT"/>
              </w:rPr>
              <w:t xml:space="preserve"> </w:t>
            </w:r>
            <w:r w:rsidR="006112A3" w:rsidRPr="00CF531F">
              <w:rPr>
                <w:iCs/>
                <w:lang w:val="de-AT"/>
              </w:rPr>
              <w:t>l-fāt</w:t>
            </w:r>
            <w:r w:rsidR="004E2F06">
              <w:rPr>
                <w:iCs/>
                <w:lang w:val="de-AT"/>
              </w:rPr>
              <w:t>ḥe</w:t>
            </w:r>
            <w:r>
              <w:rPr>
                <w:iCs/>
                <w:lang w:val="de-AT"/>
              </w:rPr>
              <w:t xml:space="preserve"> yōmin ᵊ</w:t>
            </w:r>
            <w:r w:rsidR="006112A3" w:rsidRPr="00CF531F">
              <w:rPr>
                <w:iCs/>
                <w:lang w:val="de-AT"/>
              </w:rPr>
              <w:t>tgūl hīčiḏ, rā</w:t>
            </w:r>
            <w:r w:rsidR="00D7289A">
              <w:rPr>
                <w:iCs/>
                <w:lang w:val="de-AT"/>
              </w:rPr>
              <w:t>ˁ</w:t>
            </w:r>
            <w:r w:rsidR="006112A3" w:rsidRPr="00CF531F">
              <w:rPr>
                <w:iCs/>
                <w:lang w:val="de-AT"/>
              </w:rPr>
              <w:t>i l-gabǝr yišūfak b-iḏn Aḷḷa</w:t>
            </w:r>
            <w:r>
              <w:rPr>
                <w:iCs/>
                <w:lang w:val="de-AT"/>
              </w:rPr>
              <w:t>,</w:t>
            </w:r>
            <w:r w:rsidR="006112A3" w:rsidRPr="00CF531F">
              <w:rPr>
                <w:iCs/>
                <w:lang w:val="de-AT"/>
              </w:rPr>
              <w:t xml:space="preserve"> min ǧawwa yšūfak b-iḏn Aḷḷa</w:t>
            </w:r>
            <w:r>
              <w:rPr>
                <w:iCs/>
                <w:lang w:val="de-AT"/>
              </w:rPr>
              <w:t>,</w:t>
            </w:r>
            <w:r w:rsidR="006112A3" w:rsidRPr="00CF531F">
              <w:rPr>
                <w:iCs/>
                <w:lang w:val="de-AT"/>
              </w:rPr>
              <w:t xml:space="preserve"> </w:t>
            </w:r>
            <w:r w:rsidR="00D7289A">
              <w:rPr>
                <w:iCs/>
                <w:lang w:val="de-AT"/>
              </w:rPr>
              <w:t>ˀ</w:t>
            </w:r>
            <w:r w:rsidR="006112A3" w:rsidRPr="00CF531F">
              <w:rPr>
                <w:iCs/>
                <w:lang w:val="de-AT"/>
              </w:rPr>
              <w:t xml:space="preserve">iḥna </w:t>
            </w:r>
            <w:r w:rsidRPr="00CF531F">
              <w:rPr>
                <w:iCs/>
                <w:lang w:val="de-AT"/>
              </w:rPr>
              <w:t>ya</w:t>
            </w:r>
            <w:r w:rsidR="00D7289A">
              <w:rPr>
                <w:iCs/>
                <w:lang w:val="de-AT"/>
              </w:rPr>
              <w:t>ˁ</w:t>
            </w:r>
            <w:r w:rsidRPr="00CF531F">
              <w:rPr>
                <w:iCs/>
                <w:lang w:val="de-AT"/>
              </w:rPr>
              <w:t xml:space="preserve">ni </w:t>
            </w:r>
            <w:r>
              <w:rPr>
                <w:iCs/>
                <w:lang w:val="de-AT"/>
              </w:rPr>
              <w:t>n</w:t>
            </w:r>
            <w:r w:rsidR="006112A3" w:rsidRPr="00CF531F">
              <w:rPr>
                <w:iCs/>
                <w:lang w:val="de-AT"/>
              </w:rPr>
              <w:t>gūl yōmin tigra ṯal</w:t>
            </w:r>
            <w:r>
              <w:rPr>
                <w:iCs/>
                <w:lang w:val="de-AT"/>
              </w:rPr>
              <w:t>ǝ</w:t>
            </w:r>
            <w:r w:rsidR="006112A3" w:rsidRPr="00CF531F">
              <w:rPr>
                <w:iCs/>
                <w:lang w:val="de-AT"/>
              </w:rPr>
              <w:t xml:space="preserve">ṯ nōbāt </w:t>
            </w:r>
            <w:r w:rsidRPr="00CF531F">
              <w:rPr>
                <w:iCs/>
                <w:lang w:val="de-AT"/>
              </w:rPr>
              <w:t xml:space="preserve">qul </w:t>
            </w:r>
            <w:r>
              <w:rPr>
                <w:iCs/>
                <w:lang w:val="de-AT"/>
              </w:rPr>
              <w:t>Aḷḷ</w:t>
            </w:r>
            <w:r w:rsidRPr="00CF531F">
              <w:rPr>
                <w:iCs/>
                <w:lang w:val="de-AT"/>
              </w:rPr>
              <w:t xml:space="preserve">āhu </w:t>
            </w:r>
            <w:r w:rsidR="00D7289A">
              <w:rPr>
                <w:iCs/>
                <w:lang w:val="de-AT"/>
              </w:rPr>
              <w:t>ˀ</w:t>
            </w:r>
            <w:r>
              <w:rPr>
                <w:iCs/>
                <w:lang w:val="de-AT"/>
              </w:rPr>
              <w:t xml:space="preserve">aḥad, </w:t>
            </w:r>
            <w:r w:rsidR="00D7289A">
              <w:rPr>
                <w:iCs/>
                <w:lang w:val="de-AT"/>
              </w:rPr>
              <w:t>ˀ</w:t>
            </w:r>
            <w:r w:rsidR="006112A3" w:rsidRPr="00CF531F">
              <w:rPr>
                <w:iCs/>
                <w:lang w:val="de-AT"/>
              </w:rPr>
              <w:t>int</w:t>
            </w:r>
            <w:r>
              <w:rPr>
                <w:iCs/>
                <w:lang w:val="de-AT"/>
              </w:rPr>
              <w:t>e</w:t>
            </w:r>
            <w:r w:rsidR="006112A3" w:rsidRPr="00CF531F">
              <w:rPr>
                <w:iCs/>
                <w:lang w:val="de-AT"/>
              </w:rPr>
              <w:t xml:space="preserve"> tgūl hadīt-in w</w:t>
            </w:r>
            <w:r>
              <w:rPr>
                <w:iCs/>
                <w:lang w:val="de-AT"/>
              </w:rPr>
              <w:t>ā</w:t>
            </w:r>
            <w:r w:rsidR="006112A3" w:rsidRPr="00CF531F">
              <w:rPr>
                <w:iCs/>
                <w:lang w:val="de-AT"/>
              </w:rPr>
              <w:t>ṣla rūḥ al-marḥūm hāḏa</w:t>
            </w:r>
            <w:r w:rsidR="004E2F06">
              <w:rPr>
                <w:iCs/>
                <w:lang w:val="de-AT"/>
              </w:rPr>
              <w:t>,</w:t>
            </w:r>
            <w:r w:rsidR="006112A3" w:rsidRPr="00CF531F">
              <w:rPr>
                <w:iCs/>
                <w:lang w:val="de-AT"/>
              </w:rPr>
              <w:t xml:space="preserve"> </w:t>
            </w:r>
            <w:r w:rsidR="00D7289A">
              <w:rPr>
                <w:iCs/>
                <w:lang w:val="de-AT"/>
              </w:rPr>
              <w:t>ˀ</w:t>
            </w:r>
            <w:r w:rsidR="006112A3" w:rsidRPr="00CF531F">
              <w:rPr>
                <w:iCs/>
                <w:lang w:val="de-AT"/>
              </w:rPr>
              <w:t>al-fātiḥa</w:t>
            </w:r>
            <w:r>
              <w:rPr>
                <w:iCs/>
                <w:lang w:val="de-AT"/>
              </w:rPr>
              <w:t xml:space="preserve">, </w:t>
            </w:r>
            <w:r w:rsidRPr="00CF531F">
              <w:rPr>
                <w:iCs/>
                <w:lang w:val="de-AT"/>
              </w:rPr>
              <w:t xml:space="preserve">ygūlūn al </w:t>
            </w:r>
            <w:r>
              <w:rPr>
                <w:iCs/>
                <w:lang w:val="de-AT"/>
              </w:rPr>
              <w:t>b</w:t>
            </w:r>
            <w:r w:rsidRPr="00CF531F">
              <w:rPr>
                <w:iCs/>
                <w:lang w:val="de-AT"/>
              </w:rPr>
              <w:t>-</w:t>
            </w:r>
            <w:r>
              <w:rPr>
                <w:iCs/>
                <w:lang w:val="de-AT"/>
              </w:rPr>
              <w:t>a</w:t>
            </w:r>
            <w:r w:rsidRPr="00CF531F">
              <w:rPr>
                <w:iCs/>
                <w:lang w:val="de-AT"/>
              </w:rPr>
              <w:t>l-gabǝr yišūfak.</w:t>
            </w:r>
          </w:p>
        </w:tc>
        <w:tc>
          <w:tcPr>
            <w:tcW w:w="4536" w:type="dxa"/>
          </w:tcPr>
          <w:p w:rsidR="006112A3" w:rsidRPr="004E2F06" w:rsidRDefault="004E2F06" w:rsidP="004E2F06">
            <w:pPr>
              <w:rPr>
                <w:lang w:val="en-US"/>
              </w:rPr>
            </w:pPr>
            <w:r w:rsidRPr="004E2F06">
              <w:rPr>
                <w:iCs/>
                <w:lang w:val="en-US"/>
              </w:rPr>
              <w:t>The reason for reciting thrice</w:t>
            </w:r>
            <w:r>
              <w:rPr>
                <w:iCs/>
                <w:lang w:val="en-US"/>
              </w:rPr>
              <w:t>,</w:t>
            </w:r>
            <w:r w:rsidRPr="004E2F06">
              <w:rPr>
                <w:iCs/>
                <w:lang w:val="en-US"/>
              </w:rPr>
              <w:t xml:space="preserve"> </w:t>
            </w:r>
            <w:r>
              <w:rPr>
                <w:iCs/>
                <w:lang w:val="en-US"/>
              </w:rPr>
              <w:t xml:space="preserve">“Say, God is one!” followed by the </w:t>
            </w:r>
            <w:r>
              <w:rPr>
                <w:i/>
                <w:iCs/>
                <w:lang w:val="en-US"/>
              </w:rPr>
              <w:t xml:space="preserve">Fātiḥa </w:t>
            </w:r>
            <w:r>
              <w:rPr>
                <w:lang w:val="en-US"/>
              </w:rPr>
              <w:t xml:space="preserve">is, so the religious teachers say, that when you do like this, the “owner of the grave” can see you from below. With God’s permission. We say, when you recite three times, </w:t>
            </w:r>
            <w:r>
              <w:rPr>
                <w:iCs/>
                <w:lang w:val="en-US"/>
              </w:rPr>
              <w:t xml:space="preserve">“Say, God is one!” then you say this as a kind of present (together with) the </w:t>
            </w:r>
            <w:r>
              <w:rPr>
                <w:i/>
                <w:iCs/>
                <w:lang w:val="en-US"/>
              </w:rPr>
              <w:t>Fātiḥa</w:t>
            </w:r>
            <w:r>
              <w:t>,</w:t>
            </w:r>
            <w:r>
              <w:rPr>
                <w:iCs/>
                <w:lang w:val="en-US"/>
              </w:rPr>
              <w:t xml:space="preserve"> which reaches the soul of the deceased. They say that the one who is in the grave can see you.</w:t>
            </w:r>
          </w:p>
        </w:tc>
      </w:tr>
      <w:tr w:rsidR="006112A3" w:rsidRPr="004E2F06" w:rsidTr="00FB2350">
        <w:tc>
          <w:tcPr>
            <w:tcW w:w="817" w:type="dxa"/>
          </w:tcPr>
          <w:p w:rsidR="006112A3" w:rsidRPr="004E2F06" w:rsidRDefault="00A37343" w:rsidP="000C5BFD">
            <w:pPr>
              <w:rPr>
                <w:iCs/>
                <w:lang w:val="en-US"/>
              </w:rPr>
            </w:pPr>
            <w:r w:rsidRPr="004E2F06">
              <w:rPr>
                <w:iCs/>
                <w:lang w:val="en-US"/>
              </w:rPr>
              <w:t>5.46</w:t>
            </w:r>
          </w:p>
        </w:tc>
        <w:tc>
          <w:tcPr>
            <w:tcW w:w="3969" w:type="dxa"/>
          </w:tcPr>
          <w:p w:rsidR="006112A3" w:rsidRDefault="006112A3" w:rsidP="004E2F06">
            <w:pPr>
              <w:rPr>
                <w:iCs/>
                <w:lang w:val="en-US"/>
              </w:rPr>
            </w:pPr>
            <w:proofErr w:type="gramStart"/>
            <w:r w:rsidRPr="004E2F06">
              <w:rPr>
                <w:iCs/>
                <w:lang w:val="en-US"/>
              </w:rPr>
              <w:t>yišūf</w:t>
            </w:r>
            <w:proofErr w:type="gramEnd"/>
            <w:r w:rsidRPr="004E2F06">
              <w:rPr>
                <w:iCs/>
                <w:lang w:val="en-US"/>
              </w:rPr>
              <w:t xml:space="preserve"> yigūl hāḏa </w:t>
            </w:r>
            <w:r w:rsidR="00D7289A">
              <w:rPr>
                <w:iCs/>
                <w:lang w:val="en-US"/>
              </w:rPr>
              <w:t>ˀ</w:t>
            </w:r>
            <w:r w:rsidRPr="004E2F06">
              <w:rPr>
                <w:iCs/>
                <w:lang w:val="en-US"/>
              </w:rPr>
              <w:t>Ismā</w:t>
            </w:r>
            <w:r w:rsidR="00D7289A">
              <w:rPr>
                <w:iCs/>
                <w:lang w:val="en-US"/>
              </w:rPr>
              <w:t>ˁ</w:t>
            </w:r>
            <w:r w:rsidRPr="004E2F06">
              <w:rPr>
                <w:iCs/>
                <w:lang w:val="en-US"/>
              </w:rPr>
              <w:t>īl ǧā</w:t>
            </w:r>
            <w:r w:rsidR="00D7289A">
              <w:rPr>
                <w:iCs/>
                <w:lang w:val="en-US"/>
              </w:rPr>
              <w:t>ˁ</w:t>
            </w:r>
            <w:r w:rsidRPr="004E2F06">
              <w:rPr>
                <w:iCs/>
                <w:lang w:val="en-US"/>
              </w:rPr>
              <w:t xml:space="preserve">id yigra </w:t>
            </w:r>
            <w:r w:rsidR="00D7289A">
              <w:rPr>
                <w:iCs/>
                <w:lang w:val="en-US"/>
              </w:rPr>
              <w:t>ˁ</w:t>
            </w:r>
            <w:r w:rsidRPr="004E2F06">
              <w:rPr>
                <w:iCs/>
                <w:lang w:val="en-US"/>
              </w:rPr>
              <w:t xml:space="preserve">ala gabri </w:t>
            </w:r>
            <w:r w:rsidR="00D7289A">
              <w:rPr>
                <w:iCs/>
                <w:lang w:val="en-US"/>
              </w:rPr>
              <w:t>ˀ</w:t>
            </w:r>
            <w:r w:rsidR="004E2F06">
              <w:rPr>
                <w:iCs/>
                <w:lang w:val="en-US"/>
              </w:rPr>
              <w:t>a</w:t>
            </w:r>
            <w:r w:rsidRPr="004E2F06">
              <w:rPr>
                <w:iCs/>
                <w:lang w:val="en-US"/>
              </w:rPr>
              <w:t>l-fātḥe</w:t>
            </w:r>
            <w:r w:rsidR="004E2F06">
              <w:rPr>
                <w:iCs/>
                <w:lang w:val="en-US"/>
              </w:rPr>
              <w:t>,</w:t>
            </w:r>
            <w:r w:rsidRPr="004E2F06">
              <w:rPr>
                <w:iCs/>
                <w:lang w:val="en-US"/>
              </w:rPr>
              <w:t xml:space="preserve"> yigūl yiǧi </w:t>
            </w:r>
            <w:r w:rsidR="00D7289A">
              <w:rPr>
                <w:iCs/>
                <w:lang w:val="en-US"/>
              </w:rPr>
              <w:t>ˁ</w:t>
            </w:r>
            <w:r w:rsidRPr="004E2F06">
              <w:rPr>
                <w:iCs/>
                <w:lang w:val="en-US"/>
              </w:rPr>
              <w:t>ala…</w:t>
            </w:r>
            <w:r w:rsidR="00D7289A">
              <w:rPr>
                <w:iCs/>
                <w:lang w:val="en-US"/>
              </w:rPr>
              <w:t>ˁ</w:t>
            </w:r>
            <w:r w:rsidRPr="004E2F06">
              <w:rPr>
                <w:iCs/>
                <w:lang w:val="en-US"/>
              </w:rPr>
              <w:t xml:space="preserve">ala wuǧūdu </w:t>
            </w:r>
            <w:r w:rsidR="00D7289A">
              <w:rPr>
                <w:iCs/>
                <w:lang w:val="en-US"/>
              </w:rPr>
              <w:t>ˁ</w:t>
            </w:r>
            <w:r w:rsidRPr="004E2F06">
              <w:rPr>
                <w:iCs/>
                <w:lang w:val="en-US"/>
              </w:rPr>
              <w:t>ala rūḥu</w:t>
            </w:r>
            <w:r w:rsidR="004E2F06">
              <w:rPr>
                <w:iCs/>
                <w:lang w:val="en-US"/>
              </w:rPr>
              <w:t>,</w:t>
            </w:r>
            <w:r w:rsidRPr="004E2F06">
              <w:rPr>
                <w:iCs/>
                <w:lang w:val="en-US"/>
              </w:rPr>
              <w:t xml:space="preserve"> </w:t>
            </w:r>
            <w:r w:rsidR="004E2F06">
              <w:rPr>
                <w:iCs/>
                <w:lang w:val="en-US"/>
              </w:rPr>
              <w:t>ᵊ</w:t>
            </w:r>
            <w:r w:rsidRPr="004E2F06">
              <w:rPr>
                <w:iCs/>
                <w:lang w:val="en-US"/>
              </w:rPr>
              <w:t>hnīye serinlik ṯuwāb ya</w:t>
            </w:r>
            <w:r w:rsidR="00D7289A">
              <w:rPr>
                <w:iCs/>
                <w:lang w:val="en-US"/>
              </w:rPr>
              <w:t>ˁ</w:t>
            </w:r>
            <w:r w:rsidRPr="004E2F06">
              <w:rPr>
                <w:iCs/>
                <w:lang w:val="en-US"/>
              </w:rPr>
              <w:t xml:space="preserve">ni yiǧi </w:t>
            </w:r>
            <w:r w:rsidR="00D7289A">
              <w:rPr>
                <w:iCs/>
                <w:lang w:val="en-US"/>
              </w:rPr>
              <w:t>ˁ</w:t>
            </w:r>
            <w:r w:rsidRPr="004E2F06">
              <w:rPr>
                <w:iCs/>
                <w:lang w:val="en-US"/>
              </w:rPr>
              <w:t>ala xēru</w:t>
            </w:r>
            <w:r w:rsidR="004E2F06">
              <w:rPr>
                <w:iCs/>
                <w:lang w:val="en-US"/>
              </w:rPr>
              <w:t>,</w:t>
            </w:r>
            <w:r w:rsidRPr="004E2F06">
              <w:rPr>
                <w:iCs/>
                <w:lang w:val="en-US"/>
              </w:rPr>
              <w:t xml:space="preserve"> ṯuwāb.</w:t>
            </w:r>
          </w:p>
          <w:p w:rsidR="0089149C" w:rsidRPr="004E2F06" w:rsidRDefault="0089149C" w:rsidP="004E2F06">
            <w:pPr>
              <w:rPr>
                <w:iCs/>
                <w:lang w:val="en-US"/>
              </w:rPr>
            </w:pPr>
            <w:r>
              <w:rPr>
                <w:iCs/>
                <w:lang w:val="en-US"/>
              </w:rPr>
              <w:t>[…]</w:t>
            </w:r>
          </w:p>
        </w:tc>
        <w:tc>
          <w:tcPr>
            <w:tcW w:w="4536" w:type="dxa"/>
          </w:tcPr>
          <w:p w:rsidR="006112A3" w:rsidRPr="00C9063A" w:rsidRDefault="00C9063A" w:rsidP="00C9063A">
            <w:pPr>
              <w:rPr>
                <w:lang w:val="en-US"/>
              </w:rPr>
            </w:pPr>
            <w:r>
              <w:rPr>
                <w:iCs/>
                <w:lang w:val="en-US"/>
              </w:rPr>
              <w:t xml:space="preserve">He looks and says, “This is Ismail he is reciting </w:t>
            </w:r>
            <w:proofErr w:type="gramStart"/>
            <w:r>
              <w:rPr>
                <w:iCs/>
                <w:lang w:val="en-US"/>
              </w:rPr>
              <w:t>a</w:t>
            </w:r>
            <w:proofErr w:type="gramEnd"/>
            <w:r>
              <w:rPr>
                <w:iCs/>
                <w:lang w:val="en-US"/>
              </w:rPr>
              <w:t xml:space="preserve"> </w:t>
            </w:r>
            <w:r>
              <w:rPr>
                <w:i/>
                <w:iCs/>
                <w:lang w:val="en-US"/>
              </w:rPr>
              <w:t xml:space="preserve">Fātiḥa </w:t>
            </w:r>
            <w:r>
              <w:rPr>
                <w:lang w:val="en-US"/>
              </w:rPr>
              <w:t xml:space="preserve">at my grave. It’s said, it (the saying of the prayer) reaches his existence, his soul, and brings coolness and reward, </w:t>
            </w:r>
            <w:proofErr w:type="gramStart"/>
            <w:r>
              <w:rPr>
                <w:lang w:val="en-US"/>
              </w:rPr>
              <w:t>it</w:t>
            </w:r>
            <w:proofErr w:type="gramEnd"/>
            <w:r>
              <w:rPr>
                <w:lang w:val="en-US"/>
              </w:rPr>
              <w:t xml:space="preserve"> comes for his deeds, his reward.</w:t>
            </w:r>
          </w:p>
        </w:tc>
      </w:tr>
      <w:tr w:rsidR="006112A3" w:rsidRPr="0089149C" w:rsidTr="00FB2350">
        <w:tc>
          <w:tcPr>
            <w:tcW w:w="817" w:type="dxa"/>
          </w:tcPr>
          <w:p w:rsidR="006112A3" w:rsidRPr="004E2F06" w:rsidRDefault="0089149C" w:rsidP="0089149C">
            <w:pPr>
              <w:rPr>
                <w:iCs/>
                <w:lang w:val="en-US"/>
              </w:rPr>
            </w:pPr>
            <w:r w:rsidRPr="00C9063A">
              <w:rPr>
                <w:iCs/>
                <w:lang w:val="en-US"/>
              </w:rPr>
              <w:t>7.01</w:t>
            </w:r>
          </w:p>
        </w:tc>
        <w:tc>
          <w:tcPr>
            <w:tcW w:w="3969" w:type="dxa"/>
          </w:tcPr>
          <w:p w:rsidR="006112A3" w:rsidRPr="0089149C" w:rsidRDefault="0089149C" w:rsidP="0089149C">
            <w:pPr>
              <w:rPr>
                <w:iCs/>
                <w:lang w:val="en-US"/>
              </w:rPr>
            </w:pPr>
            <w:proofErr w:type="gramStart"/>
            <w:r>
              <w:rPr>
                <w:iCs/>
                <w:lang w:val="en-US"/>
              </w:rPr>
              <w:t>w</w:t>
            </w:r>
            <w:proofErr w:type="gramEnd"/>
            <w:r>
              <w:rPr>
                <w:iCs/>
                <w:lang w:val="en-US"/>
              </w:rPr>
              <w:t xml:space="preserve"> </w:t>
            </w:r>
            <w:r w:rsidR="00D7289A">
              <w:rPr>
                <w:iCs/>
                <w:lang w:val="en-US"/>
              </w:rPr>
              <w:t>ˁ</w:t>
            </w:r>
            <w:r>
              <w:rPr>
                <w:iCs/>
                <w:lang w:val="en-US"/>
              </w:rPr>
              <w:t>ugub ḥab</w:t>
            </w:r>
            <w:r w:rsidR="00C9063A">
              <w:rPr>
                <w:iCs/>
                <w:lang w:val="en-US"/>
              </w:rPr>
              <w:t>b</w:t>
            </w:r>
            <w:r>
              <w:rPr>
                <w:iCs/>
                <w:lang w:val="en-US"/>
              </w:rPr>
              <w:t>ābti b-sitt ᵊsnīn, xamǝs sitt sab</w:t>
            </w:r>
            <w:r w:rsidR="00D7289A">
              <w:rPr>
                <w:iCs/>
                <w:lang w:val="en-US"/>
              </w:rPr>
              <w:t>ˁ</w:t>
            </w:r>
            <w:r>
              <w:rPr>
                <w:iCs/>
                <w:lang w:val="en-US"/>
              </w:rPr>
              <w:t xml:space="preserve"> ᵊsnīn zād, </w:t>
            </w:r>
            <w:r w:rsidR="00D7289A">
              <w:rPr>
                <w:iCs/>
                <w:lang w:val="en-US"/>
              </w:rPr>
              <w:t>ˀ</w:t>
            </w:r>
            <w:r w:rsidR="006112A3" w:rsidRPr="0089149C">
              <w:rPr>
                <w:iCs/>
                <w:lang w:val="en-US"/>
              </w:rPr>
              <w:t xml:space="preserve">ibin </w:t>
            </w:r>
            <w:r w:rsidR="00D7289A">
              <w:rPr>
                <w:iCs/>
                <w:lang w:val="en-US"/>
              </w:rPr>
              <w:t>ˁ</w:t>
            </w:r>
            <w:r w:rsidR="006112A3" w:rsidRPr="0089149C">
              <w:rPr>
                <w:iCs/>
                <w:lang w:val="en-US"/>
              </w:rPr>
              <w:t xml:space="preserve">amm abūyi zād dammṓ </w:t>
            </w:r>
            <w:r>
              <w:rPr>
                <w:iCs/>
                <w:lang w:val="en-US"/>
              </w:rPr>
              <w:t xml:space="preserve">hēne, </w:t>
            </w:r>
            <w:r w:rsidR="00D7289A">
              <w:rPr>
                <w:iCs/>
                <w:lang w:val="en-US"/>
              </w:rPr>
              <w:t>ˀ</w:t>
            </w:r>
            <w:r w:rsidRPr="0089149C">
              <w:rPr>
                <w:iCs/>
                <w:lang w:val="en-US"/>
              </w:rPr>
              <w:t xml:space="preserve">ibin </w:t>
            </w:r>
            <w:r w:rsidR="00D7289A">
              <w:rPr>
                <w:iCs/>
                <w:lang w:val="en-US"/>
              </w:rPr>
              <w:t>ˁ</w:t>
            </w:r>
            <w:r w:rsidRPr="0089149C">
              <w:rPr>
                <w:iCs/>
                <w:lang w:val="en-US"/>
              </w:rPr>
              <w:t>amm abūyi</w:t>
            </w:r>
            <w:r>
              <w:rPr>
                <w:iCs/>
                <w:lang w:val="en-US"/>
              </w:rPr>
              <w:t xml:space="preserve">, </w:t>
            </w:r>
            <w:r w:rsidR="00D7289A">
              <w:rPr>
                <w:iCs/>
                <w:lang w:val="en-US"/>
              </w:rPr>
              <w:t>ˁ</w:t>
            </w:r>
            <w:r>
              <w:rPr>
                <w:iCs/>
                <w:lang w:val="en-US"/>
              </w:rPr>
              <w:t xml:space="preserve">amǧa oġlu babamǝn </w:t>
            </w:r>
            <w:r w:rsidR="00D7289A">
              <w:rPr>
                <w:iCs/>
                <w:lang w:val="en-US"/>
              </w:rPr>
              <w:t>ˁ</w:t>
            </w:r>
            <w:r>
              <w:rPr>
                <w:iCs/>
                <w:lang w:val="en-US"/>
              </w:rPr>
              <w:t xml:space="preserve">amǧası oġlu zād </w:t>
            </w:r>
            <w:r w:rsidRPr="0089149C">
              <w:rPr>
                <w:iCs/>
                <w:lang w:val="en-US"/>
              </w:rPr>
              <w:t xml:space="preserve">dammṓ </w:t>
            </w:r>
            <w:r>
              <w:rPr>
                <w:iCs/>
                <w:lang w:val="en-US"/>
              </w:rPr>
              <w:t xml:space="preserve">hēne, </w:t>
            </w:r>
            <w:r w:rsidR="00D7289A">
              <w:rPr>
                <w:iCs/>
                <w:color w:val="FF0000"/>
                <w:lang w:val="en-US"/>
              </w:rPr>
              <w:t>ˀ</w:t>
            </w:r>
            <w:r w:rsidRPr="0089149C">
              <w:rPr>
                <w:iCs/>
                <w:color w:val="FF0000"/>
                <w:lang w:val="en-US"/>
              </w:rPr>
              <w:t xml:space="preserve">āni </w:t>
            </w:r>
            <w:r w:rsidR="00D7289A">
              <w:rPr>
                <w:iCs/>
                <w:color w:val="FF0000"/>
                <w:lang w:val="en-US"/>
              </w:rPr>
              <w:t>ˀ</w:t>
            </w:r>
            <w:r w:rsidRPr="0089149C">
              <w:rPr>
                <w:iCs/>
                <w:color w:val="FF0000"/>
                <w:lang w:val="en-US"/>
              </w:rPr>
              <w:t>a</w:t>
            </w:r>
            <w:r w:rsidR="00D7289A">
              <w:rPr>
                <w:iCs/>
                <w:color w:val="FF0000"/>
                <w:lang w:val="en-US"/>
              </w:rPr>
              <w:t>ˁ</w:t>
            </w:r>
            <w:r w:rsidRPr="0089149C">
              <w:rPr>
                <w:iCs/>
                <w:color w:val="FF0000"/>
                <w:lang w:val="en-US"/>
              </w:rPr>
              <w:t>arifu māni hēne</w:t>
            </w:r>
            <w:r>
              <w:rPr>
                <w:iCs/>
                <w:lang w:val="en-US"/>
              </w:rPr>
              <w:t xml:space="preserve"> ṯalāṯa mawǧūdīn: </w:t>
            </w:r>
            <w:r w:rsidR="00D7289A">
              <w:rPr>
                <w:iCs/>
                <w:lang w:val="en-US"/>
              </w:rPr>
              <w:t>ˁ</w:t>
            </w:r>
            <w:r>
              <w:rPr>
                <w:iCs/>
                <w:lang w:val="en-US"/>
              </w:rPr>
              <w:t>ammi w ḥab</w:t>
            </w:r>
            <w:r w:rsidR="00C9063A">
              <w:rPr>
                <w:iCs/>
                <w:lang w:val="en-US"/>
              </w:rPr>
              <w:t>b</w:t>
            </w:r>
            <w:r>
              <w:rPr>
                <w:iCs/>
                <w:lang w:val="en-US"/>
              </w:rPr>
              <w:t xml:space="preserve">ābti w-ibin </w:t>
            </w:r>
            <w:r w:rsidR="00D7289A">
              <w:rPr>
                <w:iCs/>
                <w:lang w:val="en-US"/>
              </w:rPr>
              <w:t>ˁ</w:t>
            </w:r>
            <w:r>
              <w:rPr>
                <w:iCs/>
                <w:lang w:val="en-US"/>
              </w:rPr>
              <w:t>amm abūyi – w bēnāthum sab</w:t>
            </w:r>
            <w:r w:rsidR="00D7289A">
              <w:rPr>
                <w:iCs/>
                <w:lang w:val="en-US"/>
              </w:rPr>
              <w:t>ˁ</w:t>
            </w:r>
            <w:r>
              <w:rPr>
                <w:iCs/>
                <w:lang w:val="en-US"/>
              </w:rPr>
              <w:t xml:space="preserve"> ᵊsnīn? –   </w:t>
            </w:r>
            <w:r w:rsidR="00D7289A">
              <w:rPr>
                <w:iCs/>
                <w:color w:val="FF0000"/>
                <w:lang w:val="en-US"/>
              </w:rPr>
              <w:t>ˀ</w:t>
            </w:r>
            <w:r w:rsidRPr="0089149C">
              <w:rPr>
                <w:iCs/>
                <w:color w:val="FF0000"/>
                <w:lang w:val="en-US"/>
              </w:rPr>
              <w:t>ē, sab</w:t>
            </w:r>
            <w:r w:rsidR="00D7289A">
              <w:rPr>
                <w:iCs/>
                <w:color w:val="FF0000"/>
                <w:lang w:val="en-US"/>
              </w:rPr>
              <w:t>ˁ</w:t>
            </w:r>
            <w:r w:rsidRPr="0089149C">
              <w:rPr>
                <w:iCs/>
                <w:color w:val="FF0000"/>
                <w:lang w:val="en-US"/>
              </w:rPr>
              <w:t xml:space="preserve"> ᵊsnīn, </w:t>
            </w:r>
            <w:r w:rsidR="00D7289A">
              <w:rPr>
                <w:iCs/>
                <w:color w:val="FF0000"/>
                <w:lang w:val="en-US"/>
              </w:rPr>
              <w:t>ˀ</w:t>
            </w:r>
            <w:r w:rsidRPr="0089149C">
              <w:rPr>
                <w:iCs/>
                <w:color w:val="FF0000"/>
                <w:lang w:val="en-US"/>
              </w:rPr>
              <w:t>ē sab</w:t>
            </w:r>
            <w:r w:rsidR="00D7289A">
              <w:rPr>
                <w:iCs/>
                <w:color w:val="FF0000"/>
                <w:lang w:val="en-US"/>
              </w:rPr>
              <w:t>ˁ</w:t>
            </w:r>
            <w:r w:rsidRPr="0089149C">
              <w:rPr>
                <w:iCs/>
                <w:color w:val="FF0000"/>
                <w:lang w:val="en-US"/>
              </w:rPr>
              <w:t xml:space="preserve">a </w:t>
            </w:r>
            <w:r w:rsidR="00D7289A">
              <w:rPr>
                <w:iCs/>
                <w:color w:val="FF0000"/>
                <w:lang w:val="en-US"/>
              </w:rPr>
              <w:t>ˀ</w:t>
            </w:r>
            <w:r w:rsidRPr="0089149C">
              <w:rPr>
                <w:iCs/>
                <w:color w:val="FF0000"/>
                <w:lang w:val="en-US"/>
              </w:rPr>
              <w:t>akṯar …</w:t>
            </w:r>
            <w:r>
              <w:rPr>
                <w:iCs/>
                <w:lang w:val="en-US"/>
              </w:rPr>
              <w:t xml:space="preserve"> </w:t>
            </w:r>
          </w:p>
        </w:tc>
        <w:tc>
          <w:tcPr>
            <w:tcW w:w="4536" w:type="dxa"/>
          </w:tcPr>
          <w:p w:rsidR="006112A3" w:rsidRPr="0089149C" w:rsidRDefault="00C9063A" w:rsidP="000C5BFD">
            <w:pPr>
              <w:rPr>
                <w:iCs/>
                <w:lang w:val="en-US"/>
              </w:rPr>
            </w:pPr>
            <w:r>
              <w:rPr>
                <w:iCs/>
                <w:lang w:val="en-US"/>
              </w:rPr>
              <w:t xml:space="preserve">Five, six, seven years after my grandmother they buried also the cousin of my father here, the cousin of my father, the son of my father’s uncle was buried here. </w:t>
            </w:r>
            <w:r w:rsidRPr="00C9063A">
              <w:rPr>
                <w:iCs/>
                <w:color w:val="FF0000"/>
                <w:lang w:val="en-US"/>
              </w:rPr>
              <w:t>I know…. here</w:t>
            </w:r>
            <w:r>
              <w:rPr>
                <w:iCs/>
                <w:lang w:val="en-US"/>
              </w:rPr>
              <w:t xml:space="preserve"> are three persons buried. My uncle, my grandmother, and my father’s cousin. – And between (their </w:t>
            </w:r>
            <w:proofErr w:type="gramStart"/>
            <w:r>
              <w:rPr>
                <w:iCs/>
                <w:lang w:val="en-US"/>
              </w:rPr>
              <w:t>departure</w:t>
            </w:r>
            <w:proofErr w:type="gramEnd"/>
            <w:r>
              <w:rPr>
                <w:iCs/>
                <w:lang w:val="en-US"/>
              </w:rPr>
              <w:t xml:space="preserve">) are seven years? – Yes, seven years, </w:t>
            </w:r>
            <w:r w:rsidRPr="00C9063A">
              <w:rPr>
                <w:iCs/>
                <w:color w:val="FF0000"/>
                <w:lang w:val="en-US"/>
              </w:rPr>
              <w:t>…</w:t>
            </w:r>
          </w:p>
        </w:tc>
      </w:tr>
      <w:tr w:rsidR="0089149C" w:rsidRPr="00C9063A" w:rsidTr="00FB2350">
        <w:tc>
          <w:tcPr>
            <w:tcW w:w="817" w:type="dxa"/>
          </w:tcPr>
          <w:p w:rsidR="0089149C" w:rsidRPr="00C9063A" w:rsidRDefault="0089149C" w:rsidP="0089149C">
            <w:pPr>
              <w:rPr>
                <w:iCs/>
                <w:lang w:val="en-US"/>
              </w:rPr>
            </w:pPr>
            <w:r w:rsidRPr="00C9063A">
              <w:rPr>
                <w:iCs/>
                <w:lang w:val="en-US"/>
              </w:rPr>
              <w:t>7.21</w:t>
            </w:r>
          </w:p>
        </w:tc>
        <w:tc>
          <w:tcPr>
            <w:tcW w:w="3969" w:type="dxa"/>
          </w:tcPr>
          <w:p w:rsidR="0089149C" w:rsidRPr="00FD4E26" w:rsidRDefault="0089149C" w:rsidP="0089149C">
            <w:pPr>
              <w:rPr>
                <w:iCs/>
                <w:lang w:val="en-US"/>
              </w:rPr>
            </w:pPr>
            <w:proofErr w:type="gramStart"/>
            <w:r w:rsidRPr="00C9063A">
              <w:rPr>
                <w:iCs/>
                <w:lang w:val="en-US"/>
              </w:rPr>
              <w:t>gabǝl</w:t>
            </w:r>
            <w:proofErr w:type="gramEnd"/>
            <w:r w:rsidRPr="00C9063A">
              <w:rPr>
                <w:iCs/>
                <w:lang w:val="en-US"/>
              </w:rPr>
              <w:t xml:space="preserve"> as-sab</w:t>
            </w:r>
            <w:r w:rsidR="00D7289A">
              <w:rPr>
                <w:iCs/>
                <w:lang w:val="en-US"/>
              </w:rPr>
              <w:t>ˁ</w:t>
            </w:r>
            <w:r w:rsidRPr="00C9063A">
              <w:rPr>
                <w:iCs/>
                <w:lang w:val="en-US"/>
              </w:rPr>
              <w:t xml:space="preserve"> </w:t>
            </w:r>
            <w:r>
              <w:rPr>
                <w:iCs/>
                <w:lang w:val="de-AT"/>
              </w:rPr>
              <w:t>ᵊ</w:t>
            </w:r>
            <w:r w:rsidRPr="00C9063A">
              <w:rPr>
                <w:iCs/>
                <w:lang w:val="en-US"/>
              </w:rPr>
              <w:t xml:space="preserve">snīn al-gabǝr mā yiftaḥ, mā yiftaḥūnu xōǧam, čünkü </w:t>
            </w:r>
            <w:r w:rsidR="00D7289A">
              <w:rPr>
                <w:iCs/>
                <w:lang w:val="en-US"/>
              </w:rPr>
              <w:t>ˁ</w:t>
            </w:r>
            <w:r w:rsidRPr="00C9063A">
              <w:rPr>
                <w:iCs/>
                <w:lang w:val="en-US"/>
              </w:rPr>
              <w:t>alēš yigūlūn lissa</w:t>
            </w:r>
            <w:r w:rsidR="00D7289A">
              <w:rPr>
                <w:iCs/>
                <w:lang w:val="en-US"/>
              </w:rPr>
              <w:t>ˁ</w:t>
            </w:r>
            <w:r w:rsidRPr="00C9063A">
              <w:rPr>
                <w:iCs/>
                <w:lang w:val="en-US"/>
              </w:rPr>
              <w:t xml:space="preserve"> al-mayyit al-badan ṣaġlam. </w:t>
            </w:r>
            <w:r w:rsidR="00D7289A">
              <w:rPr>
                <w:iCs/>
                <w:lang w:val="en-US"/>
              </w:rPr>
              <w:t>ˀ</w:t>
            </w:r>
            <w:r w:rsidRPr="00C9063A">
              <w:rPr>
                <w:iCs/>
                <w:lang w:val="en-US"/>
              </w:rPr>
              <w:t xml:space="preserve">amma </w:t>
            </w:r>
            <w:r w:rsidRPr="00FD4E26">
              <w:rPr>
                <w:iCs/>
                <w:lang w:val="en-US"/>
              </w:rPr>
              <w:t>ba</w:t>
            </w:r>
            <w:r w:rsidR="00D7289A">
              <w:rPr>
                <w:iCs/>
                <w:lang w:val="en-US"/>
              </w:rPr>
              <w:t>ˁ</w:t>
            </w:r>
            <w:r w:rsidRPr="00FD4E26">
              <w:rPr>
                <w:iCs/>
                <w:lang w:val="en-US"/>
              </w:rPr>
              <w:t>ad sab</w:t>
            </w:r>
            <w:r w:rsidR="00D7289A">
              <w:rPr>
                <w:iCs/>
                <w:lang w:val="en-US"/>
              </w:rPr>
              <w:t>ˁ</w:t>
            </w:r>
            <w:r w:rsidRPr="00FD4E26">
              <w:rPr>
                <w:iCs/>
                <w:lang w:val="en-US"/>
              </w:rPr>
              <w:t xml:space="preserve"> </w:t>
            </w:r>
            <w:r>
              <w:rPr>
                <w:iCs/>
                <w:lang w:val="de-AT"/>
              </w:rPr>
              <w:t>ᵊ</w:t>
            </w:r>
            <w:r w:rsidRPr="00FD4E26">
              <w:rPr>
                <w:iCs/>
                <w:lang w:val="en-US"/>
              </w:rPr>
              <w:t>snīn mā yḏ̣all ṣaġlam yiftaḥūnu yḥuṭṭūnu l-</w:t>
            </w:r>
            <w:r w:rsidR="00D7289A">
              <w:rPr>
                <w:iCs/>
                <w:lang w:val="en-US"/>
              </w:rPr>
              <w:t>ˁ</w:t>
            </w:r>
            <w:r w:rsidRPr="00FD4E26">
              <w:rPr>
                <w:iCs/>
                <w:lang w:val="en-US"/>
              </w:rPr>
              <w:t xml:space="preserve">iḏ̣ām b-al-kōše min qādi </w:t>
            </w:r>
            <w:r w:rsidR="00D7289A">
              <w:rPr>
                <w:iCs/>
                <w:lang w:val="en-US"/>
              </w:rPr>
              <w:t>ˁ</w:t>
            </w:r>
            <w:r w:rsidRPr="00FD4E26">
              <w:rPr>
                <w:iCs/>
                <w:lang w:val="en-US"/>
              </w:rPr>
              <w:t xml:space="preserve">idd riǧlēnu, </w:t>
            </w:r>
            <w:r w:rsidR="00D7289A">
              <w:rPr>
                <w:iCs/>
                <w:lang w:val="en-US"/>
              </w:rPr>
              <w:t>ˀ</w:t>
            </w:r>
            <w:r w:rsidRPr="00FD4E26">
              <w:rPr>
                <w:iCs/>
                <w:lang w:val="en-US"/>
              </w:rPr>
              <w:t>ar-rās min hēne yḥuṭṭūn al-mayyit, rāsu hēne w riǧlēnu min hināk.</w:t>
            </w:r>
          </w:p>
        </w:tc>
        <w:tc>
          <w:tcPr>
            <w:tcW w:w="4536" w:type="dxa"/>
          </w:tcPr>
          <w:p w:rsidR="0089149C" w:rsidRPr="00C9063A" w:rsidRDefault="00C9063A" w:rsidP="000C5BFD">
            <w:pPr>
              <w:rPr>
                <w:iCs/>
                <w:lang w:val="en-US"/>
              </w:rPr>
            </w:pPr>
            <w:r w:rsidRPr="00C9063A">
              <w:rPr>
                <w:iCs/>
                <w:lang w:val="en-US"/>
              </w:rPr>
              <w:t xml:space="preserve">Earlier than seven years the grave is not opened, they do not open it, my teacher. </w:t>
            </w:r>
            <w:r>
              <w:rPr>
                <w:iCs/>
                <w:lang w:val="en-US"/>
              </w:rPr>
              <w:t>Why? Because they say, that until then the deceased’s body is still sound. But after seven years it is not intact any more and then they can open it and they put the bones in one corner next to his feet. They put the head of the deceased from here, his head head here and his feet their.</w:t>
            </w:r>
          </w:p>
        </w:tc>
      </w:tr>
      <w:tr w:rsidR="006112A3" w:rsidRPr="00FB2350" w:rsidTr="00FB2350">
        <w:tc>
          <w:tcPr>
            <w:tcW w:w="817" w:type="dxa"/>
          </w:tcPr>
          <w:p w:rsidR="006112A3" w:rsidRPr="00C9063A" w:rsidRDefault="00FB2350" w:rsidP="000C5BFD">
            <w:pPr>
              <w:rPr>
                <w:iCs/>
                <w:lang w:val="en-US"/>
              </w:rPr>
            </w:pPr>
            <w:r>
              <w:rPr>
                <w:iCs/>
                <w:lang w:val="en-US"/>
              </w:rPr>
              <w:t>7.39</w:t>
            </w:r>
          </w:p>
        </w:tc>
        <w:tc>
          <w:tcPr>
            <w:tcW w:w="3969" w:type="dxa"/>
          </w:tcPr>
          <w:p w:rsidR="006112A3" w:rsidRPr="00FB2350" w:rsidRDefault="006112A3" w:rsidP="00FB2350">
            <w:pPr>
              <w:rPr>
                <w:iCs/>
                <w:lang w:val="en-US"/>
              </w:rPr>
            </w:pPr>
            <w:proofErr w:type="gramStart"/>
            <w:r w:rsidRPr="00C9063A">
              <w:rPr>
                <w:iCs/>
                <w:lang w:val="en-US"/>
              </w:rPr>
              <w:t>yiǧabblūnu</w:t>
            </w:r>
            <w:proofErr w:type="gramEnd"/>
            <w:r w:rsidRPr="00C9063A">
              <w:rPr>
                <w:iCs/>
                <w:lang w:val="en-US"/>
              </w:rPr>
              <w:t xml:space="preserve"> hīčiḏ yṣaffḥūnu</w:t>
            </w:r>
            <w:r w:rsidR="00FB2350">
              <w:rPr>
                <w:iCs/>
                <w:lang w:val="en-US"/>
              </w:rPr>
              <w:t>,</w:t>
            </w:r>
            <w:r w:rsidRPr="00C9063A">
              <w:rPr>
                <w:iCs/>
                <w:lang w:val="en-US"/>
              </w:rPr>
              <w:t xml:space="preserve"> waǧhu </w:t>
            </w:r>
            <w:r w:rsidR="00D7289A">
              <w:rPr>
                <w:iCs/>
                <w:lang w:val="en-US"/>
              </w:rPr>
              <w:t>ˁ</w:t>
            </w:r>
            <w:r w:rsidRPr="00C9063A">
              <w:rPr>
                <w:iCs/>
                <w:lang w:val="en-US"/>
              </w:rPr>
              <w:t>a-ǧ-ǧi</w:t>
            </w:r>
            <w:r w:rsidR="00FB2350">
              <w:rPr>
                <w:iCs/>
                <w:lang w:val="en-US"/>
              </w:rPr>
              <w:t xml:space="preserve">ble yṣaffḥūnu waǧhu </w:t>
            </w:r>
            <w:r w:rsidR="00D7289A">
              <w:rPr>
                <w:iCs/>
                <w:lang w:val="en-US"/>
              </w:rPr>
              <w:t>ˁ</w:t>
            </w:r>
            <w:r w:rsidRPr="00FB2350">
              <w:rPr>
                <w:iCs/>
                <w:lang w:val="en-US"/>
              </w:rPr>
              <w:t>a-ǧ-ǧible. ba</w:t>
            </w:r>
            <w:r w:rsidR="00D7289A">
              <w:rPr>
                <w:iCs/>
                <w:lang w:val="en-US"/>
              </w:rPr>
              <w:t>ˁ</w:t>
            </w:r>
            <w:r w:rsidRPr="00FB2350">
              <w:rPr>
                <w:iCs/>
                <w:lang w:val="en-US"/>
              </w:rPr>
              <w:t>ad sab</w:t>
            </w:r>
            <w:r w:rsidR="00D7289A">
              <w:rPr>
                <w:iCs/>
                <w:lang w:val="en-US"/>
              </w:rPr>
              <w:t>ˁ</w:t>
            </w:r>
            <w:r w:rsidRPr="00FB2350">
              <w:rPr>
                <w:iCs/>
                <w:lang w:val="en-US"/>
              </w:rPr>
              <w:t xml:space="preserve"> </w:t>
            </w:r>
            <w:r w:rsidR="00FB2350">
              <w:rPr>
                <w:iCs/>
                <w:lang w:val="en-US"/>
              </w:rPr>
              <w:t>ᵊ</w:t>
            </w:r>
            <w:r w:rsidRPr="00FB2350">
              <w:rPr>
                <w:iCs/>
                <w:lang w:val="en-US"/>
              </w:rPr>
              <w:t xml:space="preserve">snīn yōmin tiǧi ḥāliyle al-xašarāt tākulhum al-bani </w:t>
            </w:r>
            <w:r w:rsidR="00D7289A">
              <w:rPr>
                <w:iCs/>
                <w:lang w:val="en-US"/>
              </w:rPr>
              <w:t>ˀ</w:t>
            </w:r>
            <w:r w:rsidRPr="00FB2350">
              <w:rPr>
                <w:iCs/>
                <w:lang w:val="en-US"/>
              </w:rPr>
              <w:t xml:space="preserve">ādam. </w:t>
            </w:r>
            <w:proofErr w:type="gramStart"/>
            <w:r w:rsidRPr="00FB2350">
              <w:rPr>
                <w:iCs/>
                <w:lang w:val="en-US"/>
              </w:rPr>
              <w:t>min</w:t>
            </w:r>
            <w:proofErr w:type="gramEnd"/>
            <w:r w:rsidRPr="00FB2350">
              <w:rPr>
                <w:iCs/>
                <w:lang w:val="en-US"/>
              </w:rPr>
              <w:t xml:space="preserve"> yḏ̣all sine ytixx al-badan. </w:t>
            </w:r>
            <w:r w:rsidR="00D7289A">
              <w:rPr>
                <w:iCs/>
                <w:lang w:val="en-US"/>
              </w:rPr>
              <w:t>ˀ</w:t>
            </w:r>
            <w:r w:rsidRPr="00FB2350">
              <w:rPr>
                <w:iCs/>
                <w:lang w:val="en-US"/>
              </w:rPr>
              <w:t>az-zēn hāy hū</w:t>
            </w:r>
            <w:r w:rsidR="00FB2350">
              <w:rPr>
                <w:iCs/>
                <w:lang w:val="en-US"/>
              </w:rPr>
              <w:t>,</w:t>
            </w:r>
            <w:r w:rsidRPr="00FB2350">
              <w:rPr>
                <w:iCs/>
                <w:lang w:val="en-US"/>
              </w:rPr>
              <w:t xml:space="preserve"> </w:t>
            </w:r>
            <w:r w:rsidR="00D7289A">
              <w:rPr>
                <w:iCs/>
                <w:lang w:val="en-US"/>
              </w:rPr>
              <w:t>ˀ</w:t>
            </w:r>
            <w:r w:rsidRPr="00FB2350">
              <w:rPr>
                <w:iCs/>
                <w:lang w:val="en-US"/>
              </w:rPr>
              <w:t>az-zēn al-</w:t>
            </w:r>
            <w:r w:rsidR="00D7289A">
              <w:rPr>
                <w:iCs/>
                <w:lang w:val="en-US"/>
              </w:rPr>
              <w:t>ˁ</w:t>
            </w:r>
            <w:r w:rsidRPr="00FB2350">
              <w:rPr>
                <w:iCs/>
                <w:lang w:val="en-US"/>
              </w:rPr>
              <w:t>im</w:t>
            </w:r>
            <w:r w:rsidR="00FB2350">
              <w:rPr>
                <w:iCs/>
                <w:lang w:val="en-US"/>
              </w:rPr>
              <w:t>ā</w:t>
            </w:r>
            <w:r w:rsidRPr="00FB2350">
              <w:rPr>
                <w:iCs/>
                <w:lang w:val="en-US"/>
              </w:rPr>
              <w:t xml:space="preserve">l, </w:t>
            </w:r>
            <w:r w:rsidR="00D7289A">
              <w:rPr>
                <w:iCs/>
                <w:lang w:val="en-US"/>
              </w:rPr>
              <w:t>ˁ</w:t>
            </w:r>
            <w:r w:rsidRPr="00FB2350">
              <w:rPr>
                <w:iCs/>
                <w:lang w:val="en-US"/>
              </w:rPr>
              <w:t>amal, ya</w:t>
            </w:r>
            <w:r w:rsidR="00D7289A">
              <w:rPr>
                <w:iCs/>
                <w:lang w:val="en-US"/>
              </w:rPr>
              <w:t>ˁ</w:t>
            </w:r>
            <w:r w:rsidRPr="00FB2350">
              <w:rPr>
                <w:iCs/>
                <w:lang w:val="en-US"/>
              </w:rPr>
              <w:t xml:space="preserve">ni </w:t>
            </w:r>
            <w:r w:rsidR="00D7289A">
              <w:rPr>
                <w:iCs/>
                <w:lang w:val="en-US"/>
              </w:rPr>
              <w:t>ˀ</w:t>
            </w:r>
            <w:r w:rsidR="00FB2350">
              <w:rPr>
                <w:iCs/>
                <w:lang w:val="en-US"/>
              </w:rPr>
              <w:t>al-āda</w:t>
            </w:r>
            <w:r w:rsidRPr="00FB2350">
              <w:rPr>
                <w:iCs/>
                <w:lang w:val="en-US"/>
              </w:rPr>
              <w:t xml:space="preserve">mi </w:t>
            </w:r>
            <w:r w:rsidR="00D7289A">
              <w:rPr>
                <w:iCs/>
                <w:lang w:val="en-US"/>
              </w:rPr>
              <w:t>ˀ</w:t>
            </w:r>
            <w:r w:rsidRPr="00FB2350">
              <w:rPr>
                <w:iCs/>
                <w:lang w:val="en-US"/>
              </w:rPr>
              <w:t>alḥaz hāḏa l-badan hāḏa trāb, kunna trāb ǧīna m-</w:t>
            </w:r>
            <w:r w:rsidR="00FB2350">
              <w:rPr>
                <w:iCs/>
                <w:lang w:val="en-US"/>
              </w:rPr>
              <w:t>a</w:t>
            </w:r>
            <w:r w:rsidRPr="00FB2350">
              <w:rPr>
                <w:iCs/>
                <w:lang w:val="en-US"/>
              </w:rPr>
              <w:t xml:space="preserve">t-trāb </w:t>
            </w:r>
            <w:r w:rsidR="00FB2350">
              <w:rPr>
                <w:iCs/>
                <w:lang w:val="en-US"/>
              </w:rPr>
              <w:t>ᵊ</w:t>
            </w:r>
            <w:r w:rsidRPr="00FB2350">
              <w:rPr>
                <w:iCs/>
                <w:lang w:val="en-US"/>
              </w:rPr>
              <w:t xml:space="preserve">nrīd </w:t>
            </w:r>
            <w:r w:rsidR="00FB2350">
              <w:rPr>
                <w:iCs/>
                <w:lang w:val="en-US"/>
              </w:rPr>
              <w:t>ᵊ</w:t>
            </w:r>
            <w:r w:rsidRPr="00FB2350">
              <w:rPr>
                <w:iCs/>
                <w:lang w:val="en-US"/>
              </w:rPr>
              <w:t xml:space="preserve">nṣīr at-trāb. </w:t>
            </w:r>
            <w:r w:rsidR="00D7289A">
              <w:rPr>
                <w:iCs/>
                <w:lang w:val="en-US"/>
              </w:rPr>
              <w:t>ˀ</w:t>
            </w:r>
            <w:r w:rsidRPr="00FB2350">
              <w:rPr>
                <w:iCs/>
                <w:lang w:val="en-US"/>
              </w:rPr>
              <w:t>am</w:t>
            </w:r>
            <w:r w:rsidR="00FB2350">
              <w:rPr>
                <w:iCs/>
                <w:lang w:val="en-US"/>
              </w:rPr>
              <w:t>m</w:t>
            </w:r>
            <w:r w:rsidRPr="00FB2350">
              <w:rPr>
                <w:iCs/>
                <w:lang w:val="en-US"/>
              </w:rPr>
              <w:t xml:space="preserve">a </w:t>
            </w:r>
            <w:r w:rsidR="00D7289A">
              <w:rPr>
                <w:iCs/>
                <w:lang w:val="en-US"/>
              </w:rPr>
              <w:t>ˀ</w:t>
            </w:r>
            <w:r w:rsidRPr="00FB2350">
              <w:rPr>
                <w:iCs/>
                <w:lang w:val="en-US"/>
              </w:rPr>
              <w:t xml:space="preserve">az-zēna šinhi? </w:t>
            </w:r>
            <w:r w:rsidR="00D7289A">
              <w:rPr>
                <w:iCs/>
                <w:lang w:val="en-US"/>
              </w:rPr>
              <w:t>ˀ</w:t>
            </w:r>
            <w:r w:rsidR="00FB2350" w:rsidRPr="00FB2350">
              <w:rPr>
                <w:iCs/>
                <w:lang w:val="en-US"/>
              </w:rPr>
              <w:t>az-zēna l-</w:t>
            </w:r>
            <w:r w:rsidR="00D7289A">
              <w:rPr>
                <w:iCs/>
                <w:lang w:val="en-US"/>
              </w:rPr>
              <w:t>ˁ</w:t>
            </w:r>
            <w:r w:rsidR="00FB2350" w:rsidRPr="00FB2350">
              <w:rPr>
                <w:iCs/>
                <w:lang w:val="en-US"/>
              </w:rPr>
              <w:t>amal</w:t>
            </w:r>
            <w:r w:rsidR="008351B3">
              <w:rPr>
                <w:iCs/>
                <w:lang w:val="en-US"/>
              </w:rPr>
              <w:t>.</w:t>
            </w:r>
          </w:p>
        </w:tc>
        <w:tc>
          <w:tcPr>
            <w:tcW w:w="4536" w:type="dxa"/>
          </w:tcPr>
          <w:p w:rsidR="006112A3" w:rsidRPr="00FB2350" w:rsidRDefault="008351B3" w:rsidP="008351B3">
            <w:pPr>
              <w:rPr>
                <w:iCs/>
                <w:lang w:val="en-US"/>
              </w:rPr>
            </w:pPr>
            <w:r>
              <w:rPr>
                <w:iCs/>
                <w:lang w:val="en-US"/>
              </w:rPr>
              <w:t>The put him into the direction of Mecca, they put him on one side his face in the direction of Mecca. They put him on one side facing Mecca. After seven years, when you come (and open the grave) the insects have eaten the human. After a year the body get’s rotten. The good thing is the deeds. A human’s body is only dust, we are all dust. We are of dust and we will become dust. But what is good? The deeds are good.</w:t>
            </w:r>
          </w:p>
        </w:tc>
      </w:tr>
      <w:tr w:rsidR="006112A3" w:rsidRPr="00FB2350" w:rsidTr="00FB2350">
        <w:tc>
          <w:tcPr>
            <w:tcW w:w="817" w:type="dxa"/>
          </w:tcPr>
          <w:p w:rsidR="006112A3" w:rsidRPr="00FB2350" w:rsidRDefault="00FB2350" w:rsidP="000C5BFD">
            <w:pPr>
              <w:rPr>
                <w:iCs/>
                <w:lang w:val="en-US"/>
              </w:rPr>
            </w:pPr>
            <w:r>
              <w:rPr>
                <w:iCs/>
                <w:lang w:val="en-US"/>
              </w:rPr>
              <w:t>8.03</w:t>
            </w:r>
          </w:p>
        </w:tc>
        <w:tc>
          <w:tcPr>
            <w:tcW w:w="3969" w:type="dxa"/>
          </w:tcPr>
          <w:p w:rsidR="006112A3" w:rsidRPr="00FB2350" w:rsidRDefault="00D7289A" w:rsidP="00FB2350">
            <w:pPr>
              <w:rPr>
                <w:iCs/>
                <w:lang w:val="en-US"/>
              </w:rPr>
            </w:pPr>
            <w:r>
              <w:rPr>
                <w:iCs/>
                <w:lang w:val="en-US"/>
              </w:rPr>
              <w:t>ˀ</w:t>
            </w:r>
            <w:r w:rsidR="006112A3" w:rsidRPr="00FB2350">
              <w:rPr>
                <w:iCs/>
                <w:lang w:val="en-US"/>
              </w:rPr>
              <w:t>aṣ-ṣāliḥ</w:t>
            </w:r>
            <w:r w:rsidR="00FB2350">
              <w:rPr>
                <w:iCs/>
                <w:lang w:val="en-US"/>
              </w:rPr>
              <w:t>,</w:t>
            </w:r>
            <w:r w:rsidR="006112A3" w:rsidRPr="00FB2350">
              <w:rPr>
                <w:iCs/>
                <w:lang w:val="en-US"/>
              </w:rPr>
              <w:t xml:space="preserve"> </w:t>
            </w:r>
            <w:r>
              <w:rPr>
                <w:iCs/>
                <w:lang w:val="en-US"/>
              </w:rPr>
              <w:t>ˀ</w:t>
            </w:r>
            <w:r w:rsidR="006112A3" w:rsidRPr="00FB2350">
              <w:rPr>
                <w:iCs/>
                <w:lang w:val="en-US"/>
              </w:rPr>
              <w:t>al-ḥasanāt al-</w:t>
            </w:r>
            <w:r>
              <w:rPr>
                <w:iCs/>
                <w:lang w:val="en-US"/>
              </w:rPr>
              <w:t>ˁ</w:t>
            </w:r>
            <w:r w:rsidR="006112A3" w:rsidRPr="00FB2350">
              <w:rPr>
                <w:iCs/>
                <w:lang w:val="en-US"/>
              </w:rPr>
              <w:t>amal, haḏāk rabb al-</w:t>
            </w:r>
            <w:r>
              <w:rPr>
                <w:iCs/>
                <w:lang w:val="en-US"/>
              </w:rPr>
              <w:t>ˁ</w:t>
            </w:r>
            <w:r w:rsidR="006112A3" w:rsidRPr="00FB2350">
              <w:rPr>
                <w:iCs/>
                <w:lang w:val="en-US"/>
              </w:rPr>
              <w:t xml:space="preserve">ālamīn yḥuṭṭu </w:t>
            </w:r>
            <w:r w:rsidR="00FB2350">
              <w:rPr>
                <w:iCs/>
                <w:lang w:val="en-US"/>
              </w:rPr>
              <w:t>b</w:t>
            </w:r>
            <w:r w:rsidR="006112A3" w:rsidRPr="00FB2350">
              <w:rPr>
                <w:iCs/>
                <w:lang w:val="en-US"/>
              </w:rPr>
              <w:t>-</w:t>
            </w:r>
            <w:r w:rsidR="00FB2350">
              <w:rPr>
                <w:iCs/>
                <w:lang w:val="en-US"/>
              </w:rPr>
              <w:t>a</w:t>
            </w:r>
            <w:r w:rsidR="006112A3" w:rsidRPr="00FB2350">
              <w:rPr>
                <w:iCs/>
                <w:lang w:val="en-US"/>
              </w:rPr>
              <w:t xml:space="preserve">l-ǧanne. </w:t>
            </w:r>
            <w:r>
              <w:rPr>
                <w:iCs/>
                <w:lang w:val="en-US"/>
              </w:rPr>
              <w:t>ˀ</w:t>
            </w:r>
            <w:r w:rsidR="006112A3" w:rsidRPr="00FB2350">
              <w:rPr>
                <w:iCs/>
                <w:lang w:val="en-US"/>
              </w:rPr>
              <w:t>iḥna kunna šuġulna miššān aǧ-ǧanne</w:t>
            </w:r>
            <w:r w:rsidR="00FB2350">
              <w:rPr>
                <w:iCs/>
                <w:lang w:val="en-US"/>
              </w:rPr>
              <w:t>,</w:t>
            </w:r>
            <w:r w:rsidR="006112A3" w:rsidRPr="00FB2350">
              <w:rPr>
                <w:iCs/>
                <w:lang w:val="en-US"/>
              </w:rPr>
              <w:t xml:space="preserve"> </w:t>
            </w:r>
            <w:r>
              <w:rPr>
                <w:iCs/>
                <w:lang w:val="en-US"/>
              </w:rPr>
              <w:t>ˀ</w:t>
            </w:r>
            <w:r w:rsidR="006112A3" w:rsidRPr="00FB2350">
              <w:rPr>
                <w:iCs/>
                <w:lang w:val="en-US"/>
              </w:rPr>
              <w:t xml:space="preserve">ad-dinya hāḏi bōš, </w:t>
            </w:r>
            <w:r>
              <w:rPr>
                <w:iCs/>
                <w:lang w:val="en-US"/>
              </w:rPr>
              <w:t>ˀ</w:t>
            </w:r>
            <w:r w:rsidR="006112A3" w:rsidRPr="00FB2350">
              <w:rPr>
                <w:iCs/>
                <w:lang w:val="en-US"/>
              </w:rPr>
              <w:t>iḥna xuṭṭār</w:t>
            </w:r>
            <w:r w:rsidR="00FB2350">
              <w:rPr>
                <w:iCs/>
                <w:lang w:val="en-US"/>
              </w:rPr>
              <w:t xml:space="preserve"> – </w:t>
            </w:r>
            <w:r>
              <w:rPr>
                <w:iCs/>
                <w:lang w:val="en-US"/>
              </w:rPr>
              <w:t>ˀ</w:t>
            </w:r>
            <w:r w:rsidR="00FB2350">
              <w:rPr>
                <w:iCs/>
                <w:lang w:val="en-US"/>
              </w:rPr>
              <w:t xml:space="preserve">ad-dinya fāniya – fāniya d-dinya, </w:t>
            </w:r>
            <w:r>
              <w:rPr>
                <w:iCs/>
                <w:lang w:val="en-US"/>
              </w:rPr>
              <w:t>ˀ</w:t>
            </w:r>
            <w:r w:rsidR="00FB2350">
              <w:rPr>
                <w:iCs/>
                <w:lang w:val="en-US"/>
              </w:rPr>
              <w:t>iḥna bīhe xuṭṭār.</w:t>
            </w:r>
          </w:p>
        </w:tc>
        <w:tc>
          <w:tcPr>
            <w:tcW w:w="4536" w:type="dxa"/>
          </w:tcPr>
          <w:p w:rsidR="006112A3" w:rsidRPr="00FB2350" w:rsidRDefault="008351B3" w:rsidP="008351B3">
            <w:pPr>
              <w:rPr>
                <w:iCs/>
                <w:lang w:val="en-US"/>
              </w:rPr>
            </w:pPr>
            <w:r>
              <w:rPr>
                <w:iCs/>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6112A3" w:rsidRPr="00FB2350" w:rsidTr="00FB2350">
        <w:tc>
          <w:tcPr>
            <w:tcW w:w="817" w:type="dxa"/>
          </w:tcPr>
          <w:p w:rsidR="006112A3" w:rsidRPr="00FB2350" w:rsidRDefault="00FB2350" w:rsidP="00FB2350">
            <w:pPr>
              <w:rPr>
                <w:iCs/>
                <w:lang w:val="en-US"/>
              </w:rPr>
            </w:pPr>
            <w:r w:rsidRPr="00CF531F">
              <w:rPr>
                <w:iCs/>
                <w:lang w:val="de-AT"/>
              </w:rPr>
              <w:t>9</w:t>
            </w:r>
            <w:r>
              <w:rPr>
                <w:iCs/>
                <w:lang w:val="de-AT"/>
              </w:rPr>
              <w:t>.</w:t>
            </w:r>
            <w:r w:rsidRPr="00CF531F">
              <w:rPr>
                <w:iCs/>
                <w:lang w:val="de-AT"/>
              </w:rPr>
              <w:t>4</w:t>
            </w:r>
            <w:r>
              <w:rPr>
                <w:iCs/>
                <w:lang w:val="de-AT"/>
              </w:rPr>
              <w:t>2</w:t>
            </w:r>
          </w:p>
        </w:tc>
        <w:tc>
          <w:tcPr>
            <w:tcW w:w="3969" w:type="dxa"/>
          </w:tcPr>
          <w:p w:rsidR="006112A3" w:rsidRPr="00FB2350" w:rsidRDefault="00FB2350" w:rsidP="00FB2350">
            <w:pPr>
              <w:rPr>
                <w:iCs/>
                <w:lang w:val="en-US"/>
              </w:rPr>
            </w:pPr>
            <w:r>
              <w:rPr>
                <w:iCs/>
                <w:lang w:val="en-US"/>
              </w:rPr>
              <w:t>hēne</w:t>
            </w:r>
            <w:r w:rsidR="006112A3" w:rsidRPr="00FB2350">
              <w:rPr>
                <w:iCs/>
                <w:lang w:val="en-US"/>
              </w:rPr>
              <w:t xml:space="preserve"> </w:t>
            </w:r>
            <w:r w:rsidR="00D7289A">
              <w:rPr>
                <w:iCs/>
                <w:lang w:val="en-US"/>
              </w:rPr>
              <w:t>ˀ</w:t>
            </w:r>
            <w:r w:rsidR="006112A3" w:rsidRPr="00FB2350">
              <w:rPr>
                <w:iCs/>
                <w:lang w:val="en-US"/>
              </w:rPr>
              <w:t xml:space="preserve">ište </w:t>
            </w:r>
            <w:r w:rsidR="00D7289A">
              <w:rPr>
                <w:iCs/>
                <w:lang w:val="en-US"/>
              </w:rPr>
              <w:t>ˀ</w:t>
            </w:r>
            <w:r w:rsidR="006112A3" w:rsidRPr="00FB2350">
              <w:rPr>
                <w:iCs/>
                <w:lang w:val="en-US"/>
              </w:rPr>
              <w:t>iḥna</w:t>
            </w:r>
            <w:r>
              <w:rPr>
                <w:iCs/>
                <w:lang w:val="en-US"/>
              </w:rPr>
              <w:t xml:space="preserve"> </w:t>
            </w:r>
            <w:r w:rsidR="00D7289A">
              <w:rPr>
                <w:iCs/>
                <w:lang w:val="en-US"/>
              </w:rPr>
              <w:t>ˁ</w:t>
            </w:r>
            <w:r>
              <w:rPr>
                <w:iCs/>
                <w:lang w:val="en-US"/>
              </w:rPr>
              <w:t xml:space="preserve">adǝn… </w:t>
            </w:r>
            <w:r w:rsidR="00D7289A">
              <w:rPr>
                <w:iCs/>
                <w:lang w:val="en-US"/>
              </w:rPr>
              <w:t>ˀ</w:t>
            </w:r>
            <w:r>
              <w:rPr>
                <w:iCs/>
                <w:lang w:val="en-US"/>
              </w:rPr>
              <w:t>iḥna</w:t>
            </w:r>
            <w:r w:rsidR="006112A3" w:rsidRPr="00FB2350">
              <w:rPr>
                <w:iCs/>
                <w:lang w:val="en-US"/>
              </w:rPr>
              <w:t xml:space="preserve"> l-</w:t>
            </w:r>
            <w:r w:rsidR="00D7289A">
              <w:rPr>
                <w:iCs/>
                <w:lang w:val="en-US"/>
              </w:rPr>
              <w:t>ˁ</w:t>
            </w:r>
            <w:r w:rsidR="006112A3" w:rsidRPr="00FB2350">
              <w:rPr>
                <w:iCs/>
                <w:lang w:val="en-US"/>
              </w:rPr>
              <w:t xml:space="preserve">arab </w:t>
            </w:r>
            <w:r w:rsidR="00D7289A">
              <w:rPr>
                <w:iCs/>
                <w:lang w:val="en-US"/>
              </w:rPr>
              <w:t>ˁ</w:t>
            </w:r>
            <w:r w:rsidR="006112A3" w:rsidRPr="00FB2350">
              <w:rPr>
                <w:iCs/>
                <w:lang w:val="en-US"/>
              </w:rPr>
              <w:t xml:space="preserve">arab </w:t>
            </w:r>
            <w:r>
              <w:rPr>
                <w:iCs/>
                <w:lang w:val="en-US"/>
              </w:rPr>
              <w:t>H</w:t>
            </w:r>
            <w:r w:rsidR="006112A3" w:rsidRPr="00FB2350">
              <w:rPr>
                <w:iCs/>
                <w:lang w:val="en-US"/>
              </w:rPr>
              <w:t>arrān ta-ngūl</w:t>
            </w:r>
            <w:r>
              <w:rPr>
                <w:iCs/>
                <w:lang w:val="en-US"/>
              </w:rPr>
              <w:t>,</w:t>
            </w:r>
            <w:r w:rsidR="006112A3" w:rsidRPr="00FB2350">
              <w:rPr>
                <w:iCs/>
                <w:lang w:val="en-US"/>
              </w:rPr>
              <w:t xml:space="preserve"> </w:t>
            </w:r>
            <w:r w:rsidR="00D7289A">
              <w:rPr>
                <w:iCs/>
                <w:lang w:val="en-US"/>
              </w:rPr>
              <w:t>ˀ</w:t>
            </w:r>
            <w:r w:rsidR="006112A3" w:rsidRPr="00FB2350">
              <w:rPr>
                <w:iCs/>
                <w:lang w:val="en-US"/>
              </w:rPr>
              <w:t>akṯarha b-</w:t>
            </w:r>
            <w:r>
              <w:rPr>
                <w:iCs/>
                <w:lang w:val="en-US"/>
              </w:rPr>
              <w:t>a</w:t>
            </w:r>
            <w:r w:rsidR="006112A3" w:rsidRPr="00FB2350">
              <w:rPr>
                <w:iCs/>
                <w:lang w:val="en-US"/>
              </w:rPr>
              <w:t>l-mīye sittīn sab</w:t>
            </w:r>
            <w:r w:rsidR="00D7289A">
              <w:rPr>
                <w:iCs/>
                <w:lang w:val="en-US"/>
              </w:rPr>
              <w:t>ˁ</w:t>
            </w:r>
            <w:r w:rsidR="006112A3" w:rsidRPr="00FB2350">
              <w:rPr>
                <w:iCs/>
                <w:lang w:val="en-US"/>
              </w:rPr>
              <w:t>īn ydummūn b</w:t>
            </w:r>
            <w:r>
              <w:rPr>
                <w:iCs/>
                <w:lang w:val="en-US"/>
              </w:rPr>
              <w:t>-a</w:t>
            </w:r>
            <w:r w:rsidR="006112A3" w:rsidRPr="00FB2350">
              <w:rPr>
                <w:iCs/>
                <w:lang w:val="en-US"/>
              </w:rPr>
              <w:t>l</w:t>
            </w:r>
            <w:r>
              <w:rPr>
                <w:iCs/>
                <w:lang w:val="en-US"/>
              </w:rPr>
              <w:t>-</w:t>
            </w:r>
            <w:r w:rsidR="006112A3" w:rsidRPr="00FB2350">
              <w:rPr>
                <w:iCs/>
                <w:lang w:val="en-US"/>
              </w:rPr>
              <w:t>hēne</w:t>
            </w:r>
            <w:r>
              <w:rPr>
                <w:rStyle w:val="Funotenzeichen"/>
                <w:iCs/>
                <w:lang w:val="en-US"/>
              </w:rPr>
              <w:footnoteReference w:id="3"/>
            </w:r>
            <w:r w:rsidR="006112A3" w:rsidRPr="00FB2350">
              <w:rPr>
                <w:iCs/>
                <w:lang w:val="en-US"/>
              </w:rPr>
              <w:t xml:space="preserve"> b-</w:t>
            </w:r>
            <w:r>
              <w:rPr>
                <w:iCs/>
                <w:lang w:val="en-US"/>
              </w:rPr>
              <w:t>a</w:t>
            </w:r>
            <w:r w:rsidR="006112A3" w:rsidRPr="00FB2350">
              <w:rPr>
                <w:iCs/>
                <w:lang w:val="en-US"/>
              </w:rPr>
              <w:t xml:space="preserve">š-Šēx Ḥayā ngūl hēne </w:t>
            </w:r>
            <w:r>
              <w:rPr>
                <w:iCs/>
                <w:lang w:val="en-US"/>
              </w:rPr>
              <w:t xml:space="preserve">ngūlhe </w:t>
            </w:r>
            <w:r w:rsidR="006112A3" w:rsidRPr="00FB2350">
              <w:rPr>
                <w:iCs/>
                <w:lang w:val="en-US"/>
              </w:rPr>
              <w:t xml:space="preserve">miǧannit </w:t>
            </w:r>
            <w:r>
              <w:rPr>
                <w:iCs/>
                <w:lang w:val="en-US"/>
              </w:rPr>
              <w:t>a</w:t>
            </w:r>
            <w:r w:rsidR="006112A3" w:rsidRPr="00FB2350">
              <w:rPr>
                <w:iCs/>
                <w:lang w:val="en-US"/>
              </w:rPr>
              <w:t xml:space="preserve">š-Šēx Yaḥya, </w:t>
            </w:r>
            <w:r w:rsidR="00D7289A">
              <w:rPr>
                <w:iCs/>
                <w:lang w:val="en-US"/>
              </w:rPr>
              <w:t>ˀ</w:t>
            </w:r>
            <w:r>
              <w:rPr>
                <w:iCs/>
                <w:lang w:val="en-US"/>
              </w:rPr>
              <w:t>aš-</w:t>
            </w:r>
            <w:r w:rsidR="006112A3" w:rsidRPr="00FB2350">
              <w:rPr>
                <w:iCs/>
                <w:lang w:val="en-US"/>
              </w:rPr>
              <w:t>Šēx Ḥayāt ibin Qays</w:t>
            </w:r>
            <w:r>
              <w:rPr>
                <w:iCs/>
                <w:lang w:val="en-US"/>
              </w:rPr>
              <w:t>, Yaḥya,</w:t>
            </w:r>
            <w:r w:rsidR="006112A3" w:rsidRPr="00FB2350">
              <w:rPr>
                <w:iCs/>
                <w:lang w:val="en-US"/>
              </w:rPr>
              <w:t xml:space="preserve"> Ḥayā ng</w:t>
            </w:r>
            <w:r>
              <w:rPr>
                <w:iCs/>
                <w:lang w:val="en-US"/>
              </w:rPr>
              <w:t>ū</w:t>
            </w:r>
            <w:r w:rsidR="006112A3" w:rsidRPr="00FB2350">
              <w:rPr>
                <w:iCs/>
                <w:lang w:val="en-US"/>
              </w:rPr>
              <w:t>l-lu Ḥayā</w:t>
            </w:r>
            <w:r>
              <w:rPr>
                <w:iCs/>
                <w:lang w:val="en-US"/>
              </w:rPr>
              <w:t>,</w:t>
            </w:r>
            <w:r w:rsidR="006112A3" w:rsidRPr="00FB2350">
              <w:rPr>
                <w:iCs/>
                <w:lang w:val="en-US"/>
              </w:rPr>
              <w:t xml:space="preserve"> Šēx Yaḥya ḥayy </w:t>
            </w:r>
            <w:r>
              <w:rPr>
                <w:iCs/>
                <w:lang w:val="en-US"/>
              </w:rPr>
              <w:t>– ya</w:t>
            </w:r>
            <w:r w:rsidR="00D7289A">
              <w:rPr>
                <w:iCs/>
                <w:lang w:val="en-US"/>
              </w:rPr>
              <w:t>ˁ</w:t>
            </w:r>
            <w:r>
              <w:rPr>
                <w:iCs/>
                <w:lang w:val="en-US"/>
              </w:rPr>
              <w:t xml:space="preserve">ni ha-l-makān mubārak – </w:t>
            </w:r>
            <w:r w:rsidR="00D7289A">
              <w:rPr>
                <w:iCs/>
                <w:lang w:val="en-US"/>
              </w:rPr>
              <w:t>ˀ</w:t>
            </w:r>
            <w:r>
              <w:rPr>
                <w:iCs/>
                <w:lang w:val="en-US"/>
              </w:rPr>
              <w:t xml:space="preserve">ē, mubārak, </w:t>
            </w:r>
            <w:r w:rsidR="006112A3" w:rsidRPr="00FB2350">
              <w:rPr>
                <w:iCs/>
                <w:lang w:val="en-US"/>
              </w:rPr>
              <w:t>huwwa mubārak.</w:t>
            </w:r>
          </w:p>
        </w:tc>
        <w:tc>
          <w:tcPr>
            <w:tcW w:w="4536" w:type="dxa"/>
          </w:tcPr>
          <w:p w:rsidR="006112A3" w:rsidRPr="00FB2350" w:rsidRDefault="008351B3" w:rsidP="000C5BFD">
            <w:pPr>
              <w:rPr>
                <w:iCs/>
                <w:lang w:val="en-US"/>
              </w:rPr>
            </w:pPr>
            <w:r>
              <w:rPr>
                <w:iCs/>
                <w:lang w:val="en-US"/>
              </w:rPr>
              <w:t>Here, we Arabs, the Arabs of Ḥarrān, most of them, sixty, seventy per cent of them are buried here next to Sheikh Hayat. We say</w:t>
            </w:r>
            <w:proofErr w:type="gramStart"/>
            <w:r>
              <w:rPr>
                <w:iCs/>
                <w:lang w:val="en-US"/>
              </w:rPr>
              <w:t>,</w:t>
            </w:r>
            <w:proofErr w:type="gramEnd"/>
            <w:r>
              <w:rPr>
                <w:iCs/>
                <w:lang w:val="en-US"/>
              </w:rPr>
              <w:t xml:space="preserve"> we call it cemetery of Sheikh Yahya, Sheikh Hayat ibin Qays, Yahya. We call him Ḥayā “life”, because Sheikh Yahya is still alive. – This means, this place is blessed. – Yes, blessed, it is blessed.</w:t>
            </w:r>
          </w:p>
        </w:tc>
      </w:tr>
      <w:tr w:rsidR="006112A3" w:rsidRPr="00FB2350" w:rsidTr="00FB2350">
        <w:tc>
          <w:tcPr>
            <w:tcW w:w="817" w:type="dxa"/>
          </w:tcPr>
          <w:p w:rsidR="006112A3" w:rsidRPr="00FB2350" w:rsidRDefault="00FB2350" w:rsidP="000C5BFD">
            <w:pPr>
              <w:rPr>
                <w:iCs/>
                <w:lang w:val="en-US"/>
              </w:rPr>
            </w:pPr>
            <w:r>
              <w:rPr>
                <w:iCs/>
                <w:lang w:val="en-US"/>
              </w:rPr>
              <w:t>10.06</w:t>
            </w:r>
          </w:p>
        </w:tc>
        <w:tc>
          <w:tcPr>
            <w:tcW w:w="3969" w:type="dxa"/>
          </w:tcPr>
          <w:p w:rsidR="006112A3" w:rsidRPr="00FB2350" w:rsidRDefault="006112A3" w:rsidP="000A6F15">
            <w:pPr>
              <w:rPr>
                <w:lang w:val="en-US"/>
              </w:rPr>
            </w:pPr>
            <w:r w:rsidRPr="00FB2350">
              <w:rPr>
                <w:lang w:val="en-US"/>
              </w:rPr>
              <w:t>ya</w:t>
            </w:r>
            <w:r w:rsidR="00D7289A">
              <w:rPr>
                <w:lang w:val="en-US"/>
              </w:rPr>
              <w:t>ˁ</w:t>
            </w:r>
            <w:r w:rsidRPr="00FB2350">
              <w:rPr>
                <w:lang w:val="en-US"/>
              </w:rPr>
              <w:t xml:space="preserve">ni niǧi hēne </w:t>
            </w:r>
            <w:r w:rsidR="00FB2350">
              <w:rPr>
                <w:lang w:val="en-US"/>
              </w:rPr>
              <w:t xml:space="preserve">daha, </w:t>
            </w:r>
            <w:r w:rsidRPr="00FB2350">
              <w:rPr>
                <w:lang w:val="en-US"/>
              </w:rPr>
              <w:t>yēlōn yimūt b-</w:t>
            </w:r>
            <w:r w:rsidR="00FB2350">
              <w:rPr>
                <w:lang w:val="en-US"/>
              </w:rPr>
              <w:t>Is</w:t>
            </w:r>
            <w:r w:rsidRPr="00FB2350">
              <w:rPr>
                <w:lang w:val="en-US"/>
              </w:rPr>
              <w:t>tanbūl y</w:t>
            </w:r>
            <w:r w:rsidR="00FB2350">
              <w:rPr>
                <w:lang w:val="en-US"/>
              </w:rPr>
              <w:t>i</w:t>
            </w:r>
            <w:r w:rsidRPr="00FB2350">
              <w:rPr>
                <w:lang w:val="en-US"/>
              </w:rPr>
              <w:t xml:space="preserve">waṣṣi yigūl </w:t>
            </w:r>
            <w:r w:rsidR="000A6F15">
              <w:t>“</w:t>
            </w:r>
            <w:r w:rsidR="00D7289A">
              <w:t>ˀ</w:t>
            </w:r>
            <w:r w:rsidRPr="00FB2350">
              <w:rPr>
                <w:lang w:val="en-US"/>
              </w:rPr>
              <w:t>āni dummūni</w:t>
            </w:r>
            <w:r w:rsidR="000A6F15">
              <w:rPr>
                <w:lang w:val="en-US"/>
              </w:rPr>
              <w:t xml:space="preserve"> [b-Ḥarrān!]”, </w:t>
            </w:r>
            <w:r w:rsidRPr="00FB2350">
              <w:rPr>
                <w:lang w:val="en-US"/>
              </w:rPr>
              <w:t xml:space="preserve"> </w:t>
            </w:r>
            <w:r w:rsidR="00D7289A">
              <w:rPr>
                <w:lang w:val="en-US"/>
              </w:rPr>
              <w:t>ˀ</w:t>
            </w:r>
            <w:r w:rsidRPr="00FB2350">
              <w:rPr>
                <w:lang w:val="en-US"/>
              </w:rPr>
              <w:t xml:space="preserve">iḥna ta-ngūl </w:t>
            </w:r>
            <w:r w:rsidR="000A6F15">
              <w:rPr>
                <w:lang w:val="en-US"/>
              </w:rPr>
              <w:t>ᵊ</w:t>
            </w:r>
            <w:r w:rsidR="00D7289A">
              <w:rPr>
                <w:lang w:val="en-US"/>
              </w:rPr>
              <w:t>ˁ</w:t>
            </w:r>
            <w:r w:rsidR="000A6F15">
              <w:rPr>
                <w:lang w:val="en-US"/>
              </w:rPr>
              <w:t xml:space="preserve">rubi yēlōn yirūḥ </w:t>
            </w:r>
            <w:r w:rsidR="00D7289A">
              <w:rPr>
                <w:lang w:val="en-US"/>
              </w:rPr>
              <w:t>ˁ</w:t>
            </w:r>
            <w:r w:rsidR="000A6F15">
              <w:rPr>
                <w:lang w:val="en-US"/>
              </w:rPr>
              <w:t>ala S</w:t>
            </w:r>
            <w:r w:rsidRPr="00FB2350">
              <w:rPr>
                <w:lang w:val="en-US"/>
              </w:rPr>
              <w:t>tanbūl ta-ngūl marīḏ̣</w:t>
            </w:r>
            <w:r w:rsidR="000A6F15">
              <w:rPr>
                <w:lang w:val="en-US"/>
              </w:rPr>
              <w:t>,</w:t>
            </w:r>
            <w:r w:rsidRPr="00FB2350">
              <w:rPr>
                <w:lang w:val="en-US"/>
              </w:rPr>
              <w:t xml:space="preserve"> yirūḥ ysawwi </w:t>
            </w:r>
            <w:r w:rsidR="00D7289A">
              <w:rPr>
                <w:lang w:val="en-US"/>
              </w:rPr>
              <w:t>ˁ</w:t>
            </w:r>
            <w:r w:rsidRPr="00FB2350">
              <w:rPr>
                <w:lang w:val="en-US"/>
              </w:rPr>
              <w:t xml:space="preserve">amalīye </w:t>
            </w:r>
            <w:r w:rsidR="00D7289A">
              <w:rPr>
                <w:lang w:val="en-US"/>
              </w:rPr>
              <w:t>ˁ</w:t>
            </w:r>
            <w:r w:rsidRPr="00FB2350">
              <w:rPr>
                <w:lang w:val="en-US"/>
              </w:rPr>
              <w:t>a</w:t>
            </w:r>
            <w:r w:rsidR="000A6F15">
              <w:rPr>
                <w:lang w:val="en-US"/>
              </w:rPr>
              <w:t>-š-šife xastaxāne yēlōn yimūt b</w:t>
            </w:r>
            <w:r w:rsidRPr="00FB2350">
              <w:rPr>
                <w:lang w:val="en-US"/>
              </w:rPr>
              <w:t>-</w:t>
            </w:r>
            <w:r w:rsidR="000A6F15">
              <w:rPr>
                <w:lang w:val="en-US"/>
              </w:rPr>
              <w:t>a</w:t>
            </w:r>
            <w:r w:rsidRPr="00FB2350">
              <w:rPr>
                <w:lang w:val="en-US"/>
              </w:rPr>
              <w:t>l-xastaxāne yirtaḥam</w:t>
            </w:r>
            <w:r w:rsidR="000A6F15">
              <w:rPr>
                <w:lang w:val="en-US"/>
              </w:rPr>
              <w:t>,</w:t>
            </w:r>
            <w:r w:rsidRPr="00FB2350">
              <w:rPr>
                <w:lang w:val="en-US"/>
              </w:rPr>
              <w:t xml:space="preserve"> yiwaṣṣi </w:t>
            </w:r>
            <w:r w:rsidR="00D7289A">
              <w:rPr>
                <w:lang w:val="en-US"/>
              </w:rPr>
              <w:t>ˀ</w:t>
            </w:r>
            <w:r w:rsidRPr="00FB2350">
              <w:rPr>
                <w:lang w:val="en-US"/>
              </w:rPr>
              <w:t xml:space="preserve">ahálu ygūl </w:t>
            </w:r>
            <w:r w:rsidR="000A6F15">
              <w:rPr>
                <w:lang w:val="en-US"/>
              </w:rPr>
              <w:t>“</w:t>
            </w:r>
            <w:r w:rsidRPr="00FB2350">
              <w:rPr>
                <w:lang w:val="en-US"/>
              </w:rPr>
              <w:t>dummūni b-</w:t>
            </w:r>
            <w:r w:rsidR="000A6F15">
              <w:rPr>
                <w:lang w:val="en-US"/>
              </w:rPr>
              <w:t>a</w:t>
            </w:r>
            <w:r w:rsidRPr="00FB2350">
              <w:rPr>
                <w:lang w:val="en-US"/>
              </w:rPr>
              <w:t>š-Šēx Yaḥya</w:t>
            </w:r>
            <w:r w:rsidR="000A6F15">
              <w:rPr>
                <w:lang w:val="en-US"/>
              </w:rPr>
              <w:t>,</w:t>
            </w:r>
            <w:r w:rsidRPr="00FB2350">
              <w:rPr>
                <w:lang w:val="en-US"/>
              </w:rPr>
              <w:t xml:space="preserve"> lā tdummūni b-Istanbūl, </w:t>
            </w:r>
            <w:r w:rsidR="00D7289A">
              <w:rPr>
                <w:lang w:val="en-US"/>
              </w:rPr>
              <w:t>ˀ</w:t>
            </w:r>
            <w:r w:rsidRPr="00FB2350">
              <w:rPr>
                <w:lang w:val="en-US"/>
              </w:rPr>
              <w:t>ux</w:t>
            </w:r>
            <w:r w:rsidR="000A6F15">
              <w:rPr>
                <w:lang w:val="en-US"/>
              </w:rPr>
              <w:t>ḏ</w:t>
            </w:r>
            <w:r w:rsidRPr="00FB2350">
              <w:rPr>
                <w:lang w:val="en-US"/>
              </w:rPr>
              <w:t xml:space="preserve">ūni </w:t>
            </w:r>
            <w:r w:rsidR="00D7289A">
              <w:rPr>
                <w:lang w:val="en-US"/>
              </w:rPr>
              <w:t>ˁ</w:t>
            </w:r>
            <w:r w:rsidRPr="00FB2350">
              <w:rPr>
                <w:lang w:val="en-US"/>
              </w:rPr>
              <w:t xml:space="preserve">ala </w:t>
            </w:r>
            <w:r w:rsidR="00D7289A">
              <w:rPr>
                <w:lang w:val="en-US"/>
              </w:rPr>
              <w:t>ˀ</w:t>
            </w:r>
            <w:r w:rsidRPr="00FB2350">
              <w:rPr>
                <w:lang w:val="en-US"/>
              </w:rPr>
              <w:t>aháli</w:t>
            </w:r>
            <w:r w:rsidR="000A6F15">
              <w:rPr>
                <w:lang w:val="en-US"/>
              </w:rPr>
              <w:t>,</w:t>
            </w:r>
            <w:r w:rsidRPr="00FB2350">
              <w:rPr>
                <w:lang w:val="en-US"/>
              </w:rPr>
              <w:t xml:space="preserve"> hēne</w:t>
            </w:r>
            <w:r w:rsidR="000A6F15">
              <w:rPr>
                <w:lang w:val="en-US"/>
              </w:rPr>
              <w:t>!”</w:t>
            </w:r>
          </w:p>
        </w:tc>
        <w:tc>
          <w:tcPr>
            <w:tcW w:w="4536" w:type="dxa"/>
          </w:tcPr>
          <w:p w:rsidR="006112A3" w:rsidRPr="00FB2350" w:rsidRDefault="008E0EE7" w:rsidP="008E0EE7">
            <w:pPr>
              <w:rPr>
                <w:iCs/>
                <w:lang w:val="en-US"/>
              </w:rPr>
            </w:pPr>
            <w:r>
              <w:rPr>
                <w:iCs/>
                <w:lang w:val="en-US"/>
              </w:rPr>
              <w:t xml:space="preserve">We come back here. If someone dies in Istanbul he devises, “Bury me in Harran!” Every Arab, when he goes to Istanbul because of an illness, when he goes there to a hospital to have an operation: If he dies, if he passes away in the hospital, he will have instructed his family by will saying, “Bury me at Sheikh Yahya, don’t bury me in Istabul, </w:t>
            </w:r>
            <w:proofErr w:type="gramStart"/>
            <w:r>
              <w:rPr>
                <w:iCs/>
                <w:lang w:val="en-US"/>
              </w:rPr>
              <w:t>take</w:t>
            </w:r>
            <w:proofErr w:type="gramEnd"/>
            <w:r>
              <w:rPr>
                <w:iCs/>
                <w:lang w:val="en-US"/>
              </w:rPr>
              <w:t xml:space="preserve"> me here to my people!”</w:t>
            </w:r>
          </w:p>
        </w:tc>
      </w:tr>
      <w:tr w:rsidR="006112A3" w:rsidRPr="00417291" w:rsidTr="00FB2350">
        <w:tc>
          <w:tcPr>
            <w:tcW w:w="817" w:type="dxa"/>
          </w:tcPr>
          <w:p w:rsidR="006112A3" w:rsidRPr="00FB2350" w:rsidRDefault="00417291" w:rsidP="000C5BFD">
            <w:pPr>
              <w:rPr>
                <w:iCs/>
                <w:lang w:val="en-US"/>
              </w:rPr>
            </w:pPr>
            <w:r>
              <w:rPr>
                <w:iCs/>
                <w:lang w:val="en-US"/>
              </w:rPr>
              <w:t>10.27</w:t>
            </w:r>
          </w:p>
        </w:tc>
        <w:tc>
          <w:tcPr>
            <w:tcW w:w="3969" w:type="dxa"/>
          </w:tcPr>
          <w:p w:rsidR="006112A3" w:rsidRPr="00417291" w:rsidRDefault="006112A3" w:rsidP="00417291">
            <w:pPr>
              <w:rPr>
                <w:iCs/>
                <w:lang w:val="en-US"/>
              </w:rPr>
            </w:pPr>
            <w:proofErr w:type="gramStart"/>
            <w:r w:rsidRPr="000A6F15">
              <w:rPr>
                <w:iCs/>
                <w:lang w:val="en-US"/>
              </w:rPr>
              <w:t>mā</w:t>
            </w:r>
            <w:proofErr w:type="gramEnd"/>
            <w:r w:rsidRPr="000A6F15">
              <w:rPr>
                <w:iCs/>
                <w:lang w:val="en-US"/>
              </w:rPr>
              <w:t xml:space="preserve"> yiqbal ta-y</w:t>
            </w:r>
            <w:r w:rsidR="00417291">
              <w:rPr>
                <w:iCs/>
                <w:lang w:val="en-US"/>
              </w:rPr>
              <w:t>dummūnu b</w:t>
            </w:r>
            <w:r w:rsidRPr="000A6F15">
              <w:rPr>
                <w:iCs/>
                <w:lang w:val="en-US"/>
              </w:rPr>
              <w:t xml:space="preserve">-Istanbūl, b-Ādane hep </w:t>
            </w:r>
            <w:r w:rsidR="00D7289A">
              <w:rPr>
                <w:iCs/>
                <w:lang w:val="en-US"/>
              </w:rPr>
              <w:t>ˁ</w:t>
            </w:r>
            <w:r w:rsidRPr="000A6F15">
              <w:rPr>
                <w:iCs/>
                <w:lang w:val="en-US"/>
              </w:rPr>
              <w:t>ayn</w:t>
            </w:r>
            <w:r w:rsidR="00417291">
              <w:rPr>
                <w:iCs/>
                <w:lang w:val="en-US"/>
              </w:rPr>
              <w:t xml:space="preserve">ǝ </w:t>
            </w:r>
            <w:r w:rsidR="00D7289A">
              <w:rPr>
                <w:iCs/>
                <w:lang w:val="en-US"/>
              </w:rPr>
              <w:t>ˀ</w:t>
            </w:r>
            <w:r w:rsidRPr="000A6F15">
              <w:rPr>
                <w:iCs/>
                <w:lang w:val="en-US"/>
              </w:rPr>
              <w:t>all</w:t>
            </w:r>
            <w:r w:rsidR="00417291">
              <w:rPr>
                <w:iCs/>
                <w:lang w:val="en-US"/>
              </w:rPr>
              <w:t>a</w:t>
            </w:r>
            <w:r w:rsidRPr="000A6F15">
              <w:rPr>
                <w:iCs/>
                <w:lang w:val="en-US"/>
              </w:rPr>
              <w:t xml:space="preserve"> yrīd </w:t>
            </w:r>
            <w:r w:rsidR="00D7289A">
              <w:rPr>
                <w:iCs/>
                <w:lang w:val="en-US"/>
              </w:rPr>
              <w:t>ˁ</w:t>
            </w:r>
            <w:r w:rsidRPr="000A6F15">
              <w:rPr>
                <w:iCs/>
                <w:lang w:val="en-US"/>
              </w:rPr>
              <w:t>a-š-Šēx Ḥayā</w:t>
            </w:r>
            <w:r w:rsidR="00417291">
              <w:rPr>
                <w:iCs/>
                <w:lang w:val="en-US"/>
              </w:rPr>
              <w:t>,</w:t>
            </w:r>
            <w:r w:rsidRPr="000A6F15">
              <w:rPr>
                <w:iCs/>
                <w:lang w:val="en-US"/>
              </w:rPr>
              <w:t xml:space="preserve"> yiḥūtṭūnu b-</w:t>
            </w:r>
            <w:r w:rsidR="00417291">
              <w:rPr>
                <w:iCs/>
                <w:lang w:val="en-US"/>
              </w:rPr>
              <w:t>a</w:t>
            </w:r>
            <w:r w:rsidRPr="000A6F15">
              <w:rPr>
                <w:iCs/>
                <w:lang w:val="en-US"/>
              </w:rPr>
              <w:t>l-… b-</w:t>
            </w:r>
            <w:r w:rsidR="00417291">
              <w:rPr>
                <w:iCs/>
                <w:lang w:val="en-US"/>
              </w:rPr>
              <w:t>a</w:t>
            </w:r>
            <w:r w:rsidRPr="000A6F15">
              <w:rPr>
                <w:iCs/>
                <w:lang w:val="en-US"/>
              </w:rPr>
              <w:t>l… ha-l-</w:t>
            </w:r>
            <w:r w:rsidR="00417291">
              <w:rPr>
                <w:iCs/>
                <w:lang w:val="en-US"/>
              </w:rPr>
              <w:t>ato</w:t>
            </w:r>
            <w:r w:rsidRPr="000A6F15">
              <w:rPr>
                <w:iCs/>
                <w:lang w:val="en-US"/>
              </w:rPr>
              <w:t>bīs b-</w:t>
            </w:r>
            <w:r w:rsidR="00417291">
              <w:rPr>
                <w:iCs/>
                <w:lang w:val="en-US"/>
              </w:rPr>
              <w:t>at</w:t>
            </w:r>
            <w:r w:rsidRPr="00417291">
              <w:rPr>
                <w:iCs/>
                <w:lang w:val="en-US"/>
              </w:rPr>
              <w:t xml:space="preserve">-tābūt yǧībūnu </w:t>
            </w:r>
            <w:r w:rsidR="00D7289A">
              <w:rPr>
                <w:iCs/>
                <w:lang w:val="en-US"/>
              </w:rPr>
              <w:t>ˀ</w:t>
            </w:r>
            <w:r w:rsidR="00417291">
              <w:rPr>
                <w:iCs/>
                <w:lang w:val="en-US"/>
              </w:rPr>
              <w:t xml:space="preserve">ī </w:t>
            </w:r>
            <w:r w:rsidRPr="00417291">
              <w:rPr>
                <w:iCs/>
                <w:lang w:val="en-US"/>
              </w:rPr>
              <w:t>hēne ydummūnu</w:t>
            </w:r>
            <w:r w:rsidR="00417291">
              <w:rPr>
                <w:iCs/>
                <w:lang w:val="en-US"/>
              </w:rPr>
              <w:t>,</w:t>
            </w:r>
            <w:r w:rsidRPr="00417291">
              <w:rPr>
                <w:iCs/>
                <w:lang w:val="en-US"/>
              </w:rPr>
              <w:t xml:space="preserve"> </w:t>
            </w:r>
            <w:r w:rsidR="00D7289A">
              <w:rPr>
                <w:iCs/>
                <w:lang w:val="en-US"/>
              </w:rPr>
              <w:t>ˀ</w:t>
            </w:r>
            <w:r w:rsidRPr="00417291">
              <w:rPr>
                <w:iCs/>
                <w:lang w:val="en-US"/>
              </w:rPr>
              <w:t xml:space="preserve">ila </w:t>
            </w:r>
            <w:r w:rsidR="00D7289A">
              <w:rPr>
                <w:iCs/>
                <w:lang w:val="en-US"/>
              </w:rPr>
              <w:t>ˁ</w:t>
            </w:r>
            <w:r w:rsidRPr="00417291">
              <w:rPr>
                <w:iCs/>
                <w:lang w:val="en-US"/>
              </w:rPr>
              <w:t>a</w:t>
            </w:r>
            <w:r w:rsidR="00417291">
              <w:rPr>
                <w:iCs/>
                <w:lang w:val="en-US"/>
              </w:rPr>
              <w:t>-</w:t>
            </w:r>
            <w:r w:rsidRPr="00417291">
              <w:rPr>
                <w:iCs/>
                <w:lang w:val="en-US"/>
              </w:rPr>
              <w:t xml:space="preserve">š-Šēx Ḥayā. </w:t>
            </w:r>
            <w:proofErr w:type="gramStart"/>
            <w:r w:rsidRPr="00417291">
              <w:rPr>
                <w:iCs/>
                <w:lang w:val="en-US"/>
              </w:rPr>
              <w:t>mā</w:t>
            </w:r>
            <w:proofErr w:type="gramEnd"/>
            <w:r w:rsidRPr="00417291">
              <w:rPr>
                <w:iCs/>
                <w:lang w:val="en-US"/>
              </w:rPr>
              <w:t xml:space="preserve"> yiqbal ta-yrūḥ ta-ngūl </w:t>
            </w:r>
            <w:r w:rsidR="00417291">
              <w:rPr>
                <w:iCs/>
                <w:lang w:val="en-US"/>
              </w:rPr>
              <w:t>ᵊb-qēr mǝ</w:t>
            </w:r>
            <w:r w:rsidRPr="00417291">
              <w:rPr>
                <w:iCs/>
                <w:lang w:val="en-US"/>
              </w:rPr>
              <w:t>ṭraḥ.</w:t>
            </w:r>
          </w:p>
        </w:tc>
        <w:tc>
          <w:tcPr>
            <w:tcW w:w="4536" w:type="dxa"/>
          </w:tcPr>
          <w:p w:rsidR="006112A3" w:rsidRPr="00417291" w:rsidRDefault="008E0EE7" w:rsidP="008E0EE7">
            <w:pPr>
              <w:rPr>
                <w:iCs/>
                <w:lang w:val="en-US"/>
              </w:rPr>
            </w:pPr>
            <w:r>
              <w:rPr>
                <w:iCs/>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rsidR="002F59DD" w:rsidRPr="00417291" w:rsidRDefault="002F59DD" w:rsidP="002F59DD">
      <w:pPr>
        <w:rPr>
          <w:lang w:val="en-US"/>
        </w:rPr>
      </w:pPr>
    </w:p>
    <w:p w:rsidR="002F59DD" w:rsidRPr="00B570C7" w:rsidRDefault="00D7289A" w:rsidP="00A608C2">
      <w:pPr>
        <w:pStyle w:val="Liste"/>
        <w:rPr>
          <w:lang w:val="en-US"/>
        </w:rPr>
      </w:pPr>
      <w:r>
        <w:rPr>
          <w:i/>
          <w:noProof/>
          <w:lang w:val="en-US"/>
        </w:rPr>
        <w:t>ˁ</w:t>
      </w:r>
      <w:r w:rsidR="002F59DD" w:rsidRPr="00B570C7">
        <w:rPr>
          <w:i/>
          <w:noProof/>
          <w:lang w:val="en-US"/>
        </w:rPr>
        <w:t xml:space="preserve">atgān </w:t>
      </w:r>
      <w:r w:rsidR="002F59DD" w:rsidRPr="00B570C7">
        <w:rPr>
          <w:lang w:val="en-US"/>
        </w:rPr>
        <w:t xml:space="preserve">ist AP eski olmuş i Ggs zu </w:t>
      </w:r>
      <w:r>
        <w:rPr>
          <w:lang w:val="en-US"/>
        </w:rPr>
        <w:t>ˁ</w:t>
      </w:r>
      <w:r w:rsidR="002F59DD" w:rsidRPr="00B570C7">
        <w:rPr>
          <w:lang w:val="en-US"/>
        </w:rPr>
        <w:t>atīǧ</w:t>
      </w:r>
    </w:p>
    <w:p w:rsidR="002F59DD" w:rsidRDefault="004042AE" w:rsidP="00A608C2">
      <w:pPr>
        <w:pStyle w:val="Liste"/>
        <w:rPr>
          <w:lang w:val="de-AT"/>
        </w:rPr>
      </w:pPr>
      <w:r>
        <w:rPr>
          <w:lang w:val="de-AT"/>
        </w:rPr>
        <w:t>xa</w:t>
      </w:r>
      <w:r w:rsidR="002F59DD">
        <w:rPr>
          <w:lang w:val="de-AT"/>
        </w:rPr>
        <w:t>rbān verdorben</w:t>
      </w:r>
    </w:p>
    <w:p w:rsidR="002F59DD" w:rsidRDefault="002F59DD" w:rsidP="00A608C2">
      <w:pPr>
        <w:pStyle w:val="Liste"/>
        <w:rPr>
          <w:lang w:val="de-AT"/>
        </w:rPr>
      </w:pPr>
      <w:r>
        <w:rPr>
          <w:lang w:val="de-AT"/>
        </w:rPr>
        <w:t>al-laḥam mirwiḥ das Fleisch stinkt</w:t>
      </w:r>
    </w:p>
    <w:p w:rsidR="002F59DD" w:rsidRPr="002F59DD" w:rsidRDefault="002F59DD" w:rsidP="00A608C2">
      <w:pPr>
        <w:pStyle w:val="Liste"/>
        <w:rPr>
          <w:lang w:val="de-AT"/>
        </w:rPr>
      </w:pPr>
      <w:r>
        <w:rPr>
          <w:lang w:val="de-AT"/>
        </w:rPr>
        <w:t xml:space="preserve">ad-dann fāriq </w:t>
      </w:r>
      <w:r w:rsidRPr="002F59DD">
        <w:rPr>
          <w:lang w:val="de-AT"/>
        </w:rPr>
        <w:t>küp boş</w:t>
      </w:r>
    </w:p>
    <w:p w:rsidR="002F59DD" w:rsidRPr="00A31364" w:rsidRDefault="002F59DD" w:rsidP="00A608C2">
      <w:pPr>
        <w:pStyle w:val="Liste"/>
        <w:rPr>
          <w:lang w:val="de-AT"/>
        </w:rPr>
      </w:pPr>
      <w:r>
        <w:rPr>
          <w:i/>
          <w:lang w:val="de-AT"/>
        </w:rPr>
        <w:t xml:space="preserve">nxušš ǧawwa </w:t>
      </w:r>
      <w:r w:rsidRPr="00A31364">
        <w:rPr>
          <w:lang w:val="de-AT"/>
        </w:rPr>
        <w:t>gehen wir runter?</w:t>
      </w:r>
    </w:p>
    <w:p w:rsidR="002F59DD" w:rsidRDefault="002F59DD" w:rsidP="00A608C2">
      <w:pPr>
        <w:pStyle w:val="Liste"/>
        <w:rPr>
          <w:lang w:val="de-AT"/>
        </w:rPr>
      </w:pPr>
      <w:r>
        <w:rPr>
          <w:lang w:val="de-AT"/>
        </w:rPr>
        <w:t>man sagt zu Hl.</w:t>
      </w:r>
    </w:p>
    <w:p w:rsidR="002F59DD" w:rsidRDefault="002F59DD" w:rsidP="00A608C2">
      <w:pPr>
        <w:pStyle w:val="Liste"/>
        <w:rPr>
          <w:lang w:val="de-AT"/>
        </w:rPr>
      </w:pPr>
      <w:r>
        <w:rPr>
          <w:lang w:val="de-AT"/>
        </w:rPr>
        <w:t>iṭni šifa!</w:t>
      </w:r>
    </w:p>
    <w:p w:rsidR="002F59DD" w:rsidRDefault="002F59DD" w:rsidP="00A608C2">
      <w:pPr>
        <w:pStyle w:val="Liste"/>
        <w:rPr>
          <w:lang w:val="de-AT"/>
        </w:rPr>
      </w:pPr>
      <w:r>
        <w:rPr>
          <w:lang w:val="de-AT"/>
        </w:rPr>
        <w:t>iftaḥ šuġli</w:t>
      </w:r>
    </w:p>
    <w:p w:rsidR="002F59DD" w:rsidRDefault="002F59DD" w:rsidP="002F59DD">
      <w:pPr>
        <w:rPr>
          <w:lang w:val="de-AT"/>
        </w:rPr>
      </w:pPr>
    </w:p>
    <w:p w:rsidR="002F59DD" w:rsidRDefault="002F59DD" w:rsidP="00A608C2">
      <w:pPr>
        <w:pStyle w:val="Liste"/>
        <w:rPr>
          <w:lang w:val="de-AT"/>
        </w:rPr>
      </w:pPr>
      <w:r>
        <w:rPr>
          <w:lang w:val="de-AT"/>
        </w:rPr>
        <w:t>Mähen</w:t>
      </w:r>
    </w:p>
    <w:p w:rsidR="002F59DD" w:rsidRDefault="002F59DD" w:rsidP="00A608C2">
      <w:pPr>
        <w:pStyle w:val="Liste"/>
        <w:rPr>
          <w:lang w:val="de-AT"/>
        </w:rPr>
      </w:pPr>
      <w:r>
        <w:rPr>
          <w:lang w:val="de-AT"/>
        </w:rPr>
        <w:t>in ṣār čiṯīr bi-l-maṭōr</w:t>
      </w:r>
    </w:p>
    <w:p w:rsidR="002F59DD" w:rsidRDefault="00A10CCD" w:rsidP="00A608C2">
      <w:pPr>
        <w:pStyle w:val="Liste"/>
        <w:rPr>
          <w:lang w:val="de-AT"/>
        </w:rPr>
      </w:pPr>
      <w:r>
        <w:rPr>
          <w:lang w:val="de-AT"/>
        </w:rPr>
        <w:t>in ṣār zi</w:t>
      </w:r>
      <w:r w:rsidR="002F59DD">
        <w:rPr>
          <w:lang w:val="de-AT"/>
        </w:rPr>
        <w:t>hīd bi-l-īd yḥasslūnu</w:t>
      </w:r>
    </w:p>
    <w:p w:rsidR="002F59DD" w:rsidRPr="00A31364" w:rsidRDefault="002F59DD" w:rsidP="00A608C2">
      <w:pPr>
        <w:pStyle w:val="Liste"/>
        <w:rPr>
          <w:lang w:val="de-AT"/>
        </w:rPr>
      </w:pPr>
      <w:r>
        <w:rPr>
          <w:lang w:val="de-AT"/>
        </w:rPr>
        <w:t xml:space="preserve">torpāne </w:t>
      </w:r>
      <w:r w:rsidRPr="00A31364">
        <w:rPr>
          <w:lang w:val="de-AT"/>
        </w:rPr>
        <w:t>Sense</w:t>
      </w:r>
    </w:p>
    <w:p w:rsidR="002F59DD" w:rsidRPr="00A31364" w:rsidRDefault="002F59DD" w:rsidP="00A608C2">
      <w:pPr>
        <w:pStyle w:val="Liste"/>
        <w:rPr>
          <w:lang w:val="de-AT"/>
        </w:rPr>
      </w:pPr>
      <w:r w:rsidRPr="00A31364">
        <w:rPr>
          <w:i/>
          <w:lang w:val="de-AT"/>
        </w:rPr>
        <w:t xml:space="preserve">torpānčīye </w:t>
      </w:r>
      <w:r w:rsidRPr="00A31364">
        <w:rPr>
          <w:lang w:val="de-AT"/>
        </w:rPr>
        <w:t>Sensenarabeitr</w:t>
      </w:r>
    </w:p>
    <w:p w:rsidR="002F59DD" w:rsidRPr="00A31364" w:rsidRDefault="002F59DD" w:rsidP="00A608C2">
      <w:pPr>
        <w:pStyle w:val="Liste"/>
        <w:rPr>
          <w:lang w:val="de-AT"/>
        </w:rPr>
      </w:pPr>
      <w:r w:rsidRPr="00A31364">
        <w:rPr>
          <w:lang w:val="de-AT"/>
        </w:rPr>
        <w:t>yinširib</w:t>
      </w:r>
    </w:p>
    <w:p w:rsidR="002F59DD" w:rsidRPr="00A31364" w:rsidRDefault="002F59DD" w:rsidP="00A608C2">
      <w:pPr>
        <w:pStyle w:val="Liste"/>
        <w:rPr>
          <w:lang w:val="de-AT"/>
        </w:rPr>
      </w:pPr>
      <w:r w:rsidRPr="00A31364">
        <w:rPr>
          <w:lang w:val="de-AT"/>
        </w:rPr>
        <w:t>yinlaff</w:t>
      </w:r>
    </w:p>
    <w:p w:rsidR="002F59DD" w:rsidRPr="00A31364" w:rsidRDefault="002F59DD" w:rsidP="00A608C2">
      <w:pPr>
        <w:pStyle w:val="Liste"/>
        <w:rPr>
          <w:lang w:val="de-AT"/>
        </w:rPr>
      </w:pPr>
      <w:r>
        <w:rPr>
          <w:i/>
          <w:lang w:val="de-AT"/>
        </w:rPr>
        <w:t xml:space="preserve">yuguṭfūnu </w:t>
      </w:r>
      <w:r w:rsidRPr="00A31364">
        <w:rPr>
          <w:lang w:val="de-AT"/>
        </w:rPr>
        <w:t>sie pflücken</w:t>
      </w:r>
    </w:p>
    <w:p w:rsidR="002F59DD" w:rsidRPr="00A31364" w:rsidRDefault="002F59DD" w:rsidP="00A608C2">
      <w:pPr>
        <w:pStyle w:val="Liste"/>
        <w:rPr>
          <w:lang w:val="de-AT"/>
        </w:rPr>
      </w:pPr>
      <w:r w:rsidRPr="00A31364">
        <w:rPr>
          <w:lang w:val="de-AT"/>
        </w:rPr>
        <w:t>yiṭbaxūnu</w:t>
      </w:r>
    </w:p>
    <w:p w:rsidR="002F59DD" w:rsidRDefault="002F59DD" w:rsidP="00A608C2">
      <w:pPr>
        <w:pStyle w:val="Liste"/>
        <w:rPr>
          <w:lang w:val="de-AT"/>
        </w:rPr>
      </w:pPr>
      <w:r w:rsidRPr="00A31364">
        <w:rPr>
          <w:lang w:val="de-AT"/>
        </w:rPr>
        <w:t>yifawwrūn kochen</w:t>
      </w:r>
    </w:p>
    <w:p w:rsidR="002F59DD" w:rsidRDefault="002F59DD" w:rsidP="00A608C2">
      <w:pPr>
        <w:pStyle w:val="Liste"/>
        <w:rPr>
          <w:lang w:val="de-AT"/>
        </w:rPr>
      </w:pPr>
      <w:r>
        <w:rPr>
          <w:lang w:val="de-AT"/>
        </w:rPr>
        <w:t>čīgit farrik = çiğ köfte</w:t>
      </w:r>
    </w:p>
    <w:p w:rsidR="002F59DD" w:rsidRPr="00CA66AE" w:rsidRDefault="002F59DD" w:rsidP="00A608C2">
      <w:pPr>
        <w:pStyle w:val="Liste"/>
        <w:rPr>
          <w:lang w:val="de-AT"/>
        </w:rPr>
      </w:pPr>
      <w:r>
        <w:rPr>
          <w:lang w:val="de-AT"/>
        </w:rPr>
        <w:t xml:space="preserve">čīgt-in mistáwiye </w:t>
      </w:r>
      <w:r w:rsidRPr="00CA66AE">
        <w:rPr>
          <w:lang w:val="de-AT"/>
        </w:rPr>
        <w:t>gekochte köfte</w:t>
      </w:r>
    </w:p>
    <w:p w:rsidR="002F59DD" w:rsidRPr="007F5DBD" w:rsidRDefault="002F59DD" w:rsidP="00A608C2">
      <w:pPr>
        <w:pStyle w:val="Liste"/>
        <w:rPr>
          <w:lang w:val="en-US"/>
        </w:rPr>
      </w:pPr>
      <w:proofErr w:type="gramStart"/>
      <w:r w:rsidRPr="007F5DBD">
        <w:rPr>
          <w:color w:val="FF0000"/>
          <w:lang w:val="en-US"/>
        </w:rPr>
        <w:t>mḥammūṣ</w:t>
      </w:r>
      <w:r w:rsidRPr="007F5DBD">
        <w:rPr>
          <w:lang w:val="en-US"/>
        </w:rPr>
        <w:t xml:space="preserve"> ?</w:t>
      </w:r>
      <w:proofErr w:type="gramEnd"/>
      <w:r w:rsidRPr="007F5DBD">
        <w:rPr>
          <w:lang w:val="en-US"/>
        </w:rPr>
        <w:t xml:space="preserve"> kızartma</w:t>
      </w:r>
    </w:p>
    <w:p w:rsidR="002F59DD" w:rsidRPr="007F5DBD" w:rsidRDefault="002F59DD" w:rsidP="002F59DD">
      <w:pPr>
        <w:jc w:val="both"/>
        <w:rPr>
          <w:lang w:val="en-US"/>
        </w:rPr>
      </w:pPr>
    </w:p>
    <w:p w:rsidR="005E0956" w:rsidRPr="007F5DBD" w:rsidRDefault="005E0956" w:rsidP="006E14BD">
      <w:pPr>
        <w:pStyle w:val="Textkrper"/>
        <w:rPr>
          <w:lang w:val="en-US"/>
        </w:rPr>
        <w:sectPr w:rsidR="005E0956" w:rsidRPr="007F5DBD" w:rsidSect="00E37A9F">
          <w:headerReference w:type="even" r:id="rId9"/>
          <w:headerReference w:type="default" r:id="rId10"/>
          <w:headerReference w:type="first" r:id="rId11"/>
          <w:pgSz w:w="11906" w:h="16838"/>
          <w:pgMar w:top="1417" w:right="1417" w:bottom="1134" w:left="1417" w:header="708" w:footer="708" w:gutter="0"/>
          <w:cols w:space="708"/>
          <w:titlePg/>
          <w:docGrid w:linePitch="360"/>
        </w:sectPr>
      </w:pPr>
    </w:p>
    <w:p w:rsidR="005E0956" w:rsidRPr="00BD0A68" w:rsidRDefault="005E0956" w:rsidP="005E0956">
      <w:pPr>
        <w:pStyle w:val="berschrift2"/>
        <w:rPr>
          <w:noProof/>
          <w:lang w:val="en-US"/>
        </w:rPr>
      </w:pPr>
      <w:r w:rsidRPr="00BD0A68">
        <w:rPr>
          <w:noProof/>
          <w:lang w:val="en-US"/>
        </w:rPr>
        <w:t>Urfa-012: Lentils</w:t>
      </w:r>
      <w:r w:rsidR="00A0128E" w:rsidRPr="00BD0A68">
        <w:rPr>
          <w:noProof/>
          <w:lang w:val="en-US"/>
        </w:rPr>
        <w:t xml:space="preserve"> and Thistles</w:t>
      </w:r>
      <w:r w:rsidR="000E17D9">
        <w:rPr>
          <w:noProof/>
          <w:lang w:val="en-US"/>
        </w:rPr>
        <w:t xml:space="preserve"> </w:t>
      </w:r>
      <w:r w:rsidR="000E17D9" w:rsidRPr="00EC6A71">
        <w:rPr>
          <w:color w:val="00B050"/>
          <w:lang w:val="en-US"/>
        </w:rPr>
        <w:t>[</w:t>
      </w:r>
      <w:r w:rsidR="000E17D9">
        <w:rPr>
          <w:color w:val="00B050"/>
          <w:lang w:val="en-US"/>
        </w:rPr>
        <w:t>control/trans]</w:t>
      </w:r>
    </w:p>
    <w:p w:rsidR="005E0956" w:rsidRPr="00BD0A68" w:rsidRDefault="005E0956" w:rsidP="00A608C2">
      <w:pPr>
        <w:pStyle w:val="Liste"/>
        <w:rPr>
          <w:noProof/>
          <w:lang w:val="en-US"/>
        </w:rPr>
      </w:pPr>
      <w:r w:rsidRPr="00BD0A68">
        <w:rPr>
          <w:noProof/>
          <w:lang w:val="en-US"/>
        </w:rPr>
        <w:t>Ismail, 5.5.2010, 5:40</w:t>
      </w:r>
    </w:p>
    <w:p w:rsidR="00AC674C" w:rsidRPr="00AC674C" w:rsidRDefault="00AC674C" w:rsidP="00A608C2">
      <w:pPr>
        <w:pStyle w:val="Liste"/>
        <w:rPr>
          <w:noProof/>
          <w:lang w:val="en-US"/>
        </w:rPr>
      </w:pPr>
      <w:r w:rsidRPr="00AC674C">
        <w:rPr>
          <w:noProof/>
          <w:lang w:val="en-US"/>
        </w:rPr>
        <w:t>Uses a few words he has heard in Syria and Iraq</w:t>
      </w:r>
    </w:p>
    <w:p w:rsidR="00AC674C" w:rsidRPr="00AC674C" w:rsidRDefault="00AC674C" w:rsidP="00A608C2">
      <w:pPr>
        <w:pStyle w:val="Liste"/>
        <w:rPr>
          <w:noProof/>
          <w:lang w:val="en-US"/>
        </w:rPr>
      </w:pPr>
      <w:r>
        <w:rPr>
          <w:noProof/>
          <w:lang w:val="en-US"/>
        </w:rPr>
        <w:t>waraqa besides wruga, miyye besides ímye, ya</w:t>
      </w:r>
      <w:r w:rsidR="00D7289A">
        <w:rPr>
          <w:noProof/>
          <w:lang w:val="en-US"/>
        </w:rPr>
        <w:t>ˁ</w:t>
      </w:r>
      <w:r>
        <w:rPr>
          <w:noProof/>
          <w:lang w:val="en-US"/>
        </w:rPr>
        <w:t>ṭi besides yinṭi</w:t>
      </w:r>
      <w:r w:rsidR="00C22411">
        <w:rPr>
          <w:noProof/>
          <w:lang w:val="en-US"/>
        </w:rPr>
        <w:t>, kwayyis besides zēn</w:t>
      </w:r>
    </w:p>
    <w:p w:rsidR="005E0956" w:rsidRPr="00AC674C" w:rsidRDefault="005E0956" w:rsidP="005E0956">
      <w:pPr>
        <w:rPr>
          <w:noProof/>
          <w:lang w:val="en-US"/>
        </w:rPr>
      </w:pPr>
    </w:p>
    <w:tbl>
      <w:tblPr>
        <w:tblStyle w:val="Tabellenraster"/>
        <w:tblW w:w="0" w:type="auto"/>
        <w:tblLook w:val="04A0" w:firstRow="1" w:lastRow="0" w:firstColumn="1" w:lastColumn="0" w:noHBand="0" w:noVBand="1"/>
      </w:tblPr>
      <w:tblGrid>
        <w:gridCol w:w="817"/>
        <w:gridCol w:w="3969"/>
        <w:gridCol w:w="4253"/>
      </w:tblGrid>
      <w:tr w:rsidR="00F25CC5" w:rsidRPr="00AF1BAA" w:rsidTr="00F25CC5">
        <w:tc>
          <w:tcPr>
            <w:tcW w:w="817" w:type="dxa"/>
          </w:tcPr>
          <w:p w:rsidR="00F25CC5" w:rsidRPr="00F25CC5" w:rsidRDefault="00B80FE2" w:rsidP="00B80FE2">
            <w:pPr>
              <w:rPr>
                <w:lang w:val="de-AT"/>
              </w:rPr>
            </w:pPr>
            <w:r>
              <w:rPr>
                <w:lang w:val="de-AT"/>
              </w:rPr>
              <w:t>0.4</w:t>
            </w:r>
          </w:p>
        </w:tc>
        <w:tc>
          <w:tcPr>
            <w:tcW w:w="3969" w:type="dxa"/>
          </w:tcPr>
          <w:p w:rsidR="00F25CC5" w:rsidRPr="00F25CC5" w:rsidRDefault="00B80FE2" w:rsidP="00B80FE2">
            <w:pPr>
              <w:rPr>
                <w:lang w:val="de-AT"/>
              </w:rPr>
            </w:pPr>
            <w:r>
              <w:rPr>
                <w:lang w:val="de-AT"/>
              </w:rPr>
              <w:t>hāḏa al-</w:t>
            </w:r>
            <w:r w:rsidR="00D7289A">
              <w:rPr>
                <w:lang w:val="de-AT"/>
              </w:rPr>
              <w:t>ˁ</w:t>
            </w:r>
            <w:r>
              <w:rPr>
                <w:lang w:val="de-AT"/>
              </w:rPr>
              <w:t>ada</w:t>
            </w:r>
            <w:r w:rsidR="00F25CC5" w:rsidRPr="00F25CC5">
              <w:rPr>
                <w:lang w:val="de-AT"/>
              </w:rPr>
              <w:t>s, yizra</w:t>
            </w:r>
            <w:r w:rsidR="00D7289A">
              <w:rPr>
                <w:lang w:val="de-AT"/>
              </w:rPr>
              <w:t>ˁ</w:t>
            </w:r>
            <w:r w:rsidR="00F25CC5" w:rsidRPr="00F25CC5">
              <w:rPr>
                <w:lang w:val="de-AT"/>
              </w:rPr>
              <w:t xml:space="preserve">ūnu </w:t>
            </w:r>
            <w:r w:rsidR="00D7289A">
              <w:rPr>
                <w:lang w:val="de-AT"/>
              </w:rPr>
              <w:t>ˀ</w:t>
            </w:r>
            <w:r w:rsidR="00F25CC5" w:rsidRPr="00F25CC5">
              <w:rPr>
                <w:lang w:val="de-AT"/>
              </w:rPr>
              <w:t xml:space="preserve">onikinǧi </w:t>
            </w:r>
            <w:r w:rsidR="00D7289A">
              <w:rPr>
                <w:lang w:val="de-AT"/>
              </w:rPr>
              <w:t>ˀ</w:t>
            </w:r>
            <w:r>
              <w:rPr>
                <w:lang w:val="de-AT"/>
              </w:rPr>
              <w:t xml:space="preserve">ay, </w:t>
            </w:r>
            <w:r w:rsidR="00D7289A">
              <w:rPr>
                <w:lang w:val="de-AT"/>
              </w:rPr>
              <w:t>ˀ</w:t>
            </w:r>
            <w:r w:rsidR="00F25CC5" w:rsidRPr="00F25CC5">
              <w:rPr>
                <w:lang w:val="de-AT"/>
              </w:rPr>
              <w:t>onbirinǧi ay, xam</w:t>
            </w:r>
            <w:r>
              <w:rPr>
                <w:lang w:val="de-AT"/>
              </w:rPr>
              <w:t>ǝ</w:t>
            </w:r>
            <w:r w:rsidR="00F25CC5" w:rsidRPr="00F25CC5">
              <w:rPr>
                <w:lang w:val="de-AT"/>
              </w:rPr>
              <w:t>s tušhur y</w:t>
            </w:r>
            <w:r>
              <w:rPr>
                <w:lang w:val="de-AT"/>
              </w:rPr>
              <w:t>ḏ̣all hī</w:t>
            </w:r>
            <w:r w:rsidR="00F25CC5" w:rsidRPr="00F25CC5">
              <w:rPr>
                <w:lang w:val="de-AT"/>
              </w:rPr>
              <w:t>č</w:t>
            </w:r>
            <w:r>
              <w:rPr>
                <w:lang w:val="de-AT"/>
              </w:rPr>
              <w:t xml:space="preserve">iḏ, </w:t>
            </w:r>
            <w:r w:rsidR="00D7289A">
              <w:rPr>
                <w:lang w:val="de-AT"/>
              </w:rPr>
              <w:t>ˀ</w:t>
            </w:r>
            <w:r w:rsidR="00F25CC5" w:rsidRPr="00F25CC5">
              <w:rPr>
                <w:lang w:val="de-AT"/>
              </w:rPr>
              <w:t>arba</w:t>
            </w:r>
            <w:r w:rsidR="00D7289A">
              <w:rPr>
                <w:lang w:val="de-AT"/>
              </w:rPr>
              <w:t>ˁ</w:t>
            </w:r>
            <w:r w:rsidR="00F25CC5" w:rsidRPr="00F25CC5">
              <w:rPr>
                <w:lang w:val="de-AT"/>
              </w:rPr>
              <w:t xml:space="preserve"> tušhur, xamǝs tušhur, sitt tušhur. ba</w:t>
            </w:r>
            <w:r w:rsidR="00D7289A">
              <w:rPr>
                <w:lang w:val="de-AT"/>
              </w:rPr>
              <w:t>ˁ</w:t>
            </w:r>
            <w:r w:rsidR="00F25CC5" w:rsidRPr="00F25CC5">
              <w:rPr>
                <w:lang w:val="de-AT"/>
              </w:rPr>
              <w:t>dēn yiǧūn yiḥaṣṣdūnu b-al-mōtōrāt, yōm-</w:t>
            </w:r>
            <w:r w:rsidR="00F25CC5" w:rsidRPr="00B80FE2">
              <w:rPr>
                <w:lang w:val="de-AT"/>
              </w:rPr>
              <w:t>innu y</w:t>
            </w:r>
            <w:r w:rsidRPr="00B80FE2">
              <w:rPr>
                <w:lang w:val="de-AT"/>
              </w:rPr>
              <w:t>ī</w:t>
            </w:r>
            <w:r w:rsidR="00F25CC5" w:rsidRPr="00B80FE2">
              <w:rPr>
                <w:lang w:val="de-AT"/>
              </w:rPr>
              <w:t xml:space="preserve">bas, </w:t>
            </w:r>
            <w:r w:rsidR="00D7289A">
              <w:rPr>
                <w:lang w:val="de-AT"/>
              </w:rPr>
              <w:t>ˁ</w:t>
            </w:r>
            <w:r w:rsidR="00F25CC5" w:rsidRPr="00B80FE2">
              <w:rPr>
                <w:lang w:val="de-AT"/>
              </w:rPr>
              <w:t>ugub</w:t>
            </w:r>
            <w:r w:rsidR="00F25CC5" w:rsidRPr="00F25CC5">
              <w:rPr>
                <w:lang w:val="de-AT"/>
              </w:rPr>
              <w:t xml:space="preserve"> xamǝs</w:t>
            </w:r>
            <w:r>
              <w:rPr>
                <w:lang w:val="de-AT"/>
              </w:rPr>
              <w:t>ṭ</w:t>
            </w:r>
            <w:r w:rsidR="00F25CC5" w:rsidRPr="00F25CC5">
              <w:rPr>
                <w:lang w:val="de-AT"/>
              </w:rPr>
              <w:t>a</w:t>
            </w:r>
            <w:r w:rsidR="00D7289A">
              <w:rPr>
                <w:lang w:val="de-AT"/>
              </w:rPr>
              <w:t>ˁ</w:t>
            </w:r>
            <w:r>
              <w:rPr>
                <w:lang w:val="de-AT"/>
              </w:rPr>
              <w:t>ǝ</w:t>
            </w:r>
            <w:r w:rsidR="00F25CC5" w:rsidRPr="00F25CC5">
              <w:rPr>
                <w:lang w:val="de-AT"/>
              </w:rPr>
              <w:t>š yōm hīčiḏ, ba</w:t>
            </w:r>
            <w:r w:rsidR="00D7289A">
              <w:rPr>
                <w:lang w:val="de-AT"/>
              </w:rPr>
              <w:t>ˁ</w:t>
            </w:r>
            <w:r>
              <w:rPr>
                <w:lang w:val="de-AT"/>
              </w:rPr>
              <w:t>a</w:t>
            </w:r>
            <w:r w:rsidR="00F25CC5" w:rsidRPr="00F25CC5">
              <w:rPr>
                <w:lang w:val="de-AT"/>
              </w:rPr>
              <w:t xml:space="preserve">d-ma yības b-al-mōtōrāt yiḥaṣṣdūnu, </w:t>
            </w:r>
            <w:r>
              <w:rPr>
                <w:lang w:val="de-AT"/>
              </w:rPr>
              <w:t>yuṭ</w:t>
            </w:r>
            <w:r w:rsidRPr="00F25CC5">
              <w:rPr>
                <w:lang w:val="de-AT"/>
              </w:rPr>
              <w:t>l</w:t>
            </w:r>
            <w:r>
              <w:rPr>
                <w:lang w:val="de-AT"/>
              </w:rPr>
              <w:t>u</w:t>
            </w:r>
            <w:r w:rsidR="00D7289A">
              <w:rPr>
                <w:lang w:val="de-AT"/>
              </w:rPr>
              <w:t>ˁ</w:t>
            </w:r>
            <w:r w:rsidRPr="00F25CC5">
              <w:rPr>
                <w:lang w:val="de-AT"/>
              </w:rPr>
              <w:t xml:space="preserve">ūn at-tibin </w:t>
            </w:r>
            <w:r w:rsidR="00D7289A">
              <w:rPr>
                <w:lang w:val="de-AT"/>
              </w:rPr>
              <w:t>ˁ</w:t>
            </w:r>
            <w:r w:rsidRPr="00F25CC5">
              <w:rPr>
                <w:lang w:val="de-AT"/>
              </w:rPr>
              <w:t>ayrǝ</w:t>
            </w:r>
          </w:p>
        </w:tc>
        <w:tc>
          <w:tcPr>
            <w:tcW w:w="4253" w:type="dxa"/>
          </w:tcPr>
          <w:p w:rsidR="00F25CC5" w:rsidRPr="00AF1BAA" w:rsidRDefault="00AF1BAA" w:rsidP="00AC674C">
            <w:pPr>
              <w:rPr>
                <w:lang w:val="en-US"/>
              </w:rPr>
            </w:pPr>
            <w:r w:rsidRPr="00AF1BAA">
              <w:rPr>
                <w:lang w:val="en-US"/>
              </w:rPr>
              <w:t>These are lentils</w:t>
            </w:r>
            <w:r>
              <w:rPr>
                <w:lang w:val="en-US"/>
              </w:rPr>
              <w:t>;</w:t>
            </w:r>
            <w:r w:rsidRPr="00AF1BAA">
              <w:rPr>
                <w:lang w:val="en-US"/>
              </w:rPr>
              <w:t xml:space="preserve"> they seed them in December</w:t>
            </w:r>
            <w:r>
              <w:rPr>
                <w:lang w:val="en-US"/>
              </w:rPr>
              <w:t xml:space="preserve">, or in November. They remain five months like this, four, five months, six months. Then they start to harvest them with </w:t>
            </w:r>
            <w:r w:rsidR="00AC674C">
              <w:rPr>
                <w:lang w:val="en-US"/>
              </w:rPr>
              <w:t>reaper</w:t>
            </w:r>
            <w:r>
              <w:rPr>
                <w:lang w:val="en-US"/>
              </w:rPr>
              <w:t xml:space="preserve">s. When they are dry. Fifteen days after they have dried, they harvest them with </w:t>
            </w:r>
            <w:r w:rsidR="00AC674C">
              <w:rPr>
                <w:lang w:val="en-US"/>
              </w:rPr>
              <w:t>reaper</w:t>
            </w:r>
            <w:r>
              <w:rPr>
                <w:lang w:val="en-US"/>
              </w:rPr>
              <w:t xml:space="preserve">s and </w:t>
            </w:r>
            <w:r w:rsidR="00AC674C">
              <w:rPr>
                <w:lang w:val="en-US"/>
              </w:rPr>
              <w:t>they put the straw aside.</w:t>
            </w:r>
          </w:p>
        </w:tc>
      </w:tr>
      <w:tr w:rsidR="00F25CC5" w:rsidRPr="00AC674C" w:rsidTr="00F25CC5">
        <w:tc>
          <w:tcPr>
            <w:tcW w:w="817" w:type="dxa"/>
          </w:tcPr>
          <w:p w:rsidR="00F25CC5" w:rsidRPr="00AF1BAA" w:rsidRDefault="00B80FE2" w:rsidP="00B80FE2">
            <w:pPr>
              <w:rPr>
                <w:lang w:val="en-US"/>
              </w:rPr>
            </w:pPr>
            <w:r w:rsidRPr="00AF1BAA">
              <w:rPr>
                <w:lang w:val="en-US"/>
              </w:rPr>
              <w:t>0.25</w:t>
            </w:r>
          </w:p>
        </w:tc>
        <w:tc>
          <w:tcPr>
            <w:tcW w:w="3969" w:type="dxa"/>
          </w:tcPr>
          <w:p w:rsidR="00F25CC5" w:rsidRPr="00BD0A68" w:rsidRDefault="00F25CC5" w:rsidP="00B80FE2">
            <w:pPr>
              <w:rPr>
                <w:lang w:val="en-US"/>
              </w:rPr>
            </w:pPr>
            <w:proofErr w:type="gramStart"/>
            <w:r w:rsidRPr="00AF1BAA">
              <w:rPr>
                <w:lang w:val="en-US"/>
              </w:rPr>
              <w:t>tibnu</w:t>
            </w:r>
            <w:proofErr w:type="gramEnd"/>
            <w:r w:rsidRPr="00AF1BAA">
              <w:rPr>
                <w:lang w:val="en-US"/>
              </w:rPr>
              <w:t xml:space="preserve"> w-al-</w:t>
            </w:r>
            <w:r w:rsidR="00D7289A">
              <w:rPr>
                <w:lang w:val="en-US"/>
              </w:rPr>
              <w:t>ˁ</w:t>
            </w:r>
            <w:r w:rsidRPr="00AF1BAA">
              <w:rPr>
                <w:lang w:val="en-US"/>
              </w:rPr>
              <w:t xml:space="preserve">adas </w:t>
            </w:r>
            <w:r w:rsidR="00D7289A">
              <w:rPr>
                <w:lang w:val="en-US"/>
              </w:rPr>
              <w:t>ˁ</w:t>
            </w:r>
            <w:r w:rsidRPr="00AF1BAA">
              <w:rPr>
                <w:lang w:val="en-US"/>
              </w:rPr>
              <w:t>ayrǝ, w-al-</w:t>
            </w:r>
            <w:r w:rsidR="00D7289A">
              <w:rPr>
                <w:lang w:val="en-US"/>
              </w:rPr>
              <w:t>ˁ</w:t>
            </w:r>
            <w:r w:rsidRPr="00AF1BAA">
              <w:rPr>
                <w:lang w:val="en-US"/>
              </w:rPr>
              <w:t xml:space="preserve">adas </w:t>
            </w:r>
            <w:r w:rsidR="00D7289A">
              <w:rPr>
                <w:lang w:val="en-US"/>
              </w:rPr>
              <w:t>ˁ</w:t>
            </w:r>
            <w:r w:rsidRPr="00AF1BAA">
              <w:rPr>
                <w:lang w:val="en-US"/>
              </w:rPr>
              <w:t>ād yāx</w:t>
            </w:r>
            <w:r w:rsidR="00B80FE2" w:rsidRPr="00AF1BAA">
              <w:rPr>
                <w:lang w:val="en-US"/>
              </w:rPr>
              <w:t>ḏ</w:t>
            </w:r>
            <w:r w:rsidRPr="00AF1BAA">
              <w:rPr>
                <w:lang w:val="en-US"/>
              </w:rPr>
              <w:t xml:space="preserve">ūnu </w:t>
            </w:r>
            <w:r w:rsidR="00D7289A">
              <w:rPr>
                <w:lang w:val="en-US"/>
              </w:rPr>
              <w:t>ˀ</w:t>
            </w:r>
            <w:r w:rsidRPr="00AF1BAA">
              <w:rPr>
                <w:lang w:val="en-US"/>
              </w:rPr>
              <w:t>ahalu ybī</w:t>
            </w:r>
            <w:r w:rsidR="00D7289A">
              <w:rPr>
                <w:lang w:val="en-US"/>
              </w:rPr>
              <w:t>ˁ</w:t>
            </w:r>
            <w:r w:rsidRPr="00AF1BAA">
              <w:rPr>
                <w:lang w:val="en-US"/>
              </w:rPr>
              <w:t>ūnu b-al-</w:t>
            </w:r>
            <w:r w:rsidR="00D7289A">
              <w:rPr>
                <w:lang w:val="en-US"/>
              </w:rPr>
              <w:t>ˁ</w:t>
            </w:r>
            <w:r w:rsidRPr="00AF1BAA">
              <w:rPr>
                <w:lang w:val="en-US"/>
              </w:rPr>
              <w:t>arṣa, b-al-</w:t>
            </w:r>
            <w:r w:rsidR="00D7289A">
              <w:rPr>
                <w:lang w:val="en-US"/>
              </w:rPr>
              <w:t>ˁ</w:t>
            </w:r>
            <w:r w:rsidRPr="00AF1BAA">
              <w:rPr>
                <w:lang w:val="en-US"/>
              </w:rPr>
              <w:t>arṣa yibī</w:t>
            </w:r>
            <w:r w:rsidR="00D7289A">
              <w:rPr>
                <w:lang w:val="en-US"/>
              </w:rPr>
              <w:t>ˁ</w:t>
            </w:r>
            <w:r w:rsidRPr="00AF1BAA">
              <w:rPr>
                <w:lang w:val="en-US"/>
              </w:rPr>
              <w:t>ūnu, al-</w:t>
            </w:r>
            <w:r w:rsidR="00D7289A">
              <w:rPr>
                <w:lang w:val="en-US"/>
              </w:rPr>
              <w:t>ˁ</w:t>
            </w:r>
            <w:r w:rsidRPr="00AF1BAA">
              <w:rPr>
                <w:lang w:val="en-US"/>
              </w:rPr>
              <w:t>adas ta</w:t>
            </w:r>
            <w:r w:rsidR="00B80FE2" w:rsidRPr="00AF1BAA">
              <w:rPr>
                <w:lang w:val="en-US"/>
              </w:rPr>
              <w:t>q</w:t>
            </w:r>
            <w:r w:rsidRPr="00AF1BAA">
              <w:rPr>
                <w:lang w:val="en-US"/>
              </w:rPr>
              <w:t>rīban</w:t>
            </w:r>
            <w:r w:rsidR="00B80FE2" w:rsidRPr="00AF1BAA">
              <w:rPr>
                <w:lang w:val="en-US"/>
              </w:rPr>
              <w:t>,</w:t>
            </w:r>
            <w:r w:rsidRPr="00AF1BAA">
              <w:rPr>
                <w:lang w:val="en-US"/>
              </w:rPr>
              <w:t xml:space="preserve"> </w:t>
            </w:r>
            <w:r w:rsidRPr="00BD0A68">
              <w:rPr>
                <w:lang w:val="en-US"/>
              </w:rPr>
              <w:t>al-</w:t>
            </w:r>
            <w:r w:rsidR="00D7289A">
              <w:rPr>
                <w:lang w:val="en-US"/>
              </w:rPr>
              <w:t>ˁ</w:t>
            </w:r>
            <w:r w:rsidRPr="00BD0A68">
              <w:rPr>
                <w:lang w:val="en-US"/>
              </w:rPr>
              <w:t>adas al… hāḏa al-xa</w:t>
            </w:r>
            <w:r w:rsidR="00B80FE2" w:rsidRPr="00BD0A68">
              <w:rPr>
                <w:lang w:val="en-US"/>
              </w:rPr>
              <w:t xml:space="preserve">ḏ̣ar </w:t>
            </w:r>
            <w:r w:rsidR="00B80FE2">
              <w:rPr>
                <w:lang w:val="de-AT"/>
              </w:rPr>
              <w:t>ᵊ</w:t>
            </w:r>
            <w:r w:rsidRPr="00BD0A68">
              <w:rPr>
                <w:lang w:val="en-US"/>
              </w:rPr>
              <w:t>ngul-lu, yeşil mercimek, ybī</w:t>
            </w:r>
            <w:r w:rsidR="00D7289A">
              <w:rPr>
                <w:lang w:val="en-US"/>
              </w:rPr>
              <w:t>ˁ</w:t>
            </w:r>
            <w:r w:rsidRPr="00BD0A68">
              <w:rPr>
                <w:lang w:val="en-US"/>
              </w:rPr>
              <w:t>ūn kīl</w:t>
            </w:r>
            <w:r w:rsidR="00215144" w:rsidRPr="00BD0A68">
              <w:rPr>
                <w:lang w:val="en-US"/>
              </w:rPr>
              <w:t>a</w:t>
            </w:r>
            <w:r w:rsidR="00B80FE2" w:rsidRPr="00BD0A68">
              <w:rPr>
                <w:lang w:val="en-US"/>
              </w:rPr>
              <w:t>wu</w:t>
            </w:r>
            <w:r w:rsidRPr="00BD0A68">
              <w:rPr>
                <w:lang w:val="en-US"/>
              </w:rPr>
              <w:t xml:space="preserve"> wara</w:t>
            </w:r>
            <w:r w:rsidR="00B80FE2" w:rsidRPr="00BD0A68">
              <w:rPr>
                <w:lang w:val="en-US"/>
              </w:rPr>
              <w:t>qa, b-w</w:t>
            </w:r>
            <w:r w:rsidRPr="00BD0A68">
              <w:rPr>
                <w:lang w:val="en-US"/>
              </w:rPr>
              <w:t>r</w:t>
            </w:r>
            <w:r w:rsidR="00B80FE2" w:rsidRPr="00BD0A68">
              <w:rPr>
                <w:lang w:val="en-US"/>
              </w:rPr>
              <w:t>u</w:t>
            </w:r>
            <w:r w:rsidRPr="00BD0A68">
              <w:rPr>
                <w:lang w:val="en-US"/>
              </w:rPr>
              <w:t>ga</w:t>
            </w:r>
            <w:r w:rsidR="00B80FE2" w:rsidRPr="00BD0A68">
              <w:rPr>
                <w:lang w:val="en-US"/>
              </w:rPr>
              <w:t>,</w:t>
            </w:r>
            <w:r w:rsidRPr="00BD0A68">
              <w:rPr>
                <w:lang w:val="en-US"/>
              </w:rPr>
              <w:t xml:space="preserve"> al-kīl</w:t>
            </w:r>
            <w:r w:rsidR="00B80FE2" w:rsidRPr="00BD0A68">
              <w:rPr>
                <w:lang w:val="en-US"/>
              </w:rPr>
              <w:t>o</w:t>
            </w:r>
            <w:r w:rsidRPr="00BD0A68">
              <w:rPr>
                <w:lang w:val="en-US"/>
              </w:rPr>
              <w:t>, al-</w:t>
            </w:r>
            <w:r w:rsidR="00D7289A">
              <w:rPr>
                <w:lang w:val="en-US"/>
              </w:rPr>
              <w:t>ˁ</w:t>
            </w:r>
            <w:r w:rsidRPr="00BD0A68">
              <w:rPr>
                <w:lang w:val="en-US"/>
              </w:rPr>
              <w:t xml:space="preserve">adas. </w:t>
            </w:r>
          </w:p>
        </w:tc>
        <w:tc>
          <w:tcPr>
            <w:tcW w:w="4253" w:type="dxa"/>
          </w:tcPr>
          <w:p w:rsidR="00F25CC5" w:rsidRPr="00AC674C" w:rsidRDefault="00AC674C" w:rsidP="00AC674C">
            <w:pPr>
              <w:rPr>
                <w:lang w:val="en-US"/>
              </w:rPr>
            </w:pPr>
            <w:r w:rsidRPr="00AC674C">
              <w:rPr>
                <w:lang w:val="en-US"/>
              </w:rPr>
              <w:t xml:space="preserve">The straw and the lentils are seperated. </w:t>
            </w:r>
            <w:r>
              <w:rPr>
                <w:lang w:val="en-US"/>
              </w:rPr>
              <w:t xml:space="preserve">Their owners take them and sell them at the corn-exchange, at the corn-exchange. They sell them for about… the lentils, we call </w:t>
            </w:r>
            <w:proofErr w:type="gramStart"/>
            <w:r>
              <w:rPr>
                <w:lang w:val="en-US"/>
              </w:rPr>
              <w:t>this (kind) green lentils</w:t>
            </w:r>
            <w:proofErr w:type="gramEnd"/>
            <w:r>
              <w:rPr>
                <w:lang w:val="en-US"/>
              </w:rPr>
              <w:t>, they sell them for one Lira per kilo, one Lira for one kilo lentils.</w:t>
            </w:r>
          </w:p>
        </w:tc>
      </w:tr>
      <w:tr w:rsidR="00F25CC5" w:rsidRPr="00AC674C" w:rsidTr="00F25CC5">
        <w:tc>
          <w:tcPr>
            <w:tcW w:w="817" w:type="dxa"/>
          </w:tcPr>
          <w:p w:rsidR="00F25CC5" w:rsidRPr="00F25CC5" w:rsidRDefault="00B80FE2" w:rsidP="00B80FE2">
            <w:pPr>
              <w:rPr>
                <w:lang w:val="de-AT"/>
              </w:rPr>
            </w:pPr>
            <w:r>
              <w:rPr>
                <w:lang w:val="de-AT"/>
              </w:rPr>
              <w:t>0.42</w:t>
            </w:r>
          </w:p>
        </w:tc>
        <w:tc>
          <w:tcPr>
            <w:tcW w:w="3969" w:type="dxa"/>
          </w:tcPr>
          <w:p w:rsidR="00F25CC5" w:rsidRPr="00F25CC5" w:rsidRDefault="00215144" w:rsidP="00AC674C">
            <w:pPr>
              <w:rPr>
                <w:lang w:val="de-AT"/>
              </w:rPr>
            </w:pPr>
            <w:r>
              <w:rPr>
                <w:lang w:val="de-AT"/>
              </w:rPr>
              <w:t>w</w:t>
            </w:r>
            <w:r w:rsidR="00F25CC5" w:rsidRPr="00F25CC5">
              <w:rPr>
                <w:lang w:val="de-AT"/>
              </w:rPr>
              <w:t>-</w:t>
            </w:r>
            <w:r>
              <w:rPr>
                <w:lang w:val="de-AT"/>
              </w:rPr>
              <w:t>a</w:t>
            </w:r>
            <w:r w:rsidR="00F25CC5" w:rsidRPr="00F25CC5">
              <w:rPr>
                <w:lang w:val="de-AT"/>
              </w:rPr>
              <w:t>t-tibin ybī</w:t>
            </w:r>
            <w:r w:rsidR="00D7289A">
              <w:rPr>
                <w:lang w:val="de-AT"/>
              </w:rPr>
              <w:t>ˁ</w:t>
            </w:r>
            <w:r w:rsidR="00F25CC5" w:rsidRPr="00F25CC5">
              <w:rPr>
                <w:lang w:val="de-AT"/>
              </w:rPr>
              <w:t xml:space="preserve">ūnu </w:t>
            </w:r>
            <w:r w:rsidR="00D7289A">
              <w:rPr>
                <w:lang w:val="de-AT"/>
              </w:rPr>
              <w:t>ˀ</w:t>
            </w:r>
            <w:r w:rsidR="00F25CC5" w:rsidRPr="00F25CC5">
              <w:rPr>
                <w:lang w:val="de-AT"/>
              </w:rPr>
              <w:t xml:space="preserve">ímyit ǧiriš, </w:t>
            </w:r>
            <w:r w:rsidR="00D7289A">
              <w:rPr>
                <w:lang w:val="de-AT"/>
              </w:rPr>
              <w:t>ˁ</w:t>
            </w:r>
            <w:r w:rsidR="00F25CC5" w:rsidRPr="00F25CC5">
              <w:rPr>
                <w:lang w:val="de-AT"/>
              </w:rPr>
              <w:t xml:space="preserve">ašr </w:t>
            </w:r>
            <w:r>
              <w:rPr>
                <w:lang w:val="de-AT"/>
              </w:rPr>
              <w:t>ᵊg</w:t>
            </w:r>
            <w:r w:rsidR="00F25CC5" w:rsidRPr="00F25CC5">
              <w:rPr>
                <w:lang w:val="de-AT"/>
              </w:rPr>
              <w:t xml:space="preserve">rūš </w:t>
            </w:r>
            <w:r>
              <w:rPr>
                <w:lang w:val="de-AT"/>
              </w:rPr>
              <w:t xml:space="preserve">– </w:t>
            </w:r>
            <w:r w:rsidR="00D7289A">
              <w:rPr>
                <w:lang w:val="de-AT"/>
              </w:rPr>
              <w:t>ˁ</w:t>
            </w:r>
            <w:r w:rsidRPr="00F25CC5">
              <w:rPr>
                <w:lang w:val="de-AT"/>
              </w:rPr>
              <w:t xml:space="preserve">ašr </w:t>
            </w:r>
            <w:r>
              <w:rPr>
                <w:lang w:val="de-AT"/>
              </w:rPr>
              <w:t>ᵊg</w:t>
            </w:r>
            <w:r w:rsidRPr="00F25CC5">
              <w:rPr>
                <w:lang w:val="de-AT"/>
              </w:rPr>
              <w:t xml:space="preserve">rūš </w:t>
            </w:r>
            <w:r>
              <w:rPr>
                <w:lang w:val="de-AT"/>
              </w:rPr>
              <w:t xml:space="preserve"> – </w:t>
            </w:r>
            <w:r w:rsidR="00D7289A">
              <w:rPr>
                <w:lang w:val="de-AT"/>
              </w:rPr>
              <w:t>ˁ</w:t>
            </w:r>
            <w:r w:rsidRPr="00F25CC5">
              <w:rPr>
                <w:lang w:val="de-AT"/>
              </w:rPr>
              <w:t xml:space="preserve">ašr </w:t>
            </w:r>
            <w:r>
              <w:rPr>
                <w:lang w:val="de-AT"/>
              </w:rPr>
              <w:t>ᵊg</w:t>
            </w:r>
            <w:r w:rsidRPr="00F25CC5">
              <w:rPr>
                <w:lang w:val="de-AT"/>
              </w:rPr>
              <w:t xml:space="preserve">rūš </w:t>
            </w:r>
            <w:r>
              <w:rPr>
                <w:lang w:val="de-AT"/>
              </w:rPr>
              <w:t>ya</w:t>
            </w:r>
            <w:r w:rsidR="00D7289A">
              <w:rPr>
                <w:lang w:val="de-AT"/>
              </w:rPr>
              <w:t>ˁ</w:t>
            </w:r>
            <w:r>
              <w:rPr>
                <w:lang w:val="de-AT"/>
              </w:rPr>
              <w:t>ni al-</w:t>
            </w:r>
            <w:r w:rsidR="00D7289A">
              <w:rPr>
                <w:lang w:val="de-AT"/>
              </w:rPr>
              <w:t>ˁ</w:t>
            </w:r>
            <w:r>
              <w:rPr>
                <w:lang w:val="de-AT"/>
              </w:rPr>
              <w:t>ašǝ</w:t>
            </w:r>
            <w:r w:rsidR="00F25CC5" w:rsidRPr="00F25CC5">
              <w:rPr>
                <w:lang w:val="de-AT"/>
              </w:rPr>
              <w:t>r kīlawāt wara</w:t>
            </w:r>
            <w:r>
              <w:rPr>
                <w:lang w:val="de-AT"/>
              </w:rPr>
              <w:t>q</w:t>
            </w:r>
            <w:r w:rsidR="00F25CC5" w:rsidRPr="00F25CC5">
              <w:rPr>
                <w:lang w:val="de-AT"/>
              </w:rPr>
              <w:t>a, at-tibin, w-al-</w:t>
            </w:r>
            <w:r w:rsidR="00D7289A">
              <w:rPr>
                <w:lang w:val="de-AT"/>
              </w:rPr>
              <w:t>ˁ</w:t>
            </w:r>
            <w:r w:rsidR="00F25CC5" w:rsidRPr="00F25CC5">
              <w:rPr>
                <w:lang w:val="de-AT"/>
              </w:rPr>
              <w:t>adas, ba</w:t>
            </w:r>
            <w:r w:rsidR="00D7289A">
              <w:rPr>
                <w:lang w:val="de-AT"/>
              </w:rPr>
              <w:t>ˁ</w:t>
            </w:r>
            <w:r w:rsidR="00F25CC5" w:rsidRPr="00F25CC5">
              <w:rPr>
                <w:lang w:val="de-AT"/>
              </w:rPr>
              <w:t>dēn-ma yāx</w:t>
            </w:r>
            <w:r>
              <w:rPr>
                <w:lang w:val="de-AT"/>
              </w:rPr>
              <w:t>ḏ</w:t>
            </w:r>
            <w:r w:rsidR="00F25CC5" w:rsidRPr="00F25CC5">
              <w:rPr>
                <w:lang w:val="de-AT"/>
              </w:rPr>
              <w:t xml:space="preserve">ūnu </w:t>
            </w:r>
            <w:r w:rsidR="00D7289A">
              <w:rPr>
                <w:lang w:val="de-AT"/>
              </w:rPr>
              <w:t>ˁ</w:t>
            </w:r>
            <w:r w:rsidR="00F25CC5" w:rsidRPr="00F25CC5">
              <w:rPr>
                <w:lang w:val="de-AT"/>
              </w:rPr>
              <w:t>a-l-fabrikāt tkassru ysawwūnu qišimtēn</w:t>
            </w:r>
            <w:r>
              <w:rPr>
                <w:lang w:val="de-AT"/>
              </w:rPr>
              <w:t>,</w:t>
            </w:r>
            <w:r w:rsidR="00F25CC5" w:rsidRPr="00F25CC5">
              <w:rPr>
                <w:lang w:val="de-AT"/>
              </w:rPr>
              <w:t xml:space="preserve"> yṣīr kīl</w:t>
            </w:r>
            <w:r>
              <w:rPr>
                <w:lang w:val="de-AT"/>
              </w:rPr>
              <w:t>aw</w:t>
            </w:r>
            <w:r w:rsidR="00F25CC5" w:rsidRPr="00F25CC5">
              <w:rPr>
                <w:lang w:val="de-AT"/>
              </w:rPr>
              <w:t>u b-malyūnēn, gišru yiṭl</w:t>
            </w:r>
            <w:r>
              <w:rPr>
                <w:lang w:val="de-AT"/>
              </w:rPr>
              <w:t>ǝ</w:t>
            </w:r>
            <w:r w:rsidR="00D7289A">
              <w:rPr>
                <w:lang w:val="de-AT"/>
              </w:rPr>
              <w:t>ˁ</w:t>
            </w:r>
            <w:r>
              <w:rPr>
                <w:lang w:val="de-AT"/>
              </w:rPr>
              <w:t>ūnu yiṭ</w:t>
            </w:r>
            <w:r w:rsidR="00F25CC5" w:rsidRPr="00F25CC5">
              <w:rPr>
                <w:lang w:val="de-AT"/>
              </w:rPr>
              <w:t>l</w:t>
            </w:r>
            <w:r>
              <w:rPr>
                <w:lang w:val="de-AT"/>
              </w:rPr>
              <w:t>ǝ</w:t>
            </w:r>
            <w:r w:rsidR="00D7289A">
              <w:rPr>
                <w:lang w:val="de-AT"/>
              </w:rPr>
              <w:t>ˁ</w:t>
            </w:r>
            <w:r>
              <w:rPr>
                <w:lang w:val="de-AT"/>
              </w:rPr>
              <w:t>ūn gišru y</w:t>
            </w:r>
            <w:r w:rsidR="00F25CC5" w:rsidRPr="00F25CC5">
              <w:rPr>
                <w:lang w:val="de-AT"/>
              </w:rPr>
              <w:t>ṣīr al-kīlu b-malyūnēn</w:t>
            </w:r>
          </w:p>
        </w:tc>
        <w:tc>
          <w:tcPr>
            <w:tcW w:w="4253" w:type="dxa"/>
          </w:tcPr>
          <w:p w:rsidR="00F25CC5" w:rsidRPr="00AC674C" w:rsidRDefault="00AC674C" w:rsidP="00AC674C">
            <w:pPr>
              <w:rPr>
                <w:lang w:val="en-US"/>
              </w:rPr>
            </w:pPr>
            <w:r w:rsidRPr="00AC674C">
              <w:rPr>
                <w:lang w:val="en-US"/>
              </w:rPr>
              <w:t>The straw is sold for hundred Kuru</w:t>
            </w:r>
            <w:r>
              <w:rPr>
                <w:lang w:val="en-US"/>
              </w:rPr>
              <w:t>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one million.</w:t>
            </w:r>
          </w:p>
        </w:tc>
      </w:tr>
      <w:tr w:rsidR="00F25CC5" w:rsidRPr="00AC674C" w:rsidTr="00F25CC5">
        <w:tc>
          <w:tcPr>
            <w:tcW w:w="817" w:type="dxa"/>
          </w:tcPr>
          <w:p w:rsidR="00F25CC5" w:rsidRPr="00AC674C" w:rsidRDefault="00215144" w:rsidP="00B80FE2">
            <w:pPr>
              <w:rPr>
                <w:lang w:val="en-US"/>
              </w:rPr>
            </w:pPr>
            <w:r w:rsidRPr="00AC674C">
              <w:rPr>
                <w:lang w:val="en-US"/>
              </w:rPr>
              <w:t>1.03</w:t>
            </w:r>
          </w:p>
        </w:tc>
        <w:tc>
          <w:tcPr>
            <w:tcW w:w="3969" w:type="dxa"/>
          </w:tcPr>
          <w:p w:rsidR="00F25CC5" w:rsidRPr="00AC674C" w:rsidRDefault="00F25CC5" w:rsidP="00AC674C">
            <w:pPr>
              <w:rPr>
                <w:lang w:val="en-US"/>
              </w:rPr>
            </w:pPr>
            <w:proofErr w:type="gramStart"/>
            <w:r w:rsidRPr="00AC674C">
              <w:rPr>
                <w:lang w:val="en-US"/>
              </w:rPr>
              <w:t>b</w:t>
            </w:r>
            <w:r w:rsidR="00AC674C">
              <w:rPr>
                <w:lang w:val="en-US"/>
              </w:rPr>
              <w:t>-</w:t>
            </w:r>
            <w:r w:rsidRPr="00AC674C">
              <w:rPr>
                <w:lang w:val="en-US"/>
              </w:rPr>
              <w:t>al-mark</w:t>
            </w:r>
            <w:r w:rsidR="00215144" w:rsidRPr="00AC674C">
              <w:rPr>
                <w:lang w:val="en-US"/>
              </w:rPr>
              <w:t>ē</w:t>
            </w:r>
            <w:r w:rsidRPr="00AC674C">
              <w:rPr>
                <w:lang w:val="en-US"/>
              </w:rPr>
              <w:t>t</w:t>
            </w:r>
            <w:proofErr w:type="gramEnd"/>
            <w:r w:rsidRPr="00AC674C">
              <w:rPr>
                <w:lang w:val="en-US"/>
              </w:rPr>
              <w:t>, b-as-sūpermark</w:t>
            </w:r>
            <w:r w:rsidR="00215144" w:rsidRPr="00AC674C">
              <w:rPr>
                <w:lang w:val="en-US"/>
              </w:rPr>
              <w:t>ēt, b-al-baqqāl yibī</w:t>
            </w:r>
            <w:r w:rsidR="00D7289A">
              <w:rPr>
                <w:lang w:val="en-US"/>
              </w:rPr>
              <w:t>ˁ</w:t>
            </w:r>
            <w:r w:rsidR="00215144" w:rsidRPr="00AC674C">
              <w:rPr>
                <w:lang w:val="en-US"/>
              </w:rPr>
              <w:t>ūnu b-w</w:t>
            </w:r>
            <w:r w:rsidRPr="00AC674C">
              <w:rPr>
                <w:lang w:val="en-US"/>
              </w:rPr>
              <w:t>r</w:t>
            </w:r>
            <w:r w:rsidR="00215144" w:rsidRPr="00AC674C">
              <w:rPr>
                <w:lang w:val="en-US"/>
              </w:rPr>
              <w:t>ug</w:t>
            </w:r>
            <w:r w:rsidRPr="00AC674C">
              <w:rPr>
                <w:lang w:val="en-US"/>
              </w:rPr>
              <w:t>tēn w</w:t>
            </w:r>
            <w:r w:rsidR="00215144" w:rsidRPr="00AC674C">
              <w:rPr>
                <w:lang w:val="en-US"/>
              </w:rPr>
              <w:t xml:space="preserve"> nuṣṣ, waraqtēn w </w:t>
            </w:r>
            <w:r w:rsidRPr="00AC674C">
              <w:rPr>
                <w:lang w:val="en-US"/>
              </w:rPr>
              <w:t>nuṣṣ ya</w:t>
            </w:r>
            <w:r w:rsidR="00D7289A">
              <w:rPr>
                <w:lang w:val="en-US"/>
              </w:rPr>
              <w:t>ˁ</w:t>
            </w:r>
            <w:r w:rsidRPr="00AC674C">
              <w:rPr>
                <w:lang w:val="en-US"/>
              </w:rPr>
              <w:t>ni waraqtē</w:t>
            </w:r>
            <w:r w:rsidR="00215144" w:rsidRPr="00AC674C">
              <w:rPr>
                <w:lang w:val="en-US"/>
              </w:rPr>
              <w:t>n zād ybī</w:t>
            </w:r>
            <w:r w:rsidR="00D7289A">
              <w:rPr>
                <w:lang w:val="en-US"/>
              </w:rPr>
              <w:t>ˁ</w:t>
            </w:r>
            <w:r w:rsidR="00215144" w:rsidRPr="00AC674C">
              <w:rPr>
                <w:lang w:val="en-US"/>
              </w:rPr>
              <w:t xml:space="preserve">ūnu. </w:t>
            </w:r>
            <w:proofErr w:type="gramStart"/>
            <w:r w:rsidR="00215144" w:rsidRPr="00AC674C">
              <w:rPr>
                <w:lang w:val="en-US"/>
              </w:rPr>
              <w:t>taqrīban</w:t>
            </w:r>
            <w:proofErr w:type="gramEnd"/>
            <w:r w:rsidR="00215144" w:rsidRPr="00AC674C">
              <w:rPr>
                <w:lang w:val="en-US"/>
              </w:rPr>
              <w:t xml:space="preserve"> bir yūro</w:t>
            </w:r>
            <w:r w:rsidRPr="00AC674C">
              <w:rPr>
                <w:lang w:val="en-US"/>
              </w:rPr>
              <w:t>w ya</w:t>
            </w:r>
            <w:r w:rsidR="00D7289A">
              <w:rPr>
                <w:lang w:val="en-US"/>
              </w:rPr>
              <w:t>ˁ</w:t>
            </w:r>
            <w:r w:rsidRPr="00AC674C">
              <w:rPr>
                <w:lang w:val="en-US"/>
              </w:rPr>
              <w:t>ni yūro</w:t>
            </w:r>
            <w:r w:rsidR="00215144" w:rsidRPr="00AC674C">
              <w:rPr>
                <w:lang w:val="en-US"/>
              </w:rPr>
              <w:t>w</w:t>
            </w:r>
            <w:r w:rsidRPr="00AC674C">
              <w:rPr>
                <w:lang w:val="en-US"/>
              </w:rPr>
              <w:t xml:space="preserve"> a</w:t>
            </w:r>
            <w:r w:rsidR="00215144" w:rsidRPr="00AC674C">
              <w:rPr>
                <w:lang w:val="en-US"/>
              </w:rPr>
              <w:t>v</w:t>
            </w:r>
            <w:r w:rsidRPr="00AC674C">
              <w:rPr>
                <w:lang w:val="en-US"/>
              </w:rPr>
              <w:t xml:space="preserve">rūpa. </w:t>
            </w:r>
            <w:r w:rsidR="00D7289A">
              <w:rPr>
                <w:lang w:val="en-US"/>
              </w:rPr>
              <w:t>ˁ</w:t>
            </w:r>
            <w:r w:rsidRPr="00AC674C">
              <w:rPr>
                <w:lang w:val="en-US"/>
              </w:rPr>
              <w:t>a-l-bēt iḥna nrūḥ nāxuḏ xam</w:t>
            </w:r>
            <w:r w:rsidR="00215144" w:rsidRPr="00AC674C">
              <w:rPr>
                <w:lang w:val="en-US"/>
              </w:rPr>
              <w:t>ǝ</w:t>
            </w:r>
            <w:r w:rsidRPr="00AC674C">
              <w:rPr>
                <w:lang w:val="en-US"/>
              </w:rPr>
              <w:t xml:space="preserve">s kīlawāt, yāzīna šahrēn ṯalāṯ. </w:t>
            </w:r>
            <w:proofErr w:type="gramStart"/>
            <w:r w:rsidR="00AC674C" w:rsidRPr="00AC674C">
              <w:rPr>
                <w:lang w:val="en-US"/>
              </w:rPr>
              <w:t>al-</w:t>
            </w:r>
            <w:proofErr w:type="gramEnd"/>
            <w:r w:rsidR="00AC674C" w:rsidRPr="00AC674C">
              <w:rPr>
                <w:lang w:val="en-US"/>
              </w:rPr>
              <w:t>… an-nuṣṣ kīlo, rubu</w:t>
            </w:r>
            <w:r w:rsidR="00D7289A">
              <w:rPr>
                <w:lang w:val="en-US"/>
              </w:rPr>
              <w:t>ˁ</w:t>
            </w:r>
            <w:r w:rsidR="00AC674C" w:rsidRPr="00AC674C">
              <w:rPr>
                <w:lang w:val="en-US"/>
              </w:rPr>
              <w:t xml:space="preserve"> kīlu ysawwi </w:t>
            </w:r>
            <w:r w:rsidR="00D7289A">
              <w:rPr>
                <w:lang w:val="en-US"/>
              </w:rPr>
              <w:t>ˁ</w:t>
            </w:r>
            <w:r w:rsidR="00AC674C" w:rsidRPr="00AC674C">
              <w:rPr>
                <w:lang w:val="en-US"/>
              </w:rPr>
              <w:t xml:space="preserve">ēš linna, nuṣṣ kīlo ysawwīne </w:t>
            </w:r>
            <w:r w:rsidR="00D7289A">
              <w:rPr>
                <w:lang w:val="en-US"/>
              </w:rPr>
              <w:t>ˁ</w:t>
            </w:r>
            <w:r w:rsidR="00AC674C" w:rsidRPr="00AC674C">
              <w:rPr>
                <w:lang w:val="en-US"/>
              </w:rPr>
              <w:t>ēš šōraba.</w:t>
            </w:r>
          </w:p>
        </w:tc>
        <w:tc>
          <w:tcPr>
            <w:tcW w:w="4253" w:type="dxa"/>
          </w:tcPr>
          <w:p w:rsidR="00F25CC5" w:rsidRPr="00AC674C" w:rsidRDefault="00AC674C" w:rsidP="00AC674C">
            <w:pPr>
              <w:rPr>
                <w:lang w:val="en-US"/>
              </w:rPr>
            </w:pPr>
            <w:r w:rsidRPr="00AC674C">
              <w:rPr>
                <w:lang w:val="en-US"/>
              </w:rPr>
              <w:t>In the market, in the supermarket or in the grocery store they sell it for</w:t>
            </w:r>
            <w:r>
              <w:rPr>
                <w:lang w:val="en-US"/>
              </w:rPr>
              <w:t xml:space="preserve"> two and a half Lira, two and a half Lira which means for two Liras more. This corresponds roughly to one Euro, one Euro. We usually take five kilos home which is enough for two or three months. </w:t>
            </w:r>
            <w:r w:rsidRPr="00AC674C">
              <w:rPr>
                <w:lang w:val="en-US"/>
              </w:rPr>
              <w:t>One half or a quarter of a kilo makes a meal for us.</w:t>
            </w:r>
            <w:r>
              <w:rPr>
                <w:lang w:val="en-US"/>
              </w:rPr>
              <w:t xml:space="preserve"> Half a kilo is good for a (lentil) soup.</w:t>
            </w:r>
          </w:p>
        </w:tc>
      </w:tr>
      <w:tr w:rsidR="00F25CC5" w:rsidRPr="00AC674C" w:rsidTr="00F25CC5">
        <w:tc>
          <w:tcPr>
            <w:tcW w:w="817" w:type="dxa"/>
          </w:tcPr>
          <w:p w:rsidR="00F25CC5" w:rsidRPr="00215144" w:rsidRDefault="00AC674C" w:rsidP="00B80FE2">
            <w:pPr>
              <w:rPr>
                <w:lang w:val="de-AT"/>
              </w:rPr>
            </w:pPr>
            <w:r>
              <w:rPr>
                <w:lang w:val="de-AT"/>
              </w:rPr>
              <w:t>1.25</w:t>
            </w:r>
          </w:p>
        </w:tc>
        <w:tc>
          <w:tcPr>
            <w:tcW w:w="3969" w:type="dxa"/>
          </w:tcPr>
          <w:p w:rsidR="00F25CC5" w:rsidRPr="00215144" w:rsidRDefault="00F25CC5" w:rsidP="00AC674C">
            <w:pPr>
              <w:rPr>
                <w:lang w:val="de-AT"/>
              </w:rPr>
            </w:pPr>
            <w:r w:rsidRPr="00215144">
              <w:rPr>
                <w:lang w:val="de-AT"/>
              </w:rPr>
              <w:t>w-hāḏi l-gā</w:t>
            </w:r>
            <w:r w:rsidR="00D7289A">
              <w:rPr>
                <w:lang w:val="de-AT"/>
              </w:rPr>
              <w:t>ˁ</w:t>
            </w:r>
            <w:r w:rsidRPr="00215144">
              <w:rPr>
                <w:lang w:val="de-AT"/>
              </w:rPr>
              <w:t>? – al-gā</w:t>
            </w:r>
            <w:r w:rsidR="00D7289A">
              <w:rPr>
                <w:lang w:val="de-AT"/>
              </w:rPr>
              <w:t>ˁ</w:t>
            </w:r>
            <w:r w:rsidR="00215144">
              <w:rPr>
                <w:lang w:val="de-AT"/>
              </w:rPr>
              <w:t xml:space="preserve"> hāḏi</w:t>
            </w:r>
            <w:r w:rsidRPr="00215144">
              <w:rPr>
                <w:lang w:val="de-AT"/>
              </w:rPr>
              <w:t xml:space="preserve"> siǧīy. hāḏi siǧīy. </w:t>
            </w:r>
            <w:r w:rsidR="00D7289A">
              <w:rPr>
                <w:lang w:val="de-AT"/>
              </w:rPr>
              <w:t>ˀ</w:t>
            </w:r>
            <w:r w:rsidRPr="00215144">
              <w:rPr>
                <w:lang w:val="de-AT"/>
              </w:rPr>
              <w:t>ī, hāḏa l-</w:t>
            </w:r>
            <w:r w:rsidR="00D7289A">
              <w:rPr>
                <w:lang w:val="de-AT"/>
              </w:rPr>
              <w:t>ˁ</w:t>
            </w:r>
            <w:r w:rsidRPr="00215144">
              <w:rPr>
                <w:lang w:val="de-AT"/>
              </w:rPr>
              <w:t>adas hāḏa siǧīy</w:t>
            </w:r>
            <w:r w:rsidR="00215144">
              <w:rPr>
                <w:lang w:val="de-AT"/>
              </w:rPr>
              <w:t>,</w:t>
            </w:r>
            <w:r w:rsidRPr="00215144">
              <w:rPr>
                <w:lang w:val="de-AT"/>
              </w:rPr>
              <w:t xml:space="preserve"> ma</w:t>
            </w:r>
            <w:r w:rsidR="00D7289A">
              <w:rPr>
                <w:lang w:val="de-AT"/>
              </w:rPr>
              <w:t>ˁ</w:t>
            </w:r>
            <w:r w:rsidRPr="00215144">
              <w:rPr>
                <w:lang w:val="de-AT"/>
              </w:rPr>
              <w:t>ṭīnu</w:t>
            </w:r>
            <w:r w:rsidR="00215144">
              <w:rPr>
                <w:lang w:val="de-AT"/>
              </w:rPr>
              <w:t xml:space="preserve"> mayye</w:t>
            </w:r>
            <w:r w:rsidRPr="00215144">
              <w:rPr>
                <w:lang w:val="de-AT"/>
              </w:rPr>
              <w:t>, yēlōn mū siǧīy mā yṣīr, al-</w:t>
            </w:r>
            <w:r w:rsidR="00D7289A">
              <w:rPr>
                <w:lang w:val="de-AT"/>
              </w:rPr>
              <w:t>ˁ</w:t>
            </w:r>
            <w:r w:rsidRPr="00215144">
              <w:rPr>
                <w:lang w:val="de-AT"/>
              </w:rPr>
              <w:t>iḏīy</w:t>
            </w:r>
            <w:r w:rsidR="00215144">
              <w:rPr>
                <w:lang w:val="de-AT"/>
              </w:rPr>
              <w:t xml:space="preserve"> mā yṣīr hēne</w:t>
            </w:r>
            <w:r w:rsidRPr="00215144">
              <w:rPr>
                <w:lang w:val="de-AT"/>
              </w:rPr>
              <w:t>. čünkü al-</w:t>
            </w:r>
            <w:r w:rsidR="00D7289A">
              <w:rPr>
                <w:lang w:val="de-AT"/>
              </w:rPr>
              <w:t>ˁ</w:t>
            </w:r>
            <w:r w:rsidRPr="00215144">
              <w:rPr>
                <w:lang w:val="de-AT"/>
              </w:rPr>
              <w:t>iḏīy</w:t>
            </w:r>
            <w:r w:rsidR="00215144">
              <w:rPr>
                <w:lang w:val="de-AT"/>
              </w:rPr>
              <w:t xml:space="preserve"> </w:t>
            </w:r>
            <w:r w:rsidRPr="00215144">
              <w:rPr>
                <w:lang w:val="de-AT"/>
              </w:rPr>
              <w:t>yibas, mā ṣār mǝṭar yibas</w:t>
            </w:r>
            <w:r w:rsidR="00215144">
              <w:rPr>
                <w:lang w:val="de-AT"/>
              </w:rPr>
              <w:t>, min hāḏa y</w:t>
            </w:r>
            <w:r w:rsidRPr="00215144">
              <w:rPr>
                <w:lang w:val="de-AT"/>
              </w:rPr>
              <w:t xml:space="preserve">sawwūnu siǧīy. </w:t>
            </w:r>
          </w:p>
        </w:tc>
        <w:tc>
          <w:tcPr>
            <w:tcW w:w="4253" w:type="dxa"/>
          </w:tcPr>
          <w:p w:rsidR="00F25CC5" w:rsidRPr="00AC674C" w:rsidRDefault="00AC674C" w:rsidP="00AC674C">
            <w:pPr>
              <w:rPr>
                <w:lang w:val="en-US"/>
              </w:rPr>
            </w:pPr>
            <w:r w:rsidRPr="00AC674C">
              <w:rPr>
                <w:lang w:val="en-US"/>
              </w:rPr>
              <w:t xml:space="preserve">And this field? – This field is an irrigated field. </w:t>
            </w:r>
            <w:r>
              <w:rPr>
                <w:lang w:val="en-US"/>
              </w:rPr>
              <w:t>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F25CC5" w:rsidRPr="00AC674C" w:rsidTr="00F25CC5">
        <w:tc>
          <w:tcPr>
            <w:tcW w:w="817" w:type="dxa"/>
          </w:tcPr>
          <w:p w:rsidR="00F25CC5" w:rsidRPr="00AC674C" w:rsidRDefault="00215144" w:rsidP="00B80FE2">
            <w:pPr>
              <w:rPr>
                <w:lang w:val="en-US"/>
              </w:rPr>
            </w:pPr>
            <w:r w:rsidRPr="00AC674C">
              <w:rPr>
                <w:lang w:val="en-US"/>
              </w:rPr>
              <w:t>1:45</w:t>
            </w:r>
          </w:p>
        </w:tc>
        <w:tc>
          <w:tcPr>
            <w:tcW w:w="3969" w:type="dxa"/>
          </w:tcPr>
          <w:p w:rsidR="00F25CC5" w:rsidRPr="00BD0A68" w:rsidRDefault="00F25CC5" w:rsidP="00215144">
            <w:pPr>
              <w:rPr>
                <w:lang w:val="en-US"/>
              </w:rPr>
            </w:pPr>
            <w:proofErr w:type="gramStart"/>
            <w:r w:rsidRPr="00AC674C">
              <w:rPr>
                <w:lang w:val="en-US"/>
              </w:rPr>
              <w:t>mā</w:t>
            </w:r>
            <w:proofErr w:type="gramEnd"/>
            <w:r w:rsidRPr="00AC674C">
              <w:rPr>
                <w:lang w:val="en-US"/>
              </w:rPr>
              <w:t xml:space="preserve"> ššūf al-b</w:t>
            </w:r>
            <w:r w:rsidR="00215144" w:rsidRPr="00AC674C">
              <w:rPr>
                <w:lang w:val="en-US"/>
              </w:rPr>
              <w:t>u</w:t>
            </w:r>
            <w:r w:rsidRPr="00AC674C">
              <w:rPr>
                <w:lang w:val="en-US"/>
              </w:rPr>
              <w:t>wāri h</w:t>
            </w:r>
            <w:r w:rsidR="00215144" w:rsidRPr="00AC674C">
              <w:rPr>
                <w:lang w:val="en-US"/>
              </w:rPr>
              <w:t>aḏanne y</w:t>
            </w:r>
            <w:r w:rsidRPr="00AC674C">
              <w:rPr>
                <w:lang w:val="en-US"/>
              </w:rPr>
              <w:t>ǧībūnhin ysawwūn siǧīy yisǧūn bī</w:t>
            </w:r>
            <w:r w:rsidR="00215144" w:rsidRPr="00AC674C">
              <w:rPr>
                <w:lang w:val="en-US"/>
              </w:rPr>
              <w:t>hin</w:t>
            </w:r>
            <w:r w:rsidRPr="00AC674C">
              <w:rPr>
                <w:lang w:val="en-US"/>
              </w:rPr>
              <w:t xml:space="preserve"> al-</w:t>
            </w:r>
            <w:r w:rsidR="00D7289A">
              <w:rPr>
                <w:lang w:val="en-US"/>
              </w:rPr>
              <w:t>ˁ</w:t>
            </w:r>
            <w:r w:rsidRPr="00AC674C">
              <w:rPr>
                <w:lang w:val="en-US"/>
              </w:rPr>
              <w:t xml:space="preserve">adas. </w:t>
            </w:r>
            <w:proofErr w:type="gramStart"/>
            <w:r w:rsidRPr="00AC674C">
              <w:rPr>
                <w:lang w:val="en-US"/>
              </w:rPr>
              <w:t>al-mayye</w:t>
            </w:r>
            <w:proofErr w:type="gramEnd"/>
            <w:r w:rsidRPr="00AC674C">
              <w:rPr>
                <w:lang w:val="en-US"/>
              </w:rPr>
              <w:t>… b-al-b</w:t>
            </w:r>
            <w:r w:rsidR="00215144" w:rsidRPr="00AC674C">
              <w:rPr>
                <w:lang w:val="en-US"/>
              </w:rPr>
              <w:t>uwāri ha</w:t>
            </w:r>
            <w:r w:rsidRPr="00AC674C">
              <w:rPr>
                <w:lang w:val="en-US"/>
              </w:rPr>
              <w:t>ḏ</w:t>
            </w:r>
            <w:r w:rsidR="00215144" w:rsidRPr="00AC674C">
              <w:rPr>
                <w:lang w:val="en-US"/>
              </w:rPr>
              <w:t>a</w:t>
            </w:r>
            <w:r w:rsidRPr="00AC674C">
              <w:rPr>
                <w:lang w:val="en-US"/>
              </w:rPr>
              <w:t>nne yisḥab</w:t>
            </w:r>
            <w:r w:rsidRPr="00BD0A68">
              <w:rPr>
                <w:lang w:val="en-US"/>
              </w:rPr>
              <w:t>ūn mayye</w:t>
            </w:r>
            <w:r w:rsidR="00215144" w:rsidRPr="00BD0A68">
              <w:rPr>
                <w:lang w:val="en-US"/>
              </w:rPr>
              <w:t>,</w:t>
            </w:r>
            <w:r w:rsidRPr="00BD0A68">
              <w:rPr>
                <w:lang w:val="en-US"/>
              </w:rPr>
              <w:t xml:space="preserve"> w</w:t>
            </w:r>
            <w:r w:rsidR="00215144" w:rsidRPr="00BD0A68">
              <w:rPr>
                <w:lang w:val="en-US"/>
              </w:rPr>
              <w:t xml:space="preserve"> </w:t>
            </w:r>
            <w:r w:rsidRPr="00BD0A68">
              <w:rPr>
                <w:lang w:val="en-US"/>
              </w:rPr>
              <w:t>yisǧūn al-</w:t>
            </w:r>
            <w:r w:rsidR="00D7289A">
              <w:rPr>
                <w:lang w:val="en-US"/>
              </w:rPr>
              <w:t>ˁ</w:t>
            </w:r>
            <w:r w:rsidRPr="00BD0A68">
              <w:rPr>
                <w:lang w:val="en-US"/>
              </w:rPr>
              <w:t>adas</w:t>
            </w:r>
            <w:r w:rsidR="00215144" w:rsidRPr="00BD0A68">
              <w:rPr>
                <w:lang w:val="en-US"/>
              </w:rPr>
              <w:t>,</w:t>
            </w:r>
            <w:r w:rsidRPr="00BD0A68">
              <w:rPr>
                <w:lang w:val="en-US"/>
              </w:rPr>
              <w:t xml:space="preserve"> w</w:t>
            </w:r>
            <w:r w:rsidR="00215144" w:rsidRPr="00BD0A68">
              <w:rPr>
                <w:lang w:val="en-US"/>
              </w:rPr>
              <w:t xml:space="preserve"> </w:t>
            </w:r>
            <w:r w:rsidR="00D7289A">
              <w:rPr>
                <w:lang w:val="en-US"/>
              </w:rPr>
              <w:t>ˀ</w:t>
            </w:r>
            <w:r w:rsidRPr="00BD0A68">
              <w:rPr>
                <w:lang w:val="en-US"/>
              </w:rPr>
              <w:t>al-mayye hāḏi mayyt al-barāǧ hāḏi mayyt al-barāǧ</w:t>
            </w:r>
            <w:r w:rsidR="00215144" w:rsidRPr="00BD0A68">
              <w:rPr>
                <w:lang w:val="en-US"/>
              </w:rPr>
              <w:t xml:space="preserve"> </w:t>
            </w:r>
            <w:r w:rsidRPr="00BD0A68">
              <w:rPr>
                <w:lang w:val="en-US"/>
              </w:rPr>
              <w:t>hāḏi – hāḏi mayyt al-barāǧ - – hāḏi mayyt al-barāč.</w:t>
            </w:r>
          </w:p>
        </w:tc>
        <w:tc>
          <w:tcPr>
            <w:tcW w:w="4253" w:type="dxa"/>
          </w:tcPr>
          <w:p w:rsidR="00F25CC5" w:rsidRPr="00AC674C" w:rsidRDefault="00AC674C" w:rsidP="00AC674C">
            <w:pPr>
              <w:rPr>
                <w:lang w:val="en-US"/>
              </w:rPr>
            </w:pPr>
            <w:r w:rsidRPr="00AC674C">
              <w:rPr>
                <w:lang w:val="en-US"/>
              </w:rPr>
              <w:t xml:space="preserve">Don’t you see the pipes over there? </w:t>
            </w:r>
            <w:r>
              <w:rPr>
                <w:lang w:val="en-US"/>
              </w:rPr>
              <w:t>They bring them to make irrigated fields, to irrigate the lentils with them. The water… These pipes provide water</w:t>
            </w:r>
            <w:r>
              <w:rPr>
                <w:rStyle w:val="Funotenzeichen"/>
                <w:lang w:val="en-US"/>
              </w:rPr>
              <w:footnoteReference w:id="4"/>
            </w:r>
            <w:r>
              <w:rPr>
                <w:lang w:val="en-US"/>
              </w:rPr>
              <w:t xml:space="preserve"> and then they irrigate the lentils. This water is from the reservoir, water from the reservoir – this is water from the reservoir.</w:t>
            </w:r>
          </w:p>
        </w:tc>
      </w:tr>
      <w:tr w:rsidR="00F25CC5" w:rsidRPr="00AC674C" w:rsidTr="00F25CC5">
        <w:tc>
          <w:tcPr>
            <w:tcW w:w="817" w:type="dxa"/>
          </w:tcPr>
          <w:p w:rsidR="00F25CC5" w:rsidRPr="00215144" w:rsidRDefault="00215144" w:rsidP="00B80FE2">
            <w:pPr>
              <w:rPr>
                <w:lang w:val="de-AT"/>
              </w:rPr>
            </w:pPr>
            <w:r w:rsidRPr="00F25CC5">
              <w:t>2:00</w:t>
            </w:r>
          </w:p>
        </w:tc>
        <w:tc>
          <w:tcPr>
            <w:tcW w:w="3969" w:type="dxa"/>
          </w:tcPr>
          <w:p w:rsidR="00F25CC5" w:rsidRPr="00215144" w:rsidRDefault="00F25CC5" w:rsidP="00215144">
            <w:pPr>
              <w:rPr>
                <w:lang w:val="de-AT"/>
              </w:rPr>
            </w:pPr>
            <w:r w:rsidRPr="00215144">
              <w:rPr>
                <w:lang w:val="de-AT"/>
              </w:rPr>
              <w:t>tiǧi hēne yōmin al-barāč ydaššrūn al-mayye yḥuṭṭ</w:t>
            </w:r>
            <w:r w:rsidR="00215144">
              <w:rPr>
                <w:lang w:val="de-AT"/>
              </w:rPr>
              <w:t>ūn ṣīfōn ᵊ</w:t>
            </w:r>
            <w:r w:rsidR="001045A9">
              <w:rPr>
                <w:lang w:val="de-AT"/>
              </w:rPr>
              <w:t>b-gaḷ</w:t>
            </w:r>
            <w:r w:rsidRPr="00215144">
              <w:rPr>
                <w:lang w:val="de-AT"/>
              </w:rPr>
              <w:t>ǝbha</w:t>
            </w:r>
            <w:r w:rsidR="00AC674C">
              <w:rPr>
                <w:lang w:val="de-AT"/>
              </w:rPr>
              <w:t>,</w:t>
            </w:r>
            <w:r w:rsidRPr="00215144">
              <w:rPr>
                <w:lang w:val="de-AT"/>
              </w:rPr>
              <w:t xml:space="preserve"> b</w:t>
            </w:r>
            <w:r w:rsidR="00215144">
              <w:rPr>
                <w:lang w:val="de-AT"/>
              </w:rPr>
              <w:t>u</w:t>
            </w:r>
            <w:r w:rsidRPr="00215144">
              <w:rPr>
                <w:lang w:val="de-AT"/>
              </w:rPr>
              <w:t>wāri, ṣ</w:t>
            </w:r>
            <w:r w:rsidR="00215144">
              <w:rPr>
                <w:lang w:val="de-AT"/>
              </w:rPr>
              <w:t>ī</w:t>
            </w:r>
            <w:r w:rsidRPr="00215144">
              <w:rPr>
                <w:lang w:val="de-AT"/>
              </w:rPr>
              <w:t xml:space="preserve">fōn, halḥīn mayye mā-miš </w:t>
            </w:r>
            <w:r w:rsidRPr="00AC674C">
              <w:rPr>
                <w:highlight w:val="yellow"/>
                <w:lang w:val="de-AT"/>
              </w:rPr>
              <w:t>malṭū</w:t>
            </w:r>
            <w:r w:rsidR="00D7289A">
              <w:rPr>
                <w:highlight w:val="yellow"/>
                <w:lang w:val="de-AT"/>
              </w:rPr>
              <w:t>ˁ</w:t>
            </w:r>
            <w:r w:rsidRPr="00AC674C">
              <w:rPr>
                <w:highlight w:val="yellow"/>
                <w:lang w:val="de-AT"/>
              </w:rPr>
              <w:t>a</w:t>
            </w:r>
            <w:r w:rsidR="00215144" w:rsidRPr="00AC674C">
              <w:rPr>
                <w:highlight w:val="yellow"/>
                <w:lang w:val="de-AT"/>
              </w:rPr>
              <w:t>,</w:t>
            </w:r>
            <w:r w:rsidR="00AC674C">
              <w:rPr>
                <w:rStyle w:val="Funotenzeichen"/>
                <w:highlight w:val="yellow"/>
                <w:lang w:val="de-AT"/>
              </w:rPr>
              <w:footnoteReference w:id="5"/>
            </w:r>
            <w:r w:rsidRPr="00215144">
              <w:rPr>
                <w:lang w:val="de-AT"/>
              </w:rPr>
              <w:t xml:space="preserve"> hāḏi timtali l-mayye y</w:t>
            </w:r>
            <w:r w:rsidR="00215144">
              <w:rPr>
                <w:lang w:val="de-AT"/>
              </w:rPr>
              <w:t>ḥuṭṭūn al-būri, aṣ-ṣīfōn hēne y</w:t>
            </w:r>
            <w:r w:rsidRPr="00215144">
              <w:rPr>
                <w:lang w:val="de-AT"/>
              </w:rPr>
              <w:t xml:space="preserve">ḥuṭṭūn, </w:t>
            </w:r>
            <w:r w:rsidR="00215144">
              <w:rPr>
                <w:lang w:val="de-AT"/>
              </w:rPr>
              <w:t xml:space="preserve">w </w:t>
            </w:r>
            <w:r w:rsidRPr="00215144">
              <w:rPr>
                <w:lang w:val="de-AT"/>
              </w:rPr>
              <w:t>min hēn</w:t>
            </w:r>
            <w:r w:rsidR="00215144">
              <w:rPr>
                <w:lang w:val="de-AT"/>
              </w:rPr>
              <w:t>e</w:t>
            </w:r>
            <w:r w:rsidRPr="00215144">
              <w:rPr>
                <w:lang w:val="de-AT"/>
              </w:rPr>
              <w:t xml:space="preserve"> tgūm </w:t>
            </w:r>
            <w:r w:rsidR="00215144">
              <w:rPr>
                <w:lang w:val="de-AT"/>
              </w:rPr>
              <w:t>ᵊ</w:t>
            </w:r>
            <w:r w:rsidRPr="00215144">
              <w:rPr>
                <w:lang w:val="de-AT"/>
              </w:rPr>
              <w:t>tkubb yisǧūn al-</w:t>
            </w:r>
            <w:r w:rsidR="00D7289A">
              <w:rPr>
                <w:lang w:val="de-AT"/>
              </w:rPr>
              <w:t>ˁ</w:t>
            </w:r>
            <w:r w:rsidRPr="00215144">
              <w:rPr>
                <w:lang w:val="de-AT"/>
              </w:rPr>
              <w:t>adas bī.</w:t>
            </w:r>
          </w:p>
        </w:tc>
        <w:tc>
          <w:tcPr>
            <w:tcW w:w="4253" w:type="dxa"/>
          </w:tcPr>
          <w:p w:rsidR="00F25CC5" w:rsidRPr="00AC674C" w:rsidRDefault="00AC674C" w:rsidP="00027911">
            <w:pPr>
              <w:rPr>
                <w:lang w:val="en-US"/>
              </w:rPr>
            </w:pPr>
            <w:r w:rsidRPr="00AC674C">
              <w:rPr>
                <w:lang w:val="en-US"/>
              </w:rPr>
              <w:t xml:space="preserve">It comes here when they let it (flow from the reservoir) </w:t>
            </w:r>
            <w:r>
              <w:rPr>
                <w:lang w:val="en-US"/>
              </w:rPr>
              <w:t xml:space="preserve">and they install a syphon inside the pipes. Now there is no water, it’s shut off. </w:t>
            </w:r>
            <w:r w:rsidR="00027911">
              <w:rPr>
                <w:lang w:val="en-US"/>
              </w:rPr>
              <w:t xml:space="preserve">This is filled with water, they put the pipe here and the syphon there and from here the water starts to flow out and so they irrigate the lentils with it. </w:t>
            </w:r>
          </w:p>
        </w:tc>
      </w:tr>
      <w:tr w:rsidR="00F25CC5" w:rsidRPr="00D950CE" w:rsidTr="00F25CC5">
        <w:tc>
          <w:tcPr>
            <w:tcW w:w="817" w:type="dxa"/>
          </w:tcPr>
          <w:p w:rsidR="00F25CC5" w:rsidRPr="00215144" w:rsidRDefault="00C22411" w:rsidP="00B80FE2">
            <w:pPr>
              <w:rPr>
                <w:lang w:val="de-AT"/>
              </w:rPr>
            </w:pPr>
            <w:r w:rsidRPr="00F25CC5">
              <w:t>2:1</w:t>
            </w:r>
            <w:r>
              <w:t>6</w:t>
            </w:r>
          </w:p>
        </w:tc>
        <w:tc>
          <w:tcPr>
            <w:tcW w:w="3969" w:type="dxa"/>
          </w:tcPr>
          <w:p w:rsidR="00F25CC5" w:rsidRPr="00C22411" w:rsidRDefault="00F25CC5" w:rsidP="00C22411">
            <w:pPr>
              <w:rPr>
                <w:lang w:val="de-AT"/>
              </w:rPr>
            </w:pPr>
            <w:r w:rsidRPr="00C22411">
              <w:rPr>
                <w:lang w:val="de-AT"/>
              </w:rPr>
              <w:t>yinṭūnu mayye yōminnu ya</w:t>
            </w:r>
            <w:r w:rsidR="00D7289A">
              <w:rPr>
                <w:lang w:val="de-AT"/>
              </w:rPr>
              <w:t>ˁ</w:t>
            </w:r>
            <w:r w:rsidRPr="00C22411">
              <w:rPr>
                <w:lang w:val="de-AT"/>
              </w:rPr>
              <w:t xml:space="preserve">ṭaš yisgūnu mayye, al-mayye taqrīban </w:t>
            </w:r>
            <w:r w:rsidR="00D7289A">
              <w:rPr>
                <w:lang w:val="de-AT"/>
              </w:rPr>
              <w:t>ˁ</w:t>
            </w:r>
            <w:r w:rsidRPr="00C22411">
              <w:rPr>
                <w:lang w:val="de-AT"/>
              </w:rPr>
              <w:t>-al-</w:t>
            </w:r>
            <w:r w:rsidR="00D7289A">
              <w:rPr>
                <w:lang w:val="de-AT"/>
              </w:rPr>
              <w:t>ˁ</w:t>
            </w:r>
            <w:r w:rsidRPr="00C22411">
              <w:rPr>
                <w:lang w:val="de-AT"/>
              </w:rPr>
              <w:t>adas marra waḥd</w:t>
            </w:r>
            <w:r w:rsidR="00C22411">
              <w:rPr>
                <w:lang w:val="de-AT"/>
              </w:rPr>
              <w:t xml:space="preserve">e mayye šahar </w:t>
            </w:r>
            <w:r w:rsidRPr="00C22411">
              <w:rPr>
                <w:lang w:val="de-AT"/>
              </w:rPr>
              <w:t>tkaff</w:t>
            </w:r>
            <w:r w:rsidR="00C22411">
              <w:rPr>
                <w:lang w:val="de-AT"/>
              </w:rPr>
              <w:t>ī</w:t>
            </w:r>
            <w:r w:rsidR="00C22411" w:rsidRPr="00C22411">
              <w:rPr>
                <w:vertAlign w:val="superscript"/>
                <w:lang w:val="de-AT"/>
              </w:rPr>
              <w:t>y</w:t>
            </w:r>
            <w:r w:rsidRPr="00C22411">
              <w:rPr>
                <w:lang w:val="de-AT"/>
              </w:rPr>
              <w:t>, tāz</w:t>
            </w:r>
            <w:r w:rsidR="00C22411">
              <w:rPr>
                <w:lang w:val="de-AT"/>
              </w:rPr>
              <w:t>ī</w:t>
            </w:r>
            <w:r w:rsidR="00C22411" w:rsidRPr="00C22411">
              <w:rPr>
                <w:vertAlign w:val="superscript"/>
                <w:lang w:val="de-AT"/>
              </w:rPr>
              <w:t>y</w:t>
            </w:r>
            <w:r w:rsidRPr="00C22411">
              <w:rPr>
                <w:lang w:val="de-AT"/>
              </w:rPr>
              <w:t>. ba</w:t>
            </w:r>
            <w:r w:rsidR="00D7289A">
              <w:rPr>
                <w:lang w:val="de-AT"/>
              </w:rPr>
              <w:t>ˁ</w:t>
            </w:r>
            <w:r w:rsidRPr="00C22411">
              <w:rPr>
                <w:lang w:val="de-AT"/>
              </w:rPr>
              <w:t>da šahar ux</w:t>
            </w:r>
            <w:r w:rsidR="00C22411">
              <w:rPr>
                <w:lang w:val="de-AT"/>
              </w:rPr>
              <w:t>ṛ</w:t>
            </w:r>
            <w:r w:rsidRPr="00C22411">
              <w:rPr>
                <w:lang w:val="de-AT"/>
              </w:rPr>
              <w:t>a yisḥabūn yinṭūnu mayye ta-mā yības.</w:t>
            </w:r>
          </w:p>
        </w:tc>
        <w:tc>
          <w:tcPr>
            <w:tcW w:w="4253" w:type="dxa"/>
          </w:tcPr>
          <w:p w:rsidR="00F25CC5" w:rsidRPr="009D09EE" w:rsidRDefault="009D09EE" w:rsidP="009D09EE">
            <w:r w:rsidRPr="009D09EE">
              <w:rPr>
                <w:lang w:val="en-US"/>
              </w:rPr>
              <w:t>They give water to them</w:t>
            </w:r>
            <w:r>
              <w:rPr>
                <w:lang w:val="en-US"/>
              </w:rPr>
              <w:t>;</w:t>
            </w:r>
            <w:r w:rsidRPr="009D09EE">
              <w:rPr>
                <w:lang w:val="en-US"/>
              </w:rPr>
              <w:t xml:space="preserve"> </w:t>
            </w:r>
            <w:r>
              <w:t>when they need it</w:t>
            </w:r>
            <w:r>
              <w:rPr>
                <w:rStyle w:val="Funotenzeichen"/>
              </w:rPr>
              <w:footnoteReference w:id="6"/>
            </w:r>
            <w:r>
              <w:t xml:space="preserve"> they water them. As for the lentils it is enough to irrigate them approximately once a month, that’s enough. Then, a month later, they will again water them in order that they do not dry. </w:t>
            </w:r>
          </w:p>
        </w:tc>
      </w:tr>
      <w:tr w:rsidR="00F25CC5" w:rsidRPr="009D09EE" w:rsidTr="00F25CC5">
        <w:tc>
          <w:tcPr>
            <w:tcW w:w="817" w:type="dxa"/>
          </w:tcPr>
          <w:p w:rsidR="00F25CC5" w:rsidRPr="00C22411" w:rsidRDefault="00C22411" w:rsidP="00B80FE2">
            <w:pPr>
              <w:rPr>
                <w:lang w:val="de-AT"/>
              </w:rPr>
            </w:pPr>
            <w:r w:rsidRPr="00F25CC5">
              <w:t>2:30</w:t>
            </w:r>
          </w:p>
        </w:tc>
        <w:tc>
          <w:tcPr>
            <w:tcW w:w="3969" w:type="dxa"/>
          </w:tcPr>
          <w:p w:rsidR="00F25CC5" w:rsidRPr="00C22411" w:rsidRDefault="00F25CC5" w:rsidP="00C22411">
            <w:pPr>
              <w:rPr>
                <w:lang w:val="de-AT"/>
              </w:rPr>
            </w:pPr>
            <w:r w:rsidRPr="00C22411">
              <w:rPr>
                <w:lang w:val="de-AT"/>
              </w:rPr>
              <w:t>al-mayye ṣārat al-</w:t>
            </w:r>
            <w:r w:rsidR="00D7289A">
              <w:rPr>
                <w:lang w:val="de-AT"/>
              </w:rPr>
              <w:t>ˁ</w:t>
            </w:r>
            <w:r w:rsidRPr="00C22411">
              <w:rPr>
                <w:lang w:val="de-AT"/>
              </w:rPr>
              <w:t>adas v</w:t>
            </w:r>
            <w:r w:rsidR="00C22411">
              <w:rPr>
                <w:lang w:val="de-AT"/>
              </w:rPr>
              <w:t>ē</w:t>
            </w:r>
            <w:r w:rsidRPr="00C22411">
              <w:rPr>
                <w:lang w:val="de-AT"/>
              </w:rPr>
              <w:t>rmu yṣīr zēn ya</w:t>
            </w:r>
            <w:r w:rsidR="00D7289A">
              <w:rPr>
                <w:lang w:val="de-AT"/>
              </w:rPr>
              <w:t>ˁ</w:t>
            </w:r>
            <w:r w:rsidRPr="00C22411">
              <w:rPr>
                <w:lang w:val="de-AT"/>
              </w:rPr>
              <w:t>ṭi ta-ngūl ad-dönem heme</w:t>
            </w:r>
            <w:r w:rsidR="00C22411">
              <w:rPr>
                <w:lang w:val="de-AT"/>
              </w:rPr>
              <w:t>n hemen aṯna</w:t>
            </w:r>
            <w:r w:rsidR="00D7289A">
              <w:rPr>
                <w:lang w:val="de-AT"/>
              </w:rPr>
              <w:t>ˁ</w:t>
            </w:r>
            <w:r w:rsidR="00C22411">
              <w:rPr>
                <w:lang w:val="de-AT"/>
              </w:rPr>
              <w:t>aš dönem ʾiḥna hēne</w:t>
            </w:r>
            <w:r w:rsidRPr="00C22411">
              <w:rPr>
                <w:lang w:val="de-AT"/>
              </w:rPr>
              <w:t xml:space="preserve"> nsamm</w:t>
            </w:r>
            <w:r w:rsidR="00C22411">
              <w:rPr>
                <w:lang w:val="de-AT"/>
              </w:rPr>
              <w:t>ī, nsammī</w:t>
            </w:r>
            <w:r w:rsidRPr="00C22411">
              <w:rPr>
                <w:lang w:val="de-AT"/>
              </w:rPr>
              <w:t xml:space="preserve"> čēl</w:t>
            </w:r>
            <w:r w:rsidR="00C22411">
              <w:rPr>
                <w:lang w:val="de-AT"/>
              </w:rPr>
              <w:t xml:space="preserve"> – čēl – </w:t>
            </w:r>
            <w:r w:rsidRPr="00C22411">
              <w:rPr>
                <w:lang w:val="de-AT"/>
              </w:rPr>
              <w:t>al-gā</w:t>
            </w:r>
            <w:r w:rsidR="00D7289A">
              <w:rPr>
                <w:lang w:val="de-AT"/>
              </w:rPr>
              <w:t>ˁ</w:t>
            </w:r>
            <w:r w:rsidRPr="00C22411">
              <w:rPr>
                <w:lang w:val="de-AT"/>
              </w:rPr>
              <w:t xml:space="preserve"> ng</w:t>
            </w:r>
            <w:r w:rsidR="00C22411">
              <w:rPr>
                <w:lang w:val="de-AT"/>
              </w:rPr>
              <w:t>ū</w:t>
            </w:r>
            <w:r w:rsidRPr="00C22411">
              <w:rPr>
                <w:lang w:val="de-AT"/>
              </w:rPr>
              <w:t>l-lh</w:t>
            </w:r>
            <w:r w:rsidR="00C22411">
              <w:rPr>
                <w:lang w:val="de-AT"/>
              </w:rPr>
              <w:t>e</w:t>
            </w:r>
            <w:r w:rsidRPr="00C22411">
              <w:rPr>
                <w:lang w:val="de-AT"/>
              </w:rPr>
              <w:t xml:space="preserve"> aṯna</w:t>
            </w:r>
            <w:r w:rsidR="00D7289A">
              <w:rPr>
                <w:lang w:val="de-AT"/>
              </w:rPr>
              <w:t>ˁ</w:t>
            </w:r>
            <w:r w:rsidRPr="00C22411">
              <w:rPr>
                <w:lang w:val="de-AT"/>
              </w:rPr>
              <w:t>aš d</w:t>
            </w:r>
            <w:r w:rsidR="00C22411">
              <w:rPr>
                <w:lang w:val="de-AT"/>
              </w:rPr>
              <w:t>ö</w:t>
            </w:r>
            <w:r w:rsidRPr="00C22411">
              <w:rPr>
                <w:lang w:val="de-AT"/>
              </w:rPr>
              <w:t xml:space="preserve">nüm nsammī čēl, </w:t>
            </w:r>
            <w:r w:rsidRPr="009D09EE">
              <w:rPr>
                <w:color w:val="FF0000"/>
                <w:lang w:val="de-AT"/>
              </w:rPr>
              <w:t>ač-čēl ya</w:t>
            </w:r>
            <w:r w:rsidR="00D7289A">
              <w:rPr>
                <w:color w:val="FF0000"/>
                <w:lang w:val="de-AT"/>
              </w:rPr>
              <w:t>ˁ</w:t>
            </w:r>
            <w:r w:rsidRPr="009D09EE">
              <w:rPr>
                <w:color w:val="FF0000"/>
                <w:lang w:val="de-AT"/>
              </w:rPr>
              <w:t>ṭi al tizra</w:t>
            </w:r>
            <w:r w:rsidR="00D7289A">
              <w:rPr>
                <w:color w:val="FF0000"/>
                <w:lang w:val="de-AT"/>
              </w:rPr>
              <w:t>ˁ</w:t>
            </w:r>
            <w:r w:rsidRPr="00C22411">
              <w:rPr>
                <w:lang w:val="de-AT"/>
              </w:rPr>
              <w:t xml:space="preserve"> ta-ngūl čēl</w:t>
            </w:r>
            <w:r w:rsidR="00C22411">
              <w:rPr>
                <w:lang w:val="de-AT"/>
              </w:rPr>
              <w:t>,</w:t>
            </w:r>
            <w:r w:rsidRPr="00C22411">
              <w:rPr>
                <w:lang w:val="de-AT"/>
              </w:rPr>
              <w:t xml:space="preserve"> </w:t>
            </w:r>
            <w:r w:rsidR="00D7289A">
              <w:rPr>
                <w:lang w:val="de-AT"/>
              </w:rPr>
              <w:t>ˁ</w:t>
            </w:r>
            <w:r w:rsidRPr="00C22411">
              <w:rPr>
                <w:lang w:val="de-AT"/>
              </w:rPr>
              <w:t>adas</w:t>
            </w:r>
            <w:r w:rsidR="00C22411">
              <w:rPr>
                <w:lang w:val="de-AT"/>
              </w:rPr>
              <w:t xml:space="preserve"> </w:t>
            </w:r>
            <w:r w:rsidR="00C22411" w:rsidRPr="00C22411">
              <w:rPr>
                <w:lang w:val="de-AT"/>
              </w:rPr>
              <w:t>ač-čēl</w:t>
            </w:r>
          </w:p>
        </w:tc>
        <w:tc>
          <w:tcPr>
            <w:tcW w:w="4253" w:type="dxa"/>
          </w:tcPr>
          <w:p w:rsidR="00F25CC5" w:rsidRPr="009D09EE" w:rsidRDefault="009D09EE" w:rsidP="009D09EE">
            <w:pPr>
              <w:rPr>
                <w:lang w:val="en-US"/>
              </w:rPr>
            </w:pPr>
            <w:r w:rsidRPr="009D09EE">
              <w:rPr>
                <w:lang w:val="en-US"/>
              </w:rPr>
              <w:t xml:space="preserve">With the water the yield of the lentils </w:t>
            </w:r>
            <w:r>
              <w:rPr>
                <w:lang w:val="en-US"/>
              </w:rPr>
              <w:t xml:space="preserve">gets good, let’s say for 1000 sqm about… 12,000 sqm is an area we call here </w:t>
            </w:r>
            <w:r>
              <w:rPr>
                <w:i/>
                <w:lang w:val="en-US"/>
              </w:rPr>
              <w:t xml:space="preserve">čēl. </w:t>
            </w:r>
            <w:r>
              <w:t xml:space="preserve">The field which has an expanse of 12,000 sqm is called </w:t>
            </w:r>
            <w:r>
              <w:rPr>
                <w:i/>
                <w:lang w:val="en-US"/>
              </w:rPr>
              <w:t xml:space="preserve">čēl. </w:t>
            </w:r>
            <w:r>
              <w:t xml:space="preserve">The </w:t>
            </w:r>
            <w:r>
              <w:rPr>
                <w:i/>
                <w:lang w:val="en-US"/>
              </w:rPr>
              <w:t xml:space="preserve">čēl </w:t>
            </w:r>
            <w:r>
              <w:t xml:space="preserve">gives ____________________ we say </w:t>
            </w:r>
            <w:r>
              <w:rPr>
                <w:i/>
                <w:lang w:val="en-US"/>
              </w:rPr>
              <w:t>čēl</w:t>
            </w:r>
            <w:r>
              <w:t xml:space="preserve">, a </w:t>
            </w:r>
            <w:r>
              <w:rPr>
                <w:i/>
                <w:lang w:val="en-US"/>
              </w:rPr>
              <w:t xml:space="preserve">čēl </w:t>
            </w:r>
            <w:r>
              <w:t>of lentils</w:t>
            </w:r>
          </w:p>
        </w:tc>
      </w:tr>
      <w:tr w:rsidR="00F25CC5" w:rsidRPr="009D09EE" w:rsidTr="00F25CC5">
        <w:tc>
          <w:tcPr>
            <w:tcW w:w="817" w:type="dxa"/>
          </w:tcPr>
          <w:p w:rsidR="00F25CC5" w:rsidRPr="00C22411" w:rsidRDefault="00C22411" w:rsidP="00B80FE2">
            <w:pPr>
              <w:rPr>
                <w:lang w:val="de-AT"/>
              </w:rPr>
            </w:pPr>
            <w:r>
              <w:rPr>
                <w:lang w:val="de-AT"/>
              </w:rPr>
              <w:t>2.52</w:t>
            </w:r>
          </w:p>
        </w:tc>
        <w:tc>
          <w:tcPr>
            <w:tcW w:w="3969" w:type="dxa"/>
          </w:tcPr>
          <w:p w:rsidR="00F25CC5" w:rsidRPr="00C22411" w:rsidRDefault="00F25CC5" w:rsidP="00C22411">
            <w:pPr>
              <w:rPr>
                <w:lang w:val="de-AT"/>
              </w:rPr>
            </w:pPr>
            <w:r w:rsidRPr="00C22411">
              <w:rPr>
                <w:lang w:val="de-AT"/>
              </w:rPr>
              <w:t>al-</w:t>
            </w:r>
            <w:r w:rsidR="00D7289A">
              <w:rPr>
                <w:lang w:val="de-AT"/>
              </w:rPr>
              <w:t>ˁ</w:t>
            </w:r>
            <w:r w:rsidRPr="00C22411">
              <w:rPr>
                <w:lang w:val="de-AT"/>
              </w:rPr>
              <w:t>adas imyitēn kīlō</w:t>
            </w:r>
            <w:r w:rsidRPr="00C22411">
              <w:rPr>
                <w:vertAlign w:val="superscript"/>
                <w:lang w:val="de-AT"/>
              </w:rPr>
              <w:t>w</w:t>
            </w:r>
            <w:r w:rsidRPr="00C22411">
              <w:rPr>
                <w:lang w:val="de-AT"/>
              </w:rPr>
              <w:t>, al-mītēn kīl</w:t>
            </w:r>
            <w:r w:rsidR="00C22411">
              <w:rPr>
                <w:lang w:val="de-AT"/>
              </w:rPr>
              <w:t>o</w:t>
            </w:r>
            <w:r w:rsidRPr="00C22411">
              <w:rPr>
                <w:lang w:val="de-AT"/>
              </w:rPr>
              <w:t xml:space="preserve"> yiǧi xams </w:t>
            </w:r>
            <w:r w:rsidR="00C22411">
              <w:rPr>
                <w:lang w:val="de-AT"/>
              </w:rPr>
              <w:t>ᵊ</w:t>
            </w:r>
            <w:r w:rsidRPr="00C22411">
              <w:rPr>
                <w:lang w:val="de-AT"/>
              </w:rPr>
              <w:t xml:space="preserve">ṭwān </w:t>
            </w:r>
            <w:r w:rsidR="00D7289A">
              <w:rPr>
                <w:lang w:val="de-AT"/>
              </w:rPr>
              <w:t>ˁ</w:t>
            </w:r>
            <w:r w:rsidRPr="00C22411">
              <w:rPr>
                <w:lang w:val="de-AT"/>
              </w:rPr>
              <w:t xml:space="preserve">adas. al-xams </w:t>
            </w:r>
            <w:r w:rsidR="00C22411">
              <w:rPr>
                <w:lang w:val="de-AT"/>
              </w:rPr>
              <w:t>ᵊ</w:t>
            </w:r>
            <w:r w:rsidRPr="00C22411">
              <w:rPr>
                <w:lang w:val="de-AT"/>
              </w:rPr>
              <w:t>ṭwān, al-k</w:t>
            </w:r>
            <w:r w:rsidR="00C22411">
              <w:rPr>
                <w:lang w:val="de-AT"/>
              </w:rPr>
              <w:t>īlo</w:t>
            </w:r>
            <w:r w:rsidRPr="00C22411">
              <w:rPr>
                <w:lang w:val="de-AT"/>
              </w:rPr>
              <w:t xml:space="preserve"> yiǧi xamsa w-</w:t>
            </w:r>
            <w:r w:rsidR="00D7289A">
              <w:rPr>
                <w:lang w:val="de-AT"/>
              </w:rPr>
              <w:t>ˁ</w:t>
            </w:r>
            <w:r w:rsidRPr="00C22411">
              <w:rPr>
                <w:lang w:val="de-AT"/>
              </w:rPr>
              <w:t>išrīn k</w:t>
            </w:r>
            <w:r w:rsidR="00C22411">
              <w:rPr>
                <w:lang w:val="de-AT"/>
              </w:rPr>
              <w:t>ī</w:t>
            </w:r>
            <w:r w:rsidRPr="00C22411">
              <w:rPr>
                <w:lang w:val="de-AT"/>
              </w:rPr>
              <w:t>l</w:t>
            </w:r>
            <w:r w:rsidR="00C22411">
              <w:rPr>
                <w:lang w:val="de-AT"/>
              </w:rPr>
              <w:t>o,</w:t>
            </w:r>
            <w:r w:rsidRPr="00C22411">
              <w:rPr>
                <w:lang w:val="de-AT"/>
              </w:rPr>
              <w:t xml:space="preserve"> al-v</w:t>
            </w:r>
            <w:r w:rsidR="00C22411">
              <w:rPr>
                <w:lang w:val="de-AT"/>
              </w:rPr>
              <w:t>ē</w:t>
            </w:r>
            <w:r w:rsidRPr="00C22411">
              <w:rPr>
                <w:lang w:val="de-AT"/>
              </w:rPr>
              <w:t>rim maḥṣūl. yōmin yiǧi xamsa w-</w:t>
            </w:r>
            <w:r w:rsidR="00D7289A">
              <w:rPr>
                <w:lang w:val="de-AT"/>
              </w:rPr>
              <w:t>ˁ</w:t>
            </w:r>
            <w:r w:rsidRPr="00C22411">
              <w:rPr>
                <w:lang w:val="de-AT"/>
              </w:rPr>
              <w:t>išrīn k</w:t>
            </w:r>
            <w:r w:rsidR="00C22411">
              <w:rPr>
                <w:lang w:val="de-AT"/>
              </w:rPr>
              <w:t>ī</w:t>
            </w:r>
            <w:r w:rsidRPr="00C22411">
              <w:rPr>
                <w:lang w:val="de-AT"/>
              </w:rPr>
              <w:t>l</w:t>
            </w:r>
            <w:r w:rsidR="00C22411">
              <w:rPr>
                <w:lang w:val="de-AT"/>
              </w:rPr>
              <w:t>ō</w:t>
            </w:r>
            <w:r w:rsidRPr="00C22411">
              <w:rPr>
                <w:vertAlign w:val="superscript"/>
                <w:lang w:val="de-AT"/>
              </w:rPr>
              <w:t>w</w:t>
            </w:r>
            <w:r w:rsidRPr="00C22411">
              <w:rPr>
                <w:lang w:val="de-AT"/>
              </w:rPr>
              <w:t xml:space="preserve"> kwayyis ya</w:t>
            </w:r>
            <w:r w:rsidR="00D7289A">
              <w:rPr>
                <w:lang w:val="de-AT"/>
              </w:rPr>
              <w:t>ˁ</w:t>
            </w:r>
            <w:r w:rsidRPr="00C22411">
              <w:rPr>
                <w:lang w:val="de-AT"/>
              </w:rPr>
              <w:t xml:space="preserve">ni </w:t>
            </w:r>
            <w:r w:rsidR="00C22411">
              <w:rPr>
                <w:lang w:val="de-AT"/>
              </w:rPr>
              <w:t>zēn hemen hemen yiǧi la-l-xams ᵊ</w:t>
            </w:r>
            <w:r w:rsidRPr="00C22411">
              <w:rPr>
                <w:lang w:val="de-AT"/>
              </w:rPr>
              <w:t>ṭwān arba</w:t>
            </w:r>
            <w:r w:rsidR="00D7289A">
              <w:rPr>
                <w:lang w:val="de-AT"/>
              </w:rPr>
              <w:t>ˁ</w:t>
            </w:r>
            <w:r w:rsidRPr="00C22411">
              <w:rPr>
                <w:lang w:val="de-AT"/>
              </w:rPr>
              <w:t xml:space="preserve"> </w:t>
            </w:r>
            <w:r w:rsidR="00C22411">
              <w:rPr>
                <w:lang w:val="de-AT"/>
              </w:rPr>
              <w:t>ᵊ</w:t>
            </w:r>
            <w:r w:rsidRPr="00C22411">
              <w:rPr>
                <w:lang w:val="de-AT"/>
              </w:rPr>
              <w:t xml:space="preserve">ṭwān xams </w:t>
            </w:r>
            <w:r w:rsidR="00C22411">
              <w:rPr>
                <w:lang w:val="de-AT"/>
              </w:rPr>
              <w:t>ᵊ</w:t>
            </w:r>
            <w:r w:rsidRPr="00C22411">
              <w:rPr>
                <w:lang w:val="de-AT"/>
              </w:rPr>
              <w:t>ṭwān yiǧi l-</w:t>
            </w:r>
            <w:r w:rsidR="00D7289A">
              <w:rPr>
                <w:lang w:val="de-AT"/>
              </w:rPr>
              <w:t>ˁ</w:t>
            </w:r>
            <w:r w:rsidRPr="00C22411">
              <w:rPr>
                <w:lang w:val="de-AT"/>
              </w:rPr>
              <w:t xml:space="preserve">adas. </w:t>
            </w:r>
          </w:p>
        </w:tc>
        <w:tc>
          <w:tcPr>
            <w:tcW w:w="4253" w:type="dxa"/>
          </w:tcPr>
          <w:p w:rsidR="00F25CC5" w:rsidRPr="009D09EE" w:rsidRDefault="009D09EE" w:rsidP="009D09EE">
            <w:pPr>
              <w:rPr>
                <w:lang w:val="en-US"/>
              </w:rPr>
            </w:pPr>
            <w:r w:rsidRPr="009D09EE">
              <w:rPr>
                <w:lang w:val="en-US"/>
              </w:rPr>
              <w:t>Two hundred kilos of lentil seeds, two hundred kilo</w:t>
            </w:r>
            <w:r>
              <w:rPr>
                <w:lang w:val="en-US"/>
              </w:rPr>
              <w:t>s</w:t>
            </w:r>
            <w:r w:rsidRPr="009D09EE">
              <w:rPr>
                <w:lang w:val="en-US"/>
              </w:rPr>
              <w:t xml:space="preserve"> yield five tons</w:t>
            </w:r>
            <w:r>
              <w:rPr>
                <w:lang w:val="en-US"/>
              </w:rPr>
              <w:t xml:space="preserve">, five tons. This means, one kilo becomes 25 kilos of harvest. When one kilo brings in 25 kilos then it is a good yield, then (one </w:t>
            </w:r>
            <w:r>
              <w:rPr>
                <w:i/>
                <w:lang w:val="en-US"/>
              </w:rPr>
              <w:t>čēl</w:t>
            </w:r>
            <w:r>
              <w:t xml:space="preserve">) brings in four to five tons, five tons of lentils. </w:t>
            </w:r>
          </w:p>
        </w:tc>
      </w:tr>
      <w:tr w:rsidR="00F25CC5" w:rsidRPr="009D09EE" w:rsidTr="00F25CC5">
        <w:tc>
          <w:tcPr>
            <w:tcW w:w="817" w:type="dxa"/>
          </w:tcPr>
          <w:p w:rsidR="00F25CC5" w:rsidRPr="00C22411" w:rsidRDefault="00C22411" w:rsidP="00B80FE2">
            <w:pPr>
              <w:rPr>
                <w:lang w:val="de-AT"/>
              </w:rPr>
            </w:pPr>
            <w:r>
              <w:rPr>
                <w:lang w:val="de-AT"/>
              </w:rPr>
              <w:t>3.13</w:t>
            </w:r>
          </w:p>
        </w:tc>
        <w:tc>
          <w:tcPr>
            <w:tcW w:w="3969" w:type="dxa"/>
          </w:tcPr>
          <w:p w:rsidR="00F25CC5" w:rsidRPr="00C22411" w:rsidRDefault="00D7289A" w:rsidP="00AD74E8">
            <w:pPr>
              <w:rPr>
                <w:lang w:val="de-AT"/>
              </w:rPr>
            </w:pPr>
            <w:r>
              <w:rPr>
                <w:lang w:val="de-AT"/>
              </w:rPr>
              <w:t>ˀ</w:t>
            </w:r>
            <w:r w:rsidR="00F25CC5" w:rsidRPr="00C22411">
              <w:rPr>
                <w:lang w:val="de-AT"/>
              </w:rPr>
              <w:t>ač-čēl</w:t>
            </w:r>
            <w:r w:rsidR="00BD0A68">
              <w:rPr>
                <w:lang w:val="de-AT"/>
              </w:rPr>
              <w:t>,</w:t>
            </w:r>
            <w:r w:rsidR="00F25CC5" w:rsidRPr="00C22411">
              <w:rPr>
                <w:lang w:val="de-AT"/>
              </w:rPr>
              <w:t xml:space="preserve"> </w:t>
            </w:r>
            <w:r>
              <w:rPr>
                <w:lang w:val="de-AT"/>
              </w:rPr>
              <w:t>ˀ</w:t>
            </w:r>
            <w:r w:rsidR="00BD0A68">
              <w:rPr>
                <w:lang w:val="de-AT"/>
              </w:rPr>
              <w:t>aṯna</w:t>
            </w:r>
            <w:r>
              <w:rPr>
                <w:lang w:val="de-AT"/>
              </w:rPr>
              <w:t>ˁ</w:t>
            </w:r>
            <w:r w:rsidR="00BD0A68">
              <w:rPr>
                <w:lang w:val="de-AT"/>
              </w:rPr>
              <w:t>aš dö</w:t>
            </w:r>
            <w:r w:rsidR="00F25CC5" w:rsidRPr="00C22411">
              <w:rPr>
                <w:lang w:val="de-AT"/>
              </w:rPr>
              <w:t>n</w:t>
            </w:r>
            <w:r w:rsidR="00BD0A68">
              <w:rPr>
                <w:lang w:val="de-AT"/>
              </w:rPr>
              <w:t>ü</w:t>
            </w:r>
            <w:r w:rsidR="00F25CC5" w:rsidRPr="00C22411">
              <w:rPr>
                <w:lang w:val="de-AT"/>
              </w:rPr>
              <w:t xml:space="preserve">m. </w:t>
            </w:r>
            <w:r>
              <w:rPr>
                <w:lang w:val="de-AT"/>
              </w:rPr>
              <w:t>ˀ</w:t>
            </w:r>
            <w:r w:rsidR="00F25CC5" w:rsidRPr="00C22411">
              <w:rPr>
                <w:lang w:val="de-AT"/>
              </w:rPr>
              <w:t>iḥna hēn</w:t>
            </w:r>
            <w:r w:rsidR="00C22411" w:rsidRPr="00C22411">
              <w:rPr>
                <w:lang w:val="de-AT"/>
              </w:rPr>
              <w:t>e</w:t>
            </w:r>
            <w:r w:rsidR="00F25CC5" w:rsidRPr="00C22411">
              <w:rPr>
                <w:lang w:val="de-AT"/>
              </w:rPr>
              <w:t xml:space="preserve"> </w:t>
            </w:r>
            <w:r>
              <w:rPr>
                <w:lang w:val="de-AT"/>
              </w:rPr>
              <w:t>ˁ</w:t>
            </w:r>
            <w:r w:rsidR="00F25CC5" w:rsidRPr="00C22411">
              <w:rPr>
                <w:lang w:val="de-AT"/>
              </w:rPr>
              <w:t>a-l-g</w:t>
            </w:r>
            <w:r w:rsidR="00C22411" w:rsidRPr="00C22411">
              <w:rPr>
                <w:lang w:val="de-AT"/>
              </w:rPr>
              <w:t>u</w:t>
            </w:r>
            <w:r w:rsidR="00F25CC5" w:rsidRPr="00C22411">
              <w:rPr>
                <w:lang w:val="de-AT"/>
              </w:rPr>
              <w:t>wā</w:t>
            </w:r>
            <w:r>
              <w:rPr>
                <w:lang w:val="de-AT"/>
              </w:rPr>
              <w:t>ˁ</w:t>
            </w:r>
            <w:r w:rsidR="00F25CC5" w:rsidRPr="00C22411">
              <w:rPr>
                <w:lang w:val="de-AT"/>
              </w:rPr>
              <w:t>i</w:t>
            </w:r>
            <w:r w:rsidR="00BD0A68">
              <w:rPr>
                <w:lang w:val="de-AT"/>
              </w:rPr>
              <w:t>, ᵊ</w:t>
            </w:r>
            <w:r w:rsidR="00F25CC5" w:rsidRPr="00C22411">
              <w:rPr>
                <w:lang w:val="de-AT"/>
              </w:rPr>
              <w:t xml:space="preserve">tgūl </w:t>
            </w:r>
            <w:r w:rsidR="00C22411">
              <w:rPr>
                <w:lang w:val="de-AT"/>
              </w:rPr>
              <w:t>[dgūl]</w:t>
            </w:r>
            <w:r w:rsidR="00C22411" w:rsidRPr="00C22411">
              <w:rPr>
                <w:lang w:val="de-AT"/>
              </w:rPr>
              <w:t>“</w:t>
            </w:r>
            <w:r>
              <w:rPr>
                <w:lang w:val="de-AT"/>
              </w:rPr>
              <w:t>ˀ</w:t>
            </w:r>
            <w:r w:rsidR="00F25CC5" w:rsidRPr="00C22411">
              <w:rPr>
                <w:lang w:val="de-AT"/>
              </w:rPr>
              <w:t xml:space="preserve">ašgadd </w:t>
            </w:r>
            <w:r>
              <w:rPr>
                <w:lang w:val="de-AT"/>
              </w:rPr>
              <w:t>ˁ</w:t>
            </w:r>
            <w:r w:rsidR="00F25CC5" w:rsidRPr="00C22411">
              <w:rPr>
                <w:lang w:val="de-AT"/>
              </w:rPr>
              <w:t>indak gā</w:t>
            </w:r>
            <w:r>
              <w:rPr>
                <w:lang w:val="de-AT"/>
              </w:rPr>
              <w:t>ˁ</w:t>
            </w:r>
            <w:r w:rsidR="00F25CC5" w:rsidRPr="00C22411">
              <w:rPr>
                <w:lang w:val="de-AT"/>
              </w:rPr>
              <w:t>?</w:t>
            </w:r>
            <w:r w:rsidR="00C22411" w:rsidRPr="00C22411">
              <w:rPr>
                <w:lang w:val="de-AT"/>
              </w:rPr>
              <w:t>”</w:t>
            </w:r>
            <w:r w:rsidR="00F25CC5" w:rsidRPr="00C22411">
              <w:rPr>
                <w:lang w:val="de-AT"/>
              </w:rPr>
              <w:t xml:space="preserve"> </w:t>
            </w:r>
            <w:r w:rsidR="00C22411">
              <w:rPr>
                <w:lang w:val="de-AT"/>
              </w:rPr>
              <w:t>ᵊ</w:t>
            </w:r>
            <w:r w:rsidR="00F25CC5" w:rsidRPr="00C22411">
              <w:rPr>
                <w:lang w:val="de-AT"/>
              </w:rPr>
              <w:t xml:space="preserve">tgūl </w:t>
            </w:r>
            <w:r w:rsidR="00C22411" w:rsidRPr="00C22411">
              <w:rPr>
                <w:lang w:val="de-AT"/>
              </w:rPr>
              <w:t>“</w:t>
            </w:r>
            <w:r>
              <w:rPr>
                <w:lang w:val="de-AT"/>
              </w:rPr>
              <w:t>ˁ</w:t>
            </w:r>
            <w:r w:rsidR="00F25CC5" w:rsidRPr="00C22411">
              <w:rPr>
                <w:lang w:val="de-AT"/>
              </w:rPr>
              <w:t xml:space="preserve">indi </w:t>
            </w:r>
            <w:r>
              <w:rPr>
                <w:lang w:val="de-AT"/>
              </w:rPr>
              <w:t>ˁ</w:t>
            </w:r>
            <w:r w:rsidR="00F25CC5" w:rsidRPr="00C22411">
              <w:rPr>
                <w:lang w:val="de-AT"/>
              </w:rPr>
              <w:t xml:space="preserve">ašr </w:t>
            </w:r>
            <w:r w:rsidR="00AD74E8">
              <w:rPr>
                <w:lang w:val="de-AT"/>
              </w:rPr>
              <w:t>ᵊ</w:t>
            </w:r>
            <w:r w:rsidR="00F25CC5" w:rsidRPr="00E70147">
              <w:rPr>
                <w:color w:val="FF0000"/>
                <w:lang w:val="de-AT"/>
              </w:rPr>
              <w:t>t</w:t>
            </w:r>
            <w:r w:rsidR="00E70147" w:rsidRPr="00E70147">
              <w:rPr>
                <w:color w:val="FF0000"/>
                <w:lang w:val="de-AT"/>
              </w:rPr>
              <w:t>i</w:t>
            </w:r>
            <w:r w:rsidR="00C22411" w:rsidRPr="00E70147">
              <w:rPr>
                <w:color w:val="FF0000"/>
                <w:lang w:val="de-AT"/>
              </w:rPr>
              <w:t>čāl</w:t>
            </w:r>
            <w:r w:rsidR="00C22411">
              <w:rPr>
                <w:lang w:val="de-AT"/>
              </w:rPr>
              <w:t xml:space="preserve"> </w:t>
            </w:r>
            <w:r>
              <w:rPr>
                <w:lang w:val="de-AT"/>
              </w:rPr>
              <w:t>ˁ</w:t>
            </w:r>
            <w:r w:rsidR="00C22411">
              <w:rPr>
                <w:lang w:val="de-AT"/>
              </w:rPr>
              <w:t>ašǝ</w:t>
            </w:r>
            <w:r w:rsidR="00F25CC5" w:rsidRPr="00C22411">
              <w:rPr>
                <w:lang w:val="de-AT"/>
              </w:rPr>
              <w:t>r čēlāt.</w:t>
            </w:r>
            <w:r w:rsidR="009D09EE" w:rsidRPr="009D09EE">
              <w:rPr>
                <w:lang w:val="de-AT"/>
              </w:rPr>
              <w:t>”</w:t>
            </w:r>
            <w:r w:rsidR="00F25CC5" w:rsidRPr="00C22411">
              <w:rPr>
                <w:lang w:val="de-AT"/>
              </w:rPr>
              <w:t xml:space="preserve"> al-</w:t>
            </w:r>
            <w:r>
              <w:rPr>
                <w:lang w:val="de-AT"/>
              </w:rPr>
              <w:t>ˁ</w:t>
            </w:r>
            <w:r w:rsidR="00F25CC5" w:rsidRPr="00C22411">
              <w:rPr>
                <w:lang w:val="de-AT"/>
              </w:rPr>
              <w:t>aš</w:t>
            </w:r>
            <w:r w:rsidR="00C22411">
              <w:rPr>
                <w:lang w:val="de-AT"/>
              </w:rPr>
              <w:t>ǝ</w:t>
            </w:r>
            <w:r w:rsidR="00F25CC5" w:rsidRPr="00C22411">
              <w:rPr>
                <w:lang w:val="de-AT"/>
              </w:rPr>
              <w:t>r čēl mīye w-</w:t>
            </w:r>
            <w:r>
              <w:rPr>
                <w:lang w:val="de-AT"/>
              </w:rPr>
              <w:t>ˁ</w:t>
            </w:r>
            <w:r w:rsidR="00F25CC5" w:rsidRPr="00C22411">
              <w:rPr>
                <w:lang w:val="de-AT"/>
              </w:rPr>
              <w:t xml:space="preserve">išrīn dönem, mīye, ad-dönem </w:t>
            </w:r>
            <w:r w:rsidR="002801FC">
              <w:rPr>
                <w:lang w:val="de-AT"/>
              </w:rPr>
              <w:t>i</w:t>
            </w:r>
            <w:r w:rsidR="00F25CC5" w:rsidRPr="00C22411">
              <w:rPr>
                <w:lang w:val="de-AT"/>
              </w:rPr>
              <w:t>ṯna</w:t>
            </w:r>
            <w:r>
              <w:rPr>
                <w:lang w:val="de-AT"/>
              </w:rPr>
              <w:t>ˁ</w:t>
            </w:r>
            <w:r w:rsidR="00F25CC5" w:rsidRPr="00C22411">
              <w:rPr>
                <w:lang w:val="de-AT"/>
              </w:rPr>
              <w:t>aš dönem čēl nsamm</w:t>
            </w:r>
            <w:r w:rsidR="00C22411">
              <w:rPr>
                <w:lang w:val="de-AT"/>
              </w:rPr>
              <w:t xml:space="preserve">ī </w:t>
            </w:r>
            <w:r w:rsidR="00F25CC5" w:rsidRPr="00C22411">
              <w:rPr>
                <w:lang w:val="de-AT"/>
              </w:rPr>
              <w:t>b-al-</w:t>
            </w:r>
            <w:r>
              <w:rPr>
                <w:lang w:val="de-AT"/>
              </w:rPr>
              <w:t>ˁ</w:t>
            </w:r>
            <w:r w:rsidR="00F25CC5" w:rsidRPr="00C22411">
              <w:rPr>
                <w:lang w:val="de-AT"/>
              </w:rPr>
              <w:t xml:space="preserve">arab, čēl </w:t>
            </w:r>
            <w:r w:rsidR="00C22411">
              <w:rPr>
                <w:lang w:val="de-AT"/>
              </w:rPr>
              <w:t>ᵊ</w:t>
            </w:r>
            <w:r w:rsidR="00F25CC5" w:rsidRPr="00C22411">
              <w:rPr>
                <w:lang w:val="de-AT"/>
              </w:rPr>
              <w:t xml:space="preserve">ngūl. </w:t>
            </w:r>
          </w:p>
        </w:tc>
        <w:tc>
          <w:tcPr>
            <w:tcW w:w="4253" w:type="dxa"/>
          </w:tcPr>
          <w:p w:rsidR="00F25CC5" w:rsidRPr="009D09EE" w:rsidRDefault="009D09EE" w:rsidP="009D09EE">
            <w:pPr>
              <w:rPr>
                <w:lang w:val="en-US"/>
              </w:rPr>
            </w:pPr>
            <w:r w:rsidRPr="001045A9">
              <w:rPr>
                <w:lang w:val="en-US"/>
              </w:rPr>
              <w:t xml:space="preserve">The </w:t>
            </w:r>
            <w:r w:rsidRPr="001045A9">
              <w:rPr>
                <w:i/>
                <w:lang w:val="en-US"/>
              </w:rPr>
              <w:t xml:space="preserve">čēl </w:t>
            </w:r>
            <w:r w:rsidRPr="001045A9">
              <w:rPr>
                <w:lang w:val="en-US"/>
              </w:rPr>
              <w:t xml:space="preserve">is 12,000 sqm. </w:t>
            </w:r>
            <w:r w:rsidRPr="00E70147">
              <w:rPr>
                <w:lang w:val="en-US"/>
              </w:rPr>
              <w:t xml:space="preserve">Here, with regard to the fields you say, “How large is your field?” and you say, “I have ten </w:t>
            </w:r>
            <w:proofErr w:type="gramStart"/>
            <w:r w:rsidRPr="00E70147">
              <w:rPr>
                <w:i/>
                <w:lang w:val="en-US"/>
              </w:rPr>
              <w:t>čēl</w:t>
            </w:r>
            <w:proofErr w:type="gramEnd"/>
            <w:r w:rsidRPr="00E70147">
              <w:rPr>
                <w:i/>
                <w:lang w:val="en-US"/>
              </w:rPr>
              <w:t xml:space="preserve">, </w:t>
            </w:r>
            <w:r w:rsidRPr="00E70147">
              <w:rPr>
                <w:lang w:val="en-US"/>
              </w:rPr>
              <w:t xml:space="preserve">ten </w:t>
            </w:r>
            <w:r w:rsidRPr="00E70147">
              <w:rPr>
                <w:i/>
                <w:lang w:val="en-US"/>
              </w:rPr>
              <w:t>čē</w:t>
            </w:r>
            <w:r>
              <w:rPr>
                <w:i/>
                <w:lang w:val="en-US"/>
              </w:rPr>
              <w:t>l.</w:t>
            </w:r>
            <w:r>
              <w:rPr>
                <w:lang w:val="en-US"/>
              </w:rPr>
              <w:t xml:space="preserve">” Ten </w:t>
            </w:r>
            <w:proofErr w:type="gramStart"/>
            <w:r>
              <w:rPr>
                <w:i/>
                <w:lang w:val="en-US"/>
              </w:rPr>
              <w:t>čēl</w:t>
            </w:r>
            <w:proofErr w:type="gramEnd"/>
            <w:r>
              <w:rPr>
                <w:i/>
                <w:lang w:val="en-US"/>
              </w:rPr>
              <w:t xml:space="preserve"> </w:t>
            </w:r>
            <w:r w:rsidRPr="009D09EE">
              <w:t xml:space="preserve">are </w:t>
            </w:r>
            <w:r>
              <w:t xml:space="preserve">twelve hectares as 12,000 sqm are one </w:t>
            </w:r>
            <w:r>
              <w:rPr>
                <w:i/>
                <w:lang w:val="en-US"/>
              </w:rPr>
              <w:t xml:space="preserve">čēl </w:t>
            </w:r>
            <w:r>
              <w:rPr>
                <w:lang w:val="en-US"/>
              </w:rPr>
              <w:t>as we call it in Arabic.</w:t>
            </w:r>
          </w:p>
        </w:tc>
      </w:tr>
      <w:tr w:rsidR="00F25CC5" w:rsidRPr="00717C84" w:rsidTr="00F25CC5">
        <w:tc>
          <w:tcPr>
            <w:tcW w:w="817" w:type="dxa"/>
          </w:tcPr>
          <w:p w:rsidR="00F25CC5" w:rsidRPr="00C22411" w:rsidRDefault="00547821" w:rsidP="00B80FE2">
            <w:pPr>
              <w:rPr>
                <w:lang w:val="de-AT"/>
              </w:rPr>
            </w:pPr>
            <w:r w:rsidRPr="00C22411">
              <w:rPr>
                <w:lang w:val="de-AT"/>
              </w:rPr>
              <w:t>3:30</w:t>
            </w:r>
          </w:p>
        </w:tc>
        <w:tc>
          <w:tcPr>
            <w:tcW w:w="3969" w:type="dxa"/>
          </w:tcPr>
          <w:p w:rsidR="00F25CC5" w:rsidRPr="00547821" w:rsidRDefault="00F25CC5" w:rsidP="002801FC">
            <w:pPr>
              <w:rPr>
                <w:lang w:val="de-AT"/>
              </w:rPr>
            </w:pPr>
            <w:r w:rsidRPr="00C22411">
              <w:rPr>
                <w:lang w:val="de-AT"/>
              </w:rPr>
              <w:t>čēl gā</w:t>
            </w:r>
            <w:r w:rsidR="00D7289A">
              <w:rPr>
                <w:lang w:val="de-AT"/>
              </w:rPr>
              <w:t>ˁ</w:t>
            </w:r>
            <w:r w:rsidRPr="00C22411">
              <w:rPr>
                <w:lang w:val="de-AT"/>
              </w:rPr>
              <w:t>, čēl ḥunṭa, al-ḥunṭa čēlhe</w:t>
            </w:r>
            <w:r w:rsidR="00BD0A68">
              <w:rPr>
                <w:lang w:val="de-AT"/>
              </w:rPr>
              <w:t>,</w:t>
            </w:r>
            <w:r w:rsidRPr="00C22411">
              <w:rPr>
                <w:lang w:val="de-AT"/>
              </w:rPr>
              <w:t xml:space="preserve"> mīye w</w:t>
            </w:r>
            <w:r w:rsidR="00BD0A68">
              <w:rPr>
                <w:lang w:val="de-AT"/>
              </w:rPr>
              <w:t xml:space="preserve"> </w:t>
            </w:r>
            <w:r w:rsidR="00D7289A">
              <w:rPr>
                <w:lang w:val="de-AT"/>
              </w:rPr>
              <w:t>ˀ</w:t>
            </w:r>
            <w:r w:rsidR="00BD0A68">
              <w:rPr>
                <w:lang w:val="de-AT"/>
              </w:rPr>
              <w:t>arba</w:t>
            </w:r>
            <w:r w:rsidR="00D7289A">
              <w:rPr>
                <w:lang w:val="de-AT"/>
              </w:rPr>
              <w:t>ˁ</w:t>
            </w:r>
            <w:r w:rsidR="002801FC">
              <w:rPr>
                <w:lang w:val="de-AT"/>
              </w:rPr>
              <w:t>a</w:t>
            </w:r>
            <w:r w:rsidR="00BD0A68">
              <w:rPr>
                <w:lang w:val="de-AT"/>
              </w:rPr>
              <w:t xml:space="preserve"> w</w:t>
            </w:r>
            <w:r w:rsidR="002801FC">
              <w:rPr>
                <w:lang w:val="de-AT"/>
              </w:rPr>
              <w:t xml:space="preserve"> </w:t>
            </w:r>
            <w:r w:rsidR="00BD0A68">
              <w:rPr>
                <w:lang w:val="de-AT"/>
              </w:rPr>
              <w:t>ṯi</w:t>
            </w:r>
            <w:r w:rsidRPr="00C22411">
              <w:rPr>
                <w:lang w:val="de-AT"/>
              </w:rPr>
              <w:t>m</w:t>
            </w:r>
            <w:r w:rsidR="00BD0A68">
              <w:rPr>
                <w:lang w:val="de-AT"/>
              </w:rPr>
              <w:t>ā</w:t>
            </w:r>
            <w:r w:rsidRPr="00C22411">
              <w:rPr>
                <w:lang w:val="de-AT"/>
              </w:rPr>
              <w:t>nīn kīlō</w:t>
            </w:r>
            <w:r w:rsidRPr="002801FC">
              <w:rPr>
                <w:vertAlign w:val="superscript"/>
                <w:lang w:val="de-AT"/>
              </w:rPr>
              <w:t>w</w:t>
            </w:r>
            <w:r w:rsidRPr="00C22411">
              <w:rPr>
                <w:lang w:val="de-AT"/>
              </w:rPr>
              <w:t xml:space="preserve"> b</w:t>
            </w:r>
            <w:r w:rsidR="002801FC">
              <w:rPr>
                <w:lang w:val="de-AT"/>
              </w:rPr>
              <w:t>-</w:t>
            </w:r>
            <w:r w:rsidRPr="00C22411">
              <w:rPr>
                <w:lang w:val="de-AT"/>
              </w:rPr>
              <w:t>al… b-ad-</w:t>
            </w:r>
            <w:r w:rsidRPr="00717C84">
              <w:rPr>
                <w:color w:val="FF0000"/>
                <w:lang w:val="de-AT"/>
              </w:rPr>
              <w:t>dibbābi</w:t>
            </w:r>
            <w:r w:rsidRPr="00C22411">
              <w:rPr>
                <w:lang w:val="de-AT"/>
              </w:rPr>
              <w:t xml:space="preserve">, ad… dabbītha </w:t>
            </w:r>
            <w:r w:rsidR="002801FC">
              <w:rPr>
                <w:lang w:val="de-AT"/>
              </w:rPr>
              <w:t>aṯ-</w:t>
            </w:r>
            <w:r w:rsidRPr="00C22411">
              <w:rPr>
                <w:lang w:val="de-AT"/>
              </w:rPr>
              <w:t>ṯamanta</w:t>
            </w:r>
            <w:r w:rsidR="00D7289A">
              <w:rPr>
                <w:lang w:val="de-AT"/>
              </w:rPr>
              <w:t>ˁ</w:t>
            </w:r>
            <w:r w:rsidRPr="00C22411">
              <w:rPr>
                <w:lang w:val="de-AT"/>
              </w:rPr>
              <w:t>aš līt</w:t>
            </w:r>
            <w:r w:rsidR="002801FC">
              <w:rPr>
                <w:lang w:val="de-AT"/>
              </w:rPr>
              <w:t>a</w:t>
            </w:r>
            <w:r w:rsidRPr="00C22411">
              <w:rPr>
                <w:lang w:val="de-AT"/>
              </w:rPr>
              <w:t xml:space="preserve">r, </w:t>
            </w:r>
            <w:r w:rsidR="00D7289A">
              <w:rPr>
                <w:lang w:val="de-AT"/>
              </w:rPr>
              <w:t>ˀ</w:t>
            </w:r>
            <w:r w:rsidR="002801FC">
              <w:rPr>
                <w:lang w:val="de-AT"/>
              </w:rPr>
              <w:t>i</w:t>
            </w:r>
            <w:r w:rsidRPr="00C22411">
              <w:rPr>
                <w:lang w:val="de-AT"/>
              </w:rPr>
              <w:t>ṯna</w:t>
            </w:r>
            <w:r w:rsidR="00D7289A">
              <w:rPr>
                <w:lang w:val="de-AT"/>
              </w:rPr>
              <w:t>ˁ</w:t>
            </w:r>
            <w:r w:rsidR="002801FC">
              <w:rPr>
                <w:lang w:val="de-AT"/>
              </w:rPr>
              <w:t>aš dabbī</w:t>
            </w:r>
            <w:r w:rsidRPr="00547821">
              <w:rPr>
                <w:lang w:val="de-AT"/>
              </w:rPr>
              <w:t>t ḥunṭa li-ṯumm</w:t>
            </w:r>
            <w:r w:rsidR="002801FC">
              <w:rPr>
                <w:lang w:val="de-AT"/>
              </w:rPr>
              <w:t>ha nčīlhe nsammīhe</w:t>
            </w:r>
            <w:r w:rsidRPr="00547821">
              <w:rPr>
                <w:lang w:val="de-AT"/>
              </w:rPr>
              <w:t xml:space="preserve"> čēl. </w:t>
            </w:r>
            <w:r w:rsidR="002801FC">
              <w:rPr>
                <w:lang w:val="de-AT"/>
              </w:rPr>
              <w:t xml:space="preserve">– </w:t>
            </w:r>
            <w:r w:rsidR="00D7289A">
              <w:rPr>
                <w:lang w:val="de-AT"/>
              </w:rPr>
              <w:t>ˀ</w:t>
            </w:r>
            <w:r w:rsidR="002801FC">
              <w:rPr>
                <w:lang w:val="de-AT"/>
              </w:rPr>
              <w:t>ā, fhimtak.</w:t>
            </w:r>
          </w:p>
        </w:tc>
        <w:tc>
          <w:tcPr>
            <w:tcW w:w="4253" w:type="dxa"/>
          </w:tcPr>
          <w:p w:rsidR="00F25CC5" w:rsidRPr="00142CDA" w:rsidRDefault="00717C84" w:rsidP="00CB1299">
            <w:r w:rsidRPr="00717C84">
              <w:rPr>
                <w:lang w:val="en-US"/>
              </w:rPr>
              <w:t xml:space="preserve">A </w:t>
            </w:r>
            <w:r>
              <w:rPr>
                <w:i/>
                <w:lang w:val="en-US"/>
              </w:rPr>
              <w:t xml:space="preserve">čēl </w:t>
            </w:r>
            <w:r>
              <w:t xml:space="preserve">of land, a </w:t>
            </w:r>
            <w:r>
              <w:rPr>
                <w:i/>
                <w:lang w:val="en-US"/>
              </w:rPr>
              <w:t xml:space="preserve">čēl </w:t>
            </w:r>
            <w:r>
              <w:rPr>
                <w:lang w:val="en-US"/>
              </w:rPr>
              <w:t>of wheat (is different)</w:t>
            </w:r>
            <w:r>
              <w:rPr>
                <w:rStyle w:val="Funotenzeichen"/>
                <w:lang w:val="en-US"/>
              </w:rPr>
              <w:footnoteReference w:id="7"/>
            </w:r>
            <w:r>
              <w:rPr>
                <w:lang w:val="en-US"/>
              </w:rPr>
              <w:t xml:space="preserve">; one </w:t>
            </w:r>
            <w:r>
              <w:rPr>
                <w:i/>
                <w:lang w:val="en-US"/>
              </w:rPr>
              <w:t>čēl</w:t>
            </w:r>
            <w:r>
              <w:t xml:space="preserve"> corresponds to 184 kilos, measured in cans. One can has 18 litres. Twelve cans of wheat full </w:t>
            </w:r>
            <w:r w:rsidRPr="00CB1299">
              <w:t xml:space="preserve">to the brim we call one </w:t>
            </w:r>
            <w:r w:rsidR="00142CDA" w:rsidRPr="00CB1299">
              <w:rPr>
                <w:i/>
                <w:lang w:val="en-US"/>
              </w:rPr>
              <w:t>čēl</w:t>
            </w:r>
            <w:r w:rsidR="00142CDA">
              <w:rPr>
                <w:i/>
                <w:color w:val="FF0000"/>
                <w:lang w:val="en-US"/>
              </w:rPr>
              <w:t xml:space="preserve"> </w:t>
            </w:r>
            <w:r w:rsidR="00142CDA">
              <w:t>– I understand you.</w:t>
            </w:r>
          </w:p>
        </w:tc>
      </w:tr>
      <w:tr w:rsidR="00F25CC5" w:rsidRPr="00CB1299" w:rsidTr="00F25CC5">
        <w:tc>
          <w:tcPr>
            <w:tcW w:w="817" w:type="dxa"/>
          </w:tcPr>
          <w:p w:rsidR="00F25CC5" w:rsidRPr="00547821" w:rsidRDefault="002801FC" w:rsidP="00B80FE2">
            <w:pPr>
              <w:rPr>
                <w:lang w:val="de-AT"/>
              </w:rPr>
            </w:pPr>
            <w:r>
              <w:rPr>
                <w:lang w:val="de-AT"/>
              </w:rPr>
              <w:t>3.49</w:t>
            </w:r>
          </w:p>
        </w:tc>
        <w:tc>
          <w:tcPr>
            <w:tcW w:w="3969" w:type="dxa"/>
          </w:tcPr>
          <w:p w:rsidR="00F25CC5" w:rsidRPr="00BD0A68" w:rsidRDefault="00D7289A" w:rsidP="00AD74E8">
            <w:pPr>
              <w:rPr>
                <w:lang w:val="de-AT"/>
              </w:rPr>
            </w:pPr>
            <w:r>
              <w:rPr>
                <w:lang w:val="de-AT"/>
              </w:rPr>
              <w:t>ˀ</w:t>
            </w:r>
            <w:r w:rsidR="002801FC">
              <w:rPr>
                <w:lang w:val="de-AT"/>
              </w:rPr>
              <w:t>i</w:t>
            </w:r>
            <w:r w:rsidR="00F25CC5" w:rsidRPr="00BD0A68">
              <w:rPr>
                <w:lang w:val="de-AT"/>
              </w:rPr>
              <w:t>ṯna</w:t>
            </w:r>
            <w:r>
              <w:rPr>
                <w:lang w:val="de-AT"/>
              </w:rPr>
              <w:t>ˁ</w:t>
            </w:r>
            <w:r w:rsidR="00F25CC5" w:rsidRPr="00BD0A68">
              <w:rPr>
                <w:lang w:val="de-AT"/>
              </w:rPr>
              <w:t>aš</w:t>
            </w:r>
            <w:r w:rsidR="002801FC">
              <w:rPr>
                <w:lang w:val="de-AT"/>
              </w:rPr>
              <w:t xml:space="preserve"> dabbī</w:t>
            </w:r>
            <w:r w:rsidR="002801FC" w:rsidRPr="00547821">
              <w:rPr>
                <w:lang w:val="de-AT"/>
              </w:rPr>
              <w:t>t ḥunṭa</w:t>
            </w:r>
            <w:r w:rsidR="00F25CC5" w:rsidRPr="00BD0A68">
              <w:rPr>
                <w:lang w:val="de-AT"/>
              </w:rPr>
              <w:t xml:space="preserve"> </w:t>
            </w:r>
            <w:r w:rsidR="002801FC">
              <w:rPr>
                <w:lang w:val="de-AT"/>
              </w:rPr>
              <w:t>nsammīhe</w:t>
            </w:r>
            <w:r w:rsidR="002801FC" w:rsidRPr="00547821">
              <w:rPr>
                <w:lang w:val="de-AT"/>
              </w:rPr>
              <w:t xml:space="preserve"> čēl</w:t>
            </w:r>
            <w:r w:rsidR="002801FC">
              <w:rPr>
                <w:lang w:val="de-AT"/>
              </w:rPr>
              <w:t>.</w:t>
            </w:r>
            <w:r w:rsidR="002801FC" w:rsidRPr="00BD0A68">
              <w:rPr>
                <w:lang w:val="de-AT"/>
              </w:rPr>
              <w:t xml:space="preserve"> </w:t>
            </w:r>
            <w:r w:rsidR="002801FC">
              <w:rPr>
                <w:lang w:val="de-AT"/>
              </w:rPr>
              <w:t>ᵊ</w:t>
            </w:r>
            <w:r w:rsidR="00F25CC5" w:rsidRPr="00BD0A68">
              <w:rPr>
                <w:lang w:val="de-AT"/>
              </w:rPr>
              <w:t>tgul</w:t>
            </w:r>
            <w:r w:rsidR="002801FC">
              <w:rPr>
                <w:lang w:val="de-AT"/>
              </w:rPr>
              <w:t>-</w:t>
            </w:r>
            <w:r w:rsidR="00F25CC5" w:rsidRPr="00BD0A68">
              <w:rPr>
                <w:lang w:val="de-AT"/>
              </w:rPr>
              <w:t xml:space="preserve">lu </w:t>
            </w:r>
            <w:r w:rsidR="002801FC" w:rsidRPr="002801FC">
              <w:rPr>
                <w:lang w:val="de-AT"/>
              </w:rPr>
              <w:t>“</w:t>
            </w:r>
            <w:r w:rsidR="00F25CC5" w:rsidRPr="00BD0A68">
              <w:rPr>
                <w:lang w:val="de-AT"/>
              </w:rPr>
              <w:t>čam čēl ǧannak?</w:t>
            </w:r>
            <w:r w:rsidR="002801FC" w:rsidRPr="002801FC">
              <w:rPr>
                <w:lang w:val="de-AT"/>
              </w:rPr>
              <w:t>”</w:t>
            </w:r>
            <w:r w:rsidR="00F25CC5" w:rsidRPr="00BD0A68">
              <w:rPr>
                <w:lang w:val="de-AT"/>
              </w:rPr>
              <w:t xml:space="preserve"> </w:t>
            </w:r>
            <w:r w:rsidR="002801FC">
              <w:rPr>
                <w:lang w:val="de-AT"/>
              </w:rPr>
              <w:t xml:space="preserve">ygūl </w:t>
            </w:r>
            <w:r w:rsidR="002801FC" w:rsidRPr="002801FC">
              <w:rPr>
                <w:lang w:val="de-AT"/>
              </w:rPr>
              <w:t>“</w:t>
            </w:r>
            <w:r w:rsidR="00F25CC5" w:rsidRPr="00BD0A68">
              <w:rPr>
                <w:lang w:val="de-AT"/>
              </w:rPr>
              <w:t>mīye čēl</w:t>
            </w:r>
            <w:r w:rsidR="002801FC">
              <w:rPr>
                <w:lang w:val="de-AT"/>
              </w:rPr>
              <w:t>,</w:t>
            </w:r>
            <w:r w:rsidR="00F25CC5" w:rsidRPr="00BD0A68">
              <w:rPr>
                <w:lang w:val="de-AT"/>
              </w:rPr>
              <w:t xml:space="preserve"> ǧāni ḥunta.</w:t>
            </w:r>
            <w:r w:rsidR="002801FC" w:rsidRPr="002801FC">
              <w:rPr>
                <w:lang w:val="de-AT"/>
              </w:rPr>
              <w:t>”</w:t>
            </w:r>
            <w:r w:rsidR="00F25CC5" w:rsidRPr="00BD0A68">
              <w:rPr>
                <w:lang w:val="de-AT"/>
              </w:rPr>
              <w:t xml:space="preserve"> </w:t>
            </w:r>
            <w:r>
              <w:rPr>
                <w:lang w:val="de-AT"/>
              </w:rPr>
              <w:t>ˀ</w:t>
            </w:r>
            <w:r w:rsidR="00F25CC5" w:rsidRPr="00BD0A68">
              <w:rPr>
                <w:lang w:val="de-AT"/>
              </w:rPr>
              <w:t>al-mīye čēl yi</w:t>
            </w:r>
            <w:r w:rsidR="002801FC">
              <w:rPr>
                <w:lang w:val="de-AT"/>
              </w:rPr>
              <w:t>sawwi b-al-ḥisāb il-matematīk ṯi</w:t>
            </w:r>
            <w:r w:rsidR="00F25CC5" w:rsidRPr="00BD0A68">
              <w:rPr>
                <w:lang w:val="de-AT"/>
              </w:rPr>
              <w:t>manṭa</w:t>
            </w:r>
            <w:r>
              <w:rPr>
                <w:lang w:val="de-AT"/>
              </w:rPr>
              <w:t>ˁ</w:t>
            </w:r>
            <w:r w:rsidR="00F25CC5" w:rsidRPr="00BD0A68">
              <w:rPr>
                <w:lang w:val="de-AT"/>
              </w:rPr>
              <w:t>aš ṭōn w-arba</w:t>
            </w:r>
            <w:r>
              <w:rPr>
                <w:lang w:val="de-AT"/>
              </w:rPr>
              <w:t>ˁ</w:t>
            </w:r>
            <w:r w:rsidR="00F25CC5" w:rsidRPr="00BD0A68">
              <w:rPr>
                <w:lang w:val="de-AT"/>
              </w:rPr>
              <w:t>mīt kīlo</w:t>
            </w:r>
            <w:r w:rsidR="002801FC" w:rsidRPr="002801FC">
              <w:rPr>
                <w:vertAlign w:val="superscript"/>
                <w:lang w:val="de-AT"/>
              </w:rPr>
              <w:t>w</w:t>
            </w:r>
            <w:r w:rsidR="00F25CC5" w:rsidRPr="00BD0A68">
              <w:rPr>
                <w:lang w:val="de-AT"/>
              </w:rPr>
              <w:t>.</w:t>
            </w:r>
            <w:r w:rsidR="002801FC">
              <w:rPr>
                <w:lang w:val="de-AT"/>
              </w:rPr>
              <w:t xml:space="preserve"> </w:t>
            </w:r>
            <w:r w:rsidR="00F25CC5" w:rsidRPr="00BD0A68">
              <w:rPr>
                <w:lang w:val="de-AT"/>
              </w:rPr>
              <w:t>al-mīye čēl ṯ</w:t>
            </w:r>
            <w:r w:rsidR="002801FC">
              <w:rPr>
                <w:lang w:val="de-AT"/>
              </w:rPr>
              <w:t>i</w:t>
            </w:r>
            <w:r w:rsidR="00F25CC5" w:rsidRPr="00BD0A68">
              <w:rPr>
                <w:lang w:val="de-AT"/>
              </w:rPr>
              <w:t>manṭa</w:t>
            </w:r>
            <w:r>
              <w:rPr>
                <w:lang w:val="de-AT"/>
              </w:rPr>
              <w:t>ˁ</w:t>
            </w:r>
            <w:r w:rsidR="00F25CC5" w:rsidRPr="00BD0A68">
              <w:rPr>
                <w:lang w:val="de-AT"/>
              </w:rPr>
              <w:t xml:space="preserve">aš </w:t>
            </w:r>
            <w:r w:rsidR="00CB1299">
              <w:rPr>
                <w:lang w:val="de-AT"/>
              </w:rPr>
              <w:t>[</w:t>
            </w:r>
            <w:r>
              <w:rPr>
                <w:lang w:val="de-AT"/>
              </w:rPr>
              <w:t>ˀ</w:t>
            </w:r>
            <w:r w:rsidR="00CB1299">
              <w:rPr>
                <w:lang w:val="de-AT"/>
              </w:rPr>
              <w:t xml:space="preserve">alif] </w:t>
            </w:r>
            <w:r w:rsidR="00F25CC5" w:rsidRPr="00BD0A68">
              <w:rPr>
                <w:lang w:val="de-AT"/>
              </w:rPr>
              <w:t>w-arba</w:t>
            </w:r>
            <w:r>
              <w:rPr>
                <w:lang w:val="de-AT"/>
              </w:rPr>
              <w:t>ˁ</w:t>
            </w:r>
            <w:r w:rsidR="00F25CC5" w:rsidRPr="00BD0A68">
              <w:rPr>
                <w:lang w:val="de-AT"/>
              </w:rPr>
              <w:t>mīt kīlo</w:t>
            </w:r>
            <w:r w:rsidR="002801FC" w:rsidRPr="002801FC">
              <w:rPr>
                <w:vertAlign w:val="superscript"/>
                <w:lang w:val="de-AT"/>
              </w:rPr>
              <w:t>w</w:t>
            </w:r>
            <w:r w:rsidR="00F25CC5" w:rsidRPr="00BD0A68">
              <w:rPr>
                <w:lang w:val="de-AT"/>
              </w:rPr>
              <w:t xml:space="preserve">, </w:t>
            </w:r>
            <w:r w:rsidR="00AD74E8">
              <w:rPr>
                <w:lang w:val="de-AT"/>
              </w:rPr>
              <w:t>ᵊt</w:t>
            </w:r>
            <w:r w:rsidR="00F25CC5" w:rsidRPr="00BD0A68">
              <w:rPr>
                <w:lang w:val="de-AT"/>
              </w:rPr>
              <w:t>čēl</w:t>
            </w:r>
            <w:r w:rsidR="00AD74E8">
              <w:rPr>
                <w:lang w:val="de-AT"/>
              </w:rPr>
              <w:t>he</w:t>
            </w:r>
            <w:r w:rsidR="00F25CC5" w:rsidRPr="00BD0A68">
              <w:rPr>
                <w:lang w:val="de-AT"/>
              </w:rPr>
              <w:t xml:space="preserve"> b-al-kamyūn yāxuḏ</w:t>
            </w:r>
            <w:r w:rsidR="00AD74E8">
              <w:rPr>
                <w:lang w:val="de-AT"/>
              </w:rPr>
              <w:t>ha</w:t>
            </w:r>
            <w:r w:rsidR="00F25CC5" w:rsidRPr="00BD0A68">
              <w:rPr>
                <w:lang w:val="de-AT"/>
              </w:rPr>
              <w:t xml:space="preserve"> </w:t>
            </w:r>
            <w:r>
              <w:rPr>
                <w:lang w:val="de-AT"/>
              </w:rPr>
              <w:t>ˁ</w:t>
            </w:r>
            <w:r w:rsidR="00F25CC5" w:rsidRPr="00BD0A68">
              <w:rPr>
                <w:lang w:val="de-AT"/>
              </w:rPr>
              <w:t>a-l-m</w:t>
            </w:r>
            <w:r w:rsidR="00AD74E8">
              <w:rPr>
                <w:lang w:val="de-AT"/>
              </w:rPr>
              <w:t>i</w:t>
            </w:r>
            <w:r w:rsidR="00F25CC5" w:rsidRPr="00BD0A68">
              <w:rPr>
                <w:lang w:val="de-AT"/>
              </w:rPr>
              <w:t>dīn</w:t>
            </w:r>
            <w:r w:rsidR="00AD74E8">
              <w:rPr>
                <w:lang w:val="de-AT"/>
              </w:rPr>
              <w:t>e,</w:t>
            </w:r>
            <w:r w:rsidR="00F25CC5" w:rsidRPr="00BD0A68">
              <w:rPr>
                <w:lang w:val="de-AT"/>
              </w:rPr>
              <w:t xml:space="preserve"> </w:t>
            </w:r>
            <w:r>
              <w:rPr>
                <w:lang w:val="de-AT"/>
              </w:rPr>
              <w:t>ˀ</w:t>
            </w:r>
            <w:r w:rsidR="00F25CC5" w:rsidRPr="00BD0A68">
              <w:rPr>
                <w:lang w:val="de-AT"/>
              </w:rPr>
              <w:t>al-ḥunṭa ybī</w:t>
            </w:r>
            <w:r>
              <w:rPr>
                <w:lang w:val="de-AT"/>
              </w:rPr>
              <w:t>ˁ</w:t>
            </w:r>
            <w:r w:rsidR="00F25CC5" w:rsidRPr="00BD0A68">
              <w:rPr>
                <w:lang w:val="de-AT"/>
              </w:rPr>
              <w:t>ūnh</w:t>
            </w:r>
            <w:r w:rsidR="00AD74E8">
              <w:rPr>
                <w:lang w:val="de-AT"/>
              </w:rPr>
              <w:t>e</w:t>
            </w:r>
            <w:r w:rsidR="00F25CC5" w:rsidRPr="00BD0A68">
              <w:rPr>
                <w:lang w:val="de-AT"/>
              </w:rPr>
              <w:t>, al-</w:t>
            </w:r>
            <w:r>
              <w:rPr>
                <w:lang w:val="de-AT"/>
              </w:rPr>
              <w:t>ˁ</w:t>
            </w:r>
            <w:r w:rsidR="00F25CC5" w:rsidRPr="00BD0A68">
              <w:rPr>
                <w:lang w:val="de-AT"/>
              </w:rPr>
              <w:t>adas</w:t>
            </w:r>
            <w:r w:rsidR="00AD74E8">
              <w:rPr>
                <w:lang w:val="de-AT"/>
              </w:rPr>
              <w:t xml:space="preserve">, </w:t>
            </w:r>
            <w:r w:rsidR="00AD74E8" w:rsidRPr="00BD0A68">
              <w:rPr>
                <w:lang w:val="de-AT"/>
              </w:rPr>
              <w:t>al-</w:t>
            </w:r>
            <w:r>
              <w:rPr>
                <w:lang w:val="de-AT"/>
              </w:rPr>
              <w:t>ˁ</w:t>
            </w:r>
            <w:r w:rsidR="00AD74E8" w:rsidRPr="00BD0A68">
              <w:rPr>
                <w:lang w:val="de-AT"/>
              </w:rPr>
              <w:t>adas</w:t>
            </w:r>
            <w:r w:rsidR="00F25CC5" w:rsidRPr="00BD0A68">
              <w:rPr>
                <w:lang w:val="de-AT"/>
              </w:rPr>
              <w:t xml:space="preserve"> čēlu mītēn kīlo</w:t>
            </w:r>
            <w:r w:rsidR="00AD74E8" w:rsidRPr="00AD74E8">
              <w:rPr>
                <w:vertAlign w:val="superscript"/>
                <w:lang w:val="de-AT"/>
              </w:rPr>
              <w:t>w</w:t>
            </w:r>
            <w:r w:rsidR="00F25CC5" w:rsidRPr="00BD0A68">
              <w:rPr>
                <w:lang w:val="de-AT"/>
              </w:rPr>
              <w:t xml:space="preserve">, </w:t>
            </w:r>
          </w:p>
        </w:tc>
        <w:tc>
          <w:tcPr>
            <w:tcW w:w="4253" w:type="dxa"/>
          </w:tcPr>
          <w:p w:rsidR="00F25CC5" w:rsidRPr="00CB1299" w:rsidRDefault="00CB1299" w:rsidP="00CB1299">
            <w:pPr>
              <w:rPr>
                <w:lang w:val="en-US"/>
              </w:rPr>
            </w:pPr>
            <w:r w:rsidRPr="00CB1299">
              <w:rPr>
                <w:lang w:val="en-US"/>
              </w:rPr>
              <w:t xml:space="preserve">Twelve cans of wheat are called </w:t>
            </w:r>
            <w:r>
              <w:rPr>
                <w:i/>
                <w:lang w:val="en-US"/>
              </w:rPr>
              <w:t xml:space="preserve">čēl. </w:t>
            </w:r>
            <w:r>
              <w:t xml:space="preserve">You say, “How many </w:t>
            </w:r>
            <w:r>
              <w:rPr>
                <w:i/>
                <w:lang w:val="en-US"/>
              </w:rPr>
              <w:t xml:space="preserve">čēl </w:t>
            </w:r>
            <w:r>
              <w:rPr>
                <w:lang w:val="en-US"/>
              </w:rPr>
              <w:t>have you got?”</w:t>
            </w:r>
            <w:r>
              <w:rPr>
                <w:rStyle w:val="Funotenzeichen"/>
                <w:lang w:val="en-US"/>
              </w:rPr>
              <w:footnoteReference w:id="8"/>
            </w:r>
            <w:r>
              <w:rPr>
                <w:lang w:val="en-US"/>
              </w:rPr>
              <w:t xml:space="preserve"> </w:t>
            </w:r>
            <w:proofErr w:type="gramStart"/>
            <w:r>
              <w:rPr>
                <w:lang w:val="en-US"/>
              </w:rPr>
              <w:t>and</w:t>
            </w:r>
            <w:proofErr w:type="gramEnd"/>
            <w:r>
              <w:rPr>
                <w:lang w:val="en-US"/>
              </w:rPr>
              <w:t xml:space="preserve"> the answer will be, “Hundred </w:t>
            </w:r>
            <w:r>
              <w:rPr>
                <w:i/>
                <w:lang w:val="en-US"/>
              </w:rPr>
              <w:t>čēl</w:t>
            </w:r>
            <w:r>
              <w:t xml:space="preserve">, I’ve got hundred </w:t>
            </w:r>
            <w:r>
              <w:rPr>
                <w:i/>
                <w:lang w:val="en-US"/>
              </w:rPr>
              <w:t>čēl</w:t>
            </w:r>
            <w:r>
              <w:t xml:space="preserve">.” According to mathematics these hundred </w:t>
            </w:r>
            <w:proofErr w:type="gramStart"/>
            <w:r>
              <w:rPr>
                <w:i/>
                <w:lang w:val="en-US"/>
              </w:rPr>
              <w:t>čēl</w:t>
            </w:r>
            <w:proofErr w:type="gramEnd"/>
            <w:r>
              <w:rPr>
                <w:i/>
                <w:lang w:val="en-US"/>
              </w:rPr>
              <w:t xml:space="preserve"> </w:t>
            </w:r>
            <w:r>
              <w:t xml:space="preserve">make eighteen tons and 400 kilos. Hundred </w:t>
            </w:r>
            <w:proofErr w:type="gramStart"/>
            <w:r>
              <w:rPr>
                <w:i/>
                <w:lang w:val="en-US"/>
              </w:rPr>
              <w:t>čēl</w:t>
            </w:r>
            <w:proofErr w:type="gramEnd"/>
            <w:r>
              <w:rPr>
                <w:i/>
                <w:lang w:val="en-US"/>
              </w:rPr>
              <w:t xml:space="preserve"> </w:t>
            </w:r>
            <w:r>
              <w:t xml:space="preserve">are 18,400 kilos. You measure them on a truck and then they bring it to Urfa where they sell the wheat; as for the lentils, one </w:t>
            </w:r>
            <w:r>
              <w:rPr>
                <w:i/>
                <w:lang w:val="en-US"/>
              </w:rPr>
              <w:t xml:space="preserve">čēl </w:t>
            </w:r>
            <w:r>
              <w:rPr>
                <w:lang w:val="en-US"/>
              </w:rPr>
              <w:t xml:space="preserve">of lentils is 200 kilos. </w:t>
            </w:r>
          </w:p>
        </w:tc>
      </w:tr>
      <w:tr w:rsidR="00F25CC5" w:rsidRPr="00AC7D9B" w:rsidTr="00F25CC5">
        <w:tc>
          <w:tcPr>
            <w:tcW w:w="817" w:type="dxa"/>
          </w:tcPr>
          <w:p w:rsidR="00F25CC5" w:rsidRPr="00CB1299" w:rsidRDefault="00AD74E8" w:rsidP="00B80FE2">
            <w:r w:rsidRPr="00CB1299">
              <w:t>4.12</w:t>
            </w:r>
          </w:p>
        </w:tc>
        <w:tc>
          <w:tcPr>
            <w:tcW w:w="3969" w:type="dxa"/>
          </w:tcPr>
          <w:p w:rsidR="00F25CC5" w:rsidRPr="00412CD8" w:rsidRDefault="00D7289A" w:rsidP="00AD74E8">
            <w:r>
              <w:t>ˀ</w:t>
            </w:r>
            <w:r w:rsidR="00F25CC5" w:rsidRPr="00CB1299">
              <w:t>al-ḥunṭa čēlh</w:t>
            </w:r>
            <w:r w:rsidR="00AD74E8" w:rsidRPr="00CB1299">
              <w:t>e</w:t>
            </w:r>
            <w:r w:rsidR="00F25CC5" w:rsidRPr="00CB1299">
              <w:t xml:space="preserve"> mīye w-arba</w:t>
            </w:r>
            <w:r>
              <w:t>ˁ</w:t>
            </w:r>
            <w:r w:rsidR="00AD74E8" w:rsidRPr="00CB1299">
              <w:t>a</w:t>
            </w:r>
            <w:r w:rsidR="00F25CC5" w:rsidRPr="00CB1299">
              <w:t xml:space="preserve"> w-ṯ</w:t>
            </w:r>
            <w:r w:rsidR="00AD74E8" w:rsidRPr="00CB1299">
              <w:t>imānīn kīlo</w:t>
            </w:r>
            <w:r w:rsidR="00AD74E8" w:rsidRPr="00CB1299">
              <w:rPr>
                <w:vertAlign w:val="superscript"/>
              </w:rPr>
              <w:t>w</w:t>
            </w:r>
            <w:r w:rsidR="00F25CC5" w:rsidRPr="00CB1299">
              <w:t>, w-aš-š</w:t>
            </w:r>
            <w:r w:rsidR="00AD74E8" w:rsidRPr="00CB1299">
              <w:t>i</w:t>
            </w:r>
            <w:r>
              <w:t>ˁ</w:t>
            </w:r>
            <w:r w:rsidR="00F25CC5" w:rsidRPr="00CB1299">
              <w:t xml:space="preserve">īr čēlu mīye </w:t>
            </w:r>
            <w:r w:rsidR="00AD74E8" w:rsidRPr="00CB1299">
              <w:t>w-i</w:t>
            </w:r>
            <w:r w:rsidR="00F25CC5" w:rsidRPr="00CB1299">
              <w:t>ṯnēn</w:t>
            </w:r>
            <w:r w:rsidR="00AD74E8" w:rsidRPr="00CB1299">
              <w:t>a</w:t>
            </w:r>
            <w:r w:rsidR="00F25CC5" w:rsidRPr="00CB1299">
              <w:t xml:space="preserve"> w-xamsīn kīl</w:t>
            </w:r>
            <w:r w:rsidR="00AD74E8" w:rsidRPr="00CB1299">
              <w:t>o</w:t>
            </w:r>
            <w:r w:rsidR="00AD74E8" w:rsidRPr="00CB1299">
              <w:rPr>
                <w:vertAlign w:val="superscript"/>
              </w:rPr>
              <w:t>w</w:t>
            </w:r>
            <w:r w:rsidR="00AD74E8" w:rsidRPr="00CB1299">
              <w:t>,</w:t>
            </w:r>
            <w:r w:rsidR="00F25CC5" w:rsidRPr="00CB1299">
              <w:t xml:space="preserve"> </w:t>
            </w:r>
            <w:r>
              <w:t>ˀ</w:t>
            </w:r>
            <w:r w:rsidR="00AD74E8" w:rsidRPr="00CB1299">
              <w:t>aš-ši</w:t>
            </w:r>
            <w:r>
              <w:t>ˁ</w:t>
            </w:r>
            <w:r w:rsidR="00AD74E8" w:rsidRPr="00CB1299">
              <w:t xml:space="preserve">īr xafīf, </w:t>
            </w:r>
            <w:r>
              <w:t>ˀ</w:t>
            </w:r>
            <w:r w:rsidR="00AD74E8" w:rsidRPr="00CB1299">
              <w:t>aš-ši</w:t>
            </w:r>
            <w:r>
              <w:t>ˁ</w:t>
            </w:r>
            <w:r w:rsidR="00AD74E8" w:rsidRPr="00CB1299">
              <w:t xml:space="preserve">īr </w:t>
            </w:r>
            <w:r w:rsidR="00AD74E8" w:rsidRPr="00412CD8">
              <w:t>xafīf čēlu ṯna</w:t>
            </w:r>
            <w:r>
              <w:t>ˁ</w:t>
            </w:r>
            <w:r w:rsidR="00AD74E8" w:rsidRPr="00412CD8">
              <w:t>aš dabbīye, čēlu mīye w-iṯnēna w-xamsīn kīlo</w:t>
            </w:r>
            <w:r w:rsidR="00AD74E8" w:rsidRPr="00412CD8">
              <w:rPr>
                <w:vertAlign w:val="superscript"/>
              </w:rPr>
              <w:t>w</w:t>
            </w:r>
            <w:r w:rsidR="00AD74E8" w:rsidRPr="00412CD8">
              <w:t xml:space="preserve">, </w:t>
            </w:r>
            <w:r w:rsidR="00F25CC5" w:rsidRPr="00412CD8">
              <w:t>w-al-</w:t>
            </w:r>
            <w:r>
              <w:t>ˁ</w:t>
            </w:r>
            <w:r w:rsidR="00F25CC5" w:rsidRPr="00412CD8">
              <w:t>a</w:t>
            </w:r>
            <w:r w:rsidR="00AD74E8" w:rsidRPr="00412CD8">
              <w:t xml:space="preserve">das </w:t>
            </w:r>
            <w:r>
              <w:t>ˁ</w:t>
            </w:r>
            <w:r w:rsidR="00AD74E8" w:rsidRPr="00412CD8">
              <w:t>amanu ṯiǧīl, čēlu mītēn kīlo</w:t>
            </w:r>
            <w:r w:rsidR="00AD74E8" w:rsidRPr="00412CD8">
              <w:rPr>
                <w:vertAlign w:val="superscript"/>
              </w:rPr>
              <w:t>w</w:t>
            </w:r>
            <w:r w:rsidR="00F25CC5" w:rsidRPr="00412CD8">
              <w:t xml:space="preserve">. </w:t>
            </w:r>
            <w:proofErr w:type="gramStart"/>
            <w:r w:rsidR="00F25CC5" w:rsidRPr="00412CD8">
              <w:t>al-ḥunṭa</w:t>
            </w:r>
            <w:proofErr w:type="gramEnd"/>
            <w:r w:rsidR="00F25CC5" w:rsidRPr="00412CD8">
              <w:t xml:space="preserve"> mīye w-arba</w:t>
            </w:r>
            <w:r>
              <w:t>ˁ</w:t>
            </w:r>
            <w:r w:rsidR="00AD74E8" w:rsidRPr="00412CD8">
              <w:t xml:space="preserve">a w </w:t>
            </w:r>
            <w:r w:rsidR="00F25CC5" w:rsidRPr="00412CD8">
              <w:t>ṯ</w:t>
            </w:r>
            <w:r w:rsidR="00AD74E8" w:rsidRPr="00412CD8">
              <w:t>imānīn kīlo</w:t>
            </w:r>
            <w:r w:rsidR="00AD74E8" w:rsidRPr="00412CD8">
              <w:rPr>
                <w:vertAlign w:val="superscript"/>
              </w:rPr>
              <w:t>w</w:t>
            </w:r>
            <w:r w:rsidR="00F25CC5" w:rsidRPr="00412CD8">
              <w:t>, čēlhe.</w:t>
            </w:r>
          </w:p>
        </w:tc>
        <w:tc>
          <w:tcPr>
            <w:tcW w:w="4253" w:type="dxa"/>
          </w:tcPr>
          <w:p w:rsidR="00F25CC5" w:rsidRPr="00AC7D9B" w:rsidRDefault="00AC7D9B" w:rsidP="00AC7D9B">
            <w:pPr>
              <w:rPr>
                <w:lang w:val="en-US"/>
              </w:rPr>
            </w:pPr>
            <w:r w:rsidRPr="00AC7D9B">
              <w:rPr>
                <w:lang w:val="en-US"/>
              </w:rPr>
              <w:t>As fo</w:t>
            </w:r>
            <w:r>
              <w:t xml:space="preserve">r the wheat, one </w:t>
            </w:r>
            <w:r>
              <w:rPr>
                <w:i/>
                <w:lang w:val="en-US"/>
              </w:rPr>
              <w:t>čēl</w:t>
            </w:r>
            <w:r>
              <w:t xml:space="preserve"> is 184 kilos, one </w:t>
            </w:r>
            <w:r>
              <w:rPr>
                <w:i/>
                <w:lang w:val="en-US"/>
              </w:rPr>
              <w:t xml:space="preserve">čēl </w:t>
            </w:r>
            <w:r>
              <w:rPr>
                <w:lang w:val="en-US"/>
              </w:rPr>
              <w:t xml:space="preserve">of barley is only 152 kilos, because barley is light, barley is light, one </w:t>
            </w:r>
            <w:r>
              <w:rPr>
                <w:i/>
                <w:lang w:val="en-US"/>
              </w:rPr>
              <w:t xml:space="preserve">čēl </w:t>
            </w:r>
            <w:r>
              <w:rPr>
                <w:lang w:val="en-US"/>
              </w:rPr>
              <w:t xml:space="preserve">is twelve cans and 152 kilos. Since the lentils are heavy, one </w:t>
            </w:r>
            <w:r>
              <w:rPr>
                <w:i/>
                <w:lang w:val="en-US"/>
              </w:rPr>
              <w:t xml:space="preserve">čēl </w:t>
            </w:r>
            <w:r>
              <w:t>is 200 kilos, and the wheat 184 kilos.</w:t>
            </w:r>
          </w:p>
        </w:tc>
      </w:tr>
      <w:tr w:rsidR="00F25CC5" w:rsidRPr="00AC7D9B" w:rsidTr="00F25CC5">
        <w:tc>
          <w:tcPr>
            <w:tcW w:w="817" w:type="dxa"/>
          </w:tcPr>
          <w:p w:rsidR="00F25CC5" w:rsidRPr="00BD0A68" w:rsidRDefault="00BF4D71" w:rsidP="00B80FE2">
            <w:pPr>
              <w:rPr>
                <w:lang w:val="de-AT"/>
              </w:rPr>
            </w:pPr>
            <w:r w:rsidRPr="00BD0A68">
              <w:rPr>
                <w:lang w:val="de-AT"/>
              </w:rPr>
              <w:t>5:00</w:t>
            </w:r>
          </w:p>
        </w:tc>
        <w:tc>
          <w:tcPr>
            <w:tcW w:w="3969" w:type="dxa"/>
          </w:tcPr>
          <w:p w:rsidR="00F25CC5" w:rsidRPr="00BD0A68" w:rsidRDefault="00F25CC5" w:rsidP="00BF4D71">
            <w:pPr>
              <w:rPr>
                <w:lang w:val="de-AT"/>
              </w:rPr>
            </w:pPr>
            <w:r w:rsidRPr="00BD0A68">
              <w:rPr>
                <w:lang w:val="de-AT"/>
              </w:rPr>
              <w:t xml:space="preserve">hāḏa </w:t>
            </w:r>
            <w:r w:rsidR="00D7289A">
              <w:rPr>
                <w:lang w:val="de-AT"/>
              </w:rPr>
              <w:t>ˀ</w:t>
            </w:r>
            <w:r w:rsidRPr="00BD0A68">
              <w:rPr>
                <w:lang w:val="de-AT"/>
              </w:rPr>
              <w:t>iḥna nsammī šōk, hāḏa</w:t>
            </w:r>
            <w:r w:rsidR="00BF4D71">
              <w:rPr>
                <w:lang w:val="de-AT"/>
              </w:rPr>
              <w:t>,</w:t>
            </w:r>
            <w:r w:rsidRPr="00BD0A68">
              <w:rPr>
                <w:lang w:val="de-AT"/>
              </w:rPr>
              <w:t xml:space="preserve"> </w:t>
            </w:r>
            <w:r w:rsidR="00D7289A">
              <w:rPr>
                <w:lang w:val="de-AT"/>
              </w:rPr>
              <w:t>ˀ</w:t>
            </w:r>
            <w:r w:rsidRPr="00BD0A68">
              <w:rPr>
                <w:lang w:val="de-AT"/>
              </w:rPr>
              <w:t xml:space="preserve">aš-šōk </w:t>
            </w:r>
            <w:r w:rsidR="00BF4D71">
              <w:rPr>
                <w:lang w:val="de-AT"/>
              </w:rPr>
              <w:t>hāḏa hnītu hāḏi ba</w:t>
            </w:r>
            <w:r w:rsidR="00D7289A">
              <w:rPr>
                <w:lang w:val="de-AT"/>
              </w:rPr>
              <w:t>ˁ</w:t>
            </w:r>
            <w:r w:rsidR="00BF4D71">
              <w:rPr>
                <w:lang w:val="de-AT"/>
              </w:rPr>
              <w:t>dēn ᵊt</w:t>
            </w:r>
            <w:r w:rsidRPr="00BD0A68">
              <w:rPr>
                <w:lang w:val="de-AT"/>
              </w:rPr>
              <w:t xml:space="preserve">ṣīr </w:t>
            </w:r>
            <w:r w:rsidR="00BF4D71">
              <w:rPr>
                <w:lang w:val="de-AT"/>
              </w:rPr>
              <w:t>ᵊ</w:t>
            </w:r>
            <w:r w:rsidR="001045A9">
              <w:rPr>
                <w:lang w:val="de-AT"/>
              </w:rPr>
              <w:t>b-gaḷ</w:t>
            </w:r>
            <w:r w:rsidR="00BF4D71">
              <w:rPr>
                <w:lang w:val="de-AT"/>
              </w:rPr>
              <w:t>bu mā-dri šakle, bīhum awwali</w:t>
            </w:r>
            <w:r w:rsidRPr="00BD0A68">
              <w:rPr>
                <w:lang w:val="de-AT"/>
              </w:rPr>
              <w:t xml:space="preserve"> yāklūnh</w:t>
            </w:r>
            <w:r w:rsidR="00BF4D71">
              <w:rPr>
                <w:lang w:val="de-AT"/>
              </w:rPr>
              <w:t>e</w:t>
            </w:r>
            <w:r w:rsidRPr="00BD0A68">
              <w:rPr>
                <w:lang w:val="de-AT"/>
              </w:rPr>
              <w:t xml:space="preserve"> zād</w:t>
            </w:r>
            <w:r w:rsidR="00BF4D71">
              <w:rPr>
                <w:lang w:val="de-AT"/>
              </w:rPr>
              <w:t xml:space="preserve"> </w:t>
            </w:r>
            <w:r w:rsidR="00BF4D71" w:rsidRPr="00BD0A68">
              <w:rPr>
                <w:lang w:val="de-AT"/>
              </w:rPr>
              <w:t xml:space="preserve">amma </w:t>
            </w:r>
            <w:r w:rsidR="00D7289A">
              <w:rPr>
                <w:lang w:val="de-AT"/>
              </w:rPr>
              <w:t>ˀ</w:t>
            </w:r>
            <w:r w:rsidR="00BF4D71" w:rsidRPr="00BD0A68">
              <w:rPr>
                <w:lang w:val="de-AT"/>
              </w:rPr>
              <w:t>iḥna m</w:t>
            </w:r>
            <w:r w:rsidR="00BF4D71">
              <w:rPr>
                <w:lang w:val="de-AT"/>
              </w:rPr>
              <w:t>ā</w:t>
            </w:r>
            <w:r w:rsidR="00BF4D71" w:rsidRPr="00BD0A68">
              <w:rPr>
                <w:lang w:val="de-AT"/>
              </w:rPr>
              <w:t>-nākul</w:t>
            </w:r>
            <w:r w:rsidR="00BF4D71">
              <w:rPr>
                <w:lang w:val="de-AT"/>
              </w:rPr>
              <w:t xml:space="preserve">he, </w:t>
            </w:r>
            <w:r w:rsidR="00BF4D71" w:rsidRPr="00BD0A68">
              <w:rPr>
                <w:lang w:val="de-AT"/>
              </w:rPr>
              <w:t>yāklūn galbu</w:t>
            </w:r>
            <w:r w:rsidR="00BF4D71">
              <w:rPr>
                <w:lang w:val="de-AT"/>
              </w:rPr>
              <w:t>.</w:t>
            </w:r>
          </w:p>
        </w:tc>
        <w:tc>
          <w:tcPr>
            <w:tcW w:w="4253" w:type="dxa"/>
          </w:tcPr>
          <w:p w:rsidR="00F25CC5" w:rsidRPr="00AC7D9B" w:rsidRDefault="00AC7D9B" w:rsidP="00AC7D9B">
            <w:pPr>
              <w:rPr>
                <w:lang w:val="en-US"/>
              </w:rPr>
            </w:pPr>
            <w:r w:rsidRPr="00AC7D9B">
              <w:rPr>
                <w:lang w:val="en-US"/>
              </w:rPr>
              <w:t>This (plant) we call thistle; the thistle, this thingamajig</w:t>
            </w:r>
            <w:r>
              <w:rPr>
                <w:lang w:val="en-US"/>
              </w:rPr>
              <w:t>… When there is I don’t know what stuff inside of it, there are people who eat its interior. We do not it them.</w:t>
            </w:r>
          </w:p>
        </w:tc>
      </w:tr>
      <w:tr w:rsidR="00F25CC5" w:rsidRPr="00AC7D9B" w:rsidTr="00F25CC5">
        <w:tc>
          <w:tcPr>
            <w:tcW w:w="817" w:type="dxa"/>
          </w:tcPr>
          <w:p w:rsidR="00F25CC5" w:rsidRPr="00BD0A68" w:rsidRDefault="00BF4D71" w:rsidP="00B80FE2">
            <w:pPr>
              <w:rPr>
                <w:lang w:val="de-AT"/>
              </w:rPr>
            </w:pPr>
            <w:r>
              <w:rPr>
                <w:lang w:val="de-AT"/>
              </w:rPr>
              <w:t>5.13</w:t>
            </w:r>
          </w:p>
        </w:tc>
        <w:tc>
          <w:tcPr>
            <w:tcW w:w="3969" w:type="dxa"/>
          </w:tcPr>
          <w:p w:rsidR="00F25CC5" w:rsidRPr="00BF4D71" w:rsidRDefault="00F25CC5" w:rsidP="00BF4D71">
            <w:pPr>
              <w:rPr>
                <w:lang w:val="de-AT"/>
              </w:rPr>
            </w:pPr>
            <w:r w:rsidRPr="00BF4D71">
              <w:rPr>
                <w:lang w:val="de-AT"/>
              </w:rPr>
              <w:t>ga</w:t>
            </w:r>
            <w:r w:rsidR="00BF4D71" w:rsidRPr="00BF4D71">
              <w:rPr>
                <w:lang w:val="de-AT"/>
              </w:rPr>
              <w:t>ḷ</w:t>
            </w:r>
            <w:r w:rsidRPr="00BF4D71">
              <w:rPr>
                <w:lang w:val="de-AT"/>
              </w:rPr>
              <w:t>ǝb hā</w:t>
            </w:r>
            <w:r w:rsidR="00BF4D71">
              <w:rPr>
                <w:lang w:val="de-AT"/>
              </w:rPr>
              <w:t>ḏe</w:t>
            </w:r>
            <w:r w:rsidRPr="00BF4D71">
              <w:rPr>
                <w:lang w:val="de-AT"/>
              </w:rPr>
              <w:t xml:space="preserve"> šwayy yiṣīr guṭma hīčiḏ ḥām</w:t>
            </w:r>
            <w:r w:rsidR="00B80FE2" w:rsidRPr="00BF4D71">
              <w:rPr>
                <w:lang w:val="de-AT"/>
              </w:rPr>
              <w:t>ḏ̣</w:t>
            </w:r>
            <w:r w:rsidRPr="00BF4D71">
              <w:rPr>
                <w:lang w:val="de-AT"/>
              </w:rPr>
              <w:t xml:space="preserve">e </w:t>
            </w:r>
            <w:r w:rsidR="00BF4D71">
              <w:rPr>
                <w:lang w:val="de-AT"/>
              </w:rPr>
              <w:t>wē</w:t>
            </w:r>
            <w:r w:rsidRPr="00BF4D71">
              <w:rPr>
                <w:lang w:val="de-AT"/>
              </w:rPr>
              <w:t>ya ḥilwa yāklūnh</w:t>
            </w:r>
            <w:r w:rsidR="00BF4D71">
              <w:rPr>
                <w:lang w:val="de-AT"/>
              </w:rPr>
              <w:t>e</w:t>
            </w:r>
            <w:r w:rsidRPr="00BF4D71">
              <w:rPr>
                <w:lang w:val="de-AT"/>
              </w:rPr>
              <w:t xml:space="preserve">, </w:t>
            </w:r>
            <w:r w:rsidR="00D7289A">
              <w:rPr>
                <w:lang w:val="de-AT"/>
              </w:rPr>
              <w:t>ˀ</w:t>
            </w:r>
            <w:r w:rsidRPr="00BF4D71">
              <w:rPr>
                <w:lang w:val="de-AT"/>
              </w:rPr>
              <w:t>iḥn</w:t>
            </w:r>
            <w:r w:rsidR="00BF4D71">
              <w:rPr>
                <w:lang w:val="de-AT"/>
              </w:rPr>
              <w:t>a</w:t>
            </w:r>
            <w:r w:rsidRPr="00BF4D71">
              <w:rPr>
                <w:lang w:val="de-AT"/>
              </w:rPr>
              <w:t xml:space="preserve"> mā-nākul</w:t>
            </w:r>
            <w:r w:rsidR="00BF4D71">
              <w:rPr>
                <w:lang w:val="de-AT"/>
              </w:rPr>
              <w:t>he</w:t>
            </w:r>
            <w:r w:rsidRPr="00BF4D71">
              <w:rPr>
                <w:lang w:val="de-AT"/>
              </w:rPr>
              <w:t xml:space="preserve"> halḥīn</w:t>
            </w:r>
            <w:r w:rsidR="00BF4D71">
              <w:rPr>
                <w:lang w:val="de-AT"/>
              </w:rPr>
              <w:t>.</w:t>
            </w:r>
            <w:r w:rsidRPr="00BF4D71">
              <w:rPr>
                <w:lang w:val="de-AT"/>
              </w:rPr>
              <w:t xml:space="preserve"> yṣīr ṭaraf al-</w:t>
            </w:r>
            <w:r w:rsidR="00D7289A">
              <w:rPr>
                <w:lang w:val="de-AT"/>
              </w:rPr>
              <w:t>ˁ</w:t>
            </w:r>
            <w:r w:rsidRPr="00BF4D71">
              <w:rPr>
                <w:lang w:val="de-AT"/>
              </w:rPr>
              <w:t xml:space="preserve">adas </w:t>
            </w:r>
            <w:r w:rsidR="00BF4D71">
              <w:rPr>
                <w:lang w:val="de-AT"/>
              </w:rPr>
              <w:t>ᵊ</w:t>
            </w:r>
            <w:r w:rsidR="001045A9">
              <w:rPr>
                <w:lang w:val="de-AT"/>
              </w:rPr>
              <w:t>b-gaḷ</w:t>
            </w:r>
            <w:r w:rsidRPr="00BF4D71">
              <w:rPr>
                <w:lang w:val="de-AT"/>
              </w:rPr>
              <w:t>b al-</w:t>
            </w:r>
            <w:r w:rsidR="00D7289A">
              <w:rPr>
                <w:lang w:val="de-AT"/>
              </w:rPr>
              <w:t>ˁ</w:t>
            </w:r>
            <w:r w:rsidRPr="00BF4D71">
              <w:rPr>
                <w:lang w:val="de-AT"/>
              </w:rPr>
              <w:t xml:space="preserve">adas fazla mā yṣīr </w:t>
            </w:r>
            <w:r w:rsidR="00D7289A">
              <w:rPr>
                <w:lang w:val="de-AT"/>
              </w:rPr>
              <w:t>ˁ</w:t>
            </w:r>
            <w:r w:rsidRPr="00BF4D71">
              <w:rPr>
                <w:lang w:val="de-AT"/>
              </w:rPr>
              <w:t>aman yiṭuššūn ilāč</w:t>
            </w:r>
            <w:r w:rsidR="00BF4D71">
              <w:rPr>
                <w:lang w:val="de-AT"/>
              </w:rPr>
              <w:t>, y</w:t>
            </w:r>
            <w:r w:rsidRPr="00BF4D71">
              <w:rPr>
                <w:lang w:val="de-AT"/>
              </w:rPr>
              <w:t>s</w:t>
            </w:r>
            <w:r w:rsidR="00BF4D71">
              <w:rPr>
                <w:lang w:val="de-AT"/>
              </w:rPr>
              <w:t>awwūn ilačlama yabanǧi madde mā y</w:t>
            </w:r>
            <w:r w:rsidRPr="00BF4D71">
              <w:rPr>
                <w:lang w:val="de-AT"/>
              </w:rPr>
              <w:t>ṣīr</w:t>
            </w:r>
            <w:r w:rsidR="00BF4D71">
              <w:rPr>
                <w:lang w:val="de-AT"/>
              </w:rPr>
              <w:t>.</w:t>
            </w:r>
          </w:p>
        </w:tc>
        <w:tc>
          <w:tcPr>
            <w:tcW w:w="4253" w:type="dxa"/>
          </w:tcPr>
          <w:p w:rsidR="00F25CC5" w:rsidRPr="00AC7D9B" w:rsidRDefault="00AC7D9B" w:rsidP="00AC7D9B">
            <w:pPr>
              <w:rPr>
                <w:lang w:val="en-US"/>
              </w:rPr>
            </w:pPr>
            <w:r w:rsidRPr="00AC7D9B">
              <w:rPr>
                <w:lang w:val="en-US"/>
              </w:rPr>
              <w:t xml:space="preserve">Its interior get’s a little bit like this, it is sour or sweet, so they eat it. </w:t>
            </w:r>
            <w:r>
              <w:rPr>
                <w:lang w:val="en-US"/>
              </w:rPr>
              <w:t xml:space="preserve">We do not eat it now. It grows on the edges of the lentil fields, not so much inside of them because they spray </w:t>
            </w:r>
            <w:r w:rsidRPr="00AC7D9B">
              <w:rPr>
                <w:lang w:val="en-US"/>
              </w:rPr>
              <w:t>pesticidal agent</w:t>
            </w:r>
            <w:r>
              <w:rPr>
                <w:lang w:val="en-US"/>
              </w:rPr>
              <w:t xml:space="preserve">; they spray </w:t>
            </w:r>
            <w:r w:rsidRPr="00AC7D9B">
              <w:rPr>
                <w:lang w:val="en-US"/>
              </w:rPr>
              <w:t>pesticidal agent</w:t>
            </w:r>
            <w:r>
              <w:rPr>
                <w:lang w:val="en-US"/>
              </w:rPr>
              <w:t xml:space="preserve"> and therefore weeds do not come up.</w:t>
            </w:r>
          </w:p>
        </w:tc>
      </w:tr>
    </w:tbl>
    <w:p w:rsidR="005E0956" w:rsidRPr="00AC7D9B" w:rsidRDefault="005E0956" w:rsidP="005E0956">
      <w:pPr>
        <w:rPr>
          <w:i/>
          <w:noProof/>
          <w:lang w:val="en-US"/>
        </w:rPr>
      </w:pPr>
    </w:p>
    <w:p w:rsidR="005E0956" w:rsidRPr="00AC7D9B" w:rsidRDefault="005E0956" w:rsidP="006E14BD">
      <w:pPr>
        <w:pStyle w:val="Textkrper"/>
        <w:rPr>
          <w:lang w:val="en-US"/>
        </w:rPr>
        <w:sectPr w:rsidR="005E0956" w:rsidRPr="00AC7D9B" w:rsidSect="00E37A9F">
          <w:pgSz w:w="11906" w:h="16838"/>
          <w:pgMar w:top="1417" w:right="1417" w:bottom="1134" w:left="1417" w:header="708" w:footer="708" w:gutter="0"/>
          <w:cols w:space="708"/>
          <w:titlePg/>
          <w:docGrid w:linePitch="360"/>
        </w:sectPr>
      </w:pPr>
    </w:p>
    <w:p w:rsidR="005E0956" w:rsidRPr="005D59C9" w:rsidRDefault="005E0956" w:rsidP="005E0956">
      <w:pPr>
        <w:pStyle w:val="berschrift2"/>
        <w:rPr>
          <w:lang w:val="es-ES_tradnl"/>
        </w:rPr>
      </w:pPr>
      <w:r w:rsidRPr="005D59C9">
        <w:rPr>
          <w:noProof/>
          <w:lang w:val="es-ES_tradnl"/>
        </w:rPr>
        <w:t>Urfa-024</w:t>
      </w:r>
      <w:r w:rsidR="006E14BD">
        <w:rPr>
          <w:noProof/>
          <w:lang w:val="es-ES_tradnl"/>
        </w:rPr>
        <w:t>ª</w:t>
      </w:r>
      <w:r w:rsidRPr="005D59C9">
        <w:rPr>
          <w:noProof/>
          <w:lang w:val="es-ES_tradnl"/>
        </w:rPr>
        <w:t xml:space="preserve">: </w:t>
      </w:r>
      <w:r w:rsidR="00954C9D" w:rsidRPr="005D59C9">
        <w:rPr>
          <w:noProof/>
          <w:lang w:val="es-ES_tradnl"/>
        </w:rPr>
        <w:t>Vegetables (</w:t>
      </w:r>
      <w:r w:rsidRPr="005D59C9">
        <w:rPr>
          <w:i/>
          <w:lang w:val="es-ES_tradnl"/>
        </w:rPr>
        <w:t>zalzawāt</w:t>
      </w:r>
      <w:r w:rsidR="00954C9D" w:rsidRPr="005D59C9">
        <w:rPr>
          <w:lang w:val="es-ES_tradnl"/>
        </w:rPr>
        <w:t>)</w:t>
      </w:r>
      <w:r w:rsidR="000F29B6" w:rsidRPr="005D59C9">
        <w:rPr>
          <w:lang w:val="es-ES_tradnl"/>
        </w:rPr>
        <w:t xml:space="preserve"> </w:t>
      </w:r>
      <w:r w:rsidR="000F29B6" w:rsidRPr="005D59C9">
        <w:rPr>
          <w:color w:val="00B050"/>
          <w:lang w:val="es-ES_tradnl"/>
        </w:rPr>
        <w:t>[control/trans]</w:t>
      </w:r>
    </w:p>
    <w:p w:rsidR="005E0956" w:rsidRPr="00C85EFD" w:rsidRDefault="005E0956" w:rsidP="00A608C2">
      <w:pPr>
        <w:pStyle w:val="Liste"/>
        <w:rPr>
          <w:lang w:val="de-AT"/>
        </w:rPr>
      </w:pPr>
      <w:r w:rsidRPr="00C85EFD">
        <w:rPr>
          <w:lang w:val="de-AT"/>
        </w:rPr>
        <w:t>Ismail, 6.5.2010</w:t>
      </w:r>
    </w:p>
    <w:p w:rsidR="005E0956" w:rsidRPr="00C85EFD" w:rsidRDefault="005E0956" w:rsidP="00A608C2">
      <w:pPr>
        <w:pStyle w:val="Liste"/>
        <w:rPr>
          <w:noProof/>
          <w:lang w:val="de-AT"/>
        </w:rPr>
      </w:pPr>
      <w:r w:rsidRPr="00C85EFD">
        <w:rPr>
          <w:i/>
          <w:lang w:val="de-AT"/>
        </w:rPr>
        <w:t>zalzawāt</w:t>
      </w:r>
      <w:r w:rsidRPr="00C85EFD">
        <w:rPr>
          <w:lang w:val="de-AT"/>
        </w:rPr>
        <w:t xml:space="preserve"> und Saisonarbeiter (ab 1:10), 8:01</w:t>
      </w:r>
    </w:p>
    <w:p w:rsidR="005E0956" w:rsidRPr="00C85EFD" w:rsidRDefault="005E0956" w:rsidP="005E0956">
      <w:pPr>
        <w:rPr>
          <w:noProof/>
          <w:lang w:val="de-AT"/>
        </w:rPr>
      </w:pPr>
    </w:p>
    <w:tbl>
      <w:tblPr>
        <w:tblStyle w:val="Tabellenraster"/>
        <w:tblW w:w="9071" w:type="dxa"/>
        <w:tblLook w:val="04A0" w:firstRow="1" w:lastRow="0" w:firstColumn="1" w:lastColumn="0" w:noHBand="0" w:noVBand="1"/>
      </w:tblPr>
      <w:tblGrid>
        <w:gridCol w:w="850"/>
        <w:gridCol w:w="3969"/>
        <w:gridCol w:w="4252"/>
      </w:tblGrid>
      <w:tr w:rsidR="00770E52" w:rsidRPr="00954C9D" w:rsidTr="00954C9D">
        <w:tc>
          <w:tcPr>
            <w:tcW w:w="850" w:type="dxa"/>
          </w:tcPr>
          <w:p w:rsidR="00770E52" w:rsidRPr="00954C9D" w:rsidRDefault="00954C9D" w:rsidP="00770E52">
            <w:r w:rsidRPr="00954C9D">
              <w:t>0.03</w:t>
            </w:r>
          </w:p>
        </w:tc>
        <w:tc>
          <w:tcPr>
            <w:tcW w:w="3969" w:type="dxa"/>
          </w:tcPr>
          <w:p w:rsidR="00770E52" w:rsidRPr="00954C9D" w:rsidRDefault="00770E52" w:rsidP="00954C9D">
            <w:proofErr w:type="gramStart"/>
            <w:r w:rsidRPr="00954C9D">
              <w:t>az-zalzawāt</w:t>
            </w:r>
            <w:proofErr w:type="gramEnd"/>
            <w:r w:rsidRPr="00954C9D">
              <w:t xml:space="preserve"> xōǧam, </w:t>
            </w:r>
            <w:r w:rsidR="00D7289A">
              <w:t>ˀ</w:t>
            </w:r>
            <w:r w:rsidRPr="00954C9D">
              <w:t>al-mayya hāḏi, m</w:t>
            </w:r>
            <w:r w:rsidR="00954C9D" w:rsidRPr="00954C9D">
              <w:t xml:space="preserve">ayyt-in at </w:t>
            </w:r>
            <w:r w:rsidRPr="00954C9D">
              <w:t>trūḥ min hēne</w:t>
            </w:r>
            <w:r w:rsidR="00954C9D" w:rsidRPr="00954C9D">
              <w:t>,</w:t>
            </w:r>
            <w:r w:rsidRPr="00954C9D">
              <w:t xml:space="preserve"> </w:t>
            </w:r>
            <w:r w:rsidR="00D7289A">
              <w:t>ˀ</w:t>
            </w:r>
            <w:r w:rsidRPr="00954C9D">
              <w:t>az-zōda</w:t>
            </w:r>
            <w:r w:rsidR="00954C9D" w:rsidRPr="00954C9D">
              <w:t>,</w:t>
            </w:r>
            <w:r w:rsidRPr="00954C9D">
              <w:t xml:space="preserve"> </w:t>
            </w:r>
            <w:r w:rsidR="00D7289A">
              <w:t>ˀ</w:t>
            </w:r>
            <w:r w:rsidRPr="00954C9D">
              <w:t>al-barāǧ</w:t>
            </w:r>
            <w:r w:rsidR="00954C9D" w:rsidRPr="00954C9D">
              <w:t>,</w:t>
            </w:r>
            <w:r w:rsidRPr="00954C9D">
              <w:t xml:space="preserve"> </w:t>
            </w:r>
            <w:r w:rsidR="00D7289A">
              <w:t>ˀ</w:t>
            </w:r>
            <w:r w:rsidRPr="00954C9D">
              <w:t>az-zōda nisgīha</w:t>
            </w:r>
            <w:r w:rsidR="00954C9D" w:rsidRPr="00954C9D">
              <w:t xml:space="preserve">, </w:t>
            </w:r>
            <w:r w:rsidR="00D7289A">
              <w:t>ˀ</w:t>
            </w:r>
            <w:r w:rsidR="00954C9D" w:rsidRPr="00954C9D">
              <w:t xml:space="preserve">al-mayyt </w:t>
            </w:r>
            <w:r w:rsidRPr="00954C9D">
              <w:t>az-zōd al-fazla</w:t>
            </w:r>
            <w:r w:rsidR="00954C9D" w:rsidRPr="00954C9D">
              <w:t>,</w:t>
            </w:r>
            <w:r w:rsidRPr="00954C9D">
              <w:t xml:space="preserve"> </w:t>
            </w:r>
            <w:r w:rsidR="00954C9D" w:rsidRPr="00954C9D">
              <w:t>ᵊ</w:t>
            </w:r>
            <w:r w:rsidRPr="00954C9D">
              <w:t>trūḥ min hēn</w:t>
            </w:r>
            <w:r w:rsidR="00954C9D" w:rsidRPr="00954C9D">
              <w:t>e</w:t>
            </w:r>
            <w:r w:rsidRPr="00954C9D">
              <w:t xml:space="preserve"> </w:t>
            </w:r>
            <w:r w:rsidR="00D7289A">
              <w:t>ˁ</w:t>
            </w:r>
            <w:r w:rsidRPr="00954C9D">
              <w:t xml:space="preserve">ala Sūrīya. Sūrīya </w:t>
            </w:r>
            <w:r w:rsidR="00954C9D" w:rsidRPr="00954C9D">
              <w:t>yi</w:t>
            </w:r>
            <w:r w:rsidRPr="00954C9D">
              <w:t>zra</w:t>
            </w:r>
            <w:r w:rsidR="00D7289A">
              <w:t>ˁ</w:t>
            </w:r>
            <w:r w:rsidRPr="00954C9D">
              <w:t xml:space="preserve">ūn </w:t>
            </w:r>
            <w:r w:rsidR="00D7289A">
              <w:t>ˁ</w:t>
            </w:r>
            <w:r w:rsidRPr="00954C9D">
              <w:t xml:space="preserve">alēha guṭun </w:t>
            </w:r>
            <w:r w:rsidR="00954C9D" w:rsidRPr="00954C9D">
              <w:t>yi</w:t>
            </w:r>
            <w:r w:rsidRPr="00954C9D">
              <w:t>zra</w:t>
            </w:r>
            <w:r w:rsidR="00D7289A">
              <w:t>ˁ</w:t>
            </w:r>
            <w:r w:rsidRPr="00954C9D">
              <w:t xml:space="preserve">ūn </w:t>
            </w:r>
            <w:r w:rsidR="00D7289A">
              <w:t>ˁ</w:t>
            </w:r>
            <w:r w:rsidRPr="00954C9D">
              <w:t xml:space="preserve">alēha ḥunṭa, </w:t>
            </w:r>
            <w:r w:rsidR="00954C9D" w:rsidRPr="00954C9D">
              <w:t>yizra</w:t>
            </w:r>
            <w:r w:rsidR="00D7289A">
              <w:t>ˁ</w:t>
            </w:r>
            <w:r w:rsidR="00954C9D" w:rsidRPr="00954C9D">
              <w:t xml:space="preserve">ūn </w:t>
            </w:r>
            <w:r w:rsidR="00D7289A">
              <w:t>ˁ</w:t>
            </w:r>
            <w:r w:rsidR="00954C9D" w:rsidRPr="00954C9D">
              <w:t>alēha ši</w:t>
            </w:r>
            <w:r w:rsidR="00D7289A">
              <w:t>ˁ</w:t>
            </w:r>
            <w:r w:rsidRPr="00954C9D">
              <w:t xml:space="preserve">īr, </w:t>
            </w:r>
            <w:r w:rsidR="00954C9D" w:rsidRPr="00954C9D">
              <w:t>yizra</w:t>
            </w:r>
            <w:r w:rsidR="00D7289A">
              <w:t>ˁ</w:t>
            </w:r>
            <w:r w:rsidR="00954C9D" w:rsidRPr="00954C9D">
              <w:t xml:space="preserve">ūn </w:t>
            </w:r>
            <w:r w:rsidR="00D7289A">
              <w:t>ˁ</w:t>
            </w:r>
            <w:r w:rsidR="00954C9D" w:rsidRPr="00954C9D">
              <w:t xml:space="preserve">alēha </w:t>
            </w:r>
            <w:r w:rsidR="00D7289A">
              <w:t>ˁ</w:t>
            </w:r>
            <w:r w:rsidR="00954C9D" w:rsidRPr="00954C9D">
              <w:t>adas, yi</w:t>
            </w:r>
            <w:r w:rsidRPr="00954C9D">
              <w:t>zra</w:t>
            </w:r>
            <w:r w:rsidR="00D7289A">
              <w:t>ˁ</w:t>
            </w:r>
            <w:r w:rsidRPr="00954C9D">
              <w:t xml:space="preserve">ūn </w:t>
            </w:r>
            <w:r w:rsidR="00D7289A">
              <w:t>ˁ</w:t>
            </w:r>
            <w:r w:rsidRPr="00954C9D">
              <w:t>alēha zalzawāt.</w:t>
            </w:r>
          </w:p>
        </w:tc>
        <w:tc>
          <w:tcPr>
            <w:tcW w:w="4252" w:type="dxa"/>
          </w:tcPr>
          <w:p w:rsidR="00770E52" w:rsidRPr="00954C9D" w:rsidRDefault="00954C9D" w:rsidP="00954C9D">
            <w:r>
              <w:t xml:space="preserve">The </w:t>
            </w:r>
            <w:r>
              <w:rPr>
                <w:i/>
              </w:rPr>
              <w:t>zalzawāt</w:t>
            </w:r>
            <w: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Pr>
                <w:i/>
              </w:rPr>
              <w:t xml:space="preserve">zalzawāt </w:t>
            </w:r>
            <w:r>
              <w:t>with it.</w:t>
            </w:r>
          </w:p>
        </w:tc>
      </w:tr>
      <w:tr w:rsidR="00770E52" w:rsidRPr="00954C9D" w:rsidTr="00954C9D">
        <w:tc>
          <w:tcPr>
            <w:tcW w:w="850" w:type="dxa"/>
          </w:tcPr>
          <w:p w:rsidR="00770E52" w:rsidRPr="00954C9D" w:rsidRDefault="00954C9D" w:rsidP="00770E52">
            <w:r w:rsidRPr="00954C9D">
              <w:t>0.25</w:t>
            </w:r>
          </w:p>
        </w:tc>
        <w:tc>
          <w:tcPr>
            <w:tcW w:w="3969" w:type="dxa"/>
          </w:tcPr>
          <w:p w:rsidR="00770E52" w:rsidRPr="00954C9D" w:rsidRDefault="00770E52" w:rsidP="00954C9D">
            <w:r w:rsidRPr="00954C9D">
              <w:t>ma</w:t>
            </w:r>
            <w:r w:rsidR="00D7289A">
              <w:t>ˁ</w:t>
            </w:r>
            <w:r w:rsidRPr="00954C9D">
              <w:t>nāt az-zalzawāt</w:t>
            </w:r>
            <w:r w:rsidR="00954C9D" w:rsidRPr="00954C9D">
              <w:t>,</w:t>
            </w:r>
            <w:r w:rsidRPr="00954C9D">
              <w:t xml:space="preserve"> </w:t>
            </w:r>
            <w:r w:rsidR="00D7289A">
              <w:t>ˀ</w:t>
            </w:r>
            <w:r w:rsidRPr="00954C9D">
              <w:t>al-bēḏinǧān</w:t>
            </w:r>
            <w:r w:rsidR="00954C9D" w:rsidRPr="00954C9D">
              <w:t>,</w:t>
            </w:r>
            <w:r w:rsidRPr="00954C9D">
              <w:t xml:space="preserve"> </w:t>
            </w:r>
            <w:r w:rsidR="00D7289A">
              <w:t>ˀ</w:t>
            </w:r>
            <w:r w:rsidRPr="00954C9D">
              <w:t>al-frǝnǧi</w:t>
            </w:r>
            <w:r w:rsidR="00954C9D" w:rsidRPr="00954C9D">
              <w:t>,</w:t>
            </w:r>
            <w:r w:rsidRPr="00954C9D">
              <w:t xml:space="preserve"> </w:t>
            </w:r>
            <w:r w:rsidR="00D7289A">
              <w:t>ˀ</w:t>
            </w:r>
            <w:r w:rsidRPr="00954C9D">
              <w:t>aṣ-ṣ</w:t>
            </w:r>
            <w:r w:rsidR="00954C9D" w:rsidRPr="00954C9D">
              <w:t>ō</w:t>
            </w:r>
            <w:r w:rsidRPr="00954C9D">
              <w:t>ṭ</w:t>
            </w:r>
            <w:r w:rsidR="00954C9D">
              <w:t>,</w:t>
            </w:r>
            <w:r w:rsidRPr="00954C9D">
              <w:t xml:space="preserve"> </w:t>
            </w:r>
            <w:r w:rsidR="00D7289A">
              <w:t>ˀ</w:t>
            </w:r>
            <w:r w:rsidR="00954C9D" w:rsidRPr="00954C9D">
              <w:t>a</w:t>
            </w:r>
            <w:r w:rsidRPr="00954C9D">
              <w:t>l-xuḏ̣āṛa</w:t>
            </w:r>
            <w:r w:rsidR="00954C9D" w:rsidRPr="00954C9D">
              <w:t>,</w:t>
            </w:r>
            <w:r w:rsidRPr="00954C9D">
              <w:t xml:space="preserve"> </w:t>
            </w:r>
            <w:r w:rsidR="00D7289A">
              <w:t>ˀ</w:t>
            </w:r>
            <w:r w:rsidR="00954C9D" w:rsidRPr="00954C9D">
              <w:t>a</w:t>
            </w:r>
            <w:r w:rsidRPr="00954C9D">
              <w:t xml:space="preserve">l-bǝṣal, </w:t>
            </w:r>
            <w:r w:rsidR="00D7289A">
              <w:t>ˀ</w:t>
            </w:r>
            <w:r w:rsidRPr="00954C9D">
              <w:t>an-na</w:t>
            </w:r>
            <w:r w:rsidR="00D7289A">
              <w:t>ˁ</w:t>
            </w:r>
            <w:r w:rsidRPr="00954C9D">
              <w:t>n</w:t>
            </w:r>
            <w:r w:rsidR="00954C9D" w:rsidRPr="00954C9D">
              <w:t>ā</w:t>
            </w:r>
            <w:r w:rsidR="00D7289A">
              <w:t>ˁ</w:t>
            </w:r>
            <w:r w:rsidR="00954C9D" w:rsidRPr="00954C9D">
              <w:t>,</w:t>
            </w:r>
            <w:r w:rsidRPr="00954C9D">
              <w:t xml:space="preserve"> </w:t>
            </w:r>
            <w:r w:rsidR="00D7289A">
              <w:t>ˀ</w:t>
            </w:r>
            <w:r w:rsidRPr="00954C9D">
              <w:t>al-baqdanūs</w:t>
            </w:r>
            <w:r w:rsidR="00954C9D" w:rsidRPr="00954C9D">
              <w:t>,</w:t>
            </w:r>
            <w:r w:rsidRPr="00954C9D">
              <w:t xml:space="preserve"> </w:t>
            </w:r>
            <w:r w:rsidR="00D7289A">
              <w:t>ˀ</w:t>
            </w:r>
            <w:r w:rsidR="00954C9D" w:rsidRPr="00954C9D">
              <w:t xml:space="preserve">al-… </w:t>
            </w:r>
            <w:r w:rsidRPr="00954C9D">
              <w:t>ǧumlit</w:t>
            </w:r>
            <w:r w:rsidR="00954C9D" w:rsidRPr="00954C9D">
              <w:t xml:space="preserve"> al-…</w:t>
            </w:r>
            <w:r w:rsidRPr="00954C9D">
              <w:t xml:space="preserve"> as-s</w:t>
            </w:r>
            <w:r w:rsidR="00954C9D" w:rsidRPr="00954C9D">
              <w:t>a</w:t>
            </w:r>
            <w:r w:rsidRPr="00954C9D">
              <w:t xml:space="preserve">bze </w:t>
            </w:r>
            <w:r w:rsidR="00D7289A">
              <w:t>ˀ</w:t>
            </w:r>
            <w:r w:rsidRPr="00954C9D">
              <w:t>iḥna ngū</w:t>
            </w:r>
            <w:r w:rsidR="00954C9D" w:rsidRPr="00954C9D">
              <w:t>l az-zalzawāt, zalzawāt ya</w:t>
            </w:r>
            <w:r w:rsidR="00D7289A">
              <w:t>ˁ</w:t>
            </w:r>
            <w:r w:rsidR="00954C9D" w:rsidRPr="00954C9D">
              <w:t>ni kalíme</w:t>
            </w:r>
            <w:r w:rsidRPr="00954C9D">
              <w:t xml:space="preserve"> qǝṣa</w:t>
            </w:r>
            <w:r w:rsidR="00954C9D" w:rsidRPr="00954C9D">
              <w:t xml:space="preserve"> – qǝṣa –</w:t>
            </w:r>
            <w:r w:rsidRPr="00954C9D">
              <w:t xml:space="preserve"> </w:t>
            </w:r>
            <w:r w:rsidR="00D7289A">
              <w:t>ˀ</w:t>
            </w:r>
            <w:r w:rsidRPr="00954C9D">
              <w:t>ē</w:t>
            </w:r>
            <w:r w:rsidR="00954C9D" w:rsidRPr="00954C9D">
              <w:t>, ᵊ</w:t>
            </w:r>
            <w:r w:rsidRPr="00954C9D">
              <w:t>ngūl aǧ-ǧumla zalzawāt.</w:t>
            </w:r>
          </w:p>
        </w:tc>
        <w:tc>
          <w:tcPr>
            <w:tcW w:w="4252" w:type="dxa"/>
          </w:tcPr>
          <w:p w:rsidR="00770E52" w:rsidRPr="00954C9D" w:rsidRDefault="00954C9D" w:rsidP="00954C9D">
            <w:r>
              <w:t xml:space="preserve">The meaning of </w:t>
            </w:r>
            <w:r>
              <w:rPr>
                <w:i/>
              </w:rPr>
              <w:t xml:space="preserve">zalzawāt </w:t>
            </w:r>
            <w:r>
              <w:t xml:space="preserve">is: aubergines, tomatoes, chilli pepper, </w:t>
            </w:r>
            <w:r w:rsidRPr="00954C9D">
              <w:rPr>
                <w:color w:val="FF0000"/>
              </w:rPr>
              <w:t>vegetables</w:t>
            </w:r>
            <w:r>
              <w:t xml:space="preserve">, onions, peppermint, </w:t>
            </w:r>
            <w:proofErr w:type="gramStart"/>
            <w:r>
              <w:t>parsley</w:t>
            </w:r>
            <w:proofErr w:type="gramEnd"/>
            <w:r>
              <w:t xml:space="preserve">. The entirety of all vegetables, this we call </w:t>
            </w:r>
            <w:r>
              <w:rPr>
                <w:i/>
              </w:rPr>
              <w:t xml:space="preserve">zalzawāt. </w:t>
            </w:r>
            <w:r>
              <w:t xml:space="preserve">That means </w:t>
            </w:r>
            <w:r>
              <w:rPr>
                <w:i/>
              </w:rPr>
              <w:t xml:space="preserve">zalzawāt </w:t>
            </w:r>
            <w:r>
              <w:t xml:space="preserve">is a kind of abbreviation. We call the entire vegetables </w:t>
            </w:r>
            <w:r>
              <w:rPr>
                <w:i/>
              </w:rPr>
              <w:t>zalzawāt.</w:t>
            </w:r>
          </w:p>
        </w:tc>
      </w:tr>
      <w:tr w:rsidR="00770E52" w:rsidRPr="00954C9D" w:rsidTr="00954C9D">
        <w:tc>
          <w:tcPr>
            <w:tcW w:w="850" w:type="dxa"/>
          </w:tcPr>
          <w:p w:rsidR="00770E52" w:rsidRPr="00954C9D" w:rsidRDefault="00954C9D" w:rsidP="00770E52">
            <w:r w:rsidRPr="00954C9D">
              <w:t>0.43</w:t>
            </w:r>
          </w:p>
        </w:tc>
        <w:tc>
          <w:tcPr>
            <w:tcW w:w="3969" w:type="dxa"/>
          </w:tcPr>
          <w:p w:rsidR="00770E52" w:rsidRPr="00954C9D" w:rsidRDefault="00D7289A" w:rsidP="00954C9D">
            <w:r>
              <w:t>ˀ</w:t>
            </w:r>
            <w:r w:rsidR="00770E52" w:rsidRPr="00954C9D">
              <w:t>a</w:t>
            </w:r>
            <w:r w:rsidR="00954C9D" w:rsidRPr="00954C9D">
              <w:t>m</w:t>
            </w:r>
            <w:r w:rsidR="00770E52" w:rsidRPr="00954C9D">
              <w:t xml:space="preserve">ma </w:t>
            </w:r>
            <w:r>
              <w:t>ˀ</w:t>
            </w:r>
            <w:r w:rsidR="00770E52" w:rsidRPr="00954C9D">
              <w:t>in ṭawwalithe</w:t>
            </w:r>
            <w:r w:rsidR="00954C9D" w:rsidRPr="00954C9D">
              <w:t>,</w:t>
            </w:r>
            <w:r w:rsidR="00770E52" w:rsidRPr="00954C9D">
              <w:t xml:space="preserve"> </w:t>
            </w:r>
            <w:r w:rsidR="00954C9D" w:rsidRPr="00954C9D">
              <w:t>ᵊ</w:t>
            </w:r>
            <w:r w:rsidR="00770E52" w:rsidRPr="00954C9D">
              <w:t xml:space="preserve">tgūl bēḏinǧān ṣōṭ </w:t>
            </w:r>
            <w:r w:rsidR="00954C9D" w:rsidRPr="00954C9D">
              <w:t>ᵊ</w:t>
            </w:r>
            <w:r w:rsidR="00770E52" w:rsidRPr="00954C9D">
              <w:t>frǝnǧi bǝṣal n</w:t>
            </w:r>
            <w:r w:rsidR="00954C9D" w:rsidRPr="00954C9D">
              <w:t>i</w:t>
            </w:r>
            <w:r>
              <w:t>ˁ</w:t>
            </w:r>
            <w:r w:rsidR="00770E52" w:rsidRPr="00954C9D">
              <w:t>n</w:t>
            </w:r>
            <w:r w:rsidR="00954C9D" w:rsidRPr="00954C9D">
              <w:t>ā</w:t>
            </w:r>
            <w:r>
              <w:t>ˁ</w:t>
            </w:r>
            <w:r w:rsidR="00770E52" w:rsidRPr="00954C9D">
              <w:t xml:space="preserve"> baqd</w:t>
            </w:r>
            <w:r w:rsidR="00954C9D" w:rsidRPr="00954C9D">
              <w:t>a</w:t>
            </w:r>
            <w:r w:rsidR="00770E52" w:rsidRPr="00954C9D">
              <w:t>n</w:t>
            </w:r>
            <w:r w:rsidR="00954C9D" w:rsidRPr="00954C9D">
              <w:t>ū</w:t>
            </w:r>
            <w:r w:rsidR="00770E52" w:rsidRPr="00954C9D">
              <w:t>s</w:t>
            </w:r>
            <w:r w:rsidR="00954C9D" w:rsidRPr="00954C9D">
              <w:rPr>
                <w:vertAlign w:val="superscript"/>
              </w:rPr>
              <w:footnoteReference w:id="9"/>
            </w:r>
            <w:r w:rsidR="00770E52" w:rsidRPr="00954C9D">
              <w:t xml:space="preserve"> </w:t>
            </w:r>
            <w:r>
              <w:t>ˀ</w:t>
            </w:r>
            <w:r w:rsidR="00954C9D" w:rsidRPr="00954C9D">
              <w:t>āā</w:t>
            </w:r>
            <w:r w:rsidR="00770E52" w:rsidRPr="00954C9D">
              <w:t>… d</w:t>
            </w:r>
            <w:r w:rsidR="00954C9D" w:rsidRPr="00954C9D">
              <w:t>i</w:t>
            </w:r>
            <w:r w:rsidR="00770E52" w:rsidRPr="00954C9D">
              <w:t>bš</w:t>
            </w:r>
            <w:r w:rsidR="00954C9D" w:rsidRPr="00954C9D">
              <w:t>e</w:t>
            </w:r>
            <w:r w:rsidR="00770E52" w:rsidRPr="00954C9D">
              <w:t xml:space="preserve"> baṭṭīx. </w:t>
            </w:r>
            <w:proofErr w:type="gramStart"/>
            <w:r w:rsidR="00770E52" w:rsidRPr="00954C9D">
              <w:t>t</w:t>
            </w:r>
            <w:r>
              <w:t>ˁ</w:t>
            </w:r>
            <w:r w:rsidR="00770E52" w:rsidRPr="00954C9D">
              <w:t>arif</w:t>
            </w:r>
            <w:proofErr w:type="gramEnd"/>
            <w:r w:rsidR="00770E52" w:rsidRPr="00954C9D">
              <w:t xml:space="preserve"> al-baṭṭīx? – </w:t>
            </w:r>
            <w:r>
              <w:t>ˀ</w:t>
            </w:r>
            <w:r w:rsidR="00770E52" w:rsidRPr="00954C9D">
              <w:t xml:space="preserve">al-baṭṭīx </w:t>
            </w:r>
            <w:r>
              <w:t>ˀ</w:t>
            </w:r>
            <w:r w:rsidR="00770E52" w:rsidRPr="00954C9D">
              <w:t xml:space="preserve">ē – </w:t>
            </w:r>
            <w:r>
              <w:t>ˀ</w:t>
            </w:r>
            <w:r w:rsidR="00954C9D" w:rsidRPr="00954C9D">
              <w:t>al-</w:t>
            </w:r>
            <w:r w:rsidR="00770E52" w:rsidRPr="00954C9D">
              <w:t>baṭṭīx, ag-gar</w:t>
            </w:r>
            <w:r>
              <w:t>ˁ</w:t>
            </w:r>
            <w:r w:rsidR="00770E52" w:rsidRPr="00954C9D">
              <w:t>a ṣ</w:t>
            </w:r>
            <w:r w:rsidR="00954C9D" w:rsidRPr="00954C9D">
              <w:t>ū</w:t>
            </w:r>
            <w:r w:rsidR="00770E52" w:rsidRPr="00954C9D">
              <w:t xml:space="preserve"> </w:t>
            </w:r>
            <w:r w:rsidR="00954C9D" w:rsidRPr="00954C9D">
              <w:t>q</w:t>
            </w:r>
            <w:r w:rsidR="00770E52" w:rsidRPr="00954C9D">
              <w:t>abaġı bāmye, ya</w:t>
            </w:r>
            <w:r>
              <w:t>ˁ</w:t>
            </w:r>
            <w:r w:rsidR="00770E52" w:rsidRPr="00954C9D">
              <w:t>ni hāḏi kullh</w:t>
            </w:r>
            <w:r w:rsidR="00954C9D" w:rsidRPr="00954C9D">
              <w:t>e</w:t>
            </w:r>
            <w:r w:rsidR="00770E52" w:rsidRPr="00954C9D">
              <w:t xml:space="preserve"> </w:t>
            </w:r>
            <w:r>
              <w:t>ˀ</w:t>
            </w:r>
            <w:r w:rsidR="00954C9D" w:rsidRPr="00954C9D">
              <w:t>iḥna b</w:t>
            </w:r>
            <w:r w:rsidR="00770E52" w:rsidRPr="00954C9D">
              <w:t>-</w:t>
            </w:r>
            <w:r w:rsidR="00954C9D" w:rsidRPr="00954C9D">
              <w:t>aǧ-ǧumla, ᵊ</w:t>
            </w:r>
            <w:r w:rsidR="00770E52" w:rsidRPr="00954C9D">
              <w:t>nsammīha zalzawāt.</w:t>
            </w:r>
          </w:p>
        </w:tc>
        <w:tc>
          <w:tcPr>
            <w:tcW w:w="4252" w:type="dxa"/>
          </w:tcPr>
          <w:p w:rsidR="00770E52" w:rsidRPr="00954C9D" w:rsidRDefault="00954C9D" w:rsidP="00954C9D">
            <w:r>
              <w:t>But if you (want to) make it long you say aubergines, chilli pepper, onions, peppermint, parsley… water-melons, musk-melons. Do you know the musk-melons? – The musk-melons, yes! – The musk-melons, the pumpkins</w:t>
            </w:r>
            <w:r w:rsidR="00C14CC7">
              <w:t xml:space="preserve">, the okra; in its entirety we call all this </w:t>
            </w:r>
            <w:r w:rsidR="00C14CC7">
              <w:rPr>
                <w:i/>
              </w:rPr>
              <w:t>zalzawāt.</w:t>
            </w:r>
          </w:p>
        </w:tc>
      </w:tr>
    </w:tbl>
    <w:p w:rsidR="005E0956" w:rsidRPr="00954C9D" w:rsidRDefault="005E0956" w:rsidP="005E0956">
      <w:pPr>
        <w:rPr>
          <w:i/>
          <w:noProof/>
        </w:rPr>
      </w:pPr>
    </w:p>
    <w:p w:rsidR="00770E52" w:rsidRPr="00954C9D" w:rsidRDefault="00770E52" w:rsidP="00770E52">
      <w:pPr>
        <w:pStyle w:val="berschrift2"/>
        <w:rPr>
          <w:noProof/>
          <w:lang w:val="en-US"/>
        </w:rPr>
      </w:pPr>
      <w:r w:rsidRPr="00954C9D">
        <w:rPr>
          <w:noProof/>
          <w:lang w:val="en-US"/>
        </w:rPr>
        <w:t xml:space="preserve">Urfa-024b: </w:t>
      </w:r>
      <w:r w:rsidRPr="006F14EF">
        <w:t>Seasonal workers</w:t>
      </w:r>
      <w:r w:rsidR="006F14EF">
        <w:t xml:space="preserve"> </w:t>
      </w:r>
      <w:r w:rsidR="006F14EF" w:rsidRPr="00EC6A71">
        <w:rPr>
          <w:color w:val="00B050"/>
          <w:lang w:val="en-US"/>
        </w:rPr>
        <w:t>[</w:t>
      </w:r>
      <w:r w:rsidR="006F14EF">
        <w:rPr>
          <w:color w:val="00B050"/>
          <w:lang w:val="en-US"/>
        </w:rPr>
        <w:t>control/trans]</w:t>
      </w:r>
    </w:p>
    <w:tbl>
      <w:tblPr>
        <w:tblStyle w:val="Tabellenraster"/>
        <w:tblW w:w="9071" w:type="dxa"/>
        <w:tblLook w:val="04A0" w:firstRow="1" w:lastRow="0" w:firstColumn="1" w:lastColumn="0" w:noHBand="0" w:noVBand="1"/>
      </w:tblPr>
      <w:tblGrid>
        <w:gridCol w:w="850"/>
        <w:gridCol w:w="3969"/>
        <w:gridCol w:w="4252"/>
      </w:tblGrid>
      <w:tr w:rsidR="009526CB" w:rsidRPr="000F29B6" w:rsidTr="00B15C36">
        <w:tc>
          <w:tcPr>
            <w:tcW w:w="850" w:type="dxa"/>
          </w:tcPr>
          <w:p w:rsidR="009526CB" w:rsidRPr="000F29B6" w:rsidRDefault="008E616C" w:rsidP="009316CF">
            <w:pPr>
              <w:rPr>
                <w:lang w:val="en-US"/>
              </w:rPr>
            </w:pPr>
            <w:r>
              <w:rPr>
                <w:lang w:val="en-US"/>
              </w:rPr>
              <w:t>1.10</w:t>
            </w:r>
          </w:p>
        </w:tc>
        <w:tc>
          <w:tcPr>
            <w:tcW w:w="3969" w:type="dxa"/>
          </w:tcPr>
          <w:p w:rsidR="009526CB" w:rsidRPr="000F29B6" w:rsidRDefault="008E616C" w:rsidP="004D69BF">
            <w:proofErr w:type="gramStart"/>
            <w:r>
              <w:rPr>
                <w:lang w:val="en-US"/>
              </w:rPr>
              <w:t>hēne</w:t>
            </w:r>
            <w:proofErr w:type="gramEnd"/>
            <w:r>
              <w:rPr>
                <w:lang w:val="en-US"/>
              </w:rPr>
              <w:t xml:space="preserve"> </w:t>
            </w:r>
            <w:r w:rsidR="00D7289A">
              <w:rPr>
                <w:lang w:val="en-US"/>
              </w:rPr>
              <w:t>ˁ</w:t>
            </w:r>
            <w:r>
              <w:rPr>
                <w:lang w:val="en-US"/>
              </w:rPr>
              <w:t>idna b-dīri</w:t>
            </w:r>
            <w:r w:rsidR="009526CB" w:rsidRPr="000F29B6">
              <w:rPr>
                <w:lang w:val="en-US"/>
              </w:rPr>
              <w:t>t Ḥarrān</w:t>
            </w:r>
            <w:r>
              <w:rPr>
                <w:lang w:val="en-US"/>
              </w:rPr>
              <w:t>,</w:t>
            </w:r>
            <w:r w:rsidR="009526CB" w:rsidRPr="000F29B6">
              <w:rPr>
                <w:lang w:val="en-US"/>
              </w:rPr>
              <w:t xml:space="preserve"> b-al-gaṛāye </w:t>
            </w:r>
            <w:r w:rsidR="00D7289A">
              <w:rPr>
                <w:lang w:val="en-US"/>
              </w:rPr>
              <w:t>ˀ</w:t>
            </w:r>
            <w:r w:rsidR="009526CB" w:rsidRPr="000F29B6">
              <w:rPr>
                <w:lang w:val="en-US"/>
              </w:rPr>
              <w:t>a</w:t>
            </w:r>
            <w:r w:rsidR="009526CB" w:rsidRPr="000F29B6">
              <w:t xml:space="preserve">l mā </w:t>
            </w:r>
            <w:r w:rsidR="00D7289A">
              <w:t>ˁ</w:t>
            </w:r>
            <w:r w:rsidR="009526CB" w:rsidRPr="000F29B6">
              <w:t>indu gā</w:t>
            </w:r>
            <w:r w:rsidR="00D7289A">
              <w:t>ˁ</w:t>
            </w:r>
            <w:r w:rsidR="009526CB" w:rsidRPr="000F29B6">
              <w:t xml:space="preserve">, </w:t>
            </w:r>
            <w:r w:rsidR="00D7289A">
              <w:t>ˀ</w:t>
            </w:r>
            <w:r w:rsidR="009526CB" w:rsidRPr="000F29B6">
              <w:t>al-gā</w:t>
            </w:r>
            <w:r w:rsidR="00D7289A">
              <w:t>ˁ</w:t>
            </w:r>
            <w:r w:rsidR="009526CB" w:rsidRPr="000F29B6">
              <w:t xml:space="preserve"> mā </w:t>
            </w:r>
            <w:r w:rsidR="00D7289A">
              <w:t>ˁ</w:t>
            </w:r>
            <w:r w:rsidR="009526CB" w:rsidRPr="000F29B6">
              <w:t>indu gā</w:t>
            </w:r>
            <w:r w:rsidR="00D7289A">
              <w:t>ˁ</w:t>
            </w:r>
            <w:r w:rsidR="009526CB" w:rsidRPr="000F29B6">
              <w:t xml:space="preserve"> milič ta-ngūl arāḏ̣i, mā </w:t>
            </w:r>
            <w:r w:rsidR="00D7289A">
              <w:t>ˁ</w:t>
            </w:r>
            <w:r w:rsidR="009526CB" w:rsidRPr="000F29B6">
              <w:t xml:space="preserve">indu yimkin ba… </w:t>
            </w:r>
            <w:r w:rsidR="009526CB" w:rsidRPr="00757B95">
              <w:rPr>
                <w:color w:val="FF0000"/>
              </w:rPr>
              <w:t xml:space="preserve">mū kullhe </w:t>
            </w:r>
            <w:r w:rsidR="00D7289A">
              <w:rPr>
                <w:color w:val="FF0000"/>
              </w:rPr>
              <w:t>ˁ</w:t>
            </w:r>
            <w:r w:rsidR="009526CB" w:rsidRPr="00757B95">
              <w:rPr>
                <w:color w:val="FF0000"/>
              </w:rPr>
              <w:t>idhe</w:t>
            </w:r>
            <w:r w:rsidR="009526CB" w:rsidRPr="000F29B6">
              <w:t xml:space="preserve"> bīhum mā </w:t>
            </w:r>
            <w:r w:rsidR="00D7289A">
              <w:t>ˁ</w:t>
            </w:r>
            <w:r w:rsidR="009526CB" w:rsidRPr="000F29B6">
              <w:t xml:space="preserve">idhum. </w:t>
            </w:r>
            <w:r w:rsidR="00D7289A">
              <w:t>ˀ</w:t>
            </w:r>
            <w:r w:rsidR="009526CB" w:rsidRPr="000F29B6">
              <w:t xml:space="preserve">al mā </w:t>
            </w:r>
            <w:r w:rsidR="00D7289A">
              <w:t>ˁ</w:t>
            </w:r>
            <w:r w:rsidR="009526CB" w:rsidRPr="000F29B6">
              <w:t>indu gā</w:t>
            </w:r>
            <w:r w:rsidR="00D7289A">
              <w:t>ˁ</w:t>
            </w:r>
            <w:r w:rsidR="009526CB" w:rsidRPr="000F29B6">
              <w:t xml:space="preserve"> yirkabūn b-al-ato</w:t>
            </w:r>
            <w:proofErr w:type="gramStart"/>
            <w:r w:rsidR="009526CB" w:rsidRPr="000F29B6">
              <w:t>..</w:t>
            </w:r>
            <w:proofErr w:type="gramEnd"/>
            <w:r w:rsidR="009526CB" w:rsidRPr="000F29B6">
              <w:t xml:space="preserve"> </w:t>
            </w:r>
            <w:proofErr w:type="gramStart"/>
            <w:r w:rsidR="009526CB" w:rsidRPr="000F29B6">
              <w:t>b-al-kamyūnāt</w:t>
            </w:r>
            <w:proofErr w:type="gramEnd"/>
            <w:r w:rsidR="009526CB" w:rsidRPr="000F29B6">
              <w:t xml:space="preserve"> yrūḥūn </w:t>
            </w:r>
            <w:r w:rsidR="00D7289A">
              <w:t>ˁ</w:t>
            </w:r>
            <w:r w:rsidR="009526CB" w:rsidRPr="000F29B6">
              <w:t xml:space="preserve">al-Anqaṛa </w:t>
            </w:r>
            <w:r w:rsidR="00D7289A">
              <w:t>ˀ</w:t>
            </w:r>
            <w:r w:rsidR="004D69BF">
              <w:t>ī</w:t>
            </w:r>
            <w:r w:rsidR="009526CB" w:rsidRPr="000F29B6">
              <w:t xml:space="preserve">štaġlūn b-al-panǧar yiduggūn qazma, qazma qara qazması nsammīha qazma. </w:t>
            </w:r>
          </w:p>
        </w:tc>
        <w:tc>
          <w:tcPr>
            <w:tcW w:w="4252" w:type="dxa"/>
          </w:tcPr>
          <w:p w:rsidR="009526CB" w:rsidRPr="000F29B6" w:rsidRDefault="00757B95" w:rsidP="00757B95">
            <w:r>
              <w:t xml:space="preserve">Here with us, in the Plain of Harran, in the villages, (it is like that): The one who does not have land, who has no land, no property, no estates, he cannot… there are people who don’t have it. Those who have no land get on the bus, they get on a truck and go to (the province of) Ankara to work on the turnip fields. They work with a </w:t>
            </w:r>
            <w:proofErr w:type="gramStart"/>
            <w:r>
              <w:t>hoe,</w:t>
            </w:r>
            <w:proofErr w:type="gramEnd"/>
            <w:r>
              <w:t xml:space="preserve"> we call it “black hoe” (in Turkish).</w:t>
            </w:r>
          </w:p>
        </w:tc>
      </w:tr>
      <w:tr w:rsidR="009526CB" w:rsidRPr="000F29B6" w:rsidTr="00B15C36">
        <w:tc>
          <w:tcPr>
            <w:tcW w:w="850" w:type="dxa"/>
          </w:tcPr>
          <w:p w:rsidR="009526CB" w:rsidRPr="000F29B6" w:rsidRDefault="009526CB" w:rsidP="009316CF"/>
        </w:tc>
        <w:tc>
          <w:tcPr>
            <w:tcW w:w="3969" w:type="dxa"/>
          </w:tcPr>
          <w:p w:rsidR="009526CB" w:rsidRPr="000F29B6" w:rsidRDefault="009526CB" w:rsidP="004D69BF">
            <w:proofErr w:type="gramStart"/>
            <w:r w:rsidRPr="000F29B6">
              <w:t>yiduggūn</w:t>
            </w:r>
            <w:proofErr w:type="gramEnd"/>
            <w:r w:rsidRPr="000F29B6">
              <w:t xml:space="preserve"> al-… yihawwūn al… al-panǧaṛ yirūḥūn b-al-kamyōnāt b-al-kamyōnāt yōmin y</w:t>
            </w:r>
            <w:r w:rsidR="004D69BF">
              <w:t>i</w:t>
            </w:r>
            <w:r w:rsidRPr="000F29B6">
              <w:t xml:space="preserve">rūḥūn </w:t>
            </w:r>
            <w:r w:rsidR="00D7289A">
              <w:t>ˁ</w:t>
            </w:r>
            <w:r w:rsidRPr="000F29B6">
              <w:t>a-ṭ-ṭarīg yisawwūn qaza</w:t>
            </w:r>
            <w:r w:rsidR="004D69BF">
              <w:t>,</w:t>
            </w:r>
            <w:r w:rsidRPr="000F29B6">
              <w:t xml:space="preserve"> </w:t>
            </w:r>
            <w:r w:rsidR="00D7289A">
              <w:t>ˀ</w:t>
            </w:r>
            <w:r w:rsidRPr="000F29B6">
              <w:t>al-kamyūn yōmin yinǧilib yimūtūn ṯalāṯīn arba</w:t>
            </w:r>
            <w:r w:rsidR="00D7289A">
              <w:t>ˁ</w:t>
            </w:r>
            <w:r w:rsidRPr="000F29B6">
              <w:t>īn wāḥ</w:t>
            </w:r>
            <w:r w:rsidR="004D69BF">
              <w:t>a</w:t>
            </w:r>
            <w:r w:rsidRPr="000F29B6">
              <w:t xml:space="preserve">d </w:t>
            </w:r>
            <w:r w:rsidR="004D69BF">
              <w:rPr>
                <w:lang w:val="en-US"/>
              </w:rPr>
              <w:t xml:space="preserve">__________________ </w:t>
            </w:r>
            <w:r w:rsidRPr="000F29B6">
              <w:t>w</w:t>
            </w:r>
            <w:r w:rsidR="004D69BF">
              <w:t xml:space="preserve"> </w:t>
            </w:r>
            <w:r w:rsidR="00D7289A">
              <w:t>ˁ</w:t>
            </w:r>
            <w:r w:rsidR="004D69BF">
              <w:t>a</w:t>
            </w:r>
            <w:r w:rsidRPr="000F29B6">
              <w:t>ǧ</w:t>
            </w:r>
            <w:r w:rsidR="004D69BF">
              <w:t>ā</w:t>
            </w:r>
            <w:r w:rsidRPr="000F29B6">
              <w:t xml:space="preserve">wīnhum. </w:t>
            </w:r>
          </w:p>
        </w:tc>
        <w:tc>
          <w:tcPr>
            <w:tcW w:w="4252" w:type="dxa"/>
          </w:tcPr>
          <w:p w:rsidR="009526CB" w:rsidRPr="000F29B6" w:rsidRDefault="00757B95" w:rsidP="00757B95">
            <w:r>
              <w:t xml:space="preserve">They dig up (the soil with a hue) to aerate the turnips; they go there on trucks and when they have an accident on the way, when the truck turns over thirty or fourty of them die, </w:t>
            </w:r>
            <w:r>
              <w:rPr>
                <w:lang w:val="en-US"/>
              </w:rPr>
              <w:t xml:space="preserve">__________________ together with their children. </w:t>
            </w:r>
          </w:p>
        </w:tc>
      </w:tr>
      <w:tr w:rsidR="009526CB" w:rsidRPr="000F29B6" w:rsidTr="00B15C36">
        <w:tc>
          <w:tcPr>
            <w:tcW w:w="850" w:type="dxa"/>
          </w:tcPr>
          <w:p w:rsidR="009526CB" w:rsidRPr="000F29B6" w:rsidRDefault="004D69BF" w:rsidP="009316CF">
            <w:r>
              <w:t>1.46</w:t>
            </w:r>
          </w:p>
        </w:tc>
        <w:tc>
          <w:tcPr>
            <w:tcW w:w="3969" w:type="dxa"/>
          </w:tcPr>
          <w:p w:rsidR="009526CB" w:rsidRPr="000F29B6" w:rsidRDefault="00D7289A" w:rsidP="004D69BF">
            <w:r>
              <w:t>ˀ</w:t>
            </w:r>
            <w:r w:rsidR="009526CB" w:rsidRPr="000F29B6">
              <w:t>al-</w:t>
            </w:r>
            <w:r>
              <w:t>ˁ</w:t>
            </w:r>
            <w:r w:rsidR="009526CB" w:rsidRPr="000F29B6">
              <w:t>askarīye</w:t>
            </w:r>
            <w:r w:rsidR="004D69BF">
              <w:t>,</w:t>
            </w:r>
            <w:r w:rsidR="009526CB" w:rsidRPr="000F29B6">
              <w:t xml:space="preserve"> </w:t>
            </w:r>
            <w:r>
              <w:t>ˀ</w:t>
            </w:r>
            <w:r w:rsidR="009526CB" w:rsidRPr="000F29B6">
              <w:t xml:space="preserve">aǧ-ǧandarma mā txallīhum yirūḥūn b-al-kamyūnāt </w:t>
            </w:r>
            <w:r w:rsidR="004D69BF">
              <w:t>ᵊ</w:t>
            </w:r>
            <w:r w:rsidR="009526CB" w:rsidRPr="000F29B6">
              <w:t xml:space="preserve">tgul-lhum </w:t>
            </w:r>
            <w:r w:rsidR="004D69BF">
              <w:t>“</w:t>
            </w:r>
            <w:r w:rsidR="009526CB" w:rsidRPr="000F29B6">
              <w:t>rūḥu b-al-</w:t>
            </w:r>
            <w:r w:rsidR="004D69BF">
              <w:t>a</w:t>
            </w:r>
            <w:r w:rsidR="009526CB" w:rsidRPr="000F29B6">
              <w:t>t</w:t>
            </w:r>
            <w:r w:rsidR="004D69BF">
              <w:t>a</w:t>
            </w:r>
            <w:r w:rsidR="009526CB" w:rsidRPr="000F29B6">
              <w:t>bō</w:t>
            </w:r>
            <w:r w:rsidR="004D69BF">
              <w:t>s</w:t>
            </w:r>
            <w:r w:rsidR="009526CB" w:rsidRPr="000F29B6">
              <w:t>āt</w:t>
            </w:r>
            <w:r w:rsidR="004D69BF">
              <w:t>!”</w:t>
            </w:r>
            <w:r w:rsidR="009526CB" w:rsidRPr="000F29B6">
              <w:t xml:space="preserve"> b-al-otobīs b-al-bāṣ as-Sūrīyīn ysammūn bāṣ iḥna ngūl atabō</w:t>
            </w:r>
            <w:r w:rsidR="004D69BF">
              <w:t>s</w:t>
            </w:r>
            <w:r w:rsidR="009526CB" w:rsidRPr="000F29B6">
              <w:t xml:space="preserve">. </w:t>
            </w:r>
            <w:proofErr w:type="gramStart"/>
            <w:r w:rsidR="009526CB" w:rsidRPr="000F29B6">
              <w:t>yirūḥūn</w:t>
            </w:r>
            <w:proofErr w:type="gramEnd"/>
            <w:r w:rsidR="009526CB" w:rsidRPr="000F29B6">
              <w:t xml:space="preserve"> b-al-atabō</w:t>
            </w:r>
            <w:r w:rsidR="004D69BF">
              <w:t>s,</w:t>
            </w:r>
            <w:r w:rsidR="009526CB" w:rsidRPr="000F29B6">
              <w:t xml:space="preserve"> </w:t>
            </w:r>
            <w:r>
              <w:t>ˀ</w:t>
            </w:r>
            <w:r w:rsidR="009526CB" w:rsidRPr="000F29B6">
              <w:t>al-atabō</w:t>
            </w:r>
            <w:r w:rsidR="004D69BF">
              <w:t>s</w:t>
            </w:r>
            <w:r w:rsidR="009526CB" w:rsidRPr="000F29B6">
              <w:t xml:space="preserve"> daha güvenli</w:t>
            </w:r>
            <w:r w:rsidR="004D69BF">
              <w:t>y,</w:t>
            </w:r>
            <w:r w:rsidR="009526CB" w:rsidRPr="000F29B6">
              <w:t xml:space="preserve"> daha emniyetli</w:t>
            </w:r>
            <w:r w:rsidR="004D69BF">
              <w:t>y.</w:t>
            </w:r>
          </w:p>
        </w:tc>
        <w:tc>
          <w:tcPr>
            <w:tcW w:w="4252" w:type="dxa"/>
          </w:tcPr>
          <w:p w:rsidR="009526CB" w:rsidRPr="00757B95" w:rsidRDefault="00757B95" w:rsidP="00757B95">
            <w:r>
              <w:t>The army, the police</w:t>
            </w:r>
            <w:r>
              <w:rPr>
                <w:rStyle w:val="Funotenzeichen"/>
              </w:rPr>
              <w:footnoteReference w:id="10"/>
            </w:r>
            <w:r>
              <w:t xml:space="preserve"> no longer let them go on </w:t>
            </w:r>
            <w:proofErr w:type="gramStart"/>
            <w:r>
              <w:t>trucks,</w:t>
            </w:r>
            <w:proofErr w:type="gramEnd"/>
            <w:r>
              <w:t xml:space="preserve"> they tell them, “Go with buses!” With and autobus, </w:t>
            </w:r>
            <w:r>
              <w:rPr>
                <w:i/>
              </w:rPr>
              <w:t xml:space="preserve">bāṣ </w:t>
            </w:r>
            <w:r>
              <w:t xml:space="preserve">they say in Syria, but we say </w:t>
            </w:r>
            <w:r>
              <w:rPr>
                <w:i/>
              </w:rPr>
              <w:t xml:space="preserve">atabōs. </w:t>
            </w:r>
            <w:r>
              <w:t>So they go on the bus, the bus is more reliable, more safe (than the truck).</w:t>
            </w:r>
          </w:p>
        </w:tc>
      </w:tr>
      <w:tr w:rsidR="009526CB" w:rsidRPr="000F29B6" w:rsidTr="00B15C36">
        <w:tc>
          <w:tcPr>
            <w:tcW w:w="850" w:type="dxa"/>
          </w:tcPr>
          <w:p w:rsidR="009526CB" w:rsidRPr="000F29B6" w:rsidRDefault="002F2EB7" w:rsidP="009316CF">
            <w:r>
              <w:t>1.59</w:t>
            </w:r>
          </w:p>
        </w:tc>
        <w:tc>
          <w:tcPr>
            <w:tcW w:w="3969" w:type="dxa"/>
          </w:tcPr>
          <w:p w:rsidR="009526CB" w:rsidRPr="000F29B6" w:rsidRDefault="00D7289A" w:rsidP="008F4ED4">
            <w:r>
              <w:t>ˀ</w:t>
            </w:r>
            <w:r w:rsidR="009526CB" w:rsidRPr="000F29B6">
              <w:t xml:space="preserve">awwal aǧ-ǧandarma ywaǧǧifhum </w:t>
            </w:r>
            <w:r>
              <w:t>ˁ</w:t>
            </w:r>
            <w:r w:rsidR="009526CB" w:rsidRPr="000F29B6">
              <w:t>a-d-darib w-ǧa</w:t>
            </w:r>
            <w:r>
              <w:t>ˁ</w:t>
            </w:r>
            <w:r w:rsidR="009526CB" w:rsidRPr="000F29B6">
              <w:t xml:space="preserve"> ynazzil ummā</w:t>
            </w:r>
            <w:r>
              <w:t>ˁ</w:t>
            </w:r>
            <w:r w:rsidR="009526CB" w:rsidRPr="000F29B6">
              <w:t xml:space="preserve">īnhum m-al-kamyūn ygul-lhum </w:t>
            </w:r>
            <w:r w:rsidR="002F2EB7">
              <w:t>“</w:t>
            </w:r>
            <w:r w:rsidR="009526CB" w:rsidRPr="000F29B6">
              <w:t>rūḥu b-al-atabō</w:t>
            </w:r>
            <w:r w:rsidR="002F2EB7">
              <w:t>s</w:t>
            </w:r>
            <w:r w:rsidR="009526CB" w:rsidRPr="000F29B6">
              <w:t>!</w:t>
            </w:r>
            <w:r w:rsidR="002F2EB7">
              <w:t>”</w:t>
            </w:r>
            <w:r w:rsidR="009526CB" w:rsidRPr="000F29B6">
              <w:t xml:space="preserve"> </w:t>
            </w:r>
            <w:r>
              <w:t>ˀ</w:t>
            </w:r>
            <w:r w:rsidR="009526CB" w:rsidRPr="000F29B6">
              <w:t xml:space="preserve">al yrūḥūn </w:t>
            </w:r>
            <w:r>
              <w:t>ˁ</w:t>
            </w:r>
            <w:r w:rsidR="009526CB" w:rsidRPr="000F29B6">
              <w:t xml:space="preserve">a-l-panǧaṛ </w:t>
            </w:r>
            <w:r w:rsidR="008F4ED4">
              <w:t>i</w:t>
            </w:r>
            <w:r w:rsidR="009526CB" w:rsidRPr="000F29B6">
              <w:t xml:space="preserve">l </w:t>
            </w:r>
            <w:r>
              <w:t>ˁ</w:t>
            </w:r>
            <w:r w:rsidR="009526CB" w:rsidRPr="000F29B6">
              <w:t>ēl</w:t>
            </w:r>
            <w:r w:rsidR="002F2EB7">
              <w:t>i</w:t>
            </w:r>
            <w:r w:rsidR="009526CB" w:rsidRPr="000F29B6">
              <w:t xml:space="preserve">tu xamsa sitte </w:t>
            </w:r>
            <w:r>
              <w:t>ˁ</w:t>
            </w:r>
            <w:r w:rsidR="009526CB" w:rsidRPr="000F29B6">
              <w:t xml:space="preserve">ašṛa yištaġlūn. </w:t>
            </w:r>
            <w:r>
              <w:t>ˁ</w:t>
            </w:r>
            <w:r w:rsidR="009526CB" w:rsidRPr="000F29B6">
              <w:t>umru m-al-</w:t>
            </w:r>
            <w:r>
              <w:t>ˁ</w:t>
            </w:r>
            <w:r w:rsidR="009526CB" w:rsidRPr="000F29B6">
              <w:t xml:space="preserve">ašṛa </w:t>
            </w:r>
            <w:r w:rsidR="009526CB" w:rsidRPr="00A76776">
              <w:rPr>
                <w:color w:val="7030A0"/>
              </w:rPr>
              <w:t>fōg ṯna</w:t>
            </w:r>
            <w:r w:rsidRPr="00A76776">
              <w:rPr>
                <w:color w:val="7030A0"/>
              </w:rPr>
              <w:t>ˁ</w:t>
            </w:r>
            <w:r w:rsidR="002F2EB7" w:rsidRPr="00A76776">
              <w:rPr>
                <w:color w:val="7030A0"/>
              </w:rPr>
              <w:t>a</w:t>
            </w:r>
            <w:r w:rsidR="009526CB" w:rsidRPr="00A76776">
              <w:rPr>
                <w:color w:val="7030A0"/>
              </w:rPr>
              <w:t>š ṯalaṭa</w:t>
            </w:r>
            <w:r w:rsidRPr="00A76776">
              <w:rPr>
                <w:color w:val="7030A0"/>
              </w:rPr>
              <w:t>ˁ</w:t>
            </w:r>
            <w:r w:rsidR="002F2EB7" w:rsidRPr="00A76776">
              <w:rPr>
                <w:color w:val="7030A0"/>
              </w:rPr>
              <w:t>a</w:t>
            </w:r>
            <w:r w:rsidR="00E02B03" w:rsidRPr="00A76776">
              <w:rPr>
                <w:color w:val="7030A0"/>
              </w:rPr>
              <w:t>š sine</w:t>
            </w:r>
            <w:r w:rsidR="00E02B03">
              <w:t xml:space="preserve">, </w:t>
            </w:r>
            <w:r w:rsidR="009526CB" w:rsidRPr="000F29B6">
              <w:t>bunayyāt walla wilād mā yufrug.</w:t>
            </w:r>
          </w:p>
        </w:tc>
        <w:tc>
          <w:tcPr>
            <w:tcW w:w="4252" w:type="dxa"/>
          </w:tcPr>
          <w:p w:rsidR="009526CB" w:rsidRPr="000F29B6" w:rsidRDefault="008F4ED4" w:rsidP="008F4ED4">
            <w: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9526CB" w:rsidRPr="000F29B6" w:rsidTr="00B15C36">
        <w:tc>
          <w:tcPr>
            <w:tcW w:w="850" w:type="dxa"/>
          </w:tcPr>
          <w:p w:rsidR="009526CB" w:rsidRPr="000F29B6" w:rsidRDefault="00E02B03" w:rsidP="009316CF">
            <w:r>
              <w:t>2.15</w:t>
            </w:r>
          </w:p>
        </w:tc>
        <w:tc>
          <w:tcPr>
            <w:tcW w:w="3969" w:type="dxa"/>
          </w:tcPr>
          <w:p w:rsidR="009526CB" w:rsidRPr="000F29B6" w:rsidRDefault="009526CB" w:rsidP="00E02B03">
            <w:proofErr w:type="gramStart"/>
            <w:r w:rsidRPr="000F29B6">
              <w:t>yduggūn</w:t>
            </w:r>
            <w:proofErr w:type="gramEnd"/>
            <w:r w:rsidRPr="000F29B6">
              <w:t xml:space="preserve"> qazma yāx</w:t>
            </w:r>
            <w:r w:rsidR="008F4ED4">
              <w:t>ḏūn yō</w:t>
            </w:r>
            <w:r w:rsidRPr="000F29B6">
              <w:t>mīy</w:t>
            </w:r>
            <w:r w:rsidR="00E02B03">
              <w:t>e</w:t>
            </w:r>
            <w:r w:rsidRPr="000F29B6">
              <w:t xml:space="preserve"> </w:t>
            </w:r>
            <w:r w:rsidR="00D7289A">
              <w:t>ˁ</w:t>
            </w:r>
            <w:r w:rsidRPr="000F29B6">
              <w:t>išrīn ṯalāṯīn m</w:t>
            </w:r>
            <w:r w:rsidR="00E02B03">
              <w:t>a</w:t>
            </w:r>
            <w:r w:rsidRPr="000F29B6">
              <w:t>lyūn</w:t>
            </w:r>
            <w:r w:rsidR="00E02B03">
              <w:t>,</w:t>
            </w:r>
            <w:r w:rsidRPr="000F29B6">
              <w:t xml:space="preserve"> lēṛa</w:t>
            </w:r>
            <w:r w:rsidR="00E02B03">
              <w:t xml:space="preserve">, </w:t>
            </w:r>
            <w:r w:rsidR="00D7289A">
              <w:t>ˀ</w:t>
            </w:r>
            <w:r w:rsidRPr="000F29B6">
              <w:t>al-wāḥ</w:t>
            </w:r>
            <w:r w:rsidR="00E02B03">
              <w:t>a</w:t>
            </w:r>
            <w:r w:rsidRPr="000F29B6">
              <w:t xml:space="preserve">d </w:t>
            </w:r>
            <w:r w:rsidR="00D7289A">
              <w:t>ˀ</w:t>
            </w:r>
            <w:r w:rsidRPr="000F29B6">
              <w:t>al-</w:t>
            </w:r>
            <w:r w:rsidR="00D7289A">
              <w:t>ˁ</w:t>
            </w:r>
            <w:r w:rsidRPr="000F29B6">
              <w:t>ēle čam wāḥ</w:t>
            </w:r>
            <w:r w:rsidR="00E02B03">
              <w:t>a</w:t>
            </w:r>
            <w:r w:rsidRPr="000F29B6">
              <w:t xml:space="preserve">d yištaġlūn </w:t>
            </w:r>
            <w:r w:rsidR="00D7289A">
              <w:t>ˁ</w:t>
            </w:r>
            <w:r w:rsidRPr="000F29B6">
              <w:t>aš</w:t>
            </w:r>
            <w:r w:rsidR="00E02B03">
              <w:t>ṛa yō</w:t>
            </w:r>
            <w:r w:rsidRPr="000F29B6">
              <w:t xml:space="preserve">mīthum mītēn </w:t>
            </w:r>
            <w:r w:rsidRPr="00E02B03">
              <w:rPr>
                <w:color w:val="FF0000"/>
              </w:rPr>
              <w:t>waragāt</w:t>
            </w:r>
            <w:r w:rsidRPr="000F29B6">
              <w:t xml:space="preserve"> mītēn w</w:t>
            </w:r>
            <w:r w:rsidR="00E02B03">
              <w:t xml:space="preserve"> </w:t>
            </w:r>
            <w:r w:rsidRPr="000F29B6">
              <w:t>xam</w:t>
            </w:r>
            <w:r w:rsidR="00E02B03">
              <w:t>sī</w:t>
            </w:r>
            <w:r w:rsidRPr="000F29B6">
              <w:t xml:space="preserve">n </w:t>
            </w:r>
            <w:r w:rsidR="00D7289A">
              <w:t>ˁ</w:t>
            </w:r>
            <w:r w:rsidRPr="000F29B6">
              <w:t>ala mǝṭraḥ aš-šuġ</w:t>
            </w:r>
            <w:r w:rsidR="00E02B03">
              <w:t>u</w:t>
            </w:r>
            <w:r w:rsidRPr="000F29B6">
              <w:t>l</w:t>
            </w:r>
            <w:r w:rsidR="00E02B03">
              <w:t>,</w:t>
            </w:r>
            <w:r w:rsidRPr="000F29B6">
              <w:t xml:space="preserve"> </w:t>
            </w:r>
            <w:r w:rsidR="00D7289A">
              <w:t>ˀ</w:t>
            </w:r>
            <w:r w:rsidR="00E02B03">
              <w:t>aš-šuġu</w:t>
            </w:r>
            <w:r w:rsidRPr="000F29B6">
              <w:t xml:space="preserve">l yōmin šuġul kaṯīr w-mā-miš ḥade </w:t>
            </w:r>
            <w:r w:rsidR="00D7289A">
              <w:t>ˀ</w:t>
            </w:r>
            <w:r w:rsidRPr="000F29B6">
              <w:t>al-y</w:t>
            </w:r>
            <w:r w:rsidR="00E02B03">
              <w:t>ō</w:t>
            </w:r>
            <w:r w:rsidRPr="000F29B6">
              <w:t xml:space="preserve">mīya qālye. </w:t>
            </w:r>
          </w:p>
        </w:tc>
        <w:tc>
          <w:tcPr>
            <w:tcW w:w="4252" w:type="dxa"/>
          </w:tcPr>
          <w:p w:rsidR="009526CB" w:rsidRPr="000F29B6" w:rsidRDefault="008F4ED4" w:rsidP="00B578EC">
            <w:r>
              <w:t xml:space="preserve">When they work with the hoe their daily wage is ten to thirty million </w:t>
            </w:r>
            <w:proofErr w:type="gramStart"/>
            <w:r w:rsidR="00B578EC">
              <w:t>L</w:t>
            </w:r>
            <w:r>
              <w:t>ira</w:t>
            </w:r>
            <w:proofErr w:type="gramEnd"/>
            <w:r w:rsidR="00B578EC">
              <w:t>; for one person; a family, according to how many there are working, they (earn) 200 Lira when they are ten. Or 250, it depends on the working place. And if there is a lot of work and few people then the daily wage is high.</w:t>
            </w:r>
          </w:p>
        </w:tc>
      </w:tr>
      <w:tr w:rsidR="009526CB" w:rsidRPr="000F29B6" w:rsidTr="00B15C36">
        <w:tc>
          <w:tcPr>
            <w:tcW w:w="850" w:type="dxa"/>
          </w:tcPr>
          <w:p w:rsidR="009526CB" w:rsidRPr="000F29B6" w:rsidRDefault="00E02B03" w:rsidP="009316CF">
            <w:r>
              <w:t>2.32</w:t>
            </w:r>
          </w:p>
        </w:tc>
        <w:tc>
          <w:tcPr>
            <w:tcW w:w="3969" w:type="dxa"/>
          </w:tcPr>
          <w:p w:rsidR="009526CB" w:rsidRPr="000F29B6" w:rsidRDefault="00E02B03" w:rsidP="00E02B03">
            <w:proofErr w:type="gramStart"/>
            <w:r>
              <w:t>yōmin</w:t>
            </w:r>
            <w:proofErr w:type="gramEnd"/>
            <w:r>
              <w:t xml:space="preserve"> šuġul mā-miš w mille čiṯīr al-yō</w:t>
            </w:r>
            <w:r w:rsidR="009526CB" w:rsidRPr="000F29B6">
              <w:t>mīye tiga</w:t>
            </w:r>
            <w:r w:rsidR="00D7289A">
              <w:t>ˁ</w:t>
            </w:r>
            <w:r w:rsidR="009526CB" w:rsidRPr="000F29B6">
              <w:t xml:space="preserve"> [tigaḥ]</w:t>
            </w:r>
            <w:r>
              <w:t>,</w:t>
            </w:r>
            <w:r w:rsidR="009526CB" w:rsidRPr="000F29B6">
              <w:t xml:space="preserve"> tinzil.</w:t>
            </w:r>
            <w:r>
              <w:t xml:space="preserve"> </w:t>
            </w:r>
            <w:proofErr w:type="gramStart"/>
            <w:r w:rsidR="009526CB" w:rsidRPr="000F29B6">
              <w:t>bēn</w:t>
            </w:r>
            <w:proofErr w:type="gramEnd"/>
            <w:r w:rsidR="009526CB" w:rsidRPr="000F29B6">
              <w:t xml:space="preserve"> al-</w:t>
            </w:r>
            <w:r w:rsidR="00D7289A">
              <w:t>ˁ</w:t>
            </w:r>
            <w:r w:rsidR="009526CB" w:rsidRPr="000F29B6">
              <w:t>išrīn wa-ṯalāṯīn til</w:t>
            </w:r>
            <w:r w:rsidR="00D7289A">
              <w:t>ˁ</w:t>
            </w:r>
            <w:r w:rsidR="009526CB" w:rsidRPr="000F29B6">
              <w:t>ab (al-)y</w:t>
            </w:r>
            <w:r>
              <w:t>ō</w:t>
            </w:r>
            <w:r w:rsidR="009526CB" w:rsidRPr="000F29B6">
              <w:t xml:space="preserve">mīt </w:t>
            </w:r>
            <w:r>
              <w:t>ar-</w:t>
            </w:r>
            <w:r w:rsidR="009526CB" w:rsidRPr="000F29B6">
              <w:t>rās al-ādami</w:t>
            </w:r>
            <w:r>
              <w:t>,</w:t>
            </w:r>
            <w:r w:rsidR="009526CB" w:rsidRPr="000F29B6">
              <w:t xml:space="preserve"> </w:t>
            </w:r>
            <w:r w:rsidR="00D7289A">
              <w:t>ˀ</w:t>
            </w:r>
            <w:r w:rsidR="009526CB" w:rsidRPr="000F29B6">
              <w:t xml:space="preserve">al-farid. </w:t>
            </w:r>
            <w:r>
              <w:t>ᵊ</w:t>
            </w:r>
            <w:r w:rsidR="009526CB" w:rsidRPr="000F29B6">
              <w:t>mn-aṣ-ṣubuḥ l-al-maġrib</w:t>
            </w:r>
            <w:r>
              <w:t xml:space="preserve">, </w:t>
            </w:r>
            <w:r w:rsidR="00D7289A">
              <w:t>ˀ</w:t>
            </w:r>
            <w:r>
              <w:t>iḏa min tuṭlu</w:t>
            </w:r>
            <w:r w:rsidR="00D7289A">
              <w:t>ˁ</w:t>
            </w:r>
            <w:r w:rsidR="009526CB" w:rsidRPr="000F29B6">
              <w:t xml:space="preserve"> aš-šamis lumm</w:t>
            </w:r>
            <w:r>
              <w:t>u</w:t>
            </w:r>
            <w:r w:rsidR="009526CB" w:rsidRPr="000F29B6">
              <w:t xml:space="preserve">n-ma tġīb aš-šamis </w:t>
            </w:r>
            <w:r w:rsidR="00D7289A">
              <w:t>ˀ</w:t>
            </w:r>
            <w:r w:rsidR="009526CB" w:rsidRPr="000F29B6">
              <w:t>iḏa ydugg qazme.</w:t>
            </w:r>
          </w:p>
        </w:tc>
        <w:tc>
          <w:tcPr>
            <w:tcW w:w="4252" w:type="dxa"/>
          </w:tcPr>
          <w:p w:rsidR="009526CB" w:rsidRPr="000F29B6" w:rsidRDefault="00B578EC" w:rsidP="00B578EC">
            <w: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9526CB" w:rsidRPr="000F29B6" w:rsidTr="00B15C36">
        <w:tc>
          <w:tcPr>
            <w:tcW w:w="850" w:type="dxa"/>
          </w:tcPr>
          <w:p w:rsidR="009526CB" w:rsidRPr="000F29B6" w:rsidRDefault="00E02B03" w:rsidP="009316CF">
            <w:r>
              <w:t>2.47</w:t>
            </w:r>
          </w:p>
        </w:tc>
        <w:tc>
          <w:tcPr>
            <w:tcW w:w="3969" w:type="dxa"/>
          </w:tcPr>
          <w:p w:rsidR="009526CB" w:rsidRPr="000F29B6" w:rsidRDefault="00D7289A" w:rsidP="00E02B03">
            <w:r>
              <w:t>ˀ</w:t>
            </w:r>
            <w:r w:rsidR="00E02B03">
              <w:t>aḏ̣-ḏ̣uhur yākul akil sā</w:t>
            </w:r>
            <w:r>
              <w:t>ˁ</w:t>
            </w:r>
            <w:r w:rsidR="00E02B03">
              <w:t>a zi</w:t>
            </w:r>
            <w:r w:rsidR="009526CB" w:rsidRPr="000F29B6">
              <w:t>mān mōḷa ba</w:t>
            </w:r>
            <w:r>
              <w:t>ˁ</w:t>
            </w:r>
            <w:r w:rsidR="009526CB" w:rsidRPr="000F29B6">
              <w:t>dēn uxra ydugg qazme</w:t>
            </w:r>
            <w:r w:rsidR="00E02B03">
              <w:t>,</w:t>
            </w:r>
            <w:r w:rsidR="009526CB" w:rsidRPr="000F29B6">
              <w:t xml:space="preserve"> yduggūn yištaġ</w:t>
            </w:r>
            <w:r w:rsidR="00E02B03">
              <w:t>l</w:t>
            </w:r>
            <w:r w:rsidR="009526CB" w:rsidRPr="000F29B6">
              <w:t>ūn arba</w:t>
            </w:r>
            <w:r>
              <w:t>ˁ</w:t>
            </w:r>
            <w:r w:rsidR="009526CB" w:rsidRPr="000F29B6">
              <w:t xml:space="preserve"> tušhur xamis tušhur ya</w:t>
            </w:r>
            <w:r>
              <w:t>ˁ</w:t>
            </w:r>
            <w:r w:rsidR="009526CB" w:rsidRPr="000F29B6">
              <w:t>ni yōm olaraq mīye w</w:t>
            </w:r>
            <w:r w:rsidR="00E02B03">
              <w:t xml:space="preserve"> </w:t>
            </w:r>
            <w:r>
              <w:t>ˁ</w:t>
            </w:r>
            <w:r w:rsidR="009526CB" w:rsidRPr="000F29B6">
              <w:t>išrīn mīye w</w:t>
            </w:r>
            <w:r w:rsidR="00E02B03">
              <w:t xml:space="preserve"> </w:t>
            </w:r>
            <w:r w:rsidR="009526CB" w:rsidRPr="000F29B6">
              <w:t>xamsīn yōm yištaġlūn.</w:t>
            </w:r>
          </w:p>
        </w:tc>
        <w:tc>
          <w:tcPr>
            <w:tcW w:w="4252" w:type="dxa"/>
          </w:tcPr>
          <w:p w:rsidR="009526CB" w:rsidRPr="000F29B6" w:rsidRDefault="00B578EC" w:rsidP="009316CF">
            <w:r>
              <w:t>At noon they eat, there is one hour break then they work again with the hoe. They are working for four or five months, that means in days they work 120 to 150 days.</w:t>
            </w:r>
          </w:p>
        </w:tc>
      </w:tr>
      <w:tr w:rsidR="009526CB" w:rsidRPr="000F29B6" w:rsidTr="00B15C36">
        <w:tc>
          <w:tcPr>
            <w:tcW w:w="850" w:type="dxa"/>
          </w:tcPr>
          <w:p w:rsidR="009526CB" w:rsidRPr="000F29B6" w:rsidRDefault="00E02B03" w:rsidP="009316CF">
            <w:r>
              <w:t>3.00</w:t>
            </w:r>
          </w:p>
        </w:tc>
        <w:tc>
          <w:tcPr>
            <w:tcW w:w="3969" w:type="dxa"/>
          </w:tcPr>
          <w:p w:rsidR="009526CB" w:rsidRPr="000F29B6" w:rsidRDefault="00D7289A" w:rsidP="00B578EC">
            <w:r>
              <w:t>ˀ</w:t>
            </w:r>
            <w:r w:rsidR="009526CB" w:rsidRPr="000F29B6">
              <w:t xml:space="preserve">al-bēt an-normāl al-bēt al </w:t>
            </w:r>
            <w:r>
              <w:t>ˁ</w:t>
            </w:r>
            <w:r w:rsidR="009526CB" w:rsidRPr="000F29B6">
              <w:t xml:space="preserve">indu </w:t>
            </w:r>
            <w:r w:rsidR="009526CB" w:rsidRPr="00B578EC">
              <w:rPr>
                <w:color w:val="FF0000"/>
              </w:rPr>
              <w:t xml:space="preserve">xamis </w:t>
            </w:r>
            <w:r>
              <w:rPr>
                <w:color w:val="FF0000"/>
              </w:rPr>
              <w:t>ˁ</w:t>
            </w:r>
            <w:r w:rsidR="009526CB" w:rsidRPr="00B578EC">
              <w:rPr>
                <w:color w:val="FF0000"/>
              </w:rPr>
              <w:t>āylāt</w:t>
            </w:r>
            <w:r w:rsidR="009526CB" w:rsidRPr="000F29B6">
              <w:t xml:space="preserve"> sitte sab</w:t>
            </w:r>
            <w:r>
              <w:t>ˁ</w:t>
            </w:r>
            <w:r w:rsidR="009526CB" w:rsidRPr="000F29B6">
              <w:t xml:space="preserve">e </w:t>
            </w:r>
            <w:r w:rsidR="00B578EC">
              <w:t>b-</w:t>
            </w:r>
            <w:r w:rsidR="009526CB" w:rsidRPr="000F29B6">
              <w:t xml:space="preserve">bṭāl aš-šuġul yiǧībūn </w:t>
            </w:r>
            <w:r>
              <w:t>ˁ</w:t>
            </w:r>
            <w:r w:rsidR="009526CB" w:rsidRPr="000F29B6">
              <w:t>aša</w:t>
            </w:r>
            <w:r w:rsidR="00E02B03">
              <w:t>ṛ</w:t>
            </w:r>
            <w:r w:rsidR="009526CB" w:rsidRPr="000F29B6">
              <w:t xml:space="preserve">a </w:t>
            </w:r>
            <w:r w:rsidR="00E02B03">
              <w:t>ᵊ</w:t>
            </w:r>
            <w:r w:rsidR="009526CB" w:rsidRPr="000F29B6">
              <w:t>ṯna</w:t>
            </w:r>
            <w:r>
              <w:t>ˁ</w:t>
            </w:r>
            <w:r w:rsidR="00E02B03">
              <w:t>a</w:t>
            </w:r>
            <w:r w:rsidR="009526CB" w:rsidRPr="000F29B6">
              <w:t>š xamǝsta</w:t>
            </w:r>
            <w:r>
              <w:t>ˁ</w:t>
            </w:r>
            <w:r w:rsidR="00E02B03">
              <w:t>a</w:t>
            </w:r>
            <w:r w:rsidR="009526CB" w:rsidRPr="000F29B6">
              <w:t xml:space="preserve">š alif lēṛa turki. </w:t>
            </w:r>
            <w:proofErr w:type="gramStart"/>
            <w:r w:rsidR="009526CB" w:rsidRPr="000F29B6">
              <w:t>yiǧībūn</w:t>
            </w:r>
            <w:proofErr w:type="gramEnd"/>
            <w:r w:rsidR="009526CB" w:rsidRPr="000F29B6">
              <w:t xml:space="preserve"> yqazniǧūn mǝṣāri. </w:t>
            </w:r>
            <w:proofErr w:type="gramStart"/>
            <w:r w:rsidR="009526CB" w:rsidRPr="000F29B6">
              <w:t>bidūn</w:t>
            </w:r>
            <w:proofErr w:type="gramEnd"/>
            <w:r w:rsidR="009526CB" w:rsidRPr="000F29B6">
              <w:t xml:space="preserve"> maṣrafhum bidūn ak</w:t>
            </w:r>
            <w:r w:rsidR="00E02B03">
              <w:t>ǝ</w:t>
            </w:r>
            <w:r w:rsidR="009526CB" w:rsidRPr="000F29B6">
              <w:t xml:space="preserve">lhum bidūn kullši. </w:t>
            </w:r>
            <w:proofErr w:type="gramStart"/>
            <w:r w:rsidR="009526CB" w:rsidRPr="000F29B6">
              <w:t>yōmin</w:t>
            </w:r>
            <w:proofErr w:type="gramEnd"/>
            <w:r w:rsidR="009526CB" w:rsidRPr="000F29B6">
              <w:t xml:space="preserve"> yiǧūn hēne kull bēt xamǝsta</w:t>
            </w:r>
            <w:r>
              <w:t>ˁ</w:t>
            </w:r>
            <w:r w:rsidR="00E02B03">
              <w:t>a</w:t>
            </w:r>
            <w:r w:rsidR="009526CB" w:rsidRPr="000F29B6">
              <w:t xml:space="preserve">š alif </w:t>
            </w:r>
            <w:r>
              <w:t>ˁ</w:t>
            </w:r>
            <w:r w:rsidR="009526CB" w:rsidRPr="000F29B6">
              <w:t xml:space="preserve">išrīn alif yiǧīb mǝṣāri </w:t>
            </w:r>
            <w:r>
              <w:t>ˀ</w:t>
            </w:r>
            <w:r w:rsidR="009526CB" w:rsidRPr="000F29B6">
              <w:t xml:space="preserve">il </w:t>
            </w:r>
            <w:r>
              <w:t>ˁ</w:t>
            </w:r>
            <w:r w:rsidR="009526CB" w:rsidRPr="000F29B6">
              <w:t>ēltu</w:t>
            </w:r>
            <w:r w:rsidR="00E02B03">
              <w:t>,</w:t>
            </w:r>
            <w:r w:rsidR="009526CB" w:rsidRPr="000F29B6">
              <w:t xml:space="preserve"> </w:t>
            </w:r>
            <w:r>
              <w:t>ˀ</w:t>
            </w:r>
            <w:r w:rsidR="009526CB" w:rsidRPr="000F29B6">
              <w:t xml:space="preserve">al </w:t>
            </w:r>
            <w:r>
              <w:t>ˁ</w:t>
            </w:r>
            <w:r w:rsidR="009526CB" w:rsidRPr="000F29B6">
              <w:t>indu walad-in lāḥi</w:t>
            </w:r>
            <w:r w:rsidR="00E02B03">
              <w:t>ǧ</w:t>
            </w:r>
            <w:r w:rsidR="009526CB" w:rsidRPr="000F29B6">
              <w:t xml:space="preserve"> yǧawwzu b-</w:t>
            </w:r>
            <w:r w:rsidR="00E02B03">
              <w:t>a</w:t>
            </w:r>
            <w:r w:rsidR="009526CB" w:rsidRPr="000F29B6">
              <w:t xml:space="preserve">l-flūs </w:t>
            </w:r>
            <w:r w:rsidR="00E02B03" w:rsidRPr="000F29B6">
              <w:t>haḏannīč</w:t>
            </w:r>
            <w:r w:rsidR="00E02B03">
              <w:t>.</w:t>
            </w:r>
          </w:p>
        </w:tc>
        <w:tc>
          <w:tcPr>
            <w:tcW w:w="4252" w:type="dxa"/>
          </w:tcPr>
          <w:p w:rsidR="009526CB" w:rsidRPr="00B578EC" w:rsidRDefault="00B578EC" w:rsidP="00B578EC">
            <w:r>
              <w:t xml:space="preserve">A normal family that consists of five, six or seven __________________ take home 10-, 12-, 15,000 Turkish Lira and the end of the season. They earn (this amount of) money except their costs, except their food, except everything. When they come back here, every family brings 15 to 20,000 </w:t>
            </w:r>
            <w:proofErr w:type="gramStart"/>
            <w:r>
              <w:t>Lira</w:t>
            </w:r>
            <w:proofErr w:type="gramEnd"/>
            <w:r>
              <w:t xml:space="preserve"> to their </w:t>
            </w:r>
            <w:r w:rsidRPr="00B578EC">
              <w:rPr>
                <w:color w:val="FF0000"/>
              </w:rPr>
              <w:t>extended family</w:t>
            </w:r>
            <w:r>
              <w:rPr>
                <w:color w:val="FF0000"/>
              </w:rPr>
              <w:t xml:space="preserve">. </w:t>
            </w:r>
            <w:r>
              <w:t>The one who has a</w:t>
            </w:r>
            <w:r w:rsidR="004A6FD3">
              <w:t>n</w:t>
            </w:r>
            <w:r>
              <w:t xml:space="preserve"> adolescent son will (now) marry him off with that money. </w:t>
            </w:r>
          </w:p>
        </w:tc>
      </w:tr>
      <w:tr w:rsidR="009526CB" w:rsidRPr="000F29B6" w:rsidTr="00B15C36">
        <w:tc>
          <w:tcPr>
            <w:tcW w:w="850" w:type="dxa"/>
          </w:tcPr>
          <w:p w:rsidR="009526CB" w:rsidRPr="000F29B6" w:rsidRDefault="00E02B03" w:rsidP="009316CF">
            <w:r>
              <w:t>3.27</w:t>
            </w:r>
          </w:p>
        </w:tc>
        <w:tc>
          <w:tcPr>
            <w:tcW w:w="3969" w:type="dxa"/>
          </w:tcPr>
          <w:p w:rsidR="009526CB" w:rsidRPr="000F29B6" w:rsidRDefault="00D7289A" w:rsidP="00E02B03">
            <w:r>
              <w:t>ˀ</w:t>
            </w:r>
            <w:r w:rsidR="009526CB" w:rsidRPr="000F29B6">
              <w:t xml:space="preserve">al mā </w:t>
            </w:r>
            <w:r>
              <w:t>ˁ</w:t>
            </w:r>
            <w:r w:rsidR="009526CB" w:rsidRPr="000F29B6">
              <w:t>indu walad…</w:t>
            </w:r>
            <w:r w:rsidR="00E02B03">
              <w:t xml:space="preserve"> – w yirǧa</w:t>
            </w:r>
            <w:r>
              <w:t>ˁ</w:t>
            </w:r>
            <w:r w:rsidR="00E02B03">
              <w:t>ūn ba</w:t>
            </w:r>
            <w:r>
              <w:t>ˁ</w:t>
            </w:r>
            <w:r w:rsidR="00E02B03">
              <w:t xml:space="preserve">da l-bēt? – </w:t>
            </w:r>
            <w:proofErr w:type="gramStart"/>
            <w:r w:rsidR="00E02B03">
              <w:t>yiǧūn</w:t>
            </w:r>
            <w:proofErr w:type="gramEnd"/>
            <w:r w:rsidR="00E02B03">
              <w:t xml:space="preserve"> </w:t>
            </w:r>
            <w:r>
              <w:t>ˁ</w:t>
            </w:r>
            <w:r w:rsidR="00E02B03">
              <w:t>ala bēthum haḏōl,</w:t>
            </w:r>
            <w:r w:rsidR="009526CB" w:rsidRPr="000F29B6">
              <w:t xml:space="preserve"> yiǧūn </w:t>
            </w:r>
            <w:r>
              <w:t>ˁ</w:t>
            </w:r>
            <w:r w:rsidR="009526CB" w:rsidRPr="000F29B6">
              <w:t>ugub</w:t>
            </w:r>
            <w:r w:rsidR="00E02B03">
              <w:t>,</w:t>
            </w:r>
            <w:r w:rsidR="009526CB" w:rsidRPr="000F29B6">
              <w:t xml:space="preserve"> ba</w:t>
            </w:r>
            <w:r>
              <w:t>ˁ</w:t>
            </w:r>
            <w:r w:rsidR="009526CB" w:rsidRPr="000F29B6">
              <w:t>ad xamǝs tušhur mīye w</w:t>
            </w:r>
            <w:r w:rsidR="00E02B03">
              <w:t xml:space="preserve"> </w:t>
            </w:r>
            <w:r w:rsidR="009526CB" w:rsidRPr="000F29B6">
              <w:t>xamsīn yōm yi</w:t>
            </w:r>
            <w:r w:rsidR="00E02B03">
              <w:t>rǧ</w:t>
            </w:r>
            <w:r w:rsidR="009526CB" w:rsidRPr="000F29B6">
              <w:t>a</w:t>
            </w:r>
            <w:r>
              <w:t>ˁ</w:t>
            </w:r>
            <w:r w:rsidR="009526CB" w:rsidRPr="000F29B6">
              <w:t xml:space="preserve">ūn </w:t>
            </w:r>
            <w:r>
              <w:t>ˁ</w:t>
            </w:r>
            <w:r w:rsidR="009526CB" w:rsidRPr="000F29B6">
              <w:t>ala byūthum</w:t>
            </w:r>
            <w:r w:rsidR="00E02B03">
              <w:t>.</w:t>
            </w:r>
            <w:r w:rsidR="009526CB" w:rsidRPr="000F29B6">
              <w:t xml:space="preserve"> </w:t>
            </w:r>
          </w:p>
        </w:tc>
        <w:tc>
          <w:tcPr>
            <w:tcW w:w="4252" w:type="dxa"/>
          </w:tcPr>
          <w:p w:rsidR="009526CB" w:rsidRPr="000F29B6" w:rsidRDefault="00B578EC" w:rsidP="009316CF">
            <w:r>
              <w:t>The one who has no son…. Do they return home? – Yes, they return home, after five, six months they return, after hundred or 150 days they come back home.</w:t>
            </w:r>
          </w:p>
        </w:tc>
      </w:tr>
      <w:tr w:rsidR="009526CB" w:rsidRPr="000F29B6" w:rsidTr="00B15C36">
        <w:tc>
          <w:tcPr>
            <w:tcW w:w="850" w:type="dxa"/>
          </w:tcPr>
          <w:p w:rsidR="009526CB" w:rsidRPr="000F29B6" w:rsidRDefault="00E02B03" w:rsidP="009316CF">
            <w:r>
              <w:t>3.36</w:t>
            </w:r>
          </w:p>
        </w:tc>
        <w:tc>
          <w:tcPr>
            <w:tcW w:w="3969" w:type="dxa"/>
          </w:tcPr>
          <w:p w:rsidR="009526CB" w:rsidRPr="000F29B6" w:rsidRDefault="00E02B03" w:rsidP="00E02B03">
            <w:proofErr w:type="gramStart"/>
            <w:r w:rsidRPr="000F29B6">
              <w:t>ba</w:t>
            </w:r>
            <w:r w:rsidR="00D7289A">
              <w:t>ˁ</w:t>
            </w:r>
            <w:r w:rsidRPr="000F29B6">
              <w:t>ad-ma</w:t>
            </w:r>
            <w:proofErr w:type="gramEnd"/>
            <w:r w:rsidRPr="000F29B6">
              <w:t xml:space="preserve"> yirǧa</w:t>
            </w:r>
            <w:r w:rsidR="00D7289A">
              <w:t>ˁ</w:t>
            </w:r>
            <w:r w:rsidRPr="000F29B6">
              <w:t xml:space="preserve">ūn </w:t>
            </w:r>
            <w:r w:rsidR="00D7289A">
              <w:t>ˁ</w:t>
            </w:r>
            <w:r w:rsidRPr="000F29B6">
              <w:t xml:space="preserve">ala byūthum </w:t>
            </w:r>
            <w:r w:rsidR="009526CB" w:rsidRPr="000F29B6">
              <w:t xml:space="preserve"> hēn</w:t>
            </w:r>
            <w:r>
              <w:t>e</w:t>
            </w:r>
            <w:r w:rsidR="009526CB" w:rsidRPr="000F29B6">
              <w:t xml:space="preserve"> </w:t>
            </w:r>
            <w:r w:rsidR="00D7289A">
              <w:t>ˁ</w:t>
            </w:r>
            <w:r w:rsidR="009526CB" w:rsidRPr="000F29B6">
              <w:t xml:space="preserve">ād ydaššin šunhu ydaššin </w:t>
            </w:r>
            <w:r w:rsidR="00D7289A">
              <w:t>ˁ</w:t>
            </w:r>
            <w:r w:rsidR="009526CB" w:rsidRPr="000F29B6">
              <w:t xml:space="preserve">ād b-Urfa b-Ḥarrān? </w:t>
            </w:r>
            <w:proofErr w:type="gramStart"/>
            <w:r w:rsidR="009526CB" w:rsidRPr="000F29B6">
              <w:t>ydaššin</w:t>
            </w:r>
            <w:proofErr w:type="gramEnd"/>
            <w:r w:rsidR="009526CB" w:rsidRPr="000F29B6">
              <w:t xml:space="preserve"> </w:t>
            </w:r>
            <w:r>
              <w:t>ḥōš [</w:t>
            </w:r>
            <w:r w:rsidR="009526CB" w:rsidRPr="00E02B03">
              <w:rPr>
                <w:color w:val="FF0000"/>
              </w:rPr>
              <w:t>ḥawš</w:t>
            </w:r>
            <w:r>
              <w:t>]</w:t>
            </w:r>
            <w:r w:rsidR="009526CB" w:rsidRPr="000F29B6">
              <w:t xml:space="preserve"> al-guṭun, ygūmūn yḥūšūn guṭun </w:t>
            </w:r>
            <w:r w:rsidR="00D7289A">
              <w:t>ˁ</w:t>
            </w:r>
            <w:r w:rsidR="009526CB" w:rsidRPr="000F29B6">
              <w:t>ād haḏōle yōmin yirǧa</w:t>
            </w:r>
            <w:r w:rsidR="00D7289A">
              <w:t>ˁ</w:t>
            </w:r>
            <w:r w:rsidR="009526CB" w:rsidRPr="000F29B6">
              <w:t xml:space="preserve">ūn. </w:t>
            </w:r>
            <w:proofErr w:type="gramStart"/>
            <w:r w:rsidR="009526CB" w:rsidRPr="000F29B6">
              <w:t>yḥūšūn</w:t>
            </w:r>
            <w:proofErr w:type="gramEnd"/>
            <w:r w:rsidR="009526CB" w:rsidRPr="000F29B6">
              <w:t xml:space="preserve"> al-guṭun al-k</w:t>
            </w:r>
            <w:r>
              <w:t>ī</w:t>
            </w:r>
            <w:r w:rsidR="009526CB" w:rsidRPr="000F29B6">
              <w:t xml:space="preserve">lōw </w:t>
            </w:r>
            <w:r w:rsidR="00D7289A">
              <w:t>ˀ</w:t>
            </w:r>
            <w:r>
              <w:t>ǟǟ</w:t>
            </w:r>
            <w:r w:rsidR="009526CB" w:rsidRPr="000F29B6">
              <w:t>ǟ b-</w:t>
            </w:r>
            <w:r w:rsidR="00D7289A">
              <w:t>ˁ</w:t>
            </w:r>
            <w:r w:rsidR="009526CB" w:rsidRPr="000F29B6">
              <w:t>išrīn ǧiriš – b-</w:t>
            </w:r>
            <w:r w:rsidR="00D7289A">
              <w:t>ˁ</w:t>
            </w:r>
            <w:r w:rsidR="009526CB" w:rsidRPr="000F29B6">
              <w:t xml:space="preserve">išrīn ǧiriš – </w:t>
            </w:r>
            <w:r w:rsidR="00D7289A">
              <w:t>ˀ</w:t>
            </w:r>
            <w:r w:rsidR="009526CB" w:rsidRPr="000F29B6">
              <w:t>ē</w:t>
            </w:r>
            <w:r>
              <w:t>,</w:t>
            </w:r>
            <w:r w:rsidR="009526CB" w:rsidRPr="000F29B6">
              <w:t xml:space="preserve"> </w:t>
            </w:r>
            <w:r w:rsidR="00D7289A">
              <w:t>ˀ</w:t>
            </w:r>
            <w:r w:rsidR="009526CB" w:rsidRPr="000F29B6">
              <w:t>al-xamǝs k</w:t>
            </w:r>
            <w:r>
              <w:t>ī</w:t>
            </w:r>
            <w:r w:rsidR="009526CB" w:rsidRPr="000F29B6">
              <w:t xml:space="preserve">lawāt b-lēṛa. </w:t>
            </w:r>
          </w:p>
        </w:tc>
        <w:tc>
          <w:tcPr>
            <w:tcW w:w="4252" w:type="dxa"/>
          </w:tcPr>
          <w:p w:rsidR="009526CB" w:rsidRPr="000F29B6" w:rsidRDefault="00B578EC" w:rsidP="00B578EC">
            <w: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9526CB" w:rsidRPr="000F29B6" w:rsidTr="00B15C36">
        <w:tc>
          <w:tcPr>
            <w:tcW w:w="850" w:type="dxa"/>
          </w:tcPr>
          <w:p w:rsidR="009526CB" w:rsidRPr="000F29B6" w:rsidRDefault="00E02B03" w:rsidP="009316CF">
            <w:r>
              <w:t>3.56</w:t>
            </w:r>
          </w:p>
        </w:tc>
        <w:tc>
          <w:tcPr>
            <w:tcW w:w="3969" w:type="dxa"/>
          </w:tcPr>
          <w:p w:rsidR="009526CB" w:rsidRPr="000F29B6" w:rsidRDefault="009526CB" w:rsidP="00E02B03">
            <w:proofErr w:type="gramStart"/>
            <w:r w:rsidRPr="000F29B6">
              <w:t>rās</w:t>
            </w:r>
            <w:proofErr w:type="gramEnd"/>
            <w:r w:rsidRPr="000F29B6">
              <w:t xml:space="preserve"> al-ādami</w:t>
            </w:r>
            <w:r w:rsidR="00E02B03">
              <w:t xml:space="preserve"> – ǧilīl –</w:t>
            </w:r>
            <w:r w:rsidRPr="000F29B6">
              <w:t xml:space="preserve"> </w:t>
            </w:r>
            <w:r w:rsidR="00D7289A">
              <w:t>ˀ</w:t>
            </w:r>
            <w:r w:rsidRPr="000F29B6">
              <w:t>ē</w:t>
            </w:r>
            <w:r w:rsidR="00E02B03">
              <w:t>,</w:t>
            </w:r>
            <w:r w:rsidRPr="000F29B6">
              <w:t xml:space="preserve"> rās al-ādami l-</w:t>
            </w:r>
            <w:r w:rsidR="00E02B03">
              <w:t>a</w:t>
            </w:r>
            <w:r w:rsidRPr="000F29B6">
              <w:t>l-maġrib y</w:t>
            </w:r>
            <w:r w:rsidR="00E02B03">
              <w:t>iḥūš mīyi</w:t>
            </w:r>
            <w:r w:rsidRPr="000F29B6">
              <w:t xml:space="preserve">t kīlo guṭun </w:t>
            </w:r>
            <w:r w:rsidR="00D7289A">
              <w:t>ˀ</w:t>
            </w:r>
            <w:r w:rsidRPr="000F29B6">
              <w:t xml:space="preserve">in ṣār ḥabūb yištaġil </w:t>
            </w:r>
            <w:r w:rsidR="00E02B03" w:rsidRPr="00E02B03">
              <w:rPr>
                <w:color w:val="FF0000"/>
              </w:rPr>
              <w:t>ḥabūb</w:t>
            </w:r>
            <w:r w:rsidR="00E02B03">
              <w:t xml:space="preserve"> </w:t>
            </w:r>
            <w:r w:rsidRPr="000F29B6">
              <w:t>ya</w:t>
            </w:r>
            <w:r w:rsidR="00D7289A">
              <w:t>ˁ</w:t>
            </w:r>
            <w:r w:rsidRPr="000F29B6">
              <w:t>ni ḥ</w:t>
            </w:r>
            <w:r w:rsidR="00E02B03">
              <w:t>abūb t</w:t>
            </w:r>
            <w:r w:rsidR="00D7289A">
              <w:t>ˁ</w:t>
            </w:r>
            <w:r w:rsidR="00E02B03">
              <w:t xml:space="preserve">arif ḥabūb? </w:t>
            </w:r>
            <w:proofErr w:type="gramStart"/>
            <w:r w:rsidR="00E02B03">
              <w:t>ç</w:t>
            </w:r>
            <w:r w:rsidRPr="000F29B6">
              <w:t>alışkan</w:t>
            </w:r>
            <w:proofErr w:type="gramEnd"/>
            <w:r w:rsidR="00E02B03">
              <w:t xml:space="preserve"> ya</w:t>
            </w:r>
            <w:r w:rsidR="00D7289A">
              <w:t>ˁ</w:t>
            </w:r>
            <w:r w:rsidR="00E02B03">
              <w:t>ni</w:t>
            </w:r>
            <w:r w:rsidRPr="000F29B6">
              <w:t xml:space="preserve">. </w:t>
            </w:r>
            <w:proofErr w:type="gramStart"/>
            <w:r w:rsidRPr="000F29B6">
              <w:t>l-al-maġrib</w:t>
            </w:r>
            <w:proofErr w:type="gramEnd"/>
            <w:r w:rsidRPr="000F29B6">
              <w:t xml:space="preserve"> yimli bandač guṭun taġrīban ímyit kīlu iḥna ngūl</w:t>
            </w:r>
            <w:r w:rsidR="00E02B03">
              <w:t xml:space="preserve">, </w:t>
            </w:r>
            <w:r w:rsidR="00D7289A">
              <w:t>ˁ</w:t>
            </w:r>
            <w:r w:rsidR="00E02B03">
              <w:t>išrīn lēṛ</w:t>
            </w:r>
            <w:r w:rsidRPr="000F29B6">
              <w:t>a yōmītu</w:t>
            </w:r>
            <w:r w:rsidR="0004687F">
              <w:t xml:space="preserve"> [yō</w:t>
            </w:r>
            <w:r w:rsidR="0004687F" w:rsidRPr="0004687F">
              <w:rPr>
                <w:vertAlign w:val="superscript"/>
              </w:rPr>
              <w:t>w</w:t>
            </w:r>
            <w:r w:rsidR="0004687F">
              <w:t>mītu]</w:t>
            </w:r>
            <w:r w:rsidRPr="000F29B6">
              <w:t xml:space="preserve">. </w:t>
            </w:r>
          </w:p>
        </w:tc>
        <w:tc>
          <w:tcPr>
            <w:tcW w:w="4252" w:type="dxa"/>
          </w:tcPr>
          <w:p w:rsidR="009526CB" w:rsidRPr="000F29B6" w:rsidRDefault="00B578EC" w:rsidP="00B578EC">
            <w:r>
              <w:t xml:space="preserve">Each person – This is little. – Yes. Until sunset they pick hundred kilos of cotton per head. If one is diligent, if one works a lot. You know the word </w:t>
            </w:r>
            <w:r>
              <w:rPr>
                <w:i/>
              </w:rPr>
              <w:t xml:space="preserve">ḥabūb, </w:t>
            </w:r>
            <w:r>
              <w:t xml:space="preserve">don’t you? It means </w:t>
            </w:r>
            <w:r>
              <w:rPr>
                <w:i/>
              </w:rPr>
              <w:t xml:space="preserve">çalışkan </w:t>
            </w:r>
            <w:r>
              <w:t>(in Turkish). Until the sunset each person fills one large sack of cotton, let’s say approximately hundred kilos and he get’s 20 Lira as a daily wage.</w:t>
            </w:r>
          </w:p>
        </w:tc>
      </w:tr>
      <w:tr w:rsidR="009526CB" w:rsidRPr="000F29B6" w:rsidTr="00B15C36">
        <w:tc>
          <w:tcPr>
            <w:tcW w:w="850" w:type="dxa"/>
          </w:tcPr>
          <w:p w:rsidR="009526CB" w:rsidRPr="000F29B6" w:rsidRDefault="00E02B03" w:rsidP="009316CF">
            <w:r>
              <w:t>4.14</w:t>
            </w:r>
          </w:p>
        </w:tc>
        <w:tc>
          <w:tcPr>
            <w:tcW w:w="3969" w:type="dxa"/>
          </w:tcPr>
          <w:p w:rsidR="009526CB" w:rsidRPr="000F29B6" w:rsidRDefault="00D7289A" w:rsidP="0004687F">
            <w:r>
              <w:t>ˁ</w:t>
            </w:r>
            <w:r w:rsidR="009526CB" w:rsidRPr="000F29B6">
              <w:t>a-l-</w:t>
            </w:r>
            <w:r>
              <w:t>ˁ</w:t>
            </w:r>
            <w:r w:rsidR="009526CB" w:rsidRPr="000F29B6">
              <w:t xml:space="preserve">ēle </w:t>
            </w:r>
            <w:r>
              <w:t>ˁ</w:t>
            </w:r>
            <w:r w:rsidR="009526CB" w:rsidRPr="000F29B6">
              <w:t>ād</w:t>
            </w:r>
            <w:r w:rsidR="0004687F">
              <w:t>,</w:t>
            </w:r>
            <w:r w:rsidR="009526CB" w:rsidRPr="000F29B6">
              <w:t xml:space="preserve"> </w:t>
            </w:r>
            <w:r>
              <w:t>ˀ</w:t>
            </w:r>
            <w:r w:rsidR="009526CB" w:rsidRPr="000F29B6">
              <w:t>a</w:t>
            </w:r>
            <w:r w:rsidR="0004687F">
              <w:t>m</w:t>
            </w:r>
            <w:r w:rsidR="009526CB" w:rsidRPr="000F29B6">
              <w:t xml:space="preserve">ma hēne </w:t>
            </w:r>
            <w:r w:rsidR="0004687F">
              <w:t xml:space="preserve">mǝṣraf mālhum čünkü bētu ġādi w </w:t>
            </w:r>
            <w:r w:rsidR="009526CB" w:rsidRPr="000F29B6">
              <w:t xml:space="preserve">yiǧi hēne ḥōš guṭun imyitēn mitr </w:t>
            </w:r>
            <w:r>
              <w:t>ˁ</w:t>
            </w:r>
            <w:r w:rsidR="009526CB" w:rsidRPr="000F29B6">
              <w:t>an bētu, lā yinṭi ḥagg darib lā yinṭi ḥagg atabō</w:t>
            </w:r>
            <w:r w:rsidR="0004687F">
              <w:t>z</w:t>
            </w:r>
            <w:r w:rsidR="009526CB" w:rsidRPr="000F29B6">
              <w:t xml:space="preserve"> lā yinṭi ḥagg ačil. </w:t>
            </w:r>
            <w:r w:rsidR="0004687F">
              <w:t>ᵊ</w:t>
            </w:r>
            <w:r w:rsidR="009526CB" w:rsidRPr="000F29B6">
              <w:t>b-ǧ</w:t>
            </w:r>
            <w:r w:rsidR="0004687F">
              <w:t>a</w:t>
            </w:r>
            <w:r w:rsidR="009526CB" w:rsidRPr="000F29B6">
              <w:t xml:space="preserve">rītu yištáġil zād šahrēn yḥūšūn guṭun. </w:t>
            </w:r>
          </w:p>
        </w:tc>
        <w:tc>
          <w:tcPr>
            <w:tcW w:w="4252" w:type="dxa"/>
          </w:tcPr>
          <w:p w:rsidR="009526CB" w:rsidRPr="000F29B6" w:rsidRDefault="00B15C36" w:rsidP="00B15C36">
            <w:r>
              <w:t>For the family is… but here is his ______________________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9526CB" w:rsidRPr="000F29B6" w:rsidTr="00B15C36">
        <w:tc>
          <w:tcPr>
            <w:tcW w:w="850" w:type="dxa"/>
          </w:tcPr>
          <w:p w:rsidR="009526CB" w:rsidRPr="000F29B6" w:rsidRDefault="0004687F" w:rsidP="009316CF">
            <w:r>
              <w:t>4.27</w:t>
            </w:r>
          </w:p>
        </w:tc>
        <w:tc>
          <w:tcPr>
            <w:tcW w:w="3969" w:type="dxa"/>
          </w:tcPr>
          <w:p w:rsidR="009526CB" w:rsidRPr="000F29B6" w:rsidRDefault="00D7289A" w:rsidP="0004687F">
            <w:r>
              <w:t>ˀ</w:t>
            </w:r>
            <w:r w:rsidR="009526CB" w:rsidRPr="000F29B6">
              <w:t xml:space="preserve">al-bēt al-ḥabūb al yištaġil yiḥūš </w:t>
            </w:r>
            <w:r>
              <w:t>ˁ</w:t>
            </w:r>
            <w:r w:rsidR="0004687F">
              <w:t xml:space="preserve">išrīn ṯalāṯīn ṭōn guṭun. </w:t>
            </w:r>
            <w:proofErr w:type="gramStart"/>
            <w:r w:rsidR="0004687F">
              <w:t>zād</w:t>
            </w:r>
            <w:proofErr w:type="gramEnd"/>
            <w:r w:rsidR="0004687F">
              <w:t xml:space="preserve"> y</w:t>
            </w:r>
            <w:r w:rsidR="009526CB" w:rsidRPr="000F29B6">
              <w:t>ṣīr-lu xamǝs s</w:t>
            </w:r>
            <w:r w:rsidR="0004687F">
              <w:t xml:space="preserve">itt ālāf līra. </w:t>
            </w:r>
            <w:proofErr w:type="gramStart"/>
            <w:r w:rsidR="0004687F">
              <w:t>ba</w:t>
            </w:r>
            <w:r>
              <w:t>ˁ</w:t>
            </w:r>
            <w:r w:rsidR="0004687F">
              <w:t>ad-ma</w:t>
            </w:r>
            <w:proofErr w:type="gramEnd"/>
            <w:r w:rsidR="0004687F">
              <w:t xml:space="preserve"> yāxḏūn ᵊ</w:t>
            </w:r>
            <w:r w:rsidR="009526CB" w:rsidRPr="000F29B6">
              <w:t xml:space="preserve">flūshum al-mǝṣāri </w:t>
            </w:r>
            <w:r>
              <w:t>ˀ</w:t>
            </w:r>
            <w:r w:rsidR="009526CB" w:rsidRPr="000F29B6">
              <w:t xml:space="preserve">al yḥūš al-guṭun yāxḏūn ḏaxīrithum. ḥunṭa yāxḏūn </w:t>
            </w:r>
            <w:r>
              <w:t>ˁ</w:t>
            </w:r>
            <w:r w:rsidR="009526CB" w:rsidRPr="000F29B6">
              <w:t>a-l-bēt xams</w:t>
            </w:r>
            <w:r w:rsidR="0004687F">
              <w:t xml:space="preserve"> i</w:t>
            </w:r>
            <w:r w:rsidR="009526CB" w:rsidRPr="000F29B6">
              <w:t>m</w:t>
            </w:r>
            <w:r w:rsidR="0004687F">
              <w:t>yi</w:t>
            </w:r>
            <w:r w:rsidR="009526CB" w:rsidRPr="000F29B6">
              <w:t>t kīl</w:t>
            </w:r>
            <w:r w:rsidR="0004687F">
              <w:t>ō</w:t>
            </w:r>
            <w:r w:rsidR="009526CB" w:rsidRPr="0004687F">
              <w:rPr>
                <w:vertAlign w:val="superscript"/>
              </w:rPr>
              <w:t>w</w:t>
            </w:r>
            <w:r w:rsidR="009526CB" w:rsidRPr="000F29B6">
              <w:t xml:space="preserve">, </w:t>
            </w:r>
          </w:p>
        </w:tc>
        <w:tc>
          <w:tcPr>
            <w:tcW w:w="4252" w:type="dxa"/>
          </w:tcPr>
          <w:p w:rsidR="009526CB" w:rsidRPr="000F29B6" w:rsidRDefault="00B15C36" w:rsidP="00B15C36">
            <w:r>
              <w:t xml:space="preserve">A hardworking family picks twenty to thirty tons of cotton. So they get five to six thousand </w:t>
            </w:r>
            <w:proofErr w:type="gramStart"/>
            <w:r>
              <w:t>Lira</w:t>
            </w:r>
            <w:proofErr w:type="gramEnd"/>
            <w:r>
              <w:t>. After they have got their money, those who have picked cotton take their winter stock. They bring five hundred kilos of wheat home.</w:t>
            </w:r>
          </w:p>
        </w:tc>
      </w:tr>
      <w:tr w:rsidR="009526CB" w:rsidRPr="000F29B6" w:rsidTr="00B15C36">
        <w:tc>
          <w:tcPr>
            <w:tcW w:w="850" w:type="dxa"/>
          </w:tcPr>
          <w:p w:rsidR="009526CB" w:rsidRPr="000F29B6" w:rsidRDefault="0004687F" w:rsidP="009316CF">
            <w:r>
              <w:t>4.44</w:t>
            </w:r>
          </w:p>
        </w:tc>
        <w:tc>
          <w:tcPr>
            <w:tcW w:w="3969" w:type="dxa"/>
          </w:tcPr>
          <w:p w:rsidR="009526CB" w:rsidRPr="000F29B6" w:rsidRDefault="009526CB" w:rsidP="00B15C36">
            <w:proofErr w:type="gramStart"/>
            <w:r w:rsidRPr="000F29B6">
              <w:t>yāxḏūn</w:t>
            </w:r>
            <w:proofErr w:type="gramEnd"/>
            <w:r w:rsidRPr="000F29B6">
              <w:t xml:space="preserve"> samin</w:t>
            </w:r>
            <w:r w:rsidR="0004687F">
              <w:t>,</w:t>
            </w:r>
            <w:r w:rsidRPr="000F29B6">
              <w:t xml:space="preserve"> </w:t>
            </w:r>
            <w:r w:rsidR="00D7289A">
              <w:t>ˀ</w:t>
            </w:r>
            <w:r w:rsidRPr="000F29B6">
              <w:t>arba</w:t>
            </w:r>
            <w:r w:rsidR="00D7289A">
              <w:t>ˁ</w:t>
            </w:r>
            <w:r w:rsidRPr="000F29B6">
              <w:t xml:space="preserve"> xamǝs </w:t>
            </w:r>
            <w:r w:rsidRPr="00B15C36">
              <w:rPr>
                <w:color w:val="FF0000"/>
              </w:rPr>
              <w:t>dibbāb</w:t>
            </w:r>
            <w:r w:rsidR="00B15C36" w:rsidRPr="00B15C36">
              <w:rPr>
                <w:color w:val="FF0000"/>
              </w:rPr>
              <w:t>i</w:t>
            </w:r>
            <w:r w:rsidRPr="000F29B6">
              <w:t xml:space="preserve"> t</w:t>
            </w:r>
            <w:r w:rsidR="0004687F">
              <w:t>a</w:t>
            </w:r>
            <w:r w:rsidRPr="000F29B6">
              <w:t>n</w:t>
            </w:r>
            <w:r w:rsidR="0004687F">
              <w:t>a</w:t>
            </w:r>
            <w:r w:rsidRPr="000F29B6">
              <w:t>k ṯaman</w:t>
            </w:r>
            <w:r w:rsidR="0004687F">
              <w:t>ṭ</w:t>
            </w:r>
            <w:r w:rsidRPr="000F29B6">
              <w:t>a</w:t>
            </w:r>
            <w:r w:rsidR="00D7289A">
              <w:t>ˁ</w:t>
            </w:r>
            <w:r w:rsidR="0004687F">
              <w:t>ǝ</w:t>
            </w:r>
            <w:r w:rsidRPr="000F29B6">
              <w:t>š liter</w:t>
            </w:r>
            <w:r w:rsidR="0004687F">
              <w:t>,</w:t>
            </w:r>
            <w:r w:rsidRPr="000F29B6">
              <w:t xml:space="preserve"> </w:t>
            </w:r>
            <w:r w:rsidR="00D7289A">
              <w:t>ˀ</w:t>
            </w:r>
            <w:r w:rsidRPr="000F29B6">
              <w:t xml:space="preserve">ayčiček yaġi </w:t>
            </w:r>
            <w:r w:rsidR="00D7289A">
              <w:t>ˀ</w:t>
            </w:r>
            <w:r w:rsidRPr="000F29B6">
              <w:t>iḥna nsammī w yāxḏūn sukkar čāy mīy</w:t>
            </w:r>
            <w:r w:rsidR="0004687F">
              <w:t>i</w:t>
            </w:r>
            <w:r w:rsidRPr="000F29B6">
              <w:t>t k</w:t>
            </w:r>
            <w:r w:rsidR="0004687F">
              <w:t>ī</w:t>
            </w:r>
            <w:r w:rsidRPr="000F29B6">
              <w:t>lō</w:t>
            </w:r>
            <w:r w:rsidRPr="0004687F">
              <w:rPr>
                <w:vertAlign w:val="superscript"/>
              </w:rPr>
              <w:t>w</w:t>
            </w:r>
            <w:r w:rsidR="0004687F">
              <w:t>,</w:t>
            </w:r>
            <w:r w:rsidRPr="000F29B6">
              <w:t xml:space="preserve"> </w:t>
            </w:r>
            <w:r w:rsidR="0004687F">
              <w:t xml:space="preserve">w </w:t>
            </w:r>
            <w:r w:rsidRPr="000F29B6">
              <w:t>yāxḏūn č</w:t>
            </w:r>
            <w:r w:rsidR="0004687F">
              <w:t>ā</w:t>
            </w:r>
            <w:r w:rsidRPr="000F29B6">
              <w:t xml:space="preserve">y </w:t>
            </w:r>
            <w:r w:rsidR="00D7289A">
              <w:t>ˁ</w:t>
            </w:r>
            <w:r w:rsidRPr="000F29B6">
              <w:t>ašǝr k</w:t>
            </w:r>
            <w:r w:rsidR="0004687F">
              <w:t>ī</w:t>
            </w:r>
            <w:r w:rsidRPr="000F29B6">
              <w:t>lawāt</w:t>
            </w:r>
            <w:r w:rsidR="0004687F">
              <w:t>,</w:t>
            </w:r>
            <w:r w:rsidRPr="000F29B6">
              <w:t xml:space="preserve"> yāxḏūn xamǝst ṭōrbāt sitt </w:t>
            </w:r>
            <w:r w:rsidR="00D7289A">
              <w:t>ˁ</w:t>
            </w:r>
            <w:r w:rsidRPr="000F29B6">
              <w:t xml:space="preserve">alāyiǧ mīt kīlo burġul </w:t>
            </w:r>
            <w:r w:rsidR="00D7289A">
              <w:t>ˁ</w:t>
            </w:r>
            <w:r w:rsidRPr="000F29B6">
              <w:t>ēš</w:t>
            </w:r>
            <w:r w:rsidR="0004687F">
              <w:t>,</w:t>
            </w:r>
            <w:r w:rsidRPr="000F29B6">
              <w:t xml:space="preserve"> mīt kīlo bur</w:t>
            </w:r>
            <w:r w:rsidR="0004687F">
              <w:t>ġ</w:t>
            </w:r>
            <w:r w:rsidRPr="000F29B6">
              <w:t>ul čīga nsammī čī</w:t>
            </w:r>
            <w:r w:rsidR="0004687F">
              <w:t>y</w:t>
            </w:r>
            <w:r w:rsidRPr="000F29B6">
              <w:t xml:space="preserve"> köfte ysawwūn. </w:t>
            </w:r>
          </w:p>
        </w:tc>
        <w:tc>
          <w:tcPr>
            <w:tcW w:w="4252" w:type="dxa"/>
          </w:tcPr>
          <w:p w:rsidR="009526CB" w:rsidRPr="000F29B6" w:rsidRDefault="00B15C36" w:rsidP="00B15C36">
            <w:r>
              <w:t xml:space="preserve">They take ghee, four or five canisters, eighteen litres of sunflower oil as we say. They also take hundred kilo sugar for tea, ten kilo tea, and five or six sacks, that is hundred </w:t>
            </w:r>
            <w:proofErr w:type="gramStart"/>
            <w:r>
              <w:t>kilo</w:t>
            </w:r>
            <w:proofErr w:type="gramEnd"/>
            <w:r>
              <w:t xml:space="preserve">, of coarse bulgur and hundred kilo of fine bulgur to make </w:t>
            </w:r>
            <w:r w:rsidRPr="00B15C36">
              <w:rPr>
                <w:i/>
              </w:rPr>
              <w:t>çiğ köfte</w:t>
            </w:r>
            <w:r>
              <w:t>.</w:t>
            </w:r>
          </w:p>
        </w:tc>
      </w:tr>
      <w:tr w:rsidR="009526CB" w:rsidRPr="000F29B6" w:rsidTr="00B15C36">
        <w:tc>
          <w:tcPr>
            <w:tcW w:w="850" w:type="dxa"/>
          </w:tcPr>
          <w:p w:rsidR="009526CB" w:rsidRPr="000F29B6" w:rsidRDefault="0004687F" w:rsidP="009316CF">
            <w:r>
              <w:t>5.02</w:t>
            </w:r>
          </w:p>
        </w:tc>
        <w:tc>
          <w:tcPr>
            <w:tcW w:w="3969" w:type="dxa"/>
          </w:tcPr>
          <w:p w:rsidR="009526CB" w:rsidRPr="000F29B6" w:rsidRDefault="009526CB" w:rsidP="003F3DDD">
            <w:proofErr w:type="gramStart"/>
            <w:r w:rsidRPr="000F29B6">
              <w:t>ḏāxǝrtu</w:t>
            </w:r>
            <w:proofErr w:type="gramEnd"/>
            <w:r w:rsidRPr="000F29B6">
              <w:t xml:space="preserve"> b-al-bēt b-aš-štē</w:t>
            </w:r>
            <w:r w:rsidR="003F3DDD">
              <w:t>,</w:t>
            </w:r>
            <w:r w:rsidRPr="000F29B6">
              <w:t xml:space="preserve"> </w:t>
            </w:r>
            <w:r w:rsidR="00D7289A">
              <w:t>ˀ</w:t>
            </w:r>
            <w:r w:rsidRPr="000F29B6">
              <w:t>al yākulhe kullh</w:t>
            </w:r>
            <w:r w:rsidR="003F3DDD">
              <w:t>e</w:t>
            </w:r>
            <w:r w:rsidRPr="000F29B6">
              <w:t xml:space="preserve"> b-aǧ-ǧumle yāxuḏhum</w:t>
            </w:r>
            <w:r w:rsidR="003F3DDD">
              <w:t>,</w:t>
            </w:r>
            <w:r w:rsidRPr="000F29B6">
              <w:t xml:space="preserve"> </w:t>
            </w:r>
            <w:r w:rsidR="003F3DDD">
              <w:t>ᵊ</w:t>
            </w:r>
            <w:r w:rsidRPr="000F29B6">
              <w:t>b-nōba waḥde</w:t>
            </w:r>
            <w:r w:rsidR="003F3DDD">
              <w:t>,</w:t>
            </w:r>
            <w:r w:rsidRPr="000F29B6">
              <w:t xml:space="preserve"> kullh</w:t>
            </w:r>
            <w:r w:rsidR="003F3DDD">
              <w:t>e</w:t>
            </w:r>
            <w:r w:rsidRPr="000F29B6">
              <w:t xml:space="preserve"> yḥuṭṭha b-al-bēt. </w:t>
            </w:r>
            <w:r w:rsidR="00D7289A">
              <w:t>ˀ</w:t>
            </w:r>
            <w:r w:rsidRPr="000F29B6">
              <w:t>al</w:t>
            </w:r>
            <w:r w:rsidR="003F3DDD">
              <w:t>i</w:t>
            </w:r>
            <w:r w:rsidRPr="000F29B6">
              <w:t>f lēṛa</w:t>
            </w:r>
            <w:r w:rsidR="003F3DDD">
              <w:t>,</w:t>
            </w:r>
            <w:r w:rsidRPr="000F29B6">
              <w:t xml:space="preserve"> </w:t>
            </w:r>
            <w:r w:rsidR="00D7289A">
              <w:t>ˀ</w:t>
            </w:r>
            <w:r w:rsidRPr="000F29B6">
              <w:t>alfēn lēṛa yḥ</w:t>
            </w:r>
            <w:r w:rsidR="003F3DDD">
              <w:t xml:space="preserve">uṭṭ ḏāxre. </w:t>
            </w:r>
            <w:proofErr w:type="gramStart"/>
            <w:r w:rsidR="003F3DDD">
              <w:t>ba</w:t>
            </w:r>
            <w:r w:rsidR="00D7289A">
              <w:t>ˁ</w:t>
            </w:r>
            <w:r w:rsidR="003F3DDD">
              <w:t>dēn-ma</w:t>
            </w:r>
            <w:proofErr w:type="gramEnd"/>
            <w:r w:rsidR="003F3DDD">
              <w:t xml:space="preserve"> yḥuṭṭ ḏāxǝ</w:t>
            </w:r>
            <w:r w:rsidRPr="000F29B6">
              <w:t xml:space="preserve">rtu </w:t>
            </w:r>
            <w:r w:rsidR="00D7289A">
              <w:t>ˁ</w:t>
            </w:r>
            <w:r w:rsidR="003F3DDD">
              <w:t xml:space="preserve">ād </w:t>
            </w:r>
            <w:r w:rsidRPr="000F29B6">
              <w:t>mā yištaġlūn yugǝ</w:t>
            </w:r>
            <w:r w:rsidR="00D7289A">
              <w:t>ˁ</w:t>
            </w:r>
            <w:r w:rsidRPr="000F29B6">
              <w:t xml:space="preserve">dūn b-aš-štē, b-aš-štē </w:t>
            </w:r>
            <w:r w:rsidR="00D7289A">
              <w:t>ˁ</w:t>
            </w:r>
            <w:r w:rsidRPr="000F29B6">
              <w:t>ād yugǝ</w:t>
            </w:r>
            <w:r w:rsidR="00D7289A">
              <w:t>ˁ</w:t>
            </w:r>
            <w:r w:rsidRPr="000F29B6">
              <w:t>dūn hēn</w:t>
            </w:r>
            <w:r w:rsidR="003F3DDD">
              <w:t>e</w:t>
            </w:r>
            <w:r w:rsidRPr="000F29B6">
              <w:t xml:space="preserve">. </w:t>
            </w:r>
          </w:p>
        </w:tc>
        <w:tc>
          <w:tcPr>
            <w:tcW w:w="4252" w:type="dxa"/>
          </w:tcPr>
          <w:p w:rsidR="009526CB" w:rsidRPr="000F29B6" w:rsidRDefault="00B15C36" w:rsidP="00B15C36">
            <w: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9526CB" w:rsidRPr="000F29B6" w:rsidTr="00B15C36">
        <w:tc>
          <w:tcPr>
            <w:tcW w:w="850" w:type="dxa"/>
          </w:tcPr>
          <w:p w:rsidR="009526CB" w:rsidRPr="000F29B6" w:rsidRDefault="00C4481C" w:rsidP="009316CF">
            <w:r>
              <w:t>5.16</w:t>
            </w:r>
          </w:p>
        </w:tc>
        <w:tc>
          <w:tcPr>
            <w:tcW w:w="3969" w:type="dxa"/>
          </w:tcPr>
          <w:p w:rsidR="009526CB" w:rsidRPr="000F29B6" w:rsidRDefault="00D7289A" w:rsidP="00C4481C">
            <w:r>
              <w:t>ˀ</w:t>
            </w:r>
            <w:r w:rsidR="009526CB" w:rsidRPr="000F29B6">
              <w:t xml:space="preserve">al </w:t>
            </w:r>
            <w:r>
              <w:t>ˁ</w:t>
            </w:r>
            <w:r w:rsidR="009526CB" w:rsidRPr="000F29B6">
              <w:t>indu sayyāra ṭaqṣi w</w:t>
            </w:r>
            <w:r w:rsidR="00C4481C">
              <w:t xml:space="preserve"> </w:t>
            </w:r>
            <w:r w:rsidR="009526CB" w:rsidRPr="000F29B6">
              <w:t>yigdar y</w:t>
            </w:r>
            <w:r>
              <w:t>ˁ</w:t>
            </w:r>
            <w:r w:rsidR="009526CB" w:rsidRPr="000F29B6">
              <w:t>arif ysūg yāxḏ-</w:t>
            </w:r>
            <w:r w:rsidR="00C4481C">
              <w:t xml:space="preserve">illu </w:t>
            </w:r>
            <w:r w:rsidR="009526CB" w:rsidRPr="000F29B6">
              <w:t xml:space="preserve">ṭ-ṭaqṣi ygūm yrūḥ </w:t>
            </w:r>
            <w:r>
              <w:t>ˁ</w:t>
            </w:r>
            <w:r w:rsidR="009526CB" w:rsidRPr="000F29B6">
              <w:t>al Aqčaqala. yiǧīb banzīn ybī</w:t>
            </w:r>
            <w:r>
              <w:t>ˁ</w:t>
            </w:r>
            <w:r w:rsidR="009526CB" w:rsidRPr="000F29B6">
              <w:t xml:space="preserve"> yǧīb čāy ybī</w:t>
            </w:r>
            <w:r>
              <w:t>ˁ</w:t>
            </w:r>
            <w:r w:rsidR="009526CB" w:rsidRPr="000F29B6">
              <w:t xml:space="preserve"> ysawwi tiǧāra</w:t>
            </w:r>
            <w:r w:rsidR="00C4481C">
              <w:t>,</w:t>
            </w:r>
            <w:r w:rsidR="009526CB" w:rsidRPr="000F29B6">
              <w:t xml:space="preserve"> yōm kull yōm yrūḥ </w:t>
            </w:r>
            <w:r>
              <w:t>ˁ</w:t>
            </w:r>
            <w:r w:rsidR="009526CB" w:rsidRPr="000F29B6">
              <w:t>ala Sūrīy</w:t>
            </w:r>
            <w:r w:rsidR="00C4481C">
              <w:t>e</w:t>
            </w:r>
            <w:r w:rsidR="009526CB" w:rsidRPr="000F29B6">
              <w:t xml:space="preserve"> yḏ̣all-lu xamsīn waraga sittīn waraga mīt waraga </w:t>
            </w:r>
          </w:p>
        </w:tc>
        <w:tc>
          <w:tcPr>
            <w:tcW w:w="4252" w:type="dxa"/>
          </w:tcPr>
          <w:p w:rsidR="009526CB" w:rsidRPr="000F29B6" w:rsidRDefault="00A06DAC" w:rsidP="00A06DAC">
            <w:r>
              <w:t>The one who owns a car, a motor, the one who knows to drive, he takes a car and goes to Akçakale. He brings petrol to sell it and he brings tea to sell it that means he works in trading. Every day he goes to Syria and every day fifty, sixty or hundred Lira remain for him;</w:t>
            </w:r>
          </w:p>
        </w:tc>
      </w:tr>
      <w:tr w:rsidR="009526CB" w:rsidRPr="000F29B6" w:rsidTr="00B15C36">
        <w:tc>
          <w:tcPr>
            <w:tcW w:w="850" w:type="dxa"/>
          </w:tcPr>
          <w:p w:rsidR="009526CB" w:rsidRPr="000F29B6" w:rsidRDefault="00C4481C" w:rsidP="009316CF">
            <w:r>
              <w:t>5.31</w:t>
            </w:r>
          </w:p>
        </w:tc>
        <w:tc>
          <w:tcPr>
            <w:tcW w:w="3969" w:type="dxa"/>
          </w:tcPr>
          <w:p w:rsidR="009526CB" w:rsidRPr="000F29B6" w:rsidRDefault="00C4481C" w:rsidP="00C4481C">
            <w:proofErr w:type="gramStart"/>
            <w:r w:rsidRPr="000F29B6">
              <w:t>m</w:t>
            </w:r>
            <w:r>
              <w:t>in</w:t>
            </w:r>
            <w:proofErr w:type="gramEnd"/>
            <w:r>
              <w:t xml:space="preserve"> banzīn al yiǧību,</w:t>
            </w:r>
            <w:r w:rsidRPr="000F29B6">
              <w:t xml:space="preserve"> </w:t>
            </w:r>
            <w:r>
              <w:t>yiǧīb imyi</w:t>
            </w:r>
            <w:r w:rsidR="009526CB" w:rsidRPr="000F29B6">
              <w:t>t litre banzīn malyūn hēne ybī</w:t>
            </w:r>
            <w:r w:rsidR="00D7289A">
              <w:t>ˁ</w:t>
            </w:r>
            <w:r>
              <w:t>u</w:t>
            </w:r>
            <w:r w:rsidR="009526CB" w:rsidRPr="000F29B6">
              <w:t xml:space="preserve"> b-m</w:t>
            </w:r>
            <w:r>
              <w:t>a</w:t>
            </w:r>
            <w:r w:rsidR="009526CB" w:rsidRPr="000F29B6">
              <w:t xml:space="preserve">lyūnēn. </w:t>
            </w:r>
            <w:proofErr w:type="gramStart"/>
            <w:r w:rsidR="009526CB" w:rsidRPr="000F29B6">
              <w:t>mīy</w:t>
            </w:r>
            <w:r>
              <w:t>i</w:t>
            </w:r>
            <w:r w:rsidR="009526CB" w:rsidRPr="000F29B6">
              <w:t>t</w:t>
            </w:r>
            <w:proofErr w:type="gramEnd"/>
            <w:r w:rsidR="009526CB" w:rsidRPr="000F29B6">
              <w:t xml:space="preserve"> </w:t>
            </w:r>
            <w:r>
              <w:t>lēṛ</w:t>
            </w:r>
            <w:r w:rsidR="009526CB" w:rsidRPr="000F29B6">
              <w:t>a qāro</w:t>
            </w:r>
            <w:r>
              <w:t>w,</w:t>
            </w:r>
            <w:r w:rsidR="009526CB" w:rsidRPr="000F29B6">
              <w:t xml:space="preserve"> yqaznič</w:t>
            </w:r>
            <w:r>
              <w:t>,</w:t>
            </w:r>
            <w:r w:rsidR="009526CB" w:rsidRPr="000F29B6">
              <w:t xml:space="preserve"> yǧīb čāy </w:t>
            </w:r>
            <w:r>
              <w:t xml:space="preserve">w </w:t>
            </w:r>
            <w:r w:rsidR="009526CB" w:rsidRPr="000F29B6">
              <w:t xml:space="preserve">yǧīb </w:t>
            </w:r>
            <w:r w:rsidR="009526CB" w:rsidRPr="00C4481C">
              <w:rPr>
                <w:color w:val="FF0000"/>
              </w:rPr>
              <w:t>s</w:t>
            </w:r>
            <w:r w:rsidRPr="00C4481C">
              <w:rPr>
                <w:color w:val="FF0000"/>
              </w:rPr>
              <w:t>a</w:t>
            </w:r>
            <w:r w:rsidR="009526CB" w:rsidRPr="00C4481C">
              <w:rPr>
                <w:color w:val="FF0000"/>
              </w:rPr>
              <w:t>kkarow</w:t>
            </w:r>
            <w:r w:rsidR="009526CB" w:rsidRPr="000F29B6">
              <w:t xml:space="preserve">, yǧīb </w:t>
            </w:r>
            <w:r>
              <w:t>a</w:t>
            </w:r>
            <w:r w:rsidR="009526CB" w:rsidRPr="000F29B6">
              <w:t>rz</w:t>
            </w:r>
            <w:r>
              <w:t>āq</w:t>
            </w:r>
            <w:r w:rsidR="009526CB" w:rsidRPr="000F29B6">
              <w:t xml:space="preserve"> b-Sūrīy</w:t>
            </w:r>
            <w:r>
              <w:t>e</w:t>
            </w:r>
            <w:r w:rsidR="009526CB" w:rsidRPr="000F29B6">
              <w:t xml:space="preserve"> kullši raxīṣ </w:t>
            </w:r>
            <w:r>
              <w:t xml:space="preserve">– </w:t>
            </w:r>
            <w:r w:rsidR="009526CB" w:rsidRPr="000F29B6">
              <w:t xml:space="preserve">kullši raxīṣ </w:t>
            </w:r>
            <w:r>
              <w:t xml:space="preserve">– </w:t>
            </w:r>
            <w:r w:rsidR="009526CB" w:rsidRPr="000F29B6">
              <w:t xml:space="preserve">kullši raxīṣ, </w:t>
            </w:r>
            <w:r w:rsidR="00D7289A">
              <w:t>ˀ</w:t>
            </w:r>
            <w:r w:rsidR="009526CB" w:rsidRPr="000F29B6">
              <w:t xml:space="preserve">iḥna kullši </w:t>
            </w:r>
            <w:r w:rsidR="00D7289A">
              <w:t>ˁ</w:t>
            </w:r>
            <w:r w:rsidR="009526CB" w:rsidRPr="000F29B6">
              <w:t xml:space="preserve">idna qāli, </w:t>
            </w:r>
            <w:r>
              <w:t xml:space="preserve"> </w:t>
            </w:r>
            <w:r w:rsidR="00D7289A">
              <w:t>ˀ</w:t>
            </w:r>
            <w:r w:rsidR="009526CB" w:rsidRPr="000F29B6">
              <w:t xml:space="preserve">iḥna </w:t>
            </w:r>
            <w:r w:rsidR="00D7289A">
              <w:t>ˁ</w:t>
            </w:r>
            <w:r w:rsidR="009526CB" w:rsidRPr="000F29B6">
              <w:t>idna hēn</w:t>
            </w:r>
            <w:r>
              <w:t>e</w:t>
            </w:r>
            <w:r w:rsidR="009526CB" w:rsidRPr="000F29B6">
              <w:t xml:space="preserve"> šī qāli. </w:t>
            </w:r>
          </w:p>
        </w:tc>
        <w:tc>
          <w:tcPr>
            <w:tcW w:w="4252" w:type="dxa"/>
          </w:tcPr>
          <w:p w:rsidR="009526CB" w:rsidRPr="000F29B6" w:rsidRDefault="00A06DAC" w:rsidP="00F329D9">
            <w:r>
              <w:t xml:space="preserve">From the petrol he brings (from Syria). When he brings hundred </w:t>
            </w:r>
            <w:proofErr w:type="gramStart"/>
            <w:r>
              <w:t>litre</w:t>
            </w:r>
            <w:proofErr w:type="gramEnd"/>
            <w:r>
              <w:t xml:space="preserve"> (which he has bought) for one million he sells it here for two millions. This makes hundred Lira profit. He brings tea, he brings sugar, he brings foodstuff because in Syria everything is cheap – everything is cheap – everything is cheap there but here with us it is expensive.  </w:t>
            </w:r>
            <w:r w:rsidR="00F329D9">
              <w:t>No matter what</w:t>
            </w:r>
            <w:r>
              <w:t xml:space="preserve"> here </w:t>
            </w:r>
            <w:r w:rsidR="00F329D9">
              <w:t xml:space="preserve">it </w:t>
            </w:r>
            <w:r>
              <w:t xml:space="preserve">is expensive. </w:t>
            </w:r>
          </w:p>
        </w:tc>
      </w:tr>
      <w:tr w:rsidR="009526CB" w:rsidRPr="000F29B6" w:rsidTr="00B15C36">
        <w:tc>
          <w:tcPr>
            <w:tcW w:w="850" w:type="dxa"/>
          </w:tcPr>
          <w:p w:rsidR="009526CB" w:rsidRPr="000F29B6" w:rsidRDefault="00C4481C" w:rsidP="009316CF">
            <w:r>
              <w:t>5.49</w:t>
            </w:r>
          </w:p>
        </w:tc>
        <w:tc>
          <w:tcPr>
            <w:tcW w:w="3969" w:type="dxa"/>
          </w:tcPr>
          <w:p w:rsidR="009526CB" w:rsidRPr="000F29B6" w:rsidRDefault="00D7289A" w:rsidP="00C4481C">
            <w:r>
              <w:t>ˀ</w:t>
            </w:r>
            <w:r w:rsidR="009526CB" w:rsidRPr="000F29B6">
              <w:t>ā šift al-banzīn al-māzōt iḥna b-Urfa b-al-petrōl nāxḏu b-ṯal</w:t>
            </w:r>
            <w:r w:rsidR="00C4481C">
              <w:t>a</w:t>
            </w:r>
            <w:r w:rsidR="009526CB" w:rsidRPr="000F29B6">
              <w:t>ṯ lē</w:t>
            </w:r>
            <w:r w:rsidR="00C4481C">
              <w:t>ṛ</w:t>
            </w:r>
            <w:r w:rsidR="009526CB" w:rsidRPr="000F29B6">
              <w:t xml:space="preserve">āt, šift </w:t>
            </w:r>
            <w:r w:rsidR="00C4481C">
              <w:t>ᵊ</w:t>
            </w:r>
            <w:r w:rsidR="009526CB" w:rsidRPr="000F29B6">
              <w:t xml:space="preserve">b-Tall Abyaḏ̣ </w:t>
            </w:r>
            <w:r>
              <w:t>ˁ</w:t>
            </w:r>
            <w:r w:rsidR="00C4481C">
              <w:t xml:space="preserve">amannu māzōt Sūrīye xaḏēna </w:t>
            </w:r>
            <w:r w:rsidR="009526CB" w:rsidRPr="000F29B6">
              <w:t>b-lēṛa w</w:t>
            </w:r>
            <w:r w:rsidR="00C4481C">
              <w:t xml:space="preserve"> </w:t>
            </w:r>
            <w:r w:rsidR="009526CB" w:rsidRPr="000F29B6">
              <w:t>ṯalāṯīn ǧiriš</w:t>
            </w:r>
            <w:r w:rsidR="00C4481C">
              <w:t>,</w:t>
            </w:r>
            <w:r w:rsidR="009526CB" w:rsidRPr="000F29B6">
              <w:t xml:space="preserve"> ya</w:t>
            </w:r>
            <w:r>
              <w:t>ˁ</w:t>
            </w:r>
            <w:r w:rsidR="009526CB" w:rsidRPr="000F29B6">
              <w:t>ni sab</w:t>
            </w:r>
            <w:r>
              <w:t>ˁ</w:t>
            </w:r>
            <w:r w:rsidR="009526CB" w:rsidRPr="000F29B6">
              <w:t>īn mīt alif hemen hemen belki l</w:t>
            </w:r>
            <w:r w:rsidR="00C4481C">
              <w:t>ēṛ</w:t>
            </w:r>
            <w:r w:rsidR="009526CB" w:rsidRPr="000F29B6">
              <w:t>a</w:t>
            </w:r>
            <w:r w:rsidR="00C4481C">
              <w:t>,</w:t>
            </w:r>
            <w:r w:rsidR="009526CB" w:rsidRPr="000F29B6">
              <w:t xml:space="preserve"> </w:t>
            </w:r>
            <w:r>
              <w:t>ˀ</w:t>
            </w:r>
            <w:r w:rsidR="009526CB" w:rsidRPr="000F29B6">
              <w:t xml:space="preserve">arxaṣ min Urfa. </w:t>
            </w:r>
          </w:p>
        </w:tc>
        <w:tc>
          <w:tcPr>
            <w:tcW w:w="4252" w:type="dxa"/>
          </w:tcPr>
          <w:p w:rsidR="009526CB" w:rsidRPr="000F29B6" w:rsidRDefault="00F329D9" w:rsidP="00F329D9">
            <w:r>
              <w:t xml:space="preserve">You saw that we bought the petrol, the diesel from the filling station for three </w:t>
            </w:r>
            <w:proofErr w:type="gramStart"/>
            <w:r>
              <w:t>Lira</w:t>
            </w:r>
            <w:proofErr w:type="gramEnd"/>
            <w:r>
              <w:t>. And you saw that in Tall Abyaḏ̣</w:t>
            </w:r>
            <w:r>
              <w:rPr>
                <w:rStyle w:val="Funotenzeichen"/>
              </w:rPr>
              <w:footnoteReference w:id="11"/>
            </w:r>
            <w:r>
              <w:t xml:space="preserve"> we bought it for one Lira and 30 Kuruş, because it is diesel from Syria. That means it is 70,000 (old Liras) or even one (new) Lira cheaper than in Urfa. </w:t>
            </w:r>
          </w:p>
        </w:tc>
      </w:tr>
      <w:tr w:rsidR="009526CB" w:rsidRPr="000F29B6" w:rsidTr="00B15C36">
        <w:tc>
          <w:tcPr>
            <w:tcW w:w="850" w:type="dxa"/>
          </w:tcPr>
          <w:p w:rsidR="009526CB" w:rsidRPr="000F29B6" w:rsidRDefault="00C4481C" w:rsidP="009316CF">
            <w:r>
              <w:t>6.03</w:t>
            </w:r>
          </w:p>
        </w:tc>
        <w:tc>
          <w:tcPr>
            <w:tcW w:w="3969" w:type="dxa"/>
          </w:tcPr>
          <w:p w:rsidR="009526CB" w:rsidRPr="000F29B6" w:rsidRDefault="00D7289A" w:rsidP="00C4481C">
            <w:r>
              <w:t>ˁ</w:t>
            </w:r>
            <w:r w:rsidR="009526CB" w:rsidRPr="000F29B6">
              <w:t xml:space="preserve">alēš? </w:t>
            </w:r>
            <w:r>
              <w:t>ˁ</w:t>
            </w:r>
            <w:r w:rsidR="009526CB" w:rsidRPr="000F29B6">
              <w:t>amannu ǧa</w:t>
            </w:r>
            <w:r>
              <w:t>ˁ</w:t>
            </w:r>
            <w:r w:rsidR="009526CB" w:rsidRPr="000F29B6">
              <w:t xml:space="preserve"> yiǧi min Sūrīy</w:t>
            </w:r>
            <w:r w:rsidR="00C4481C">
              <w:t>e</w:t>
            </w:r>
            <w:r w:rsidR="009526CB" w:rsidRPr="000F29B6">
              <w:t xml:space="preserve">. </w:t>
            </w:r>
            <w:r>
              <w:t>ˀ</w:t>
            </w:r>
            <w:r w:rsidR="009526CB" w:rsidRPr="000F29B6">
              <w:t xml:space="preserve">al-banzīn al-liter </w:t>
            </w:r>
            <w:r w:rsidR="00C4481C">
              <w:t>ᵊb-lērtēn –</w:t>
            </w:r>
            <w:r w:rsidR="009526CB" w:rsidRPr="000F29B6">
              <w:t xml:space="preserve"> </w:t>
            </w:r>
            <w:r w:rsidR="00C4481C">
              <w:t>ᵊ</w:t>
            </w:r>
            <w:r w:rsidR="009526CB" w:rsidRPr="000F29B6">
              <w:t xml:space="preserve">b-lērtēn – </w:t>
            </w:r>
            <w:r w:rsidR="00C4481C">
              <w:t>ᵊ</w:t>
            </w:r>
            <w:r w:rsidR="009526CB" w:rsidRPr="000F29B6">
              <w:t>b-lērtēn bi-Tall Abyaḏ̣</w:t>
            </w:r>
            <w:r w:rsidR="00C4481C">
              <w:t>,</w:t>
            </w:r>
            <w:r w:rsidR="009526CB" w:rsidRPr="000F29B6">
              <w:t xml:space="preserve"> b-al-petrōl b-Urfa b-ṯalāṯa w</w:t>
            </w:r>
            <w:r w:rsidR="00C4481C">
              <w:t xml:space="preserve"> </w:t>
            </w:r>
            <w:r w:rsidR="009526CB" w:rsidRPr="000F29B6">
              <w:t>nuṣṣ</w:t>
            </w:r>
            <w:r w:rsidR="00C4481C">
              <w:t>, lēṛ</w:t>
            </w:r>
            <w:r w:rsidR="009526CB" w:rsidRPr="000F29B6">
              <w:t>a w</w:t>
            </w:r>
            <w:r w:rsidR="00C4481C">
              <w:t xml:space="preserve"> </w:t>
            </w:r>
            <w:r w:rsidR="009526CB" w:rsidRPr="000F29B6">
              <w:t>nuṣṣ yufrug fari</w:t>
            </w:r>
            <w:r w:rsidR="00C4481C">
              <w:t>g</w:t>
            </w:r>
            <w:r w:rsidR="009526CB" w:rsidRPr="000F29B6">
              <w:t xml:space="preserve"> čiṯīr</w:t>
            </w:r>
            <w:r w:rsidR="00C4481C">
              <w:t>,</w:t>
            </w:r>
            <w:r w:rsidR="009526CB" w:rsidRPr="000F29B6">
              <w:t xml:space="preserve"> </w:t>
            </w:r>
            <w:r>
              <w:t>ˀ</w:t>
            </w:r>
            <w:r w:rsidR="00C4481C">
              <w:t>ē</w:t>
            </w:r>
            <w:r w:rsidR="009526CB" w:rsidRPr="000F29B6">
              <w:t xml:space="preserve"> </w:t>
            </w:r>
            <w:r>
              <w:t>ˁ</w:t>
            </w:r>
            <w:r w:rsidR="009526CB" w:rsidRPr="000F29B6">
              <w:t xml:space="preserve">aman hāḏa </w:t>
            </w:r>
            <w:r>
              <w:t>ˁ</w:t>
            </w:r>
            <w:r w:rsidR="009526CB" w:rsidRPr="000F29B6">
              <w:t>aman nāxuḏ al-petrōl min hēn</w:t>
            </w:r>
            <w:r w:rsidR="00C4481C">
              <w:t>e</w:t>
            </w:r>
            <w:r w:rsidR="009526CB" w:rsidRPr="000F29B6">
              <w:t xml:space="preserve"> min Tall Abyaḏ̣ yōmin nāxḏu </w:t>
            </w:r>
            <w:proofErr w:type="gramStart"/>
            <w:r w:rsidR="009526CB" w:rsidRPr="000F29B6">
              <w:t xml:space="preserve">raxīṣ </w:t>
            </w:r>
            <w:r w:rsidR="00C4481C">
              <w:t>.</w:t>
            </w:r>
            <w:proofErr w:type="gramEnd"/>
          </w:p>
        </w:tc>
        <w:tc>
          <w:tcPr>
            <w:tcW w:w="4252" w:type="dxa"/>
          </w:tcPr>
          <w:p w:rsidR="009526CB" w:rsidRPr="000F29B6" w:rsidRDefault="00F329D9" w:rsidP="009316CF">
            <w:r>
              <w:t xml:space="preserve">Why? Because it comes from Syria. One litre petrol is two </w:t>
            </w:r>
            <w:proofErr w:type="gramStart"/>
            <w:r>
              <w:t>Lira – two Lira</w:t>
            </w:r>
            <w:proofErr w:type="gramEnd"/>
            <w:r>
              <w:t xml:space="preserve"> – two Lira in Tall Abyaḏ̣ but at the filling station in Urfa it cost three and a half. This makes one and a half Lira difference. Yes, and therefore we bought the petrol from here, from Tall Abyaḏ̣, as it is cheap.</w:t>
            </w:r>
          </w:p>
        </w:tc>
      </w:tr>
      <w:tr w:rsidR="009526CB" w:rsidRPr="000F29B6" w:rsidTr="00B15C36">
        <w:tc>
          <w:tcPr>
            <w:tcW w:w="850" w:type="dxa"/>
          </w:tcPr>
          <w:p w:rsidR="009526CB" w:rsidRPr="000F29B6" w:rsidRDefault="00A06DAC" w:rsidP="009316CF">
            <w:r>
              <w:t>6.23</w:t>
            </w:r>
          </w:p>
        </w:tc>
        <w:tc>
          <w:tcPr>
            <w:tcW w:w="3969" w:type="dxa"/>
          </w:tcPr>
          <w:p w:rsidR="009526CB" w:rsidRPr="000F29B6" w:rsidRDefault="00D7289A" w:rsidP="00F329D9">
            <w:r>
              <w:t>ˀ</w:t>
            </w:r>
            <w:r w:rsidR="009526CB" w:rsidRPr="000F29B6">
              <w:t xml:space="preserve">as-sayyārāt hāḏi ngūm nākul min al-xubuz. </w:t>
            </w:r>
            <w:proofErr w:type="gramStart"/>
            <w:r w:rsidR="009526CB" w:rsidRPr="000F29B6">
              <w:t>ya</w:t>
            </w:r>
            <w:r>
              <w:t>ˁ</w:t>
            </w:r>
            <w:r w:rsidR="009526CB" w:rsidRPr="000F29B6">
              <w:t>ni</w:t>
            </w:r>
            <w:proofErr w:type="gramEnd"/>
            <w:r w:rsidR="009526CB" w:rsidRPr="000F29B6">
              <w:t xml:space="preserve"> nākul xubuz. </w:t>
            </w:r>
            <w:r>
              <w:t>ˀ</w:t>
            </w:r>
            <w:r w:rsidR="009526CB" w:rsidRPr="000F29B6">
              <w:t>in xaḏēna qāli mā yxallīna xubuz</w:t>
            </w:r>
            <w:r w:rsidR="00F329D9">
              <w:t>,</w:t>
            </w:r>
            <w:r w:rsidR="009526CB" w:rsidRPr="000F29B6">
              <w:t xml:space="preserve"> ya</w:t>
            </w:r>
            <w:r>
              <w:t>ˁ</w:t>
            </w:r>
            <w:r w:rsidR="009526CB" w:rsidRPr="000F29B6">
              <w:t xml:space="preserve">ni xaḏēna </w:t>
            </w:r>
            <w:r>
              <w:t>ˀ</w:t>
            </w:r>
            <w:r w:rsidR="009526CB" w:rsidRPr="000F29B6">
              <w:t xml:space="preserve">al-gāz, </w:t>
            </w:r>
            <w:r>
              <w:t>ˀ</w:t>
            </w:r>
            <w:r w:rsidR="009526CB" w:rsidRPr="000F29B6">
              <w:t xml:space="preserve">al-māzōt </w:t>
            </w:r>
            <w:r w:rsidR="00F329D9">
              <w:t>ᵊb-ṯalāṯa</w:t>
            </w:r>
            <w:r w:rsidR="007209CE">
              <w:t>,</w:t>
            </w:r>
            <w:r w:rsidR="00F329D9">
              <w:t xml:space="preserve"> ṯalāṯa w </w:t>
            </w:r>
            <w:r w:rsidR="009526CB" w:rsidRPr="000F29B6">
              <w:t>mītēn ta-ngūl ṯalāṯa w</w:t>
            </w:r>
            <w:r w:rsidR="00F329D9">
              <w:t xml:space="preserve"> </w:t>
            </w:r>
            <w:r>
              <w:t>ˁ</w:t>
            </w:r>
            <w:r w:rsidR="009526CB" w:rsidRPr="000F29B6">
              <w:t>išrīn ǧiriš ṯal</w:t>
            </w:r>
            <w:r w:rsidR="00F329D9">
              <w:t>a</w:t>
            </w:r>
            <w:r w:rsidR="009526CB" w:rsidRPr="000F29B6">
              <w:t>ṯ lērāt. mǝṣārīna iḥna Turkīya iḥna lissa</w:t>
            </w:r>
            <w:r>
              <w:t>ˁ</w:t>
            </w:r>
            <w:r w:rsidR="009526CB" w:rsidRPr="000F29B6">
              <w:t xml:space="preserve"> </w:t>
            </w:r>
            <w:r w:rsidR="00F329D9">
              <w:t>ᵊ</w:t>
            </w:r>
            <w:r w:rsidR="009526CB" w:rsidRPr="000F29B6">
              <w:t>lsānne mit</w:t>
            </w:r>
            <w:r>
              <w:t>ˁ</w:t>
            </w:r>
            <w:r w:rsidR="009526CB" w:rsidRPr="000F29B6">
              <w:t xml:space="preserve">allim </w:t>
            </w:r>
            <w:r>
              <w:t>ˁ</w:t>
            </w:r>
            <w:r w:rsidR="009526CB" w:rsidRPr="000F29B6">
              <w:t>al</w:t>
            </w:r>
            <w:r w:rsidR="00F329D9">
              <w:t xml:space="preserve"> </w:t>
            </w:r>
            <w:r w:rsidR="009526CB" w:rsidRPr="000F29B6">
              <w:t>malyūn ṯal</w:t>
            </w:r>
            <w:r w:rsidR="00F329D9">
              <w:t>at malāyīn ᵊ</w:t>
            </w:r>
            <w:r w:rsidR="009526CB" w:rsidRPr="000F29B6">
              <w:t xml:space="preserve">ngūl </w:t>
            </w:r>
            <w:r w:rsidR="00F329D9">
              <w:t>ḥatta lissa</w:t>
            </w:r>
            <w:r>
              <w:t>ˁ</w:t>
            </w:r>
            <w:r w:rsidR="00F329D9">
              <w:t xml:space="preserve"> malyūn, mā ngūl </w:t>
            </w:r>
            <w:r w:rsidR="009526CB" w:rsidRPr="000F29B6">
              <w:t xml:space="preserve">lēṛa </w:t>
            </w:r>
            <w:r>
              <w:t>ˁ</w:t>
            </w:r>
            <w:r w:rsidR="009526CB" w:rsidRPr="000F29B6">
              <w:t xml:space="preserve">allamōne </w:t>
            </w:r>
            <w:r>
              <w:t>ˀ</w:t>
            </w:r>
            <w:r w:rsidR="009526CB" w:rsidRPr="000F29B6">
              <w:t xml:space="preserve">awwali </w:t>
            </w:r>
            <w:r>
              <w:t>ˁ</w:t>
            </w:r>
            <w:r w:rsidR="009526CB" w:rsidRPr="000F29B6">
              <w:t>al</w:t>
            </w:r>
            <w:r w:rsidR="00F329D9">
              <w:t xml:space="preserve"> </w:t>
            </w:r>
            <w:r w:rsidR="009526CB" w:rsidRPr="000F29B6">
              <w:t>malāyīn</w:t>
            </w:r>
            <w:r w:rsidR="00F329D9">
              <w:t>,</w:t>
            </w:r>
          </w:p>
        </w:tc>
        <w:tc>
          <w:tcPr>
            <w:tcW w:w="4252" w:type="dxa"/>
          </w:tcPr>
          <w:p w:rsidR="009526CB" w:rsidRPr="000F29B6" w:rsidRDefault="007209CE" w:rsidP="007209CE">
            <w: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9526CB" w:rsidRPr="000F29B6" w:rsidTr="00B15C36">
        <w:tc>
          <w:tcPr>
            <w:tcW w:w="850" w:type="dxa"/>
          </w:tcPr>
          <w:p w:rsidR="009526CB" w:rsidRPr="000F29B6" w:rsidRDefault="00F329D9" w:rsidP="009316CF">
            <w:r>
              <w:t>6.49</w:t>
            </w:r>
          </w:p>
        </w:tc>
        <w:tc>
          <w:tcPr>
            <w:tcW w:w="3969" w:type="dxa"/>
          </w:tcPr>
          <w:p w:rsidR="009526CB" w:rsidRPr="000F29B6" w:rsidRDefault="009526CB" w:rsidP="00F329D9">
            <w:proofErr w:type="gramStart"/>
            <w:r w:rsidRPr="000F29B6">
              <w:t>yōmin</w:t>
            </w:r>
            <w:proofErr w:type="gramEnd"/>
            <w:r w:rsidRPr="000F29B6">
              <w:t xml:space="preserve"> </w:t>
            </w:r>
            <w:r w:rsidR="00F329D9">
              <w:t xml:space="preserve">ᵊngūl ṯalaṯ malāyīn w </w:t>
            </w:r>
            <w:r w:rsidRPr="000F29B6">
              <w:t>mītēn nāxḏ al-māzōt</w:t>
            </w:r>
            <w:r w:rsidR="00F329D9">
              <w:t xml:space="preserve">, </w:t>
            </w:r>
            <w:r w:rsidRPr="000F29B6">
              <w:t xml:space="preserve"> mā nqaznič mǝṣāri xōǧa. </w:t>
            </w:r>
            <w:proofErr w:type="gramStart"/>
            <w:r w:rsidRPr="000F29B6">
              <w:t>para</w:t>
            </w:r>
            <w:proofErr w:type="gramEnd"/>
            <w:r w:rsidRPr="000F29B6">
              <w:t xml:space="preserve"> mā-nqaznič, qār mā yḏ̣all. </w:t>
            </w:r>
            <w:r w:rsidR="00D7289A">
              <w:t>ˀ</w:t>
            </w:r>
            <w:r w:rsidRPr="000F29B6">
              <w:t xml:space="preserve">in xaḏēna l-māzōt raxīṣ yḏ̣all-inna xubuz. </w:t>
            </w:r>
            <w:r w:rsidR="00D7289A">
              <w:t>ˀ</w:t>
            </w:r>
            <w:r w:rsidRPr="000F29B6">
              <w:t>iḥna zād Turkīy</w:t>
            </w:r>
            <w:r w:rsidR="00F329D9">
              <w:t>e</w:t>
            </w:r>
            <w:r w:rsidRPr="000F29B6">
              <w:t xml:space="preserve"> ḥāliyle</w:t>
            </w:r>
            <w:r w:rsidR="00F329D9">
              <w:t>,</w:t>
            </w:r>
            <w:r w:rsidRPr="000F29B6">
              <w:t xml:space="preserve"> </w:t>
            </w:r>
            <w:r w:rsidR="00F329D9">
              <w:t>ᵊ</w:t>
            </w:r>
            <w:r w:rsidRPr="000F29B6">
              <w:t>tḥuṭṭ v</w:t>
            </w:r>
            <w:r w:rsidR="00F329D9">
              <w:t>ē</w:t>
            </w:r>
            <w:r w:rsidRPr="000F29B6">
              <w:t>rgi</w:t>
            </w:r>
            <w:r w:rsidR="00F329D9">
              <w:t xml:space="preserve">. </w:t>
            </w:r>
            <w:r w:rsidR="00D7289A">
              <w:t>ˀ</w:t>
            </w:r>
            <w:r w:rsidR="00F329D9">
              <w:t>al-</w:t>
            </w:r>
            <w:r w:rsidR="00D7289A">
              <w:t>ˁ</w:t>
            </w:r>
            <w:r w:rsidR="00F329D9">
              <w:t xml:space="preserve">arab ygūlūn ḏ̣arība, </w:t>
            </w:r>
            <w:r w:rsidR="00D7289A">
              <w:t>ˀ</w:t>
            </w:r>
            <w:r w:rsidR="00F329D9">
              <w:t>iḥna ngūl vērgi.</w:t>
            </w:r>
            <w:r w:rsidRPr="000F29B6">
              <w:t xml:space="preserve"> </w:t>
            </w:r>
          </w:p>
        </w:tc>
        <w:tc>
          <w:tcPr>
            <w:tcW w:w="4252" w:type="dxa"/>
          </w:tcPr>
          <w:p w:rsidR="009526CB" w:rsidRPr="0002102F" w:rsidRDefault="0002102F" w:rsidP="0002102F">
            <w:r>
              <w:t xml:space="preserve">When we pay 3 million and 200 for the diesel we don’t earn money and there remains no profit. If we buy the diesel for a cheap price then some bread remains for us. Moreover, here in Turkey (the government) imposes a tax. The Arabs say </w:t>
            </w:r>
            <w:r>
              <w:rPr>
                <w:i/>
              </w:rPr>
              <w:t xml:space="preserve">ḏ̣arība </w:t>
            </w:r>
            <w:r>
              <w:t xml:space="preserve">but we say </w:t>
            </w:r>
            <w:r>
              <w:rPr>
                <w:i/>
              </w:rPr>
              <w:t xml:space="preserve">vērgi </w:t>
            </w:r>
            <w:r>
              <w:t>for tax.</w:t>
            </w:r>
          </w:p>
        </w:tc>
      </w:tr>
      <w:tr w:rsidR="009526CB" w:rsidRPr="000F29B6" w:rsidTr="00B15C36">
        <w:tc>
          <w:tcPr>
            <w:tcW w:w="850" w:type="dxa"/>
          </w:tcPr>
          <w:p w:rsidR="009526CB" w:rsidRPr="000F29B6" w:rsidRDefault="00F329D9" w:rsidP="009316CF">
            <w:r>
              <w:t>7.10</w:t>
            </w:r>
          </w:p>
        </w:tc>
        <w:tc>
          <w:tcPr>
            <w:tcW w:w="3969" w:type="dxa"/>
          </w:tcPr>
          <w:p w:rsidR="009526CB" w:rsidRPr="000F29B6" w:rsidRDefault="00F329D9" w:rsidP="00F329D9">
            <w:proofErr w:type="gramStart"/>
            <w:r w:rsidRPr="000F29B6">
              <w:t>yḥuṭṭūn</w:t>
            </w:r>
            <w:proofErr w:type="gramEnd"/>
            <w:r w:rsidRPr="000F29B6">
              <w:t xml:space="preserve"> v</w:t>
            </w:r>
            <w:r>
              <w:t>ē</w:t>
            </w:r>
            <w:r w:rsidRPr="000F29B6">
              <w:t xml:space="preserve">rgi </w:t>
            </w:r>
            <w:r w:rsidR="00D7289A">
              <w:t>ˁ</w:t>
            </w:r>
            <w:r w:rsidRPr="000F29B6">
              <w:t xml:space="preserve">a-l-māzōt, </w:t>
            </w:r>
            <w:r w:rsidR="00D7289A">
              <w:t>ˀ</w:t>
            </w:r>
            <w:r w:rsidR="009526CB" w:rsidRPr="000F29B6">
              <w:t>al-vergi yāxḏūnu zād ux</w:t>
            </w:r>
            <w:r>
              <w:t>ṛ</w:t>
            </w:r>
            <w:r w:rsidR="009526CB" w:rsidRPr="000F29B6">
              <w:t>a yraddidūnu</w:t>
            </w:r>
            <w:r>
              <w:t xml:space="preserve"> zād</w:t>
            </w:r>
            <w:r w:rsidR="009526CB" w:rsidRPr="000F29B6">
              <w:t xml:space="preserve"> </w:t>
            </w:r>
            <w:r w:rsidR="00D7289A">
              <w:t>ˁ</w:t>
            </w:r>
            <w:r w:rsidR="009526CB" w:rsidRPr="000F29B6">
              <w:t xml:space="preserve">alēna </w:t>
            </w:r>
            <w:r w:rsidR="00D7289A">
              <w:t>ˀ</w:t>
            </w:r>
            <w:r w:rsidR="009526CB" w:rsidRPr="000F29B6">
              <w:t>aṣlan zād ḥa</w:t>
            </w:r>
            <w:r>
              <w:t>gg</w:t>
            </w:r>
            <w:r w:rsidR="009526CB" w:rsidRPr="000F29B6">
              <w:t xml:space="preserve">līye. </w:t>
            </w:r>
            <w:proofErr w:type="gramStart"/>
            <w:r w:rsidR="009526CB" w:rsidRPr="000F29B6">
              <w:t>ysawwūn</w:t>
            </w:r>
            <w:proofErr w:type="gramEnd"/>
            <w:r w:rsidR="009526CB" w:rsidRPr="000F29B6">
              <w:t xml:space="preserve"> xizme ṣaġlǝq ysawwūn makātib, madāris, </w:t>
            </w:r>
            <w:r>
              <w:t>ᵊ</w:t>
            </w:r>
            <w:r w:rsidR="009526CB" w:rsidRPr="000F29B6">
              <w:t xml:space="preserve">drūb, </w:t>
            </w:r>
            <w:r w:rsidR="00D7289A">
              <w:t>ˀ</w:t>
            </w:r>
            <w:r w:rsidR="009526CB" w:rsidRPr="000F29B6">
              <w:t xml:space="preserve">ad-dawle mnēn tiǧīb? </w:t>
            </w:r>
            <w:proofErr w:type="gramStart"/>
            <w:r w:rsidR="009526CB" w:rsidRPr="000F29B6">
              <w:t>tinṭi</w:t>
            </w:r>
            <w:proofErr w:type="gramEnd"/>
            <w:r w:rsidR="009526CB" w:rsidRPr="000F29B6">
              <w:t xml:space="preserve"> min ǧēbhe? </w:t>
            </w:r>
            <w:proofErr w:type="gramStart"/>
            <w:r w:rsidR="009526CB" w:rsidRPr="000F29B6">
              <w:t>ti</w:t>
            </w:r>
            <w:r>
              <w:t>-</w:t>
            </w:r>
            <w:r w:rsidR="009526CB" w:rsidRPr="000F29B6">
              <w:t>tāxuḏ</w:t>
            </w:r>
            <w:proofErr w:type="gramEnd"/>
            <w:r w:rsidR="009526CB" w:rsidRPr="000F29B6">
              <w:t xml:space="preserve"> minni ta-tinṭīni</w:t>
            </w:r>
            <w:r>
              <w:t>,</w:t>
            </w:r>
            <w:r w:rsidR="009526CB" w:rsidRPr="000F29B6">
              <w:t xml:space="preserve"> </w:t>
            </w:r>
            <w:r w:rsidR="00D7289A">
              <w:t>ˀ</w:t>
            </w:r>
            <w:r w:rsidR="009526CB" w:rsidRPr="000F29B6">
              <w:t xml:space="preserve">ad-dawle waẓīfithe </w:t>
            </w:r>
            <w:r w:rsidR="009526CB" w:rsidRPr="0002102F">
              <w:rPr>
                <w:color w:val="FF0000"/>
              </w:rPr>
              <w:t>mamūri</w:t>
            </w:r>
            <w:r w:rsidR="009526CB" w:rsidRPr="000F29B6">
              <w:t xml:space="preserve">. </w:t>
            </w:r>
          </w:p>
        </w:tc>
        <w:tc>
          <w:tcPr>
            <w:tcW w:w="4252" w:type="dxa"/>
          </w:tcPr>
          <w:p w:rsidR="009526CB" w:rsidRPr="000F29B6" w:rsidRDefault="0002102F" w:rsidP="0002102F">
            <w:r>
              <w:t xml:space="preserve">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to </w:t>
            </w:r>
            <w:proofErr w:type="gramStart"/>
            <w:r>
              <w:t>me,</w:t>
            </w:r>
            <w:proofErr w:type="gramEnd"/>
            <w:r>
              <w:t xml:space="preserve"> this is the government’s duty. </w:t>
            </w:r>
          </w:p>
        </w:tc>
      </w:tr>
      <w:tr w:rsidR="009526CB" w:rsidRPr="000F29B6" w:rsidTr="00B15C36">
        <w:tc>
          <w:tcPr>
            <w:tcW w:w="850" w:type="dxa"/>
          </w:tcPr>
          <w:p w:rsidR="009526CB" w:rsidRPr="000F29B6" w:rsidRDefault="009526CB" w:rsidP="009316CF"/>
        </w:tc>
        <w:tc>
          <w:tcPr>
            <w:tcW w:w="3969" w:type="dxa"/>
          </w:tcPr>
          <w:p w:rsidR="009526CB" w:rsidRPr="000F29B6" w:rsidRDefault="009526CB" w:rsidP="0002102F">
            <w:proofErr w:type="gramStart"/>
            <w:r w:rsidRPr="000F29B6">
              <w:t>hāḏi</w:t>
            </w:r>
            <w:proofErr w:type="gramEnd"/>
            <w:r w:rsidRPr="000F29B6">
              <w:t xml:space="preserve"> ma</w:t>
            </w:r>
            <w:r w:rsidR="00D7289A">
              <w:t>ˁ</w:t>
            </w:r>
            <w:r w:rsidRPr="000F29B6">
              <w:t>nat ad-dawle gōlt ad-dawle</w:t>
            </w:r>
            <w:r w:rsidR="00F329D9">
              <w:t>,</w:t>
            </w:r>
            <w:r w:rsidRPr="000F29B6">
              <w:t xml:space="preserve"> wa-l-ḥamdilla ux</w:t>
            </w:r>
            <w:r w:rsidR="00F329D9">
              <w:t>ṛ</w:t>
            </w:r>
            <w:r w:rsidRPr="000F29B6">
              <w:t xml:space="preserve">a rās… </w:t>
            </w:r>
            <w:r w:rsidR="00F329D9">
              <w:t>ᵊ</w:t>
            </w:r>
            <w:r w:rsidRPr="000F29B6">
              <w:t xml:space="preserve">hnīye </w:t>
            </w:r>
            <w:r w:rsidR="00D7289A">
              <w:t>ˀ</w:t>
            </w:r>
            <w:r w:rsidRPr="000F29B6">
              <w:t>as-salāma</w:t>
            </w:r>
            <w:r w:rsidR="00F329D9">
              <w:t>,</w:t>
            </w:r>
            <w:r w:rsidRPr="000F29B6">
              <w:t xml:space="preserve"> </w:t>
            </w:r>
            <w:r w:rsidR="00D7289A">
              <w:t>ˀ</w:t>
            </w:r>
            <w:r w:rsidRPr="000F29B6">
              <w:t>aš-šuk</w:t>
            </w:r>
            <w:r w:rsidR="00F329D9">
              <w:t>u</w:t>
            </w:r>
            <w:r w:rsidRPr="000F29B6">
              <w:t>r iḥna l-ḥamdilla nuškur, nuškur Aḷḷa ngūl z</w:t>
            </w:r>
            <w:r w:rsidR="0002102F">
              <w:t>i</w:t>
            </w:r>
            <w:r w:rsidRPr="000F29B6">
              <w:t xml:space="preserve">hīd </w:t>
            </w:r>
            <w:r w:rsidR="00F329D9">
              <w:t>wē</w:t>
            </w:r>
            <w:r w:rsidRPr="000F29B6">
              <w:t xml:space="preserve">ya čiṯīr </w:t>
            </w:r>
            <w:r w:rsidR="00F329D9">
              <w:t>ᵊ</w:t>
            </w:r>
            <w:r w:rsidRPr="000F29B6">
              <w:t>ngūl aš-šuk</w:t>
            </w:r>
            <w:r w:rsidR="00F329D9">
              <w:t>u</w:t>
            </w:r>
            <w:r w:rsidRPr="000F29B6">
              <w:t xml:space="preserve">r mā-yxalaṣ nḥamadu nistaḥamadu </w:t>
            </w:r>
            <w:r w:rsidR="00D7289A">
              <w:t>ˁ</w:t>
            </w:r>
            <w:r w:rsidRPr="000F29B6">
              <w:t>ala kull ḥāl rabb al-</w:t>
            </w:r>
            <w:r w:rsidR="00D7289A">
              <w:t>ˁ</w:t>
            </w:r>
            <w:r w:rsidRPr="000F29B6">
              <w:t>ālamīn iš-ma ya</w:t>
            </w:r>
            <w:r w:rsidR="00D7289A">
              <w:t>ˁ</w:t>
            </w:r>
            <w:r w:rsidRPr="000F29B6">
              <w:t xml:space="preserve">ṭīni </w:t>
            </w:r>
            <w:r w:rsidR="00D7289A">
              <w:t>ˀ</w:t>
            </w:r>
            <w:r w:rsidR="00F329D9">
              <w:t>a</w:t>
            </w:r>
            <w:r w:rsidRPr="000F29B6">
              <w:t>gūl al-ḥamdu li-ll</w:t>
            </w:r>
            <w:r w:rsidR="00F329D9">
              <w:t>ā</w:t>
            </w:r>
            <w:r w:rsidRPr="000F29B6">
              <w:t>.</w:t>
            </w:r>
          </w:p>
        </w:tc>
        <w:tc>
          <w:tcPr>
            <w:tcW w:w="4252" w:type="dxa"/>
          </w:tcPr>
          <w:p w:rsidR="009526CB" w:rsidRPr="000F29B6" w:rsidRDefault="0002102F" w:rsidP="0002102F">
            <w:r>
              <w:t>This is the meaning of government, the sense (of the word) government. Thanks God there is also safeness; we thank God a lot for this. We thank God for it, may it be little or may it be much, we express our thanks to God, we do not stop praising the Lord of the Worlds. Whatever he gives me I say thanks to God.</w:t>
            </w:r>
          </w:p>
        </w:tc>
      </w:tr>
      <w:tr w:rsidR="009526CB" w:rsidRPr="000F29B6" w:rsidTr="00B15C36">
        <w:tc>
          <w:tcPr>
            <w:tcW w:w="850" w:type="dxa"/>
          </w:tcPr>
          <w:p w:rsidR="009526CB" w:rsidRPr="000F29B6" w:rsidRDefault="00F329D9" w:rsidP="009316CF">
            <w:r>
              <w:t>7.47</w:t>
            </w:r>
          </w:p>
        </w:tc>
        <w:tc>
          <w:tcPr>
            <w:tcW w:w="3969" w:type="dxa"/>
          </w:tcPr>
          <w:p w:rsidR="009526CB" w:rsidRPr="000F29B6" w:rsidRDefault="00D7289A" w:rsidP="00F329D9">
            <w:r>
              <w:t>ˀ</w:t>
            </w:r>
            <w:r w:rsidR="009526CB" w:rsidRPr="000F29B6">
              <w:t>al-baṭin hāḏi</w:t>
            </w:r>
            <w:r w:rsidR="00F329D9" w:rsidRPr="00F329D9">
              <w:rPr>
                <w:vertAlign w:val="superscript"/>
              </w:rPr>
              <w:t>y</w:t>
            </w:r>
            <w:r w:rsidR="00F329D9">
              <w:t>,</w:t>
            </w:r>
            <w:r w:rsidR="009526CB" w:rsidRPr="000F29B6">
              <w:t xml:space="preserve"> </w:t>
            </w:r>
            <w:r>
              <w:t>ˀ</w:t>
            </w:r>
            <w:r w:rsidR="009526CB" w:rsidRPr="000F29B6">
              <w:t xml:space="preserve">al-baṭin al-ādami </w:t>
            </w:r>
            <w:r>
              <w:t>ˀ</w:t>
            </w:r>
            <w:r w:rsidR="009526CB" w:rsidRPr="000F29B6">
              <w:t>in ḥaṭṭēt bīhe laḥm zād (</w:t>
            </w:r>
            <w:r w:rsidR="00F329D9">
              <w:t xml:space="preserve">ᵊtgūl) mā-tgul-lak </w:t>
            </w:r>
            <w:r>
              <w:t>ˁ</w:t>
            </w:r>
            <w:r w:rsidR="00F329D9">
              <w:t xml:space="preserve">āfiye. </w:t>
            </w:r>
            <w:proofErr w:type="gramStart"/>
            <w:r w:rsidR="00F329D9">
              <w:t>w</w:t>
            </w:r>
            <w:proofErr w:type="gramEnd"/>
            <w:r w:rsidR="00F329D9">
              <w:t xml:space="preserve"> </w:t>
            </w:r>
            <w:r>
              <w:t>ˀ</w:t>
            </w:r>
            <w:r w:rsidR="009526CB" w:rsidRPr="000F29B6">
              <w:t xml:space="preserve">in ḥaṭṭēt bīhe xubuz mā-tgūl </w:t>
            </w:r>
            <w:r>
              <w:t>ˁ</w:t>
            </w:r>
            <w:r w:rsidR="009526CB" w:rsidRPr="000F29B6">
              <w:t>āfiye w</w:t>
            </w:r>
            <w:r w:rsidR="00F329D9">
              <w:t xml:space="preserve"> </w:t>
            </w:r>
            <w:r>
              <w:t>ˀ</w:t>
            </w:r>
            <w:r w:rsidR="009526CB" w:rsidRPr="000F29B6">
              <w:t>in ḥaṭṭēt bīhe bēḏinǧān mā-tgul-lak iš-ma tḥuṭṭ bīh</w:t>
            </w:r>
            <w:r w:rsidR="00F329D9">
              <w:t>e</w:t>
            </w:r>
            <w:r w:rsidR="009526CB" w:rsidRPr="000F29B6">
              <w:t xml:space="preserve"> tākul</w:t>
            </w:r>
            <w:r w:rsidR="00F329D9">
              <w:t>,</w:t>
            </w:r>
            <w:r w:rsidR="009526CB" w:rsidRPr="000F29B6">
              <w:t xml:space="preserve"> hahaha.</w:t>
            </w:r>
          </w:p>
        </w:tc>
        <w:tc>
          <w:tcPr>
            <w:tcW w:w="4252" w:type="dxa"/>
          </w:tcPr>
          <w:p w:rsidR="009526CB" w:rsidRPr="000F29B6" w:rsidRDefault="0002102F" w:rsidP="00E11FFB">
            <w:r>
              <w:t xml:space="preserve">This </w:t>
            </w:r>
            <w:r w:rsidR="00E11FFB">
              <w:t>stomach</w:t>
            </w:r>
            <w:r>
              <w:t xml:space="preserve"> here, the </w:t>
            </w:r>
            <w:r w:rsidR="00E11FFB">
              <w:t xml:space="preserve">stomach </w:t>
            </w:r>
            <w:r>
              <w:t>of a human; if you put more meat in it, it does not say thanks. And if you put bread in it, it does not say thanks, and if you put aubergines in it either. Whatever you put in it, it just eats it, hahaha.</w:t>
            </w:r>
          </w:p>
        </w:tc>
      </w:tr>
    </w:tbl>
    <w:p w:rsidR="005E0956" w:rsidRPr="00046C89" w:rsidRDefault="005E0956" w:rsidP="005E0956">
      <w:pPr>
        <w:rPr>
          <w:i/>
          <w:noProof/>
        </w:rPr>
      </w:pPr>
    </w:p>
    <w:p w:rsidR="005E0956" w:rsidRPr="00046C89" w:rsidRDefault="005E0956" w:rsidP="00A608C2">
      <w:pPr>
        <w:pStyle w:val="Liste"/>
      </w:pPr>
      <w:r w:rsidRPr="00046C89">
        <w:rPr>
          <w:i/>
          <w:noProof/>
        </w:rPr>
        <w:t xml:space="preserve">ḏaxīre ~ ḏāxra  </w:t>
      </w:r>
      <w:r w:rsidRPr="00046C89">
        <w:t>kış için buğday ~ zahra</w:t>
      </w:r>
    </w:p>
    <w:p w:rsidR="005E0956" w:rsidRDefault="005E0956" w:rsidP="00A608C2">
      <w:pPr>
        <w:pStyle w:val="Liste"/>
      </w:pPr>
      <w:r w:rsidRPr="004042AE">
        <w:rPr>
          <w:noProof/>
          <w:color w:val="FF0000"/>
        </w:rPr>
        <w:t>mā</w:t>
      </w:r>
      <w:r w:rsidR="00D7289A">
        <w:rPr>
          <w:noProof/>
          <w:color w:val="FF0000"/>
        </w:rPr>
        <w:t>ˁ</w:t>
      </w:r>
      <w:r w:rsidRPr="004042AE">
        <w:rPr>
          <w:noProof/>
          <w:color w:val="FF0000"/>
        </w:rPr>
        <w:t>ūn</w:t>
      </w:r>
      <w:r w:rsidRPr="00046C89">
        <w:rPr>
          <w:noProof/>
        </w:rPr>
        <w:t xml:space="preserve"> eşya </w:t>
      </w:r>
      <w:r w:rsidRPr="004042AE">
        <w:rPr>
          <w:noProof/>
          <w:color w:val="FF0000"/>
        </w:rPr>
        <w:t>ummā</w:t>
      </w:r>
      <w:r w:rsidR="00D7289A">
        <w:rPr>
          <w:noProof/>
          <w:color w:val="FF0000"/>
        </w:rPr>
        <w:t>ˁ</w:t>
      </w:r>
      <w:r w:rsidRPr="004042AE">
        <w:rPr>
          <w:noProof/>
          <w:color w:val="FF0000"/>
        </w:rPr>
        <w:t>īn</w:t>
      </w:r>
      <w:r w:rsidRPr="00046C89">
        <w:rPr>
          <w:noProof/>
        </w:rPr>
        <w:t>, meine ummā</w:t>
      </w:r>
      <w:r w:rsidR="00D7289A">
        <w:rPr>
          <w:noProof/>
        </w:rPr>
        <w:t>ˁ</w:t>
      </w:r>
      <w:r w:rsidRPr="00046C89">
        <w:rPr>
          <w:noProof/>
        </w:rPr>
        <w:t>īni</w:t>
      </w:r>
      <w:r w:rsidR="00842152">
        <w:rPr>
          <w:noProof/>
        </w:rPr>
        <w:t xml:space="preserve"> </w:t>
      </w:r>
      <w:r w:rsidR="00842152">
        <w:t>Bettini 391 muwā</w:t>
      </w:r>
      <w:r w:rsidR="00D7289A">
        <w:t>ˁ</w:t>
      </w:r>
      <w:r w:rsidR="00842152">
        <w:t>īn</w:t>
      </w:r>
    </w:p>
    <w:p w:rsidR="00B570C7" w:rsidRPr="009C1379" w:rsidRDefault="00B570C7" w:rsidP="00A608C2">
      <w:pPr>
        <w:pStyle w:val="berschrift2"/>
        <w:rPr>
          <w:noProof/>
          <w:lang w:val="en-US"/>
        </w:rPr>
      </w:pPr>
      <w:r w:rsidRPr="009C1379">
        <w:rPr>
          <w:noProof/>
          <w:lang w:val="en-US"/>
        </w:rPr>
        <w:t>Urfa-0</w:t>
      </w:r>
      <w:r>
        <w:rPr>
          <w:noProof/>
          <w:lang w:val="en-US"/>
        </w:rPr>
        <w:t>29</w:t>
      </w:r>
      <w:r w:rsidRPr="009C1379">
        <w:rPr>
          <w:noProof/>
          <w:lang w:val="en-US"/>
        </w:rPr>
        <w:t xml:space="preserve">: </w:t>
      </w:r>
      <w:r w:rsidR="006F14EF">
        <w:rPr>
          <w:noProof/>
          <w:lang w:val="en-US"/>
        </w:rPr>
        <w:t xml:space="preserve">Talking about </w:t>
      </w:r>
      <w:r w:rsidR="00A608C2">
        <w:rPr>
          <w:noProof/>
          <w:lang w:val="en-US"/>
        </w:rPr>
        <w:t>smoking</w:t>
      </w:r>
      <w:r w:rsidR="006F14EF">
        <w:rPr>
          <w:noProof/>
          <w:lang w:val="en-US"/>
        </w:rPr>
        <w:t xml:space="preserve"> </w:t>
      </w:r>
      <w:r w:rsidRPr="00EC6A71">
        <w:rPr>
          <w:color w:val="00B050"/>
          <w:lang w:val="en-US"/>
        </w:rPr>
        <w:t>[</w:t>
      </w:r>
      <w:r>
        <w:rPr>
          <w:color w:val="00B050"/>
          <w:lang w:val="en-US"/>
        </w:rPr>
        <w:t>new]</w:t>
      </w:r>
    </w:p>
    <w:p w:rsidR="00B570C7" w:rsidRDefault="006F14EF" w:rsidP="006E14BD">
      <w:pPr>
        <w:pStyle w:val="berschrift2"/>
      </w:pPr>
      <w:r>
        <w:t>In the village of Maḥāwi</w:t>
      </w:r>
    </w:p>
    <w:p w:rsidR="006F14EF" w:rsidRDefault="006F14EF" w:rsidP="00A608C2">
      <w:pPr>
        <w:pStyle w:val="Datum"/>
      </w:pPr>
      <w:r>
        <w:t>6 May 2010</w:t>
      </w:r>
    </w:p>
    <w:p w:rsidR="00A608C2" w:rsidRPr="00A608C2" w:rsidRDefault="00A608C2" w:rsidP="006E14BD">
      <w:pPr>
        <w:pStyle w:val="Textkrper"/>
      </w:pPr>
      <w:r>
        <w:t>3:12</w:t>
      </w:r>
    </w:p>
    <w:tbl>
      <w:tblPr>
        <w:tblStyle w:val="Tabellenraster"/>
        <w:tblW w:w="9072" w:type="dxa"/>
        <w:tblLook w:val="0400" w:firstRow="0" w:lastRow="0" w:firstColumn="0" w:lastColumn="0" w:noHBand="0" w:noVBand="1"/>
      </w:tblPr>
      <w:tblGrid>
        <w:gridCol w:w="850"/>
        <w:gridCol w:w="3969"/>
        <w:gridCol w:w="4253"/>
      </w:tblGrid>
      <w:tr w:rsidR="006F14EF" w:rsidRPr="00A608C2" w:rsidTr="006F14EF">
        <w:tc>
          <w:tcPr>
            <w:tcW w:w="850" w:type="dxa"/>
          </w:tcPr>
          <w:p w:rsidR="006F14EF" w:rsidRDefault="006F14EF" w:rsidP="00A608C2">
            <w:pPr>
              <w:rPr>
                <w:lang w:val="en-US"/>
              </w:rPr>
            </w:pPr>
            <w:r>
              <w:rPr>
                <w:lang w:val="en-US"/>
              </w:rPr>
              <w:t>0.</w:t>
            </w:r>
            <w:r w:rsidR="00A608C2">
              <w:rPr>
                <w:lang w:val="en-US"/>
              </w:rPr>
              <w:t>02</w:t>
            </w:r>
          </w:p>
        </w:tc>
        <w:tc>
          <w:tcPr>
            <w:tcW w:w="3969" w:type="dxa"/>
          </w:tcPr>
          <w:p w:rsidR="006F14EF" w:rsidRPr="00A608C2" w:rsidRDefault="00A608C2" w:rsidP="00A608C2">
            <w:pPr>
              <w:rPr>
                <w:lang w:val="en-US" w:bidi="ar-SY"/>
              </w:rPr>
            </w:pPr>
            <w:r w:rsidRPr="00A608C2">
              <w:rPr>
                <w:lang w:val="it-IT" w:bidi="ar-SY"/>
              </w:rPr>
              <w:t xml:space="preserve">ta-ngūl titni _____________________ ? – mā-li </w:t>
            </w:r>
            <w:proofErr w:type="gramStart"/>
            <w:r w:rsidRPr="00A608C2">
              <w:rPr>
                <w:lang w:val="it-IT" w:bidi="ar-SY"/>
              </w:rPr>
              <w:t>_____________________ _____________________</w:t>
            </w:r>
            <w:proofErr w:type="gramEnd"/>
            <w:r w:rsidRPr="00A608C2">
              <w:rPr>
                <w:lang w:val="it-IT" w:bidi="ar-SY"/>
              </w:rPr>
              <w:t xml:space="preserve"> alli _____________________ _____________________ uxṛa li-nafsi atruku ya</w:t>
            </w:r>
            <w:r w:rsidR="00D7289A">
              <w:rPr>
                <w:lang w:val="it-IT" w:bidi="ar-SY"/>
              </w:rPr>
              <w:t>ˁ</w:t>
            </w:r>
            <w:r w:rsidRPr="00A608C2">
              <w:rPr>
                <w:lang w:val="it-IT" w:bidi="ar-SY"/>
              </w:rPr>
              <w:t xml:space="preserve">ni. </w:t>
            </w:r>
            <w:r>
              <w:rPr>
                <w:lang w:val="en-US" w:bidi="ar-SY"/>
              </w:rPr>
              <w:t xml:space="preserve">_____________________  _____________________ aytu _____________________  _____________________ </w:t>
            </w:r>
            <w:r w:rsidRPr="00A608C2">
              <w:rPr>
                <w:lang w:val="en-US" w:bidi="ar-SY"/>
              </w:rPr>
              <w:t xml:space="preserve"> </w:t>
            </w:r>
          </w:p>
        </w:tc>
        <w:tc>
          <w:tcPr>
            <w:tcW w:w="4253" w:type="dxa"/>
          </w:tcPr>
          <w:p w:rsidR="006F14EF" w:rsidRPr="00A608C2" w:rsidRDefault="006F14EF" w:rsidP="00A608C2">
            <w:pPr>
              <w:rPr>
                <w:lang w:val="en-US"/>
              </w:rPr>
            </w:pPr>
          </w:p>
        </w:tc>
      </w:tr>
      <w:tr w:rsidR="00A608C2" w:rsidRPr="00A608C2" w:rsidTr="006F14EF">
        <w:tc>
          <w:tcPr>
            <w:tcW w:w="850" w:type="dxa"/>
          </w:tcPr>
          <w:p w:rsidR="00A608C2" w:rsidRDefault="00A608C2" w:rsidP="00A608C2">
            <w:pPr>
              <w:rPr>
                <w:lang w:val="en-US"/>
              </w:rPr>
            </w:pPr>
            <w:r>
              <w:rPr>
                <w:lang w:val="en-US"/>
              </w:rPr>
              <w:t>0.14</w:t>
            </w:r>
          </w:p>
        </w:tc>
        <w:tc>
          <w:tcPr>
            <w:tcW w:w="3969" w:type="dxa"/>
          </w:tcPr>
          <w:p w:rsidR="00A608C2" w:rsidRPr="00A608C2" w:rsidRDefault="00D7289A" w:rsidP="00A608C2">
            <w:pPr>
              <w:rPr>
                <w:lang w:val="en-US" w:bidi="ar-SY"/>
              </w:rPr>
            </w:pPr>
            <w:r>
              <w:rPr>
                <w:lang w:val="en-US" w:bidi="ar-SY"/>
              </w:rPr>
              <w:t>ˀ</w:t>
            </w:r>
            <w:r w:rsidR="00A608C2" w:rsidRPr="00A608C2">
              <w:rPr>
                <w:lang w:val="en-US" w:bidi="ar-SY"/>
              </w:rPr>
              <w:t xml:space="preserve">at-titin zahir </w:t>
            </w:r>
            <w:r w:rsidR="00A608C2">
              <w:rPr>
                <w:lang w:val="en-US" w:bidi="ar-SY"/>
              </w:rPr>
              <w:t>_____________________ šūmā šift aš-šumm? _____________________ aš-šumm, _____________________ _____________________ _____________________ _____________________ lā šī miṯil _____________________ _____________________ – _____________________sı _____________________.</w:t>
            </w:r>
          </w:p>
        </w:tc>
        <w:tc>
          <w:tcPr>
            <w:tcW w:w="4253" w:type="dxa"/>
          </w:tcPr>
          <w:p w:rsidR="00A608C2" w:rsidRPr="00A608C2" w:rsidRDefault="00A608C2" w:rsidP="00A608C2">
            <w:pPr>
              <w:rPr>
                <w:lang w:val="en-US"/>
              </w:rPr>
            </w:pPr>
          </w:p>
        </w:tc>
      </w:tr>
      <w:tr w:rsidR="00A608C2" w:rsidRPr="00BA2FBD" w:rsidTr="006F14EF">
        <w:tc>
          <w:tcPr>
            <w:tcW w:w="850" w:type="dxa"/>
          </w:tcPr>
          <w:p w:rsidR="00A608C2" w:rsidRDefault="00A608C2" w:rsidP="00A608C2">
            <w:pPr>
              <w:rPr>
                <w:lang w:val="en-US"/>
              </w:rPr>
            </w:pPr>
            <w:r>
              <w:rPr>
                <w:lang w:val="en-US"/>
              </w:rPr>
              <w:t>0.27</w:t>
            </w:r>
          </w:p>
        </w:tc>
        <w:tc>
          <w:tcPr>
            <w:tcW w:w="3969" w:type="dxa"/>
          </w:tcPr>
          <w:p w:rsidR="00A608C2" w:rsidRPr="00A608C2" w:rsidRDefault="00A608C2" w:rsidP="00A608C2">
            <w:pPr>
              <w:rPr>
                <w:lang w:val="de-AT" w:bidi="ar-SY"/>
              </w:rPr>
            </w:pPr>
            <w:r w:rsidRPr="00A608C2">
              <w:rPr>
                <w:lang w:val="de-AT" w:bidi="ar-SY"/>
              </w:rPr>
              <w:t xml:space="preserve">_____________________ _____________________ _____________________ _____________________ rāsak _____________________ _____________________ _____________________ min </w:t>
            </w:r>
            <w:proofErr w:type="gramStart"/>
            <w:r w:rsidRPr="00A608C2">
              <w:rPr>
                <w:lang w:val="de-AT" w:bidi="ar-SY"/>
              </w:rPr>
              <w:t>titin .</w:t>
            </w:r>
            <w:proofErr w:type="gramEnd"/>
            <w:r w:rsidRPr="00A608C2">
              <w:rPr>
                <w:lang w:val="de-AT" w:bidi="ar-SY"/>
              </w:rPr>
              <w:t xml:space="preserve"> _____________________ kull xala</w:t>
            </w:r>
            <w:r>
              <w:rPr>
                <w:lang w:val="de-AT" w:bidi="ar-SY"/>
              </w:rPr>
              <w:t xml:space="preserve">ṣ </w:t>
            </w:r>
            <w:r w:rsidRPr="007F5DBD">
              <w:rPr>
                <w:lang w:val="de-AT" w:bidi="ar-SY"/>
              </w:rPr>
              <w:t>_____________________</w:t>
            </w:r>
          </w:p>
        </w:tc>
        <w:tc>
          <w:tcPr>
            <w:tcW w:w="4253" w:type="dxa"/>
          </w:tcPr>
          <w:p w:rsidR="00A608C2" w:rsidRPr="00A608C2" w:rsidRDefault="00A608C2" w:rsidP="00A608C2">
            <w:pPr>
              <w:rPr>
                <w:lang w:val="de-AT"/>
              </w:rPr>
            </w:pPr>
          </w:p>
        </w:tc>
      </w:tr>
      <w:tr w:rsidR="00A608C2" w:rsidRPr="00A608C2" w:rsidTr="006F14EF">
        <w:tc>
          <w:tcPr>
            <w:tcW w:w="850" w:type="dxa"/>
          </w:tcPr>
          <w:p w:rsidR="00A608C2" w:rsidRDefault="00A608C2" w:rsidP="00A608C2">
            <w:pPr>
              <w:rPr>
                <w:lang w:val="en-US"/>
              </w:rPr>
            </w:pPr>
            <w:r>
              <w:rPr>
                <w:lang w:val="en-US"/>
              </w:rPr>
              <w:t>0.35</w:t>
            </w:r>
          </w:p>
        </w:tc>
        <w:tc>
          <w:tcPr>
            <w:tcW w:w="3969" w:type="dxa"/>
          </w:tcPr>
          <w:p w:rsidR="00A608C2" w:rsidRDefault="00A608C2" w:rsidP="00A608C2">
            <w:pPr>
              <w:rPr>
                <w:lang w:val="de-AT" w:bidi="ar-SY"/>
              </w:rPr>
            </w:pPr>
          </w:p>
          <w:p w:rsidR="00A608C2" w:rsidRDefault="00A608C2" w:rsidP="00A608C2">
            <w:pPr>
              <w:rPr>
                <w:lang w:val="de-AT" w:bidi="ar-SY"/>
              </w:rPr>
            </w:pPr>
          </w:p>
          <w:p w:rsidR="00A608C2" w:rsidRDefault="00A608C2" w:rsidP="00A608C2">
            <w:pPr>
              <w:rPr>
                <w:lang w:val="de-AT" w:bidi="ar-SY"/>
              </w:rPr>
            </w:pPr>
          </w:p>
          <w:p w:rsidR="00A608C2" w:rsidRDefault="00A608C2" w:rsidP="00A608C2">
            <w:pPr>
              <w:rPr>
                <w:lang w:val="de-AT" w:bidi="ar-SY"/>
              </w:rPr>
            </w:pPr>
          </w:p>
          <w:p w:rsidR="00A608C2" w:rsidRDefault="00A608C2" w:rsidP="00A608C2">
            <w:pPr>
              <w:rPr>
                <w:lang w:val="de-AT" w:bidi="ar-SY"/>
              </w:rPr>
            </w:pPr>
          </w:p>
          <w:p w:rsidR="00A608C2" w:rsidRDefault="00A608C2" w:rsidP="00A608C2">
            <w:pPr>
              <w:rPr>
                <w:lang w:val="de-AT" w:bidi="ar-SY"/>
              </w:rPr>
            </w:pPr>
          </w:p>
          <w:p w:rsidR="00A608C2" w:rsidRDefault="00A608C2" w:rsidP="00A608C2">
            <w:pPr>
              <w:rPr>
                <w:lang w:val="de-AT" w:bidi="ar-SY"/>
              </w:rPr>
            </w:pPr>
          </w:p>
          <w:p w:rsidR="00A608C2" w:rsidRPr="00A608C2" w:rsidRDefault="00A608C2" w:rsidP="00A608C2">
            <w:pPr>
              <w:rPr>
                <w:lang w:val="de-AT" w:bidi="ar-SY"/>
              </w:rPr>
            </w:pPr>
          </w:p>
        </w:tc>
        <w:tc>
          <w:tcPr>
            <w:tcW w:w="4253" w:type="dxa"/>
          </w:tcPr>
          <w:p w:rsidR="00A608C2" w:rsidRPr="00A608C2" w:rsidRDefault="00A608C2" w:rsidP="00A608C2">
            <w:pPr>
              <w:rPr>
                <w:lang w:val="de-AT"/>
              </w:rPr>
            </w:pPr>
          </w:p>
        </w:tc>
      </w:tr>
      <w:tr w:rsidR="00A608C2" w:rsidRPr="00A608C2" w:rsidTr="006F14EF">
        <w:tc>
          <w:tcPr>
            <w:tcW w:w="850" w:type="dxa"/>
          </w:tcPr>
          <w:p w:rsidR="00A608C2" w:rsidRDefault="00A608C2" w:rsidP="00A608C2">
            <w:pPr>
              <w:rPr>
                <w:lang w:val="en-US"/>
              </w:rPr>
            </w:pPr>
            <w:r>
              <w:rPr>
                <w:lang w:val="en-US"/>
              </w:rPr>
              <w:t>0.43</w:t>
            </w:r>
          </w:p>
        </w:tc>
        <w:tc>
          <w:tcPr>
            <w:tcW w:w="3969" w:type="dxa"/>
          </w:tcPr>
          <w:p w:rsidR="00A608C2" w:rsidRPr="00A608C2" w:rsidRDefault="00D7289A" w:rsidP="00A608C2">
            <w:r>
              <w:rPr>
                <w:lang w:val="en-US" w:bidi="ar-SY"/>
              </w:rPr>
              <w:t>ˀ</w:t>
            </w:r>
            <w:r w:rsidR="00A608C2" w:rsidRPr="00A608C2">
              <w:rPr>
                <w:lang w:val="en-US" w:bidi="ar-SY"/>
              </w:rPr>
              <w:t xml:space="preserve">agūl hāḏa </w:t>
            </w:r>
            <w:r>
              <w:rPr>
                <w:lang w:val="en-US" w:bidi="ar-SY"/>
              </w:rPr>
              <w:t>ˀ</w:t>
            </w:r>
            <w:r w:rsidR="00A608C2" w:rsidRPr="00A608C2">
              <w:rPr>
                <w:lang w:val="en-US" w:bidi="ar-SY"/>
              </w:rPr>
              <w:t xml:space="preserve">uxṛa </w:t>
            </w:r>
            <w:r w:rsidR="00A608C2">
              <w:rPr>
                <w:lang w:val="en-US" w:bidi="ar-SY"/>
              </w:rPr>
              <w:t>_____________________ _____________________ _____________________</w:t>
            </w:r>
            <w:r w:rsidR="00A608C2">
              <w:t xml:space="preserve"> – </w:t>
            </w:r>
            <w:r w:rsidR="00A608C2">
              <w:rPr>
                <w:lang w:val="en-US" w:bidi="ar-SY"/>
              </w:rPr>
              <w:t xml:space="preserve">_____________________ </w:t>
            </w:r>
            <w:r>
              <w:rPr>
                <w:lang w:val="en-US" w:bidi="ar-SY"/>
              </w:rPr>
              <w:t>ˁ</w:t>
            </w:r>
            <w:r w:rsidR="00A608C2">
              <w:rPr>
                <w:lang w:val="en-US" w:bidi="ar-SY"/>
              </w:rPr>
              <w:t xml:space="preserve">alē. – </w:t>
            </w:r>
            <w:proofErr w:type="gramStart"/>
            <w:r w:rsidR="00A608C2">
              <w:rPr>
                <w:lang w:val="en-US" w:bidi="ar-SY"/>
              </w:rPr>
              <w:t>mūhu</w:t>
            </w:r>
            <w:proofErr w:type="gramEnd"/>
            <w:r w:rsidR="00A608C2">
              <w:rPr>
                <w:lang w:val="en-US" w:bidi="ar-SY"/>
              </w:rPr>
              <w:t xml:space="preserve"> taktūk ya</w:t>
            </w:r>
            <w:r>
              <w:rPr>
                <w:lang w:val="en-US" w:bidi="ar-SY"/>
              </w:rPr>
              <w:t>ˁ</w:t>
            </w:r>
            <w:r w:rsidR="00A608C2">
              <w:rPr>
                <w:lang w:val="en-US" w:bidi="ar-SY"/>
              </w:rPr>
              <w:t>ni _____________________ _____________________ . _____________________ ________________________ __________________</w:t>
            </w:r>
            <w:r w:rsidR="00A608C2">
              <w:t xml:space="preserve"> uxṛa </w:t>
            </w:r>
            <w:r>
              <w:t>ˀ</w:t>
            </w:r>
            <w:r w:rsidR="00A608C2">
              <w:t xml:space="preserve">āni </w:t>
            </w:r>
            <w:r w:rsidR="00A608C2">
              <w:rPr>
                <w:lang w:val="en-US" w:bidi="ar-SY"/>
              </w:rPr>
              <w:t>____________________</w:t>
            </w:r>
            <w:proofErr w:type="gramStart"/>
            <w:r w:rsidR="00A608C2">
              <w:rPr>
                <w:lang w:val="en-US" w:bidi="ar-SY"/>
              </w:rPr>
              <w:t>_  _</w:t>
            </w:r>
            <w:proofErr w:type="gramEnd"/>
            <w:r w:rsidR="00A608C2">
              <w:rPr>
                <w:lang w:val="en-US" w:bidi="ar-SY"/>
              </w:rPr>
              <w:t>____________________ _____________________.</w:t>
            </w:r>
          </w:p>
        </w:tc>
        <w:tc>
          <w:tcPr>
            <w:tcW w:w="4253" w:type="dxa"/>
          </w:tcPr>
          <w:p w:rsidR="00A608C2" w:rsidRPr="00A608C2" w:rsidRDefault="00A608C2" w:rsidP="00A608C2">
            <w:pPr>
              <w:rPr>
                <w:lang w:val="en-US"/>
              </w:rPr>
            </w:pPr>
          </w:p>
        </w:tc>
      </w:tr>
      <w:tr w:rsidR="00A608C2" w:rsidRPr="00A608C2" w:rsidTr="006F14EF">
        <w:tc>
          <w:tcPr>
            <w:tcW w:w="850" w:type="dxa"/>
          </w:tcPr>
          <w:p w:rsidR="00A608C2" w:rsidRDefault="00A608C2" w:rsidP="00A608C2">
            <w:pPr>
              <w:rPr>
                <w:lang w:val="en-US"/>
              </w:rPr>
            </w:pPr>
            <w:r>
              <w:rPr>
                <w:lang w:val="en-US"/>
              </w:rPr>
              <w:t>0.56</w:t>
            </w:r>
          </w:p>
        </w:tc>
        <w:tc>
          <w:tcPr>
            <w:tcW w:w="3969" w:type="dxa"/>
          </w:tcPr>
          <w:p w:rsidR="00A608C2" w:rsidRDefault="00A608C2" w:rsidP="00A608C2">
            <w:pPr>
              <w:rPr>
                <w:lang w:val="en-US" w:bidi="ar-SY"/>
              </w:rPr>
            </w:pPr>
            <w:r>
              <w:rPr>
                <w:lang w:val="en-US" w:bidi="ar-SY"/>
              </w:rPr>
              <w:t xml:space="preserve">šummā, _____________________ _____________________ xalaṣ minnu </w:t>
            </w:r>
          </w:p>
          <w:p w:rsidR="00A608C2" w:rsidRDefault="00A608C2" w:rsidP="00A608C2">
            <w:pPr>
              <w:rPr>
                <w:lang w:val="en-US" w:bidi="ar-SY"/>
              </w:rPr>
            </w:pPr>
          </w:p>
          <w:p w:rsidR="00A608C2" w:rsidRDefault="00A608C2" w:rsidP="00A608C2">
            <w:pPr>
              <w:rPr>
                <w:lang w:val="en-US" w:bidi="ar-SY"/>
              </w:rPr>
            </w:pPr>
          </w:p>
          <w:p w:rsidR="00A608C2" w:rsidRDefault="00A608C2" w:rsidP="00A608C2">
            <w:pPr>
              <w:rPr>
                <w:lang w:val="en-US" w:bidi="ar-SY"/>
              </w:rPr>
            </w:pPr>
          </w:p>
          <w:p w:rsidR="00A608C2" w:rsidRDefault="00A608C2" w:rsidP="00A608C2">
            <w:pPr>
              <w:rPr>
                <w:lang w:val="en-US" w:bidi="ar-SY"/>
              </w:rPr>
            </w:pPr>
          </w:p>
          <w:p w:rsidR="00A608C2" w:rsidRPr="00A608C2" w:rsidRDefault="00A608C2" w:rsidP="00A608C2">
            <w:pPr>
              <w:rPr>
                <w:lang w:val="en-US" w:bidi="ar-SY"/>
              </w:rPr>
            </w:pPr>
            <w:r>
              <w:rPr>
                <w:lang w:val="en-US" w:bidi="ar-SY"/>
              </w:rPr>
              <w:t xml:space="preserve">_____________________ _____________________ nahāṛ wāḥad _____________________ _____________________ </w:t>
            </w:r>
            <w:r w:rsidR="00D7289A">
              <w:rPr>
                <w:lang w:val="en-US" w:bidi="ar-SY"/>
              </w:rPr>
              <w:t>ˁ</w:t>
            </w:r>
            <w:r>
              <w:rPr>
                <w:lang w:val="en-US" w:bidi="ar-SY"/>
              </w:rPr>
              <w:t>alē, bir gün haa, sadece bir gün!</w:t>
            </w:r>
          </w:p>
        </w:tc>
        <w:tc>
          <w:tcPr>
            <w:tcW w:w="4253" w:type="dxa"/>
          </w:tcPr>
          <w:p w:rsidR="00A608C2" w:rsidRPr="00A608C2" w:rsidRDefault="00A608C2" w:rsidP="00A608C2">
            <w:pPr>
              <w:rPr>
                <w:lang w:val="en-US"/>
              </w:rPr>
            </w:pPr>
          </w:p>
        </w:tc>
      </w:tr>
      <w:tr w:rsidR="00A608C2" w:rsidRPr="00A608C2" w:rsidTr="006F14EF">
        <w:tc>
          <w:tcPr>
            <w:tcW w:w="850" w:type="dxa"/>
          </w:tcPr>
          <w:p w:rsidR="00A608C2" w:rsidRDefault="00A608C2" w:rsidP="00A608C2">
            <w:pPr>
              <w:rPr>
                <w:lang w:val="en-US"/>
              </w:rPr>
            </w:pPr>
            <w:r>
              <w:rPr>
                <w:lang w:val="en-US"/>
              </w:rPr>
              <w:t>1.11</w:t>
            </w:r>
          </w:p>
        </w:tc>
        <w:tc>
          <w:tcPr>
            <w:tcW w:w="3969" w:type="dxa"/>
          </w:tcPr>
          <w:p w:rsidR="00A608C2" w:rsidRPr="00A608C2" w:rsidRDefault="00A608C2" w:rsidP="00A608C2">
            <w:proofErr w:type="gramStart"/>
            <w:r>
              <w:rPr>
                <w:lang w:val="en-US" w:bidi="ar-SY"/>
              </w:rPr>
              <w:t>ṯaman</w:t>
            </w:r>
            <w:proofErr w:type="gramEnd"/>
            <w:r>
              <w:rPr>
                <w:lang w:val="en-US" w:bidi="ar-SY"/>
              </w:rPr>
              <w:t xml:space="preserve"> tušhur – _____________________ _____________________ _____________________ xamsīn malyūn, </w:t>
            </w:r>
            <w:r w:rsidR="00D7289A">
              <w:rPr>
                <w:lang w:val="en-US" w:bidi="ar-SY"/>
              </w:rPr>
              <w:t>ˁ</w:t>
            </w:r>
            <w:r>
              <w:rPr>
                <w:lang w:val="en-US" w:bidi="ar-SY"/>
              </w:rPr>
              <w:t xml:space="preserve">alēš šahar mā truku. – </w:t>
            </w:r>
            <w:proofErr w:type="gramStart"/>
            <w:r>
              <w:rPr>
                <w:lang w:val="en-US" w:bidi="ar-SY"/>
              </w:rPr>
              <w:t>xalli</w:t>
            </w:r>
            <w:proofErr w:type="gramEnd"/>
            <w:r>
              <w:rPr>
                <w:lang w:val="en-US" w:bidi="ar-SY"/>
              </w:rPr>
              <w:t xml:space="preserve"> at-titin – _____________________ _____________________ _____________________ _____________________</w:t>
            </w:r>
            <w:r>
              <w:t>?</w:t>
            </w:r>
          </w:p>
        </w:tc>
        <w:tc>
          <w:tcPr>
            <w:tcW w:w="4253" w:type="dxa"/>
          </w:tcPr>
          <w:p w:rsidR="00A608C2" w:rsidRPr="00A608C2" w:rsidRDefault="00A608C2" w:rsidP="00A608C2"/>
        </w:tc>
      </w:tr>
      <w:tr w:rsidR="00A608C2" w:rsidRPr="00A608C2" w:rsidTr="006F14EF">
        <w:tc>
          <w:tcPr>
            <w:tcW w:w="850" w:type="dxa"/>
          </w:tcPr>
          <w:p w:rsidR="00A608C2" w:rsidRDefault="00A608C2" w:rsidP="00A608C2">
            <w:pPr>
              <w:rPr>
                <w:lang w:val="en-US"/>
              </w:rPr>
            </w:pPr>
            <w:r>
              <w:rPr>
                <w:lang w:val="en-US"/>
              </w:rPr>
              <w:t>1.26</w:t>
            </w:r>
          </w:p>
        </w:tc>
        <w:tc>
          <w:tcPr>
            <w:tcW w:w="3969" w:type="dxa"/>
          </w:tcPr>
          <w:p w:rsidR="00A608C2" w:rsidRDefault="00A608C2" w:rsidP="00A608C2">
            <w:pPr>
              <w:rPr>
                <w:lang w:val="en-US" w:bidi="ar-SY"/>
              </w:rPr>
            </w:pPr>
            <w:proofErr w:type="gramStart"/>
            <w:r>
              <w:rPr>
                <w:lang w:val="en-US" w:bidi="ar-SY"/>
              </w:rPr>
              <w:t>kull</w:t>
            </w:r>
            <w:proofErr w:type="gramEnd"/>
            <w:r>
              <w:rPr>
                <w:lang w:val="en-US" w:bidi="ar-SY"/>
              </w:rPr>
              <w:t xml:space="preserve"> ḥayāti b-nōba k_____________________ lā b-al-</w:t>
            </w:r>
            <w:r w:rsidR="00D7289A">
              <w:rPr>
                <w:lang w:val="en-US" w:bidi="ar-SY"/>
              </w:rPr>
              <w:t>ˁ</w:t>
            </w:r>
            <w:r>
              <w:rPr>
                <w:lang w:val="en-US" w:bidi="ar-SY"/>
              </w:rPr>
              <w:t xml:space="preserve">askarīye lā b_____________________ lā zād _____________________ . </w:t>
            </w:r>
            <w:proofErr w:type="gramStart"/>
            <w:r>
              <w:rPr>
                <w:lang w:val="en-US" w:bidi="ar-SY"/>
              </w:rPr>
              <w:t>ǧawwazit</w:t>
            </w:r>
            <w:proofErr w:type="gramEnd"/>
            <w:r>
              <w:rPr>
                <w:lang w:val="en-US" w:bidi="ar-SY"/>
              </w:rPr>
              <w:t xml:space="preserve"> sittīn, sittīn _____________________ , _____________________ _____________________ tiraktu </w:t>
            </w:r>
            <w:r w:rsidR="00D7289A">
              <w:rPr>
                <w:lang w:val="en-US" w:bidi="ar-SY"/>
              </w:rPr>
              <w:t>ˁ</w:t>
            </w:r>
            <w:r>
              <w:rPr>
                <w:lang w:val="en-US" w:bidi="ar-SY"/>
              </w:rPr>
              <w:t xml:space="preserve">ašǝr kilo wazin, </w:t>
            </w:r>
            <w:r w:rsidR="00D7289A">
              <w:rPr>
                <w:lang w:val="en-US" w:bidi="ar-SY"/>
              </w:rPr>
              <w:t>ˁ</w:t>
            </w:r>
            <w:r>
              <w:rPr>
                <w:lang w:val="en-US" w:bidi="ar-SY"/>
              </w:rPr>
              <w:t xml:space="preserve">ašǝr kīlawāt. </w:t>
            </w:r>
          </w:p>
        </w:tc>
        <w:tc>
          <w:tcPr>
            <w:tcW w:w="4253" w:type="dxa"/>
          </w:tcPr>
          <w:p w:rsidR="00A608C2" w:rsidRPr="00A608C2" w:rsidRDefault="00A608C2" w:rsidP="00A608C2"/>
        </w:tc>
      </w:tr>
      <w:tr w:rsidR="00A608C2" w:rsidRPr="00A608C2" w:rsidTr="006F14EF">
        <w:tc>
          <w:tcPr>
            <w:tcW w:w="850" w:type="dxa"/>
          </w:tcPr>
          <w:p w:rsidR="00A608C2" w:rsidRDefault="00A608C2" w:rsidP="00A608C2">
            <w:pPr>
              <w:rPr>
                <w:lang w:val="en-US"/>
              </w:rPr>
            </w:pPr>
            <w:r>
              <w:rPr>
                <w:lang w:val="en-US"/>
              </w:rPr>
              <w:t>1.40</w:t>
            </w:r>
          </w:p>
        </w:tc>
        <w:tc>
          <w:tcPr>
            <w:tcW w:w="3969" w:type="dxa"/>
          </w:tcPr>
          <w:p w:rsidR="00A608C2" w:rsidRPr="00A608C2" w:rsidRDefault="00D7289A" w:rsidP="00A608C2">
            <w:r>
              <w:rPr>
                <w:lang w:val="en-US" w:bidi="ar-SY"/>
              </w:rPr>
              <w:t>ˀ</w:t>
            </w:r>
            <w:r w:rsidR="00A608C2">
              <w:rPr>
                <w:lang w:val="en-US" w:bidi="ar-SY"/>
              </w:rPr>
              <w:t>awwali _____________________ _____________________ _____________________gūl _____________________ _____________________ yākulu _____________________ _____________________ _____________________</w:t>
            </w:r>
            <w:r w:rsidR="00A608C2">
              <w:t xml:space="preserve">ygūl mā kul laḥam mā – bōš, mā </w:t>
            </w:r>
            <w:r w:rsidR="00A608C2">
              <w:rPr>
                <w:lang w:val="en-US" w:bidi="ar-SY"/>
              </w:rPr>
              <w:t>____________________</w:t>
            </w:r>
            <w:proofErr w:type="gramStart"/>
            <w:r w:rsidR="00A608C2">
              <w:rPr>
                <w:lang w:val="en-US" w:bidi="ar-SY"/>
              </w:rPr>
              <w:t xml:space="preserve">_ </w:t>
            </w:r>
            <w:r w:rsidR="00A608C2">
              <w:t xml:space="preserve"> –</w:t>
            </w:r>
            <w:proofErr w:type="gramEnd"/>
            <w:r w:rsidR="00A608C2">
              <w:t xml:space="preserve"> bōš.</w:t>
            </w:r>
          </w:p>
        </w:tc>
        <w:tc>
          <w:tcPr>
            <w:tcW w:w="4253" w:type="dxa"/>
          </w:tcPr>
          <w:p w:rsidR="00A608C2" w:rsidRPr="00A608C2" w:rsidRDefault="00A608C2" w:rsidP="00A608C2"/>
        </w:tc>
      </w:tr>
      <w:tr w:rsidR="00A608C2" w:rsidRPr="00A608C2" w:rsidTr="006F14EF">
        <w:tc>
          <w:tcPr>
            <w:tcW w:w="850" w:type="dxa"/>
          </w:tcPr>
          <w:p w:rsidR="00A608C2" w:rsidRDefault="00A608C2" w:rsidP="00A608C2">
            <w:pPr>
              <w:rPr>
                <w:lang w:val="en-US"/>
              </w:rPr>
            </w:pPr>
            <w:r>
              <w:rPr>
                <w:lang w:val="en-US"/>
              </w:rPr>
              <w:t>1.51</w:t>
            </w:r>
          </w:p>
        </w:tc>
        <w:tc>
          <w:tcPr>
            <w:tcW w:w="3969" w:type="dxa"/>
          </w:tcPr>
          <w:p w:rsidR="00A608C2" w:rsidRDefault="00A608C2" w:rsidP="00A608C2">
            <w:pPr>
              <w:rPr>
                <w:lang w:val="en-US" w:bidi="ar-SY"/>
              </w:rPr>
            </w:pPr>
            <w:r>
              <w:rPr>
                <w:lang w:val="en-US" w:bidi="ar-SY"/>
              </w:rPr>
              <w:t xml:space="preserve">_____________________ </w:t>
            </w:r>
            <w:proofErr w:type="gramStart"/>
            <w:r>
              <w:rPr>
                <w:lang w:val="en-US" w:bidi="ar-SY"/>
              </w:rPr>
              <w:t>tiraktu</w:t>
            </w:r>
            <w:proofErr w:type="gramEnd"/>
            <w:r>
              <w:rPr>
                <w:lang w:val="en-US" w:bidi="ar-SY"/>
              </w:rPr>
              <w:t xml:space="preserve"> _____________________ _____________________  _____________________ </w:t>
            </w:r>
            <w:r w:rsidR="00D7289A">
              <w:rPr>
                <w:lang w:val="en-US" w:bidi="ar-SY"/>
              </w:rPr>
              <w:t>ˁ</w:t>
            </w:r>
            <w:r>
              <w:rPr>
                <w:lang w:val="en-US" w:bidi="ar-SY"/>
              </w:rPr>
              <w:t xml:space="preserve">ašǝr kīlawāt. – </w:t>
            </w:r>
            <w:r w:rsidR="00D7289A">
              <w:rPr>
                <w:lang w:val="en-US" w:bidi="ar-SY"/>
              </w:rPr>
              <w:t>ˀ</w:t>
            </w:r>
            <w:r>
              <w:rPr>
                <w:lang w:val="en-US" w:bidi="ar-SY"/>
              </w:rPr>
              <w:t>ē _____________________ ____________________</w:t>
            </w:r>
            <w:proofErr w:type="gramStart"/>
            <w:r>
              <w:rPr>
                <w:lang w:val="en-US" w:bidi="ar-SY"/>
              </w:rPr>
              <w:t>_ .</w:t>
            </w:r>
            <w:proofErr w:type="gramEnd"/>
            <w:r>
              <w:rPr>
                <w:lang w:val="en-US" w:bidi="ar-SY"/>
              </w:rPr>
              <w:t xml:space="preserve"> – waḷḷa mā twazzanit _____________________ _____________________ _____________________, </w:t>
            </w:r>
            <w:r w:rsidR="00D7289A">
              <w:rPr>
                <w:lang w:val="en-US" w:bidi="ar-SY"/>
              </w:rPr>
              <w:t>ˀ</w:t>
            </w:r>
            <w:r>
              <w:rPr>
                <w:lang w:val="en-US" w:bidi="ar-SY"/>
              </w:rPr>
              <w:t>ē.</w:t>
            </w:r>
          </w:p>
        </w:tc>
        <w:tc>
          <w:tcPr>
            <w:tcW w:w="4253" w:type="dxa"/>
          </w:tcPr>
          <w:p w:rsidR="00A608C2" w:rsidRPr="00A608C2" w:rsidRDefault="00A608C2" w:rsidP="00A608C2">
            <w:pPr>
              <w:rPr>
                <w:lang w:val="en-US"/>
              </w:rPr>
            </w:pPr>
          </w:p>
        </w:tc>
      </w:tr>
      <w:tr w:rsidR="00A608C2" w:rsidRPr="00DE5874" w:rsidTr="006F14EF">
        <w:tc>
          <w:tcPr>
            <w:tcW w:w="850" w:type="dxa"/>
          </w:tcPr>
          <w:p w:rsidR="00A608C2" w:rsidRDefault="00DE5874" w:rsidP="00A608C2">
            <w:pPr>
              <w:rPr>
                <w:lang w:val="en-US"/>
              </w:rPr>
            </w:pPr>
            <w:r>
              <w:rPr>
                <w:lang w:val="en-US"/>
              </w:rPr>
              <w:t>2.07</w:t>
            </w:r>
          </w:p>
        </w:tc>
        <w:tc>
          <w:tcPr>
            <w:tcW w:w="3969" w:type="dxa"/>
          </w:tcPr>
          <w:p w:rsidR="00A608C2" w:rsidRPr="00DE5874" w:rsidRDefault="00DE5874" w:rsidP="00DE5874">
            <w:pPr>
              <w:rPr>
                <w:lang w:val="en-US" w:bidi="ar-SY"/>
              </w:rPr>
            </w:pPr>
            <w:r w:rsidRPr="00DE5874">
              <w:rPr>
                <w:lang w:val="en-US" w:bidi="ar-SY"/>
              </w:rPr>
              <w:t xml:space="preserve">_____________________ _____________________ _____________________ </w:t>
            </w:r>
            <w:proofErr w:type="gramStart"/>
            <w:r w:rsidRPr="00DE5874">
              <w:rPr>
                <w:lang w:val="en-US" w:bidi="ar-SY"/>
              </w:rPr>
              <w:t>šī ?</w:t>
            </w:r>
            <w:proofErr w:type="gramEnd"/>
            <w:r w:rsidRPr="00DE5874">
              <w:rPr>
                <w:lang w:val="en-US" w:bidi="ar-SY"/>
              </w:rPr>
              <w:t xml:space="preserve"> – ______________ – _____________________ nōmak yṣīr ṣiḥḥatli ____________________</w:t>
            </w:r>
            <w:proofErr w:type="gramStart"/>
            <w:r w:rsidRPr="00DE5874">
              <w:rPr>
                <w:lang w:val="en-US" w:bidi="ar-SY"/>
              </w:rPr>
              <w:t>_ .</w:t>
            </w:r>
            <w:proofErr w:type="gramEnd"/>
            <w:r w:rsidRPr="00DE5874">
              <w:rPr>
                <w:lang w:val="en-US" w:bidi="ar-SY"/>
              </w:rPr>
              <w:t xml:space="preserve"> – _____________________ titin, _____________________ mesala _____________________in yābse </w:t>
            </w:r>
            <w:r>
              <w:rPr>
                <w:lang w:val="en-US" w:bidi="ar-SY"/>
              </w:rPr>
              <w:t>_____________________</w:t>
            </w:r>
          </w:p>
        </w:tc>
        <w:tc>
          <w:tcPr>
            <w:tcW w:w="4253" w:type="dxa"/>
          </w:tcPr>
          <w:p w:rsidR="00A608C2" w:rsidRPr="00DE5874" w:rsidRDefault="00A608C2" w:rsidP="00A608C2">
            <w:pPr>
              <w:rPr>
                <w:lang w:val="en-US"/>
              </w:rPr>
            </w:pPr>
          </w:p>
        </w:tc>
      </w:tr>
      <w:tr w:rsidR="00DE5874" w:rsidRPr="00DE5874" w:rsidTr="006F14EF">
        <w:tc>
          <w:tcPr>
            <w:tcW w:w="850" w:type="dxa"/>
          </w:tcPr>
          <w:p w:rsidR="00DE5874" w:rsidRDefault="00DE5874" w:rsidP="00A608C2">
            <w:pPr>
              <w:rPr>
                <w:lang w:val="en-US"/>
              </w:rPr>
            </w:pPr>
            <w:r>
              <w:rPr>
                <w:lang w:val="en-US"/>
              </w:rPr>
              <w:t>2.17</w:t>
            </w:r>
          </w:p>
        </w:tc>
        <w:tc>
          <w:tcPr>
            <w:tcW w:w="3969" w:type="dxa"/>
          </w:tcPr>
          <w:p w:rsidR="00DE5874" w:rsidRPr="00DE5874" w:rsidRDefault="00DE5874" w:rsidP="00DE5874">
            <w:pPr>
              <w:rPr>
                <w:lang w:val="en-US" w:bidi="ar-SY"/>
              </w:rPr>
            </w:pPr>
            <w:r>
              <w:rPr>
                <w:lang w:val="en-US" w:bidi="ar-SY"/>
              </w:rPr>
              <w:t>_____________________ _____________________ tēbas _____________________, _____________________ _____________________ yā _____________________ _____________________ yā _____________________ šinu, yapraqha šēn mā _____________________ štaġil mā _____________________ _____________________</w:t>
            </w:r>
          </w:p>
        </w:tc>
        <w:tc>
          <w:tcPr>
            <w:tcW w:w="4253" w:type="dxa"/>
          </w:tcPr>
          <w:p w:rsidR="00DE5874" w:rsidRPr="00DE5874" w:rsidRDefault="00DE5874" w:rsidP="00A608C2">
            <w:pPr>
              <w:rPr>
                <w:lang w:val="en-US"/>
              </w:rPr>
            </w:pPr>
          </w:p>
        </w:tc>
      </w:tr>
      <w:tr w:rsidR="00DE5874" w:rsidRPr="00DE5874" w:rsidTr="006F14EF">
        <w:tc>
          <w:tcPr>
            <w:tcW w:w="850" w:type="dxa"/>
          </w:tcPr>
          <w:p w:rsidR="00DE5874" w:rsidRDefault="00DE5874" w:rsidP="00A608C2">
            <w:pPr>
              <w:rPr>
                <w:lang w:val="en-US"/>
              </w:rPr>
            </w:pPr>
            <w:r>
              <w:rPr>
                <w:lang w:val="en-US"/>
              </w:rPr>
              <w:t>2.26</w:t>
            </w:r>
          </w:p>
        </w:tc>
        <w:tc>
          <w:tcPr>
            <w:tcW w:w="3969" w:type="dxa"/>
          </w:tcPr>
          <w:p w:rsidR="00DE5874" w:rsidRDefault="00D7289A" w:rsidP="00DE5874">
            <w:pPr>
              <w:rPr>
                <w:lang w:val="en-US" w:bidi="ar-SY"/>
              </w:rPr>
            </w:pPr>
            <w:r>
              <w:rPr>
                <w:lang w:val="en-US" w:bidi="ar-SY"/>
              </w:rPr>
              <w:t>ˀ</w:t>
            </w:r>
            <w:r w:rsidR="00DE5874">
              <w:rPr>
                <w:lang w:val="en-US" w:bidi="ar-SY"/>
              </w:rPr>
              <w:t>arīd _____________________ titin tiflaḥ _____________________ miṯil _____________________ _____________________ bī _____________________ _____________________ gūm – ǧannanni – ǧannanni.  – yābani šift al-tarči _____________________ ygūm _____________________ – rangu _____________________ mū _____________________ _____________________</w:t>
            </w:r>
          </w:p>
        </w:tc>
        <w:tc>
          <w:tcPr>
            <w:tcW w:w="4253" w:type="dxa"/>
          </w:tcPr>
          <w:p w:rsidR="00DE5874" w:rsidRPr="00DE5874" w:rsidRDefault="00DE5874" w:rsidP="00A608C2">
            <w:pPr>
              <w:rPr>
                <w:lang w:val="en-US"/>
              </w:rPr>
            </w:pPr>
          </w:p>
        </w:tc>
      </w:tr>
      <w:tr w:rsidR="00DE5874" w:rsidRPr="00DE5874" w:rsidTr="006F14EF">
        <w:tc>
          <w:tcPr>
            <w:tcW w:w="850" w:type="dxa"/>
          </w:tcPr>
          <w:p w:rsidR="00DE5874" w:rsidRDefault="00DE5874" w:rsidP="00A608C2">
            <w:pPr>
              <w:rPr>
                <w:lang w:val="en-US"/>
              </w:rPr>
            </w:pPr>
            <w:r>
              <w:rPr>
                <w:lang w:val="en-US"/>
              </w:rPr>
              <w:t>2.48</w:t>
            </w:r>
          </w:p>
        </w:tc>
        <w:tc>
          <w:tcPr>
            <w:tcW w:w="3969" w:type="dxa"/>
          </w:tcPr>
          <w:p w:rsidR="00DE5874" w:rsidRPr="00DE5874" w:rsidRDefault="00DE5874" w:rsidP="00DE5874">
            <w:r>
              <w:rPr>
                <w:lang w:val="en-US" w:bidi="ar-SY"/>
              </w:rPr>
              <w:t xml:space="preserve">_____________________ _____________________ddam, </w:t>
            </w:r>
            <w:r w:rsidR="00D7289A">
              <w:rPr>
                <w:lang w:val="en-US" w:bidi="ar-SY"/>
              </w:rPr>
              <w:t>ˀ</w:t>
            </w:r>
            <w:r>
              <w:rPr>
                <w:lang w:val="en-US" w:bidi="ar-SY"/>
              </w:rPr>
              <w:t>al-mi</w:t>
            </w:r>
            <w:r w:rsidR="00D7289A">
              <w:rPr>
                <w:lang w:val="en-US" w:bidi="ar-SY"/>
              </w:rPr>
              <w:t>ˁ</w:t>
            </w:r>
            <w:r>
              <w:rPr>
                <w:lang w:val="en-US" w:bidi="ar-SY"/>
              </w:rPr>
              <w:t xml:space="preserve">de dāyim _____________________ </w:t>
            </w:r>
            <w:r w:rsidR="00D7289A">
              <w:rPr>
                <w:lang w:val="en-US" w:bidi="ar-SY"/>
              </w:rPr>
              <w:t>ˀ</w:t>
            </w:r>
            <w:r>
              <w:rPr>
                <w:lang w:val="en-US" w:bidi="ar-SY"/>
              </w:rPr>
              <w:t xml:space="preserve">arīdu </w:t>
            </w:r>
            <w:r w:rsidR="00D7289A">
              <w:rPr>
                <w:lang w:val="en-US" w:bidi="ar-SY"/>
              </w:rPr>
              <w:t>ˀ</w:t>
            </w:r>
            <w:r>
              <w:rPr>
                <w:lang w:val="en-US" w:bidi="ar-SY"/>
              </w:rPr>
              <w:t xml:space="preserve">at_______________č at-titin, _____________________ </w:t>
            </w:r>
            <w:r>
              <w:t xml:space="preserve">mā-min? </w:t>
            </w:r>
            <w:r>
              <w:rPr>
                <w:lang w:val="en-US" w:bidi="ar-SY"/>
              </w:rPr>
              <w:t xml:space="preserve">_____________________ </w:t>
            </w:r>
            <w:proofErr w:type="gramStart"/>
            <w:r>
              <w:rPr>
                <w:lang w:val="en-US" w:bidi="ar-SY"/>
              </w:rPr>
              <w:t>malyān</w:t>
            </w:r>
            <w:proofErr w:type="gramEnd"/>
            <w:r>
              <w:rPr>
                <w:lang w:val="en-US" w:bidi="ar-SY"/>
              </w:rPr>
              <w:t xml:space="preserve"> _____________________ _____________________ mā duwwaš, _____________________ _____________________</w:t>
            </w:r>
            <w:r>
              <w:t xml:space="preserve"> </w:t>
            </w:r>
            <w:r>
              <w:rPr>
                <w:lang w:val="en-US" w:bidi="ar-SY"/>
              </w:rPr>
              <w:t>_____________________ ______________________ ____________________ dāyim malyān.</w:t>
            </w:r>
          </w:p>
        </w:tc>
        <w:tc>
          <w:tcPr>
            <w:tcW w:w="4253" w:type="dxa"/>
          </w:tcPr>
          <w:p w:rsidR="00DE5874" w:rsidRPr="00DE5874" w:rsidRDefault="00DE5874" w:rsidP="00A608C2">
            <w:pPr>
              <w:rPr>
                <w:lang w:val="en-US"/>
              </w:rPr>
            </w:pPr>
          </w:p>
        </w:tc>
      </w:tr>
    </w:tbl>
    <w:p w:rsidR="006F14EF" w:rsidRPr="00A608C2" w:rsidRDefault="00A608C2" w:rsidP="006E14BD">
      <w:pPr>
        <w:pStyle w:val="Beschriftung"/>
        <w:rPr>
          <w:lang w:val="en-US"/>
        </w:rPr>
      </w:pPr>
      <w:proofErr w:type="gramStart"/>
      <w:r>
        <w:rPr>
          <w:lang w:val="en-US"/>
        </w:rPr>
        <w:t>bis</w:t>
      </w:r>
      <w:proofErr w:type="gramEnd"/>
      <w:r>
        <w:rPr>
          <w:lang w:val="en-US"/>
        </w:rPr>
        <w:t xml:space="preserve"> 3.12</w:t>
      </w:r>
    </w:p>
    <w:p w:rsidR="007301F3" w:rsidRPr="00A608C2" w:rsidRDefault="007301F3">
      <w:pPr>
        <w:rPr>
          <w:lang w:val="en-US"/>
        </w:rPr>
      </w:pPr>
      <w:r w:rsidRPr="00A608C2">
        <w:rPr>
          <w:lang w:val="en-US"/>
        </w:rPr>
        <w:br w:type="page"/>
      </w:r>
    </w:p>
    <w:p w:rsidR="007301F3" w:rsidRPr="009C1379" w:rsidRDefault="007301F3" w:rsidP="009C1379">
      <w:pPr>
        <w:pStyle w:val="berschrift2"/>
        <w:rPr>
          <w:noProof/>
          <w:lang w:val="en-US"/>
        </w:rPr>
      </w:pPr>
      <w:r w:rsidRPr="009C1379">
        <w:rPr>
          <w:noProof/>
          <w:lang w:val="en-US"/>
        </w:rPr>
        <w:t>Urfa-033: Sheikh Nifil</w:t>
      </w:r>
      <w:r w:rsidR="009C1379" w:rsidRPr="009C1379">
        <w:rPr>
          <w:noProof/>
          <w:lang w:val="en-US"/>
        </w:rPr>
        <w:t xml:space="preserve"> </w:t>
      </w:r>
      <w:r w:rsidR="009C1379" w:rsidRPr="00EC6A71">
        <w:rPr>
          <w:color w:val="00B050"/>
          <w:lang w:val="en-US"/>
        </w:rPr>
        <w:t>[</w:t>
      </w:r>
      <w:r w:rsidR="009C1379">
        <w:rPr>
          <w:color w:val="00B050"/>
          <w:lang w:val="en-US"/>
        </w:rPr>
        <w:t>new]</w:t>
      </w:r>
    </w:p>
    <w:p w:rsidR="007301F3" w:rsidRPr="00046C89" w:rsidRDefault="007301F3" w:rsidP="00A608C2">
      <w:pPr>
        <w:pStyle w:val="Liste"/>
        <w:rPr>
          <w:noProof/>
          <w:lang w:val="en-US"/>
        </w:rPr>
      </w:pPr>
      <w:r w:rsidRPr="00046C89">
        <w:rPr>
          <w:noProof/>
          <w:lang w:val="en-US"/>
        </w:rPr>
        <w:t xml:space="preserve">Ismail, 7.5.2010, </w:t>
      </w:r>
    </w:p>
    <w:p w:rsidR="005E0956" w:rsidRPr="00A608C2" w:rsidRDefault="00A0128E" w:rsidP="00A608C2">
      <w:pPr>
        <w:pStyle w:val="Liste"/>
        <w:rPr>
          <w:lang w:val="en-US"/>
        </w:rPr>
      </w:pPr>
      <w:r w:rsidRPr="00A608C2">
        <w:rPr>
          <w:lang w:val="en-US"/>
        </w:rPr>
        <w:t xml:space="preserve">4:37 (Rest Abdalqadir bis </w:t>
      </w:r>
      <w:r w:rsidR="007301F3" w:rsidRPr="00A608C2">
        <w:rPr>
          <w:lang w:val="en-US"/>
        </w:rPr>
        <w:t>7:30</w:t>
      </w:r>
      <w:r w:rsidRPr="00A608C2">
        <w:rPr>
          <w:lang w:val="en-US"/>
        </w:rPr>
        <w:t>)</w:t>
      </w:r>
    </w:p>
    <w:tbl>
      <w:tblPr>
        <w:tblStyle w:val="Tabellenraster"/>
        <w:tblW w:w="0" w:type="auto"/>
        <w:tblLook w:val="0400" w:firstRow="0" w:lastRow="0" w:firstColumn="0" w:lastColumn="0" w:noHBand="0" w:noVBand="1"/>
      </w:tblPr>
      <w:tblGrid>
        <w:gridCol w:w="601"/>
        <w:gridCol w:w="4253"/>
        <w:gridCol w:w="4253"/>
      </w:tblGrid>
      <w:tr w:rsidR="007301F3" w:rsidTr="00B87FF9">
        <w:tc>
          <w:tcPr>
            <w:tcW w:w="567" w:type="dxa"/>
          </w:tcPr>
          <w:p w:rsidR="007301F3" w:rsidRDefault="007301F3" w:rsidP="00B87FF9">
            <w:pPr>
              <w:rPr>
                <w:lang w:val="en-US"/>
              </w:rPr>
            </w:pPr>
            <w:r>
              <w:rPr>
                <w:lang w:val="en-US"/>
              </w:rPr>
              <w:t>0</w:t>
            </w:r>
            <w:r w:rsidR="00BC79A1">
              <w:rPr>
                <w:lang w:val="en-US"/>
              </w:rPr>
              <w:t>.7</w:t>
            </w:r>
          </w:p>
        </w:tc>
        <w:tc>
          <w:tcPr>
            <w:tcW w:w="4253" w:type="dxa"/>
          </w:tcPr>
          <w:p w:rsidR="007301F3" w:rsidRPr="00BC79A1" w:rsidRDefault="00BC79A1" w:rsidP="00B87FF9">
            <w:pPr>
              <w:rPr>
                <w:lang w:val="en-US" w:bidi="ar-SY"/>
              </w:rPr>
            </w:pPr>
            <w:proofErr w:type="gramStart"/>
            <w:r>
              <w:rPr>
                <w:lang w:val="en-US"/>
              </w:rPr>
              <w:t>nahāṛ</w:t>
            </w:r>
            <w:proofErr w:type="gramEnd"/>
            <w:r>
              <w:rPr>
                <w:lang w:val="en-US"/>
              </w:rPr>
              <w:t xml:space="preserve"> ____________________ ____________________ zimān ar-rasūl </w:t>
            </w:r>
            <w:r w:rsidR="00D7289A">
              <w:rPr>
                <w:lang w:val="en-US"/>
              </w:rPr>
              <w:t>ˁ</w:t>
            </w:r>
            <w:r>
              <w:rPr>
                <w:lang w:val="en-US"/>
              </w:rPr>
              <w:t xml:space="preserve">alē aṣ-ṣalāt w-as-salām, hazreti Muḥammad, rāyḥīn </w:t>
            </w:r>
            <w:r w:rsidR="00D7289A">
              <w:rPr>
                <w:lang w:val="en-US"/>
              </w:rPr>
              <w:t>ˁ</w:t>
            </w:r>
            <w:r>
              <w:rPr>
                <w:lang w:val="en-US"/>
              </w:rPr>
              <w:t xml:space="preserve">a-l-ḥarib, </w:t>
            </w:r>
            <w:r w:rsidR="00D7289A">
              <w:rPr>
                <w:lang w:val="en-US"/>
              </w:rPr>
              <w:t>ˁ</w:t>
            </w:r>
            <w:r>
              <w:rPr>
                <w:lang w:val="en-US"/>
              </w:rPr>
              <w:t>a-l-ḥarib, ḏ̣āllīn hafte, xam</w:t>
            </w:r>
            <w:r w:rsidRPr="00BC79A1">
              <w:rPr>
                <w:lang w:val="en-US" w:bidi="ar-SY"/>
              </w:rPr>
              <w:t>ǝs</w:t>
            </w:r>
            <w:r>
              <w:rPr>
                <w:lang w:val="en-US" w:bidi="ar-SY"/>
              </w:rPr>
              <w:t>ṭa</w:t>
            </w:r>
            <w:r w:rsidR="00D7289A">
              <w:rPr>
                <w:lang w:val="en-US" w:bidi="ar-SY"/>
              </w:rPr>
              <w:t>ˁ</w:t>
            </w:r>
            <w:r>
              <w:rPr>
                <w:lang w:val="en-US" w:bidi="ar-SY"/>
              </w:rPr>
              <w:t xml:space="preserve">š yōm, </w:t>
            </w:r>
            <w:r w:rsidR="00D7289A">
              <w:rPr>
                <w:lang w:val="en-US" w:bidi="ar-SY"/>
              </w:rPr>
              <w:t>ˁ</w:t>
            </w:r>
            <w:r>
              <w:rPr>
                <w:lang w:val="en-US" w:bidi="ar-SY"/>
              </w:rPr>
              <w:t>išrīn yōm b-al-ḥarib.</w:t>
            </w:r>
          </w:p>
        </w:tc>
        <w:tc>
          <w:tcPr>
            <w:tcW w:w="4253" w:type="dxa"/>
          </w:tcPr>
          <w:p w:rsidR="007301F3" w:rsidRDefault="007301F3" w:rsidP="00B87FF9">
            <w:pPr>
              <w:rPr>
                <w:lang w:val="en-US"/>
              </w:rPr>
            </w:pPr>
          </w:p>
        </w:tc>
      </w:tr>
      <w:tr w:rsidR="00BC79A1" w:rsidTr="00B87FF9">
        <w:tc>
          <w:tcPr>
            <w:tcW w:w="567" w:type="dxa"/>
          </w:tcPr>
          <w:p w:rsidR="00BC79A1" w:rsidRDefault="00BC79A1" w:rsidP="00B87FF9">
            <w:pPr>
              <w:rPr>
                <w:lang w:val="en-US"/>
              </w:rPr>
            </w:pPr>
            <w:r>
              <w:rPr>
                <w:lang w:val="en-US"/>
              </w:rPr>
              <w:t>0.25</w:t>
            </w:r>
          </w:p>
        </w:tc>
        <w:tc>
          <w:tcPr>
            <w:tcW w:w="4253" w:type="dxa"/>
          </w:tcPr>
          <w:p w:rsidR="00BC79A1" w:rsidRDefault="00BC79A1" w:rsidP="00BC79A1">
            <w:pPr>
              <w:rPr>
                <w:lang w:val="en-US"/>
              </w:rPr>
            </w:pPr>
            <w:proofErr w:type="gramStart"/>
            <w:r>
              <w:rPr>
                <w:lang w:val="en-US"/>
              </w:rPr>
              <w:t>w</w:t>
            </w:r>
            <w:proofErr w:type="gramEnd"/>
            <w:r>
              <w:rPr>
                <w:lang w:val="en-US"/>
              </w:rPr>
              <w:t xml:space="preserve"> yōmin rāyḥīn, ḏ̣āllīn b-al-ḥarib ǧa</w:t>
            </w:r>
            <w:r w:rsidR="00D7289A">
              <w:rPr>
                <w:lang w:val="en-US"/>
              </w:rPr>
              <w:t>ˁ</w:t>
            </w:r>
            <w:r>
              <w:rPr>
                <w:lang w:val="en-US"/>
              </w:rPr>
              <w:t xml:space="preserve">-yruddūn min ḥarib </w:t>
            </w:r>
            <w:r w:rsidR="00D7289A">
              <w:rPr>
                <w:lang w:val="en-US"/>
              </w:rPr>
              <w:t>ˁ</w:t>
            </w:r>
            <w:r>
              <w:rPr>
                <w:lang w:val="en-US"/>
              </w:rPr>
              <w:t xml:space="preserve">ala byūthum, b-sāgtha, b-sāgtha ṣaḥābt an-nibi wāḥad zād </w:t>
            </w:r>
            <w:r w:rsidR="00D7289A">
              <w:rPr>
                <w:lang w:val="en-US"/>
              </w:rPr>
              <w:t>ˀ</w:t>
            </w:r>
            <w:r>
              <w:rPr>
                <w:lang w:val="en-US"/>
              </w:rPr>
              <w:t xml:space="preserve">ismu Nifil, Nifil ᵊb-sāgtha an-nibi </w:t>
            </w:r>
            <w:r w:rsidR="00D7289A">
              <w:rPr>
                <w:lang w:val="en-US"/>
              </w:rPr>
              <w:t>ˁ</w:t>
            </w:r>
            <w:r>
              <w:rPr>
                <w:lang w:val="en-US"/>
              </w:rPr>
              <w:t>alē aṣ-ṣalāt w-as-salām.</w:t>
            </w:r>
          </w:p>
        </w:tc>
        <w:tc>
          <w:tcPr>
            <w:tcW w:w="4253" w:type="dxa"/>
          </w:tcPr>
          <w:p w:rsidR="00BC79A1" w:rsidRDefault="00BC79A1" w:rsidP="00B87FF9">
            <w:pPr>
              <w:rPr>
                <w:lang w:val="en-US"/>
              </w:rPr>
            </w:pPr>
          </w:p>
        </w:tc>
      </w:tr>
      <w:tr w:rsidR="00BC79A1" w:rsidRPr="00BC79A1" w:rsidTr="00B87FF9">
        <w:tc>
          <w:tcPr>
            <w:tcW w:w="567" w:type="dxa"/>
          </w:tcPr>
          <w:p w:rsidR="00BC79A1" w:rsidRDefault="00BC79A1" w:rsidP="00B87FF9">
            <w:pPr>
              <w:rPr>
                <w:lang w:val="en-US"/>
              </w:rPr>
            </w:pPr>
            <w:r>
              <w:rPr>
                <w:lang w:val="en-US"/>
              </w:rPr>
              <w:t>0.39</w:t>
            </w:r>
          </w:p>
        </w:tc>
        <w:tc>
          <w:tcPr>
            <w:tcW w:w="4253" w:type="dxa"/>
          </w:tcPr>
          <w:p w:rsidR="00BC79A1" w:rsidRPr="00BC79A1" w:rsidRDefault="00BC79A1" w:rsidP="00BC79A1">
            <w:pPr>
              <w:rPr>
                <w:lang w:val="en-US"/>
              </w:rPr>
            </w:pPr>
            <w:r w:rsidRPr="00BC79A1">
              <w:rPr>
                <w:lang w:val="en-US"/>
              </w:rPr>
              <w:t xml:space="preserve">Nifil, b-al-ḥarib hāḏa, </w:t>
            </w:r>
            <w:r>
              <w:rPr>
                <w:lang w:val="en-US"/>
              </w:rPr>
              <w:t>miš</w:t>
            </w:r>
            <w:r w:rsidRPr="00BC79A1">
              <w:rPr>
                <w:lang w:val="en-US"/>
              </w:rPr>
              <w:t>tahid, šah</w:t>
            </w:r>
            <w:r>
              <w:rPr>
                <w:lang w:val="en-US"/>
              </w:rPr>
              <w:t>īd, ṣāyir šahīd, maḏbūḥ ya</w:t>
            </w:r>
            <w:r w:rsidR="00D7289A">
              <w:rPr>
                <w:lang w:val="en-US"/>
              </w:rPr>
              <w:t>ˁ</w:t>
            </w:r>
            <w:r>
              <w:rPr>
                <w:lang w:val="en-US"/>
              </w:rPr>
              <w:t xml:space="preserve">ni mayyit, ṣāyir šahīd w-ar-rasūl </w:t>
            </w:r>
            <w:r w:rsidR="00D7289A">
              <w:rPr>
                <w:lang w:val="en-US"/>
              </w:rPr>
              <w:t>ˁ</w:t>
            </w:r>
            <w:r>
              <w:rPr>
                <w:lang w:val="en-US"/>
              </w:rPr>
              <w:t xml:space="preserve">alē aṣ-ṣalāt w-as-salām w hazreti </w:t>
            </w:r>
            <w:r w:rsidR="00D7289A">
              <w:rPr>
                <w:lang w:val="en-US"/>
              </w:rPr>
              <w:t>ˁ</w:t>
            </w:r>
            <w:r>
              <w:rPr>
                <w:lang w:val="en-US"/>
              </w:rPr>
              <w:t>Ali w-Abu Bakir aṣ-ṣaddīq dām</w:t>
            </w:r>
            <w:r w:rsidR="002B39D9">
              <w:rPr>
                <w:lang w:val="en-US"/>
              </w:rPr>
              <w:t>m</w:t>
            </w:r>
            <w:r>
              <w:rPr>
                <w:lang w:val="en-US"/>
              </w:rPr>
              <w:t xml:space="preserve">īnu mǝṭraḥ-in mištahid w ǧāyīn </w:t>
            </w:r>
            <w:r w:rsidR="00D7289A">
              <w:rPr>
                <w:lang w:val="en-US"/>
              </w:rPr>
              <w:t>ˁ</w:t>
            </w:r>
            <w:r>
              <w:rPr>
                <w:lang w:val="en-US"/>
              </w:rPr>
              <w:t>ala byūthum.</w:t>
            </w:r>
          </w:p>
        </w:tc>
        <w:tc>
          <w:tcPr>
            <w:tcW w:w="4253" w:type="dxa"/>
          </w:tcPr>
          <w:p w:rsidR="00BC79A1" w:rsidRPr="00BC79A1" w:rsidRDefault="00BC79A1" w:rsidP="00B87FF9">
            <w:pPr>
              <w:rPr>
                <w:lang w:val="en-US"/>
              </w:rPr>
            </w:pPr>
          </w:p>
        </w:tc>
      </w:tr>
      <w:tr w:rsidR="00BC79A1" w:rsidRPr="00BC79A1" w:rsidTr="00B87FF9">
        <w:tc>
          <w:tcPr>
            <w:tcW w:w="567" w:type="dxa"/>
          </w:tcPr>
          <w:p w:rsidR="00BC79A1" w:rsidRDefault="00BC79A1" w:rsidP="00B87FF9">
            <w:pPr>
              <w:rPr>
                <w:lang w:val="en-US"/>
              </w:rPr>
            </w:pPr>
            <w:r>
              <w:rPr>
                <w:lang w:val="en-US"/>
              </w:rPr>
              <w:t>0.58</w:t>
            </w:r>
          </w:p>
        </w:tc>
        <w:tc>
          <w:tcPr>
            <w:tcW w:w="4253" w:type="dxa"/>
          </w:tcPr>
          <w:p w:rsidR="00BC79A1" w:rsidRPr="00B87FF9" w:rsidRDefault="00B87FF9" w:rsidP="00B87FF9">
            <w:pPr>
              <w:rPr>
                <w:lang w:val="en-US" w:bidi="ar-SY"/>
              </w:rPr>
            </w:pPr>
            <w:r>
              <w:rPr>
                <w:lang w:val="en-US"/>
              </w:rPr>
              <w:t>Nifil, yōmin rā</w:t>
            </w:r>
            <w:r w:rsidR="00D7289A">
              <w:rPr>
                <w:lang w:val="en-US"/>
              </w:rPr>
              <w:t>ˁ</w:t>
            </w:r>
            <w:r>
              <w:rPr>
                <w:lang w:val="en-US"/>
              </w:rPr>
              <w:t xml:space="preserve">it bētu, ḥarimtu </w:t>
            </w:r>
            <w:r w:rsidR="00D7289A">
              <w:rPr>
                <w:lang w:val="en-US"/>
              </w:rPr>
              <w:t>ˀ</w:t>
            </w:r>
            <w:r>
              <w:rPr>
                <w:lang w:val="en-US"/>
              </w:rPr>
              <w:t xml:space="preserve">aaa ṭābi ____________________ </w:t>
            </w:r>
            <w:r w:rsidR="00D7289A">
              <w:rPr>
                <w:lang w:val="en-US"/>
              </w:rPr>
              <w:t>ˁ</w:t>
            </w:r>
            <w:r>
              <w:rPr>
                <w:lang w:val="en-US"/>
              </w:rPr>
              <w:t>ala gal</w:t>
            </w:r>
            <w:r>
              <w:t xml:space="preserve">ᵊbha </w:t>
            </w:r>
            <w:r w:rsidR="00D7289A">
              <w:t>ˀ</w:t>
            </w:r>
            <w:r>
              <w:t xml:space="preserve">inno zlimithe mayyit ta-ngūl waḷḷa xāyfe, </w:t>
            </w:r>
            <w:r w:rsidR="00D7289A">
              <w:t>ˁ</w:t>
            </w:r>
            <w:r>
              <w:t xml:space="preserve">alēha xōf, wāṣfīn </w:t>
            </w:r>
            <w:r w:rsidR="00D7289A">
              <w:t>ˁ</w:t>
            </w:r>
            <w:r>
              <w:t xml:space="preserve">ala… aṣ-ṣaḥābe w-ar-rasūl yōmin yiǧūn </w:t>
            </w:r>
            <w:r w:rsidR="00D7289A">
              <w:t>ˁ</w:t>
            </w:r>
            <w:r>
              <w:t>ala dar</w:t>
            </w:r>
            <w:r w:rsidRPr="00B87FF9">
              <w:rPr>
                <w:vertAlign w:val="superscript"/>
              </w:rPr>
              <w:t>i</w:t>
            </w:r>
            <w:r>
              <w:t xml:space="preserve">bhum </w:t>
            </w:r>
            <w:r>
              <w:rPr>
                <w:lang w:val="en-US"/>
              </w:rPr>
              <w:t>____________________ -ilhum.</w:t>
            </w:r>
          </w:p>
        </w:tc>
        <w:tc>
          <w:tcPr>
            <w:tcW w:w="4253" w:type="dxa"/>
          </w:tcPr>
          <w:p w:rsidR="00BC79A1" w:rsidRPr="00BC79A1" w:rsidRDefault="00BC79A1" w:rsidP="00B87FF9">
            <w:pPr>
              <w:rPr>
                <w:lang w:val="en-US"/>
              </w:rPr>
            </w:pPr>
          </w:p>
        </w:tc>
      </w:tr>
      <w:tr w:rsidR="00B87FF9" w:rsidRPr="00BC79A1" w:rsidTr="00B87FF9">
        <w:tc>
          <w:tcPr>
            <w:tcW w:w="567" w:type="dxa"/>
          </w:tcPr>
          <w:p w:rsidR="00B87FF9" w:rsidRDefault="00B87FF9" w:rsidP="00B87FF9">
            <w:pPr>
              <w:rPr>
                <w:lang w:val="en-US"/>
              </w:rPr>
            </w:pPr>
            <w:r>
              <w:rPr>
                <w:lang w:val="en-US"/>
              </w:rPr>
              <w:t>1.15</w:t>
            </w:r>
          </w:p>
        </w:tc>
        <w:tc>
          <w:tcPr>
            <w:tcW w:w="4253" w:type="dxa"/>
          </w:tcPr>
          <w:p w:rsidR="00B87FF9" w:rsidRDefault="00D7289A" w:rsidP="00B87FF9">
            <w:pPr>
              <w:rPr>
                <w:lang w:val="en-US"/>
              </w:rPr>
            </w:pPr>
            <w:r>
              <w:rPr>
                <w:lang w:val="en-US"/>
              </w:rPr>
              <w:t>ˀ</w:t>
            </w:r>
            <w:r w:rsidR="00B87FF9">
              <w:rPr>
                <w:lang w:val="en-US"/>
              </w:rPr>
              <w:t>awwal ar-rasūl qāfiltu min ǧiddām, ǧa</w:t>
            </w:r>
            <w:r>
              <w:rPr>
                <w:lang w:val="en-US"/>
              </w:rPr>
              <w:t>ˁ</w:t>
            </w:r>
            <w:r w:rsidR="00B87FF9">
              <w:rPr>
                <w:lang w:val="en-US"/>
              </w:rPr>
              <w:t>-tiǧi, gālat “yā ḥabīb Aḷḷa, yā rasūl Aḷḷa! ᵊzlimti Nifil, wēnu ____________________ b-sāgithum ____________________ mā-miš, mū __________________</w:t>
            </w:r>
            <w:proofErr w:type="gramStart"/>
            <w:r w:rsidR="00B87FF9">
              <w:rPr>
                <w:lang w:val="en-US"/>
              </w:rPr>
              <w:t>_ .</w:t>
            </w:r>
            <w:proofErr w:type="gramEnd"/>
            <w:r w:rsidR="00B87FF9">
              <w:rPr>
                <w:lang w:val="en-US"/>
              </w:rPr>
              <w:t>”</w:t>
            </w:r>
          </w:p>
        </w:tc>
        <w:tc>
          <w:tcPr>
            <w:tcW w:w="4253" w:type="dxa"/>
          </w:tcPr>
          <w:p w:rsidR="00B87FF9" w:rsidRPr="00BC79A1" w:rsidRDefault="00B87FF9" w:rsidP="00B87FF9">
            <w:pPr>
              <w:rPr>
                <w:lang w:val="en-US"/>
              </w:rPr>
            </w:pPr>
          </w:p>
        </w:tc>
      </w:tr>
      <w:tr w:rsidR="00B87FF9" w:rsidRPr="00BC79A1" w:rsidTr="00B87FF9">
        <w:tc>
          <w:tcPr>
            <w:tcW w:w="567" w:type="dxa"/>
          </w:tcPr>
          <w:p w:rsidR="00B87FF9" w:rsidRDefault="00B87FF9" w:rsidP="00B87FF9">
            <w:pPr>
              <w:rPr>
                <w:lang w:val="en-US"/>
              </w:rPr>
            </w:pPr>
            <w:r>
              <w:rPr>
                <w:lang w:val="en-US"/>
              </w:rPr>
              <w:t>1.25</w:t>
            </w:r>
          </w:p>
        </w:tc>
        <w:tc>
          <w:tcPr>
            <w:tcW w:w="4253" w:type="dxa"/>
          </w:tcPr>
          <w:p w:rsidR="00B87FF9" w:rsidRDefault="00B87FF9" w:rsidP="009B7250">
            <w:pPr>
              <w:rPr>
                <w:lang w:val="en-US"/>
              </w:rPr>
            </w:pPr>
            <w:proofErr w:type="gramStart"/>
            <w:r>
              <w:rPr>
                <w:lang w:val="en-US"/>
              </w:rPr>
              <w:t>ar-rasūl</w:t>
            </w:r>
            <w:proofErr w:type="gramEnd"/>
            <w:r>
              <w:rPr>
                <w:lang w:val="en-US"/>
              </w:rPr>
              <w:t xml:space="preserve"> </w:t>
            </w:r>
            <w:r w:rsidR="00D7289A">
              <w:rPr>
                <w:lang w:val="en-US"/>
              </w:rPr>
              <w:t>ˁ</w:t>
            </w:r>
            <w:r>
              <w:rPr>
                <w:lang w:val="en-US"/>
              </w:rPr>
              <w:t xml:space="preserve">alē aṣ-ṣalāt w-as-salām ᵊmdaḥḥiǧ. </w:t>
            </w:r>
            <w:proofErr w:type="gramStart"/>
            <w:r>
              <w:rPr>
                <w:lang w:val="en-US"/>
              </w:rPr>
              <w:t>gāl</w:t>
            </w:r>
            <w:proofErr w:type="gramEnd"/>
            <w:r>
              <w:rPr>
                <w:lang w:val="en-US"/>
              </w:rPr>
              <w:t xml:space="preserve"> “š</w:t>
            </w:r>
            <w:r w:rsidR="009B7250">
              <w:rPr>
                <w:lang w:val="en-US"/>
              </w:rPr>
              <w:t>-ilhe da-gūl al-ḥurma hāḏi agūl-lha ____________________ ya</w:t>
            </w:r>
            <w:r w:rsidR="00D7289A">
              <w:rPr>
                <w:lang w:val="en-US"/>
              </w:rPr>
              <w:t>ˁ</w:t>
            </w:r>
            <w:r w:rsidR="009B7250">
              <w:rPr>
                <w:lang w:val="en-US"/>
              </w:rPr>
              <w:t xml:space="preserve">ni. </w:t>
            </w:r>
            <w:r w:rsidR="00D7289A">
              <w:rPr>
                <w:lang w:val="en-US"/>
              </w:rPr>
              <w:t>ˀ</w:t>
            </w:r>
            <w:r w:rsidR="009B7250">
              <w:rPr>
                <w:lang w:val="en-US"/>
              </w:rPr>
              <w:t>axaǧilhe wēya ___________________</w:t>
            </w:r>
            <w:proofErr w:type="gramStart"/>
            <w:r w:rsidR="009B7250">
              <w:rPr>
                <w:lang w:val="en-US"/>
              </w:rPr>
              <w:t>_  šnōn</w:t>
            </w:r>
            <w:proofErr w:type="gramEnd"/>
            <w:r w:rsidR="009B7250">
              <w:rPr>
                <w:lang w:val="en-US"/>
              </w:rPr>
              <w:t xml:space="preserve"> agūl aḥazinhe.”</w:t>
            </w:r>
          </w:p>
        </w:tc>
        <w:tc>
          <w:tcPr>
            <w:tcW w:w="4253" w:type="dxa"/>
          </w:tcPr>
          <w:p w:rsidR="00B87FF9" w:rsidRPr="00BC79A1" w:rsidRDefault="00B87FF9" w:rsidP="00B87FF9">
            <w:pPr>
              <w:rPr>
                <w:lang w:val="en-US"/>
              </w:rPr>
            </w:pPr>
          </w:p>
        </w:tc>
      </w:tr>
      <w:tr w:rsidR="009B7250" w:rsidRPr="00BC79A1" w:rsidTr="00B87FF9">
        <w:tc>
          <w:tcPr>
            <w:tcW w:w="567" w:type="dxa"/>
          </w:tcPr>
          <w:p w:rsidR="009B7250" w:rsidRDefault="009B7250" w:rsidP="00B87FF9">
            <w:pPr>
              <w:rPr>
                <w:lang w:val="en-US"/>
              </w:rPr>
            </w:pPr>
            <w:r>
              <w:rPr>
                <w:lang w:val="en-US"/>
              </w:rPr>
              <w:t>1.40</w:t>
            </w:r>
          </w:p>
        </w:tc>
        <w:tc>
          <w:tcPr>
            <w:tcW w:w="4253" w:type="dxa"/>
          </w:tcPr>
          <w:p w:rsidR="009B7250" w:rsidRDefault="009B7250" w:rsidP="009B7250">
            <w:pPr>
              <w:rPr>
                <w:lang w:val="en-US"/>
              </w:rPr>
            </w:pPr>
            <w:r>
              <w:rPr>
                <w:lang w:val="en-US"/>
              </w:rPr>
              <w:t xml:space="preserve">ᵊmdaḥḥiǧ warā hīčiḏ, yōmin ᵊmdaḥḥiǧ warā </w:t>
            </w:r>
            <w:r w:rsidR="00D7289A">
              <w:rPr>
                <w:lang w:val="en-US"/>
              </w:rPr>
              <w:t>ˀ</w:t>
            </w:r>
            <w:r>
              <w:rPr>
                <w:lang w:val="en-US"/>
              </w:rPr>
              <w:t xml:space="preserve">in hazreti </w:t>
            </w:r>
            <w:r w:rsidR="00D7289A">
              <w:rPr>
                <w:lang w:val="en-US"/>
              </w:rPr>
              <w:t>ˁ</w:t>
            </w:r>
            <w:r>
              <w:rPr>
                <w:lang w:val="en-US"/>
              </w:rPr>
              <w:t xml:space="preserve">Ali raḏ̣iya ḷḷa </w:t>
            </w:r>
            <w:r w:rsidR="00D7289A">
              <w:rPr>
                <w:lang w:val="en-US"/>
              </w:rPr>
              <w:t>ˁ</w:t>
            </w:r>
            <w:r>
              <w:rPr>
                <w:lang w:val="en-US"/>
              </w:rPr>
              <w:t xml:space="preserve">anhu zād b-al-qāfīt al-ikinǧīye ____________________ aṯ-ṯānye. ____________________ </w:t>
            </w:r>
            <w:proofErr w:type="gramStart"/>
            <w:r>
              <w:rPr>
                <w:lang w:val="en-US"/>
              </w:rPr>
              <w:t>hazreti</w:t>
            </w:r>
            <w:proofErr w:type="gramEnd"/>
            <w:r>
              <w:rPr>
                <w:lang w:val="en-US"/>
              </w:rPr>
              <w:t xml:space="preserve"> </w:t>
            </w:r>
            <w:r w:rsidR="00D7289A">
              <w:rPr>
                <w:lang w:val="en-US"/>
              </w:rPr>
              <w:t>ˁ</w:t>
            </w:r>
            <w:r>
              <w:rPr>
                <w:lang w:val="en-US"/>
              </w:rPr>
              <w:t>Ali ____________________ sa</w:t>
            </w:r>
            <w:r w:rsidR="00D7289A">
              <w:rPr>
                <w:lang w:val="en-US"/>
              </w:rPr>
              <w:t>ˁ</w:t>
            </w:r>
            <w:r>
              <w:rPr>
                <w:lang w:val="en-US"/>
              </w:rPr>
              <w:t xml:space="preserve">alatu ____________________ </w:t>
            </w:r>
            <w:r w:rsidR="00D7289A">
              <w:rPr>
                <w:lang w:val="en-US"/>
              </w:rPr>
              <w:t>ˁ</w:t>
            </w:r>
            <w:r>
              <w:rPr>
                <w:lang w:val="en-US"/>
              </w:rPr>
              <w:t xml:space="preserve">aynǝ. </w:t>
            </w:r>
          </w:p>
        </w:tc>
        <w:tc>
          <w:tcPr>
            <w:tcW w:w="4253" w:type="dxa"/>
          </w:tcPr>
          <w:p w:rsidR="009B7250" w:rsidRPr="00BC79A1" w:rsidRDefault="009B7250" w:rsidP="00B87FF9">
            <w:pPr>
              <w:rPr>
                <w:lang w:val="en-US"/>
              </w:rPr>
            </w:pPr>
          </w:p>
        </w:tc>
      </w:tr>
      <w:tr w:rsidR="009B7250" w:rsidRPr="00BC79A1" w:rsidTr="00B87FF9">
        <w:tc>
          <w:tcPr>
            <w:tcW w:w="567" w:type="dxa"/>
          </w:tcPr>
          <w:p w:rsidR="009B7250" w:rsidRDefault="009B7250" w:rsidP="00B87FF9">
            <w:pPr>
              <w:rPr>
                <w:lang w:val="en-US"/>
              </w:rPr>
            </w:pPr>
            <w:r>
              <w:rPr>
                <w:lang w:val="en-US"/>
              </w:rPr>
              <w:t>1.54</w:t>
            </w:r>
          </w:p>
        </w:tc>
        <w:tc>
          <w:tcPr>
            <w:tcW w:w="4253" w:type="dxa"/>
          </w:tcPr>
          <w:p w:rsidR="009B7250" w:rsidRDefault="009B7250" w:rsidP="009B7250">
            <w:pPr>
              <w:rPr>
                <w:lang w:val="en-US"/>
              </w:rPr>
            </w:pPr>
            <w:proofErr w:type="gramStart"/>
            <w:r>
              <w:rPr>
                <w:lang w:val="en-US"/>
              </w:rPr>
              <w:t>gāyilt-illu</w:t>
            </w:r>
            <w:proofErr w:type="gramEnd"/>
            <w:r>
              <w:rPr>
                <w:lang w:val="en-US"/>
              </w:rPr>
              <w:t xml:space="preserve"> </w:t>
            </w:r>
            <w:r w:rsidR="00D7289A">
              <w:rPr>
                <w:lang w:val="en-US"/>
              </w:rPr>
              <w:t>ˁ</w:t>
            </w:r>
            <w:r>
              <w:rPr>
                <w:lang w:val="en-US"/>
              </w:rPr>
              <w:t>Ali “ḥarām ᵊzlimti rā</w:t>
            </w:r>
            <w:r w:rsidR="00D7289A">
              <w:rPr>
                <w:lang w:val="en-US"/>
              </w:rPr>
              <w:t>ˁ</w:t>
            </w:r>
            <w:r>
              <w:rPr>
                <w:lang w:val="en-US"/>
              </w:rPr>
              <w:t>i bēti Nifil, sa</w:t>
            </w:r>
            <w:r w:rsidR="00D7289A">
              <w:rPr>
                <w:lang w:val="en-US"/>
              </w:rPr>
              <w:t>ˁ</w:t>
            </w:r>
            <w:r>
              <w:rPr>
                <w:lang w:val="en-US"/>
              </w:rPr>
              <w:t>alt ar-rasūl w gāl is</w:t>
            </w:r>
            <w:r w:rsidR="00D7289A">
              <w:rPr>
                <w:lang w:val="en-US"/>
              </w:rPr>
              <w:t>ˁ</w:t>
            </w:r>
            <w:r>
              <w:rPr>
                <w:lang w:val="en-US"/>
              </w:rPr>
              <w:t xml:space="preserve">ali </w:t>
            </w:r>
            <w:r w:rsidR="00D7289A">
              <w:rPr>
                <w:lang w:val="en-US"/>
              </w:rPr>
              <w:t>ˁ</w:t>
            </w:r>
            <w:r>
              <w:rPr>
                <w:lang w:val="en-US"/>
              </w:rPr>
              <w:t xml:space="preserve">Ali, </w:t>
            </w:r>
            <w:r w:rsidR="00D7289A">
              <w:rPr>
                <w:lang w:val="en-US"/>
              </w:rPr>
              <w:t>ˀ</w:t>
            </w:r>
            <w:r>
              <w:rPr>
                <w:lang w:val="en-US"/>
              </w:rPr>
              <w:t>inte t</w:t>
            </w:r>
            <w:r w:rsidR="00D7289A">
              <w:rPr>
                <w:lang w:val="en-US"/>
              </w:rPr>
              <w:t>ˁ</w:t>
            </w:r>
            <w:r>
              <w:rPr>
                <w:lang w:val="en-US"/>
              </w:rPr>
              <w:t xml:space="preserve">arif aṣṣōbu ____________________ qāfile.” hazreti </w:t>
            </w:r>
            <w:r w:rsidR="00D7289A">
              <w:rPr>
                <w:lang w:val="en-US"/>
              </w:rPr>
              <w:t>ˁ</w:t>
            </w:r>
            <w:r>
              <w:rPr>
                <w:lang w:val="en-US"/>
              </w:rPr>
              <w:t xml:space="preserve">Ali raḏ̣iya ḷḷāhu </w:t>
            </w:r>
            <w:r w:rsidR="00D7289A">
              <w:rPr>
                <w:lang w:val="en-US"/>
              </w:rPr>
              <w:t>ˁ</w:t>
            </w:r>
            <w:r>
              <w:rPr>
                <w:lang w:val="en-US"/>
              </w:rPr>
              <w:t xml:space="preserve">anhu gāl “yā </w:t>
            </w:r>
            <w:r w:rsidR="00D7289A">
              <w:rPr>
                <w:lang w:val="en-US"/>
              </w:rPr>
              <w:t>ˀ</w:t>
            </w:r>
            <w:r>
              <w:rPr>
                <w:lang w:val="en-US"/>
              </w:rPr>
              <w:t xml:space="preserve">āni šnōn al-ḥurma ḏīye </w:t>
            </w:r>
            <w:r w:rsidR="00D7289A">
              <w:rPr>
                <w:lang w:val="en-US"/>
              </w:rPr>
              <w:t>ˀ</w:t>
            </w:r>
            <w:r>
              <w:rPr>
                <w:lang w:val="en-US"/>
              </w:rPr>
              <w:t xml:space="preserve">ahnīhe, </w:t>
            </w:r>
            <w:r w:rsidR="00D7289A">
              <w:rPr>
                <w:lang w:val="en-US"/>
              </w:rPr>
              <w:t>ˀ</w:t>
            </w:r>
            <w:r>
              <w:rPr>
                <w:lang w:val="en-US"/>
              </w:rPr>
              <w:t xml:space="preserve">axaǧilhe?” </w:t>
            </w:r>
          </w:p>
        </w:tc>
        <w:tc>
          <w:tcPr>
            <w:tcW w:w="4253" w:type="dxa"/>
          </w:tcPr>
          <w:p w:rsidR="009B7250" w:rsidRPr="00BC79A1" w:rsidRDefault="009B7250" w:rsidP="00B87FF9">
            <w:pPr>
              <w:rPr>
                <w:lang w:val="en-US"/>
              </w:rPr>
            </w:pPr>
          </w:p>
        </w:tc>
      </w:tr>
      <w:tr w:rsidR="009B7250" w:rsidRPr="00BC79A1" w:rsidTr="00B87FF9">
        <w:tc>
          <w:tcPr>
            <w:tcW w:w="567" w:type="dxa"/>
          </w:tcPr>
          <w:p w:rsidR="009B7250" w:rsidRDefault="009B7250" w:rsidP="00B87FF9">
            <w:pPr>
              <w:rPr>
                <w:lang w:val="en-US"/>
              </w:rPr>
            </w:pPr>
            <w:r>
              <w:rPr>
                <w:lang w:val="en-US"/>
              </w:rPr>
              <w:t>2.10</w:t>
            </w:r>
          </w:p>
        </w:tc>
        <w:tc>
          <w:tcPr>
            <w:tcW w:w="4253" w:type="dxa"/>
          </w:tcPr>
          <w:p w:rsidR="009B7250" w:rsidRDefault="00322E73" w:rsidP="002B39D9">
            <w:pPr>
              <w:rPr>
                <w:lang w:val="en-US"/>
              </w:rPr>
            </w:pPr>
            <w:r>
              <w:rPr>
                <w:lang w:val="en-US"/>
              </w:rPr>
              <w:t xml:space="preserve">ar-rasūl </w:t>
            </w:r>
            <w:r w:rsidR="00D7289A">
              <w:rPr>
                <w:lang w:val="en-US"/>
              </w:rPr>
              <w:t>ˁ</w:t>
            </w:r>
            <w:r>
              <w:rPr>
                <w:lang w:val="en-US"/>
              </w:rPr>
              <w:t>alē aṣ-ṣalāt wa-salām m</w:t>
            </w:r>
            <w:r w:rsidR="00D7289A">
              <w:rPr>
                <w:lang w:val="en-US"/>
              </w:rPr>
              <w:t>ˁ</w:t>
            </w:r>
            <w:r>
              <w:rPr>
                <w:lang w:val="en-US"/>
              </w:rPr>
              <w:t xml:space="preserve">allimhe, w </w:t>
            </w:r>
            <w:r w:rsidR="00D7289A">
              <w:rPr>
                <w:lang w:val="en-US"/>
              </w:rPr>
              <w:t>ˀ</w:t>
            </w:r>
            <w:r>
              <w:rPr>
                <w:lang w:val="en-US"/>
              </w:rPr>
              <w:t>āni š</w:t>
            </w:r>
            <w:r w:rsidR="002B39D9">
              <w:rPr>
                <w:lang w:val="en-US"/>
              </w:rPr>
              <w:t xml:space="preserve">inu </w:t>
            </w:r>
            <w:r w:rsidR="00D7289A">
              <w:rPr>
                <w:lang w:val="en-US"/>
              </w:rPr>
              <w:t>ˀ</w:t>
            </w:r>
            <w:r>
              <w:rPr>
                <w:lang w:val="en-US"/>
              </w:rPr>
              <w:t>ag</w:t>
            </w:r>
            <w:r w:rsidR="002B39D9">
              <w:rPr>
                <w:lang w:val="en-US"/>
              </w:rPr>
              <w:t>u</w:t>
            </w:r>
            <w:r>
              <w:rPr>
                <w:lang w:val="en-US"/>
              </w:rPr>
              <w:t>l-lhe</w:t>
            </w:r>
            <w:r w:rsidR="002B39D9">
              <w:rPr>
                <w:lang w:val="en-US"/>
              </w:rPr>
              <w:t xml:space="preserve">?” zād ᵊmdaḥḥiǧ warā hīčiḏ </w:t>
            </w:r>
            <w:r w:rsidR="00D7289A">
              <w:rPr>
                <w:lang w:val="en-US"/>
              </w:rPr>
              <w:t>ˀ</w:t>
            </w:r>
            <w:r w:rsidR="002B39D9">
              <w:rPr>
                <w:lang w:val="en-US"/>
              </w:rPr>
              <w:t>in Abu Bakir, qāfīlt Abu Bakr aṣ-ṣiddīq. Abu Bakr aṣ-ṣiddīq ma</w:t>
            </w:r>
            <w:r w:rsidR="00D7289A">
              <w:rPr>
                <w:lang w:val="en-US"/>
              </w:rPr>
              <w:t>ˁ</w:t>
            </w:r>
            <w:r w:rsidR="002B39D9">
              <w:rPr>
                <w:lang w:val="en-US"/>
              </w:rPr>
              <w:t>nātu aṣ-ṣadīq ṣiddīq mā-y… alli ____ aṣ-ṣiddīq ṣādiq.</w:t>
            </w:r>
          </w:p>
        </w:tc>
        <w:tc>
          <w:tcPr>
            <w:tcW w:w="4253" w:type="dxa"/>
          </w:tcPr>
          <w:p w:rsidR="009B7250" w:rsidRPr="00BC79A1" w:rsidRDefault="009B7250" w:rsidP="00B87FF9">
            <w:pPr>
              <w:rPr>
                <w:lang w:val="en-US"/>
              </w:rPr>
            </w:pPr>
          </w:p>
        </w:tc>
      </w:tr>
      <w:tr w:rsidR="002B39D9" w:rsidRPr="00BC79A1" w:rsidTr="00B87FF9">
        <w:tc>
          <w:tcPr>
            <w:tcW w:w="567" w:type="dxa"/>
          </w:tcPr>
          <w:p w:rsidR="002B39D9" w:rsidRDefault="002B39D9" w:rsidP="00B87FF9">
            <w:pPr>
              <w:rPr>
                <w:lang w:val="en-US"/>
              </w:rPr>
            </w:pPr>
            <w:r>
              <w:rPr>
                <w:lang w:val="en-US"/>
              </w:rPr>
              <w:t>2.24</w:t>
            </w:r>
          </w:p>
        </w:tc>
        <w:tc>
          <w:tcPr>
            <w:tcW w:w="4253" w:type="dxa"/>
          </w:tcPr>
          <w:p w:rsidR="002B39D9" w:rsidRDefault="002B39D9" w:rsidP="002B39D9">
            <w:pPr>
              <w:rPr>
                <w:lang w:val="en-US"/>
              </w:rPr>
            </w:pPr>
            <w:proofErr w:type="gramStart"/>
            <w:r>
              <w:rPr>
                <w:lang w:val="en-US"/>
              </w:rPr>
              <w:t>gāl</w:t>
            </w:r>
            <w:proofErr w:type="gramEnd"/>
            <w:r>
              <w:rPr>
                <w:lang w:val="en-US"/>
              </w:rPr>
              <w:t xml:space="preserve"> “is</w:t>
            </w:r>
            <w:r w:rsidR="00D7289A">
              <w:rPr>
                <w:lang w:val="en-US"/>
              </w:rPr>
              <w:t>ˁ</w:t>
            </w:r>
            <w:r>
              <w:rPr>
                <w:lang w:val="en-US"/>
              </w:rPr>
              <w:t>ali hīčiḏ ____________________ ____________________ ____________________ ____________________ is</w:t>
            </w:r>
            <w:r w:rsidR="00D7289A">
              <w:rPr>
                <w:lang w:val="en-US"/>
              </w:rPr>
              <w:t>ˁ</w:t>
            </w:r>
            <w:r>
              <w:rPr>
                <w:lang w:val="en-US"/>
              </w:rPr>
              <w:t>alī! Abu Bakir ____________________ ____________________ hū ____________________ y</w:t>
            </w:r>
            <w:r w:rsidR="00D7289A">
              <w:rPr>
                <w:lang w:val="en-US"/>
              </w:rPr>
              <w:t>ˁ</w:t>
            </w:r>
            <w:r>
              <w:rPr>
                <w:lang w:val="en-US"/>
              </w:rPr>
              <w:t>arif.</w:t>
            </w:r>
          </w:p>
        </w:tc>
        <w:tc>
          <w:tcPr>
            <w:tcW w:w="4253" w:type="dxa"/>
          </w:tcPr>
          <w:p w:rsidR="002B39D9" w:rsidRPr="00BC79A1" w:rsidRDefault="002B39D9" w:rsidP="00B87FF9">
            <w:pPr>
              <w:rPr>
                <w:lang w:val="en-US"/>
              </w:rPr>
            </w:pPr>
          </w:p>
        </w:tc>
      </w:tr>
      <w:tr w:rsidR="002B39D9" w:rsidRPr="00BC79A1" w:rsidTr="00B87FF9">
        <w:tc>
          <w:tcPr>
            <w:tcW w:w="567" w:type="dxa"/>
          </w:tcPr>
          <w:p w:rsidR="002B39D9" w:rsidRDefault="002B39D9" w:rsidP="00B87FF9">
            <w:pPr>
              <w:rPr>
                <w:lang w:val="en-US"/>
              </w:rPr>
            </w:pPr>
            <w:r>
              <w:rPr>
                <w:lang w:val="en-US"/>
              </w:rPr>
              <w:t>2.31</w:t>
            </w:r>
          </w:p>
        </w:tc>
        <w:tc>
          <w:tcPr>
            <w:tcW w:w="4253" w:type="dxa"/>
          </w:tcPr>
          <w:p w:rsidR="002B39D9" w:rsidRDefault="00D7289A" w:rsidP="002B39D9">
            <w:pPr>
              <w:rPr>
                <w:lang w:val="en-US"/>
              </w:rPr>
            </w:pPr>
            <w:r>
              <w:rPr>
                <w:lang w:val="en-US"/>
              </w:rPr>
              <w:t>ˀ</w:t>
            </w:r>
            <w:r w:rsidR="002B39D9">
              <w:rPr>
                <w:lang w:val="en-US"/>
              </w:rPr>
              <w:t xml:space="preserve">uxṛa tāli guṭma ǧāy Abu Bakr aṣ-ṣiddīq, yōmin ǧāy Abu Bakr aṣ-ṣiddīq gāyilt-illu “yā </w:t>
            </w:r>
            <w:r>
              <w:rPr>
                <w:lang w:val="en-US"/>
              </w:rPr>
              <w:t>ˀ</w:t>
            </w:r>
            <w:r w:rsidR="002B39D9">
              <w:rPr>
                <w:lang w:val="en-US"/>
              </w:rPr>
              <w:t>Abu Bakir, ᵊzlimti Nifil, ḥarām, mū ma</w:t>
            </w:r>
            <w:r>
              <w:rPr>
                <w:lang w:val="en-US"/>
              </w:rPr>
              <w:t>ˁ</w:t>
            </w:r>
            <w:r w:rsidR="002B39D9">
              <w:rPr>
                <w:lang w:val="en-US"/>
              </w:rPr>
              <w:t xml:space="preserve">ākum mū b-sāgt al-qāfīle mū b-sāgt aṣ-ṣaḥāba. </w:t>
            </w:r>
            <w:proofErr w:type="gramStart"/>
            <w:r w:rsidR="002B39D9">
              <w:rPr>
                <w:lang w:val="en-US"/>
              </w:rPr>
              <w:t>mū</w:t>
            </w:r>
            <w:proofErr w:type="gramEnd"/>
            <w:r w:rsidR="002B39D9">
              <w:rPr>
                <w:lang w:val="en-US"/>
              </w:rPr>
              <w:t xml:space="preserve"> rāḥ ᵊb-sāgitkum, wēnu?”</w:t>
            </w:r>
          </w:p>
        </w:tc>
        <w:tc>
          <w:tcPr>
            <w:tcW w:w="4253" w:type="dxa"/>
          </w:tcPr>
          <w:p w:rsidR="002B39D9" w:rsidRPr="00BC79A1" w:rsidRDefault="002B39D9" w:rsidP="00B87FF9">
            <w:pPr>
              <w:rPr>
                <w:lang w:val="en-US"/>
              </w:rPr>
            </w:pPr>
          </w:p>
        </w:tc>
      </w:tr>
      <w:tr w:rsidR="002B39D9" w:rsidRPr="00BC79A1" w:rsidTr="00B87FF9">
        <w:tc>
          <w:tcPr>
            <w:tcW w:w="567" w:type="dxa"/>
          </w:tcPr>
          <w:p w:rsidR="002B39D9" w:rsidRDefault="002B39D9" w:rsidP="00B87FF9">
            <w:pPr>
              <w:rPr>
                <w:lang w:val="en-US"/>
              </w:rPr>
            </w:pPr>
            <w:r>
              <w:rPr>
                <w:lang w:val="en-US"/>
              </w:rPr>
              <w:t>2.45</w:t>
            </w:r>
          </w:p>
        </w:tc>
        <w:tc>
          <w:tcPr>
            <w:tcW w:w="4253" w:type="dxa"/>
          </w:tcPr>
          <w:p w:rsidR="002B39D9" w:rsidRDefault="00D7289A" w:rsidP="002B39D9">
            <w:pPr>
              <w:rPr>
                <w:lang w:val="en-US"/>
              </w:rPr>
            </w:pPr>
            <w:r>
              <w:rPr>
                <w:lang w:val="en-US"/>
              </w:rPr>
              <w:t>ˀ</w:t>
            </w:r>
            <w:r w:rsidR="002B39D9">
              <w:rPr>
                <w:lang w:val="en-US"/>
              </w:rPr>
              <w:t xml:space="preserve">Abu Bakir aṣ-ṣiddīq ᵊmdaḥḥiǧ gāl “rasūl Aḷḷa mā </w:t>
            </w:r>
            <w:r>
              <w:rPr>
                <w:lang w:val="en-US"/>
              </w:rPr>
              <w:t>ˁ</w:t>
            </w:r>
            <w:r w:rsidR="002B39D9">
              <w:rPr>
                <w:lang w:val="en-US"/>
              </w:rPr>
              <w:t xml:space="preserve">allamhe, hazreti </w:t>
            </w:r>
            <w:r>
              <w:rPr>
                <w:lang w:val="en-US"/>
              </w:rPr>
              <w:t>ˁ</w:t>
            </w:r>
            <w:r w:rsidR="002B39D9">
              <w:rPr>
                <w:lang w:val="en-US"/>
              </w:rPr>
              <w:t xml:space="preserve">Ali mā </w:t>
            </w:r>
            <w:r>
              <w:rPr>
                <w:lang w:val="en-US"/>
              </w:rPr>
              <w:t>ˁ</w:t>
            </w:r>
            <w:r w:rsidR="002B39D9">
              <w:rPr>
                <w:lang w:val="en-US"/>
              </w:rPr>
              <w:t>allamhe. w-āni šnōn?” yōm ᵊmdaḥḥiǧ warā hīčiḏ zād mā _________________ ta-ygūl, ymidd ǝṣbu</w:t>
            </w:r>
            <w:r>
              <w:rPr>
                <w:lang w:val="en-US"/>
              </w:rPr>
              <w:t>ˁ</w:t>
            </w:r>
            <w:r w:rsidR="002B39D9">
              <w:rPr>
                <w:lang w:val="en-US"/>
              </w:rPr>
              <w:t>u li-wara.</w:t>
            </w:r>
          </w:p>
        </w:tc>
        <w:tc>
          <w:tcPr>
            <w:tcW w:w="4253" w:type="dxa"/>
          </w:tcPr>
          <w:p w:rsidR="002B39D9" w:rsidRPr="00BC79A1" w:rsidRDefault="002B39D9" w:rsidP="00B87FF9">
            <w:pPr>
              <w:rPr>
                <w:lang w:val="en-US"/>
              </w:rPr>
            </w:pPr>
          </w:p>
        </w:tc>
      </w:tr>
      <w:tr w:rsidR="002B39D9" w:rsidRPr="00BC79A1" w:rsidTr="00B87FF9">
        <w:tc>
          <w:tcPr>
            <w:tcW w:w="567" w:type="dxa"/>
          </w:tcPr>
          <w:p w:rsidR="002B39D9" w:rsidRDefault="002B39D9" w:rsidP="00B87FF9">
            <w:pPr>
              <w:rPr>
                <w:lang w:val="en-US"/>
              </w:rPr>
            </w:pPr>
            <w:r>
              <w:rPr>
                <w:lang w:val="en-US"/>
              </w:rPr>
              <w:t>2.55</w:t>
            </w:r>
          </w:p>
        </w:tc>
        <w:tc>
          <w:tcPr>
            <w:tcW w:w="4253" w:type="dxa"/>
          </w:tcPr>
          <w:p w:rsidR="002B39D9" w:rsidRDefault="002B39D9" w:rsidP="002B39D9">
            <w:pPr>
              <w:rPr>
                <w:lang w:val="en-US"/>
              </w:rPr>
            </w:pPr>
            <w:proofErr w:type="gramStart"/>
            <w:r>
              <w:rPr>
                <w:lang w:val="en-US"/>
              </w:rPr>
              <w:t>ṣāyiḥ</w:t>
            </w:r>
            <w:proofErr w:type="gramEnd"/>
            <w:r>
              <w:rPr>
                <w:lang w:val="en-US"/>
              </w:rPr>
              <w:t xml:space="preserve"> “</w:t>
            </w:r>
            <w:r w:rsidR="00D7289A">
              <w:rPr>
                <w:lang w:val="en-US"/>
              </w:rPr>
              <w:t>ˀ</w:t>
            </w:r>
            <w:r>
              <w:rPr>
                <w:lang w:val="en-US"/>
              </w:rPr>
              <w:t>Aḷḷa!” Abu Bakr aṣ-ṣiddīq ṣāyiḥ “</w:t>
            </w:r>
            <w:r w:rsidR="00D7289A">
              <w:rPr>
                <w:lang w:val="en-US"/>
              </w:rPr>
              <w:t>ˀ</w:t>
            </w:r>
            <w:r>
              <w:rPr>
                <w:lang w:val="en-US"/>
              </w:rPr>
              <w:t>Aḷḷa!” yōmin ṣāyiḥ “</w:t>
            </w:r>
            <w:r w:rsidR="00D7289A">
              <w:rPr>
                <w:lang w:val="en-US"/>
              </w:rPr>
              <w:t>ˀ</w:t>
            </w:r>
            <w:r>
              <w:rPr>
                <w:lang w:val="en-US"/>
              </w:rPr>
              <w:t xml:space="preserve">Aḷḷa!” hīčiḏ miltafit warā </w:t>
            </w:r>
            <w:r w:rsidR="00D7289A">
              <w:rPr>
                <w:lang w:val="en-US"/>
              </w:rPr>
              <w:t>ˀ</w:t>
            </w:r>
            <w:r>
              <w:rPr>
                <w:lang w:val="en-US"/>
              </w:rPr>
              <w:t>inhe Nifil rāčib ᵊḥṣānu ǧa</w:t>
            </w:r>
            <w:r w:rsidR="00D7289A">
              <w:rPr>
                <w:lang w:val="en-US"/>
              </w:rPr>
              <w:t>ˁ</w:t>
            </w:r>
            <w:r>
              <w:rPr>
                <w:lang w:val="en-US"/>
              </w:rPr>
              <w:t xml:space="preserve">-yiǧi warā. </w:t>
            </w:r>
            <w:proofErr w:type="gramStart"/>
            <w:r>
              <w:rPr>
                <w:lang w:val="en-US"/>
              </w:rPr>
              <w:t>gāl</w:t>
            </w:r>
            <w:proofErr w:type="gramEnd"/>
            <w:r>
              <w:rPr>
                <w:lang w:val="en-US"/>
              </w:rPr>
              <w:t xml:space="preserve"> “yā </w:t>
            </w:r>
            <w:r w:rsidR="00D7289A">
              <w:rPr>
                <w:lang w:val="en-US"/>
              </w:rPr>
              <w:t>ˀ</w:t>
            </w:r>
            <w:r>
              <w:rPr>
                <w:lang w:val="en-US"/>
              </w:rPr>
              <w:t xml:space="preserve">umma hāḏa </w:t>
            </w:r>
            <w:r w:rsidR="00D7289A">
              <w:rPr>
                <w:lang w:val="en-US"/>
              </w:rPr>
              <w:t>ˀ</w:t>
            </w:r>
            <w:r>
              <w:rPr>
                <w:lang w:val="en-US"/>
              </w:rPr>
              <w:t>innu ǧa</w:t>
            </w:r>
            <w:r w:rsidR="00D7289A">
              <w:rPr>
                <w:lang w:val="en-US"/>
              </w:rPr>
              <w:t>ˁ</w:t>
            </w:r>
            <w:r>
              <w:rPr>
                <w:lang w:val="en-US"/>
              </w:rPr>
              <w:t xml:space="preserve"> yiǧi warāyi.” gāyilt-illu “tamām, xurf Aḷḷa </w:t>
            </w:r>
            <w:r w:rsidR="00D7289A">
              <w:rPr>
                <w:lang w:val="en-US"/>
              </w:rPr>
              <w:t>ˁ</w:t>
            </w:r>
            <w:r>
              <w:rPr>
                <w:lang w:val="en-US"/>
              </w:rPr>
              <w:t>alēk, ǧī.”</w:t>
            </w:r>
          </w:p>
        </w:tc>
        <w:tc>
          <w:tcPr>
            <w:tcW w:w="4253" w:type="dxa"/>
          </w:tcPr>
          <w:p w:rsidR="002B39D9" w:rsidRPr="00BC79A1" w:rsidRDefault="002B39D9" w:rsidP="00B87FF9">
            <w:pPr>
              <w:rPr>
                <w:lang w:val="en-US"/>
              </w:rPr>
            </w:pPr>
          </w:p>
        </w:tc>
      </w:tr>
      <w:tr w:rsidR="002B39D9" w:rsidRPr="00BC79A1" w:rsidTr="00B87FF9">
        <w:tc>
          <w:tcPr>
            <w:tcW w:w="567" w:type="dxa"/>
          </w:tcPr>
          <w:p w:rsidR="002B39D9" w:rsidRDefault="002B39D9" w:rsidP="00B87FF9">
            <w:pPr>
              <w:rPr>
                <w:lang w:val="en-US"/>
              </w:rPr>
            </w:pPr>
            <w:r>
              <w:rPr>
                <w:lang w:val="en-US"/>
              </w:rPr>
              <w:t>3.12</w:t>
            </w:r>
          </w:p>
        </w:tc>
        <w:tc>
          <w:tcPr>
            <w:tcW w:w="4253" w:type="dxa"/>
          </w:tcPr>
          <w:p w:rsidR="002B39D9" w:rsidRDefault="002B39D9" w:rsidP="000660F8">
            <w:pPr>
              <w:rPr>
                <w:lang w:val="en-US"/>
              </w:rPr>
            </w:pPr>
            <w:proofErr w:type="gramStart"/>
            <w:r>
              <w:rPr>
                <w:lang w:val="en-US"/>
              </w:rPr>
              <w:t>tsss</w:t>
            </w:r>
            <w:proofErr w:type="gramEnd"/>
            <w:r>
              <w:rPr>
                <w:lang w:val="en-US"/>
              </w:rPr>
              <w:t xml:space="preserve">, yōminnu ǧāy – </w:t>
            </w:r>
            <w:r w:rsidR="00D7289A">
              <w:rPr>
                <w:lang w:val="en-US"/>
              </w:rPr>
              <w:t>ˀ</w:t>
            </w:r>
            <w:r>
              <w:rPr>
                <w:lang w:val="en-US"/>
              </w:rPr>
              <w:t xml:space="preserve">Abu Bakr aṣ-ṣiddīq dammu b-īdu, huwwa dammu b-īdu. </w:t>
            </w:r>
            <w:proofErr w:type="gramStart"/>
            <w:r>
              <w:rPr>
                <w:lang w:val="en-US"/>
              </w:rPr>
              <w:t>w</w:t>
            </w:r>
            <w:proofErr w:type="gramEnd"/>
            <w:r>
              <w:rPr>
                <w:lang w:val="en-US"/>
              </w:rPr>
              <w:t xml:space="preserve"> ǧī yōmin _______________ ǧī warā. ǧī </w:t>
            </w:r>
            <w:r w:rsidR="00D7289A">
              <w:rPr>
                <w:lang w:val="en-US"/>
              </w:rPr>
              <w:t>ˁ</w:t>
            </w:r>
            <w:r>
              <w:rPr>
                <w:lang w:val="en-US"/>
              </w:rPr>
              <w:t xml:space="preserve">ala rasūl Aḷḷa, humma aaaa “komutanǝm ḥabībo Muḥammad!” ǧī </w:t>
            </w:r>
            <w:r w:rsidR="00D7289A">
              <w:rPr>
                <w:lang w:val="en-US"/>
              </w:rPr>
              <w:t>ˁ</w:t>
            </w:r>
            <w:r>
              <w:rPr>
                <w:lang w:val="en-US"/>
              </w:rPr>
              <w:t>ala rasūl Aḷḷa</w:t>
            </w:r>
            <w:r w:rsidR="000660F8">
              <w:rPr>
                <w:lang w:val="en-US"/>
              </w:rPr>
              <w:t xml:space="preserve">, </w:t>
            </w:r>
          </w:p>
        </w:tc>
        <w:tc>
          <w:tcPr>
            <w:tcW w:w="4253" w:type="dxa"/>
          </w:tcPr>
          <w:p w:rsidR="002B39D9" w:rsidRPr="00BC79A1" w:rsidRDefault="002B39D9" w:rsidP="00B87FF9">
            <w:pPr>
              <w:rPr>
                <w:lang w:val="en-US"/>
              </w:rPr>
            </w:pPr>
          </w:p>
        </w:tc>
      </w:tr>
      <w:tr w:rsidR="000660F8" w:rsidRPr="00BC79A1" w:rsidTr="00B87FF9">
        <w:tc>
          <w:tcPr>
            <w:tcW w:w="567" w:type="dxa"/>
          </w:tcPr>
          <w:p w:rsidR="000660F8" w:rsidRDefault="000660F8" w:rsidP="00B87FF9">
            <w:pPr>
              <w:rPr>
                <w:lang w:val="en-US"/>
              </w:rPr>
            </w:pPr>
            <w:r>
              <w:rPr>
                <w:lang w:val="en-US"/>
              </w:rPr>
              <w:t>3.24</w:t>
            </w:r>
          </w:p>
        </w:tc>
        <w:tc>
          <w:tcPr>
            <w:tcW w:w="4253" w:type="dxa"/>
          </w:tcPr>
          <w:p w:rsidR="000660F8" w:rsidRDefault="000660F8" w:rsidP="000660F8">
            <w:pPr>
              <w:rPr>
                <w:lang w:val="en-US"/>
              </w:rPr>
            </w:pPr>
            <w:proofErr w:type="gramStart"/>
            <w:r>
              <w:rPr>
                <w:lang w:val="en-US"/>
              </w:rPr>
              <w:t>gāl</w:t>
            </w:r>
            <w:proofErr w:type="gramEnd"/>
            <w:r>
              <w:rPr>
                <w:lang w:val="en-US"/>
              </w:rPr>
              <w:t xml:space="preserve"> “yā </w:t>
            </w:r>
            <w:r w:rsidR="00D7289A">
              <w:rPr>
                <w:lang w:val="en-US"/>
              </w:rPr>
              <w:t>ˁ</w:t>
            </w:r>
            <w:r>
              <w:rPr>
                <w:lang w:val="en-US"/>
              </w:rPr>
              <w:t xml:space="preserve">ala rasūl Aḷḷa! </w:t>
            </w:r>
            <w:proofErr w:type="gramStart"/>
            <w:r>
              <w:rPr>
                <w:lang w:val="en-US"/>
              </w:rPr>
              <w:t>šinhi</w:t>
            </w:r>
            <w:proofErr w:type="gramEnd"/>
            <w:r>
              <w:rPr>
                <w:lang w:val="en-US"/>
              </w:rPr>
              <w:t xml:space="preserve"> al-_______ḥāl mas</w:t>
            </w:r>
            <w:r w:rsidR="00D7289A">
              <w:rPr>
                <w:lang w:val="en-US"/>
              </w:rPr>
              <w:t>ˀ</w:t>
            </w:r>
            <w:r>
              <w:rPr>
                <w:lang w:val="en-US"/>
              </w:rPr>
              <w:t>ala šnōn hāḏi ṣārat?” gāl “</w:t>
            </w:r>
            <w:r w:rsidR="00D7289A">
              <w:rPr>
                <w:lang w:val="en-US"/>
              </w:rPr>
              <w:t>ˁ</w:t>
            </w:r>
            <w:r>
              <w:rPr>
                <w:lang w:val="en-US"/>
              </w:rPr>
              <w:t xml:space="preserve">alēš yā Abu Bakir? </w:t>
            </w:r>
            <w:proofErr w:type="gramStart"/>
            <w:r>
              <w:rPr>
                <w:lang w:val="en-US"/>
              </w:rPr>
              <w:t>garāni</w:t>
            </w:r>
            <w:proofErr w:type="gramEnd"/>
            <w:r>
              <w:rPr>
                <w:lang w:val="en-US"/>
              </w:rPr>
              <w:t xml:space="preserve"> ṣiḥit </w:t>
            </w:r>
            <w:r w:rsidR="00D7289A">
              <w:rPr>
                <w:lang w:val="en-US"/>
              </w:rPr>
              <w:t>ˀ</w:t>
            </w:r>
            <w:r>
              <w:rPr>
                <w:lang w:val="en-US"/>
              </w:rPr>
              <w:t xml:space="preserve">inte mā </w:t>
            </w:r>
            <w:r w:rsidR="00D7289A">
              <w:rPr>
                <w:lang w:val="en-US"/>
              </w:rPr>
              <w:t>ˁ</w:t>
            </w:r>
            <w:r>
              <w:rPr>
                <w:lang w:val="en-US"/>
              </w:rPr>
              <w:t xml:space="preserve">allamithe w </w:t>
            </w:r>
            <w:r w:rsidR="00D7289A">
              <w:rPr>
                <w:lang w:val="en-US"/>
              </w:rPr>
              <w:t>ˀ</w:t>
            </w:r>
            <w:r>
              <w:rPr>
                <w:lang w:val="en-US"/>
              </w:rPr>
              <w:t xml:space="preserve">Ali mā </w:t>
            </w:r>
            <w:r w:rsidR="00D7289A">
              <w:rPr>
                <w:lang w:val="en-US"/>
              </w:rPr>
              <w:t>ˁ</w:t>
            </w:r>
            <w:r>
              <w:rPr>
                <w:lang w:val="en-US"/>
              </w:rPr>
              <w:t xml:space="preserve">allamhe. </w:t>
            </w:r>
            <w:proofErr w:type="gramStart"/>
            <w:r>
              <w:rPr>
                <w:lang w:val="en-US"/>
              </w:rPr>
              <w:t>w-āni</w:t>
            </w:r>
            <w:proofErr w:type="gramEnd"/>
            <w:r>
              <w:rPr>
                <w:lang w:val="en-US"/>
              </w:rPr>
              <w:t xml:space="preserve"> zād ṣiḥit Aḷḷa waḷḷa Nifil warāyi rāčib b-al-xēr w ǧā</w:t>
            </w:r>
            <w:r w:rsidR="00D7289A">
              <w:rPr>
                <w:lang w:val="en-US"/>
              </w:rPr>
              <w:t>ˁ</w:t>
            </w:r>
            <w:r>
              <w:rPr>
                <w:lang w:val="en-US"/>
              </w:rPr>
              <w:t>id, kidīš w ǧa</w:t>
            </w:r>
            <w:r w:rsidR="00D7289A">
              <w:rPr>
                <w:lang w:val="en-US"/>
              </w:rPr>
              <w:t>ˁ</w:t>
            </w:r>
            <w:r>
              <w:rPr>
                <w:lang w:val="en-US"/>
              </w:rPr>
              <w:t xml:space="preserve">-yiǧi. </w:t>
            </w:r>
            <w:proofErr w:type="gramStart"/>
            <w:r>
              <w:rPr>
                <w:lang w:val="en-US"/>
              </w:rPr>
              <w:t>šinhi</w:t>
            </w:r>
            <w:proofErr w:type="gramEnd"/>
            <w:r>
              <w:rPr>
                <w:lang w:val="en-US"/>
              </w:rPr>
              <w:t xml:space="preserve"> </w:t>
            </w:r>
            <w:r w:rsidR="00D7289A">
              <w:rPr>
                <w:lang w:val="en-US"/>
              </w:rPr>
              <w:t>ˁ</w:t>
            </w:r>
            <w:r>
              <w:rPr>
                <w:lang w:val="en-US"/>
              </w:rPr>
              <w:t>ala ḥikmithe?”</w:t>
            </w:r>
          </w:p>
        </w:tc>
        <w:tc>
          <w:tcPr>
            <w:tcW w:w="4253" w:type="dxa"/>
          </w:tcPr>
          <w:p w:rsidR="000660F8" w:rsidRPr="00BC79A1" w:rsidRDefault="000660F8" w:rsidP="00B87FF9">
            <w:pPr>
              <w:rPr>
                <w:lang w:val="en-US"/>
              </w:rPr>
            </w:pPr>
          </w:p>
        </w:tc>
      </w:tr>
      <w:tr w:rsidR="000660F8" w:rsidRPr="00BC79A1" w:rsidTr="00B87FF9">
        <w:tc>
          <w:tcPr>
            <w:tcW w:w="567" w:type="dxa"/>
          </w:tcPr>
          <w:p w:rsidR="000660F8" w:rsidRDefault="000660F8" w:rsidP="00B87FF9">
            <w:pPr>
              <w:rPr>
                <w:lang w:val="en-US"/>
              </w:rPr>
            </w:pPr>
            <w:r>
              <w:rPr>
                <w:lang w:val="en-US"/>
              </w:rPr>
              <w:t>3.42</w:t>
            </w:r>
          </w:p>
        </w:tc>
        <w:tc>
          <w:tcPr>
            <w:tcW w:w="4253" w:type="dxa"/>
          </w:tcPr>
          <w:p w:rsidR="000660F8" w:rsidRDefault="000660F8" w:rsidP="000660F8">
            <w:pPr>
              <w:rPr>
                <w:lang w:val="en-US"/>
              </w:rPr>
            </w:pPr>
            <w:proofErr w:type="gramStart"/>
            <w:r>
              <w:rPr>
                <w:lang w:val="en-US"/>
              </w:rPr>
              <w:t>gāl-lu</w:t>
            </w:r>
            <w:proofErr w:type="gramEnd"/>
            <w:r>
              <w:rPr>
                <w:lang w:val="en-US"/>
              </w:rPr>
              <w:t xml:space="preserve"> “yā Abu Bakr aṣ-ṣiddīq, </w:t>
            </w:r>
            <w:r w:rsidR="00D7289A">
              <w:rPr>
                <w:lang w:val="en-US"/>
              </w:rPr>
              <w:t>ˀ</w:t>
            </w:r>
            <w:r>
              <w:rPr>
                <w:lang w:val="en-US"/>
              </w:rPr>
              <w:t xml:space="preserve">inte </w:t>
            </w:r>
            <w:r w:rsidR="00D7289A">
              <w:rPr>
                <w:lang w:val="en-US"/>
              </w:rPr>
              <w:t>ˁ</w:t>
            </w:r>
            <w:r>
              <w:rPr>
                <w:lang w:val="en-US"/>
              </w:rPr>
              <w:t xml:space="preserve">amalak ṣiddīq mā tigdar ḥēšak, ḥēšak mā tigdar ________________ mā ________________ </w:t>
            </w:r>
            <w:r w:rsidR="00D7289A">
              <w:rPr>
                <w:lang w:val="en-US"/>
              </w:rPr>
              <w:t>ˀ</w:t>
            </w:r>
            <w:r>
              <w:rPr>
                <w:lang w:val="en-US"/>
              </w:rPr>
              <w:t xml:space="preserve">inte ________________ ṣiddīq.” </w:t>
            </w:r>
            <w:r w:rsidR="00D7289A">
              <w:rPr>
                <w:lang w:val="en-US"/>
              </w:rPr>
              <w:t>ˀ</w:t>
            </w:r>
            <w:r>
              <w:rPr>
                <w:lang w:val="en-US"/>
              </w:rPr>
              <w:t>ismu ṣiddīq.</w:t>
            </w:r>
          </w:p>
        </w:tc>
        <w:tc>
          <w:tcPr>
            <w:tcW w:w="4253" w:type="dxa"/>
          </w:tcPr>
          <w:p w:rsidR="000660F8" w:rsidRPr="00BC79A1" w:rsidRDefault="000660F8" w:rsidP="00B87FF9">
            <w:pPr>
              <w:rPr>
                <w:lang w:val="en-US"/>
              </w:rPr>
            </w:pPr>
          </w:p>
        </w:tc>
      </w:tr>
      <w:tr w:rsidR="000660F8" w:rsidRPr="00BC79A1" w:rsidTr="00B87FF9">
        <w:tc>
          <w:tcPr>
            <w:tcW w:w="567" w:type="dxa"/>
          </w:tcPr>
          <w:p w:rsidR="000660F8" w:rsidRDefault="00EF7381" w:rsidP="00B87FF9">
            <w:pPr>
              <w:rPr>
                <w:lang w:val="en-US"/>
              </w:rPr>
            </w:pPr>
            <w:r>
              <w:rPr>
                <w:lang w:val="en-US"/>
              </w:rPr>
              <w:t>3.52</w:t>
            </w:r>
          </w:p>
        </w:tc>
        <w:tc>
          <w:tcPr>
            <w:tcW w:w="4253" w:type="dxa"/>
          </w:tcPr>
          <w:p w:rsidR="000660F8" w:rsidRDefault="00EF7381" w:rsidP="00EF7381">
            <w:pPr>
              <w:rPr>
                <w:lang w:val="en-US"/>
              </w:rPr>
            </w:pPr>
            <w:r>
              <w:rPr>
                <w:lang w:val="en-US"/>
              </w:rPr>
              <w:t>yōminnak ṣǝḥit Aḷḷa rabb al-</w:t>
            </w:r>
            <w:r w:rsidR="00D7289A">
              <w:rPr>
                <w:lang w:val="en-US"/>
              </w:rPr>
              <w:t>ˁ</w:t>
            </w:r>
            <w:r>
              <w:rPr>
                <w:lang w:val="en-US"/>
              </w:rPr>
              <w:t>ālamīn bi-</w:t>
            </w:r>
            <w:r w:rsidR="00D7289A">
              <w:rPr>
                <w:lang w:val="en-US"/>
              </w:rPr>
              <w:t>ˁ</w:t>
            </w:r>
            <w:r>
              <w:rPr>
                <w:lang w:val="en-US"/>
              </w:rPr>
              <w:t xml:space="preserve">izztu wa-ǧalālu, </w:t>
            </w:r>
            <w:r w:rsidR="00D7289A">
              <w:rPr>
                <w:lang w:val="en-US"/>
              </w:rPr>
              <w:t>ˀ</w:t>
            </w:r>
            <w:r>
              <w:rPr>
                <w:lang w:val="en-US"/>
              </w:rPr>
              <w:t xml:space="preserve">Aḷḷa, darrabni Ǧabrāyīl w gāl-illi “gūl </w:t>
            </w:r>
            <w:r w:rsidR="00D7289A">
              <w:rPr>
                <w:lang w:val="en-US"/>
              </w:rPr>
              <w:t>ˁ</w:t>
            </w:r>
            <w:r>
              <w:rPr>
                <w:lang w:val="en-US"/>
              </w:rPr>
              <w:t xml:space="preserve">al-ḥabībi ta-ygūl Abu Bakir l-Abu Bakir, yēlōnu ṣāyiḥ marrtēn, nōbtēn </w:t>
            </w:r>
            <w:r w:rsidR="00D7289A">
              <w:rPr>
                <w:lang w:val="en-US"/>
              </w:rPr>
              <w:t>ˀ</w:t>
            </w:r>
            <w:r>
              <w:rPr>
                <w:lang w:val="en-US"/>
              </w:rPr>
              <w:t>Aḷḷa b-al-ḥarib hāḏa š-gadd-mu mustašǧ</w:t>
            </w:r>
            <w:r w:rsidR="00D7289A">
              <w:rPr>
                <w:lang w:val="en-US"/>
              </w:rPr>
              <w:t>ˁ</w:t>
            </w:r>
            <w:r>
              <w:rPr>
                <w:lang w:val="en-US"/>
              </w:rPr>
              <w:t xml:space="preserve">īn aš-šǝhada aṣ ṣāraw al-mayytīn, xamsmiyya wēya </w:t>
            </w:r>
            <w:r w:rsidR="00D7289A">
              <w:rPr>
                <w:lang w:val="en-US"/>
              </w:rPr>
              <w:t>ˀ</w:t>
            </w:r>
            <w:r>
              <w:rPr>
                <w:lang w:val="en-US"/>
              </w:rPr>
              <w:t>alif wēya sab</w:t>
            </w:r>
            <w:r w:rsidR="00D7289A">
              <w:rPr>
                <w:lang w:val="en-US"/>
              </w:rPr>
              <w:t>ˁ</w:t>
            </w:r>
            <w:r>
              <w:rPr>
                <w:lang w:val="en-US"/>
              </w:rPr>
              <w:t>miyya,</w:t>
            </w:r>
          </w:p>
        </w:tc>
        <w:tc>
          <w:tcPr>
            <w:tcW w:w="4253" w:type="dxa"/>
          </w:tcPr>
          <w:p w:rsidR="000660F8" w:rsidRPr="00BC79A1" w:rsidRDefault="000660F8" w:rsidP="00B87FF9">
            <w:pPr>
              <w:rPr>
                <w:lang w:val="en-US"/>
              </w:rPr>
            </w:pPr>
          </w:p>
        </w:tc>
      </w:tr>
      <w:tr w:rsidR="00EF7381" w:rsidRPr="00BC79A1" w:rsidTr="00B87FF9">
        <w:tc>
          <w:tcPr>
            <w:tcW w:w="567" w:type="dxa"/>
          </w:tcPr>
          <w:p w:rsidR="00EF7381" w:rsidRDefault="00EF7381" w:rsidP="00B87FF9">
            <w:pPr>
              <w:rPr>
                <w:lang w:val="en-US"/>
              </w:rPr>
            </w:pPr>
            <w:r>
              <w:rPr>
                <w:lang w:val="en-US"/>
              </w:rPr>
              <w:t>4.12</w:t>
            </w:r>
          </w:p>
        </w:tc>
        <w:tc>
          <w:tcPr>
            <w:tcW w:w="4253" w:type="dxa"/>
          </w:tcPr>
          <w:p w:rsidR="00EF7381" w:rsidRDefault="00EF7381" w:rsidP="00EF7381">
            <w:pPr>
              <w:rPr>
                <w:lang w:val="en-US"/>
              </w:rPr>
            </w:pPr>
            <w:proofErr w:type="gramStart"/>
            <w:r>
              <w:rPr>
                <w:lang w:val="en-US"/>
              </w:rPr>
              <w:t>yēlōn</w:t>
            </w:r>
            <w:proofErr w:type="gramEnd"/>
            <w:r>
              <w:rPr>
                <w:lang w:val="en-US"/>
              </w:rPr>
              <w:t xml:space="preserve"> ṣāyiḥ nōbtēn “</w:t>
            </w:r>
            <w:r w:rsidR="00D7289A">
              <w:rPr>
                <w:lang w:val="en-US"/>
              </w:rPr>
              <w:t>ˀ</w:t>
            </w:r>
            <w:r>
              <w:rPr>
                <w:lang w:val="en-US"/>
              </w:rPr>
              <w:t xml:space="preserve">Aḷḷa” kullu ________________ gawāmittu w darrabthum b-sāgit Nifil, bass saḥḥāme waḥde miššān Nifil bass ________________ li-Nifil. </w:t>
            </w:r>
            <w:r w:rsidR="00D7289A">
              <w:rPr>
                <w:lang w:val="en-US"/>
              </w:rPr>
              <w:t>ˁ</w:t>
            </w:r>
            <w:r>
              <w:rPr>
                <w:lang w:val="en-US"/>
              </w:rPr>
              <w:t xml:space="preserve">aman w ṣāḥ____  waḥde </w:t>
            </w:r>
            <w:r w:rsidR="00D7289A">
              <w:rPr>
                <w:lang w:val="en-US"/>
              </w:rPr>
              <w:t>ˀ</w:t>
            </w:r>
            <w:r>
              <w:rPr>
                <w:lang w:val="en-US"/>
              </w:rPr>
              <w:t xml:space="preserve">Aḷḷa </w:t>
            </w:r>
            <w:r w:rsidR="00D7289A">
              <w:rPr>
                <w:lang w:val="en-US"/>
              </w:rPr>
              <w:t>ˀ</w:t>
            </w:r>
            <w:r>
              <w:rPr>
                <w:lang w:val="en-US"/>
              </w:rPr>
              <w:t xml:space="preserve">āni hemen ǝnṭēt rūḥu raddadit rūḥit Nifil </w:t>
            </w:r>
            <w:r w:rsidR="00D7289A">
              <w:rPr>
                <w:lang w:val="en-US"/>
              </w:rPr>
              <w:t>ˁ</w:t>
            </w:r>
            <w:r>
              <w:rPr>
                <w:lang w:val="en-US"/>
              </w:rPr>
              <w:t xml:space="preserve">ala ha… </w:t>
            </w:r>
            <w:r w:rsidR="00D7289A">
              <w:rPr>
                <w:lang w:val="en-US"/>
              </w:rPr>
              <w:t>ˁ</w:t>
            </w:r>
            <w:r>
              <w:rPr>
                <w:lang w:val="en-US"/>
              </w:rPr>
              <w:t>ala badanu,</w:t>
            </w:r>
          </w:p>
        </w:tc>
        <w:tc>
          <w:tcPr>
            <w:tcW w:w="4253" w:type="dxa"/>
          </w:tcPr>
          <w:p w:rsidR="00EF7381" w:rsidRPr="00BC79A1" w:rsidRDefault="00EF7381" w:rsidP="00B87FF9">
            <w:pPr>
              <w:rPr>
                <w:lang w:val="en-US"/>
              </w:rPr>
            </w:pPr>
          </w:p>
        </w:tc>
      </w:tr>
      <w:tr w:rsidR="00EF7381" w:rsidRPr="00BC79A1" w:rsidTr="00B87FF9">
        <w:tc>
          <w:tcPr>
            <w:tcW w:w="567" w:type="dxa"/>
          </w:tcPr>
          <w:p w:rsidR="00EF7381" w:rsidRDefault="00EF7381" w:rsidP="00B87FF9">
            <w:pPr>
              <w:rPr>
                <w:lang w:val="en-US"/>
              </w:rPr>
            </w:pPr>
            <w:r>
              <w:rPr>
                <w:lang w:val="en-US"/>
              </w:rPr>
              <w:t>4.27</w:t>
            </w:r>
          </w:p>
        </w:tc>
        <w:tc>
          <w:tcPr>
            <w:tcW w:w="4253" w:type="dxa"/>
          </w:tcPr>
          <w:p w:rsidR="00EF7381" w:rsidRDefault="00EF7381" w:rsidP="00EF7381">
            <w:pPr>
              <w:rPr>
                <w:lang w:val="en-US"/>
              </w:rPr>
            </w:pPr>
            <w:proofErr w:type="gramStart"/>
            <w:r>
              <w:rPr>
                <w:lang w:val="en-US"/>
              </w:rPr>
              <w:t>w</w:t>
            </w:r>
            <w:proofErr w:type="gramEnd"/>
            <w:r>
              <w:rPr>
                <w:lang w:val="en-US"/>
              </w:rPr>
              <w:t xml:space="preserve"> ramšit </w:t>
            </w:r>
            <w:r w:rsidR="00D7289A">
              <w:rPr>
                <w:lang w:val="en-US"/>
              </w:rPr>
              <w:t>ˁ</w:t>
            </w:r>
            <w:r>
              <w:rPr>
                <w:lang w:val="en-US"/>
              </w:rPr>
              <w:t xml:space="preserve">ēn xallētu wara Abu Bakr aṣ-ṣiddīq ta-mā yiksirib, kalāmu ta-yṣīr yḏ̣all dawām ṣiddīq.” ________________ </w:t>
            </w:r>
            <w:proofErr w:type="gramStart"/>
            <w:r>
              <w:rPr>
                <w:lang w:val="en-US"/>
              </w:rPr>
              <w:t>wara</w:t>
            </w:r>
            <w:proofErr w:type="gramEnd"/>
            <w:r>
              <w:rPr>
                <w:lang w:val="en-US"/>
              </w:rPr>
              <w:t>, ha-l-mas</w:t>
            </w:r>
            <w:r w:rsidR="00D7289A">
              <w:rPr>
                <w:lang w:val="en-US"/>
              </w:rPr>
              <w:t>ˀ</w:t>
            </w:r>
            <w:r>
              <w:rPr>
                <w:lang w:val="en-US"/>
              </w:rPr>
              <w:t>ala hāḏi hiyya.</w:t>
            </w:r>
          </w:p>
        </w:tc>
        <w:tc>
          <w:tcPr>
            <w:tcW w:w="4253" w:type="dxa"/>
          </w:tcPr>
          <w:p w:rsidR="00EF7381" w:rsidRPr="00BC79A1" w:rsidRDefault="00EF7381" w:rsidP="00B87FF9">
            <w:pPr>
              <w:rPr>
                <w:lang w:val="en-US"/>
              </w:rPr>
            </w:pPr>
          </w:p>
        </w:tc>
      </w:tr>
      <w:tr w:rsidR="00EF7381" w:rsidRPr="00BC79A1" w:rsidTr="00B87FF9">
        <w:tc>
          <w:tcPr>
            <w:tcW w:w="567" w:type="dxa"/>
          </w:tcPr>
          <w:p w:rsidR="00EF7381" w:rsidRDefault="00EF7381" w:rsidP="00B87FF9">
            <w:pPr>
              <w:rPr>
                <w:lang w:val="en-US"/>
              </w:rPr>
            </w:pPr>
            <w:r>
              <w:rPr>
                <w:lang w:val="en-US"/>
              </w:rPr>
              <w:t>4.37</w:t>
            </w:r>
          </w:p>
        </w:tc>
        <w:tc>
          <w:tcPr>
            <w:tcW w:w="4253" w:type="dxa"/>
          </w:tcPr>
          <w:p w:rsidR="00EF7381" w:rsidRDefault="00EF7381" w:rsidP="00EF7381">
            <w:pPr>
              <w:rPr>
                <w:lang w:val="en-US"/>
              </w:rPr>
            </w:pPr>
          </w:p>
        </w:tc>
        <w:tc>
          <w:tcPr>
            <w:tcW w:w="4253" w:type="dxa"/>
          </w:tcPr>
          <w:p w:rsidR="00EF7381" w:rsidRPr="00BC79A1" w:rsidRDefault="00EF7381" w:rsidP="00B87FF9">
            <w:pPr>
              <w:rPr>
                <w:lang w:val="en-US"/>
              </w:rPr>
            </w:pPr>
          </w:p>
        </w:tc>
      </w:tr>
    </w:tbl>
    <w:p w:rsidR="007301F3" w:rsidRPr="00BC79A1" w:rsidRDefault="007301F3" w:rsidP="008D67BC">
      <w:pPr>
        <w:rPr>
          <w:lang w:val="en-US"/>
        </w:rPr>
      </w:pPr>
    </w:p>
    <w:p w:rsidR="00B1476E" w:rsidRDefault="00B1476E" w:rsidP="00BD2CA0">
      <w:pPr>
        <w:pStyle w:val="berschrift2"/>
        <w:rPr>
          <w:i/>
          <w:lang w:val="en-US"/>
        </w:rPr>
      </w:pPr>
      <w:r w:rsidRPr="00BC79A1">
        <w:rPr>
          <w:lang w:val="en-US"/>
        </w:rPr>
        <w:br w:type="column"/>
      </w:r>
      <w:r w:rsidRPr="00474EF4">
        <w:rPr>
          <w:noProof/>
          <w:color w:val="00B050"/>
          <w:lang w:val="en-US"/>
        </w:rPr>
        <w:t xml:space="preserve">Urfa-034: </w:t>
      </w:r>
      <w:r w:rsidRPr="00474EF4">
        <w:rPr>
          <w:i/>
          <w:color w:val="00B050"/>
          <w:lang w:val="en-US"/>
        </w:rPr>
        <w:t>Liquorice</w:t>
      </w:r>
      <w:r w:rsidR="00EC6A71">
        <w:rPr>
          <w:i/>
          <w:color w:val="00B050"/>
          <w:lang w:val="en-US"/>
        </w:rPr>
        <w:t xml:space="preserve"> </w:t>
      </w:r>
      <w:r w:rsidR="00BD2CA0" w:rsidRPr="00EC6A71">
        <w:rPr>
          <w:color w:val="00B050"/>
          <w:lang w:val="en-US"/>
        </w:rPr>
        <w:t>[</w:t>
      </w:r>
      <w:r w:rsidR="00BD2CA0">
        <w:rPr>
          <w:color w:val="00B050"/>
          <w:lang w:val="en-US"/>
        </w:rPr>
        <w:t>published in M. Klimiuk 2021]</w:t>
      </w:r>
      <w:r w:rsidR="00EC6A71">
        <w:rPr>
          <w:color w:val="00B050"/>
          <w:lang w:val="en-US"/>
        </w:rPr>
        <w:t>]</w:t>
      </w:r>
    </w:p>
    <w:p w:rsidR="00B1476E" w:rsidRPr="00B1476E" w:rsidRDefault="00B1476E" w:rsidP="00A608C2">
      <w:pPr>
        <w:pStyle w:val="Liste"/>
        <w:rPr>
          <w:lang w:val="en-US"/>
        </w:rPr>
      </w:pPr>
      <w:r>
        <w:t>Ismail, 7.5.2010</w:t>
      </w:r>
    </w:p>
    <w:p w:rsidR="00B1476E" w:rsidRDefault="00B1476E" w:rsidP="00A608C2">
      <w:pPr>
        <w:pStyle w:val="Liste"/>
        <w:rPr>
          <w:lang w:val="en-US"/>
        </w:rPr>
      </w:pPr>
      <w:r>
        <w:rPr>
          <w:lang w:val="en-US"/>
        </w:rPr>
        <w:t>3:33</w:t>
      </w:r>
    </w:p>
    <w:p w:rsidR="000733DC" w:rsidRDefault="000733DC" w:rsidP="00A608C2">
      <w:pPr>
        <w:pStyle w:val="Liste"/>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hāḏa ˀiḥna nsammī ˁirǧ as-sūs, ˁala… ˁirǧ as-sūs – ˁirǧ as-sūs – ˁirǧ as-sūs, hāḏa ˀas-sūs yḥafrūn</w:t>
            </w:r>
            <w:r>
              <w:rPr>
                <w:i/>
                <w:szCs w:val="22"/>
                <w:lang w:val="en-US"/>
              </w:rPr>
              <w:t>-</w:t>
            </w:r>
            <w:r w:rsidRPr="00900AC0">
              <w:rPr>
                <w:i/>
                <w:szCs w:val="22"/>
                <w:lang w:val="en-US"/>
              </w:rPr>
              <w:t>u m-al-asfal, min ˁirǧ-u yiṭluˁūn-u w b-al-makīne yi-yi… ykassrūn</w:t>
            </w:r>
            <w:r>
              <w:rPr>
                <w:i/>
                <w:szCs w:val="22"/>
                <w:lang w:val="en-US"/>
              </w:rPr>
              <w:t>-</w:t>
            </w:r>
            <w:r w:rsidRPr="00900AC0">
              <w:rPr>
                <w:i/>
                <w:szCs w:val="22"/>
                <w:lang w:val="en-US"/>
              </w:rPr>
              <w:t>u miṯil ta-ngūl press gibi</w:t>
            </w:r>
            <w:r w:rsidRPr="00900AC0">
              <w:rPr>
                <w:rStyle w:val="Funotenanker"/>
                <w:i/>
                <w:szCs w:val="22"/>
                <w:lang w:val="en-US"/>
              </w:rPr>
              <w:footnoteReference w:id="12"/>
            </w:r>
            <w:r w:rsidRPr="00900AC0">
              <w:rPr>
                <w:i/>
                <w:szCs w:val="22"/>
                <w:lang w:val="en-US"/>
              </w:rPr>
              <w:t xml:space="preserve">. </w:t>
            </w:r>
            <w:proofErr w:type="gramStart"/>
            <w:r w:rsidRPr="00900AC0">
              <w:rPr>
                <w:i/>
                <w:szCs w:val="22"/>
                <w:lang w:val="en-US"/>
              </w:rPr>
              <w:t>hāḏa</w:t>
            </w:r>
            <w:proofErr w:type="gramEnd"/>
            <w:r w:rsidRPr="00900AC0">
              <w:rPr>
                <w:i/>
                <w:szCs w:val="22"/>
                <w:lang w:val="en-US"/>
              </w:rPr>
              <w:t xml:space="preserve"> ˀaṣlǝnda</w:t>
            </w:r>
            <w:r w:rsidRPr="00900AC0">
              <w:rPr>
                <w:rStyle w:val="Funotenanker"/>
                <w:i/>
                <w:szCs w:val="22"/>
                <w:lang w:val="en-US"/>
              </w:rPr>
              <w:footnoteReference w:id="13"/>
            </w:r>
            <w:r w:rsidRPr="00900AC0">
              <w:rPr>
                <w:i/>
                <w:szCs w:val="22"/>
                <w:lang w:val="en-US"/>
              </w:rPr>
              <w:t xml:space="preserve"> ˁirǧ-in qalīḏ̣ w b-at-turuk insammī ˀiḥna hēne ygūlū-l</w:t>
            </w:r>
            <w:r>
              <w:rPr>
                <w:i/>
                <w:szCs w:val="22"/>
                <w:lang w:val="en-US"/>
              </w:rPr>
              <w:t>-</w:t>
            </w:r>
            <w:r w:rsidRPr="00900AC0">
              <w:rPr>
                <w:i/>
                <w:szCs w:val="22"/>
                <w:lang w:val="en-US"/>
              </w:rPr>
              <w:t>u yambalı, yambalı.</w:t>
            </w:r>
            <w:r w:rsidRPr="00900AC0">
              <w:rPr>
                <w:rStyle w:val="Funotenanker"/>
                <w:i/>
                <w:szCs w:val="22"/>
                <w:lang w:val="en-US"/>
              </w:rPr>
              <w:footnoteReference w:id="14"/>
            </w:r>
          </w:p>
        </w:tc>
        <w:tc>
          <w:tcPr>
            <w:tcW w:w="4232" w:type="dxa"/>
            <w:shd w:val="clear" w:color="auto" w:fill="auto"/>
            <w:tcMar>
              <w:left w:w="108" w:type="dxa"/>
            </w:tcMar>
          </w:tcPr>
          <w:p w:rsidR="000733DC" w:rsidRPr="00900AC0" w:rsidRDefault="000733DC" w:rsidP="00D2037C">
            <w:pPr>
              <w:rPr>
                <w:szCs w:val="22"/>
              </w:rPr>
            </w:pPr>
            <w:r w:rsidRPr="00900AC0">
              <w:rPr>
                <w:szCs w:val="22"/>
                <w:lang w:val="en-US"/>
              </w:rPr>
              <w:t xml:space="preserve">This we </w:t>
            </w:r>
            <w:r w:rsidRPr="00DF6B11">
              <w:rPr>
                <w:szCs w:val="22"/>
                <w:lang w:val="en-US"/>
              </w:rPr>
              <w:t>call liquorice, liquorice – liquorice – liquorice. They dig this root from beneath (the ground). They get it from (the plant’s) root</w:t>
            </w:r>
            <w:r w:rsidRPr="00900AC0">
              <w:rPr>
                <w:szCs w:val="22"/>
                <w:lang w:val="en-US"/>
              </w:rPr>
              <w:t xml:space="preserve"> and then they grind it with a gadget, something like, let’s say, a press. Actually it is a thick root; in Turkish we call it… here they say </w:t>
            </w:r>
            <w:r w:rsidRPr="00900AC0">
              <w:rPr>
                <w:i/>
                <w:szCs w:val="22"/>
                <w:lang w:val="en-US"/>
              </w:rPr>
              <w:t>yambalı</w:t>
            </w:r>
            <w:r w:rsidRPr="00900AC0">
              <w:rPr>
                <w:szCs w:val="22"/>
                <w:lang w:val="en-US"/>
              </w:rPr>
              <w: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2</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ˀiḥna ˁa-l-ˁirǧ as-sūs nāxuḏ hāḏa kīlo</w:t>
            </w:r>
            <w:r w:rsidRPr="00900AC0">
              <w:rPr>
                <w:i/>
                <w:szCs w:val="22"/>
                <w:vertAlign w:val="superscript"/>
                <w:lang w:val="en-US"/>
              </w:rPr>
              <w:t xml:space="preserve">w </w:t>
            </w:r>
            <w:r w:rsidRPr="00900AC0">
              <w:rPr>
                <w:i/>
                <w:szCs w:val="22"/>
                <w:lang w:val="en-US"/>
              </w:rPr>
              <w:t>hāḏa kīlo ˁirǧ as-sūs, kīlo</w:t>
            </w:r>
            <w:r w:rsidRPr="00900AC0">
              <w:rPr>
                <w:i/>
                <w:szCs w:val="22"/>
                <w:vertAlign w:val="superscript"/>
                <w:lang w:val="en-US"/>
              </w:rPr>
              <w:t>w</w:t>
            </w:r>
            <w:r w:rsidRPr="00900AC0">
              <w:rPr>
                <w:i/>
                <w:szCs w:val="22"/>
              </w:rPr>
              <w:t>,</w:t>
            </w:r>
            <w:r w:rsidRPr="00900AC0">
              <w:rPr>
                <w:i/>
                <w:szCs w:val="22"/>
                <w:lang w:val="en-US"/>
              </w:rPr>
              <w:t xml:space="preserve"> ˀarbaˁ līrāt al-kīlo</w:t>
            </w:r>
            <w:r w:rsidRPr="00900AC0">
              <w:rPr>
                <w:i/>
                <w:szCs w:val="22"/>
                <w:vertAlign w:val="superscript"/>
                <w:lang w:val="en-US"/>
              </w:rPr>
              <w:t>w</w:t>
            </w:r>
            <w:r w:rsidRPr="00900AC0">
              <w:rPr>
                <w:i/>
                <w:szCs w:val="22"/>
              </w:rPr>
              <w:t>,</w:t>
            </w:r>
            <w:r w:rsidRPr="00900AC0">
              <w:rPr>
                <w:i/>
                <w:szCs w:val="22"/>
                <w:lang w:val="en-US"/>
              </w:rPr>
              <w:t xml:space="preserve"> insawwī bī ˀiḥna ˁašǝr marrāt hemen hemen, mayy as-sūs ˁašǝr marrāt b-al-bēt.</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 xml:space="preserve">We </w:t>
            </w:r>
            <w:r w:rsidRPr="00DF6B11">
              <w:rPr>
                <w:szCs w:val="22"/>
                <w:lang w:val="en-US"/>
              </w:rPr>
              <w:t>buy one kilo of liquorice. From this one kilo of liquorice, which costs four lira, we can make a liquorice drink about ten times, ten times (we can make</w:t>
            </w:r>
            <w:r w:rsidRPr="00900AC0">
              <w:rPr>
                <w:szCs w:val="22"/>
                <w:lang w:val="en-US"/>
              </w:rPr>
              <w:t xml:space="preserve"> it) at home.</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3</w:t>
            </w:r>
          </w:p>
        </w:tc>
        <w:tc>
          <w:tcPr>
            <w:tcW w:w="4230" w:type="dxa"/>
            <w:shd w:val="clear" w:color="auto" w:fill="auto"/>
            <w:tcMar>
              <w:left w:w="108" w:type="dxa"/>
            </w:tcMar>
          </w:tcPr>
          <w:p w:rsidR="000733DC" w:rsidRPr="00900AC0" w:rsidRDefault="000733DC" w:rsidP="00D2037C">
            <w:pPr>
              <w:rPr>
                <w:szCs w:val="22"/>
              </w:rPr>
            </w:pPr>
            <w:proofErr w:type="gramStart"/>
            <w:r w:rsidRPr="00BE055A">
              <w:rPr>
                <w:i/>
                <w:szCs w:val="22"/>
                <w:lang w:val="en-US"/>
              </w:rPr>
              <w:t>al-muqrib</w:t>
            </w:r>
            <w:proofErr w:type="gramEnd"/>
            <w:r w:rsidRPr="00BE055A">
              <w:rPr>
                <w:i/>
                <w:szCs w:val="22"/>
                <w:lang w:val="en-US"/>
              </w:rPr>
              <w:t xml:space="preserve"> b-</w:t>
            </w:r>
            <w:r w:rsidRPr="00900AC0">
              <w:rPr>
                <w:i/>
                <w:szCs w:val="22"/>
                <w:lang w:val="en-US"/>
              </w:rPr>
              <w:t>irmaḏ̣ān miyyit ġrām ˁirǧ as-sūs ˀā… yṣīr – ˁAyše, uskuti bāba,</w:t>
            </w:r>
            <w:r w:rsidRPr="00900AC0">
              <w:rPr>
                <w:rStyle w:val="Funotenanker"/>
                <w:i/>
                <w:szCs w:val="22"/>
                <w:lang w:val="en-US"/>
              </w:rPr>
              <w:footnoteReference w:id="15"/>
            </w:r>
            <w:r w:rsidRPr="00900AC0">
              <w:rPr>
                <w:i/>
                <w:szCs w:val="22"/>
                <w:lang w:val="en-US"/>
              </w:rPr>
              <w:t xml:space="preserve"> ˁAyše uskuti! ˁAyše uskuti, ugˁudi, ugˁudi, Ḥalīme zād ugˁudi!</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In Ramadan, at sunset, (we take) one hundred grams of liquorice and it becomes… Aicha, shut up, Aicha, shut up! Shut up, Aicha, and sit down! Halime, sit down too!</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4</w:t>
            </w:r>
          </w:p>
        </w:tc>
        <w:tc>
          <w:tcPr>
            <w:tcW w:w="4230" w:type="dxa"/>
            <w:shd w:val="clear" w:color="auto" w:fill="auto"/>
            <w:tcMar>
              <w:left w:w="108" w:type="dxa"/>
            </w:tcMar>
          </w:tcPr>
          <w:p w:rsidR="000733DC" w:rsidRPr="00900AC0" w:rsidRDefault="000733DC" w:rsidP="00D2037C">
            <w:pPr>
              <w:rPr>
                <w:szCs w:val="22"/>
              </w:rPr>
            </w:pPr>
            <w:proofErr w:type="gramStart"/>
            <w:r w:rsidRPr="00900AC0">
              <w:rPr>
                <w:i/>
                <w:szCs w:val="22"/>
                <w:lang w:val="en-US"/>
              </w:rPr>
              <w:t>b-irmaḏ̣ān</w:t>
            </w:r>
            <w:proofErr w:type="gramEnd"/>
            <w:r w:rsidRPr="00900AC0">
              <w:rPr>
                <w:i/>
                <w:szCs w:val="22"/>
                <w:lang w:val="en-US"/>
              </w:rPr>
              <w:t xml:space="preserve"> miyyit ġrām yḥuṭṭūn</w:t>
            </w:r>
            <w:r>
              <w:rPr>
                <w:i/>
                <w:szCs w:val="22"/>
                <w:lang w:val="en-US"/>
              </w:rPr>
              <w:t>-</w:t>
            </w:r>
            <w:r w:rsidRPr="00900AC0">
              <w:rPr>
                <w:i/>
                <w:szCs w:val="22"/>
                <w:lang w:val="en-US"/>
              </w:rPr>
              <w:t>u b-al-tabsiyye w-yḥuṭṭūn ˁalē ṯaliǧ, ṭāsit būz</w:t>
            </w:r>
            <w:r w:rsidRPr="00900AC0">
              <w:rPr>
                <w:rStyle w:val="Funotenanker"/>
                <w:i/>
                <w:szCs w:val="22"/>
                <w:lang w:val="en-US"/>
              </w:rPr>
              <w:footnoteReference w:id="16"/>
            </w:r>
            <w:r w:rsidRPr="00900AC0">
              <w:rPr>
                <w:i/>
                <w:szCs w:val="22"/>
                <w:lang w:val="en-US"/>
              </w:rPr>
              <w:t xml:space="preserve"> ǝnsammī būz, </w:t>
            </w:r>
            <w:r w:rsidRPr="00A76776">
              <w:rPr>
                <w:i/>
                <w:color w:val="7030A0"/>
                <w:szCs w:val="22"/>
                <w:lang w:val="en-US"/>
              </w:rPr>
              <w:t>yḥuṭṭūn al-būz fōg as-sūs</w:t>
            </w:r>
            <w:r w:rsidRPr="00900AC0">
              <w:rPr>
                <w:i/>
                <w:szCs w:val="22"/>
                <w:lang w:val="en-US"/>
              </w:rPr>
              <w:t>, yḏ̣all ymūˁ ymūˁ ymūˁ fōgu, fōg hāḏa ymūˁ al-būz l-al-maġrib.</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 xml:space="preserve">In Ramadan they take a hundred grams, put it on a tray and put ice on it; a cup of ice. We call it </w:t>
            </w:r>
            <w:r w:rsidRPr="00DF6B11">
              <w:rPr>
                <w:i/>
                <w:szCs w:val="22"/>
                <w:lang w:val="en-US"/>
              </w:rPr>
              <w:t xml:space="preserve">buz </w:t>
            </w:r>
            <w:r w:rsidRPr="00DF6B11">
              <w:rPr>
                <w:szCs w:val="22"/>
                <w:lang w:val="en-US"/>
              </w:rPr>
              <w:t>(in Turkish). They put the ice on the root and it slowly melts on it; the ice melts on it until sunse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5</w:t>
            </w:r>
          </w:p>
        </w:tc>
        <w:tc>
          <w:tcPr>
            <w:tcW w:w="4230" w:type="dxa"/>
            <w:shd w:val="clear" w:color="auto" w:fill="auto"/>
            <w:tcMar>
              <w:left w:w="108" w:type="dxa"/>
            </w:tcMar>
          </w:tcPr>
          <w:p w:rsidR="000733DC" w:rsidRPr="00900AC0" w:rsidRDefault="000733DC" w:rsidP="00D2037C">
            <w:pPr>
              <w:rPr>
                <w:i/>
                <w:szCs w:val="22"/>
                <w:lang w:val="en-US"/>
              </w:rPr>
            </w:pPr>
            <w:proofErr w:type="gramStart"/>
            <w:r w:rsidRPr="00900AC0">
              <w:rPr>
                <w:i/>
                <w:szCs w:val="22"/>
                <w:lang w:val="en-US"/>
              </w:rPr>
              <w:t>lumm</w:t>
            </w:r>
            <w:r>
              <w:rPr>
                <w:i/>
                <w:szCs w:val="22"/>
                <w:lang w:val="en-US"/>
              </w:rPr>
              <w:t>u</w:t>
            </w:r>
            <w:r w:rsidRPr="00900AC0">
              <w:rPr>
                <w:i/>
                <w:szCs w:val="22"/>
                <w:lang w:val="en-US"/>
              </w:rPr>
              <w:t>n-ma</w:t>
            </w:r>
            <w:proofErr w:type="gramEnd"/>
            <w:r w:rsidRPr="00900AC0">
              <w:rPr>
                <w:i/>
                <w:szCs w:val="22"/>
                <w:lang w:val="en-US"/>
              </w:rPr>
              <w:t xml:space="preserve"> yiṣīr al-būz ymūˁ min fōg</w:t>
            </w:r>
            <w:r>
              <w:rPr>
                <w:i/>
                <w:szCs w:val="22"/>
                <w:lang w:val="en-US"/>
              </w:rPr>
              <w:t>-</w:t>
            </w:r>
            <w:r w:rsidRPr="00900AC0">
              <w:rPr>
                <w:i/>
                <w:szCs w:val="22"/>
                <w:lang w:val="en-US"/>
              </w:rPr>
              <w:t>u, w-inṣaffī b-as-süzgāǧe, inṣaffī, w-inḥuṭṭ ˁalē ˁād indaḥḥiǧ ˁala ṯǝxn</w:t>
            </w:r>
            <w:r>
              <w:rPr>
                <w:i/>
                <w:szCs w:val="22"/>
                <w:lang w:val="en-US"/>
              </w:rPr>
              <w:t>-</w:t>
            </w:r>
            <w:r w:rsidRPr="00900AC0">
              <w:rPr>
                <w:i/>
                <w:szCs w:val="22"/>
                <w:lang w:val="en-US"/>
              </w:rPr>
              <w:t xml:space="preserve">u, guṭmut mayye w-aš-šurūb ṣār. </w:t>
            </w:r>
            <w:proofErr w:type="gramStart"/>
            <w:r w:rsidRPr="00900AC0">
              <w:rPr>
                <w:i/>
                <w:szCs w:val="22"/>
                <w:lang w:val="en-US"/>
              </w:rPr>
              <w:t>nuṣṣ</w:t>
            </w:r>
            <w:proofErr w:type="gramEnd"/>
            <w:r w:rsidRPr="00900AC0">
              <w:rPr>
                <w:i/>
                <w:szCs w:val="22"/>
                <w:lang w:val="en-US"/>
              </w:rPr>
              <w:t xml:space="preserve"> litrit al-uxṛa mayy inkabb inḥuṭṭ fōg</w:t>
            </w:r>
            <w:r>
              <w:rPr>
                <w:i/>
                <w:szCs w:val="22"/>
                <w:lang w:val="en-US"/>
              </w:rPr>
              <w:t>-</w:t>
            </w:r>
            <w:r w:rsidRPr="00900AC0">
              <w:rPr>
                <w:i/>
                <w:szCs w:val="22"/>
                <w:lang w:val="en-US"/>
              </w:rPr>
              <w:t>u yṣīr litre w-nuṣṣ; ˁala miyyit ġrām litre w-nuṣṣ.</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6</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ˁugub-ma nṣaffī b-as-süzgāǧe nišrab</w:t>
            </w:r>
            <w:r>
              <w:rPr>
                <w:i/>
                <w:szCs w:val="22"/>
                <w:lang w:val="en-US"/>
              </w:rPr>
              <w:t>-</w:t>
            </w:r>
            <w:r w:rsidRPr="00900AC0">
              <w:rPr>
                <w:i/>
                <w:szCs w:val="22"/>
                <w:lang w:val="en-US"/>
              </w:rPr>
              <w:t xml:space="preserve">u ˁa-l-maġrib inḥuṭṭ ˁalē uxṛa būz, – ˁAyše, uskuti ˀabūy! – </w:t>
            </w:r>
            <w:proofErr w:type="gramStart"/>
            <w:r w:rsidRPr="00900AC0">
              <w:rPr>
                <w:i/>
                <w:szCs w:val="22"/>
                <w:lang w:val="en-US"/>
              </w:rPr>
              <w:t>al-maġrib</w:t>
            </w:r>
            <w:proofErr w:type="gramEnd"/>
            <w:r w:rsidRPr="00900AC0">
              <w:rPr>
                <w:i/>
                <w:szCs w:val="22"/>
                <w:lang w:val="en-US"/>
              </w:rPr>
              <w:t xml:space="preserve"> nišrab</w:t>
            </w:r>
            <w:r>
              <w:rPr>
                <w:i/>
                <w:szCs w:val="22"/>
                <w:lang w:val="en-US"/>
              </w:rPr>
              <w:t>-</w:t>
            </w:r>
            <w:r w:rsidRPr="00900AC0">
              <w:rPr>
                <w:i/>
                <w:szCs w:val="22"/>
                <w:lang w:val="en-US"/>
              </w:rPr>
              <w:t>u b-irmaḏ̣ān, hāḏa, ˁugub… baˁdēn-ma nifṭaṛ yōmin nišrab</w:t>
            </w:r>
            <w:r>
              <w:rPr>
                <w:i/>
                <w:szCs w:val="22"/>
                <w:lang w:val="en-US"/>
              </w:rPr>
              <w:t>-</w:t>
            </w:r>
            <w:r w:rsidRPr="00900AC0">
              <w:rPr>
                <w:i/>
                <w:szCs w:val="22"/>
                <w:lang w:val="en-US"/>
              </w:rPr>
              <w:t>u ymawwiˁ al-ačil, yaˁni ḥazǝm</w:t>
            </w:r>
            <w:r w:rsidRPr="00900AC0">
              <w:rPr>
                <w:rStyle w:val="Funotenanker"/>
                <w:i/>
                <w:szCs w:val="22"/>
                <w:lang w:val="en-US"/>
              </w:rPr>
              <w:footnoteReference w:id="17"/>
            </w:r>
            <w:r w:rsidRPr="00900AC0">
              <w:rPr>
                <w:i/>
                <w:szCs w:val="22"/>
                <w:lang w:val="en-US"/>
              </w:rPr>
              <w:t xml:space="preserve"> ysāwi.</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After we have drained it through a strainer, we again put ice on it and drink it at sunset. – Aicha, shut up! – In Ramadan we drink it at sunset. When we drink it after breaking the fast, it softens the food</w:t>
            </w:r>
            <w:r w:rsidRPr="00DF6B11">
              <w:rPr>
                <w:rStyle w:val="Funotenanker"/>
                <w:szCs w:val="22"/>
                <w:lang w:val="en-US"/>
              </w:rPr>
              <w:footnoteReference w:id="18"/>
            </w:r>
            <w:proofErr w:type="gramStart"/>
            <w:r w:rsidRPr="00DF6B11">
              <w:rPr>
                <w:szCs w:val="22"/>
                <w:lang w:val="en-US"/>
              </w:rPr>
              <w:t>,</w:t>
            </w:r>
            <w:proofErr w:type="gramEnd"/>
            <w:r w:rsidRPr="00DF6B11">
              <w:rPr>
                <w:szCs w:val="22"/>
                <w:lang w:val="en-US"/>
              </w:rPr>
              <w:t xml:space="preserve"> it (helps) digest i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7</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w miššān ač-člē, ač-člē, al-böbrek yaˁni, al-ḥaǧaṛa</w:t>
            </w:r>
            <w:r w:rsidRPr="00900AC0">
              <w:rPr>
                <w:rStyle w:val="Funotenanker"/>
                <w:i/>
                <w:szCs w:val="22"/>
                <w:lang w:val="en-US"/>
              </w:rPr>
              <w:footnoteReference w:id="19"/>
            </w:r>
            <w:r w:rsidRPr="00900AC0">
              <w:rPr>
                <w:i/>
                <w:szCs w:val="22"/>
                <w:lang w:val="en-US"/>
              </w:rPr>
              <w:t xml:space="preserve"> b-ač-člē ywaǧǧiˁ al-ḥaǧaṛ, ywaǧǧiˁ al-ḥaǧaṛ, ymawwiˁ al-ḥaǧaṛ al-mayyt as-sūs hāḏi, w-šifāt</w:t>
            </w:r>
            <w:r>
              <w:rPr>
                <w:i/>
                <w:szCs w:val="22"/>
                <w:lang w:val="en-US"/>
              </w:rPr>
              <w:t>-</w:t>
            </w:r>
            <w:r w:rsidRPr="00900AC0">
              <w:rPr>
                <w:i/>
                <w:szCs w:val="22"/>
                <w:lang w:val="en-US"/>
              </w:rPr>
              <w:t xml:space="preserve">he čiṯīre yaˁni čiṯīr yinšifi yaˁni, iš-ma tˁidd mā txalaṣ </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8</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Urfa kull</w:t>
            </w:r>
            <w:r>
              <w:rPr>
                <w:i/>
                <w:szCs w:val="22"/>
                <w:lang w:val="en-US"/>
              </w:rPr>
              <w:t>-</w:t>
            </w:r>
            <w:r w:rsidRPr="00900AC0">
              <w:rPr>
                <w:i/>
                <w:szCs w:val="22"/>
                <w:lang w:val="en-US"/>
              </w:rPr>
              <w:t>u b-irmaḏ̣ān yišrab mayyt as-sūs, al-pepsi-kōla mā nišrab</w:t>
            </w:r>
            <w:r>
              <w:rPr>
                <w:i/>
                <w:szCs w:val="22"/>
                <w:lang w:val="en-US"/>
              </w:rPr>
              <w:t>-</w:t>
            </w:r>
            <w:r w:rsidRPr="00900AC0">
              <w:rPr>
                <w:i/>
                <w:szCs w:val="22"/>
                <w:lang w:val="en-US"/>
              </w:rPr>
              <w:t xml:space="preserve">ha, ˀabad! </w:t>
            </w:r>
            <w:proofErr w:type="gramStart"/>
            <w:r w:rsidRPr="00900AC0">
              <w:rPr>
                <w:i/>
                <w:szCs w:val="22"/>
                <w:lang w:val="en-US"/>
              </w:rPr>
              <w:t>mayyt</w:t>
            </w:r>
            <w:proofErr w:type="gramEnd"/>
            <w:r w:rsidRPr="00900AC0">
              <w:rPr>
                <w:i/>
                <w:szCs w:val="22"/>
                <w:lang w:val="en-US"/>
              </w:rPr>
              <w:t xml:space="preserve"> as-sūs ˁidna (ˀaġla) ˀaḥsan m-al-pepsi.  </w:t>
            </w:r>
            <w:proofErr w:type="gramStart"/>
            <w:r w:rsidRPr="00900AC0">
              <w:rPr>
                <w:i/>
                <w:szCs w:val="22"/>
                <w:lang w:val="en-US"/>
              </w:rPr>
              <w:t>aḥa</w:t>
            </w:r>
            <w:proofErr w:type="gramEnd"/>
            <w:r w:rsidRPr="00900AC0">
              <w:rPr>
                <w:i/>
                <w:szCs w:val="22"/>
                <w:lang w:val="en-US"/>
              </w:rPr>
              <w:t>…  yaˁni ˀaḥala, aḥsan inḥibb</w:t>
            </w:r>
            <w:r>
              <w:rPr>
                <w:i/>
                <w:szCs w:val="22"/>
                <w:lang w:val="en-US"/>
              </w:rPr>
              <w:t>-</w:t>
            </w:r>
            <w:r w:rsidRPr="00900AC0">
              <w:rPr>
                <w:i/>
                <w:szCs w:val="22"/>
                <w:lang w:val="en-US"/>
              </w:rPr>
              <w:t>he.  […] w b-at-turuk zād ysammūn</w:t>
            </w:r>
            <w:r>
              <w:rPr>
                <w:i/>
                <w:szCs w:val="22"/>
                <w:lang w:val="en-US"/>
              </w:rPr>
              <w:t>-</w:t>
            </w:r>
            <w:r w:rsidRPr="00900AC0">
              <w:rPr>
                <w:i/>
                <w:szCs w:val="22"/>
                <w:lang w:val="en-US"/>
              </w:rPr>
              <w:t xml:space="preserve">he yambalı. </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 xml:space="preserve">The whole of Urfa drinks liquorice syrup; we don’t drink Pepsi Cola. Never! We regard liquorice syrup better than Pepsi; we like it more. In Turkish they call it </w:t>
            </w:r>
            <w:r w:rsidRPr="00DF6B11">
              <w:rPr>
                <w:i/>
                <w:szCs w:val="22"/>
                <w:lang w:val="en-US"/>
              </w:rPr>
              <w:t>yambalı.</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9</w:t>
            </w:r>
          </w:p>
        </w:tc>
        <w:tc>
          <w:tcPr>
            <w:tcW w:w="4230" w:type="dxa"/>
            <w:shd w:val="clear" w:color="auto" w:fill="auto"/>
            <w:tcMar>
              <w:left w:w="108" w:type="dxa"/>
            </w:tcMar>
          </w:tcPr>
          <w:p w:rsidR="000733DC" w:rsidRPr="00900AC0" w:rsidRDefault="000733DC" w:rsidP="00D2037C">
            <w:pPr>
              <w:rPr>
                <w:i/>
                <w:szCs w:val="22"/>
                <w:lang w:val="en-US"/>
              </w:rPr>
            </w:pPr>
            <w:proofErr w:type="gramStart"/>
            <w:r w:rsidRPr="00900AC0">
              <w:rPr>
                <w:i/>
                <w:szCs w:val="22"/>
                <w:lang w:val="en-US"/>
              </w:rPr>
              <w:t>b-as-sūg</w:t>
            </w:r>
            <w:proofErr w:type="gramEnd"/>
            <w:r w:rsidRPr="00900AC0">
              <w:rPr>
                <w:i/>
                <w:szCs w:val="22"/>
                <w:lang w:val="en-US"/>
              </w:rPr>
              <w:t xml:space="preserve"> yḥaḏ̣ḏ̣rūn</w:t>
            </w:r>
            <w:r>
              <w:rPr>
                <w:i/>
                <w:szCs w:val="22"/>
                <w:lang w:val="en-US"/>
              </w:rPr>
              <w:t>-</w:t>
            </w:r>
            <w:r w:rsidRPr="00900AC0">
              <w:rPr>
                <w:i/>
                <w:szCs w:val="22"/>
                <w:lang w:val="en-US"/>
              </w:rPr>
              <w:t>he ybīˁūn</w:t>
            </w:r>
            <w:r>
              <w:rPr>
                <w:i/>
                <w:szCs w:val="22"/>
                <w:lang w:val="en-US"/>
              </w:rPr>
              <w:t>-</w:t>
            </w:r>
            <w:r w:rsidRPr="00900AC0">
              <w:rPr>
                <w:i/>
                <w:szCs w:val="22"/>
                <w:lang w:val="en-US"/>
              </w:rPr>
              <w:t>he b-aš-šuwaš, ḥāḏ̣re. baˁaḏ̣, baˁaḏ̣ maˁmalčiyye b-al-bēt yḥuṭṭ-l</w:t>
            </w:r>
            <w:r>
              <w:rPr>
                <w:i/>
                <w:szCs w:val="22"/>
                <w:lang w:val="en-US"/>
              </w:rPr>
              <w:t>-</w:t>
            </w:r>
            <w:r w:rsidRPr="00900AC0">
              <w:rPr>
                <w:i/>
                <w:szCs w:val="22"/>
                <w:lang w:val="en-US"/>
              </w:rPr>
              <w:t>u, hīčiḏ ysawwi dabaw-in čibīr yḥuṭṭ ˁašǝr kīlawāt min hal-mayy as-sūs, msawwī  ybīˁ min</w:t>
            </w:r>
            <w:r>
              <w:rPr>
                <w:i/>
                <w:szCs w:val="22"/>
                <w:lang w:val="en-US"/>
              </w:rPr>
              <w:t>-</w:t>
            </w:r>
            <w:r w:rsidRPr="00900AC0">
              <w:rPr>
                <w:i/>
                <w:szCs w:val="22"/>
                <w:lang w:val="en-US"/>
              </w:rPr>
              <w:t>he, yaˁni maˁāš xubuz, ˀiḥna, ǝhnīt as-sūg mā nāxuḏ</w:t>
            </w:r>
            <w:r>
              <w:rPr>
                <w:i/>
                <w:szCs w:val="22"/>
                <w:lang w:val="en-US"/>
              </w:rPr>
              <w:t>-</w:t>
            </w:r>
            <w:r w:rsidRPr="00900AC0">
              <w:rPr>
                <w:i/>
                <w:szCs w:val="22"/>
                <w:lang w:val="en-US"/>
              </w:rPr>
              <w:t>he, baˁaḏ̣</w:t>
            </w:r>
            <w:r>
              <w:rPr>
                <w:i/>
                <w:szCs w:val="22"/>
                <w:lang w:val="en-US"/>
              </w:rPr>
              <w:t>-</w:t>
            </w:r>
            <w:r w:rsidRPr="00900AC0">
              <w:rPr>
                <w:i/>
                <w:szCs w:val="22"/>
                <w:lang w:val="en-US"/>
              </w:rPr>
              <w:t>ne ˀiḥna nsawwī b-īdē</w:t>
            </w:r>
            <w:r>
              <w:rPr>
                <w:i/>
                <w:szCs w:val="22"/>
                <w:lang w:val="en-US"/>
              </w:rPr>
              <w:t>-</w:t>
            </w:r>
            <w:r w:rsidRPr="00900AC0">
              <w:rPr>
                <w:i/>
                <w:szCs w:val="22"/>
                <w:lang w:val="en-US"/>
              </w:rPr>
              <w:t>ne b-al-bēt.</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At the market they prepare it and sell it in bottles, ready made. Some people, who know it well, take large amounts (home), ten kilos of liquorice, make (syrup) and sell it, just to make some extra money.</w:t>
            </w:r>
            <w:r w:rsidRPr="00DF6B11">
              <w:rPr>
                <w:rStyle w:val="Funotenanker"/>
                <w:szCs w:val="22"/>
                <w:lang w:val="en-US"/>
              </w:rPr>
              <w:footnoteReference w:id="20"/>
            </w:r>
            <w:r w:rsidRPr="00DF6B11">
              <w:rPr>
                <w:szCs w:val="22"/>
                <w:lang w:val="en-US"/>
              </w:rPr>
              <w:t xml:space="preserve"> We do not buy it from the market; we make it at home with our own hands.</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0</w:t>
            </w:r>
          </w:p>
        </w:tc>
        <w:tc>
          <w:tcPr>
            <w:tcW w:w="4230" w:type="dxa"/>
            <w:shd w:val="clear" w:color="auto" w:fill="auto"/>
            <w:tcMar>
              <w:left w:w="108" w:type="dxa"/>
            </w:tcMar>
          </w:tcPr>
          <w:p w:rsidR="000733DC" w:rsidRPr="00900AC0" w:rsidRDefault="000733DC" w:rsidP="00D2037C">
            <w:pPr>
              <w:rPr>
                <w:i/>
                <w:szCs w:val="22"/>
                <w:lang w:val="en-US"/>
              </w:rPr>
            </w:pPr>
            <w:proofErr w:type="gramStart"/>
            <w:r w:rsidRPr="00900AC0">
              <w:rPr>
                <w:i/>
                <w:szCs w:val="22"/>
                <w:lang w:val="en-US"/>
              </w:rPr>
              <w:t>niˁmil</w:t>
            </w:r>
            <w:proofErr w:type="gramEnd"/>
            <w:r w:rsidRPr="00900AC0">
              <w:rPr>
                <w:i/>
                <w:szCs w:val="22"/>
                <w:lang w:val="en-US"/>
              </w:rPr>
              <w:t xml:space="preserve"> ihnīt b-al-bēt aḥsan insawwi aš-šakle ˁal īdē</w:t>
            </w:r>
            <w:r>
              <w:rPr>
                <w:i/>
                <w:szCs w:val="22"/>
                <w:lang w:val="en-US"/>
              </w:rPr>
              <w:t>-</w:t>
            </w:r>
            <w:r w:rsidRPr="00900AC0">
              <w:rPr>
                <w:i/>
                <w:szCs w:val="22"/>
                <w:lang w:val="en-US"/>
              </w:rPr>
              <w:t>ne, ᵊnšūf</w:t>
            </w:r>
            <w:r>
              <w:rPr>
                <w:i/>
                <w:szCs w:val="22"/>
                <w:lang w:val="en-US"/>
              </w:rPr>
              <w:t>-</w:t>
            </w:r>
            <w:r w:rsidRPr="00900AC0">
              <w:rPr>
                <w:i/>
                <w:szCs w:val="22"/>
                <w:lang w:val="en-US"/>
              </w:rPr>
              <w:t>ha b-iˁyūn-ne šinu šī bī</w:t>
            </w:r>
            <w:r>
              <w:rPr>
                <w:i/>
                <w:szCs w:val="22"/>
                <w:lang w:val="en-US"/>
              </w:rPr>
              <w:t>-</w:t>
            </w:r>
            <w:r w:rsidRPr="00900AC0">
              <w:rPr>
                <w:i/>
                <w:szCs w:val="22"/>
                <w:lang w:val="en-US"/>
              </w:rPr>
              <w:t>he. ˀiḥna ˀal-ˁarab, gerči kull šakle, ḥatta l-al-pepsi kōla uxṛa, ˁaman</w:t>
            </w:r>
            <w:r>
              <w:rPr>
                <w:i/>
                <w:szCs w:val="22"/>
                <w:lang w:val="en-US"/>
              </w:rPr>
              <w:t>-</w:t>
            </w:r>
            <w:r w:rsidRPr="00900AC0">
              <w:rPr>
                <w:i/>
                <w:szCs w:val="22"/>
                <w:lang w:val="en-US"/>
              </w:rPr>
              <w:t>ni mā_šūf yōmin išnōn ysawwūn</w:t>
            </w:r>
            <w:r>
              <w:rPr>
                <w:i/>
                <w:szCs w:val="22"/>
                <w:lang w:val="en-US"/>
              </w:rPr>
              <w:t>-</w:t>
            </w:r>
            <w:r w:rsidRPr="00900AC0">
              <w:rPr>
                <w:i/>
                <w:szCs w:val="22"/>
                <w:lang w:val="en-US"/>
              </w:rPr>
              <w:t>he mā_ḥibb</w:t>
            </w:r>
            <w:r>
              <w:rPr>
                <w:i/>
                <w:szCs w:val="22"/>
                <w:lang w:val="en-US"/>
              </w:rPr>
              <w:t>-</w:t>
            </w:r>
            <w:r w:rsidRPr="00900AC0">
              <w:rPr>
                <w:i/>
                <w:szCs w:val="22"/>
                <w:lang w:val="en-US"/>
              </w:rPr>
              <w:t>he.</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 xml:space="preserve">We </w:t>
            </w:r>
            <w:r w:rsidRPr="00DF6B11">
              <w:rPr>
                <w:szCs w:val="22"/>
                <w:lang w:val="en-US"/>
              </w:rPr>
              <w:t>prepare it at home. It’s better to do it with your own hands, so we can see with our own eyes what is in it. Actually we Arabs (have reservations against) everything… even for Pepsi Cola. Because I don’t see how they make it, I do not like i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1</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ˀarīd aš</w:t>
            </w:r>
            <w:r>
              <w:rPr>
                <w:i/>
                <w:szCs w:val="22"/>
                <w:lang w:val="en-US"/>
              </w:rPr>
              <w:t>-</w:t>
            </w:r>
            <w:r w:rsidRPr="00900AC0">
              <w:rPr>
                <w:i/>
                <w:szCs w:val="22"/>
                <w:lang w:val="en-US"/>
              </w:rPr>
              <w:t>šakilt al ašṛab</w:t>
            </w:r>
            <w:r>
              <w:rPr>
                <w:i/>
                <w:szCs w:val="22"/>
                <w:lang w:val="en-US"/>
              </w:rPr>
              <w:t>-</w:t>
            </w:r>
            <w:r w:rsidRPr="00900AC0">
              <w:rPr>
                <w:i/>
                <w:szCs w:val="22"/>
                <w:lang w:val="en-US"/>
              </w:rPr>
              <w:t>ha, ˀal akul</w:t>
            </w:r>
            <w:r>
              <w:rPr>
                <w:i/>
                <w:szCs w:val="22"/>
                <w:lang w:val="en-US"/>
              </w:rPr>
              <w:t>-</w:t>
            </w:r>
            <w:r w:rsidRPr="00900AC0">
              <w:rPr>
                <w:i/>
                <w:szCs w:val="22"/>
                <w:lang w:val="en-US"/>
              </w:rPr>
              <w:t>ha ˀašūf</w:t>
            </w:r>
            <w:r>
              <w:rPr>
                <w:i/>
                <w:szCs w:val="22"/>
                <w:lang w:val="en-US"/>
              </w:rPr>
              <w:t>-</w:t>
            </w:r>
            <w:r w:rsidRPr="00900AC0">
              <w:rPr>
                <w:i/>
                <w:szCs w:val="22"/>
                <w:lang w:val="en-US"/>
              </w:rPr>
              <w:t xml:space="preserve">ha b-ˁēni, yaˁni šnōn tiṣīr šnōn tin… tistawi. </w:t>
            </w:r>
            <w:proofErr w:type="gramStart"/>
            <w:r w:rsidRPr="00900AC0">
              <w:rPr>
                <w:i/>
                <w:szCs w:val="22"/>
                <w:lang w:val="en-US"/>
              </w:rPr>
              <w:t>min</w:t>
            </w:r>
            <w:proofErr w:type="gramEnd"/>
            <w:r w:rsidRPr="00900AC0">
              <w:rPr>
                <w:i/>
                <w:szCs w:val="22"/>
                <w:lang w:val="en-US"/>
              </w:rPr>
              <w:t xml:space="preserve"> hāḏa nḥibb </w:t>
            </w:r>
            <w:r>
              <w:rPr>
                <w:i/>
                <w:szCs w:val="22"/>
                <w:lang w:val="en-US"/>
              </w:rPr>
              <w:t>ᵊ</w:t>
            </w:r>
            <w:r w:rsidRPr="00900AC0">
              <w:rPr>
                <w:i/>
                <w:szCs w:val="22"/>
                <w:lang w:val="en-US"/>
              </w:rPr>
              <w:t>škāl</w:t>
            </w:r>
            <w:r>
              <w:rPr>
                <w:i/>
                <w:szCs w:val="22"/>
                <w:lang w:val="en-US"/>
              </w:rPr>
              <w:t>-</w:t>
            </w:r>
            <w:r w:rsidRPr="00900AC0">
              <w:rPr>
                <w:i/>
                <w:szCs w:val="22"/>
                <w:lang w:val="en-US"/>
              </w:rPr>
              <w:t>ha al b-īdē</w:t>
            </w:r>
            <w:r>
              <w:rPr>
                <w:i/>
                <w:szCs w:val="22"/>
                <w:lang w:val="en-US"/>
              </w:rPr>
              <w:t>-</w:t>
            </w:r>
            <w:r w:rsidRPr="00900AC0">
              <w:rPr>
                <w:i/>
                <w:szCs w:val="22"/>
                <w:lang w:val="en-US"/>
              </w:rPr>
              <w:t>ne, w-salāmt</w:t>
            </w:r>
            <w:r>
              <w:rPr>
                <w:i/>
                <w:szCs w:val="22"/>
                <w:lang w:val="en-US"/>
              </w:rPr>
              <w:t>-</w:t>
            </w:r>
            <w:r w:rsidRPr="00900AC0">
              <w:rPr>
                <w:i/>
                <w:szCs w:val="22"/>
                <w:lang w:val="en-US"/>
              </w:rPr>
              <w:t>ak w-al-ˁāfye – xurf Aḷḷa ˁalē</w:t>
            </w:r>
            <w:r>
              <w:rPr>
                <w:i/>
                <w:szCs w:val="22"/>
                <w:lang w:val="en-US"/>
              </w:rPr>
              <w:t>-</w:t>
            </w:r>
            <w:r w:rsidRPr="00900AC0">
              <w:rPr>
                <w:i/>
                <w:szCs w:val="22"/>
                <w:lang w:val="en-US"/>
              </w:rPr>
              <w:t>k – w ˁalē</w:t>
            </w:r>
            <w:r>
              <w:rPr>
                <w:i/>
                <w:szCs w:val="22"/>
                <w:lang w:val="en-US"/>
              </w:rPr>
              <w:t>-</w:t>
            </w:r>
            <w:r w:rsidRPr="00900AC0">
              <w:rPr>
                <w:i/>
                <w:szCs w:val="22"/>
                <w:lang w:val="en-US"/>
              </w:rPr>
              <w:t>k!</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I want to see with my own eyes how things I drink and eat are prepared. Therefore I like that we do it ourselves. Enjoy it! – Thank you! – You’re welcome.</w:t>
            </w:r>
          </w:p>
        </w:tc>
      </w:tr>
    </w:tbl>
    <w:p w:rsidR="000733DC" w:rsidRDefault="000733DC" w:rsidP="00A608C2">
      <w:pPr>
        <w:pStyle w:val="Liste"/>
        <w:rPr>
          <w:lang w:val="en-US"/>
        </w:rPr>
      </w:pPr>
    </w:p>
    <w:p w:rsidR="002A76FF" w:rsidRDefault="002A76FF">
      <w:pPr>
        <w:rPr>
          <w:lang w:val="en-US"/>
        </w:rPr>
      </w:pPr>
    </w:p>
    <w:p w:rsidR="00FD4E26" w:rsidRDefault="00FD4E26" w:rsidP="00BD2CA0">
      <w:pPr>
        <w:pStyle w:val="berschrift2"/>
        <w:rPr>
          <w:noProof/>
          <w:lang w:val="en-US"/>
        </w:rPr>
      </w:pPr>
      <w:r w:rsidRPr="00B1476E">
        <w:rPr>
          <w:noProof/>
          <w:lang w:val="en-US"/>
        </w:rPr>
        <w:t>Urfa-0</w:t>
      </w:r>
      <w:r>
        <w:rPr>
          <w:noProof/>
          <w:lang w:val="en-US"/>
        </w:rPr>
        <w:t>44</w:t>
      </w:r>
      <w:r w:rsidRPr="00B1476E">
        <w:rPr>
          <w:noProof/>
          <w:lang w:val="en-US"/>
        </w:rPr>
        <w:t xml:space="preserve">: </w:t>
      </w:r>
      <w:r w:rsidR="00300E87">
        <w:rPr>
          <w:noProof/>
          <w:lang w:val="en-US"/>
        </w:rPr>
        <w:t>Bags and sacks</w:t>
      </w:r>
      <w:r w:rsidR="009C1379">
        <w:rPr>
          <w:noProof/>
          <w:lang w:val="en-US"/>
        </w:rPr>
        <w:t xml:space="preserve"> </w:t>
      </w:r>
      <w:r w:rsidR="009C1379" w:rsidRPr="00EC6A71">
        <w:rPr>
          <w:color w:val="00B050"/>
          <w:lang w:val="en-US"/>
        </w:rPr>
        <w:t>[</w:t>
      </w:r>
      <w:r w:rsidR="00BD2CA0">
        <w:rPr>
          <w:color w:val="00B050"/>
          <w:lang w:val="en-US"/>
        </w:rPr>
        <w:t>published in M. Klimiuk 2021</w:t>
      </w:r>
      <w:r w:rsidR="009C1379">
        <w:rPr>
          <w:color w:val="00B050"/>
          <w:lang w:val="en-US"/>
        </w:rPr>
        <w:t>]</w:t>
      </w:r>
    </w:p>
    <w:p w:rsidR="009E3659" w:rsidRDefault="009E3659" w:rsidP="00A608C2">
      <w:pPr>
        <w:pStyle w:val="Liste"/>
        <w:rPr>
          <w:lang w:val="en-US"/>
        </w:rPr>
      </w:pPr>
      <w:r>
        <w:rPr>
          <w:lang w:val="en-US"/>
        </w:rPr>
        <w:t>Ismail, 7 May 2010</w:t>
      </w:r>
    </w:p>
    <w:p w:rsidR="009E3659" w:rsidRDefault="00D8781E" w:rsidP="00A608C2">
      <w:pPr>
        <w:pStyle w:val="Liste"/>
        <w:rPr>
          <w:lang w:val="en-US"/>
        </w:rPr>
      </w:pPr>
      <w:r>
        <w:rPr>
          <w:lang w:val="en-US"/>
        </w:rPr>
        <w:t>2:40</w:t>
      </w:r>
    </w:p>
    <w:p w:rsidR="00C75C7A" w:rsidRDefault="00C75C7A" w:rsidP="00A608C2">
      <w:pPr>
        <w:pStyle w:val="Liste"/>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1</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ˀiḥna hēne, ˀal-ˁalīǧe</w:t>
            </w:r>
            <w:r w:rsidRPr="00900AC0">
              <w:rPr>
                <w:rStyle w:val="Funotenanker"/>
                <w:i/>
                <w:szCs w:val="22"/>
                <w:lang w:val="en-US"/>
              </w:rPr>
              <w:footnoteReference w:id="21"/>
            </w:r>
            <w:r w:rsidRPr="00900AC0">
              <w:rPr>
                <w:i/>
                <w:szCs w:val="22"/>
                <w:lang w:val="en-US"/>
              </w:rPr>
              <w:t xml:space="preserve"> ta-ngūl, ˀal-ḥunṭa wēya ˀaš-šiˁīr wēya</w:t>
            </w:r>
            <w:r w:rsidRPr="00900AC0">
              <w:rPr>
                <w:rStyle w:val="Funotenanker"/>
                <w:i/>
                <w:szCs w:val="22"/>
                <w:lang w:val="en-US"/>
              </w:rPr>
              <w:footnoteReference w:id="22"/>
            </w:r>
            <w:r w:rsidRPr="00900AC0">
              <w:rPr>
                <w:i/>
                <w:szCs w:val="22"/>
                <w:lang w:val="en-US"/>
              </w:rPr>
              <w:t xml:space="preserve"> kull šakle nḥuṭṭ-u b-al… ˀaṭ-ṭōrba nsammī-he, ṭōrba, čwāl ta-ngul-il-he bi-de</w:t>
            </w:r>
            <w:r w:rsidRPr="00900AC0">
              <w:rPr>
                <w:rStyle w:val="Funotenanker"/>
                <w:i/>
                <w:szCs w:val="22"/>
                <w:lang w:val="en-US"/>
              </w:rPr>
              <w:footnoteReference w:id="23"/>
            </w:r>
            <w:r w:rsidRPr="00900AC0">
              <w:rPr>
                <w:i/>
                <w:szCs w:val="22"/>
                <w:lang w:val="en-US"/>
              </w:rPr>
              <w:t xml:space="preserve"> ngul-l-he ˁalīǧe.</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Here, let’s say, we have the sack and we put </w:t>
            </w:r>
            <w:r w:rsidRPr="008B50C3">
              <w:rPr>
                <w:szCs w:val="22"/>
              </w:rPr>
              <w:t xml:space="preserve">wheat, barley, and everything (like this) in it. We call it </w:t>
            </w:r>
            <w:r w:rsidRPr="008B50C3">
              <w:rPr>
                <w:i/>
                <w:szCs w:val="22"/>
              </w:rPr>
              <w:t>ṭōrba</w:t>
            </w:r>
            <w:r w:rsidRPr="008B50C3">
              <w:rPr>
                <w:szCs w:val="22"/>
              </w:rPr>
              <w:t>,</w:t>
            </w:r>
            <w:r w:rsidRPr="008B50C3">
              <w:rPr>
                <w:rStyle w:val="Funotenanker"/>
                <w:szCs w:val="22"/>
              </w:rPr>
              <w:footnoteReference w:id="24"/>
            </w:r>
            <w:r w:rsidRPr="008B50C3">
              <w:rPr>
                <w:szCs w:val="22"/>
              </w:rPr>
              <w:t xml:space="preserve"> sack; and we also call it </w:t>
            </w:r>
            <w:r w:rsidRPr="008B50C3">
              <w:rPr>
                <w:i/>
                <w:szCs w:val="22"/>
              </w:rPr>
              <w:t>ˁalīǧ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2</w:t>
            </w:r>
          </w:p>
        </w:tc>
        <w:tc>
          <w:tcPr>
            <w:tcW w:w="4226" w:type="dxa"/>
            <w:shd w:val="clear" w:color="auto" w:fill="auto"/>
            <w:tcMar>
              <w:left w:w="108" w:type="dxa"/>
            </w:tcMar>
          </w:tcPr>
          <w:p w:rsidR="00C75C7A" w:rsidRPr="00900AC0" w:rsidRDefault="00C75C7A" w:rsidP="00D2037C">
            <w:pPr>
              <w:rPr>
                <w:i/>
                <w:szCs w:val="22"/>
                <w:lang w:val="en-US"/>
              </w:rPr>
            </w:pPr>
            <w:proofErr w:type="gramStart"/>
            <w:r w:rsidRPr="00900AC0">
              <w:rPr>
                <w:i/>
                <w:szCs w:val="22"/>
                <w:lang w:val="en-US"/>
              </w:rPr>
              <w:t>riḥit</w:t>
            </w:r>
            <w:proofErr w:type="gramEnd"/>
            <w:r w:rsidRPr="00900AC0">
              <w:rPr>
                <w:i/>
                <w:szCs w:val="22"/>
                <w:lang w:val="en-US"/>
              </w:rPr>
              <w:t xml:space="preserve"> ˁala xālt-i ˁa-ǧ-ǧarye w čān tinṭī-ni ˁalīǧit ḥunṭa, ˁalīǧe. </w:t>
            </w:r>
            <w:r>
              <w:rPr>
                <w:i/>
                <w:szCs w:val="22"/>
                <w:lang w:val="en-US"/>
              </w:rPr>
              <w:t xml:space="preserve">ˁind </w:t>
            </w:r>
            <w:r w:rsidRPr="00900AC0">
              <w:rPr>
                <w:i/>
                <w:szCs w:val="22"/>
                <w:lang w:val="en-US"/>
              </w:rPr>
              <w:t xml:space="preserve">wurč al-ˁarab, duwal al-ˁarab, ˀal-ˁIrāg as-Sūrīye ygūlūn kīse. ˀiḥna nsammī-he ˁalīǧe. </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In the past) I went to my aunt in the village </w:t>
            </w:r>
            <w:r w:rsidRPr="008B50C3">
              <w:rPr>
                <w:szCs w:val="22"/>
              </w:rPr>
              <w:t xml:space="preserve">and she used to give me a sack of wheat, a </w:t>
            </w:r>
            <w:r w:rsidRPr="008B50C3">
              <w:rPr>
                <w:i/>
                <w:szCs w:val="22"/>
              </w:rPr>
              <w:t xml:space="preserve">ˁalīǧe. </w:t>
            </w:r>
            <w:r w:rsidRPr="008B50C3">
              <w:rPr>
                <w:szCs w:val="22"/>
              </w:rPr>
              <w:t xml:space="preserve">With the Arabs, in the Arab countries, in Iraq and in Syria, they say </w:t>
            </w:r>
            <w:r w:rsidRPr="008B50C3">
              <w:rPr>
                <w:i/>
                <w:szCs w:val="22"/>
              </w:rPr>
              <w:t xml:space="preserve">kīse. </w:t>
            </w:r>
            <w:r w:rsidRPr="008B50C3">
              <w:rPr>
                <w:szCs w:val="22"/>
              </w:rPr>
              <w:t xml:space="preserve">We call it </w:t>
            </w:r>
            <w:r w:rsidRPr="008B50C3">
              <w:rPr>
                <w:i/>
                <w:szCs w:val="22"/>
              </w:rPr>
              <w:t>ˁalīǧ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3</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ˀasġar min ˁalīǧe ngul-l-he pōšēte, pōšēt, pōšētit xubuz, ˀakbar m-al-pōšēte ˁalīǧe, ˀakbar m-al-ˁalīǧe ngul-l-he farde,</w:t>
            </w:r>
            <w:r w:rsidRPr="00900AC0">
              <w:rPr>
                <w:rStyle w:val="Funotenanker"/>
                <w:i/>
                <w:szCs w:val="22"/>
                <w:lang w:val="en-US"/>
              </w:rPr>
              <w:footnoteReference w:id="25"/>
            </w:r>
            <w:r w:rsidRPr="00900AC0">
              <w:rPr>
                <w:i/>
                <w:szCs w:val="22"/>
                <w:lang w:val="en-US"/>
              </w:rPr>
              <w:t xml:space="preserve"> farde, farde, fardit ḥunṭa. </w:t>
            </w:r>
            <w:r w:rsidRPr="00A76776">
              <w:rPr>
                <w:i/>
                <w:color w:val="7030A0"/>
                <w:szCs w:val="22"/>
                <w:lang w:val="en-US"/>
              </w:rPr>
              <w:t>ˀal-farde fōg al-mīyit kīlo</w:t>
            </w:r>
            <w:r w:rsidRPr="00900AC0">
              <w:rPr>
                <w:i/>
                <w:szCs w:val="22"/>
                <w:lang w:val="en-US"/>
              </w:rPr>
              <w:t xml:space="preserve">, fōg al-mīye, </w:t>
            </w:r>
            <w:r w:rsidRPr="00900AC0">
              <w:rPr>
                <w:i/>
                <w:szCs w:val="22"/>
              </w:rPr>
              <w:t>min</w:t>
            </w:r>
            <w:r w:rsidRPr="00900AC0">
              <w:rPr>
                <w:i/>
                <w:szCs w:val="22"/>
                <w:lang w:val="en-US"/>
              </w:rPr>
              <w:t xml:space="preserve"> ᵊtfūt al-imye, ᵊnsammī-he ˀawwali b-al-ˁarṣa ybīˁūn ḥanāṭi,</w:t>
            </w:r>
            <w:r w:rsidRPr="00900AC0">
              <w:rPr>
                <w:rStyle w:val="Funotenanker"/>
                <w:i/>
                <w:szCs w:val="22"/>
                <w:lang w:val="en-US"/>
              </w:rPr>
              <w:footnoteReference w:id="26"/>
            </w:r>
            <w:r w:rsidRPr="00900AC0">
              <w:rPr>
                <w:i/>
                <w:szCs w:val="22"/>
                <w:lang w:val="en-US"/>
              </w:rPr>
              <w:t xml:space="preserve"> ysawwūn-he min šaˁr al-maˁaz.</w:t>
            </w:r>
          </w:p>
        </w:tc>
        <w:tc>
          <w:tcPr>
            <w:tcW w:w="4228" w:type="dxa"/>
            <w:shd w:val="clear" w:color="auto" w:fill="auto"/>
            <w:tcMar>
              <w:left w:w="108" w:type="dxa"/>
            </w:tcMar>
          </w:tcPr>
          <w:p w:rsidR="00C75C7A" w:rsidRPr="00900AC0" w:rsidRDefault="00C75C7A" w:rsidP="00D2037C">
            <w:pPr>
              <w:rPr>
                <w:szCs w:val="22"/>
              </w:rPr>
            </w:pPr>
            <w:r>
              <w:rPr>
                <w:szCs w:val="22"/>
              </w:rPr>
              <w:t xml:space="preserve">[SP When it is smaller than a </w:t>
            </w:r>
            <w:r>
              <w:rPr>
                <w:i/>
                <w:szCs w:val="22"/>
              </w:rPr>
              <w:t>ˁalīǧe</w:t>
            </w:r>
            <w:r>
              <w:t>?</w:t>
            </w:r>
            <w:r>
              <w:rPr>
                <w:szCs w:val="22"/>
              </w:rPr>
              <w:t xml:space="preserve">] </w:t>
            </w:r>
            <w:r w:rsidRPr="00900AC0">
              <w:rPr>
                <w:szCs w:val="22"/>
              </w:rPr>
              <w:t xml:space="preserve">When it is smaller than a </w:t>
            </w:r>
            <w:r w:rsidRPr="00900AC0">
              <w:rPr>
                <w:i/>
                <w:szCs w:val="22"/>
              </w:rPr>
              <w:t xml:space="preserve">ˁalīǧe </w:t>
            </w:r>
            <w:r w:rsidRPr="00900AC0">
              <w:rPr>
                <w:szCs w:val="22"/>
              </w:rPr>
              <w:t xml:space="preserve">we call it </w:t>
            </w:r>
            <w:r w:rsidRPr="00900AC0">
              <w:rPr>
                <w:i/>
                <w:szCs w:val="22"/>
              </w:rPr>
              <w:t xml:space="preserve">pōšēte </w:t>
            </w:r>
            <w:r w:rsidRPr="00900AC0">
              <w:rPr>
                <w:szCs w:val="22"/>
              </w:rPr>
              <w:t xml:space="preserve">or </w:t>
            </w:r>
            <w:r w:rsidRPr="00900AC0">
              <w:rPr>
                <w:i/>
                <w:szCs w:val="22"/>
              </w:rPr>
              <w:t>pōšēt</w:t>
            </w:r>
            <w:r w:rsidRPr="00900AC0">
              <w:rPr>
                <w:szCs w:val="22"/>
              </w:rPr>
              <w:t xml:space="preserve">, like a bag of bread. A </w:t>
            </w:r>
            <w:r w:rsidRPr="00900AC0">
              <w:rPr>
                <w:i/>
                <w:szCs w:val="22"/>
              </w:rPr>
              <w:t xml:space="preserve">ˁalīǧe </w:t>
            </w:r>
            <w:r w:rsidRPr="00900AC0">
              <w:rPr>
                <w:szCs w:val="22"/>
              </w:rPr>
              <w:t xml:space="preserve">is bigger than a </w:t>
            </w:r>
            <w:r w:rsidRPr="00900AC0">
              <w:rPr>
                <w:i/>
                <w:szCs w:val="22"/>
              </w:rPr>
              <w:t>pōšēte</w:t>
            </w:r>
            <w:r w:rsidRPr="00900AC0">
              <w:rPr>
                <w:szCs w:val="22"/>
              </w:rPr>
              <w:t xml:space="preserve">, and what is bigger than a </w:t>
            </w:r>
            <w:r w:rsidRPr="00900AC0">
              <w:rPr>
                <w:i/>
                <w:szCs w:val="22"/>
              </w:rPr>
              <w:t xml:space="preserve">ˁalīǧe </w:t>
            </w:r>
            <w:r w:rsidRPr="00900AC0">
              <w:rPr>
                <w:szCs w:val="22"/>
              </w:rPr>
              <w:t xml:space="preserve">we call </w:t>
            </w:r>
            <w:r w:rsidRPr="00900AC0">
              <w:rPr>
                <w:i/>
                <w:szCs w:val="22"/>
              </w:rPr>
              <w:t>farde</w:t>
            </w:r>
            <w:r w:rsidRPr="00900AC0">
              <w:rPr>
                <w:szCs w:val="22"/>
              </w:rPr>
              <w:t xml:space="preserve">, large sack, like a sack of wheat. The </w:t>
            </w:r>
            <w:r w:rsidRPr="00900AC0">
              <w:rPr>
                <w:i/>
                <w:szCs w:val="22"/>
              </w:rPr>
              <w:t xml:space="preserve">farde </w:t>
            </w:r>
            <w:r w:rsidRPr="00900AC0">
              <w:rPr>
                <w:szCs w:val="22"/>
              </w:rPr>
              <w:t>contains more th</w:t>
            </w:r>
            <w:r>
              <w:rPr>
                <w:szCs w:val="22"/>
              </w:rPr>
              <w:t>an</w:t>
            </w:r>
            <w:r w:rsidRPr="00900AC0">
              <w:rPr>
                <w:szCs w:val="22"/>
              </w:rPr>
              <w:t xml:space="preserve"> 100 kilos, more th</w:t>
            </w:r>
            <w:r>
              <w:rPr>
                <w:szCs w:val="22"/>
              </w:rPr>
              <w:t>a</w:t>
            </w:r>
            <w:r w:rsidRPr="00900AC0">
              <w:rPr>
                <w:szCs w:val="22"/>
              </w:rPr>
              <w:t xml:space="preserve">n 100. When it exceeds 100 we call it like this. </w:t>
            </w:r>
            <w:r w:rsidRPr="008B50C3">
              <w:rPr>
                <w:szCs w:val="22"/>
              </w:rPr>
              <w:t>Formerly they sold different kinds of wheat in it at the corn exchange. They used to make it from</w:t>
            </w:r>
            <w:r w:rsidRPr="00900AC0">
              <w:rPr>
                <w:szCs w:val="22"/>
              </w:rPr>
              <w:t xml:space="preserve"> goat hair.</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4</w:t>
            </w:r>
          </w:p>
        </w:tc>
        <w:tc>
          <w:tcPr>
            <w:tcW w:w="4226" w:type="dxa"/>
            <w:shd w:val="clear" w:color="auto" w:fill="auto"/>
            <w:tcMar>
              <w:left w:w="108" w:type="dxa"/>
            </w:tcMar>
          </w:tcPr>
          <w:p w:rsidR="00C75C7A" w:rsidRPr="00900AC0" w:rsidRDefault="00C75C7A" w:rsidP="00D2037C">
            <w:pPr>
              <w:rPr>
                <w:i/>
                <w:szCs w:val="22"/>
                <w:lang w:val="en-US"/>
              </w:rPr>
            </w:pPr>
            <w:proofErr w:type="gramStart"/>
            <w:r w:rsidRPr="00900AC0">
              <w:rPr>
                <w:i/>
                <w:szCs w:val="22"/>
                <w:lang w:val="en-US"/>
              </w:rPr>
              <w:t>m-aš-šaˁar</w:t>
            </w:r>
            <w:proofErr w:type="gramEnd"/>
            <w:r w:rsidRPr="00900AC0">
              <w:rPr>
                <w:i/>
                <w:szCs w:val="22"/>
                <w:lang w:val="en-US"/>
              </w:rPr>
              <w:t xml:space="preserve"> ysāwūn al-fardāt </w:t>
            </w:r>
            <w:r>
              <w:rPr>
                <w:i/>
                <w:szCs w:val="22"/>
                <w:lang w:val="en-US"/>
              </w:rPr>
              <w:t>al-fa.. ˀ</w:t>
            </w:r>
            <w:r w:rsidRPr="00900AC0">
              <w:rPr>
                <w:i/>
                <w:szCs w:val="22"/>
                <w:lang w:val="en-US"/>
              </w:rPr>
              <w:t xml:space="preserve">al-awwalīyāt al-awwalīyīn alḥaz gāmat. </w:t>
            </w:r>
            <w:proofErr w:type="gramStart"/>
            <w:r w:rsidRPr="00900AC0">
              <w:rPr>
                <w:i/>
                <w:szCs w:val="22"/>
                <w:lang w:val="en-US"/>
              </w:rPr>
              <w:t>haḏīč</w:t>
            </w:r>
            <w:proofErr w:type="gramEnd"/>
            <w:r w:rsidRPr="00900AC0">
              <w:rPr>
                <w:i/>
                <w:szCs w:val="22"/>
                <w:lang w:val="en-US"/>
              </w:rPr>
              <w:t xml:space="preserve"> ᵊnsammī-he farde. </w:t>
            </w:r>
            <w:proofErr w:type="gramStart"/>
            <w:r w:rsidRPr="00900AC0">
              <w:rPr>
                <w:i/>
                <w:szCs w:val="22"/>
                <w:lang w:val="en-US"/>
              </w:rPr>
              <w:t>yaˁni</w:t>
            </w:r>
            <w:proofErr w:type="gramEnd"/>
            <w:r w:rsidRPr="00900AC0">
              <w:rPr>
                <w:i/>
                <w:szCs w:val="22"/>
                <w:lang w:val="en-US"/>
              </w:rPr>
              <w:t xml:space="preserve"> ḥitt xām-ha m-aš-šaˁar al-ma… al-ˁaniz miṯil as-šaˁar, yaˁni t-turki ygūl keçi kılından.</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The people in former times made the large sacks </w:t>
            </w:r>
            <w:r w:rsidRPr="008B50C3">
              <w:rPr>
                <w:szCs w:val="22"/>
              </w:rPr>
              <w:t xml:space="preserve">from hair and these we call </w:t>
            </w:r>
            <w:r w:rsidRPr="008B50C3">
              <w:rPr>
                <w:i/>
                <w:szCs w:val="22"/>
              </w:rPr>
              <w:t xml:space="preserve">farde. </w:t>
            </w:r>
            <w:r w:rsidRPr="008B50C3">
              <w:rPr>
                <w:szCs w:val="22"/>
              </w:rPr>
              <w:t>Even their cloth is made of goat hair, like the hair. The</w:t>
            </w:r>
            <w:r w:rsidRPr="00900AC0">
              <w:rPr>
                <w:szCs w:val="22"/>
              </w:rPr>
              <w:t xml:space="preserve"> Turks say it’s from </w:t>
            </w:r>
            <w:r w:rsidRPr="00900AC0">
              <w:rPr>
                <w:i/>
                <w:szCs w:val="22"/>
              </w:rPr>
              <w:t>keçi kılı.</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5</w:t>
            </w:r>
          </w:p>
        </w:tc>
        <w:tc>
          <w:tcPr>
            <w:tcW w:w="4226" w:type="dxa"/>
            <w:shd w:val="clear" w:color="auto" w:fill="auto"/>
            <w:tcMar>
              <w:left w:w="108" w:type="dxa"/>
            </w:tcMar>
          </w:tcPr>
          <w:p w:rsidR="00C75C7A" w:rsidRPr="00900AC0" w:rsidRDefault="00C75C7A" w:rsidP="00D2037C">
            <w:pPr>
              <w:rPr>
                <w:szCs w:val="22"/>
              </w:rPr>
            </w:pPr>
            <w:proofErr w:type="gramStart"/>
            <w:r w:rsidRPr="00900AC0">
              <w:rPr>
                <w:i/>
                <w:szCs w:val="22"/>
                <w:lang w:val="en-US"/>
              </w:rPr>
              <w:t>miṯil</w:t>
            </w:r>
            <w:proofErr w:type="gramEnd"/>
            <w:r w:rsidRPr="00900AC0">
              <w:rPr>
                <w:i/>
                <w:szCs w:val="22"/>
                <w:lang w:val="en-US"/>
              </w:rPr>
              <w:t xml:space="preserve"> bēt aš-šaˁar </w:t>
            </w:r>
            <w:r w:rsidRPr="00900AC0">
              <w:rPr>
                <w:i/>
                <w:szCs w:val="22"/>
              </w:rPr>
              <w:t>haḏannīč yiṣnaˁūn-hin</w:t>
            </w:r>
            <w:r w:rsidRPr="00900AC0">
              <w:rPr>
                <w:i/>
                <w:szCs w:val="22"/>
                <w:lang w:val="en-US"/>
              </w:rPr>
              <w:t xml:space="preserve"> yxayyṭūn-hin ˁala baˁaḏ̣-hin w čibīre hiyye ṣṣīr, ᵊnsammī-he farde, farde.</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They </w:t>
            </w:r>
            <w:r>
              <w:rPr>
                <w:szCs w:val="22"/>
              </w:rPr>
              <w:t xml:space="preserve">(i.e. the big sacks) </w:t>
            </w:r>
            <w:r w:rsidRPr="00900AC0">
              <w:rPr>
                <w:szCs w:val="22"/>
              </w:rPr>
              <w:t xml:space="preserve">are like the </w:t>
            </w:r>
            <w:r w:rsidRPr="008B50C3">
              <w:rPr>
                <w:szCs w:val="22"/>
              </w:rPr>
              <w:t xml:space="preserve">black tents: they produce and sew </w:t>
            </w:r>
            <w:r w:rsidRPr="00900AC0">
              <w:rPr>
                <w:szCs w:val="22"/>
              </w:rPr>
              <w:t xml:space="preserve">them up together. And they become big. We call them </w:t>
            </w:r>
            <w:r w:rsidRPr="00900AC0">
              <w:rPr>
                <w:i/>
                <w:szCs w:val="22"/>
              </w:rPr>
              <w:t>fard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6</w:t>
            </w:r>
          </w:p>
        </w:tc>
        <w:tc>
          <w:tcPr>
            <w:tcW w:w="4226" w:type="dxa"/>
            <w:shd w:val="clear" w:color="auto" w:fill="auto"/>
            <w:tcMar>
              <w:left w:w="108" w:type="dxa"/>
            </w:tcMar>
          </w:tcPr>
          <w:p w:rsidR="00C75C7A" w:rsidRPr="00900AC0" w:rsidRDefault="00C75C7A" w:rsidP="00D2037C">
            <w:pPr>
              <w:rPr>
                <w:szCs w:val="22"/>
              </w:rPr>
            </w:pPr>
            <w:proofErr w:type="gramStart"/>
            <w:r w:rsidRPr="00900AC0">
              <w:rPr>
                <w:i/>
                <w:szCs w:val="22"/>
                <w:lang w:val="en-US"/>
              </w:rPr>
              <w:t>w-al-guṭun</w:t>
            </w:r>
            <w:proofErr w:type="gramEnd"/>
            <w:r w:rsidRPr="00900AC0">
              <w:rPr>
                <w:i/>
                <w:szCs w:val="22"/>
                <w:lang w:val="en-US"/>
              </w:rPr>
              <w:t xml:space="preserve">, ˀal-guṭun al yḥuṭṭūnu bi-.. </w:t>
            </w:r>
            <w:proofErr w:type="gramStart"/>
            <w:r w:rsidRPr="00900AC0">
              <w:rPr>
                <w:i/>
                <w:szCs w:val="22"/>
                <w:lang w:val="en-US"/>
              </w:rPr>
              <w:t>al-</w:t>
            </w:r>
            <w:r w:rsidRPr="00900AC0">
              <w:rPr>
                <w:i/>
                <w:szCs w:val="22"/>
              </w:rPr>
              <w:t>ᵊ</w:t>
            </w:r>
            <w:r w:rsidRPr="00900AC0">
              <w:rPr>
                <w:i/>
                <w:szCs w:val="22"/>
                <w:lang w:val="en-US"/>
              </w:rPr>
              <w:t>hnīye</w:t>
            </w:r>
            <w:proofErr w:type="gramEnd"/>
            <w:r w:rsidRPr="00900AC0">
              <w:rPr>
                <w:rStyle w:val="Funotenanker"/>
                <w:i/>
                <w:szCs w:val="22"/>
                <w:lang w:val="en-US"/>
              </w:rPr>
              <w:footnoteReference w:id="27"/>
            </w:r>
            <w:r w:rsidRPr="00900AC0">
              <w:rPr>
                <w:i/>
                <w:szCs w:val="22"/>
                <w:lang w:val="en-US"/>
              </w:rPr>
              <w:t xml:space="preserve"> nsammī-he bandaǧ,</w:t>
            </w:r>
            <w:r w:rsidRPr="00900AC0">
              <w:rPr>
                <w:rStyle w:val="Funotenanker"/>
                <w:i/>
                <w:szCs w:val="22"/>
                <w:lang w:val="en-US"/>
              </w:rPr>
              <w:footnoteReference w:id="28"/>
            </w:r>
            <w:r w:rsidRPr="00900AC0">
              <w:rPr>
                <w:i/>
                <w:szCs w:val="22"/>
                <w:lang w:val="en-US"/>
              </w:rPr>
              <w:t xml:space="preserve"> bandaǧ guṭun, zād yāxuḏ imyit kīlo</w:t>
            </w:r>
            <w:r w:rsidRPr="00900AC0">
              <w:rPr>
                <w:i/>
                <w:szCs w:val="22"/>
                <w:vertAlign w:val="superscript"/>
                <w:lang w:val="en-US"/>
              </w:rPr>
              <w:t>w</w:t>
            </w:r>
            <w:r w:rsidRPr="00900AC0">
              <w:rPr>
                <w:i/>
                <w:szCs w:val="22"/>
              </w:rPr>
              <w:t>, ˀal-guṭun</w:t>
            </w:r>
            <w:r w:rsidRPr="00900AC0">
              <w:rPr>
                <w:i/>
                <w:szCs w:val="22"/>
                <w:lang w:val="en-US"/>
              </w:rPr>
              <w:t xml:space="preserve"> yaˁni, ˀal-guṭun lā ngūl li-ˁalīǧt-u bandaǧ-u, farde wa-lā kīse, bandaǧ, bandaǧ guṭun </w:t>
            </w:r>
            <w:r w:rsidRPr="00900AC0">
              <w:rPr>
                <w:i/>
                <w:szCs w:val="22"/>
              </w:rPr>
              <w:t>ḥaša</w:t>
            </w:r>
            <w:r w:rsidRPr="00900AC0">
              <w:rPr>
                <w:i/>
                <w:szCs w:val="22"/>
                <w:lang w:val="en-US"/>
              </w:rPr>
              <w:t>.</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As for </w:t>
            </w:r>
            <w:r w:rsidRPr="008B50C3">
              <w:rPr>
                <w:szCs w:val="22"/>
                <w:lang w:val="en-US"/>
              </w:rPr>
              <w:t xml:space="preserve">the cotton, we put the cotton in things we call </w:t>
            </w:r>
            <w:r w:rsidRPr="008B50C3">
              <w:rPr>
                <w:i/>
                <w:szCs w:val="22"/>
                <w:lang w:val="en-US"/>
              </w:rPr>
              <w:t xml:space="preserve">bandaǧ, </w:t>
            </w:r>
            <w:r w:rsidRPr="008B50C3">
              <w:rPr>
                <w:szCs w:val="22"/>
                <w:lang w:val="en-US"/>
              </w:rPr>
              <w:t>a</w:t>
            </w:r>
            <w:r w:rsidRPr="008B50C3">
              <w:rPr>
                <w:szCs w:val="22"/>
              </w:rPr>
              <w:t xml:space="preserve"> sack of cotton which also contains 100 kilos. When it is for cotton we do not call it </w:t>
            </w:r>
            <w:r w:rsidRPr="008B50C3">
              <w:rPr>
                <w:i/>
                <w:szCs w:val="22"/>
              </w:rPr>
              <w:t>ˁalīǧe</w:t>
            </w:r>
            <w:r w:rsidRPr="00900AC0">
              <w:rPr>
                <w:i/>
                <w:szCs w:val="22"/>
              </w:rPr>
              <w:t xml:space="preserve"> </w:t>
            </w:r>
            <w:r w:rsidRPr="00900AC0">
              <w:rPr>
                <w:szCs w:val="22"/>
              </w:rPr>
              <w:t xml:space="preserve">or </w:t>
            </w:r>
            <w:r w:rsidRPr="00900AC0">
              <w:rPr>
                <w:i/>
                <w:szCs w:val="22"/>
              </w:rPr>
              <w:t xml:space="preserve">farde </w:t>
            </w:r>
            <w:r w:rsidRPr="00900AC0">
              <w:rPr>
                <w:szCs w:val="22"/>
              </w:rPr>
              <w:t xml:space="preserve">or </w:t>
            </w:r>
            <w:r w:rsidRPr="00900AC0">
              <w:rPr>
                <w:i/>
                <w:szCs w:val="22"/>
              </w:rPr>
              <w:t xml:space="preserve">kīse, </w:t>
            </w:r>
            <w:r w:rsidRPr="00900AC0">
              <w:rPr>
                <w:szCs w:val="22"/>
              </w:rPr>
              <w:t xml:space="preserve">we call it </w:t>
            </w:r>
            <w:r w:rsidRPr="00900AC0">
              <w:rPr>
                <w:i/>
                <w:szCs w:val="22"/>
              </w:rPr>
              <w:t>bandaǧ</w:t>
            </w:r>
            <w:r w:rsidRPr="00900AC0">
              <w:rPr>
                <w:szCs w:val="22"/>
              </w:rPr>
              <w:t>, a sack for cotton.</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7</w:t>
            </w:r>
          </w:p>
        </w:tc>
        <w:tc>
          <w:tcPr>
            <w:tcW w:w="4226" w:type="dxa"/>
            <w:shd w:val="clear" w:color="auto" w:fill="auto"/>
            <w:tcMar>
              <w:left w:w="108" w:type="dxa"/>
            </w:tcMar>
          </w:tcPr>
          <w:p w:rsidR="00C75C7A" w:rsidRPr="00900AC0" w:rsidRDefault="00C75C7A" w:rsidP="00D2037C">
            <w:pPr>
              <w:rPr>
                <w:i/>
                <w:szCs w:val="22"/>
                <w:lang w:val="en-US"/>
              </w:rPr>
            </w:pPr>
            <w:r w:rsidRPr="00900AC0">
              <w:rPr>
                <w:i/>
                <w:szCs w:val="22"/>
                <w:lang w:val="en-US"/>
              </w:rPr>
              <w:t xml:space="preserve">zād luwwa maˁdan tara yizraˁūn-u w yiǧi m-ač-Čīn w yiǧi min Bangladēš, yiǧi min Bangladēš, yiǧi b-al-matrāt w hēne yigṭaˁūn-he, ṭūl-ha mīye w sittīn, mīye w sittīn yxayyṭūn wuruč min-he, </w:t>
            </w:r>
          </w:p>
        </w:tc>
        <w:tc>
          <w:tcPr>
            <w:tcW w:w="4228" w:type="dxa"/>
            <w:shd w:val="clear" w:color="auto" w:fill="auto"/>
            <w:tcMar>
              <w:left w:w="108" w:type="dxa"/>
            </w:tcMar>
          </w:tcPr>
          <w:p w:rsidR="00C75C7A" w:rsidRPr="00900AC0" w:rsidRDefault="00C75C7A" w:rsidP="00D2037C">
            <w:pPr>
              <w:rPr>
                <w:szCs w:val="22"/>
                <w:lang w:val="en-US"/>
              </w:rPr>
            </w:pPr>
            <w:r w:rsidRPr="00900AC0">
              <w:rPr>
                <w:szCs w:val="22"/>
                <w:lang w:val="en-US"/>
              </w:rPr>
              <w:t xml:space="preserve">There is a production for it. They grow it and it comes from China and </w:t>
            </w:r>
            <w:r w:rsidRPr="008B50C3">
              <w:rPr>
                <w:szCs w:val="22"/>
                <w:lang w:val="en-US"/>
              </w:rPr>
              <w:t>Bangladesh. From Bangladesh it comes in panels (</w:t>
            </w:r>
            <w:r w:rsidRPr="00DF6B11">
              <w:rPr>
                <w:szCs w:val="22"/>
                <w:lang w:val="en-US"/>
              </w:rPr>
              <w:t>lit. in metres) and here they cut it into size. Its length is 160 cm, 160 cm, and then they sew</w:t>
            </w:r>
            <w:r w:rsidRPr="00900AC0">
              <w:rPr>
                <w:szCs w:val="22"/>
                <w:lang w:val="en-US"/>
              </w:rPr>
              <w:t xml:space="preserve"> up its sid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8</w:t>
            </w:r>
          </w:p>
        </w:tc>
        <w:tc>
          <w:tcPr>
            <w:tcW w:w="4226" w:type="dxa"/>
            <w:shd w:val="clear" w:color="auto" w:fill="auto"/>
            <w:tcMar>
              <w:left w:w="108" w:type="dxa"/>
            </w:tcMar>
          </w:tcPr>
          <w:p w:rsidR="00C75C7A" w:rsidRPr="00900AC0" w:rsidRDefault="00C75C7A" w:rsidP="00D2037C">
            <w:pPr>
              <w:rPr>
                <w:szCs w:val="22"/>
              </w:rPr>
            </w:pPr>
            <w:proofErr w:type="gramStart"/>
            <w:r w:rsidRPr="00900AC0">
              <w:rPr>
                <w:i/>
                <w:szCs w:val="22"/>
                <w:lang w:val="en-US"/>
              </w:rPr>
              <w:t>wuruč</w:t>
            </w:r>
            <w:proofErr w:type="gramEnd"/>
            <w:r w:rsidRPr="00900AC0">
              <w:rPr>
                <w:i/>
                <w:szCs w:val="22"/>
                <w:lang w:val="en-US"/>
              </w:rPr>
              <w:t xml:space="preserve"> ˁayrə yxallūn-ha maftūḥa, yxayyṭūn-ha b-xēṭ ib-xēṭ al-guṭun w yˁabbūn-ha guṭun nsammī bandaǧ guṭun. ˀal-guṭun yōmin yrūḥ ˁa-</w:t>
            </w:r>
            <w:r w:rsidRPr="00BE055A">
              <w:rPr>
                <w:i/>
                <w:szCs w:val="22"/>
                <w:lang w:val="en-US"/>
              </w:rPr>
              <w:t>l-fabrīġa, yaˁni</w:t>
            </w:r>
            <w:r w:rsidRPr="00900AC0">
              <w:rPr>
                <w:i/>
                <w:szCs w:val="22"/>
                <w:lang w:val="en-US"/>
              </w:rPr>
              <w:t xml:space="preserve"> huwwa </w:t>
            </w:r>
            <w:r w:rsidRPr="00BE055A">
              <w:rPr>
                <w:i/>
                <w:szCs w:val="22"/>
                <w:lang w:val="en-US"/>
              </w:rPr>
              <w:t>w čīgīt-u,</w:t>
            </w:r>
            <w:r w:rsidRPr="00900AC0">
              <w:rPr>
                <w:i/>
                <w:szCs w:val="22"/>
                <w:lang w:val="en-US"/>
              </w:rPr>
              <w:t xml:space="preserve"> yikšimūn al-xēṭ m-al-kenār</w:t>
            </w:r>
            <w:r w:rsidRPr="00900AC0">
              <w:rPr>
                <w:rStyle w:val="Funotenanker"/>
                <w:i/>
                <w:szCs w:val="22"/>
                <w:lang w:val="en-US"/>
              </w:rPr>
              <w:footnoteReference w:id="29"/>
            </w:r>
            <w:r w:rsidRPr="00900AC0">
              <w:rPr>
                <w:i/>
                <w:szCs w:val="22"/>
                <w:lang w:val="en-US"/>
              </w:rPr>
              <w:t xml:space="preserve"> w min fōg-ha w yiftaḥūn-u hīčiḏ ᵊb-saˁ ītifarraq bandaǧ al-guṭun.</w:t>
            </w:r>
          </w:p>
        </w:tc>
        <w:tc>
          <w:tcPr>
            <w:tcW w:w="4228" w:type="dxa"/>
            <w:shd w:val="clear" w:color="auto" w:fill="auto"/>
            <w:tcMar>
              <w:left w:w="108" w:type="dxa"/>
            </w:tcMar>
          </w:tcPr>
          <w:p w:rsidR="00C75C7A" w:rsidRPr="00900AC0" w:rsidRDefault="00C75C7A" w:rsidP="00D2037C">
            <w:pPr>
              <w:rPr>
                <w:szCs w:val="22"/>
                <w:lang w:val="en-US"/>
              </w:rPr>
            </w:pPr>
            <w:r w:rsidRPr="00900AC0">
              <w:rPr>
                <w:szCs w:val="22"/>
                <w:lang w:val="en-US"/>
              </w:rPr>
              <w:t xml:space="preserve">They leave one side open; this side is later </w:t>
            </w:r>
            <w:r w:rsidRPr="00BE055A">
              <w:rPr>
                <w:szCs w:val="22"/>
                <w:lang w:val="en-US"/>
              </w:rPr>
              <w:t>sewed up with a cotton string. They fill it with cotton and we call it a sack of cotton. When the cotton and its seeds are brought to the factory, they tear the cord from the sides and from above and open it like this. The</w:t>
            </w:r>
            <w:r w:rsidRPr="00900AC0">
              <w:rPr>
                <w:szCs w:val="22"/>
                <w:lang w:val="en-US"/>
              </w:rPr>
              <w:t xml:space="preserve"> sack of cotton opens immediately.</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9</w:t>
            </w:r>
          </w:p>
        </w:tc>
        <w:tc>
          <w:tcPr>
            <w:tcW w:w="4226" w:type="dxa"/>
            <w:shd w:val="clear" w:color="auto" w:fill="auto"/>
            <w:tcMar>
              <w:left w:w="108" w:type="dxa"/>
            </w:tcMar>
          </w:tcPr>
          <w:p w:rsidR="00C75C7A" w:rsidRPr="00900AC0" w:rsidRDefault="00C75C7A" w:rsidP="00D2037C">
            <w:pPr>
              <w:rPr>
                <w:i/>
                <w:szCs w:val="22"/>
                <w:lang w:val="en-US"/>
              </w:rPr>
            </w:pPr>
            <w:proofErr w:type="gramStart"/>
            <w:r w:rsidRPr="00900AC0">
              <w:rPr>
                <w:i/>
                <w:szCs w:val="22"/>
                <w:lang w:val="en-US"/>
              </w:rPr>
              <w:t>ṭalˁit</w:t>
            </w:r>
            <w:proofErr w:type="gramEnd"/>
            <w:r w:rsidRPr="00900AC0">
              <w:rPr>
                <w:i/>
                <w:szCs w:val="22"/>
                <w:lang w:val="en-US"/>
              </w:rPr>
              <w:t xml:space="preserve"> aškāl ˁalāyiǧ bandaǧ al-guṭun w-al-kīse, ˀaaa, w-al-ˁalīǧe w-ač-čwāla, ˀal-farde nsammī-hin ˁalāyiǧ hīčiḏ. </w:t>
            </w:r>
            <w:proofErr w:type="gramStart"/>
            <w:r w:rsidRPr="00900AC0">
              <w:rPr>
                <w:i/>
                <w:szCs w:val="22"/>
                <w:lang w:val="en-US"/>
              </w:rPr>
              <w:t>w-ziġīr-u</w:t>
            </w:r>
            <w:proofErr w:type="gramEnd"/>
            <w:r w:rsidRPr="00900AC0">
              <w:rPr>
                <w:i/>
                <w:szCs w:val="22"/>
                <w:lang w:val="en-US"/>
              </w:rPr>
              <w:t xml:space="preserve"> pōšēte, ˀal-ˁIrāgīyīn al-ˁarab ygūlūn ˁillāga. </w:t>
            </w:r>
            <w:proofErr w:type="gramStart"/>
            <w:r w:rsidRPr="00900AC0">
              <w:rPr>
                <w:i/>
                <w:szCs w:val="22"/>
                <w:lang w:val="en-US"/>
              </w:rPr>
              <w:t>humma</w:t>
            </w:r>
            <w:proofErr w:type="gramEnd"/>
            <w:r w:rsidRPr="00900AC0">
              <w:rPr>
                <w:i/>
                <w:szCs w:val="22"/>
                <w:lang w:val="en-US"/>
              </w:rPr>
              <w:t xml:space="preserve"> ygūlūn ˁillāga ˀiḥna ngūl-l-u kīse l</w:t>
            </w:r>
            <w:r>
              <w:rPr>
                <w:i/>
                <w:szCs w:val="22"/>
                <w:lang w:val="en-US"/>
              </w:rPr>
              <w:t>-al-ᵊ</w:t>
            </w:r>
            <w:r w:rsidRPr="00900AC0">
              <w:rPr>
                <w:i/>
                <w:szCs w:val="22"/>
                <w:lang w:val="en-US"/>
              </w:rPr>
              <w:t>čwāla, ˀiḥna nsammī-he pōšēte yaˁni ˀasas al-pōšēte zād kilme turkīye mī-hi ˁarabīye.</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Many types of sacks have </w:t>
            </w:r>
            <w:r w:rsidRPr="00BE055A">
              <w:rPr>
                <w:szCs w:val="22"/>
                <w:lang w:val="en-US"/>
              </w:rPr>
              <w:t xml:space="preserve">come up: the sack of cotton, the bag, the middle-sized sack, the (normal) sack, the large sack. We call them </w:t>
            </w:r>
            <w:r w:rsidRPr="00BE055A">
              <w:rPr>
                <w:szCs w:val="22"/>
              </w:rPr>
              <w:t xml:space="preserve">sacks. The small one is called </w:t>
            </w:r>
            <w:r w:rsidRPr="00BE055A">
              <w:rPr>
                <w:i/>
                <w:szCs w:val="22"/>
              </w:rPr>
              <w:t>pōšēte</w:t>
            </w:r>
            <w:r w:rsidRPr="00BE055A">
              <w:rPr>
                <w:szCs w:val="22"/>
              </w:rPr>
              <w:t xml:space="preserve">. The Iraqi Arabs say </w:t>
            </w:r>
            <w:r w:rsidRPr="00BE055A">
              <w:rPr>
                <w:i/>
                <w:szCs w:val="22"/>
              </w:rPr>
              <w:t xml:space="preserve">ˁillāga. </w:t>
            </w:r>
            <w:r w:rsidRPr="00BE055A">
              <w:rPr>
                <w:szCs w:val="22"/>
              </w:rPr>
              <w:t xml:space="preserve">They say </w:t>
            </w:r>
            <w:r w:rsidRPr="00BE055A">
              <w:rPr>
                <w:i/>
                <w:szCs w:val="22"/>
              </w:rPr>
              <w:t>ˁillāga</w:t>
            </w:r>
            <w:r w:rsidRPr="00BE055A">
              <w:rPr>
                <w:szCs w:val="22"/>
              </w:rPr>
              <w:t xml:space="preserve">: we </w:t>
            </w:r>
            <w:r>
              <w:rPr>
                <w:szCs w:val="22"/>
              </w:rPr>
              <w:t xml:space="preserve">(also) </w:t>
            </w:r>
            <w:r w:rsidRPr="00BE055A">
              <w:rPr>
                <w:szCs w:val="22"/>
              </w:rPr>
              <w:t xml:space="preserve">say </w:t>
            </w:r>
            <w:r w:rsidRPr="00BE055A">
              <w:rPr>
                <w:i/>
                <w:szCs w:val="22"/>
              </w:rPr>
              <w:t>kīse</w:t>
            </w:r>
            <w:r>
              <w:rPr>
                <w:szCs w:val="22"/>
              </w:rPr>
              <w:t xml:space="preserve"> to</w:t>
            </w:r>
            <w:r w:rsidRPr="00900AC0">
              <w:rPr>
                <w:szCs w:val="22"/>
              </w:rPr>
              <w:t xml:space="preserve"> </w:t>
            </w:r>
            <w:r>
              <w:rPr>
                <w:szCs w:val="22"/>
              </w:rPr>
              <w:t xml:space="preserve">the </w:t>
            </w:r>
            <w:r w:rsidRPr="00900AC0">
              <w:rPr>
                <w:i/>
                <w:szCs w:val="22"/>
              </w:rPr>
              <w:t>čwāla</w:t>
            </w:r>
            <w:r w:rsidRPr="00900AC0">
              <w:rPr>
                <w:szCs w:val="22"/>
              </w:rPr>
              <w:t xml:space="preserve">. We call it </w:t>
            </w:r>
            <w:r w:rsidRPr="00900AC0">
              <w:rPr>
                <w:i/>
                <w:szCs w:val="22"/>
              </w:rPr>
              <w:t>pōšēte</w:t>
            </w:r>
            <w:r w:rsidRPr="00900AC0">
              <w:rPr>
                <w:szCs w:val="22"/>
              </w:rPr>
              <w:t>, which is actually a Turkish word; it’s not Arabic.</w:t>
            </w:r>
            <w:r w:rsidRPr="00900AC0">
              <w:rPr>
                <w:rStyle w:val="Funotenanker"/>
                <w:szCs w:val="22"/>
              </w:rPr>
              <w:footnoteReference w:id="30"/>
            </w:r>
            <w:r w:rsidRPr="00900AC0">
              <w:rPr>
                <w:i/>
                <w:szCs w:val="22"/>
              </w:rPr>
              <w:t xml:space="preserve"> </w:t>
            </w:r>
          </w:p>
        </w:tc>
      </w:tr>
    </w:tbl>
    <w:p w:rsidR="00C75C7A" w:rsidRDefault="00C75C7A" w:rsidP="00A608C2">
      <w:pPr>
        <w:pStyle w:val="Liste"/>
        <w:rPr>
          <w:lang w:val="en-US"/>
        </w:rPr>
      </w:pPr>
    </w:p>
    <w:p w:rsidR="00FD4E26" w:rsidRPr="005B5173" w:rsidRDefault="00FD4E26" w:rsidP="00FD4E26">
      <w:pPr>
        <w:rPr>
          <w:lang w:val="en-US"/>
        </w:rPr>
      </w:pPr>
    </w:p>
    <w:p w:rsidR="00F87E04" w:rsidRPr="00926365" w:rsidRDefault="00F87E04" w:rsidP="00F87E04">
      <w:pPr>
        <w:pStyle w:val="berschrift2"/>
        <w:rPr>
          <w:i/>
        </w:rPr>
      </w:pPr>
      <w:r w:rsidRPr="00B1476E">
        <w:rPr>
          <w:noProof/>
          <w:lang w:val="en-US"/>
        </w:rPr>
        <w:t>Urfa-0</w:t>
      </w:r>
      <w:r>
        <w:rPr>
          <w:noProof/>
          <w:lang w:val="en-US"/>
        </w:rPr>
        <w:t>45</w:t>
      </w:r>
      <w:r w:rsidRPr="00B1476E">
        <w:rPr>
          <w:noProof/>
          <w:lang w:val="en-US"/>
        </w:rPr>
        <w:t xml:space="preserve">: </w:t>
      </w:r>
      <w:r>
        <w:rPr>
          <w:i/>
          <w:lang w:val="en-US"/>
        </w:rPr>
        <w:t>ǧamra</w:t>
      </w:r>
      <w:r w:rsidR="00926365">
        <w:rPr>
          <w:i/>
          <w:lang w:val="en-US"/>
        </w:rPr>
        <w:t xml:space="preserve"> </w:t>
      </w:r>
      <w:r w:rsidR="00926365">
        <w:t xml:space="preserve">and </w:t>
      </w:r>
      <w:r w:rsidR="00926365">
        <w:rPr>
          <w:i/>
        </w:rPr>
        <w:t>ḏ̣arība</w:t>
      </w:r>
      <w:r w:rsidR="00EC6A71">
        <w:rPr>
          <w:i/>
        </w:rPr>
        <w:t xml:space="preserve"> </w:t>
      </w:r>
      <w:r w:rsidR="00EC6A71" w:rsidRPr="00EC6A71">
        <w:rPr>
          <w:color w:val="00B050"/>
          <w:lang w:val="en-US"/>
        </w:rPr>
        <w:t>[</w:t>
      </w:r>
      <w:r w:rsidR="00EC6A71">
        <w:rPr>
          <w:color w:val="00B050"/>
          <w:lang w:val="en-US"/>
        </w:rPr>
        <w:t>control/trans]</w:t>
      </w:r>
    </w:p>
    <w:p w:rsidR="00F87E04" w:rsidRPr="00B1476E" w:rsidRDefault="00F87E04" w:rsidP="00A608C2">
      <w:pPr>
        <w:pStyle w:val="Liste"/>
        <w:rPr>
          <w:lang w:val="en-US"/>
        </w:rPr>
      </w:pPr>
      <w:r>
        <w:t>Ismail, 8.5.2010</w:t>
      </w:r>
    </w:p>
    <w:p w:rsidR="00F87E04" w:rsidRDefault="00F87E04" w:rsidP="00A608C2">
      <w:pPr>
        <w:pStyle w:val="Liste"/>
        <w:rPr>
          <w:lang w:val="en-US"/>
        </w:rPr>
      </w:pPr>
      <w:r>
        <w:rPr>
          <w:lang w:val="en-US"/>
        </w:rPr>
        <w:t>2:06</w:t>
      </w:r>
    </w:p>
    <w:p w:rsidR="002A76FF" w:rsidRDefault="00F87E04" w:rsidP="006E14BD">
      <w:pPr>
        <w:pStyle w:val="Textkrper"/>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starting with the air, then water, finally the soil)</w:t>
      </w:r>
    </w:p>
    <w:tbl>
      <w:tblPr>
        <w:tblStyle w:val="Tabellenraster"/>
        <w:tblW w:w="0" w:type="auto"/>
        <w:tblLook w:val="0400" w:firstRow="0" w:lastRow="0" w:firstColumn="0" w:lastColumn="0" w:noHBand="0" w:noVBand="1"/>
      </w:tblPr>
      <w:tblGrid>
        <w:gridCol w:w="567"/>
        <w:gridCol w:w="4253"/>
        <w:gridCol w:w="4253"/>
      </w:tblGrid>
      <w:tr w:rsidR="00F87E04" w:rsidRPr="00155094" w:rsidTr="005A7D16">
        <w:tc>
          <w:tcPr>
            <w:tcW w:w="567" w:type="dxa"/>
          </w:tcPr>
          <w:p w:rsidR="00F87E04" w:rsidRDefault="00F87E04" w:rsidP="005A7D16">
            <w:pPr>
              <w:rPr>
                <w:lang w:val="en-US"/>
              </w:rPr>
            </w:pPr>
            <w:r>
              <w:rPr>
                <w:lang w:val="en-US"/>
              </w:rPr>
              <w:t>0</w:t>
            </w:r>
          </w:p>
        </w:tc>
        <w:tc>
          <w:tcPr>
            <w:tcW w:w="4253" w:type="dxa"/>
          </w:tcPr>
          <w:p w:rsidR="00F87E04" w:rsidRPr="00155094" w:rsidRDefault="00F87E04" w:rsidP="00F87E04">
            <w:pPr>
              <w:rPr>
                <w:lang w:val="en-US"/>
              </w:rPr>
            </w:pPr>
            <w:proofErr w:type="gramStart"/>
            <w:r>
              <w:rPr>
                <w:lang w:val="en-US"/>
              </w:rPr>
              <w:t>aǧ-ǧamrāt</w:t>
            </w:r>
            <w:proofErr w:type="gramEnd"/>
            <w:r>
              <w:rPr>
                <w:lang w:val="en-US"/>
              </w:rPr>
              <w:t>, xōǧam, b-aš-</w:t>
            </w:r>
            <w:r w:rsidRPr="00827F15">
              <w:rPr>
                <w:color w:val="7030A0"/>
                <w:lang w:val="en-US"/>
              </w:rPr>
              <w:t>štē</w:t>
            </w:r>
            <w:r>
              <w:rPr>
                <w:lang w:val="en-US"/>
              </w:rPr>
              <w:t xml:space="preserve"> yōmin yigḏ̣i ta… </w:t>
            </w:r>
            <w:r w:rsidR="00D7289A">
              <w:rPr>
                <w:lang w:val="en-US"/>
              </w:rPr>
              <w:t>ˀ</w:t>
            </w:r>
            <w:r>
              <w:rPr>
                <w:lang w:val="en-US"/>
              </w:rPr>
              <w:t xml:space="preserve">iyyām aš-štē b-at-tāli, </w:t>
            </w:r>
            <w:r w:rsidR="00D7289A">
              <w:rPr>
                <w:lang w:val="en-US"/>
              </w:rPr>
              <w:t>ˀ</w:t>
            </w:r>
            <w:r>
              <w:rPr>
                <w:lang w:val="en-US"/>
              </w:rPr>
              <w:t xml:space="preserve">ǟǟǟ… nsammīhin ta-ngūl </w:t>
            </w:r>
            <w:r w:rsidRPr="00926365">
              <w:rPr>
                <w:highlight w:val="yellow"/>
                <w:lang w:val="en-US"/>
              </w:rPr>
              <w:t>an-nahāṛ al-mayye mīhi bārde!</w:t>
            </w:r>
            <w:r>
              <w:rPr>
                <w:lang w:val="en-US"/>
              </w:rPr>
              <w:t xml:space="preserve"> </w:t>
            </w:r>
            <w:proofErr w:type="gramStart"/>
            <w:r>
              <w:rPr>
                <w:lang w:val="en-US"/>
              </w:rPr>
              <w:t>ingūl</w:t>
            </w:r>
            <w:proofErr w:type="gramEnd"/>
            <w:r>
              <w:rPr>
                <w:lang w:val="en-US"/>
              </w:rPr>
              <w:t xml:space="preserve"> al-yōm wga</w:t>
            </w:r>
            <w:r w:rsidR="00D7289A">
              <w:rPr>
                <w:lang w:val="en-US"/>
              </w:rPr>
              <w:t>ˁ</w:t>
            </w:r>
            <w:r>
              <w:rPr>
                <w:lang w:val="en-US"/>
              </w:rPr>
              <w:t>at ǧamrat ha-l-mayye</w:t>
            </w:r>
            <w:r w:rsidR="00926365">
              <w:rPr>
                <w:rStyle w:val="Funotenzeichen"/>
                <w:lang w:val="en-US"/>
              </w:rPr>
              <w:footnoteReference w:id="31"/>
            </w:r>
            <w:r>
              <w:rPr>
                <w:lang w:val="en-US"/>
              </w:rPr>
              <w:t xml:space="preserve"> w-al-yōm wga</w:t>
            </w:r>
            <w:r w:rsidR="00D7289A">
              <w:rPr>
                <w:lang w:val="en-US"/>
              </w:rPr>
              <w:t>ˁ</w:t>
            </w:r>
            <w:r>
              <w:rPr>
                <w:lang w:val="en-US"/>
              </w:rPr>
              <w:t xml:space="preserve">at ǧamrat al-hawa, </w:t>
            </w:r>
            <w:r w:rsidRPr="00F87E04">
              <w:rPr>
                <w:lang w:val="en-US"/>
              </w:rPr>
              <w:t>al-hawa yidfi</w:t>
            </w:r>
            <w:r>
              <w:rPr>
                <w:lang w:val="en-US"/>
              </w:rPr>
              <w:t>.</w:t>
            </w:r>
          </w:p>
        </w:tc>
        <w:tc>
          <w:tcPr>
            <w:tcW w:w="4253" w:type="dxa"/>
          </w:tcPr>
          <w:p w:rsidR="00F87E04" w:rsidRPr="00926365" w:rsidRDefault="00F87E04" w:rsidP="00926365">
            <w:r>
              <w:rPr>
                <w:lang w:val="en-US"/>
              </w:rPr>
              <w:t xml:space="preserve">The </w:t>
            </w:r>
            <w:r>
              <w:rPr>
                <w:i/>
                <w:lang w:val="en-US"/>
              </w:rPr>
              <w:t>ǧamra</w:t>
            </w:r>
            <w:r w:rsidR="00926365">
              <w:t>-days</w:t>
            </w:r>
            <w:r>
              <w:t xml:space="preserve">, my teacher, </w:t>
            </w:r>
            <w:r w:rsidR="00926365">
              <w:t xml:space="preserve">happens, </w:t>
            </w:r>
            <w:r>
              <w:t>when t</w:t>
            </w:r>
            <w:r w:rsidR="00926365">
              <w:t xml:space="preserve">he winterdays come to and end, we call them, let’s say, </w:t>
            </w:r>
            <w:r w:rsidR="00926365" w:rsidRPr="00D913C7">
              <w:rPr>
                <w:highlight w:val="yellow"/>
              </w:rPr>
              <w:t>today the water is really cold</w:t>
            </w:r>
            <w:r w:rsidR="00D913C7" w:rsidRPr="00D913C7">
              <w:rPr>
                <w:highlight w:val="yellow"/>
              </w:rPr>
              <w:t>/isn’t really cold</w:t>
            </w:r>
            <w:r w:rsidR="00926365">
              <w:t xml:space="preserve">. So we say “today the </w:t>
            </w:r>
            <w:r w:rsidR="00926365">
              <w:rPr>
                <w:i/>
              </w:rPr>
              <w:t>ǧamra</w:t>
            </w:r>
            <w:r w:rsidR="00926365">
              <w:t xml:space="preserve">-day of the water happened, today the </w:t>
            </w:r>
            <w:r w:rsidR="00926365">
              <w:rPr>
                <w:i/>
              </w:rPr>
              <w:t>ǧamra</w:t>
            </w:r>
            <w:r w:rsidR="00926365">
              <w:t xml:space="preserve">-day of the air happened, </w:t>
            </w:r>
            <w:proofErr w:type="gramStart"/>
            <w:r w:rsidR="00926365">
              <w:t>this</w:t>
            </w:r>
            <w:proofErr w:type="gramEnd"/>
            <w:r w:rsidR="00926365">
              <w:t xml:space="preserve"> means the air is getting warm.</w:t>
            </w:r>
          </w:p>
        </w:tc>
      </w:tr>
      <w:tr w:rsidR="00F87E04" w:rsidRPr="00F87E04" w:rsidTr="005A7D16">
        <w:tc>
          <w:tcPr>
            <w:tcW w:w="567" w:type="dxa"/>
          </w:tcPr>
          <w:p w:rsidR="00F87E04" w:rsidRDefault="00F87E04" w:rsidP="005A7D16">
            <w:pPr>
              <w:rPr>
                <w:lang w:val="en-US"/>
              </w:rPr>
            </w:pPr>
            <w:r>
              <w:rPr>
                <w:lang w:val="en-US"/>
              </w:rPr>
              <w:t>18</w:t>
            </w:r>
          </w:p>
        </w:tc>
        <w:tc>
          <w:tcPr>
            <w:tcW w:w="4253" w:type="dxa"/>
          </w:tcPr>
          <w:p w:rsidR="00F87E04" w:rsidRPr="00F87E04" w:rsidRDefault="00F87E04" w:rsidP="00926365">
            <w:pPr>
              <w:rPr>
                <w:lang w:val="en-US"/>
              </w:rPr>
            </w:pPr>
            <w:proofErr w:type="gramStart"/>
            <w:r w:rsidRPr="00F87E04">
              <w:rPr>
                <w:lang w:val="en-US"/>
              </w:rPr>
              <w:t>w-al-yōm</w:t>
            </w:r>
            <w:proofErr w:type="gramEnd"/>
            <w:r w:rsidRPr="00F87E04">
              <w:rPr>
                <w:lang w:val="en-US"/>
              </w:rPr>
              <w:t xml:space="preserve"> wga</w:t>
            </w:r>
            <w:r w:rsidR="00D7289A">
              <w:rPr>
                <w:lang w:val="en-US"/>
              </w:rPr>
              <w:t>ˁ</w:t>
            </w:r>
            <w:r w:rsidRPr="00F87E04">
              <w:rPr>
                <w:lang w:val="en-US"/>
              </w:rPr>
              <w:t xml:space="preserve">at </w:t>
            </w:r>
            <w:r>
              <w:rPr>
                <w:lang w:val="en-US"/>
              </w:rPr>
              <w:t>ǧamrat at-trāb</w:t>
            </w:r>
            <w:r w:rsidR="00926365">
              <w:rPr>
                <w:lang w:val="en-US"/>
              </w:rPr>
              <w:t>,</w:t>
            </w:r>
            <w:r>
              <w:rPr>
                <w:lang w:val="en-US"/>
              </w:rPr>
              <w:t xml:space="preserve"> ǧamra</w:t>
            </w:r>
            <w:r w:rsidR="00926365">
              <w:rPr>
                <w:lang w:val="en-US"/>
              </w:rPr>
              <w:t>,</w:t>
            </w:r>
            <w:r>
              <w:rPr>
                <w:lang w:val="en-US"/>
              </w:rPr>
              <w:t xml:space="preserve"> w-al-yōm wga</w:t>
            </w:r>
            <w:r w:rsidR="00D7289A">
              <w:rPr>
                <w:lang w:val="en-US"/>
              </w:rPr>
              <w:t>ˁ</w:t>
            </w:r>
            <w:r>
              <w:rPr>
                <w:lang w:val="en-US"/>
              </w:rPr>
              <w:t xml:space="preserve">at ǧamrat al… ta-ngūl </w:t>
            </w:r>
            <w:r w:rsidR="00D7289A">
              <w:rPr>
                <w:lang w:val="en-US"/>
              </w:rPr>
              <w:t>ˀ</w:t>
            </w:r>
            <w:r w:rsidR="00926365">
              <w:rPr>
                <w:lang w:val="en-US"/>
              </w:rPr>
              <w:t xml:space="preserve">ay </w:t>
            </w:r>
            <w:r>
              <w:rPr>
                <w:lang w:val="en-US"/>
              </w:rPr>
              <w:t>al-hawa w-at-trāb w-al-mayye ṯalāṯ ǧamrāt</w:t>
            </w:r>
            <w:r w:rsidR="00926365">
              <w:rPr>
                <w:lang w:val="en-US"/>
              </w:rPr>
              <w:t>.</w:t>
            </w:r>
            <w:r>
              <w:rPr>
                <w:lang w:val="en-US"/>
              </w:rPr>
              <w:t xml:space="preserve"> </w:t>
            </w:r>
          </w:p>
        </w:tc>
        <w:tc>
          <w:tcPr>
            <w:tcW w:w="4253" w:type="dxa"/>
          </w:tcPr>
          <w:p w:rsidR="00F87E04" w:rsidRPr="00926365" w:rsidRDefault="00926365" w:rsidP="00926365">
            <w:pPr>
              <w:rPr>
                <w:lang w:val="en-US"/>
              </w:rPr>
            </w:pPr>
            <w:r>
              <w:rPr>
                <w:lang w:val="en-US"/>
              </w:rPr>
              <w:t xml:space="preserve">Today was the </w:t>
            </w:r>
            <w:r>
              <w:rPr>
                <w:i/>
              </w:rPr>
              <w:t>ǧamra</w:t>
            </w:r>
            <w:r>
              <w:t xml:space="preserve">-day of the soil, the </w:t>
            </w:r>
            <w:r>
              <w:rPr>
                <w:i/>
              </w:rPr>
              <w:t>ǧamra</w:t>
            </w:r>
            <w:r>
              <w:t xml:space="preserve">, and today was the </w:t>
            </w:r>
            <w:r>
              <w:rPr>
                <w:i/>
              </w:rPr>
              <w:t>ǧamra</w:t>
            </w:r>
            <w:r>
              <w:t xml:space="preserve">-day of… </w:t>
            </w:r>
            <w:proofErr w:type="gramStart"/>
            <w:r>
              <w:t>yes,</w:t>
            </w:r>
            <w:proofErr w:type="gramEnd"/>
            <w:r>
              <w:t xml:space="preserve"> the air, the soil, and the water, there are three </w:t>
            </w:r>
            <w:r>
              <w:rPr>
                <w:i/>
              </w:rPr>
              <w:t>ǧamra</w:t>
            </w:r>
            <w:r>
              <w:t>-days.</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926365" w:rsidP="00926365">
            <w:pPr>
              <w:rPr>
                <w:lang w:val="en-US"/>
              </w:rPr>
            </w:pPr>
            <w:proofErr w:type="gramStart"/>
            <w:r>
              <w:rPr>
                <w:lang w:val="en-US"/>
              </w:rPr>
              <w:t>al-yōm</w:t>
            </w:r>
            <w:proofErr w:type="gramEnd"/>
            <w:r>
              <w:rPr>
                <w:lang w:val="en-US"/>
              </w:rPr>
              <w:t xml:space="preserve">, b-aš-štē </w:t>
            </w:r>
            <w:r w:rsidR="00D7289A">
              <w:rPr>
                <w:lang w:val="en-US"/>
              </w:rPr>
              <w:t>ˀ</w:t>
            </w:r>
            <w:r>
              <w:rPr>
                <w:lang w:val="en-US"/>
              </w:rPr>
              <w:t xml:space="preserve">iyyām </w:t>
            </w:r>
            <w:r w:rsidR="00F87E04">
              <w:rPr>
                <w:lang w:val="en-US"/>
              </w:rPr>
              <w:t>b-al-mart b-aš-šūbāṭ yṣ</w:t>
            </w:r>
            <w:r>
              <w:rPr>
                <w:lang w:val="en-US"/>
              </w:rPr>
              <w:t>ī</w:t>
            </w:r>
            <w:r w:rsidR="00F87E04">
              <w:rPr>
                <w:lang w:val="en-US"/>
              </w:rPr>
              <w:t xml:space="preserve">r barid nōbāt čiṯīr </w:t>
            </w:r>
            <w:r>
              <w:rPr>
                <w:lang w:val="en-US"/>
              </w:rPr>
              <w:t>i</w:t>
            </w:r>
            <w:r w:rsidR="00F87E04">
              <w:rPr>
                <w:lang w:val="en-US"/>
              </w:rPr>
              <w:t>nsammī bard al-</w:t>
            </w:r>
            <w:r w:rsidR="00D7289A">
              <w:rPr>
                <w:lang w:val="en-US"/>
              </w:rPr>
              <w:t>ˁ</w:t>
            </w:r>
            <w:r w:rsidR="00F87E04">
              <w:rPr>
                <w:lang w:val="en-US"/>
              </w:rPr>
              <w:t>aǧūz, ngūl bar</w:t>
            </w:r>
            <w:r>
              <w:rPr>
                <w:lang w:val="en-US"/>
              </w:rPr>
              <w:t>i</w:t>
            </w:r>
            <w:r w:rsidR="00F87E04">
              <w:rPr>
                <w:lang w:val="en-US"/>
              </w:rPr>
              <w:t>d al-</w:t>
            </w:r>
            <w:r w:rsidR="00D7289A">
              <w:rPr>
                <w:lang w:val="en-US"/>
              </w:rPr>
              <w:t>ˁ</w:t>
            </w:r>
            <w:r w:rsidR="00F87E04">
              <w:rPr>
                <w:lang w:val="en-US"/>
              </w:rPr>
              <w:t xml:space="preserve">aǧūz, </w:t>
            </w:r>
            <w:r>
              <w:rPr>
                <w:lang w:val="en-US"/>
              </w:rPr>
              <w:t>i</w:t>
            </w:r>
            <w:r w:rsidR="00F87E04">
              <w:rPr>
                <w:lang w:val="en-US"/>
              </w:rPr>
              <w:t>nsammī bard al-</w:t>
            </w:r>
            <w:r w:rsidR="00D7289A">
              <w:rPr>
                <w:lang w:val="en-US"/>
              </w:rPr>
              <w:t>ˁ</w:t>
            </w:r>
            <w:r w:rsidR="00F87E04">
              <w:rPr>
                <w:lang w:val="en-US"/>
              </w:rPr>
              <w:t>aǧūz {47} w yōmin al-bard al-ihniyye tiga</w:t>
            </w:r>
            <w:r w:rsidR="00D7289A">
              <w:rPr>
                <w:lang w:val="en-US"/>
              </w:rPr>
              <w:t>ˁ</w:t>
            </w:r>
            <w:r w:rsidR="00F87E04">
              <w:rPr>
                <w:lang w:val="en-US"/>
              </w:rPr>
              <w:t xml:space="preserve"> </w:t>
            </w:r>
            <w:r>
              <w:rPr>
                <w:lang w:val="en-US"/>
              </w:rPr>
              <w:t xml:space="preserve">[tigaḥ] </w:t>
            </w:r>
            <w:r w:rsidR="00F87E04">
              <w:rPr>
                <w:lang w:val="en-US"/>
              </w:rPr>
              <w:t>ta-ngūl</w:t>
            </w:r>
            <w:r>
              <w:rPr>
                <w:lang w:val="en-US"/>
              </w:rPr>
              <w:t>,</w:t>
            </w:r>
            <w:r w:rsidR="00F87E04">
              <w:rPr>
                <w:lang w:val="en-US"/>
              </w:rPr>
              <w:t xml:space="preserve"> az-zar</w:t>
            </w:r>
            <w:r>
              <w:rPr>
                <w:lang w:val="en-US"/>
              </w:rPr>
              <w:t>a</w:t>
            </w:r>
            <w:r w:rsidR="00D7289A">
              <w:rPr>
                <w:lang w:val="en-US"/>
              </w:rPr>
              <w:t>ˁ</w:t>
            </w:r>
            <w:r w:rsidR="00F87E04">
              <w:rPr>
                <w:lang w:val="en-US"/>
              </w:rPr>
              <w:t xml:space="preserve"> zād alḥaẓ ta-ngūl halḥīn yuzra</w:t>
            </w:r>
            <w:r w:rsidR="00D7289A">
              <w:rPr>
                <w:lang w:val="en-US"/>
              </w:rPr>
              <w:t>ˁ</w:t>
            </w:r>
            <w:r w:rsidR="00F87E04">
              <w:rPr>
                <w:lang w:val="en-US"/>
              </w:rPr>
              <w:t>ūn b</w:t>
            </w:r>
            <w:r>
              <w:rPr>
                <w:lang w:val="en-US"/>
              </w:rPr>
              <w:t xml:space="preserve">… </w:t>
            </w:r>
            <w:r w:rsidR="00F87E04">
              <w:rPr>
                <w:lang w:val="en-US"/>
              </w:rPr>
              <w:t>as</w:t>
            </w:r>
            <w:r>
              <w:rPr>
                <w:lang w:val="en-US"/>
              </w:rPr>
              <w:t>-s</w:t>
            </w:r>
            <w:r w:rsidR="00F87E04">
              <w:rPr>
                <w:lang w:val="en-US"/>
              </w:rPr>
              <w:t>abze.</w:t>
            </w:r>
          </w:p>
        </w:tc>
        <w:tc>
          <w:tcPr>
            <w:tcW w:w="4253" w:type="dxa"/>
          </w:tcPr>
          <w:p w:rsidR="00F87E04" w:rsidRPr="00F87E04" w:rsidRDefault="00926365" w:rsidP="00926365">
            <w:pPr>
              <w:rPr>
                <w:lang w:val="en-US"/>
              </w:rPr>
            </w:pPr>
            <w:r>
              <w:rPr>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F87E04" w:rsidRPr="00F87E04" w:rsidTr="005A7D16">
        <w:tc>
          <w:tcPr>
            <w:tcW w:w="567" w:type="dxa"/>
          </w:tcPr>
          <w:p w:rsidR="00F87E04" w:rsidRDefault="00F87E04" w:rsidP="005A7D16">
            <w:pPr>
              <w:rPr>
                <w:lang w:val="en-US"/>
              </w:rPr>
            </w:pPr>
          </w:p>
        </w:tc>
        <w:tc>
          <w:tcPr>
            <w:tcW w:w="4253" w:type="dxa"/>
          </w:tcPr>
          <w:p w:rsidR="00F87E04" w:rsidRDefault="00F87E04" w:rsidP="00926365">
            <w:pPr>
              <w:rPr>
                <w:lang w:val="en-US"/>
              </w:rPr>
            </w:pPr>
            <w:proofErr w:type="gramStart"/>
            <w:r>
              <w:rPr>
                <w:lang w:val="en-US"/>
              </w:rPr>
              <w:t>yōmin</w:t>
            </w:r>
            <w:proofErr w:type="gramEnd"/>
            <w:r>
              <w:rPr>
                <w:lang w:val="en-US"/>
              </w:rPr>
              <w:t xml:space="preserve"> yiǧi </w:t>
            </w:r>
            <w:r w:rsidR="00D7289A">
              <w:rPr>
                <w:lang w:val="en-US"/>
              </w:rPr>
              <w:t>ˀ</w:t>
            </w:r>
            <w:r>
              <w:rPr>
                <w:lang w:val="en-US"/>
              </w:rPr>
              <w:t>aš-štē</w:t>
            </w:r>
            <w:r w:rsidR="00926365">
              <w:rPr>
                <w:lang w:val="en-US"/>
              </w:rPr>
              <w:t xml:space="preserve"> </w:t>
            </w:r>
            <w:r w:rsidR="00D7289A">
              <w:rPr>
                <w:lang w:val="en-US"/>
              </w:rPr>
              <w:t>ˁ</w:t>
            </w:r>
            <w:r w:rsidR="00926365">
              <w:rPr>
                <w:lang w:val="en-US"/>
              </w:rPr>
              <w:t>a-</w:t>
            </w:r>
            <w:r>
              <w:rPr>
                <w:lang w:val="en-US"/>
              </w:rPr>
              <w:t>as-sabza</w:t>
            </w:r>
            <w:r w:rsidR="00926365">
              <w:rPr>
                <w:lang w:val="en-US"/>
              </w:rPr>
              <w:t>,</w:t>
            </w:r>
            <w:r>
              <w:rPr>
                <w:lang w:val="en-US"/>
              </w:rPr>
              <w:t xml:space="preserve"> ad-dinye ṣṣīr bārde</w:t>
            </w:r>
            <w:r w:rsidR="00926365">
              <w:rPr>
                <w:lang w:val="en-US"/>
              </w:rPr>
              <w:t>,</w:t>
            </w:r>
            <w:r>
              <w:rPr>
                <w:lang w:val="en-US"/>
              </w:rPr>
              <w:t xml:space="preserve"> nsammīha </w:t>
            </w:r>
            <w:r w:rsidR="00D7289A">
              <w:rPr>
                <w:lang w:val="en-US"/>
              </w:rPr>
              <w:t>ˀ</w:t>
            </w:r>
            <w:r>
              <w:rPr>
                <w:lang w:val="en-US"/>
              </w:rPr>
              <w:t xml:space="preserve">iḥna </w:t>
            </w:r>
            <w:r w:rsidR="00926365">
              <w:rPr>
                <w:lang w:val="en-US"/>
              </w:rPr>
              <w:t>ḏ̣-</w:t>
            </w:r>
            <w:r>
              <w:rPr>
                <w:lang w:val="en-US"/>
              </w:rPr>
              <w:t>ḏ̣arība</w:t>
            </w:r>
            <w:r w:rsidR="00926365">
              <w:rPr>
                <w:lang w:val="en-US"/>
              </w:rPr>
              <w:t>,</w:t>
            </w:r>
            <w:r>
              <w:rPr>
                <w:lang w:val="en-US"/>
              </w:rPr>
              <w:t xml:space="preserve"> {103} az-zari</w:t>
            </w:r>
            <w:r w:rsidR="00D7289A">
              <w:rPr>
                <w:lang w:val="en-US"/>
              </w:rPr>
              <w:t>ˁ</w:t>
            </w:r>
            <w:r>
              <w:rPr>
                <w:lang w:val="en-US"/>
              </w:rPr>
              <w:t xml:space="preserve"> al… </w:t>
            </w:r>
            <w:r w:rsidR="00926365">
              <w:rPr>
                <w:lang w:val="en-US"/>
              </w:rPr>
              <w:t>ḥ</w:t>
            </w:r>
            <w:r>
              <w:rPr>
                <w:lang w:val="en-US"/>
              </w:rPr>
              <w:t>u… al-bēḏinǧān al-</w:t>
            </w:r>
            <w:r w:rsidRPr="00926365">
              <w:rPr>
                <w:highlight w:val="yellow"/>
                <w:lang w:val="en-US"/>
              </w:rPr>
              <w:t>frinǧi č</w:t>
            </w:r>
            <w:r w:rsidR="00926365" w:rsidRPr="00926365">
              <w:rPr>
                <w:highlight w:val="yellow"/>
                <w:lang w:val="en-US"/>
              </w:rPr>
              <w:t>alā</w:t>
            </w:r>
            <w:r w:rsidRPr="00926365">
              <w:rPr>
                <w:highlight w:val="yellow"/>
                <w:lang w:val="en-US"/>
              </w:rPr>
              <w:t xml:space="preserve"> ḏ̣-ḏ̣</w:t>
            </w:r>
            <w:r w:rsidR="00926365" w:rsidRPr="00926365">
              <w:rPr>
                <w:highlight w:val="yellow"/>
                <w:lang w:val="en-US"/>
              </w:rPr>
              <w:t>a</w:t>
            </w:r>
            <w:r w:rsidRPr="00926365">
              <w:rPr>
                <w:highlight w:val="yellow"/>
                <w:lang w:val="en-US"/>
              </w:rPr>
              <w:t>rība</w:t>
            </w:r>
            <w:r>
              <w:rPr>
                <w:lang w:val="en-US"/>
              </w:rPr>
              <w:t xml:space="preserve"> w yib</w:t>
            </w:r>
            <w:r w:rsidR="00926365">
              <w:rPr>
                <w:lang w:val="en-US"/>
              </w:rPr>
              <w:t>a</w:t>
            </w:r>
            <w:r>
              <w:rPr>
                <w:lang w:val="en-US"/>
              </w:rPr>
              <w:t xml:space="preserve">s </w:t>
            </w:r>
            <w:r w:rsidR="00D7289A">
              <w:rPr>
                <w:lang w:val="en-US"/>
              </w:rPr>
              <w:t>ˁ</w:t>
            </w:r>
            <w:r>
              <w:rPr>
                <w:lang w:val="en-US"/>
              </w:rPr>
              <w:t xml:space="preserve">ād. </w:t>
            </w:r>
          </w:p>
        </w:tc>
        <w:tc>
          <w:tcPr>
            <w:tcW w:w="4253" w:type="dxa"/>
          </w:tcPr>
          <w:p w:rsidR="00F87E04" w:rsidRPr="00926365" w:rsidRDefault="00926365" w:rsidP="00926365">
            <w:r>
              <w:rPr>
                <w:lang w:val="en-US"/>
              </w:rPr>
              <w:t xml:space="preserve">When the winter hits the vegetables, when it gets cold again, we call it </w:t>
            </w:r>
            <w:r>
              <w:rPr>
                <w:i/>
                <w:lang w:val="en-US"/>
              </w:rPr>
              <w:t xml:space="preserve">ḏ̣arība. </w:t>
            </w:r>
            <w:r>
              <w:t xml:space="preserve">The </w:t>
            </w:r>
            <w:r>
              <w:rPr>
                <w:i/>
                <w:lang w:val="en-US"/>
              </w:rPr>
              <w:t>ḏ̣arība</w:t>
            </w:r>
            <w:r>
              <w:t xml:space="preserve"> “eats” the seed … the aubergines, the tomatoes, they wither.</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F87E04" w:rsidP="00926365">
            <w:pPr>
              <w:rPr>
                <w:lang w:val="en-US"/>
              </w:rPr>
            </w:pPr>
            <w:proofErr w:type="gramStart"/>
            <w:r w:rsidRPr="00F87E04">
              <w:rPr>
                <w:lang w:val="en-US"/>
              </w:rPr>
              <w:t>haḏāk</w:t>
            </w:r>
            <w:proofErr w:type="gramEnd"/>
            <w:r w:rsidRPr="00F87E04">
              <w:rPr>
                <w:lang w:val="en-US"/>
              </w:rPr>
              <w:t xml:space="preserve"> al-barid ānidan gelen ygūl at-turuk al-barid ānidan y</w:t>
            </w:r>
            <w:r>
              <w:rPr>
                <w:lang w:val="en-US"/>
              </w:rPr>
              <w:t>ōmin yiǧi</w:t>
            </w:r>
            <w:r w:rsidR="00926365">
              <w:rPr>
                <w:lang w:val="en-US"/>
              </w:rPr>
              <w:t>,</w:t>
            </w:r>
            <w:r>
              <w:rPr>
                <w:lang w:val="en-US"/>
              </w:rPr>
              <w:t xml:space="preserve"> ta-ngūl as-sabzāt tib</w:t>
            </w:r>
            <w:r w:rsidR="00926365">
              <w:rPr>
                <w:lang w:val="en-US"/>
              </w:rPr>
              <w:t>a</w:t>
            </w:r>
            <w:r>
              <w:rPr>
                <w:lang w:val="en-US"/>
              </w:rPr>
              <w:t>s, aš-šiǧar ygūm y</w:t>
            </w:r>
            <w:r w:rsidR="00926365">
              <w:rPr>
                <w:lang w:val="en-US"/>
              </w:rPr>
              <w:t>s</w:t>
            </w:r>
            <w:r>
              <w:rPr>
                <w:lang w:val="en-US"/>
              </w:rPr>
              <w:t xml:space="preserve">itt yapragu. </w:t>
            </w:r>
            <w:proofErr w:type="gramStart"/>
            <w:r>
              <w:rPr>
                <w:lang w:val="en-US"/>
              </w:rPr>
              <w:t>iḥna</w:t>
            </w:r>
            <w:proofErr w:type="gramEnd"/>
            <w:r>
              <w:rPr>
                <w:lang w:val="en-US"/>
              </w:rPr>
              <w:t xml:space="preserve"> </w:t>
            </w:r>
            <w:r w:rsidR="00D7289A">
              <w:rPr>
                <w:lang w:val="en-US"/>
              </w:rPr>
              <w:t>ˁ</w:t>
            </w:r>
            <w:r>
              <w:rPr>
                <w:lang w:val="en-US"/>
              </w:rPr>
              <w:t>ād insammīha ḏ̣arība.</w:t>
            </w:r>
          </w:p>
        </w:tc>
        <w:tc>
          <w:tcPr>
            <w:tcW w:w="4253" w:type="dxa"/>
          </w:tcPr>
          <w:p w:rsidR="00F87E04" w:rsidRPr="00386933" w:rsidRDefault="00386933" w:rsidP="00386933">
            <w:pPr>
              <w:rPr>
                <w:i/>
                <w:lang w:val="en-US"/>
              </w:rPr>
            </w:pPr>
            <w:r>
              <w:rPr>
                <w:lang w:val="en-US"/>
              </w:rPr>
              <w:t xml:space="preserve">This cold comes suddenly, the Turks say, it comes suddenly. The vegetables wither and the trees begin to shed their leaves. We call it </w:t>
            </w:r>
            <w:r>
              <w:rPr>
                <w:i/>
                <w:lang w:val="en-US"/>
              </w:rPr>
              <w:t>ḏ̣arība.</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F87E04" w:rsidP="00F87E04">
            <w:pPr>
              <w:rPr>
                <w:lang w:val="en-US"/>
              </w:rPr>
            </w:pPr>
            <w:proofErr w:type="gramStart"/>
            <w:r>
              <w:rPr>
                <w:lang w:val="en-US"/>
              </w:rPr>
              <w:t>aḏ̣-ḏ̣arība</w:t>
            </w:r>
            <w:proofErr w:type="gramEnd"/>
            <w:r>
              <w:rPr>
                <w:lang w:val="en-US"/>
              </w:rPr>
              <w:t xml:space="preserve"> ma</w:t>
            </w:r>
            <w:r w:rsidR="00D7289A">
              <w:rPr>
                <w:lang w:val="en-US"/>
              </w:rPr>
              <w:t>ˁ</w:t>
            </w:r>
            <w:r>
              <w:rPr>
                <w:lang w:val="en-US"/>
              </w:rPr>
              <w:t>nātha b-duwal al-</w:t>
            </w:r>
            <w:r w:rsidR="00D7289A">
              <w:rPr>
                <w:lang w:val="en-US"/>
              </w:rPr>
              <w:t>ˁ</w:t>
            </w:r>
            <w:r>
              <w:rPr>
                <w:lang w:val="en-US"/>
              </w:rPr>
              <w:t xml:space="preserve">arabi ygūlūn al-vergi, </w:t>
            </w:r>
            <w:r w:rsidR="00D7289A">
              <w:rPr>
                <w:lang w:val="en-US"/>
              </w:rPr>
              <w:t>ˀ</w:t>
            </w:r>
            <w:r>
              <w:rPr>
                <w:lang w:val="en-US"/>
              </w:rPr>
              <w:t xml:space="preserve">iḥna al-barid yōmin yiǧi b-nōba waḥde nsammīha ḏ̣arība. </w:t>
            </w:r>
          </w:p>
        </w:tc>
        <w:tc>
          <w:tcPr>
            <w:tcW w:w="4253" w:type="dxa"/>
          </w:tcPr>
          <w:p w:rsidR="00F87E04" w:rsidRPr="00386933" w:rsidRDefault="00386933" w:rsidP="005A7D16">
            <w:pPr>
              <w:rPr>
                <w:lang w:val="en-US"/>
              </w:rPr>
            </w:pPr>
            <w:r>
              <w:rPr>
                <w:lang w:val="en-US"/>
              </w:rPr>
              <w:t xml:space="preserve">In the Arab countries </w:t>
            </w:r>
            <w:r>
              <w:rPr>
                <w:i/>
                <w:lang w:val="en-US"/>
              </w:rPr>
              <w:t xml:space="preserve">ḏ̣arība </w:t>
            </w:r>
            <w:r>
              <w:rPr>
                <w:lang w:val="en-US"/>
              </w:rPr>
              <w:t xml:space="preserve">means tax. But we call the cold which comes suddenly </w:t>
            </w:r>
            <w:r>
              <w:rPr>
                <w:i/>
                <w:lang w:val="en-US"/>
              </w:rPr>
              <w:t>ḏ̣arība.</w:t>
            </w:r>
          </w:p>
        </w:tc>
      </w:tr>
      <w:tr w:rsidR="00F87E04" w:rsidRPr="00F87E04" w:rsidTr="005A7D16">
        <w:tc>
          <w:tcPr>
            <w:tcW w:w="567" w:type="dxa"/>
          </w:tcPr>
          <w:p w:rsidR="00F87E04" w:rsidRDefault="00F87E04" w:rsidP="005A7D16">
            <w:pPr>
              <w:rPr>
                <w:lang w:val="en-US"/>
              </w:rPr>
            </w:pPr>
            <w:r>
              <w:rPr>
                <w:lang w:val="en-US"/>
              </w:rPr>
              <w:t>125</w:t>
            </w:r>
          </w:p>
        </w:tc>
        <w:tc>
          <w:tcPr>
            <w:tcW w:w="4253" w:type="dxa"/>
          </w:tcPr>
          <w:p w:rsidR="00F87E04" w:rsidRPr="00F87E04" w:rsidRDefault="00F87E04" w:rsidP="00386933">
            <w:pPr>
              <w:rPr>
                <w:lang w:val="en-US"/>
              </w:rPr>
            </w:pPr>
            <w:proofErr w:type="gramStart"/>
            <w:r w:rsidRPr="00F87E04">
              <w:rPr>
                <w:lang w:val="en-US"/>
              </w:rPr>
              <w:t>w-ingūl</w:t>
            </w:r>
            <w:proofErr w:type="gramEnd"/>
            <w:r w:rsidRPr="00F87E04">
              <w:rPr>
                <w:lang w:val="en-US"/>
              </w:rPr>
              <w:t xml:space="preserve"> al-yōm aḏ̣-</w:t>
            </w:r>
            <w:r>
              <w:rPr>
                <w:lang w:val="en-US"/>
              </w:rPr>
              <w:t>ḏ̣arība ḏ̣ribat al-ǝhniyyāt y</w:t>
            </w:r>
            <w:r w:rsidR="00386933">
              <w:rPr>
                <w:lang w:val="en-US"/>
              </w:rPr>
              <w:t>i</w:t>
            </w:r>
            <w:r>
              <w:rPr>
                <w:lang w:val="en-US"/>
              </w:rPr>
              <w:t>b</w:t>
            </w:r>
            <w:r w:rsidR="00386933">
              <w:rPr>
                <w:lang w:val="en-US"/>
              </w:rPr>
              <w:t>a</w:t>
            </w:r>
            <w:r>
              <w:rPr>
                <w:lang w:val="en-US"/>
              </w:rPr>
              <w:t xml:space="preserve">sin ǝb-nōba. </w:t>
            </w:r>
            <w:proofErr w:type="gramStart"/>
            <w:r>
              <w:rPr>
                <w:lang w:val="en-US"/>
              </w:rPr>
              <w:t>al-yabragāt</w:t>
            </w:r>
            <w:proofErr w:type="gramEnd"/>
            <w:r>
              <w:rPr>
                <w:lang w:val="en-US"/>
              </w:rPr>
              <w:t xml:space="preserve"> y</w:t>
            </w:r>
            <w:r w:rsidR="00386933">
              <w:rPr>
                <w:lang w:val="en-US"/>
              </w:rPr>
              <w:t>s</w:t>
            </w:r>
            <w:r>
              <w:rPr>
                <w:lang w:val="en-US"/>
              </w:rPr>
              <w:t>ittin, aṣ-ṣōt, al-bēḏinǧān, al-franǧi ta-ngūl aš-š</w:t>
            </w:r>
            <w:r w:rsidR="00386933">
              <w:rPr>
                <w:lang w:val="en-US"/>
              </w:rPr>
              <w:t>i</w:t>
            </w:r>
            <w:r>
              <w:rPr>
                <w:lang w:val="en-US"/>
              </w:rPr>
              <w:t>ǧar yōmin ygūm y</w:t>
            </w:r>
            <w:r w:rsidR="00386933">
              <w:rPr>
                <w:lang w:val="en-US"/>
              </w:rPr>
              <w:t>s</w:t>
            </w:r>
            <w:r>
              <w:rPr>
                <w:lang w:val="en-US"/>
              </w:rPr>
              <w:t>itt yapragu.</w:t>
            </w:r>
            <w:r w:rsidR="00386933">
              <w:rPr>
                <w:lang w:val="en-US"/>
              </w:rPr>
              <w:t xml:space="preserve"> </w:t>
            </w:r>
            <w:r w:rsidR="00D7289A">
              <w:rPr>
                <w:lang w:val="en-US"/>
              </w:rPr>
              <w:t>ˀ</w:t>
            </w:r>
            <w:r w:rsidR="00386933" w:rsidRPr="00F87E04">
              <w:rPr>
                <w:lang w:val="en-US"/>
              </w:rPr>
              <w:t>ē nsammi ḏ̣arība al-yōm a</w:t>
            </w:r>
            <w:r w:rsidR="00386933">
              <w:rPr>
                <w:lang w:val="en-US"/>
              </w:rPr>
              <w:t>ḏ̣-ḏ̣arība ḏ̣ribat iḥna b-ilsānne.</w:t>
            </w:r>
          </w:p>
        </w:tc>
        <w:tc>
          <w:tcPr>
            <w:tcW w:w="4253" w:type="dxa"/>
          </w:tcPr>
          <w:p w:rsidR="00F87E04" w:rsidRPr="00386933" w:rsidRDefault="00386933" w:rsidP="00386933">
            <w:pPr>
              <w:rPr>
                <w:lang w:val="en-US"/>
              </w:rPr>
            </w:pPr>
            <w:r>
              <w:rPr>
                <w:lang w:val="en-US"/>
              </w:rPr>
              <w:t xml:space="preserve">We say, today the </w:t>
            </w:r>
            <w:r>
              <w:rPr>
                <w:i/>
                <w:lang w:val="en-US"/>
              </w:rPr>
              <w:t xml:space="preserve">ḏ̣arība </w:t>
            </w:r>
            <w:r>
              <w:rPr>
                <w:lang w:val="en-US"/>
              </w:rPr>
              <w:t xml:space="preserve">hit and this and that has withered immediately; the leaves are shed, the chili pepper, the aubergines, the tomatoes… and the trees begin to shed their leaves. Yes, we call it </w:t>
            </w:r>
            <w:r>
              <w:rPr>
                <w:i/>
                <w:lang w:val="en-US"/>
              </w:rPr>
              <w:t>ḏ̣arība</w:t>
            </w:r>
            <w:r w:rsidRPr="00386933">
              <w:t xml:space="preserve">, </w:t>
            </w:r>
            <w:r>
              <w:t xml:space="preserve">in our language we say, today he </w:t>
            </w:r>
            <w:r>
              <w:rPr>
                <w:i/>
                <w:lang w:val="en-US"/>
              </w:rPr>
              <w:t xml:space="preserve">ḏ̣arība </w:t>
            </w:r>
            <w:r>
              <w:rPr>
                <w:lang w:val="en-US"/>
              </w:rPr>
              <w:t>has hit (the plants).</w:t>
            </w:r>
          </w:p>
        </w:tc>
      </w:tr>
    </w:tbl>
    <w:p w:rsidR="00F87E04" w:rsidRPr="00F87E04" w:rsidRDefault="00F87E04" w:rsidP="00B1476E">
      <w:pPr>
        <w:rPr>
          <w:lang w:val="en-US"/>
        </w:rPr>
      </w:pPr>
    </w:p>
    <w:p w:rsidR="00F87E04" w:rsidRPr="004042AE" w:rsidRDefault="00F87E04" w:rsidP="00A608C2">
      <w:pPr>
        <w:pStyle w:val="Liste"/>
        <w:rPr>
          <w:lang w:val="en-US"/>
        </w:rPr>
      </w:pPr>
      <w:proofErr w:type="gramStart"/>
      <w:r w:rsidRPr="004042AE">
        <w:rPr>
          <w:lang w:val="en-US"/>
        </w:rPr>
        <w:t>mī</w:t>
      </w:r>
      <w:proofErr w:type="gramEnd"/>
      <w:r w:rsidRPr="004042AE">
        <w:rPr>
          <w:lang w:val="en-US"/>
        </w:rPr>
        <w:t xml:space="preserve"> bārde. It’s not cold.</w:t>
      </w:r>
    </w:p>
    <w:p w:rsidR="00F87E04" w:rsidRPr="004042AE" w:rsidRDefault="00F87E04" w:rsidP="00A608C2">
      <w:pPr>
        <w:pStyle w:val="Liste"/>
        <w:rPr>
          <w:lang w:val="en-US"/>
        </w:rPr>
      </w:pPr>
      <w:proofErr w:type="gramStart"/>
      <w:r w:rsidRPr="004042AE">
        <w:rPr>
          <w:lang w:val="en-US"/>
        </w:rPr>
        <w:t>mīhi</w:t>
      </w:r>
      <w:proofErr w:type="gramEnd"/>
      <w:r w:rsidRPr="004042AE">
        <w:rPr>
          <w:lang w:val="en-US"/>
        </w:rPr>
        <w:t xml:space="preserve"> bārde! It’s really cold!</w:t>
      </w:r>
    </w:p>
    <w:p w:rsidR="002A76FF" w:rsidRDefault="002A76FF">
      <w:pPr>
        <w:rPr>
          <w:rFonts w:cs="Arial"/>
          <w:b/>
          <w:bCs/>
          <w:iCs/>
          <w:noProof/>
          <w:sz w:val="26"/>
          <w:szCs w:val="28"/>
          <w:lang w:val="en-US"/>
        </w:rPr>
      </w:pPr>
      <w:r>
        <w:rPr>
          <w:noProof/>
          <w:lang w:val="en-US"/>
        </w:rPr>
        <w:br w:type="page"/>
      </w:r>
    </w:p>
    <w:p w:rsidR="005007EB" w:rsidRPr="003D7073" w:rsidRDefault="005007EB" w:rsidP="005007EB">
      <w:pPr>
        <w:pStyle w:val="berschrift2"/>
        <w:rPr>
          <w:i/>
          <w:noProof/>
          <w:lang w:val="en-US"/>
        </w:rPr>
      </w:pPr>
      <w:r w:rsidRPr="00B1476E">
        <w:rPr>
          <w:noProof/>
          <w:lang w:val="en-US"/>
        </w:rPr>
        <w:t>Urfa-0</w:t>
      </w:r>
      <w:r>
        <w:rPr>
          <w:noProof/>
          <w:lang w:val="en-US"/>
        </w:rPr>
        <w:t>46</w:t>
      </w:r>
      <w:r w:rsidRPr="00B1476E">
        <w:rPr>
          <w:noProof/>
          <w:lang w:val="en-US"/>
        </w:rPr>
        <w:t xml:space="preserve">: </w:t>
      </w:r>
      <w:r w:rsidR="003D7073">
        <w:rPr>
          <w:noProof/>
          <w:lang w:val="en-US"/>
        </w:rPr>
        <w:t xml:space="preserve">The game called </w:t>
      </w:r>
      <w:r w:rsidR="003D7073">
        <w:rPr>
          <w:i/>
          <w:noProof/>
          <w:lang w:val="en-US"/>
        </w:rPr>
        <w:t>xwētīme</w:t>
      </w:r>
      <w:r w:rsidR="009C1379">
        <w:rPr>
          <w:i/>
          <w:noProof/>
          <w:lang w:val="en-US"/>
        </w:rPr>
        <w:t xml:space="preserve"> </w:t>
      </w:r>
      <w:r w:rsidR="009C1379" w:rsidRPr="00EC6A71">
        <w:rPr>
          <w:color w:val="00B050"/>
          <w:lang w:val="en-US"/>
        </w:rPr>
        <w:t>[</w:t>
      </w:r>
      <w:r w:rsidR="009C1379">
        <w:rPr>
          <w:color w:val="00B050"/>
          <w:lang w:val="en-US"/>
        </w:rPr>
        <w:t>new]</w:t>
      </w:r>
    </w:p>
    <w:p w:rsidR="005007EB" w:rsidRDefault="005007EB" w:rsidP="00A608C2">
      <w:pPr>
        <w:pStyle w:val="Liste"/>
        <w:rPr>
          <w:lang w:val="en-US"/>
        </w:rPr>
      </w:pPr>
      <w:r>
        <w:rPr>
          <w:lang w:val="en-US"/>
        </w:rPr>
        <w:t>Ismail, 8 May 2010</w:t>
      </w:r>
    </w:p>
    <w:p w:rsidR="007A1379" w:rsidRDefault="007A1379" w:rsidP="00A608C2">
      <w:pPr>
        <w:pStyle w:val="Liste"/>
        <w:rPr>
          <w:lang w:val="en-US"/>
        </w:rPr>
      </w:pPr>
      <w:r>
        <w:rPr>
          <w:lang w:val="en-US"/>
        </w:rPr>
        <w:t>4.40</w:t>
      </w:r>
    </w:p>
    <w:p w:rsidR="007A1379" w:rsidRDefault="007A1379" w:rsidP="005007EB">
      <w:pPr>
        <w:rPr>
          <w:lang w:val="en-US"/>
        </w:rPr>
      </w:pPr>
    </w:p>
    <w:tbl>
      <w:tblPr>
        <w:tblStyle w:val="Tabellenraster"/>
        <w:tblW w:w="0" w:type="auto"/>
        <w:tblLook w:val="0400" w:firstRow="0" w:lastRow="0" w:firstColumn="0" w:lastColumn="0" w:noHBand="0" w:noVBand="1"/>
      </w:tblPr>
      <w:tblGrid>
        <w:gridCol w:w="601"/>
        <w:gridCol w:w="4253"/>
        <w:gridCol w:w="4253"/>
      </w:tblGrid>
      <w:tr w:rsidR="00404375" w:rsidRPr="00926365" w:rsidTr="007A1379">
        <w:tc>
          <w:tcPr>
            <w:tcW w:w="567" w:type="dxa"/>
          </w:tcPr>
          <w:p w:rsidR="00404375" w:rsidRDefault="00404375" w:rsidP="007A1379">
            <w:pPr>
              <w:rPr>
                <w:lang w:val="en-US"/>
              </w:rPr>
            </w:pPr>
            <w:r>
              <w:rPr>
                <w:lang w:val="en-US"/>
              </w:rPr>
              <w:t>0</w:t>
            </w:r>
            <w:r w:rsidR="007A1379">
              <w:rPr>
                <w:lang w:val="en-US"/>
              </w:rPr>
              <w:t>.10</w:t>
            </w:r>
          </w:p>
        </w:tc>
        <w:tc>
          <w:tcPr>
            <w:tcW w:w="4253" w:type="dxa"/>
          </w:tcPr>
          <w:p w:rsidR="00404375" w:rsidRPr="007A1379" w:rsidRDefault="00D7289A" w:rsidP="00D21CB8">
            <w:r>
              <w:t>ˀ</w:t>
            </w:r>
            <w:r w:rsidR="007A1379">
              <w:t>al-li</w:t>
            </w:r>
            <w:r>
              <w:t>ˁ</w:t>
            </w:r>
            <w:r w:rsidR="007A1379">
              <w:t xml:space="preserve">ib, xōǧam, </w:t>
            </w:r>
            <w:r>
              <w:t>ˀ</w:t>
            </w:r>
            <w:r w:rsidR="007A1379">
              <w:t>awwali iḥna l-</w:t>
            </w:r>
            <w:r>
              <w:t>ˁ</w:t>
            </w:r>
            <w:r w:rsidR="007A1379">
              <w:t>arab, ta-ngūl alḥaz fazla mā-miš ya</w:t>
            </w:r>
            <w:r>
              <w:t>ˁ</w:t>
            </w:r>
            <w:r w:rsidR="007A1379">
              <w:t xml:space="preserve">ni min ________________ skambīl, </w:t>
            </w:r>
            <w:r>
              <w:t>ˀ</w:t>
            </w:r>
            <w:r w:rsidR="007A1379">
              <w:t>al-</w:t>
            </w:r>
            <w:r>
              <w:t>ˀ</w:t>
            </w:r>
            <w:r w:rsidR="007A1379">
              <w:t xml:space="preserve">ōkēy, </w:t>
            </w:r>
            <w:r>
              <w:t>ˀ</w:t>
            </w:r>
            <w:r w:rsidR="007A1379">
              <w:t>alḥaz alḥīn al-bilgisayār, y</w:t>
            </w:r>
            <w:r w:rsidR="00D21CB8">
              <w:t>i</w:t>
            </w:r>
            <w:r w:rsidR="007A1379">
              <w:t>l</w:t>
            </w:r>
            <w:r>
              <w:t>ˁ</w:t>
            </w:r>
            <w:r w:rsidR="00D21CB8">
              <w:t>a</w:t>
            </w:r>
            <w:r w:rsidR="007A1379">
              <w:t xml:space="preserve">būn b-al-bilgisayār </w:t>
            </w:r>
            <w:r>
              <w:t>ˀ</w:t>
            </w:r>
            <w:r w:rsidR="007A1379">
              <w:t>ōkēy ta-ngūl, oyun ysammūn y</w:t>
            </w:r>
            <w:r w:rsidR="00D21CB8">
              <w:t>il</w:t>
            </w:r>
            <w:r>
              <w:t>ˁ</w:t>
            </w:r>
            <w:r w:rsidR="00D21CB8">
              <w:t>a</w:t>
            </w:r>
            <w:r w:rsidR="007A1379">
              <w:t>būn,</w:t>
            </w:r>
          </w:p>
        </w:tc>
        <w:tc>
          <w:tcPr>
            <w:tcW w:w="4253" w:type="dxa"/>
          </w:tcPr>
          <w:p w:rsidR="00404375" w:rsidRPr="00926365" w:rsidRDefault="00404375" w:rsidP="007A1379"/>
        </w:tc>
      </w:tr>
      <w:tr w:rsidR="007A1379" w:rsidRPr="00926365" w:rsidTr="007A1379">
        <w:tc>
          <w:tcPr>
            <w:tcW w:w="567" w:type="dxa"/>
          </w:tcPr>
          <w:p w:rsidR="007A1379" w:rsidRDefault="00D21CB8" w:rsidP="007A1379">
            <w:pPr>
              <w:rPr>
                <w:lang w:val="en-US"/>
              </w:rPr>
            </w:pPr>
            <w:r>
              <w:rPr>
                <w:lang w:val="en-US"/>
              </w:rPr>
              <w:t>0.27</w:t>
            </w:r>
          </w:p>
        </w:tc>
        <w:tc>
          <w:tcPr>
            <w:tcW w:w="4253" w:type="dxa"/>
          </w:tcPr>
          <w:p w:rsidR="007A1379" w:rsidRDefault="00D7289A" w:rsidP="00D21CB8">
            <w:r>
              <w:t>ˀ</w:t>
            </w:r>
            <w:r w:rsidR="00D21CB8">
              <w:t xml:space="preserve">iḥna </w:t>
            </w:r>
            <w:r w:rsidR="00D21CB8" w:rsidRPr="00D21CB8">
              <w:rPr>
                <w:color w:val="FF0000"/>
              </w:rPr>
              <w:t>wild</w:t>
            </w:r>
            <w:r w:rsidR="00D21CB8">
              <w:t xml:space="preserve"> al-</w:t>
            </w:r>
            <w:r>
              <w:t>ˁ</w:t>
            </w:r>
            <w:r w:rsidR="00D21CB8">
              <w:t>arab yil</w:t>
            </w:r>
            <w:r>
              <w:t>ˁ</w:t>
            </w:r>
            <w:r w:rsidR="00D21CB8">
              <w:t>abūn ᵊxwētīme, x</w:t>
            </w:r>
            <w:r w:rsidR="003D7073">
              <w:t>u</w:t>
            </w:r>
            <w:r w:rsidR="00D21CB8">
              <w:t xml:space="preserve">wētīme nsammīhe xwētīme, </w:t>
            </w:r>
            <w:r>
              <w:t>ˀ</w:t>
            </w:r>
            <w:r w:rsidR="00D21CB8">
              <w:t>al-ᵊxwētīme rānāt haḏanne r-rānāt yiǧma</w:t>
            </w:r>
            <w:r>
              <w:t>ˁ</w:t>
            </w:r>
            <w:r w:rsidR="00D21CB8">
              <w:t>ūnhin hīčiḏ miṯl at-tuppa, sabᵊ</w:t>
            </w:r>
            <w:r>
              <w:t>ˁ</w:t>
            </w:r>
            <w:r w:rsidR="00D21CB8">
              <w:t xml:space="preserve"> rānāt ysawwūnhin yda</w:t>
            </w:r>
            <w:r>
              <w:t>ˁ</w:t>
            </w:r>
            <w:r w:rsidR="00D21CB8">
              <w:t xml:space="preserve">bilūnhin, </w:t>
            </w:r>
            <w:r w:rsidR="00D21CB8" w:rsidRPr="00D21CB8">
              <w:rPr>
                <w:color w:val="FF0000"/>
              </w:rPr>
              <w:t>yda</w:t>
            </w:r>
            <w:r>
              <w:rPr>
                <w:color w:val="FF0000"/>
              </w:rPr>
              <w:t>ˁ</w:t>
            </w:r>
            <w:r w:rsidR="00D21CB8" w:rsidRPr="00D21CB8">
              <w:rPr>
                <w:color w:val="FF0000"/>
              </w:rPr>
              <w:t>bilūnhin</w:t>
            </w:r>
            <w:r w:rsidR="00D21CB8">
              <w:t>,</w:t>
            </w:r>
          </w:p>
        </w:tc>
        <w:tc>
          <w:tcPr>
            <w:tcW w:w="4253" w:type="dxa"/>
          </w:tcPr>
          <w:p w:rsidR="007A1379" w:rsidRPr="00926365" w:rsidRDefault="007A1379" w:rsidP="007A1379"/>
        </w:tc>
      </w:tr>
      <w:tr w:rsidR="00D21CB8" w:rsidRPr="00926365" w:rsidTr="007A1379">
        <w:tc>
          <w:tcPr>
            <w:tcW w:w="567" w:type="dxa"/>
          </w:tcPr>
          <w:p w:rsidR="00D21CB8" w:rsidRDefault="00D21CB8" w:rsidP="007A1379">
            <w:pPr>
              <w:rPr>
                <w:lang w:val="en-US"/>
              </w:rPr>
            </w:pPr>
            <w:r>
              <w:rPr>
                <w:lang w:val="en-US"/>
              </w:rPr>
              <w:t>0.45</w:t>
            </w:r>
          </w:p>
        </w:tc>
        <w:tc>
          <w:tcPr>
            <w:tcW w:w="4253" w:type="dxa"/>
          </w:tcPr>
          <w:p w:rsidR="00D21CB8" w:rsidRPr="00D21CB8" w:rsidRDefault="00D21CB8" w:rsidP="00D21CB8">
            <w:pPr>
              <w:rPr>
                <w:lang w:val="en-US" w:bidi="ar-SY"/>
              </w:rPr>
            </w:pPr>
            <w:proofErr w:type="gramStart"/>
            <w:r>
              <w:t>w</w:t>
            </w:r>
            <w:proofErr w:type="gramEnd"/>
            <w:r>
              <w:t xml:space="preserve"> yṣuffūnhin b-at-tapsīye, w </w:t>
            </w:r>
            <w:r w:rsidR="00D7289A">
              <w:t>ˀ</w:t>
            </w:r>
            <w:r>
              <w:t>iḥna ta-ngūl arba</w:t>
            </w:r>
            <w:r w:rsidR="00D7289A">
              <w:t>ˁ</w:t>
            </w:r>
            <w:r>
              <w:t>a ya</w:t>
            </w:r>
            <w:r w:rsidR="00D7289A">
              <w:t>ˁ</w:t>
            </w:r>
            <w:r>
              <w:t>ni ǧā</w:t>
            </w:r>
            <w:r w:rsidR="00D7289A">
              <w:t>ˁ</w:t>
            </w:r>
            <w:r>
              <w:t xml:space="preserve">dīn ____________________ b-al-bēt, </w:t>
            </w:r>
            <w:r w:rsidR="00D7289A">
              <w:t>ˀ</w:t>
            </w:r>
            <w:r>
              <w:t>āni w-ᵊStēfān xōǧa wāḥadne ǧimī</w:t>
            </w:r>
            <w:r w:rsidR="00D7289A">
              <w:t>ˁ</w:t>
            </w:r>
            <w:r>
              <w:t xml:space="preserve"> ṭāxəm ta-ngūl, w-ᵊMḥimmad </w:t>
            </w:r>
            <w:r w:rsidR="00D7289A">
              <w:t>ˁ</w:t>
            </w:r>
            <w:r>
              <w:t>Ali w Ma</w:t>
            </w:r>
            <w:r w:rsidR="00D7289A">
              <w:t>ˁ</w:t>
            </w:r>
            <w:r>
              <w:t>rūf buriǧ, humma wurič w-iḥna burič.</w:t>
            </w:r>
          </w:p>
        </w:tc>
        <w:tc>
          <w:tcPr>
            <w:tcW w:w="4253" w:type="dxa"/>
          </w:tcPr>
          <w:p w:rsidR="00D21CB8" w:rsidRPr="00926365" w:rsidRDefault="00D21CB8" w:rsidP="007A1379"/>
        </w:tc>
      </w:tr>
      <w:tr w:rsidR="00D21CB8" w:rsidRPr="009316CF" w:rsidTr="007A1379">
        <w:tc>
          <w:tcPr>
            <w:tcW w:w="567" w:type="dxa"/>
          </w:tcPr>
          <w:p w:rsidR="00D21CB8" w:rsidRDefault="00D21CB8" w:rsidP="007A1379">
            <w:pPr>
              <w:rPr>
                <w:lang w:val="en-US"/>
              </w:rPr>
            </w:pPr>
            <w:r>
              <w:rPr>
                <w:lang w:val="en-US"/>
              </w:rPr>
              <w:t>1.02</w:t>
            </w:r>
          </w:p>
        </w:tc>
        <w:tc>
          <w:tcPr>
            <w:tcW w:w="4253" w:type="dxa"/>
          </w:tcPr>
          <w:p w:rsidR="00D21CB8" w:rsidRPr="009316CF" w:rsidRDefault="009316CF" w:rsidP="009316CF">
            <w:pPr>
              <w:rPr>
                <w:lang w:val="en-US"/>
              </w:rPr>
            </w:pPr>
            <w:r w:rsidRPr="009316CF">
              <w:rPr>
                <w:lang w:val="en-US"/>
              </w:rPr>
              <w:t>nil</w:t>
            </w:r>
            <w:r w:rsidR="00D7289A">
              <w:rPr>
                <w:lang w:val="en-US"/>
              </w:rPr>
              <w:t>ˁ</w:t>
            </w:r>
            <w:r w:rsidRPr="009316CF">
              <w:rPr>
                <w:lang w:val="en-US"/>
              </w:rPr>
              <w:t xml:space="preserve">ab </w:t>
            </w:r>
            <w:r w:rsidR="00D7289A">
              <w:rPr>
                <w:lang w:val="en-US"/>
              </w:rPr>
              <w:t>ˁ</w:t>
            </w:r>
            <w:r w:rsidRPr="009316CF">
              <w:rPr>
                <w:lang w:val="en-US"/>
              </w:rPr>
              <w:t>alē _______________________</w:t>
            </w:r>
            <w:proofErr w:type="gramStart"/>
            <w:r w:rsidRPr="009316CF">
              <w:rPr>
                <w:lang w:val="en-US"/>
              </w:rPr>
              <w:t>_ ?</w:t>
            </w:r>
            <w:proofErr w:type="gramEnd"/>
            <w:r w:rsidRPr="009316CF">
              <w:rPr>
                <w:lang w:val="en-US"/>
              </w:rPr>
              <w:t xml:space="preserve"> </w:t>
            </w:r>
            <w:proofErr w:type="gramStart"/>
            <w:r w:rsidRPr="009316CF">
              <w:rPr>
                <w:lang w:val="en-US"/>
              </w:rPr>
              <w:t>ngūl</w:t>
            </w:r>
            <w:proofErr w:type="gramEnd"/>
            <w:r w:rsidRPr="009316CF">
              <w:rPr>
                <w:lang w:val="en-US"/>
              </w:rPr>
              <w:t xml:space="preserve"> al-yōm </w:t>
            </w:r>
            <w:r>
              <w:rPr>
                <w:lang w:val="en-US"/>
              </w:rPr>
              <w:t>ᵊnrīd nil</w:t>
            </w:r>
            <w:r w:rsidR="00D7289A">
              <w:rPr>
                <w:lang w:val="en-US"/>
              </w:rPr>
              <w:t>ˁ</w:t>
            </w:r>
            <w:r>
              <w:rPr>
                <w:lang w:val="en-US"/>
              </w:rPr>
              <w:t xml:space="preserve">ab </w:t>
            </w:r>
            <w:r>
              <w:t>________________________ nta</w:t>
            </w:r>
            <w:r w:rsidR="00D7289A">
              <w:t>ˁ</w:t>
            </w:r>
            <w:r>
              <w:t xml:space="preserve">arraǧ. </w:t>
            </w:r>
            <w:proofErr w:type="gramStart"/>
            <w:r>
              <w:t>ta-nta</w:t>
            </w:r>
            <w:r w:rsidR="00D7289A">
              <w:t>ˁ</w:t>
            </w:r>
            <w:r>
              <w:t>arraǧ</w:t>
            </w:r>
            <w:proofErr w:type="gramEnd"/>
            <w:r>
              <w:t xml:space="preserve"> b-al-lēl. _________________________ nil</w:t>
            </w:r>
            <w:r w:rsidR="00D7289A">
              <w:t>ˁ</w:t>
            </w:r>
            <w:r>
              <w:t xml:space="preserve">ab </w:t>
            </w:r>
            <w:r w:rsidR="00D7289A">
              <w:t>ˁ</w:t>
            </w:r>
            <w:r>
              <w:t xml:space="preserve">ala </w:t>
            </w:r>
            <w:r w:rsidR="00D7289A">
              <w:t>ˀ</w:t>
            </w:r>
            <w:r>
              <w:t>arba</w:t>
            </w:r>
            <w:r w:rsidR="00D7289A">
              <w:t>ˁ</w:t>
            </w:r>
            <w:r>
              <w:t xml:space="preserve"> _________________________ </w:t>
            </w:r>
            <w:r w:rsidR="009F4964">
              <w:t>qadāyif, künefe.</w:t>
            </w:r>
          </w:p>
        </w:tc>
        <w:tc>
          <w:tcPr>
            <w:tcW w:w="4253" w:type="dxa"/>
          </w:tcPr>
          <w:p w:rsidR="00D21CB8" w:rsidRPr="009316CF" w:rsidRDefault="00D21CB8" w:rsidP="007A1379">
            <w:pPr>
              <w:rPr>
                <w:lang w:val="en-US"/>
              </w:rPr>
            </w:pPr>
          </w:p>
        </w:tc>
      </w:tr>
      <w:tr w:rsidR="009F4964" w:rsidRPr="009F4964" w:rsidTr="007A1379">
        <w:tc>
          <w:tcPr>
            <w:tcW w:w="567" w:type="dxa"/>
          </w:tcPr>
          <w:p w:rsidR="009F4964" w:rsidRDefault="009F4964" w:rsidP="007A1379">
            <w:pPr>
              <w:rPr>
                <w:lang w:val="en-US"/>
              </w:rPr>
            </w:pPr>
            <w:r>
              <w:rPr>
                <w:lang w:val="en-US"/>
              </w:rPr>
              <w:t>1.12</w:t>
            </w:r>
          </w:p>
        </w:tc>
        <w:tc>
          <w:tcPr>
            <w:tcW w:w="4253" w:type="dxa"/>
          </w:tcPr>
          <w:p w:rsidR="009F4964" w:rsidRPr="009F4964" w:rsidRDefault="009F4964" w:rsidP="009316CF">
            <w:pPr>
              <w:rPr>
                <w:lang w:val="en-US"/>
              </w:rPr>
            </w:pPr>
            <w:r>
              <w:rPr>
                <w:lang w:val="en-US"/>
              </w:rPr>
              <w:t>ᵊ</w:t>
            </w:r>
            <w:r w:rsidRPr="009F4964">
              <w:rPr>
                <w:lang w:val="en-US"/>
              </w:rPr>
              <w:t>š-gadd al-arba</w:t>
            </w:r>
            <w:r w:rsidR="00D7289A">
              <w:rPr>
                <w:lang w:val="en-US"/>
              </w:rPr>
              <w:t>ˁ</w:t>
            </w:r>
            <w:r w:rsidRPr="009F4964">
              <w:rPr>
                <w:lang w:val="en-US"/>
              </w:rPr>
              <w:t xml:space="preserve"> tibāsi? </w:t>
            </w:r>
            <w:proofErr w:type="gramStart"/>
            <w:r w:rsidRPr="009F4964">
              <w:rPr>
                <w:lang w:val="en-US"/>
              </w:rPr>
              <w:t>ysawwūn</w:t>
            </w:r>
            <w:proofErr w:type="gramEnd"/>
            <w:r w:rsidRPr="009F4964">
              <w:rPr>
                <w:lang w:val="en-US"/>
              </w:rPr>
              <w:t xml:space="preserve"> ar</w:t>
            </w:r>
            <w:r>
              <w:rPr>
                <w:lang w:val="en-US"/>
              </w:rPr>
              <w:t>ba</w:t>
            </w:r>
            <w:r w:rsidR="00D7289A">
              <w:rPr>
                <w:lang w:val="en-US"/>
              </w:rPr>
              <w:t>ˁ</w:t>
            </w:r>
            <w:r>
              <w:rPr>
                <w:lang w:val="en-US"/>
              </w:rPr>
              <w:t xml:space="preserve">īn līra. </w:t>
            </w:r>
            <w:r w:rsidR="00D7289A">
              <w:rPr>
                <w:lang w:val="en-US"/>
              </w:rPr>
              <w:t>ˀ</w:t>
            </w:r>
            <w:r>
              <w:rPr>
                <w:lang w:val="en-US"/>
              </w:rPr>
              <w:t xml:space="preserve">aaaa, </w:t>
            </w:r>
            <w:r w:rsidR="00D7289A">
              <w:rPr>
                <w:lang w:val="en-US"/>
              </w:rPr>
              <w:t>ˀ</w:t>
            </w:r>
            <w:r>
              <w:rPr>
                <w:lang w:val="en-US"/>
              </w:rPr>
              <w:t xml:space="preserve">āni w Stēfān xōǧa ninṭi </w:t>
            </w:r>
            <w:r w:rsidR="00D7289A">
              <w:rPr>
                <w:lang w:val="en-US"/>
              </w:rPr>
              <w:t>ˀ</w:t>
            </w:r>
            <w:r>
              <w:rPr>
                <w:lang w:val="en-US"/>
              </w:rPr>
              <w:t>arba</w:t>
            </w:r>
            <w:r w:rsidR="00D7289A">
              <w:rPr>
                <w:lang w:val="en-US"/>
              </w:rPr>
              <w:t>ˁ</w:t>
            </w:r>
            <w:r>
              <w:rPr>
                <w:lang w:val="en-US"/>
              </w:rPr>
              <w:t>īn w Ma</w:t>
            </w:r>
            <w:r w:rsidR="00D7289A">
              <w:rPr>
                <w:lang w:val="en-US"/>
              </w:rPr>
              <w:t>ˁ</w:t>
            </w:r>
            <w:r>
              <w:rPr>
                <w:lang w:val="en-US"/>
              </w:rPr>
              <w:t xml:space="preserve">rūf w-ᵊMḥimmad </w:t>
            </w:r>
            <w:r w:rsidR="00D7289A">
              <w:rPr>
                <w:lang w:val="en-US"/>
              </w:rPr>
              <w:t>ˁ</w:t>
            </w:r>
            <w:r>
              <w:rPr>
                <w:lang w:val="en-US"/>
              </w:rPr>
              <w:t>Ali yinṭūn arba</w:t>
            </w:r>
            <w:r w:rsidR="00D7289A">
              <w:rPr>
                <w:lang w:val="en-US"/>
              </w:rPr>
              <w:t>ˁ</w:t>
            </w:r>
            <w:r>
              <w:rPr>
                <w:lang w:val="en-US"/>
              </w:rPr>
              <w:t xml:space="preserve">īn, nirmīhin </w:t>
            </w:r>
            <w:r w:rsidR="00D7289A">
              <w:rPr>
                <w:lang w:val="en-US"/>
              </w:rPr>
              <w:t>ˁ</w:t>
            </w:r>
            <w:r>
              <w:rPr>
                <w:lang w:val="en-US"/>
              </w:rPr>
              <w:t xml:space="preserve">idd </w:t>
            </w:r>
            <w:r>
              <w:t xml:space="preserve">_________________________ al-məṣāri. </w:t>
            </w:r>
            <w:proofErr w:type="gramStart"/>
            <w:r>
              <w:t>w-ᵊngūl</w:t>
            </w:r>
            <w:proofErr w:type="gramEnd"/>
            <w:r>
              <w:t xml:space="preserve"> minu _________________________?</w:t>
            </w:r>
          </w:p>
        </w:tc>
        <w:tc>
          <w:tcPr>
            <w:tcW w:w="4253" w:type="dxa"/>
          </w:tcPr>
          <w:p w:rsidR="009F4964" w:rsidRPr="009F4964" w:rsidRDefault="009F4964" w:rsidP="007A1379">
            <w:pPr>
              <w:rPr>
                <w:lang w:val="en-US"/>
              </w:rPr>
            </w:pPr>
          </w:p>
        </w:tc>
      </w:tr>
      <w:tr w:rsidR="009F4964" w:rsidRPr="009F4964" w:rsidTr="007A1379">
        <w:tc>
          <w:tcPr>
            <w:tcW w:w="567" w:type="dxa"/>
          </w:tcPr>
          <w:p w:rsidR="009F4964" w:rsidRDefault="009F4964" w:rsidP="007A1379">
            <w:pPr>
              <w:rPr>
                <w:lang w:val="en-US"/>
              </w:rPr>
            </w:pPr>
            <w:r>
              <w:rPr>
                <w:lang w:val="en-US"/>
              </w:rPr>
              <w:t>1.27</w:t>
            </w:r>
          </w:p>
        </w:tc>
        <w:tc>
          <w:tcPr>
            <w:tcW w:w="4253" w:type="dxa"/>
          </w:tcPr>
          <w:p w:rsidR="009F4964" w:rsidRPr="009F4964" w:rsidRDefault="009F4964" w:rsidP="009F4964">
            <w:pPr>
              <w:rPr>
                <w:lang w:val="en-US"/>
              </w:rPr>
            </w:pPr>
            <w:proofErr w:type="gramStart"/>
            <w:r w:rsidRPr="009F4964">
              <w:rPr>
                <w:lang w:val="en-US"/>
              </w:rPr>
              <w:t>tinṭi</w:t>
            </w:r>
            <w:proofErr w:type="gramEnd"/>
            <w:r w:rsidRPr="009F4964">
              <w:rPr>
                <w:lang w:val="en-US"/>
              </w:rPr>
              <w:t xml:space="preserve"> w _________________________ arba</w:t>
            </w:r>
            <w:r w:rsidR="00D7289A">
              <w:rPr>
                <w:lang w:val="en-US"/>
              </w:rPr>
              <w:t>ˁ</w:t>
            </w:r>
            <w:r w:rsidRPr="009F4964">
              <w:rPr>
                <w:lang w:val="en-US"/>
              </w:rPr>
              <w:t>īnu, w</w:t>
            </w:r>
            <w:r>
              <w:rPr>
                <w:lang w:val="en-US"/>
              </w:rPr>
              <w:t xml:space="preserve">-al </w:t>
            </w:r>
            <w:r w:rsidRPr="009F4964">
              <w:rPr>
                <w:lang w:val="en-US"/>
              </w:rPr>
              <w:t>yx</w:t>
            </w:r>
            <w:r>
              <w:rPr>
                <w:lang w:val="en-US"/>
              </w:rPr>
              <w:t>assarūn arba</w:t>
            </w:r>
            <w:r w:rsidR="00D7289A">
              <w:rPr>
                <w:lang w:val="en-US"/>
              </w:rPr>
              <w:t>ˁ</w:t>
            </w:r>
            <w:r>
              <w:rPr>
                <w:lang w:val="en-US"/>
              </w:rPr>
              <w:t>īnhum, nrūḥ w-ᵊnǧīb al-qadāyif w nākulhe. ya</w:t>
            </w:r>
            <w:r w:rsidR="00D7289A">
              <w:rPr>
                <w:lang w:val="en-US"/>
              </w:rPr>
              <w:t>ˁ</w:t>
            </w:r>
            <w:r>
              <w:rPr>
                <w:lang w:val="en-US"/>
              </w:rPr>
              <w:t>ni nil</w:t>
            </w:r>
            <w:r w:rsidR="00D7289A">
              <w:rPr>
                <w:lang w:val="en-US"/>
              </w:rPr>
              <w:t>ˁ</w:t>
            </w:r>
            <w:r>
              <w:rPr>
                <w:lang w:val="en-US"/>
              </w:rPr>
              <w:t xml:space="preserve">ab </w:t>
            </w:r>
            <w:r w:rsidR="00D7289A">
              <w:rPr>
                <w:lang w:val="en-US"/>
              </w:rPr>
              <w:t>ˁ</w:t>
            </w:r>
            <w:r>
              <w:rPr>
                <w:lang w:val="en-US"/>
              </w:rPr>
              <w:t>ala šakle.</w:t>
            </w:r>
          </w:p>
        </w:tc>
        <w:tc>
          <w:tcPr>
            <w:tcW w:w="4253" w:type="dxa"/>
          </w:tcPr>
          <w:p w:rsidR="009F4964" w:rsidRPr="009F4964" w:rsidRDefault="009F4964" w:rsidP="007A1379">
            <w:pPr>
              <w:rPr>
                <w:lang w:val="en-US"/>
              </w:rPr>
            </w:pPr>
          </w:p>
        </w:tc>
      </w:tr>
      <w:tr w:rsidR="009F4964" w:rsidRPr="009F4964" w:rsidTr="007A1379">
        <w:tc>
          <w:tcPr>
            <w:tcW w:w="567" w:type="dxa"/>
          </w:tcPr>
          <w:p w:rsidR="009F4964" w:rsidRDefault="009F4964" w:rsidP="007A1379">
            <w:pPr>
              <w:rPr>
                <w:lang w:val="en-US"/>
              </w:rPr>
            </w:pPr>
            <w:r>
              <w:rPr>
                <w:lang w:val="en-US"/>
              </w:rPr>
              <w:t>1.36</w:t>
            </w:r>
          </w:p>
        </w:tc>
        <w:tc>
          <w:tcPr>
            <w:tcW w:w="4253" w:type="dxa"/>
          </w:tcPr>
          <w:p w:rsidR="009F4964" w:rsidRPr="009F4964" w:rsidRDefault="009F4964" w:rsidP="009F4964">
            <w:pPr>
              <w:rPr>
                <w:lang w:val="en-US"/>
              </w:rPr>
            </w:pPr>
            <w:proofErr w:type="gramStart"/>
            <w:r>
              <w:rPr>
                <w:lang w:val="en-US"/>
              </w:rPr>
              <w:t>nidaššir</w:t>
            </w:r>
            <w:proofErr w:type="gramEnd"/>
            <w:r>
              <w:rPr>
                <w:lang w:val="en-US"/>
              </w:rPr>
              <w:t xml:space="preserve"> </w:t>
            </w:r>
            <w:r w:rsidR="00D7289A">
              <w:rPr>
                <w:lang w:val="en-US"/>
              </w:rPr>
              <w:t>ˁ</w:t>
            </w:r>
            <w:r>
              <w:rPr>
                <w:lang w:val="en-US"/>
              </w:rPr>
              <w:t xml:space="preserve">ādin ngūl </w:t>
            </w:r>
            <w:r>
              <w:t xml:space="preserve">_________________________ </w:t>
            </w:r>
            <w:r>
              <w:rPr>
                <w:lang w:val="en-US"/>
              </w:rPr>
              <w:t xml:space="preserve">čam ṣāyir raqam? </w:t>
            </w:r>
            <w:proofErr w:type="gramStart"/>
            <w:r>
              <w:rPr>
                <w:lang w:val="en-US"/>
              </w:rPr>
              <w:t>ta-ngūl</w:t>
            </w:r>
            <w:proofErr w:type="gramEnd"/>
            <w:r>
              <w:rPr>
                <w:lang w:val="en-US"/>
              </w:rPr>
              <w:t xml:space="preserve"> </w:t>
            </w:r>
            <w:r>
              <w:t xml:space="preserve">_________________________ mīye waḥde, raqam. </w:t>
            </w:r>
            <w:r w:rsidR="00D7289A">
              <w:t>ˀ</w:t>
            </w:r>
            <w:r>
              <w:t>awwal nōb minu yil</w:t>
            </w:r>
            <w:r w:rsidR="00D7289A">
              <w:t>ˁ</w:t>
            </w:r>
            <w:r>
              <w:t>ab _________________________ b-al-</w:t>
            </w:r>
            <w:r w:rsidR="00350B26">
              <w:t>xātam</w:t>
            </w:r>
            <w:r>
              <w:t xml:space="preserve">? </w:t>
            </w:r>
            <w:r w:rsidR="00D7289A">
              <w:t>ˁ</w:t>
            </w:r>
            <w:r>
              <w:t>Ali _________________________ b-al-</w:t>
            </w:r>
            <w:r w:rsidR="00350B26">
              <w:t>xātam</w:t>
            </w:r>
            <w:r>
              <w:t>.</w:t>
            </w:r>
          </w:p>
        </w:tc>
        <w:tc>
          <w:tcPr>
            <w:tcW w:w="4253" w:type="dxa"/>
          </w:tcPr>
          <w:p w:rsidR="009F4964" w:rsidRPr="009F4964" w:rsidRDefault="009F4964" w:rsidP="007A1379">
            <w:pPr>
              <w:rPr>
                <w:lang w:val="en-US"/>
              </w:rPr>
            </w:pPr>
          </w:p>
        </w:tc>
      </w:tr>
      <w:tr w:rsidR="009F4964" w:rsidRPr="009F4964" w:rsidTr="007A1379">
        <w:tc>
          <w:tcPr>
            <w:tcW w:w="567" w:type="dxa"/>
          </w:tcPr>
          <w:p w:rsidR="009F4964" w:rsidRDefault="009F4964" w:rsidP="007A1379">
            <w:pPr>
              <w:rPr>
                <w:lang w:val="en-US"/>
              </w:rPr>
            </w:pPr>
            <w:r>
              <w:rPr>
                <w:lang w:val="en-US"/>
              </w:rPr>
              <w:t>1.48</w:t>
            </w:r>
          </w:p>
        </w:tc>
        <w:tc>
          <w:tcPr>
            <w:tcW w:w="4253" w:type="dxa"/>
          </w:tcPr>
          <w:p w:rsidR="009F4964" w:rsidRDefault="00D7289A" w:rsidP="009F4964">
            <w:pPr>
              <w:rPr>
                <w:lang w:val="en-US"/>
              </w:rPr>
            </w:pPr>
            <w:r>
              <w:rPr>
                <w:lang w:val="en-US"/>
              </w:rPr>
              <w:t>ˀ</w:t>
            </w:r>
            <w:r w:rsidR="001A544C">
              <w:rPr>
                <w:lang w:val="en-US"/>
              </w:rPr>
              <w:t>awwal nōb yāxḏūn ᵊhnīt</w:t>
            </w:r>
            <w:r w:rsidR="008C2A89">
              <w:rPr>
                <w:lang w:val="en-US"/>
              </w:rPr>
              <w:t>ēn, rāntēn, ta-ngūl Malak tāxuḏ rāntēn, ᵊtḥuṭṭ al-</w:t>
            </w:r>
            <w:r w:rsidR="00350B26">
              <w:rPr>
                <w:lang w:val="en-US"/>
              </w:rPr>
              <w:t>xātam</w:t>
            </w:r>
            <w:r w:rsidR="008C2A89">
              <w:rPr>
                <w:lang w:val="en-US"/>
              </w:rPr>
              <w:t xml:space="preserve"> ᵊb-waḥde tqabbīhin. </w:t>
            </w:r>
            <w:proofErr w:type="gramStart"/>
            <w:r w:rsidR="008C2A89">
              <w:rPr>
                <w:lang w:val="en-US"/>
              </w:rPr>
              <w:t>w</w:t>
            </w:r>
            <w:proofErr w:type="gramEnd"/>
            <w:r w:rsidR="008C2A89">
              <w:rPr>
                <w:lang w:val="en-US"/>
              </w:rPr>
              <w:t xml:space="preserve"> tiǧi </w:t>
            </w:r>
            <w:r w:rsidR="008C2A89" w:rsidRPr="008C2A89">
              <w:rPr>
                <w:color w:val="FF0000"/>
                <w:lang w:val="en-US"/>
              </w:rPr>
              <w:t>bī</w:t>
            </w:r>
            <w:r w:rsidR="008C2A89">
              <w:rPr>
                <w:lang w:val="en-US"/>
              </w:rPr>
              <w:t xml:space="preserve"> tirmīhin </w:t>
            </w:r>
            <w:r>
              <w:rPr>
                <w:lang w:val="en-US"/>
              </w:rPr>
              <w:t>ˁ</w:t>
            </w:r>
            <w:r w:rsidR="008C2A89">
              <w:rPr>
                <w:lang w:val="en-US"/>
              </w:rPr>
              <w:t xml:space="preserve">ind Stēfān xōǧa w-ᵊMḥimmad </w:t>
            </w:r>
            <w:r>
              <w:rPr>
                <w:lang w:val="en-US"/>
              </w:rPr>
              <w:t>ˁ</w:t>
            </w:r>
            <w:r w:rsidR="008C2A89">
              <w:rPr>
                <w:lang w:val="en-US"/>
              </w:rPr>
              <w:t>Ali, ya</w:t>
            </w:r>
            <w:r>
              <w:rPr>
                <w:lang w:val="en-US"/>
              </w:rPr>
              <w:t>ˁ</w:t>
            </w:r>
            <w:r w:rsidR="008C2A89">
              <w:rPr>
                <w:lang w:val="en-US"/>
              </w:rPr>
              <w:t xml:space="preserve">ni </w:t>
            </w:r>
            <w:r w:rsidR="008C2A89">
              <w:t>_________________________ ba</w:t>
            </w:r>
            <w:r>
              <w:t>ˁ</w:t>
            </w:r>
            <w:r w:rsidR="008C2A89">
              <w:t>aḏ̣hum ygūlūn inte daḥḥiǧ!</w:t>
            </w:r>
          </w:p>
        </w:tc>
        <w:tc>
          <w:tcPr>
            <w:tcW w:w="4253" w:type="dxa"/>
          </w:tcPr>
          <w:p w:rsidR="009F4964" w:rsidRPr="009F4964" w:rsidRDefault="009F4964" w:rsidP="007A1379">
            <w:pPr>
              <w:rPr>
                <w:lang w:val="en-US"/>
              </w:rPr>
            </w:pPr>
          </w:p>
        </w:tc>
      </w:tr>
      <w:tr w:rsidR="008C2A89" w:rsidRPr="009F4964" w:rsidTr="007A1379">
        <w:tc>
          <w:tcPr>
            <w:tcW w:w="567" w:type="dxa"/>
          </w:tcPr>
          <w:p w:rsidR="008C2A89" w:rsidRDefault="008C2A89" w:rsidP="007A1379">
            <w:pPr>
              <w:rPr>
                <w:lang w:val="en-US"/>
              </w:rPr>
            </w:pPr>
            <w:r>
              <w:rPr>
                <w:lang w:val="en-US"/>
              </w:rPr>
              <w:t>2.01</w:t>
            </w:r>
          </w:p>
        </w:tc>
        <w:tc>
          <w:tcPr>
            <w:tcW w:w="4253" w:type="dxa"/>
          </w:tcPr>
          <w:p w:rsidR="008C2A89" w:rsidRDefault="008C2A89" w:rsidP="008C2A89">
            <w:pPr>
              <w:rPr>
                <w:lang w:val="en-US"/>
              </w:rPr>
            </w:pPr>
            <w:r>
              <w:rPr>
                <w:lang w:val="en-US"/>
              </w:rPr>
              <w:t xml:space="preserve">ᵊStēfān xōǧa </w:t>
            </w:r>
            <w:r w:rsidR="00D7289A">
              <w:rPr>
                <w:lang w:val="en-US"/>
              </w:rPr>
              <w:t>ˁ</w:t>
            </w:r>
            <w:r>
              <w:rPr>
                <w:lang w:val="en-US"/>
              </w:rPr>
              <w:t xml:space="preserve">ād yōmin yiǧi ar-rāntēn </w:t>
            </w:r>
            <w:r w:rsidRPr="008C2A89">
              <w:rPr>
                <w:color w:val="FF0000"/>
                <w:lang w:val="en-US"/>
              </w:rPr>
              <w:t>marmi</w:t>
            </w:r>
            <w:r>
              <w:rPr>
                <w:lang w:val="en-US"/>
              </w:rPr>
              <w:t xml:space="preserve"> </w:t>
            </w:r>
            <w:r w:rsidR="00D7289A">
              <w:rPr>
                <w:lang w:val="en-US"/>
              </w:rPr>
              <w:t>ˁ</w:t>
            </w:r>
            <w:r>
              <w:rPr>
                <w:lang w:val="en-US"/>
              </w:rPr>
              <w:t>ād hīčiḏ, yšīl hāḏi daḥḥiǧ al-</w:t>
            </w:r>
            <w:r w:rsidR="00350B26">
              <w:rPr>
                <w:lang w:val="en-US"/>
              </w:rPr>
              <w:t>xātam</w:t>
            </w:r>
            <w:r>
              <w:rPr>
                <w:lang w:val="en-US"/>
              </w:rPr>
              <w:t xml:space="preserve"> bīhe, huwwa w-an-nōb yqabbi </w:t>
            </w:r>
            <w:r w:rsidR="00D7289A">
              <w:rPr>
                <w:lang w:val="en-US"/>
              </w:rPr>
              <w:t>ˀ</w:t>
            </w:r>
            <w:r>
              <w:rPr>
                <w:lang w:val="en-US"/>
              </w:rPr>
              <w:t xml:space="preserve">al </w:t>
            </w:r>
            <w:r>
              <w:t xml:space="preserve">_________________________ _________________________ yṣīr. </w:t>
            </w:r>
            <w:r w:rsidR="00D7289A">
              <w:t>ˀ</w:t>
            </w:r>
            <w:r>
              <w:t>awwal _________________________ humma ydaššnūn.</w:t>
            </w:r>
          </w:p>
        </w:tc>
        <w:tc>
          <w:tcPr>
            <w:tcW w:w="4253" w:type="dxa"/>
          </w:tcPr>
          <w:p w:rsidR="008C2A89" w:rsidRPr="009F4964" w:rsidRDefault="008C2A89" w:rsidP="007A1379">
            <w:pPr>
              <w:rPr>
                <w:lang w:val="en-US"/>
              </w:rPr>
            </w:pPr>
          </w:p>
        </w:tc>
      </w:tr>
      <w:tr w:rsidR="008C2A89" w:rsidRPr="009F4964" w:rsidTr="007A1379">
        <w:tc>
          <w:tcPr>
            <w:tcW w:w="567" w:type="dxa"/>
          </w:tcPr>
          <w:p w:rsidR="008C2A89" w:rsidRDefault="008C2A89" w:rsidP="007A1379">
            <w:pPr>
              <w:rPr>
                <w:lang w:val="en-US"/>
              </w:rPr>
            </w:pPr>
            <w:r>
              <w:rPr>
                <w:lang w:val="en-US"/>
              </w:rPr>
              <w:t>2.12</w:t>
            </w:r>
          </w:p>
        </w:tc>
        <w:tc>
          <w:tcPr>
            <w:tcW w:w="4253" w:type="dxa"/>
          </w:tcPr>
          <w:p w:rsidR="008C2A89" w:rsidRPr="008C2A89" w:rsidRDefault="008C2A89" w:rsidP="008C2A89">
            <w:pPr>
              <w:rPr>
                <w:lang w:val="en-US" w:bidi="ar-SY"/>
              </w:rPr>
            </w:pPr>
            <w:proofErr w:type="gramStart"/>
            <w:r>
              <w:rPr>
                <w:lang w:val="en-US"/>
              </w:rPr>
              <w:t>ydaššin</w:t>
            </w:r>
            <w:proofErr w:type="gramEnd"/>
            <w:r>
              <w:rPr>
                <w:lang w:val="en-US"/>
              </w:rPr>
              <w:t xml:space="preserve"> </w:t>
            </w:r>
            <w:r w:rsidR="00D7289A">
              <w:rPr>
                <w:lang w:val="en-US"/>
              </w:rPr>
              <w:t>ˁ</w:t>
            </w:r>
            <w:r>
              <w:rPr>
                <w:lang w:val="en-US"/>
              </w:rPr>
              <w:t xml:space="preserve">ād ᵊStēfān xōǧa wēya </w:t>
            </w:r>
            <w:r w:rsidR="00D7289A">
              <w:rPr>
                <w:lang w:val="en-US"/>
              </w:rPr>
              <w:t>ˀ</w:t>
            </w:r>
            <w:r>
              <w:rPr>
                <w:lang w:val="en-US"/>
              </w:rPr>
              <w:t>Ismā</w:t>
            </w:r>
            <w:r w:rsidR="00D7289A">
              <w:rPr>
                <w:lang w:val="en-US"/>
              </w:rPr>
              <w:t>ˁ</w:t>
            </w:r>
            <w:r>
              <w:rPr>
                <w:lang w:val="en-US"/>
              </w:rPr>
              <w:t xml:space="preserve">īl, </w:t>
            </w:r>
            <w:r w:rsidR="00D7289A">
              <w:rPr>
                <w:lang w:val="en-US"/>
              </w:rPr>
              <w:t>ˀ</w:t>
            </w:r>
            <w:r>
              <w:rPr>
                <w:lang w:val="en-US"/>
              </w:rPr>
              <w:t>āni w huwwa ǧimī</w:t>
            </w:r>
            <w:r w:rsidR="00D7289A">
              <w:rPr>
                <w:lang w:val="en-US"/>
              </w:rPr>
              <w:t>ˁ</w:t>
            </w:r>
            <w:r>
              <w:rPr>
                <w:lang w:val="en-US"/>
              </w:rPr>
              <w:t>, nugḏ̣ub as-sab</w:t>
            </w:r>
            <w:r w:rsidRPr="008C2A89">
              <w:rPr>
                <w:lang w:val="en-US" w:bidi="ar-SY"/>
              </w:rPr>
              <w:t>ə</w:t>
            </w:r>
            <w:r w:rsidR="00D7289A">
              <w:rPr>
                <w:lang w:val="en-US" w:bidi="ar-SY"/>
              </w:rPr>
              <w:t>ˁ</w:t>
            </w:r>
            <w:r>
              <w:rPr>
                <w:lang w:val="en-US" w:bidi="ar-SY"/>
              </w:rPr>
              <w:t xml:space="preserve"> ar-rānāt </w:t>
            </w:r>
            <w:r>
              <w:t xml:space="preserve">_________________________ qabba ǧawwa </w:t>
            </w:r>
            <w:r w:rsidR="00D7289A">
              <w:t>ˀ</w:t>
            </w:r>
            <w:r>
              <w:t xml:space="preserve">al-… </w:t>
            </w:r>
            <w:r w:rsidR="00D7289A">
              <w:t>ˀ</w:t>
            </w:r>
            <w:r>
              <w:t xml:space="preserve">al-_________________________ wēya b-al-kōše. </w:t>
            </w:r>
            <w:proofErr w:type="gramStart"/>
            <w:r>
              <w:t>hīčiḏ</w:t>
            </w:r>
            <w:proofErr w:type="gramEnd"/>
            <w:r>
              <w:t xml:space="preserve"> _________________________ tiqabbat _________________________ _________________________ mā yšūfūnhe.</w:t>
            </w:r>
          </w:p>
        </w:tc>
        <w:tc>
          <w:tcPr>
            <w:tcW w:w="4253" w:type="dxa"/>
          </w:tcPr>
          <w:p w:rsidR="008C2A89" w:rsidRPr="009F4964" w:rsidRDefault="008C2A89" w:rsidP="007A1379">
            <w:pPr>
              <w:rPr>
                <w:lang w:val="en-US"/>
              </w:rPr>
            </w:pPr>
          </w:p>
        </w:tc>
      </w:tr>
      <w:tr w:rsidR="008C2A89" w:rsidRPr="009F4964" w:rsidTr="007A1379">
        <w:tc>
          <w:tcPr>
            <w:tcW w:w="567" w:type="dxa"/>
          </w:tcPr>
          <w:p w:rsidR="008C2A89" w:rsidRDefault="008C2A89" w:rsidP="007A1379">
            <w:pPr>
              <w:rPr>
                <w:lang w:val="en-US"/>
              </w:rPr>
            </w:pPr>
            <w:r>
              <w:rPr>
                <w:lang w:val="en-US"/>
              </w:rPr>
              <w:t>2.25</w:t>
            </w:r>
          </w:p>
        </w:tc>
        <w:tc>
          <w:tcPr>
            <w:tcW w:w="4253" w:type="dxa"/>
          </w:tcPr>
          <w:p w:rsidR="008C2A89" w:rsidRPr="00350B26" w:rsidRDefault="008C2A89" w:rsidP="00861669">
            <w:pPr>
              <w:rPr>
                <w:lang w:val="en-US" w:bidi="ar-SY"/>
              </w:rPr>
            </w:pPr>
            <w:r>
              <w:rPr>
                <w:lang w:val="en-US"/>
              </w:rPr>
              <w:t>m-as-sab</w:t>
            </w:r>
            <w:r w:rsidR="00D7289A">
              <w:rPr>
                <w:lang w:val="en-US" w:bidi="ar-SY"/>
              </w:rPr>
              <w:t>ˁ</w:t>
            </w:r>
            <w:r w:rsidR="00350B26">
              <w:rPr>
                <w:lang w:val="en-US" w:bidi="ar-SY"/>
              </w:rPr>
              <w:t xml:space="preserve"> w-ᵊnḥuṭṭ al-xātam ᵊb-waḥde w-ᵊnǧīb at-tabsi </w:t>
            </w:r>
            <w:r w:rsidR="00350B26" w:rsidRPr="00350B26">
              <w:rPr>
                <w:color w:val="FF0000"/>
                <w:lang w:val="en-US" w:bidi="ar-SY"/>
              </w:rPr>
              <w:t>nirmīh</w:t>
            </w:r>
            <w:r w:rsidR="00350B26">
              <w:rPr>
                <w:color w:val="FF0000"/>
                <w:lang w:val="en-US" w:bidi="ar-SY"/>
              </w:rPr>
              <w:t>a</w:t>
            </w:r>
            <w:r w:rsidR="00350B26">
              <w:rPr>
                <w:lang w:val="en-US" w:bidi="ar-SY"/>
              </w:rPr>
              <w:t xml:space="preserve"> ǧiddām Ma</w:t>
            </w:r>
            <w:r w:rsidR="00D7289A">
              <w:rPr>
                <w:lang w:val="en-US" w:bidi="ar-SY"/>
              </w:rPr>
              <w:t>ˁ</w:t>
            </w:r>
            <w:r w:rsidR="00350B26">
              <w:rPr>
                <w:lang w:val="en-US" w:bidi="ar-SY"/>
              </w:rPr>
              <w:t xml:space="preserve">rūf w-ᵊMḥimmad </w:t>
            </w:r>
            <w:r w:rsidR="00D7289A">
              <w:rPr>
                <w:lang w:val="en-US" w:bidi="ar-SY"/>
              </w:rPr>
              <w:t>ˁ</w:t>
            </w:r>
            <w:r w:rsidR="00350B26">
              <w:rPr>
                <w:lang w:val="en-US" w:bidi="ar-SY"/>
              </w:rPr>
              <w:t xml:space="preserve">Ali, yōmin nirmīha </w:t>
            </w:r>
            <w:r w:rsidR="00D7289A">
              <w:rPr>
                <w:lang w:val="en-US" w:bidi="ar-SY"/>
              </w:rPr>
              <w:t>ˁ</w:t>
            </w:r>
            <w:r w:rsidR="00350B26">
              <w:rPr>
                <w:lang w:val="en-US" w:bidi="ar-SY"/>
              </w:rPr>
              <w:t>ād humma</w:t>
            </w:r>
            <w:r w:rsidR="00861669">
              <w:rPr>
                <w:lang w:val="en-US" w:bidi="ar-SY"/>
              </w:rPr>
              <w:t xml:space="preserve">, </w:t>
            </w:r>
            <w:r w:rsidR="00D7289A">
              <w:rPr>
                <w:lang w:val="en-US" w:bidi="ar-SY"/>
              </w:rPr>
              <w:t>ˀ</w:t>
            </w:r>
            <w:r w:rsidR="00861669">
              <w:rPr>
                <w:lang w:val="en-US" w:bidi="ar-SY"/>
              </w:rPr>
              <w:t xml:space="preserve">al-xātam al ___________________ awwal marra, </w:t>
            </w:r>
            <w:r w:rsidR="00D7289A">
              <w:rPr>
                <w:lang w:val="en-US" w:bidi="ar-SY"/>
              </w:rPr>
              <w:t>ˀ</w:t>
            </w:r>
            <w:r w:rsidR="00861669">
              <w:rPr>
                <w:lang w:val="en-US" w:bidi="ar-SY"/>
              </w:rPr>
              <w:t xml:space="preserve">awwal, </w:t>
            </w:r>
            <w:r w:rsidR="00D7289A">
              <w:rPr>
                <w:lang w:val="en-US" w:bidi="ar-SY"/>
              </w:rPr>
              <w:t>ˀ</w:t>
            </w:r>
            <w:r w:rsidR="00861669">
              <w:rPr>
                <w:lang w:val="en-US" w:bidi="ar-SY"/>
              </w:rPr>
              <w:t>awwal-ma ymidd īdu, ta-ngūl awwal marra,</w:t>
            </w:r>
          </w:p>
        </w:tc>
        <w:tc>
          <w:tcPr>
            <w:tcW w:w="4253" w:type="dxa"/>
          </w:tcPr>
          <w:p w:rsidR="008C2A89" w:rsidRPr="009F4964" w:rsidRDefault="008C2A89" w:rsidP="007A1379">
            <w:pPr>
              <w:rPr>
                <w:lang w:val="en-US"/>
              </w:rPr>
            </w:pPr>
          </w:p>
        </w:tc>
      </w:tr>
      <w:tr w:rsidR="00861669" w:rsidRPr="00861669" w:rsidTr="007A1379">
        <w:tc>
          <w:tcPr>
            <w:tcW w:w="567" w:type="dxa"/>
          </w:tcPr>
          <w:p w:rsidR="00861669" w:rsidRDefault="00861669" w:rsidP="00861669">
            <w:pPr>
              <w:rPr>
                <w:lang w:val="en-US"/>
              </w:rPr>
            </w:pPr>
            <w:r>
              <w:rPr>
                <w:lang w:val="en-US"/>
              </w:rPr>
              <w:t>2.39</w:t>
            </w:r>
          </w:p>
        </w:tc>
        <w:tc>
          <w:tcPr>
            <w:tcW w:w="4253" w:type="dxa"/>
          </w:tcPr>
          <w:p w:rsidR="00861669" w:rsidRPr="00861669" w:rsidRDefault="00861669" w:rsidP="00861669">
            <w:pPr>
              <w:rPr>
                <w:lang w:val="en-US"/>
              </w:rPr>
            </w:pPr>
            <w:r w:rsidRPr="00861669">
              <w:rPr>
                <w:lang w:val="en-US" w:bidi="ar-SY"/>
              </w:rPr>
              <w:t>___________________ al-xātam yāxḏūn al-li</w:t>
            </w:r>
            <w:r w:rsidR="00D7289A">
              <w:rPr>
                <w:lang w:val="en-US" w:bidi="ar-SY"/>
              </w:rPr>
              <w:t>ˁ</w:t>
            </w:r>
            <w:r w:rsidRPr="00861669">
              <w:rPr>
                <w:lang w:val="en-US" w:bidi="ar-SY"/>
              </w:rPr>
              <w:t>be, oynu alıyorlar, yāxḏūn al-li</w:t>
            </w:r>
            <w:r w:rsidR="00D7289A">
              <w:rPr>
                <w:lang w:val="en-US" w:bidi="ar-SY"/>
              </w:rPr>
              <w:t>ˁ</w:t>
            </w:r>
            <w:r w:rsidRPr="00861669">
              <w:rPr>
                <w:lang w:val="en-US" w:bidi="ar-SY"/>
              </w:rPr>
              <w:t xml:space="preserve">be, </w:t>
            </w:r>
            <w:r w:rsidR="00D7289A">
              <w:rPr>
                <w:lang w:val="en-US" w:bidi="ar-SY"/>
              </w:rPr>
              <w:t>ˀ</w:t>
            </w:r>
            <w:r>
              <w:rPr>
                <w:lang w:val="en-US" w:bidi="ar-SY"/>
              </w:rPr>
              <w:t xml:space="preserve">in mā ___________________ awwal marra </w:t>
            </w:r>
            <w:r w:rsidR="00D7289A">
              <w:rPr>
                <w:lang w:val="en-US" w:bidi="ar-SY"/>
              </w:rPr>
              <w:t>ˀ</w:t>
            </w:r>
            <w:r>
              <w:rPr>
                <w:lang w:val="en-US" w:bidi="ar-SY"/>
              </w:rPr>
              <w:t xml:space="preserve">in ___________________ ṯāni marra, haḏāk iḥna nsammī dīmi, yinṭi </w:t>
            </w:r>
            <w:r w:rsidR="00D7289A">
              <w:rPr>
                <w:lang w:val="en-US" w:bidi="ar-SY"/>
              </w:rPr>
              <w:t>ˁ</w:t>
            </w:r>
            <w:r>
              <w:rPr>
                <w:lang w:val="en-US" w:bidi="ar-SY"/>
              </w:rPr>
              <w:t>ašər raqamāt, nōba waḥde,</w:t>
            </w:r>
          </w:p>
        </w:tc>
        <w:tc>
          <w:tcPr>
            <w:tcW w:w="4253" w:type="dxa"/>
          </w:tcPr>
          <w:p w:rsidR="00861669" w:rsidRPr="00861669" w:rsidRDefault="00861669" w:rsidP="007A1379">
            <w:pPr>
              <w:rPr>
                <w:lang w:val="en-US"/>
              </w:rPr>
            </w:pPr>
          </w:p>
        </w:tc>
      </w:tr>
      <w:tr w:rsidR="00861669" w:rsidRPr="00861669" w:rsidTr="007A1379">
        <w:tc>
          <w:tcPr>
            <w:tcW w:w="567" w:type="dxa"/>
          </w:tcPr>
          <w:p w:rsidR="00861669" w:rsidRDefault="00861669" w:rsidP="00861669">
            <w:pPr>
              <w:rPr>
                <w:lang w:val="en-US"/>
              </w:rPr>
            </w:pPr>
            <w:r>
              <w:rPr>
                <w:lang w:val="en-US"/>
              </w:rPr>
              <w:t>2.56</w:t>
            </w:r>
          </w:p>
        </w:tc>
        <w:tc>
          <w:tcPr>
            <w:tcW w:w="4253" w:type="dxa"/>
          </w:tcPr>
          <w:p w:rsidR="00861669" w:rsidRPr="00861669" w:rsidRDefault="00861669" w:rsidP="00861669">
            <w:pPr>
              <w:rPr>
                <w:lang w:val="en-US" w:bidi="ar-SY"/>
              </w:rPr>
            </w:pPr>
            <w:proofErr w:type="gramStart"/>
            <w:r w:rsidRPr="00861669">
              <w:rPr>
                <w:lang w:val="en-US" w:bidi="ar-SY"/>
              </w:rPr>
              <w:t>b-al-ikinǧīye</w:t>
            </w:r>
            <w:proofErr w:type="gramEnd"/>
            <w:r w:rsidRPr="00861669">
              <w:rPr>
                <w:lang w:val="en-US" w:bidi="ar-SY"/>
              </w:rPr>
              <w:t xml:space="preserve">, ___________________ </w:t>
            </w:r>
            <w:r>
              <w:rPr>
                <w:lang w:val="en-US" w:bidi="ar-SY"/>
              </w:rPr>
              <w:t>ᵊ</w:t>
            </w:r>
            <w:r w:rsidRPr="00861669">
              <w:rPr>
                <w:lang w:val="en-US" w:bidi="ar-SY"/>
              </w:rPr>
              <w:t xml:space="preserve">ngūl </w:t>
            </w:r>
            <w:r>
              <w:rPr>
                <w:lang w:val="en-US" w:bidi="ar-SY"/>
              </w:rPr>
              <w:t>“</w:t>
            </w:r>
            <w:r w:rsidR="00D7289A">
              <w:rPr>
                <w:lang w:val="en-US" w:bidi="ar-SY"/>
              </w:rPr>
              <w:t>ˀ</w:t>
            </w:r>
            <w:r w:rsidRPr="00861669">
              <w:rPr>
                <w:lang w:val="en-US" w:bidi="ar-SY"/>
              </w:rPr>
              <w:t xml:space="preserve">āx! </w:t>
            </w:r>
            <w:proofErr w:type="gramStart"/>
            <w:r>
              <w:rPr>
                <w:lang w:val="en-US" w:bidi="ar-SY"/>
              </w:rPr>
              <w:t>dīmi</w:t>
            </w:r>
            <w:proofErr w:type="gramEnd"/>
            <w:r>
              <w:rPr>
                <w:lang w:val="en-US" w:bidi="ar-SY"/>
              </w:rPr>
              <w:t xml:space="preserve">!” </w:t>
            </w:r>
            <w:r w:rsidR="00D7289A">
              <w:rPr>
                <w:lang w:val="en-US" w:bidi="ar-SY"/>
              </w:rPr>
              <w:t>ˀ</w:t>
            </w:r>
            <w:r>
              <w:rPr>
                <w:lang w:val="en-US" w:bidi="ar-SY"/>
              </w:rPr>
              <w:t>əsma</w:t>
            </w:r>
            <w:r w:rsidR="00D7289A">
              <w:rPr>
                <w:lang w:val="en-US" w:bidi="ar-SY"/>
              </w:rPr>
              <w:t>ˁ</w:t>
            </w:r>
            <w:r>
              <w:rPr>
                <w:lang w:val="en-US" w:bidi="ar-SY"/>
              </w:rPr>
              <w:t xml:space="preserve">īn w ___________________ Stēfān xōǧe ysaǧǧlūn </w:t>
            </w:r>
            <w:r w:rsidR="00D7289A">
              <w:rPr>
                <w:lang w:val="en-US" w:bidi="ar-SY"/>
              </w:rPr>
              <w:t>ˁ</w:t>
            </w:r>
            <w:r>
              <w:rPr>
                <w:lang w:val="en-US" w:bidi="ar-SY"/>
              </w:rPr>
              <w:t>ašər raqamāt ya</w:t>
            </w:r>
            <w:r w:rsidR="00D7289A">
              <w:rPr>
                <w:lang w:val="en-US" w:bidi="ar-SY"/>
              </w:rPr>
              <w:t>ˁ</w:t>
            </w:r>
            <w:r>
              <w:rPr>
                <w:lang w:val="en-US" w:bidi="ar-SY"/>
              </w:rPr>
              <w:t>ni puan.</w:t>
            </w:r>
          </w:p>
        </w:tc>
        <w:tc>
          <w:tcPr>
            <w:tcW w:w="4253" w:type="dxa"/>
          </w:tcPr>
          <w:p w:rsidR="00861669" w:rsidRPr="00861669" w:rsidRDefault="00861669" w:rsidP="007A1379">
            <w:pPr>
              <w:rPr>
                <w:lang w:val="en-US"/>
              </w:rPr>
            </w:pPr>
          </w:p>
        </w:tc>
      </w:tr>
      <w:tr w:rsidR="00861669" w:rsidRPr="00861669" w:rsidTr="007A1379">
        <w:tc>
          <w:tcPr>
            <w:tcW w:w="567" w:type="dxa"/>
          </w:tcPr>
          <w:p w:rsidR="00861669" w:rsidRDefault="00861669" w:rsidP="00861669">
            <w:pPr>
              <w:rPr>
                <w:lang w:val="en-US"/>
              </w:rPr>
            </w:pPr>
            <w:r>
              <w:rPr>
                <w:lang w:val="en-US"/>
              </w:rPr>
              <w:t>3.07</w:t>
            </w:r>
          </w:p>
        </w:tc>
        <w:tc>
          <w:tcPr>
            <w:tcW w:w="4253" w:type="dxa"/>
          </w:tcPr>
          <w:p w:rsidR="00861669" w:rsidRPr="00861669" w:rsidRDefault="00D7289A" w:rsidP="00F503E1">
            <w:pPr>
              <w:rPr>
                <w:lang w:val="en-US" w:bidi="ar-SY"/>
              </w:rPr>
            </w:pPr>
            <w:r>
              <w:rPr>
                <w:lang w:val="en-US" w:bidi="ar-SY"/>
              </w:rPr>
              <w:t>ˀ</w:t>
            </w:r>
            <w:r w:rsidR="00861669">
              <w:rPr>
                <w:lang w:val="en-US" w:bidi="ar-SY"/>
              </w:rPr>
              <w:t xml:space="preserve">uxra ___________________ Stēfān xōǧe, ṯāni marra, </w:t>
            </w:r>
            <w:r>
              <w:rPr>
                <w:lang w:val="en-US" w:bidi="ar-SY"/>
              </w:rPr>
              <w:t>ˀ</w:t>
            </w:r>
            <w:r w:rsidR="00861669">
              <w:rPr>
                <w:lang w:val="en-US" w:bidi="ar-SY"/>
              </w:rPr>
              <w:t xml:space="preserve">uxṛa </w:t>
            </w:r>
            <w:r>
              <w:rPr>
                <w:lang w:val="en-US" w:bidi="ar-SY"/>
              </w:rPr>
              <w:t>ˁ</w:t>
            </w:r>
            <w:r w:rsidR="00861669">
              <w:rPr>
                <w:lang w:val="en-US" w:bidi="ar-SY"/>
              </w:rPr>
              <w:t xml:space="preserve">aynə daššir _______awwal marra, </w:t>
            </w:r>
            <w:r>
              <w:rPr>
                <w:lang w:val="en-US" w:bidi="ar-SY"/>
              </w:rPr>
              <w:t>ˀ</w:t>
            </w:r>
            <w:r w:rsidR="00861669">
              <w:rPr>
                <w:lang w:val="en-US" w:bidi="ar-SY"/>
              </w:rPr>
              <w:t xml:space="preserve">awwal marra, mā yil… </w:t>
            </w:r>
            <w:r>
              <w:rPr>
                <w:lang w:val="en-US" w:bidi="ar-SY"/>
              </w:rPr>
              <w:t>ˀ</w:t>
            </w:r>
            <w:r w:rsidR="00861669">
              <w:rPr>
                <w:lang w:val="en-US" w:bidi="ar-SY"/>
              </w:rPr>
              <w:t>al ligā yāxuḏ al-li</w:t>
            </w:r>
            <w:r>
              <w:rPr>
                <w:lang w:val="en-US" w:bidi="ar-SY"/>
              </w:rPr>
              <w:t>ˁ</w:t>
            </w:r>
            <w:r w:rsidR="00861669">
              <w:rPr>
                <w:lang w:val="en-US" w:bidi="ar-SY"/>
              </w:rPr>
              <w:t xml:space="preserve">be, yāxuḏ ṣīnīye. </w:t>
            </w:r>
          </w:p>
        </w:tc>
        <w:tc>
          <w:tcPr>
            <w:tcW w:w="4253" w:type="dxa"/>
          </w:tcPr>
          <w:p w:rsidR="00861669" w:rsidRPr="00861669" w:rsidRDefault="00861669" w:rsidP="007A1379">
            <w:pPr>
              <w:rPr>
                <w:lang w:val="en-US"/>
              </w:rPr>
            </w:pPr>
          </w:p>
        </w:tc>
      </w:tr>
      <w:tr w:rsidR="00F503E1" w:rsidRPr="00F503E1" w:rsidTr="007A1379">
        <w:tc>
          <w:tcPr>
            <w:tcW w:w="567" w:type="dxa"/>
          </w:tcPr>
          <w:p w:rsidR="00F503E1" w:rsidRDefault="00F503E1" w:rsidP="00861669">
            <w:pPr>
              <w:rPr>
                <w:lang w:val="en-US"/>
              </w:rPr>
            </w:pPr>
            <w:r>
              <w:rPr>
                <w:lang w:val="en-US"/>
              </w:rPr>
              <w:t>3.19</w:t>
            </w:r>
          </w:p>
        </w:tc>
        <w:tc>
          <w:tcPr>
            <w:tcW w:w="4253" w:type="dxa"/>
          </w:tcPr>
          <w:p w:rsidR="00F503E1" w:rsidRPr="00F503E1" w:rsidRDefault="00F503E1" w:rsidP="00F503E1">
            <w:pPr>
              <w:rPr>
                <w:lang w:val="en-US"/>
              </w:rPr>
            </w:pPr>
            <w:proofErr w:type="gramStart"/>
            <w:r w:rsidRPr="00F503E1">
              <w:rPr>
                <w:lang w:val="en-US" w:bidi="ar-SY"/>
              </w:rPr>
              <w:t>ṯāni</w:t>
            </w:r>
            <w:proofErr w:type="gramEnd"/>
            <w:r w:rsidRPr="00F503E1">
              <w:rPr>
                <w:lang w:val="en-US" w:bidi="ar-SY"/>
              </w:rPr>
              <w:t xml:space="preserve"> marra </w:t>
            </w:r>
            <w:r w:rsidR="00D7289A">
              <w:rPr>
                <w:lang w:val="en-US" w:bidi="ar-SY"/>
              </w:rPr>
              <w:t>ˀ</w:t>
            </w:r>
            <w:r w:rsidRPr="00F503E1">
              <w:rPr>
                <w:lang w:val="en-US" w:bidi="ar-SY"/>
              </w:rPr>
              <w:t>al ligā dīmi, ṯ</w:t>
            </w:r>
            <w:r>
              <w:rPr>
                <w:lang w:val="en-US" w:bidi="ar-SY"/>
              </w:rPr>
              <w:t xml:space="preserve">āliṯ marra </w:t>
            </w:r>
            <w:r w:rsidR="00D7289A">
              <w:rPr>
                <w:lang w:val="en-US" w:bidi="ar-SY"/>
              </w:rPr>
              <w:t>ˀ</w:t>
            </w:r>
            <w:r>
              <w:rPr>
                <w:lang w:val="en-US" w:bidi="ar-SY"/>
              </w:rPr>
              <w:t xml:space="preserve">al ligā xaməs raqamāt yinṭī </w:t>
            </w:r>
            <w:r w:rsidRPr="00F503E1">
              <w:rPr>
                <w:color w:val="FF0000"/>
                <w:lang w:val="en-US" w:bidi="ar-SY"/>
              </w:rPr>
              <w:t>b-aṯ ṯāliṯ-in ligā</w:t>
            </w:r>
            <w:r>
              <w:rPr>
                <w:color w:val="FF0000"/>
                <w:lang w:val="en-US" w:bidi="ar-SY"/>
              </w:rPr>
              <w:t xml:space="preserve">, </w:t>
            </w:r>
            <w:r>
              <w:rPr>
                <w:lang w:val="en-US"/>
              </w:rPr>
              <w:t>ysaǧǧlū-lu xaməs raqamāt uxṛa yqabbi, Stēfān xoǧe.</w:t>
            </w:r>
          </w:p>
        </w:tc>
        <w:tc>
          <w:tcPr>
            <w:tcW w:w="4253" w:type="dxa"/>
          </w:tcPr>
          <w:p w:rsidR="00F503E1" w:rsidRPr="00F503E1" w:rsidRDefault="00F503E1" w:rsidP="007A1379">
            <w:pPr>
              <w:rPr>
                <w:lang w:val="en-US"/>
              </w:rPr>
            </w:pPr>
          </w:p>
        </w:tc>
      </w:tr>
      <w:tr w:rsidR="00F503E1" w:rsidRPr="00F503E1" w:rsidTr="007A1379">
        <w:tc>
          <w:tcPr>
            <w:tcW w:w="567" w:type="dxa"/>
          </w:tcPr>
          <w:p w:rsidR="00F503E1" w:rsidRDefault="00F503E1" w:rsidP="00861669">
            <w:pPr>
              <w:rPr>
                <w:lang w:val="en-US"/>
              </w:rPr>
            </w:pPr>
            <w:r>
              <w:rPr>
                <w:lang w:val="en-US"/>
              </w:rPr>
              <w:t>3.29</w:t>
            </w:r>
          </w:p>
        </w:tc>
        <w:tc>
          <w:tcPr>
            <w:tcW w:w="4253" w:type="dxa"/>
          </w:tcPr>
          <w:p w:rsidR="00F503E1" w:rsidRPr="00F503E1" w:rsidRDefault="00F503E1" w:rsidP="00F503E1">
            <w:pPr>
              <w:rPr>
                <w:lang w:val="en-US" w:bidi="ar-SY"/>
              </w:rPr>
            </w:pPr>
            <w:r>
              <w:rPr>
                <w:lang w:val="en-US" w:bidi="ar-SY"/>
              </w:rPr>
              <w:t>rābi</w:t>
            </w:r>
            <w:r w:rsidR="00D7289A">
              <w:rPr>
                <w:lang w:val="en-US" w:bidi="ar-SY"/>
              </w:rPr>
              <w:t>ˁ</w:t>
            </w:r>
            <w:r>
              <w:rPr>
                <w:lang w:val="en-US" w:bidi="ar-SY"/>
              </w:rPr>
              <w:t xml:space="preserve"> ta-ngūl ṯāliṯ marrāt uxṛa ________________ ________________ qēr waḥde, yiǧi </w:t>
            </w:r>
            <w:r w:rsidR="00D7289A">
              <w:rPr>
                <w:lang w:val="en-US" w:bidi="ar-SY"/>
              </w:rPr>
              <w:t>ˁ</w:t>
            </w:r>
            <w:r>
              <w:rPr>
                <w:lang w:val="en-US" w:bidi="ar-SY"/>
              </w:rPr>
              <w:t>ād ________________ mihi as-sab</w:t>
            </w:r>
            <w:r w:rsidR="00D7289A">
              <w:rPr>
                <w:lang w:val="en-US" w:bidi="ar-SY"/>
              </w:rPr>
              <w:t>ˁ</w:t>
            </w:r>
            <w:r>
              <w:rPr>
                <w:lang w:val="en-US" w:bidi="ar-SY"/>
              </w:rPr>
              <w:t xml:space="preserve">, </w:t>
            </w:r>
            <w:r w:rsidR="00D7289A">
              <w:rPr>
                <w:lang w:val="en-US" w:bidi="ar-SY"/>
              </w:rPr>
              <w:t>ˀ</w:t>
            </w:r>
            <w:r>
              <w:rPr>
                <w:lang w:val="en-US" w:bidi="ar-SY"/>
              </w:rPr>
              <w:t xml:space="preserve">awwal marra mā ligā, ṯāni marra mā ligā, ṯāliṯ marra mā ligā, </w:t>
            </w:r>
            <w:r w:rsidR="00D7289A">
              <w:rPr>
                <w:lang w:val="en-US" w:bidi="ar-SY"/>
              </w:rPr>
              <w:t>ˀ</w:t>
            </w:r>
            <w:r>
              <w:rPr>
                <w:lang w:val="en-US" w:bidi="ar-SY"/>
              </w:rPr>
              <w:t>arba</w:t>
            </w:r>
            <w:r w:rsidR="00D7289A">
              <w:rPr>
                <w:lang w:val="en-US" w:bidi="ar-SY"/>
              </w:rPr>
              <w:t>ˁ</w:t>
            </w:r>
            <w:r>
              <w:rPr>
                <w:lang w:val="en-US" w:bidi="ar-SY"/>
              </w:rPr>
              <w:t xml:space="preserve">a ta-ngūl dört, </w:t>
            </w:r>
            <w:r w:rsidR="00D7289A">
              <w:rPr>
                <w:lang w:val="en-US" w:bidi="ar-SY"/>
              </w:rPr>
              <w:t>ˀ</w:t>
            </w:r>
            <w:r>
              <w:rPr>
                <w:lang w:val="en-US" w:bidi="ar-SY"/>
              </w:rPr>
              <w:t>arba</w:t>
            </w:r>
            <w:r w:rsidR="00D7289A">
              <w:rPr>
                <w:lang w:val="en-US" w:bidi="ar-SY"/>
              </w:rPr>
              <w:t>ˁ</w:t>
            </w:r>
            <w:r>
              <w:rPr>
                <w:lang w:val="en-US" w:bidi="ar-SY"/>
              </w:rPr>
              <w:t xml:space="preserve"> marra mā ligā, xamis marrāt yḏ̣all iṯnēne, yḏ̣allin iṯnēne ta-ngūl ᵊhnīthin </w:t>
            </w:r>
          </w:p>
        </w:tc>
        <w:tc>
          <w:tcPr>
            <w:tcW w:w="4253" w:type="dxa"/>
          </w:tcPr>
          <w:p w:rsidR="00F503E1" w:rsidRPr="00F503E1" w:rsidRDefault="00F503E1" w:rsidP="007A1379">
            <w:pPr>
              <w:rPr>
                <w:lang w:val="en-US"/>
              </w:rPr>
            </w:pPr>
          </w:p>
        </w:tc>
      </w:tr>
      <w:tr w:rsidR="00F503E1" w:rsidRPr="00F503E1" w:rsidTr="007A1379">
        <w:tc>
          <w:tcPr>
            <w:tcW w:w="567" w:type="dxa"/>
          </w:tcPr>
          <w:p w:rsidR="00F503E1" w:rsidRDefault="00F503E1" w:rsidP="00861669">
            <w:pPr>
              <w:rPr>
                <w:lang w:val="en-US"/>
              </w:rPr>
            </w:pPr>
            <w:r>
              <w:rPr>
                <w:lang w:val="en-US"/>
              </w:rPr>
              <w:t>3.49</w:t>
            </w:r>
          </w:p>
        </w:tc>
        <w:tc>
          <w:tcPr>
            <w:tcW w:w="4253" w:type="dxa"/>
          </w:tcPr>
          <w:p w:rsidR="00F503E1" w:rsidRDefault="00F503E1" w:rsidP="00F503E1">
            <w:pPr>
              <w:rPr>
                <w:lang w:val="en-US" w:bidi="ar-SY"/>
              </w:rPr>
            </w:pPr>
            <w:proofErr w:type="gramStart"/>
            <w:r>
              <w:rPr>
                <w:lang w:val="en-US" w:bidi="ar-SY"/>
              </w:rPr>
              <w:t>yōmin</w:t>
            </w:r>
            <w:proofErr w:type="gramEnd"/>
            <w:r>
              <w:rPr>
                <w:lang w:val="en-US" w:bidi="ar-SY"/>
              </w:rPr>
              <w:t xml:space="preserve"> yḏ̣allin iṯnēne </w:t>
            </w:r>
            <w:r w:rsidR="00D7289A">
              <w:rPr>
                <w:lang w:val="en-US" w:bidi="ar-SY"/>
              </w:rPr>
              <w:t>ˀ</w:t>
            </w:r>
            <w:r>
              <w:rPr>
                <w:lang w:val="en-US" w:bidi="ar-SY"/>
              </w:rPr>
              <w:t>in ligā yāxuḏ al-li</w:t>
            </w:r>
            <w:r w:rsidR="00D7289A">
              <w:rPr>
                <w:lang w:val="en-US" w:bidi="ar-SY"/>
              </w:rPr>
              <w:t>ˁ</w:t>
            </w:r>
            <w:r>
              <w:rPr>
                <w:lang w:val="en-US" w:bidi="ar-SY"/>
              </w:rPr>
              <w:t xml:space="preserve">be, w-in mā ligā, yḏ̣all </w:t>
            </w:r>
            <w:r w:rsidR="00D7289A">
              <w:rPr>
                <w:lang w:val="en-US" w:bidi="ar-SY"/>
              </w:rPr>
              <w:t>ˀ</w:t>
            </w:r>
            <w:r>
              <w:rPr>
                <w:lang w:val="en-US" w:bidi="ar-SY"/>
              </w:rPr>
              <w:t xml:space="preserve">en son b-at-tāli </w:t>
            </w:r>
            <w:r w:rsidR="00D7289A">
              <w:rPr>
                <w:lang w:val="en-US" w:bidi="ar-SY"/>
              </w:rPr>
              <w:t>ˀ</w:t>
            </w:r>
            <w:r>
              <w:rPr>
                <w:lang w:val="en-US" w:bidi="ar-SY"/>
              </w:rPr>
              <w:t xml:space="preserve">uxṛa yinṭi puanēn, yiktib </w:t>
            </w:r>
            <w:r w:rsidR="00D7289A">
              <w:rPr>
                <w:lang w:val="en-US" w:bidi="ar-SY"/>
              </w:rPr>
              <w:t>ˁ</w:t>
            </w:r>
            <w:r>
              <w:rPr>
                <w:lang w:val="en-US" w:bidi="ar-SY"/>
              </w:rPr>
              <w:t xml:space="preserve">alē, ysaǧǧil iṯnēne. </w:t>
            </w:r>
            <w:r w:rsidR="00D7289A">
              <w:rPr>
                <w:lang w:val="en-US" w:bidi="ar-SY"/>
              </w:rPr>
              <w:t>ˀ</w:t>
            </w:r>
            <w:r>
              <w:rPr>
                <w:lang w:val="en-US" w:bidi="ar-SY"/>
              </w:rPr>
              <w:t xml:space="preserve">al-xātam ᵊšnōn yāxḏūnu? ya ________________ </w:t>
            </w:r>
            <w:r w:rsidR="003D7073">
              <w:rPr>
                <w:lang w:val="en-US" w:bidi="ar-SY"/>
              </w:rPr>
              <w:t xml:space="preserve">tirga awwal marra </w:t>
            </w:r>
          </w:p>
        </w:tc>
        <w:tc>
          <w:tcPr>
            <w:tcW w:w="4253" w:type="dxa"/>
          </w:tcPr>
          <w:p w:rsidR="00F503E1" w:rsidRPr="00F503E1" w:rsidRDefault="00F503E1" w:rsidP="007A1379">
            <w:pPr>
              <w:rPr>
                <w:lang w:val="en-US"/>
              </w:rPr>
            </w:pPr>
          </w:p>
        </w:tc>
      </w:tr>
      <w:tr w:rsidR="003D7073" w:rsidRPr="003D7073" w:rsidTr="007A1379">
        <w:tc>
          <w:tcPr>
            <w:tcW w:w="567" w:type="dxa"/>
          </w:tcPr>
          <w:p w:rsidR="003D7073" w:rsidRDefault="003D7073" w:rsidP="00861669">
            <w:pPr>
              <w:rPr>
                <w:lang w:val="en-US"/>
              </w:rPr>
            </w:pPr>
            <w:r>
              <w:rPr>
                <w:lang w:val="en-US"/>
              </w:rPr>
              <w:t>4.04</w:t>
            </w:r>
          </w:p>
        </w:tc>
        <w:tc>
          <w:tcPr>
            <w:tcW w:w="4253" w:type="dxa"/>
          </w:tcPr>
          <w:p w:rsidR="003D7073" w:rsidRPr="003D7073" w:rsidRDefault="003D7073" w:rsidP="003D7073">
            <w:pPr>
              <w:rPr>
                <w:lang w:val="en-US"/>
              </w:rPr>
            </w:pPr>
            <w:r w:rsidRPr="003D7073">
              <w:rPr>
                <w:lang w:val="en-US" w:bidi="ar-SY"/>
              </w:rPr>
              <w:t xml:space="preserve">________________ </w:t>
            </w:r>
            <w:proofErr w:type="gramStart"/>
            <w:r w:rsidRPr="003D7073">
              <w:rPr>
                <w:lang w:val="en-US" w:bidi="ar-SY"/>
              </w:rPr>
              <w:t>en</w:t>
            </w:r>
            <w:proofErr w:type="gramEnd"/>
            <w:r w:rsidRPr="003D7073">
              <w:rPr>
                <w:lang w:val="en-US" w:bidi="ar-SY"/>
              </w:rPr>
              <w:t xml:space="preserve"> son b-al-ikinǧīye, ________________ ligētu tāxḏu w mā ligē</w:t>
            </w:r>
            <w:r>
              <w:rPr>
                <w:lang w:val="en-US" w:bidi="ar-SY"/>
              </w:rPr>
              <w:t xml:space="preserve">t ________________ ________________ ________________ tinṭi raqam. </w:t>
            </w:r>
            <w:r w:rsidR="00D7289A">
              <w:rPr>
                <w:lang w:val="en-US" w:bidi="ar-SY"/>
              </w:rPr>
              <w:t>ˀ</w:t>
            </w:r>
            <w:r>
              <w:rPr>
                <w:lang w:val="en-US" w:bidi="ar-SY"/>
              </w:rPr>
              <w:t xml:space="preserve">uxra yiǧi ________________ xātam </w:t>
            </w:r>
            <w:r w:rsidR="00D7289A">
              <w:rPr>
                <w:lang w:val="en-US" w:bidi="ar-SY"/>
              </w:rPr>
              <w:t>ˁ</w:t>
            </w:r>
            <w:r>
              <w:rPr>
                <w:lang w:val="en-US" w:bidi="ar-SY"/>
              </w:rPr>
              <w:t xml:space="preserve">ādi gūm w daḥḥiǧ </w:t>
            </w:r>
            <w:r w:rsidR="00D7289A">
              <w:rPr>
                <w:lang w:val="en-US" w:bidi="ar-SY"/>
              </w:rPr>
              <w:t>ˁ</w:t>
            </w:r>
            <w:r>
              <w:rPr>
                <w:lang w:val="en-US" w:bidi="ar-SY"/>
              </w:rPr>
              <w:t xml:space="preserve">ala </w:t>
            </w:r>
            <w:r w:rsidR="00D7289A">
              <w:rPr>
                <w:lang w:val="en-US" w:bidi="ar-SY"/>
              </w:rPr>
              <w:t>ˁ</w:t>
            </w:r>
            <w:r>
              <w:rPr>
                <w:lang w:val="en-US" w:bidi="ar-SY"/>
              </w:rPr>
              <w:t xml:space="preserve">ēn, </w:t>
            </w:r>
            <w:r w:rsidR="00D7289A">
              <w:rPr>
                <w:lang w:val="en-US" w:bidi="ar-SY"/>
              </w:rPr>
              <w:t>ˀ</w:t>
            </w:r>
            <w:r>
              <w:rPr>
                <w:lang w:val="en-US" w:bidi="ar-SY"/>
              </w:rPr>
              <w:t xml:space="preserve">iḥna </w:t>
            </w:r>
            <w:r w:rsidR="00D7289A">
              <w:rPr>
                <w:lang w:val="en-US" w:bidi="ar-SY"/>
              </w:rPr>
              <w:t>ˁ</w:t>
            </w:r>
            <w:r>
              <w:rPr>
                <w:lang w:val="en-US" w:bidi="ar-SY"/>
              </w:rPr>
              <w:t>ād al-awwalīn yāxḏūnu m-al-</w:t>
            </w:r>
            <w:r w:rsidR="00D7289A">
              <w:rPr>
                <w:lang w:val="en-US" w:bidi="ar-SY"/>
              </w:rPr>
              <w:t>ˁ</w:t>
            </w:r>
            <w:r>
              <w:rPr>
                <w:lang w:val="en-US" w:bidi="ar-SY"/>
              </w:rPr>
              <w:t>ēn.</w:t>
            </w:r>
          </w:p>
        </w:tc>
        <w:tc>
          <w:tcPr>
            <w:tcW w:w="4253" w:type="dxa"/>
          </w:tcPr>
          <w:p w:rsidR="003D7073" w:rsidRPr="003D7073" w:rsidRDefault="003D7073" w:rsidP="007A1379">
            <w:pPr>
              <w:rPr>
                <w:lang w:val="en-US"/>
              </w:rPr>
            </w:pPr>
          </w:p>
        </w:tc>
      </w:tr>
      <w:tr w:rsidR="003D7073" w:rsidRPr="003D7073" w:rsidTr="007A1379">
        <w:tc>
          <w:tcPr>
            <w:tcW w:w="567" w:type="dxa"/>
          </w:tcPr>
          <w:p w:rsidR="003D7073" w:rsidRDefault="003D7073" w:rsidP="00861669">
            <w:pPr>
              <w:rPr>
                <w:lang w:val="en-US"/>
              </w:rPr>
            </w:pPr>
            <w:r>
              <w:rPr>
                <w:lang w:val="en-US"/>
              </w:rPr>
              <w:t>4.17</w:t>
            </w:r>
          </w:p>
        </w:tc>
        <w:tc>
          <w:tcPr>
            <w:tcW w:w="4253" w:type="dxa"/>
          </w:tcPr>
          <w:p w:rsidR="003D7073" w:rsidRPr="003D7073" w:rsidRDefault="003D7073" w:rsidP="003D7073">
            <w:pPr>
              <w:rPr>
                <w:lang w:val="en-US" w:bidi="ar-SY"/>
              </w:rPr>
            </w:pPr>
            <w:proofErr w:type="gramStart"/>
            <w:r>
              <w:rPr>
                <w:lang w:val="en-US" w:bidi="ar-SY"/>
              </w:rPr>
              <w:t>ygūl</w:t>
            </w:r>
            <w:proofErr w:type="gramEnd"/>
            <w:r>
              <w:rPr>
                <w:lang w:val="en-US" w:bidi="ar-SY"/>
              </w:rPr>
              <w:t xml:space="preserve"> ygūm al-ᵊmẓaffar Stēfān xōǧe, mū qabba xātam, ygūm yqabbi </w:t>
            </w:r>
            <w:r w:rsidR="00D7289A">
              <w:rPr>
                <w:lang w:val="en-US" w:bidi="ar-SY"/>
              </w:rPr>
              <w:t>ˁ</w:t>
            </w:r>
            <w:r>
              <w:rPr>
                <w:lang w:val="en-US" w:bidi="ar-SY"/>
              </w:rPr>
              <w:t xml:space="preserve">ēnu hīčiḏ ma-ydaḥḥiǧ </w:t>
            </w:r>
            <w:r w:rsidR="00D7289A">
              <w:rPr>
                <w:lang w:val="en-US" w:bidi="ar-SY"/>
              </w:rPr>
              <w:t>ˁ</w:t>
            </w:r>
            <w:r>
              <w:rPr>
                <w:lang w:val="en-US" w:bidi="ar-SY"/>
              </w:rPr>
              <w:t>a-t-tabsīye, ᵊ</w:t>
            </w:r>
            <w:r w:rsidRPr="003D7073">
              <w:rPr>
                <w:color w:val="FF0000"/>
                <w:lang w:val="en-US" w:bidi="ar-SY"/>
              </w:rPr>
              <w:t>ndaḥḥag</w:t>
            </w:r>
            <w:r>
              <w:rPr>
                <w:lang w:val="en-US" w:bidi="ar-SY"/>
              </w:rPr>
              <w:t xml:space="preserve"> b________________ </w:t>
            </w:r>
            <w:r w:rsidR="00D7289A">
              <w:rPr>
                <w:lang w:val="en-US" w:bidi="ar-SY"/>
              </w:rPr>
              <w:t>ˁ</w:t>
            </w:r>
            <w:r>
              <w:rPr>
                <w:lang w:val="en-US" w:bidi="ar-SY"/>
              </w:rPr>
              <w:t xml:space="preserve">ēnu, yāxḏūnu min </w:t>
            </w:r>
            <w:r w:rsidR="00D7289A">
              <w:rPr>
                <w:lang w:val="en-US" w:bidi="ar-SY"/>
              </w:rPr>
              <w:t>ˁ</w:t>
            </w:r>
            <w:r>
              <w:rPr>
                <w:lang w:val="en-US" w:bidi="ar-SY"/>
              </w:rPr>
              <w:t xml:space="preserve">ēnu hīčiḏ ydaḥḥiǧ </w:t>
            </w:r>
            <w:r w:rsidR="00D7289A">
              <w:rPr>
                <w:lang w:val="en-US" w:bidi="ar-SY"/>
              </w:rPr>
              <w:t>ˁ</w:t>
            </w:r>
            <w:r>
              <w:rPr>
                <w:lang w:val="en-US" w:bidi="ar-SY"/>
              </w:rPr>
              <w:t xml:space="preserve">ala </w:t>
            </w:r>
            <w:r w:rsidR="00D7289A">
              <w:rPr>
                <w:lang w:val="en-US" w:bidi="ar-SY"/>
              </w:rPr>
              <w:t>ˁ</w:t>
            </w:r>
            <w:r>
              <w:rPr>
                <w:lang w:val="en-US" w:bidi="ar-SY"/>
              </w:rPr>
              <w:t xml:space="preserve">ēnu, ygūl ydaḥḥiǧ </w:t>
            </w:r>
            <w:r w:rsidR="00D7289A">
              <w:rPr>
                <w:lang w:val="en-US" w:bidi="ar-SY"/>
              </w:rPr>
              <w:t>ˁ</w:t>
            </w:r>
            <w:r>
              <w:rPr>
                <w:lang w:val="en-US" w:bidi="ar-SY"/>
              </w:rPr>
              <w:t xml:space="preserve">ala ________________ ________________ ________________ hāḏi </w:t>
            </w:r>
            <w:r w:rsidR="00D7289A">
              <w:rPr>
                <w:lang w:val="en-US" w:bidi="ar-SY"/>
              </w:rPr>
              <w:t>ˀ</w:t>
            </w:r>
            <w:r>
              <w:rPr>
                <w:lang w:val="en-US" w:bidi="ar-SY"/>
              </w:rPr>
              <w:t xml:space="preserve">al ygūl. </w:t>
            </w:r>
          </w:p>
        </w:tc>
        <w:tc>
          <w:tcPr>
            <w:tcW w:w="4253" w:type="dxa"/>
          </w:tcPr>
          <w:p w:rsidR="003D7073" w:rsidRPr="003D7073" w:rsidRDefault="003D7073" w:rsidP="007A1379">
            <w:pPr>
              <w:rPr>
                <w:lang w:val="en-US"/>
              </w:rPr>
            </w:pPr>
          </w:p>
        </w:tc>
      </w:tr>
      <w:tr w:rsidR="003D7073" w:rsidRPr="003D7073" w:rsidTr="007A1379">
        <w:tc>
          <w:tcPr>
            <w:tcW w:w="567" w:type="dxa"/>
          </w:tcPr>
          <w:p w:rsidR="003D7073" w:rsidRDefault="003D7073" w:rsidP="00861669">
            <w:pPr>
              <w:rPr>
                <w:lang w:val="en-US"/>
              </w:rPr>
            </w:pPr>
            <w:r>
              <w:rPr>
                <w:lang w:val="en-US"/>
              </w:rPr>
              <w:t>4.37</w:t>
            </w:r>
          </w:p>
        </w:tc>
        <w:tc>
          <w:tcPr>
            <w:tcW w:w="4253" w:type="dxa"/>
          </w:tcPr>
          <w:p w:rsidR="003D7073" w:rsidRPr="003D7073" w:rsidRDefault="003D7073" w:rsidP="003D7073">
            <w:pPr>
              <w:rPr>
                <w:lang w:val="en-US" w:bidi="ar-SY"/>
              </w:rPr>
            </w:pPr>
            <w:r w:rsidRPr="003D7073">
              <w:rPr>
                <w:lang w:val="en-US" w:bidi="ar-SY"/>
              </w:rPr>
              <w:t>“</w:t>
            </w:r>
            <w:r w:rsidR="00D7289A">
              <w:rPr>
                <w:lang w:val="en-US" w:bidi="ar-SY"/>
              </w:rPr>
              <w:t>ˀ</w:t>
            </w:r>
            <w:r w:rsidRPr="003D7073">
              <w:rPr>
                <w:lang w:val="en-US" w:bidi="ar-SY"/>
              </w:rPr>
              <w:t>ā!” ygūl “ligētu!” w yā</w:t>
            </w:r>
            <w:r>
              <w:rPr>
                <w:lang w:val="en-US" w:bidi="ar-SY"/>
              </w:rPr>
              <w:t>xḏ al-li</w:t>
            </w:r>
            <w:r w:rsidR="00D7289A">
              <w:rPr>
                <w:lang w:val="en-US" w:bidi="ar-SY"/>
              </w:rPr>
              <w:t>ˁ</w:t>
            </w:r>
            <w:r>
              <w:rPr>
                <w:lang w:val="en-US" w:bidi="ar-SY"/>
              </w:rPr>
              <w:t>be, hāḏi li</w:t>
            </w:r>
            <w:r w:rsidR="00D7289A">
              <w:rPr>
                <w:lang w:val="en-US" w:bidi="ar-SY"/>
              </w:rPr>
              <w:t>ˁ</w:t>
            </w:r>
            <w:r>
              <w:rPr>
                <w:lang w:val="en-US" w:bidi="ar-SY"/>
              </w:rPr>
              <w:t>bit al-xuwētīme</w:t>
            </w:r>
          </w:p>
        </w:tc>
        <w:tc>
          <w:tcPr>
            <w:tcW w:w="4253" w:type="dxa"/>
          </w:tcPr>
          <w:p w:rsidR="003D7073" w:rsidRPr="003D7073" w:rsidRDefault="003D7073" w:rsidP="007A1379">
            <w:pPr>
              <w:rPr>
                <w:lang w:val="en-US"/>
              </w:rPr>
            </w:pPr>
          </w:p>
        </w:tc>
      </w:tr>
    </w:tbl>
    <w:p w:rsidR="00C91761" w:rsidRDefault="00C91761" w:rsidP="00C91761">
      <w:pPr>
        <w:rPr>
          <w:lang w:val="en-US"/>
        </w:rPr>
      </w:pPr>
    </w:p>
    <w:p w:rsidR="00F061B4" w:rsidRPr="003D7073" w:rsidRDefault="00F061B4" w:rsidP="00F061B4">
      <w:pPr>
        <w:pStyle w:val="berschrift2"/>
        <w:rPr>
          <w:i/>
          <w:noProof/>
          <w:lang w:val="en-US"/>
        </w:rPr>
      </w:pPr>
      <w:r w:rsidRPr="00B1476E">
        <w:rPr>
          <w:noProof/>
          <w:lang w:val="en-US"/>
        </w:rPr>
        <w:t>Urfa-0</w:t>
      </w:r>
      <w:r>
        <w:rPr>
          <w:noProof/>
          <w:lang w:val="en-US"/>
        </w:rPr>
        <w:t>47</w:t>
      </w:r>
      <w:r w:rsidRPr="00B1476E">
        <w:rPr>
          <w:noProof/>
          <w:lang w:val="en-US"/>
        </w:rPr>
        <w:t xml:space="preserve">: </w:t>
      </w:r>
      <w:r>
        <w:rPr>
          <w:noProof/>
          <w:lang w:val="en-US"/>
        </w:rPr>
        <w:t xml:space="preserve">The game called </w:t>
      </w:r>
      <w:r>
        <w:rPr>
          <w:i/>
          <w:noProof/>
          <w:lang w:val="en-US"/>
        </w:rPr>
        <w:t xml:space="preserve">qubbēya </w:t>
      </w:r>
      <w:r>
        <w:t>“blind man’s bluff”</w:t>
      </w:r>
      <w:r>
        <w:rPr>
          <w:i/>
          <w:noProof/>
          <w:lang w:val="en-US"/>
        </w:rPr>
        <w:t xml:space="preserve"> </w:t>
      </w:r>
      <w:r w:rsidRPr="00EC6A71">
        <w:rPr>
          <w:color w:val="00B050"/>
          <w:lang w:val="en-US"/>
        </w:rPr>
        <w:t>[</w:t>
      </w:r>
      <w:r>
        <w:rPr>
          <w:color w:val="00B050"/>
          <w:lang w:val="en-US"/>
        </w:rPr>
        <w:t>new]</w:t>
      </w:r>
    </w:p>
    <w:p w:rsidR="00F061B4" w:rsidRDefault="00F061B4" w:rsidP="00F061B4">
      <w:pPr>
        <w:pStyle w:val="Liste"/>
        <w:rPr>
          <w:lang w:val="en-US"/>
        </w:rPr>
      </w:pPr>
      <w:r>
        <w:rPr>
          <w:lang w:val="en-US"/>
        </w:rPr>
        <w:t>Ismail, 8 May 2010</w:t>
      </w:r>
    </w:p>
    <w:p w:rsidR="00F061B4" w:rsidRDefault="00F061B4" w:rsidP="00F061B4">
      <w:pPr>
        <w:pStyle w:val="Liste"/>
        <w:rPr>
          <w:lang w:val="en-US"/>
        </w:rPr>
      </w:pPr>
      <w:r>
        <w:rPr>
          <w:lang w:val="en-US"/>
        </w:rPr>
        <w:t>0.50</w:t>
      </w:r>
    </w:p>
    <w:p w:rsidR="00F061B4" w:rsidRDefault="00F061B4" w:rsidP="00F061B4">
      <w:pPr>
        <w:rPr>
          <w:lang w:val="en-US"/>
        </w:rPr>
      </w:pPr>
    </w:p>
    <w:tbl>
      <w:tblPr>
        <w:tblStyle w:val="Tabellenraster"/>
        <w:tblW w:w="0" w:type="auto"/>
        <w:tblLook w:val="0400" w:firstRow="0" w:lastRow="0" w:firstColumn="0" w:lastColumn="0" w:noHBand="0" w:noVBand="1"/>
      </w:tblPr>
      <w:tblGrid>
        <w:gridCol w:w="601"/>
        <w:gridCol w:w="4253"/>
        <w:gridCol w:w="4253"/>
      </w:tblGrid>
      <w:tr w:rsidR="00F061B4" w:rsidRPr="00926365" w:rsidTr="00A261BB">
        <w:tc>
          <w:tcPr>
            <w:tcW w:w="567" w:type="dxa"/>
          </w:tcPr>
          <w:p w:rsidR="00F061B4" w:rsidRDefault="00F061B4" w:rsidP="00A261BB">
            <w:pPr>
              <w:rPr>
                <w:lang w:val="en-US"/>
              </w:rPr>
            </w:pPr>
            <w:r>
              <w:rPr>
                <w:lang w:val="en-US"/>
              </w:rPr>
              <w:t>0.05</w:t>
            </w:r>
          </w:p>
        </w:tc>
        <w:tc>
          <w:tcPr>
            <w:tcW w:w="4253" w:type="dxa"/>
          </w:tcPr>
          <w:p w:rsidR="00F061B4" w:rsidRPr="007A1379" w:rsidRDefault="00D7289A" w:rsidP="00F061B4">
            <w:r>
              <w:t>ˀ</w:t>
            </w:r>
            <w:r w:rsidR="00F061B4">
              <w:t xml:space="preserve">al-qubbēya, </w:t>
            </w:r>
            <w:r>
              <w:t>ˀ</w:t>
            </w:r>
            <w:r w:rsidR="00F061B4">
              <w:t>iḥna w-al yōminne zġāṛ, yōminne zġāṛ b-al-garāye yōminne nrūḥ nil</w:t>
            </w:r>
            <w:r>
              <w:t>ˁ</w:t>
            </w:r>
            <w:r w:rsidR="00F061B4">
              <w:t>abūn qubbēya, m-al-gubbēya ta-ngūl iḥna čam wāḥad arba</w:t>
            </w:r>
            <w:r>
              <w:t>ˁ</w:t>
            </w:r>
            <w:r w:rsidR="00F061B4">
              <w:t>a xamse.</w:t>
            </w:r>
          </w:p>
        </w:tc>
        <w:tc>
          <w:tcPr>
            <w:tcW w:w="4253" w:type="dxa"/>
          </w:tcPr>
          <w:p w:rsidR="00F061B4" w:rsidRPr="00926365" w:rsidRDefault="00F061B4" w:rsidP="00A261BB"/>
        </w:tc>
      </w:tr>
      <w:tr w:rsidR="00F061B4" w:rsidRPr="00926365" w:rsidTr="00A261BB">
        <w:tc>
          <w:tcPr>
            <w:tcW w:w="567" w:type="dxa"/>
          </w:tcPr>
          <w:p w:rsidR="00F061B4" w:rsidRDefault="00F061B4" w:rsidP="00A261BB">
            <w:pPr>
              <w:rPr>
                <w:lang w:val="en-US"/>
              </w:rPr>
            </w:pPr>
            <w:r>
              <w:rPr>
                <w:lang w:val="en-US"/>
              </w:rPr>
              <w:t>0.20</w:t>
            </w:r>
          </w:p>
        </w:tc>
        <w:tc>
          <w:tcPr>
            <w:tcW w:w="4253" w:type="dxa"/>
          </w:tcPr>
          <w:p w:rsidR="00F061B4" w:rsidRDefault="00F061B4" w:rsidP="00F061B4">
            <w:proofErr w:type="gramStart"/>
            <w:r>
              <w:t>wāḥad</w:t>
            </w:r>
            <w:proofErr w:type="gramEnd"/>
            <w:r>
              <w:t xml:space="preserve"> minne ygūl inte _____________________  inte bummak, </w:t>
            </w:r>
            <w:r w:rsidR="00D7289A">
              <w:t>ˀ</w:t>
            </w:r>
            <w:r>
              <w:t>ummak yigūl bummak inte ygūl-lak inte titġammad ya</w:t>
            </w:r>
            <w:r w:rsidR="00D7289A">
              <w:t>ˁ</w:t>
            </w:r>
            <w:r>
              <w:t>ni. ġammadu haḏōl _____________________ ītiqabbūn</w:t>
            </w:r>
          </w:p>
        </w:tc>
        <w:tc>
          <w:tcPr>
            <w:tcW w:w="4253" w:type="dxa"/>
          </w:tcPr>
          <w:p w:rsidR="00F061B4" w:rsidRPr="00926365" w:rsidRDefault="00F061B4" w:rsidP="00A261BB"/>
        </w:tc>
      </w:tr>
      <w:tr w:rsidR="00F061B4" w:rsidRPr="00926365" w:rsidTr="00A261BB">
        <w:tc>
          <w:tcPr>
            <w:tcW w:w="567" w:type="dxa"/>
          </w:tcPr>
          <w:p w:rsidR="00F061B4" w:rsidRDefault="00F061B4" w:rsidP="00A261BB">
            <w:pPr>
              <w:rPr>
                <w:lang w:val="en-US"/>
              </w:rPr>
            </w:pPr>
            <w:r>
              <w:rPr>
                <w:lang w:val="en-US"/>
              </w:rPr>
              <w:t>0.30</w:t>
            </w:r>
          </w:p>
        </w:tc>
        <w:tc>
          <w:tcPr>
            <w:tcW w:w="4253" w:type="dxa"/>
          </w:tcPr>
          <w:p w:rsidR="00F061B4" w:rsidRPr="00F061B4" w:rsidRDefault="00F061B4" w:rsidP="00F061B4">
            <w:r>
              <w:t xml:space="preserve">w ygūm </w:t>
            </w:r>
            <w:r w:rsidR="00D7289A">
              <w:t>ˁ</w:t>
            </w:r>
            <w:r>
              <w:t>ād hēne w mǝṭraḥu makān ᵊtġammad _____________________ __________________ ________________________ b-qēr mǝṭraḥ ygūm ykuččhum, ngǝḏ̣abu ngǝḏ̣abu b-īdu laxxu ygūl “ṣōbi”</w:t>
            </w:r>
          </w:p>
        </w:tc>
        <w:tc>
          <w:tcPr>
            <w:tcW w:w="4253" w:type="dxa"/>
          </w:tcPr>
          <w:p w:rsidR="00F061B4" w:rsidRPr="00926365" w:rsidRDefault="00F061B4" w:rsidP="00A261BB"/>
        </w:tc>
      </w:tr>
      <w:tr w:rsidR="00F061B4" w:rsidRPr="00F061B4" w:rsidTr="00A261BB">
        <w:tc>
          <w:tcPr>
            <w:tcW w:w="567" w:type="dxa"/>
          </w:tcPr>
          <w:p w:rsidR="00F061B4" w:rsidRDefault="00F061B4" w:rsidP="00A261BB">
            <w:pPr>
              <w:rPr>
                <w:lang w:val="en-US"/>
              </w:rPr>
            </w:pPr>
            <w:r>
              <w:rPr>
                <w:lang w:val="en-US"/>
              </w:rPr>
              <w:t>0.40</w:t>
            </w:r>
          </w:p>
        </w:tc>
        <w:tc>
          <w:tcPr>
            <w:tcW w:w="4253" w:type="dxa"/>
          </w:tcPr>
          <w:p w:rsidR="00F061B4" w:rsidRPr="00F061B4" w:rsidRDefault="00F061B4" w:rsidP="00F061B4">
            <w:pPr>
              <w:rPr>
                <w:lang w:val="en-US"/>
              </w:rPr>
            </w:pPr>
            <w:proofErr w:type="gramStart"/>
            <w:r w:rsidRPr="00F061B4">
              <w:rPr>
                <w:lang w:val="en-US"/>
              </w:rPr>
              <w:t>ṣōba</w:t>
            </w:r>
            <w:proofErr w:type="gramEnd"/>
            <w:r w:rsidRPr="00F061B4">
              <w:rPr>
                <w:lang w:val="en-US"/>
              </w:rPr>
              <w:t xml:space="preserve"> ygūl-lu ya</w:t>
            </w:r>
            <w:r w:rsidR="00D7289A">
              <w:rPr>
                <w:lang w:val="en-US"/>
              </w:rPr>
              <w:t>ˁ</w:t>
            </w:r>
            <w:r w:rsidRPr="00F061B4">
              <w:rPr>
                <w:lang w:val="en-US"/>
              </w:rPr>
              <w:t>ni inte _____________________ inte tġammad, seni yakaladım b-at-turuk</w:t>
            </w:r>
            <w:r>
              <w:rPr>
                <w:lang w:val="en-US"/>
              </w:rPr>
              <w:t>, hāḏi iḥna nsammīhe qubbēya, giṣīre fazla mīhi ṭawīle.</w:t>
            </w:r>
          </w:p>
        </w:tc>
        <w:tc>
          <w:tcPr>
            <w:tcW w:w="4253" w:type="dxa"/>
          </w:tcPr>
          <w:p w:rsidR="00F061B4" w:rsidRPr="00F061B4" w:rsidRDefault="00F061B4" w:rsidP="00A261BB">
            <w:pPr>
              <w:rPr>
                <w:lang w:val="en-US"/>
              </w:rPr>
            </w:pPr>
          </w:p>
        </w:tc>
      </w:tr>
    </w:tbl>
    <w:p w:rsidR="00F061B4" w:rsidRPr="00F061B4" w:rsidRDefault="00F061B4" w:rsidP="00C91761">
      <w:pPr>
        <w:rPr>
          <w:lang w:val="en-US"/>
        </w:rPr>
      </w:pPr>
    </w:p>
    <w:p w:rsidR="005E0956" w:rsidRPr="00B1476E" w:rsidRDefault="005E0956" w:rsidP="005E0956">
      <w:pPr>
        <w:pStyle w:val="berschrift2"/>
        <w:rPr>
          <w:noProof/>
          <w:lang w:val="en-US"/>
        </w:rPr>
      </w:pPr>
      <w:r w:rsidRPr="00B1476E">
        <w:rPr>
          <w:noProof/>
          <w:lang w:val="en-US"/>
        </w:rPr>
        <w:t xml:space="preserve">Urfa-057:  </w:t>
      </w:r>
      <w:r w:rsidR="00EA46FB">
        <w:rPr>
          <w:noProof/>
          <w:lang w:val="en-US"/>
        </w:rPr>
        <w:t xml:space="preserve">The </w:t>
      </w:r>
      <w:r w:rsidRPr="00B1476E">
        <w:rPr>
          <w:noProof/>
          <w:lang w:val="en-US"/>
        </w:rPr>
        <w:t>Story of the Magician</w:t>
      </w:r>
      <w:r w:rsidR="00EC6A71">
        <w:rPr>
          <w:noProof/>
          <w:lang w:val="en-US"/>
        </w:rPr>
        <w:t xml:space="preserve"> </w:t>
      </w:r>
      <w:r w:rsidR="00EC6A71" w:rsidRPr="00EC6A71">
        <w:rPr>
          <w:color w:val="00B050"/>
          <w:lang w:val="en-US"/>
        </w:rPr>
        <w:t>[</w:t>
      </w:r>
      <w:r w:rsidR="00EC6A71">
        <w:rPr>
          <w:color w:val="00B050"/>
          <w:lang w:val="en-US"/>
        </w:rPr>
        <w:t>control/trans]</w:t>
      </w:r>
    </w:p>
    <w:p w:rsidR="00EA46FB" w:rsidRDefault="005E0956" w:rsidP="00A608C2">
      <w:pPr>
        <w:pStyle w:val="Liste"/>
        <w:rPr>
          <w:lang w:val="en-US"/>
        </w:rPr>
      </w:pPr>
      <w:r w:rsidRPr="00021092">
        <w:rPr>
          <w:lang w:val="en-US"/>
        </w:rPr>
        <w:t>Ḥalīme (</w:t>
      </w:r>
      <w:r w:rsidR="00EA46FB">
        <w:rPr>
          <w:lang w:val="en-US"/>
        </w:rPr>
        <w:t>born</w:t>
      </w:r>
      <w:r w:rsidRPr="00021092">
        <w:rPr>
          <w:lang w:val="en-US"/>
        </w:rPr>
        <w:t xml:space="preserve"> 1948)</w:t>
      </w:r>
    </w:p>
    <w:p w:rsidR="005E0956" w:rsidRPr="008C2A89" w:rsidRDefault="00EA46FB" w:rsidP="00A608C2">
      <w:pPr>
        <w:pStyle w:val="Liste"/>
        <w:rPr>
          <w:noProof/>
          <w:lang w:val="en-US"/>
        </w:rPr>
      </w:pPr>
      <w:r w:rsidRPr="008C2A89">
        <w:rPr>
          <w:lang w:val="en-US"/>
        </w:rPr>
        <w:t xml:space="preserve">Recorded: </w:t>
      </w:r>
      <w:r w:rsidR="005E0956" w:rsidRPr="008C2A89">
        <w:rPr>
          <w:lang w:val="en-US"/>
        </w:rPr>
        <w:t>8</w:t>
      </w:r>
      <w:r w:rsidRPr="008C2A89">
        <w:rPr>
          <w:lang w:val="en-US"/>
        </w:rPr>
        <w:t xml:space="preserve"> May </w:t>
      </w:r>
      <w:r w:rsidR="005E0956" w:rsidRPr="008C2A89">
        <w:rPr>
          <w:lang w:val="en-US"/>
        </w:rPr>
        <w:t>2010</w:t>
      </w:r>
      <w:r w:rsidRPr="008C2A89">
        <w:rPr>
          <w:lang w:val="en-US"/>
        </w:rPr>
        <w:t xml:space="preserve">; </w:t>
      </w:r>
      <w:r w:rsidR="005E0956" w:rsidRPr="008C2A89">
        <w:rPr>
          <w:lang w:val="en-US"/>
        </w:rPr>
        <w:t>3:17</w:t>
      </w:r>
    </w:p>
    <w:p w:rsidR="005E0956" w:rsidRPr="008C2A89" w:rsidRDefault="005E0956" w:rsidP="005E0956">
      <w:pPr>
        <w:rPr>
          <w:noProof/>
          <w:lang w:val="en-US"/>
        </w:rPr>
      </w:pPr>
    </w:p>
    <w:tbl>
      <w:tblPr>
        <w:tblStyle w:val="Tabellenraster"/>
        <w:tblW w:w="0" w:type="auto"/>
        <w:tblLook w:val="0400" w:firstRow="0" w:lastRow="0" w:firstColumn="0" w:lastColumn="0" w:noHBand="0" w:noVBand="1"/>
      </w:tblPr>
      <w:tblGrid>
        <w:gridCol w:w="601"/>
        <w:gridCol w:w="4253"/>
        <w:gridCol w:w="4253"/>
      </w:tblGrid>
      <w:tr w:rsidR="00A2666B" w:rsidRPr="00926365" w:rsidTr="000B68CE">
        <w:tc>
          <w:tcPr>
            <w:tcW w:w="567" w:type="dxa"/>
          </w:tcPr>
          <w:p w:rsidR="00A2666B" w:rsidRDefault="00A2666B" w:rsidP="000B68CE">
            <w:pPr>
              <w:rPr>
                <w:lang w:val="en-US"/>
              </w:rPr>
            </w:pPr>
            <w:r>
              <w:rPr>
                <w:lang w:val="en-US"/>
              </w:rPr>
              <w:t>0</w:t>
            </w:r>
            <w:r w:rsidR="0002102F">
              <w:rPr>
                <w:lang w:val="en-US"/>
              </w:rPr>
              <w:t>.01</w:t>
            </w:r>
          </w:p>
        </w:tc>
        <w:tc>
          <w:tcPr>
            <w:tcW w:w="4253" w:type="dxa"/>
          </w:tcPr>
          <w:p w:rsidR="00A2666B" w:rsidRPr="0002102F" w:rsidRDefault="00A2666B" w:rsidP="000B68CE">
            <w:pPr>
              <w:rPr>
                <w:iCs/>
                <w:noProof/>
                <w:lang w:val="en-US"/>
              </w:rPr>
            </w:pPr>
            <w:r w:rsidRPr="0002102F">
              <w:rPr>
                <w:iCs/>
                <w:noProof/>
                <w:lang w:val="en-US"/>
              </w:rPr>
              <w:t>hiyye hiyye abūha hēne bāše b-al-bädäd ya</w:t>
            </w:r>
            <w:r w:rsidR="00D7289A">
              <w:rPr>
                <w:iCs/>
                <w:noProof/>
                <w:lang w:val="en-US"/>
              </w:rPr>
              <w:t>ˁ</w:t>
            </w:r>
            <w:r w:rsidRPr="0002102F">
              <w:rPr>
                <w:iCs/>
                <w:noProof/>
                <w:lang w:val="en-US"/>
              </w:rPr>
              <w:t xml:space="preserve">ni wāli b-al-bäläd abūha b-Urfa hāḏi ṣāyre hēne abūha wāli. </w:t>
            </w:r>
            <w:r w:rsidR="00D7289A">
              <w:rPr>
                <w:iCs/>
                <w:noProof/>
                <w:lang w:val="en-US"/>
              </w:rPr>
              <w:t>ˁ</w:t>
            </w:r>
            <w:r w:rsidRPr="0002102F">
              <w:rPr>
                <w:iCs/>
                <w:noProof/>
                <w:lang w:val="en-US"/>
              </w:rPr>
              <w:t xml:space="preserve">ugub huwwa zangīl čiṯīr, </w:t>
            </w:r>
            <w:r w:rsidR="00D7289A">
              <w:rPr>
                <w:iCs/>
                <w:noProof/>
                <w:lang w:val="en-US"/>
              </w:rPr>
              <w:t>ˁ</w:t>
            </w:r>
            <w:r w:rsidRPr="0002102F">
              <w:rPr>
                <w:iCs/>
                <w:noProof/>
                <w:lang w:val="en-US"/>
              </w:rPr>
              <w:t xml:space="preserve">ugub-mu mayyit abūha – ḏ̣āllit-illu ibnayye – hī w ummha yōmin ḏ̣ālla al-ibnayye yiǧīha al-māmūr yiǧīha l-ḥākim, yiǧīhe yxaṭbūnha mā trīd. </w:t>
            </w:r>
          </w:p>
        </w:tc>
        <w:tc>
          <w:tcPr>
            <w:tcW w:w="4253" w:type="dxa"/>
          </w:tcPr>
          <w:p w:rsidR="00A2666B" w:rsidRPr="00926365" w:rsidRDefault="00EA46FB" w:rsidP="00081A2C">
            <w:r>
              <w:t xml:space="preserve">(There was a girl) whose father was pasha in the town, he was the governor of Urfa, here it happened. He was very rich. After he had passed away, </w:t>
            </w:r>
            <w:r w:rsidR="00081A2C">
              <w:t xml:space="preserve">he </w:t>
            </w:r>
            <w:r>
              <w:t xml:space="preserve">left behind </w:t>
            </w:r>
            <w:r w:rsidR="00081A2C">
              <w:t>a daughte</w:t>
            </w:r>
            <w:r>
              <w:t xml:space="preserve">– </w:t>
            </w:r>
            <w:proofErr w:type="gramStart"/>
            <w:r>
              <w:t>she</w:t>
            </w:r>
            <w:proofErr w:type="gramEnd"/>
            <w:r>
              <w:t xml:space="preserve"> and her mother. Since she has remained (alone), the high official and (even) the ruler came to her in order to betroth her. But she did not want.</w:t>
            </w:r>
          </w:p>
        </w:tc>
      </w:tr>
      <w:tr w:rsidR="00A2666B" w:rsidRPr="00926365" w:rsidTr="000B68CE">
        <w:tc>
          <w:tcPr>
            <w:tcW w:w="567" w:type="dxa"/>
          </w:tcPr>
          <w:p w:rsidR="00A2666B" w:rsidRDefault="0002102F" w:rsidP="000B68CE">
            <w:pPr>
              <w:rPr>
                <w:lang w:val="en-US"/>
              </w:rPr>
            </w:pPr>
            <w:r>
              <w:rPr>
                <w:lang w:val="en-US"/>
              </w:rPr>
              <w:t>0.30</w:t>
            </w:r>
          </w:p>
        </w:tc>
        <w:tc>
          <w:tcPr>
            <w:tcW w:w="4253" w:type="dxa"/>
          </w:tcPr>
          <w:p w:rsidR="00A2666B" w:rsidRPr="0002102F" w:rsidRDefault="00A2666B" w:rsidP="0002102F">
            <w:pPr>
              <w:rPr>
                <w:iCs/>
                <w:noProof/>
                <w:lang w:val="en-US"/>
              </w:rPr>
            </w:pPr>
            <w:r w:rsidRPr="0002102F">
              <w:rPr>
                <w:iCs/>
                <w:noProof/>
                <w:lang w:val="en-US"/>
              </w:rPr>
              <w:t>mā trīd kull ḥade yxaṭbūnha al-kubāṛ w-az-zangīl w-mā trīd. nahāṛ ǧāyhe dāgg al-bāb šāyib yōmin dāgg al-bāb fākkit-illu al-bāb ummha al-bāb ummha yōmin xašš gāyil: āni ǧīt arīd bintič. yōminnu gāl arīd bintič</w:t>
            </w:r>
            <w:r w:rsidR="00EA46FB" w:rsidRPr="0002102F">
              <w:rPr>
                <w:iCs/>
                <w:noProof/>
                <w:lang w:val="en-US"/>
              </w:rPr>
              <w:t xml:space="preserve"> </w:t>
            </w:r>
            <w:r w:rsidR="00EA46FB" w:rsidRPr="0002102F">
              <w:rPr>
                <w:iCs/>
              </w:rPr>
              <w:t>(</w:t>
            </w:r>
            <w:r w:rsidRPr="0002102F">
              <w:rPr>
                <w:iCs/>
                <w:noProof/>
                <w:lang w:val="en-US"/>
              </w:rPr>
              <w:t>šāyib</w:t>
            </w:r>
            <w:r w:rsidR="00EA46FB" w:rsidRPr="0002102F">
              <w:rPr>
                <w:iCs/>
              </w:rPr>
              <w:t>)</w:t>
            </w:r>
            <w:r w:rsidRPr="0002102F">
              <w:rPr>
                <w:iCs/>
                <w:noProof/>
                <w:lang w:val="en-US"/>
              </w:rPr>
              <w:t>. yā bnayyti gāyitt-ilhe hāḏa šāyib w-inti binti ab.. abūč masmī ma</w:t>
            </w:r>
            <w:r w:rsidR="00D7289A">
              <w:rPr>
                <w:iCs/>
                <w:noProof/>
                <w:lang w:val="en-US"/>
              </w:rPr>
              <w:t>ˁ</w:t>
            </w:r>
            <w:r w:rsidRPr="0002102F">
              <w:rPr>
                <w:iCs/>
                <w:noProof/>
                <w:lang w:val="en-US"/>
              </w:rPr>
              <w:t>rūf, yixaṭbič al-ḥākim al-qāymaqām al-ihnīye w-mā trīdīn(hum) wu-trīdīn aš-šāyib hāḏa?</w:t>
            </w:r>
          </w:p>
        </w:tc>
        <w:tc>
          <w:tcPr>
            <w:tcW w:w="4253" w:type="dxa"/>
          </w:tcPr>
          <w:p w:rsidR="00A2666B" w:rsidRPr="00926365" w:rsidRDefault="00EA46FB" w:rsidP="00EA46FB">
            <w:r>
              <w:t>She accepted nobody to get affianced, neither the big ones nor the rich. One day an old man knocked the door. When he knocked her mother opened the door to him. He entered and said, “I came to ask for your daughter’s hand.” When he said, “I want your daughter”, she said to her, “My daughter, he is an old man and you are my child. Your father was well-known. The ruler and the governor and who else wanted to betroth you, but you rejected them. Do you want this old man?”</w:t>
            </w:r>
          </w:p>
        </w:tc>
      </w:tr>
      <w:tr w:rsidR="00A2666B" w:rsidRPr="00926365" w:rsidTr="000B68CE">
        <w:tc>
          <w:tcPr>
            <w:tcW w:w="567" w:type="dxa"/>
          </w:tcPr>
          <w:p w:rsidR="00A2666B" w:rsidRDefault="0002102F" w:rsidP="000B68CE">
            <w:pPr>
              <w:rPr>
                <w:lang w:val="en-US"/>
              </w:rPr>
            </w:pPr>
            <w:r>
              <w:rPr>
                <w:lang w:val="en-US"/>
              </w:rPr>
              <w:t>0.53</w:t>
            </w:r>
          </w:p>
        </w:tc>
        <w:tc>
          <w:tcPr>
            <w:tcW w:w="4253" w:type="dxa"/>
          </w:tcPr>
          <w:p w:rsidR="00A2666B" w:rsidRPr="0002102F" w:rsidRDefault="00A2666B" w:rsidP="000B68CE">
            <w:pPr>
              <w:rPr>
                <w:iCs/>
                <w:noProof/>
                <w:lang w:val="en-US"/>
              </w:rPr>
            </w:pPr>
            <w:r w:rsidRPr="0002102F">
              <w:rPr>
                <w:iCs/>
                <w:noProof/>
                <w:lang w:val="en-US"/>
              </w:rPr>
              <w:t>gāyla arīdu, aš-šāyib saḥḥār, siḥirbāz. gāyil yōmin māxiḏhe šāyle hdūmha ummha zād gāyle arīd arūḥ ǝb-sāgtu ta-ndall bēthe. ǧa</w:t>
            </w:r>
            <w:r w:rsidR="00D7289A">
              <w:rPr>
                <w:iCs/>
                <w:noProof/>
                <w:lang w:val="en-US"/>
              </w:rPr>
              <w:t>ˁ</w:t>
            </w:r>
            <w:r w:rsidRPr="0002102F">
              <w:rPr>
                <w:iCs/>
                <w:noProof/>
                <w:lang w:val="en-US"/>
              </w:rPr>
              <w:t xml:space="preserve">ad yimšin yrūḥin ba-ǧbilet bi-ǧbilit Uṛfa. muqār šī yōmin rāyḥāt </w:t>
            </w:r>
            <w:r w:rsidR="00D7289A">
              <w:rPr>
                <w:iCs/>
                <w:noProof/>
                <w:lang w:val="en-US"/>
              </w:rPr>
              <w:t>ˁ</w:t>
            </w:r>
            <w:r w:rsidRPr="0002102F">
              <w:rPr>
                <w:iCs/>
                <w:noProof/>
                <w:lang w:val="en-US"/>
              </w:rPr>
              <w:t>a-l-muqur ad-dinye ṣāyre maqrib hiyye w-ummha w-šāyib ǧā</w:t>
            </w:r>
            <w:r w:rsidR="00D7289A">
              <w:rPr>
                <w:iCs/>
                <w:noProof/>
                <w:lang w:val="en-US"/>
              </w:rPr>
              <w:t>ˁ</w:t>
            </w:r>
            <w:r w:rsidRPr="0002102F">
              <w:rPr>
                <w:iCs/>
                <w:noProof/>
                <w:lang w:val="en-US"/>
              </w:rPr>
              <w:t>dīn aš-šāyib ygūt al-ibnayye min īdha w-yāxuḏhe ǧawwa. gāyil yirīd itiǧawwazha. yōmin tisma</w:t>
            </w:r>
            <w:r w:rsidR="00D7289A">
              <w:rPr>
                <w:iCs/>
                <w:noProof/>
                <w:lang w:val="en-US"/>
              </w:rPr>
              <w:t>ˁ</w:t>
            </w:r>
            <w:r w:rsidRPr="0002102F">
              <w:rPr>
                <w:iCs/>
                <w:noProof/>
                <w:lang w:val="en-US"/>
              </w:rPr>
              <w:t xml:space="preserve"> ḏ̣abḥit al-ibnayye āāā al-… ummha. </w:t>
            </w:r>
          </w:p>
        </w:tc>
        <w:tc>
          <w:tcPr>
            <w:tcW w:w="4253" w:type="dxa"/>
          </w:tcPr>
          <w:p w:rsidR="00A2666B" w:rsidRPr="00926365" w:rsidRDefault="000B68CE" w:rsidP="000B68CE">
            <w:r>
              <w:t xml:space="preserve">She said, “Yes, I want him.” The old man was a magician, a wizard. He said (to himself), “When I have taken her, </w:t>
            </w:r>
            <w:r w:rsidRPr="000B68CE">
              <w:rPr>
                <w:highlight w:val="yellow"/>
              </w:rPr>
              <w:t>she will carry her clothes with her</w:t>
            </w:r>
            <w:r>
              <w:t xml:space="preserve">.” Her mother said, “I want to go with him to know her (new) home.” So they went to the mountains of Urfa. There was a cave. When they reached the cave, evening had fallen. The girl, her mother, and the old man sat down. Then he took the girl by the hand and pulled her inside saying, “I want to marry her.” When the mother heard the cries of the girl, </w:t>
            </w:r>
          </w:p>
        </w:tc>
      </w:tr>
      <w:tr w:rsidR="00A2666B" w:rsidRPr="00926365" w:rsidTr="000B68CE">
        <w:tc>
          <w:tcPr>
            <w:tcW w:w="567" w:type="dxa"/>
          </w:tcPr>
          <w:p w:rsidR="00A2666B" w:rsidRDefault="0002102F" w:rsidP="000B68CE">
            <w:pPr>
              <w:rPr>
                <w:lang w:val="en-US"/>
              </w:rPr>
            </w:pPr>
            <w:r>
              <w:rPr>
                <w:lang w:val="en-US"/>
              </w:rPr>
              <w:t>1.20</w:t>
            </w:r>
          </w:p>
        </w:tc>
        <w:tc>
          <w:tcPr>
            <w:tcW w:w="4253" w:type="dxa"/>
          </w:tcPr>
          <w:p w:rsidR="00A2666B" w:rsidRPr="0002102F" w:rsidRDefault="00A2666B" w:rsidP="0002102F">
            <w:pPr>
              <w:rPr>
                <w:iCs/>
                <w:noProof/>
                <w:lang w:val="en-US"/>
              </w:rPr>
            </w:pPr>
            <w:r w:rsidRPr="0002102F">
              <w:rPr>
                <w:iCs/>
                <w:noProof/>
                <w:lang w:val="en-US"/>
              </w:rPr>
              <w:t>ǧā</w:t>
            </w:r>
            <w:r w:rsidR="00D7289A">
              <w:rPr>
                <w:iCs/>
                <w:noProof/>
                <w:lang w:val="en-US"/>
              </w:rPr>
              <w:t>ˁ</w:t>
            </w:r>
            <w:r w:rsidRPr="0002102F">
              <w:rPr>
                <w:iCs/>
                <w:noProof/>
                <w:lang w:val="en-US"/>
              </w:rPr>
              <w:t xml:space="preserve">de </w:t>
            </w:r>
            <w:r w:rsidRPr="0002102F">
              <w:rPr>
                <w:iCs/>
                <w:noProof/>
                <w:color w:val="FF0000"/>
                <w:lang w:val="en-US"/>
              </w:rPr>
              <w:t>šuḥḥ</w:t>
            </w:r>
            <w:r w:rsidRPr="0002102F">
              <w:rPr>
                <w:iCs/>
                <w:noProof/>
                <w:lang w:val="en-US"/>
              </w:rPr>
              <w:t>. sā</w:t>
            </w:r>
            <w:r w:rsidR="00D7289A">
              <w:rPr>
                <w:iCs/>
                <w:noProof/>
                <w:lang w:val="en-US"/>
              </w:rPr>
              <w:t>ˁ</w:t>
            </w:r>
            <w:r w:rsidRPr="0002102F">
              <w:rPr>
                <w:iCs/>
                <w:noProof/>
                <w:lang w:val="en-US"/>
              </w:rPr>
              <w:t>a zimān miṯil ig</w:t>
            </w:r>
            <w:r w:rsidR="00D7289A">
              <w:rPr>
                <w:iCs/>
                <w:noProof/>
                <w:lang w:val="en-US"/>
              </w:rPr>
              <w:t>ˁ</w:t>
            </w:r>
            <w:r w:rsidRPr="0002102F">
              <w:rPr>
                <w:iCs/>
                <w:noProof/>
                <w:lang w:val="en-US"/>
              </w:rPr>
              <w:t xml:space="preserve">aditne ḏiyye ǧāy gāyil ǧāy </w:t>
            </w:r>
            <w:r w:rsidR="00D7289A">
              <w:rPr>
                <w:iCs/>
                <w:noProof/>
                <w:lang w:val="en-US"/>
              </w:rPr>
              <w:t>ˁ</w:t>
            </w:r>
            <w:r w:rsidRPr="0002102F">
              <w:rPr>
                <w:iCs/>
                <w:noProof/>
                <w:lang w:val="en-US"/>
              </w:rPr>
              <w:t>al</w:t>
            </w:r>
            <w:r w:rsidR="000B68CE" w:rsidRPr="0002102F">
              <w:rPr>
                <w:iCs/>
                <w:noProof/>
                <w:lang w:val="en-US"/>
              </w:rPr>
              <w:t xml:space="preserve"> </w:t>
            </w:r>
            <w:r w:rsidRPr="0002102F">
              <w:rPr>
                <w:iCs/>
                <w:noProof/>
                <w:lang w:val="en-US"/>
              </w:rPr>
              <w:t xml:space="preserve">ummha gāyil: rawwḥi </w:t>
            </w:r>
            <w:r w:rsidR="00D7289A">
              <w:rPr>
                <w:iCs/>
                <w:noProof/>
                <w:lang w:val="en-US"/>
              </w:rPr>
              <w:t>ˁ</w:t>
            </w:r>
            <w:r w:rsidRPr="0002102F">
              <w:rPr>
                <w:iCs/>
                <w:noProof/>
                <w:lang w:val="en-US"/>
              </w:rPr>
              <w:t xml:space="preserve">āwnīni! yōmin ǧāye inna l-ibnayye mayyte. </w:t>
            </w:r>
            <w:r w:rsidRPr="0002102F">
              <w:rPr>
                <w:iCs/>
                <w:noProof/>
                <w:color w:val="FF0000"/>
                <w:lang w:val="en-US"/>
              </w:rPr>
              <w:t>mšallxa</w:t>
            </w:r>
            <w:r w:rsidRPr="0002102F">
              <w:rPr>
                <w:iCs/>
                <w:noProof/>
                <w:lang w:val="en-US"/>
              </w:rPr>
              <w:t xml:space="preserve"> hīčiḏ zātthe al-ḥayye al-ḥayye lādġithe w-ǧa</w:t>
            </w:r>
            <w:r w:rsidR="00D7289A">
              <w:rPr>
                <w:iCs/>
                <w:noProof/>
                <w:lang w:val="en-US"/>
              </w:rPr>
              <w:t>ˁ</w:t>
            </w:r>
            <w:r w:rsidRPr="0002102F">
              <w:rPr>
                <w:iCs/>
                <w:noProof/>
                <w:lang w:val="en-US"/>
              </w:rPr>
              <w:t>ad yišḥatha ǧāy. ǧāy b-as-saččīne w-gāyil l-ummha ta</w:t>
            </w:r>
            <w:r w:rsidR="00D7289A">
              <w:rPr>
                <w:iCs/>
                <w:noProof/>
                <w:lang w:val="en-US"/>
              </w:rPr>
              <w:t>ˁ</w:t>
            </w:r>
            <w:r w:rsidRPr="0002102F">
              <w:rPr>
                <w:iCs/>
                <w:noProof/>
                <w:lang w:val="en-US"/>
              </w:rPr>
              <w:t xml:space="preserve">āli ta-ngaṭṭíḥḥe (&lt; </w:t>
            </w:r>
            <w:r w:rsidR="00D7289A">
              <w:rPr>
                <w:iCs/>
                <w:noProof/>
                <w:lang w:val="en-US"/>
              </w:rPr>
              <w:t>ˁ</w:t>
            </w:r>
            <w:r w:rsidRPr="0002102F">
              <w:rPr>
                <w:iCs/>
                <w:noProof/>
                <w:lang w:val="en-US"/>
              </w:rPr>
              <w:t>he) 142 w-gāymīn ygaṭṭ</w:t>
            </w:r>
            <w:r w:rsidR="00D7289A">
              <w:rPr>
                <w:iCs/>
                <w:noProof/>
                <w:lang w:val="en-US"/>
              </w:rPr>
              <w:t>ˁ</w:t>
            </w:r>
            <w:r w:rsidRPr="0002102F">
              <w:rPr>
                <w:iCs/>
                <w:noProof/>
                <w:lang w:val="en-US"/>
              </w:rPr>
              <w:t xml:space="preserve">ūnhe. mgaṭṭīnha w-ḥāṭṭha b-al-ǧidir ḥāṭṭha </w:t>
            </w:r>
            <w:r w:rsidR="00D7289A">
              <w:rPr>
                <w:iCs/>
                <w:noProof/>
                <w:lang w:val="en-US"/>
              </w:rPr>
              <w:t>ˁ</w:t>
            </w:r>
            <w:r w:rsidRPr="0002102F">
              <w:rPr>
                <w:iCs/>
                <w:noProof/>
                <w:lang w:val="en-US"/>
              </w:rPr>
              <w:t>a-n-nār gāyil l-ummha: ta</w:t>
            </w:r>
            <w:r w:rsidR="00D7289A">
              <w:rPr>
                <w:iCs/>
                <w:noProof/>
                <w:lang w:val="en-US"/>
              </w:rPr>
              <w:t>ˁ</w:t>
            </w:r>
            <w:r w:rsidRPr="0002102F">
              <w:rPr>
                <w:iCs/>
                <w:noProof/>
                <w:lang w:val="en-US"/>
              </w:rPr>
              <w:t>āli ṭbaxīha!</w:t>
            </w:r>
          </w:p>
        </w:tc>
        <w:tc>
          <w:tcPr>
            <w:tcW w:w="4253" w:type="dxa"/>
          </w:tcPr>
          <w:p w:rsidR="00A2666B" w:rsidRPr="00926365" w:rsidRDefault="000B68CE" w:rsidP="0025175C">
            <w:proofErr w:type="gramStart"/>
            <w:r>
              <w:t>she</w:t>
            </w:r>
            <w:proofErr w:type="gramEnd"/>
            <w:r>
              <w:t xml:space="preserve"> sat down</w:t>
            </w:r>
            <w:r w:rsidR="0025175C">
              <w:t xml:space="preserve"> immediately</w:t>
            </w:r>
            <w:r>
              <w:t xml:space="preserve">. 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w:t>
            </w:r>
            <w:r w:rsidR="0025175C">
              <w:t>her</w:t>
            </w:r>
            <w:r>
              <w:t xml:space="preserve"> apart.” They cut </w:t>
            </w:r>
            <w:r w:rsidR="0025175C">
              <w:t xml:space="preserve">her </w:t>
            </w:r>
            <w:r>
              <w:t xml:space="preserve">apart, put </w:t>
            </w:r>
            <w:r w:rsidR="0025175C">
              <w:t xml:space="preserve">her </w:t>
            </w:r>
            <w:r>
              <w:t>into a pot and then on the fire. He said to her mother, “Come and cook it!”</w:t>
            </w:r>
          </w:p>
        </w:tc>
      </w:tr>
      <w:tr w:rsidR="00A2666B" w:rsidRPr="00926365" w:rsidTr="000B68CE">
        <w:tc>
          <w:tcPr>
            <w:tcW w:w="567" w:type="dxa"/>
          </w:tcPr>
          <w:p w:rsidR="00A2666B" w:rsidRDefault="0002102F" w:rsidP="000B68CE">
            <w:pPr>
              <w:rPr>
                <w:lang w:val="en-US"/>
              </w:rPr>
            </w:pPr>
            <w:r>
              <w:rPr>
                <w:lang w:val="en-US"/>
              </w:rPr>
              <w:t>1.50</w:t>
            </w:r>
          </w:p>
        </w:tc>
        <w:tc>
          <w:tcPr>
            <w:tcW w:w="4253" w:type="dxa"/>
          </w:tcPr>
          <w:p w:rsidR="00A2666B" w:rsidRPr="0002102F" w:rsidRDefault="00A2666B" w:rsidP="000B68CE">
            <w:pPr>
              <w:rPr>
                <w:iCs/>
                <w:noProof/>
                <w:lang w:val="en-US"/>
              </w:rPr>
            </w:pPr>
            <w:r w:rsidRPr="0002102F">
              <w:rPr>
                <w:iCs/>
                <w:noProof/>
                <w:lang w:val="en-US"/>
              </w:rPr>
              <w:t xml:space="preserve">w-gāyme ummha tuṭbaxha. </w:t>
            </w:r>
            <w:r w:rsidR="00D7289A">
              <w:rPr>
                <w:iCs/>
                <w:noProof/>
                <w:lang w:val="en-US"/>
              </w:rPr>
              <w:t>ˁ</w:t>
            </w:r>
            <w:r w:rsidRPr="0002102F">
              <w:rPr>
                <w:iCs/>
                <w:noProof/>
                <w:lang w:val="en-US"/>
              </w:rPr>
              <w:t>ugub-mi ṭābxithe w-šāḥle al-laḥam w-mṣaffīye b-al-lgāne ysawwi summ mṣaffi b-al-lgāne w-ṭāli</w:t>
            </w:r>
            <w:r w:rsidR="00D7289A">
              <w:rPr>
                <w:iCs/>
                <w:noProof/>
                <w:lang w:val="en-US"/>
              </w:rPr>
              <w:t>ˁ</w:t>
            </w:r>
            <w:r w:rsidRPr="0002102F">
              <w:rPr>
                <w:iCs/>
                <w:noProof/>
                <w:lang w:val="en-US"/>
              </w:rPr>
              <w:t xml:space="preserve"> laḥamhe.</w:t>
            </w:r>
          </w:p>
        </w:tc>
        <w:tc>
          <w:tcPr>
            <w:tcW w:w="4253" w:type="dxa"/>
          </w:tcPr>
          <w:p w:rsidR="00A2666B" w:rsidRPr="00926365" w:rsidRDefault="000B68CE" w:rsidP="0025175C">
            <w:r>
              <w:t>So she started to cook it. After she had cooked it, she put aside the flesh and then sieved (the remaining liquid) into bowl</w:t>
            </w:r>
            <w:r w:rsidR="0025175C">
              <w:t>s to make poiso</w:t>
            </w:r>
            <w:r>
              <w:t>n. She had sieved it into bowl</w:t>
            </w:r>
            <w:r w:rsidR="0025175C">
              <w:t>s</w:t>
            </w:r>
            <w:r>
              <w:t xml:space="preserve"> </w:t>
            </w:r>
            <w:r w:rsidR="0025175C">
              <w:t xml:space="preserve">after she had </w:t>
            </w:r>
            <w:r>
              <w:t xml:space="preserve">taken out the </w:t>
            </w:r>
            <w:r w:rsidR="0025175C">
              <w:t>flesh</w:t>
            </w:r>
            <w:r>
              <w:t xml:space="preserve">. </w:t>
            </w:r>
          </w:p>
        </w:tc>
      </w:tr>
      <w:tr w:rsidR="00A2666B" w:rsidRPr="00926365" w:rsidTr="000B68CE">
        <w:tc>
          <w:tcPr>
            <w:tcW w:w="567" w:type="dxa"/>
          </w:tcPr>
          <w:p w:rsidR="00A2666B" w:rsidRDefault="0002102F" w:rsidP="000B68CE">
            <w:pPr>
              <w:rPr>
                <w:lang w:val="en-US"/>
              </w:rPr>
            </w:pPr>
            <w:r>
              <w:rPr>
                <w:lang w:val="en-US"/>
              </w:rPr>
              <w:t>2.00</w:t>
            </w:r>
          </w:p>
        </w:tc>
        <w:tc>
          <w:tcPr>
            <w:tcW w:w="4253" w:type="dxa"/>
          </w:tcPr>
          <w:p w:rsidR="00A2666B" w:rsidRPr="0002102F" w:rsidRDefault="00A2666B" w:rsidP="000B68CE">
            <w:pPr>
              <w:rPr>
                <w:iCs/>
                <w:noProof/>
                <w:lang w:val="en-US"/>
              </w:rPr>
            </w:pPr>
            <w:r w:rsidRPr="0002102F">
              <w:rPr>
                <w:iCs/>
                <w:noProof/>
                <w:lang w:val="en-US"/>
              </w:rPr>
              <w:t xml:space="preserve">w-ǧāyib aǧ-ǧidir gāyil: sawwī-li </w:t>
            </w:r>
            <w:r w:rsidR="00D7289A">
              <w:rPr>
                <w:iCs/>
                <w:noProof/>
                <w:lang w:val="en-US"/>
              </w:rPr>
              <w:t>ˁ</w:t>
            </w:r>
            <w:r w:rsidRPr="0002102F">
              <w:rPr>
                <w:iCs/>
                <w:noProof/>
                <w:lang w:val="en-US"/>
              </w:rPr>
              <w:t xml:space="preserve">ēš burgul! msawwit-illu </w:t>
            </w:r>
            <w:r w:rsidR="00D7289A">
              <w:rPr>
                <w:iCs/>
                <w:noProof/>
                <w:lang w:val="en-US"/>
              </w:rPr>
              <w:t>ˁ</w:t>
            </w:r>
            <w:r w:rsidRPr="0002102F">
              <w:rPr>
                <w:iCs/>
                <w:noProof/>
                <w:lang w:val="en-US"/>
              </w:rPr>
              <w:t xml:space="preserve">ēš burgul ummha. w-yǧīb al-laḥam, laḥam binithe yḥuṭṭu </w:t>
            </w:r>
            <w:r w:rsidR="00D7289A">
              <w:rPr>
                <w:iCs/>
                <w:noProof/>
                <w:lang w:val="en-US"/>
              </w:rPr>
              <w:t>ˁ</w:t>
            </w:r>
            <w:r w:rsidRPr="0002102F">
              <w:rPr>
                <w:iCs/>
                <w:noProof/>
                <w:lang w:val="en-US"/>
              </w:rPr>
              <w:t>a-l-burgul w-gāyim yākul. hiyye yōmin mṣaffīye as-summ ulugṭi</w:t>
            </w:r>
            <w:r w:rsidR="0025175C" w:rsidRPr="0002102F">
              <w:rPr>
                <w:rStyle w:val="Funotenzeichen"/>
                <w:iCs/>
                <w:noProof/>
                <w:lang w:val="en-US"/>
              </w:rPr>
              <w:footnoteReference w:id="32"/>
            </w:r>
            <w:r w:rsidRPr="0002102F">
              <w:rPr>
                <w:iCs/>
                <w:noProof/>
                <w:lang w:val="en-US"/>
              </w:rPr>
              <w:t xml:space="preserve"> s-summ mn-al-gā</w:t>
            </w:r>
            <w:r w:rsidR="00D7289A">
              <w:rPr>
                <w:iCs/>
                <w:noProof/>
                <w:lang w:val="en-US"/>
              </w:rPr>
              <w:t>ˁ</w:t>
            </w:r>
            <w:r w:rsidRPr="0002102F">
              <w:rPr>
                <w:iCs/>
                <w:noProof/>
                <w:lang w:val="en-US"/>
              </w:rPr>
              <w:t xml:space="preserve"> ha-l-gadd w-ṣurrī maḥramtič! aš-šāyib yōmin min qādi gāyim yākul ǧībi as-summ ḥuṭṭī min yamm aš-šāyib.</w:t>
            </w:r>
          </w:p>
        </w:tc>
        <w:tc>
          <w:tcPr>
            <w:tcW w:w="4253" w:type="dxa"/>
          </w:tcPr>
          <w:p w:rsidR="00A2666B" w:rsidRPr="00926365" w:rsidRDefault="000B68CE" w:rsidP="0025175C">
            <w:r>
              <w:t xml:space="preserve">He brought the pot and said, “Make </w:t>
            </w:r>
            <w:r w:rsidR="0025175C">
              <w:t xml:space="preserve">a stew </w:t>
            </w:r>
            <w:r>
              <w:t xml:space="preserve">for me!” And her mother made </w:t>
            </w:r>
            <w:r w:rsidR="0025175C">
              <w:t xml:space="preserve">a stew </w:t>
            </w:r>
            <w:r>
              <w:t xml:space="preserve">for him. </w:t>
            </w:r>
            <w:r w:rsidR="0025175C">
              <w:t xml:space="preserve">Then he brought the meat, the meat of her daughter, put it onto the burgul and started eating. When filtering the poison she had taken some of it secretly from the bottom (of the sieve) and had wrapped it into her headscarf. When the old man started to drink – lo and behold! – </w:t>
            </w:r>
            <w:proofErr w:type="gramStart"/>
            <w:r w:rsidR="0025175C">
              <w:t>she</w:t>
            </w:r>
            <w:proofErr w:type="gramEnd"/>
            <w:r w:rsidR="0025175C">
              <w:t xml:space="preserve"> took the poison and put it inside the food (lit. next to him).</w:t>
            </w:r>
          </w:p>
        </w:tc>
      </w:tr>
      <w:tr w:rsidR="00A2666B" w:rsidRPr="00926365" w:rsidTr="000B68CE">
        <w:tc>
          <w:tcPr>
            <w:tcW w:w="567" w:type="dxa"/>
          </w:tcPr>
          <w:p w:rsidR="00A2666B" w:rsidRDefault="0002102F" w:rsidP="000B68CE">
            <w:pPr>
              <w:rPr>
                <w:lang w:val="en-US"/>
              </w:rPr>
            </w:pPr>
            <w:r>
              <w:rPr>
                <w:lang w:val="en-US"/>
              </w:rPr>
              <w:t>2.20</w:t>
            </w:r>
          </w:p>
        </w:tc>
        <w:tc>
          <w:tcPr>
            <w:tcW w:w="4253" w:type="dxa"/>
          </w:tcPr>
          <w:p w:rsidR="00A2666B" w:rsidRPr="0002102F" w:rsidRDefault="00D7289A" w:rsidP="000B68CE">
            <w:pPr>
              <w:rPr>
                <w:noProof/>
                <w:lang w:val="en-US"/>
              </w:rPr>
            </w:pPr>
            <w:r>
              <w:rPr>
                <w:noProof/>
                <w:lang w:val="en-US"/>
              </w:rPr>
              <w:t>ˀ</w:t>
            </w:r>
            <w:r w:rsidR="00A2666B" w:rsidRPr="0002102F">
              <w:rPr>
                <w:noProof/>
                <w:lang w:val="en-US"/>
              </w:rPr>
              <w:t xml:space="preserve">aš-šāyib gāyim yākul, yākul šnōn-mu māčil māčil as-summ </w:t>
            </w:r>
            <w:r>
              <w:rPr>
                <w:noProof/>
                <w:lang w:val="en-US"/>
              </w:rPr>
              <w:t>ˁ</w:t>
            </w:r>
            <w:r w:rsidR="00A2666B" w:rsidRPr="0002102F">
              <w:rPr>
                <w:noProof/>
                <w:lang w:val="en-US"/>
              </w:rPr>
              <w:t xml:space="preserve">ugub šuḥḥ gāyim yiḥtās w-mayyit. yōminnu mayyit ad-dinye lēl. mayyt aš-šāyib w-mǝǧǝrze xāyfe gāyle alḥaz ši-yšīr </w:t>
            </w:r>
            <w:r>
              <w:rPr>
                <w:noProof/>
                <w:lang w:val="en-US"/>
              </w:rPr>
              <w:t>ˁ</w:t>
            </w:r>
            <w:r w:rsidR="00A2666B" w:rsidRPr="0002102F">
              <w:rPr>
                <w:noProof/>
                <w:lang w:val="en-US"/>
              </w:rPr>
              <w:t>alayya?</w:t>
            </w:r>
          </w:p>
        </w:tc>
        <w:tc>
          <w:tcPr>
            <w:tcW w:w="4253" w:type="dxa"/>
          </w:tcPr>
          <w:p w:rsidR="00A2666B" w:rsidRPr="00926365" w:rsidRDefault="0025175C" w:rsidP="0025175C">
            <w:r>
              <w:t>The old man started to eat. He ate and as soon as he had eaten the poison, immediately after that, he began to tumble and died. When he died, it was night. The old man was dead; she had squatted down and was in fear. She said, “What will happen to me now?”</w:t>
            </w:r>
          </w:p>
        </w:tc>
      </w:tr>
      <w:tr w:rsidR="00A2666B" w:rsidRPr="00926365" w:rsidTr="000B68CE">
        <w:tc>
          <w:tcPr>
            <w:tcW w:w="567" w:type="dxa"/>
          </w:tcPr>
          <w:p w:rsidR="00A2666B" w:rsidRDefault="0002102F" w:rsidP="000B68CE">
            <w:pPr>
              <w:rPr>
                <w:lang w:val="en-US"/>
              </w:rPr>
            </w:pPr>
            <w:r>
              <w:rPr>
                <w:lang w:val="en-US"/>
              </w:rPr>
              <w:t>2.30</w:t>
            </w:r>
          </w:p>
        </w:tc>
        <w:tc>
          <w:tcPr>
            <w:tcW w:w="4253" w:type="dxa"/>
          </w:tcPr>
          <w:p w:rsidR="00A2666B" w:rsidRPr="0002102F" w:rsidRDefault="00A2666B" w:rsidP="0002102F">
            <w:pPr>
              <w:rPr>
                <w:noProof/>
                <w:lang w:val="en-US"/>
              </w:rPr>
            </w:pPr>
            <w:r w:rsidRPr="00A76776">
              <w:rPr>
                <w:noProof/>
                <w:color w:val="7030A0"/>
                <w:lang w:val="en-US"/>
              </w:rPr>
              <w:t>ṭāl</w:t>
            </w:r>
            <w:r w:rsidR="00D7289A" w:rsidRPr="00A76776">
              <w:rPr>
                <w:noProof/>
                <w:color w:val="7030A0"/>
                <w:lang w:val="en-US"/>
              </w:rPr>
              <w:t>ˁ</w:t>
            </w:r>
            <w:r w:rsidRPr="00A76776">
              <w:rPr>
                <w:noProof/>
                <w:color w:val="7030A0"/>
                <w:lang w:val="en-US"/>
              </w:rPr>
              <w:t>e b-ač-čōl ǧā</w:t>
            </w:r>
            <w:r w:rsidR="00D7289A" w:rsidRPr="00A76776">
              <w:rPr>
                <w:noProof/>
                <w:color w:val="7030A0"/>
                <w:lang w:val="en-US"/>
              </w:rPr>
              <w:t>ˁ</w:t>
            </w:r>
            <w:r w:rsidRPr="00A76776">
              <w:rPr>
                <w:noProof/>
                <w:color w:val="7030A0"/>
                <w:lang w:val="en-US"/>
              </w:rPr>
              <w:t>de fōg al-maqāṛa</w:t>
            </w:r>
            <w:r w:rsidRPr="0002102F">
              <w:rPr>
                <w:noProof/>
                <w:lang w:val="en-US"/>
              </w:rPr>
              <w:t>. yōminhe ǧā</w:t>
            </w:r>
            <w:r w:rsidR="00D7289A">
              <w:rPr>
                <w:noProof/>
                <w:lang w:val="en-US"/>
              </w:rPr>
              <w:t>ˁ</w:t>
            </w:r>
            <w:r w:rsidRPr="0002102F">
              <w:rPr>
                <w:noProof/>
                <w:lang w:val="en-US"/>
              </w:rPr>
              <w:t>de fōg al-maqāṛa yiǧūn yibī</w:t>
            </w:r>
            <w:r w:rsidR="00D7289A">
              <w:rPr>
                <w:noProof/>
                <w:lang w:val="en-US"/>
              </w:rPr>
              <w:t>ˁ</w:t>
            </w:r>
            <w:r w:rsidRPr="0002102F">
              <w:rPr>
                <w:noProof/>
                <w:lang w:val="en-US"/>
              </w:rPr>
              <w:t>ūn xāṯir yibī</w:t>
            </w:r>
            <w:r w:rsidR="00D7289A">
              <w:rPr>
                <w:noProof/>
                <w:lang w:val="en-US"/>
              </w:rPr>
              <w:t>ˁ</w:t>
            </w:r>
            <w:r w:rsidRPr="0002102F">
              <w:rPr>
                <w:noProof/>
                <w:lang w:val="en-US"/>
              </w:rPr>
              <w:t xml:space="preserve">ūn ǧälle </w:t>
            </w:r>
            <w:r w:rsidR="00D7289A">
              <w:rPr>
                <w:noProof/>
                <w:lang w:val="en-US"/>
              </w:rPr>
              <w:t>ˁ</w:t>
            </w:r>
            <w:r w:rsidRPr="0002102F">
              <w:rPr>
                <w:noProof/>
                <w:lang w:val="en-US"/>
              </w:rPr>
              <w:t>a-l-balad, yiǧībūn awwali. yōminhe mdaḥḥǧe aǧ-ǧḥīš ha-l-ǧḥīš gafal w-gāyme tōmī-lhum: ta</w:t>
            </w:r>
            <w:r w:rsidR="00D7289A">
              <w:rPr>
                <w:noProof/>
                <w:lang w:val="en-US"/>
              </w:rPr>
              <w:t>ˁ</w:t>
            </w:r>
            <w:r w:rsidRPr="0002102F">
              <w:rPr>
                <w:noProof/>
                <w:lang w:val="en-US"/>
              </w:rPr>
              <w:t>ālu yōmin… ǝšbīč? š-inti inis ǧinis gāyle walla inis!</w:t>
            </w:r>
          </w:p>
        </w:tc>
        <w:tc>
          <w:tcPr>
            <w:tcW w:w="4253" w:type="dxa"/>
          </w:tcPr>
          <w:p w:rsidR="00A2666B" w:rsidRPr="00926365" w:rsidRDefault="0025175C" w:rsidP="0025175C">
            <w:r>
              <w:t>She went outside and sat down in front of the cave. After she had sitten down in front of the cave</w:t>
            </w:r>
            <w:r w:rsidR="00483C5C">
              <w:t>,</w:t>
            </w:r>
            <w:r>
              <w:t xml:space="preserve"> people came who went to the town to sell yoghurt and </w:t>
            </w:r>
            <w:r w:rsidRPr="007C705E">
              <w:rPr>
                <w:lang w:val="en-US"/>
              </w:rPr>
              <w:t>dried cow dung</w:t>
            </w:r>
            <w:r>
              <w:rPr>
                <w:lang w:val="en-US"/>
              </w:rPr>
              <w:t xml:space="preserve">. They did like that in former times. When she saw the donkeys, this caravan of donkeys, she waved to them and said, “Come here!” They said, “What happened to you? Are you a human or </w:t>
            </w:r>
            <w:proofErr w:type="gramStart"/>
            <w:r>
              <w:rPr>
                <w:lang w:val="en-US"/>
              </w:rPr>
              <w:t>a jinn</w:t>
            </w:r>
            <w:proofErr w:type="gramEnd"/>
            <w:r>
              <w:rPr>
                <w:lang w:val="en-US"/>
              </w:rPr>
              <w:t>?” She said, “By God, I’m human.”</w:t>
            </w:r>
          </w:p>
        </w:tc>
      </w:tr>
      <w:tr w:rsidR="00A2666B" w:rsidRPr="00926365" w:rsidTr="000B68CE">
        <w:tc>
          <w:tcPr>
            <w:tcW w:w="567" w:type="dxa"/>
          </w:tcPr>
          <w:p w:rsidR="00A2666B" w:rsidRDefault="00A2666B" w:rsidP="000B68CE">
            <w:pPr>
              <w:rPr>
                <w:lang w:val="en-US"/>
              </w:rPr>
            </w:pPr>
          </w:p>
        </w:tc>
        <w:tc>
          <w:tcPr>
            <w:tcW w:w="4253" w:type="dxa"/>
          </w:tcPr>
          <w:p w:rsidR="00A2666B" w:rsidRPr="0002102F" w:rsidRDefault="00A2666B" w:rsidP="000B68CE">
            <w:pPr>
              <w:rPr>
                <w:noProof/>
                <w:lang w:val="en-US"/>
              </w:rPr>
            </w:pPr>
            <w:r w:rsidRPr="0002102F">
              <w:rPr>
                <w:noProof/>
                <w:lang w:val="en-US"/>
              </w:rPr>
              <w:t xml:space="preserve">w-mart ǝflān w-hīčiḏ w-hīčiḏ ṣār </w:t>
            </w:r>
            <w:r w:rsidR="00D7289A">
              <w:rPr>
                <w:noProof/>
                <w:lang w:val="en-US"/>
              </w:rPr>
              <w:t>ˁ</w:t>
            </w:r>
            <w:r w:rsidRPr="0002102F">
              <w:rPr>
                <w:noProof/>
                <w:lang w:val="en-US"/>
              </w:rPr>
              <w:t xml:space="preserve">alīyye. w-ḏibaḥ binti aš-šāyib ǝnṭāha l-al-ḥayye ḏibaḥḥa. yunṭūn xabar </w:t>
            </w:r>
            <w:r w:rsidR="00D7289A">
              <w:rPr>
                <w:noProof/>
                <w:lang w:val="en-US"/>
              </w:rPr>
              <w:t>ˁ</w:t>
            </w:r>
            <w:r w:rsidRPr="0002102F">
              <w:rPr>
                <w:noProof/>
                <w:lang w:val="en-US"/>
              </w:rPr>
              <w:t xml:space="preserve">a-l-iḥkūma yōmin yiǧūn al-ǝḥkūma inna l-maqāṛa kulla </w:t>
            </w:r>
            <w:r w:rsidR="00D7289A">
              <w:rPr>
                <w:noProof/>
                <w:lang w:val="en-US"/>
              </w:rPr>
              <w:t>ˁ</w:t>
            </w:r>
            <w:r w:rsidRPr="0002102F">
              <w:rPr>
                <w:noProof/>
                <w:lang w:val="en-US"/>
              </w:rPr>
              <w:t xml:space="preserve">ǝḏ̣ām </w:t>
            </w:r>
          </w:p>
        </w:tc>
        <w:tc>
          <w:tcPr>
            <w:tcW w:w="4253" w:type="dxa"/>
          </w:tcPr>
          <w:p w:rsidR="00A2666B" w:rsidRPr="00926365" w:rsidRDefault="0025175C" w:rsidP="000B68CE">
            <w:r>
              <w:t>“And I am the wife of so-and-so and this and that happened to me. This old man killed my daughter and gave her to a snake. He killed her. They informed the government and when (the men of) the government came they found the cave full of bones.</w:t>
            </w:r>
          </w:p>
        </w:tc>
      </w:tr>
      <w:tr w:rsidR="00A2666B" w:rsidRPr="00926365" w:rsidTr="000B68CE">
        <w:tc>
          <w:tcPr>
            <w:tcW w:w="567" w:type="dxa"/>
          </w:tcPr>
          <w:p w:rsidR="00A2666B" w:rsidRDefault="0002102F" w:rsidP="000B68CE">
            <w:pPr>
              <w:rPr>
                <w:lang w:val="en-US"/>
              </w:rPr>
            </w:pPr>
            <w:r>
              <w:rPr>
                <w:lang w:val="en-US"/>
              </w:rPr>
              <w:t>3.00</w:t>
            </w:r>
          </w:p>
        </w:tc>
        <w:tc>
          <w:tcPr>
            <w:tcW w:w="4253" w:type="dxa"/>
          </w:tcPr>
          <w:p w:rsidR="00A2666B" w:rsidRPr="0002102F" w:rsidRDefault="00A2666B" w:rsidP="0025175C">
            <w:pPr>
              <w:rPr>
                <w:noProof/>
                <w:lang w:val="en-US"/>
              </w:rPr>
            </w:pPr>
            <w:r w:rsidRPr="0002102F">
              <w:rPr>
                <w:noProof/>
                <w:lang w:val="en-US"/>
              </w:rPr>
              <w:t>win al-ḥayāye mṛabbaṭa b-az-zanāǧīr yāxḏ al-</w:t>
            </w:r>
            <w:r w:rsidR="00D7289A">
              <w:rPr>
                <w:noProof/>
                <w:lang w:val="en-US"/>
              </w:rPr>
              <w:t>ˁ</w:t>
            </w:r>
            <w:r w:rsidRPr="0002102F">
              <w:rPr>
                <w:noProof/>
                <w:lang w:val="en-US"/>
              </w:rPr>
              <w:t xml:space="preserve">iǧyān yāxḏ al… al-banāt al yiḏ̣ḥak </w:t>
            </w:r>
            <w:r w:rsidR="00D7289A">
              <w:rPr>
                <w:noProof/>
                <w:lang w:val="en-US"/>
              </w:rPr>
              <w:t>ˁ</w:t>
            </w:r>
            <w:r w:rsidRPr="0002102F">
              <w:rPr>
                <w:noProof/>
                <w:lang w:val="en-US"/>
              </w:rPr>
              <w:t>alēhin yinṭīhin l-al-ḥayye til</w:t>
            </w:r>
            <w:r w:rsidR="0025175C" w:rsidRPr="0002102F">
              <w:rPr>
                <w:noProof/>
                <w:lang w:val="en-US"/>
              </w:rPr>
              <w:t>d</w:t>
            </w:r>
            <w:r w:rsidRPr="0002102F">
              <w:rPr>
                <w:noProof/>
                <w:lang w:val="en-US"/>
              </w:rPr>
              <w:t>aqhin w-yuṭbaxhin ysawwīhin zehir w-ybī</w:t>
            </w:r>
            <w:r w:rsidR="00D7289A">
              <w:rPr>
                <w:noProof/>
                <w:lang w:val="en-US"/>
              </w:rPr>
              <w:t>ˁ</w:t>
            </w:r>
            <w:r w:rsidRPr="0002102F">
              <w:rPr>
                <w:noProof/>
                <w:lang w:val="en-US"/>
              </w:rPr>
              <w:t xml:space="preserve">. b-hāḏi zād hīčiḏ </w:t>
            </w:r>
            <w:r w:rsidR="00D7289A">
              <w:rPr>
                <w:noProof/>
                <w:lang w:val="en-US"/>
              </w:rPr>
              <w:t>ˁ</w:t>
            </w:r>
            <w:r w:rsidRPr="0002102F">
              <w:rPr>
                <w:noProof/>
                <w:lang w:val="en-US"/>
              </w:rPr>
              <w:t xml:space="preserve">indi. </w:t>
            </w:r>
          </w:p>
        </w:tc>
        <w:tc>
          <w:tcPr>
            <w:tcW w:w="4253" w:type="dxa"/>
          </w:tcPr>
          <w:p w:rsidR="00A2666B" w:rsidRPr="00926365" w:rsidRDefault="0025175C" w:rsidP="00396E55">
            <w:r>
              <w:t xml:space="preserve">Look, the snakes were bound in chaines. He had taken the children, the girls. He laughed at them and then he gave them to the snake </w:t>
            </w:r>
            <w:r w:rsidR="00396E55">
              <w:t>in order that it s</w:t>
            </w:r>
            <w:r>
              <w:t>ting</w:t>
            </w:r>
            <w:r w:rsidR="00396E55">
              <w:t>s</w:t>
            </w:r>
            <w:r>
              <w:t xml:space="preserve"> them. Then he cooked them to make poison </w:t>
            </w:r>
            <w:r w:rsidR="00396E55">
              <w:t>for</w:t>
            </w:r>
            <w:r>
              <w:t xml:space="preserve"> sell</w:t>
            </w:r>
            <w:r w:rsidR="00396E55">
              <w:t>ing it</w:t>
            </w:r>
            <w:r>
              <w:t>. This is what I know (of stories).</w:t>
            </w:r>
          </w:p>
        </w:tc>
      </w:tr>
    </w:tbl>
    <w:p w:rsidR="00A2666B" w:rsidRPr="005A7D16" w:rsidRDefault="00A2666B" w:rsidP="005E0956">
      <w:pPr>
        <w:rPr>
          <w:noProof/>
          <w:lang w:val="en-US"/>
        </w:rPr>
      </w:pPr>
    </w:p>
    <w:p w:rsidR="005E0956" w:rsidRPr="005E0956" w:rsidRDefault="005E0956" w:rsidP="00A608C2">
      <w:pPr>
        <w:pStyle w:val="Liste"/>
        <w:rPr>
          <w:lang w:val="de-AT"/>
        </w:rPr>
      </w:pPr>
      <w:r>
        <w:rPr>
          <w:i/>
          <w:lang w:val="de-AT"/>
        </w:rPr>
        <w:t xml:space="preserve">ḏ̣ubaḥ </w:t>
      </w:r>
      <w:r w:rsidRPr="005E0956">
        <w:rPr>
          <w:lang w:val="de-AT"/>
        </w:rPr>
        <w:t>schreien</w:t>
      </w:r>
    </w:p>
    <w:p w:rsidR="005E0956" w:rsidRPr="005E0956" w:rsidRDefault="005E0956" w:rsidP="00A608C2">
      <w:pPr>
        <w:pStyle w:val="Liste"/>
        <w:rPr>
          <w:lang w:val="de-AT"/>
        </w:rPr>
      </w:pPr>
      <w:r w:rsidRPr="005E0956">
        <w:rPr>
          <w:lang w:val="de-AT"/>
        </w:rPr>
        <w:t>ligan pl. lǝgāne  leğen</w:t>
      </w:r>
    </w:p>
    <w:p w:rsidR="005E0956" w:rsidRPr="005E0956" w:rsidRDefault="005E0956" w:rsidP="00A608C2">
      <w:pPr>
        <w:pStyle w:val="Liste"/>
        <w:rPr>
          <w:lang w:val="de-AT"/>
        </w:rPr>
      </w:pPr>
      <w:r w:rsidRPr="005E0956">
        <w:rPr>
          <w:lang w:val="de-AT"/>
        </w:rPr>
        <w:t>tikayyafna eğlendik</w:t>
      </w:r>
    </w:p>
    <w:p w:rsidR="005E0956" w:rsidRPr="005E0956" w:rsidRDefault="005E0956" w:rsidP="00A608C2">
      <w:pPr>
        <w:pStyle w:val="Liste"/>
        <w:rPr>
          <w:lang w:val="de-AT"/>
        </w:rPr>
      </w:pPr>
      <w:r w:rsidRPr="005E0956">
        <w:rPr>
          <w:lang w:val="de-AT"/>
        </w:rPr>
        <w:t xml:space="preserve">ǧaḥaš pl. ǧḥīš </w:t>
      </w:r>
    </w:p>
    <w:p w:rsidR="005E0956" w:rsidRPr="007F5DBD" w:rsidRDefault="005E0956" w:rsidP="00A608C2">
      <w:pPr>
        <w:pStyle w:val="Liste"/>
        <w:rPr>
          <w:lang w:val="en-US"/>
        </w:rPr>
      </w:pPr>
      <w:r w:rsidRPr="007F5DBD">
        <w:rPr>
          <w:lang w:val="en-US"/>
        </w:rPr>
        <w:t xml:space="preserve">winken (CA </w:t>
      </w:r>
      <w:r w:rsidRPr="007F5DBD">
        <w:rPr>
          <w:i/>
          <w:lang w:val="en-US"/>
        </w:rPr>
        <w:t>wm</w:t>
      </w:r>
      <w:r w:rsidR="00D7289A">
        <w:rPr>
          <w:i/>
          <w:lang w:val="en-US"/>
        </w:rPr>
        <w:t>ˀ</w:t>
      </w:r>
      <w:r w:rsidRPr="007F5DBD">
        <w:rPr>
          <w:i/>
          <w:lang w:val="en-US"/>
        </w:rPr>
        <w:t xml:space="preserve"> </w:t>
      </w:r>
      <w:r w:rsidRPr="007F5DBD">
        <w:rPr>
          <w:lang w:val="en-US"/>
        </w:rPr>
        <w:t xml:space="preserve">IV </w:t>
      </w:r>
      <w:r w:rsidRPr="007F5DBD">
        <w:rPr>
          <w:i/>
          <w:lang w:val="en-US"/>
        </w:rPr>
        <w:t>awma</w:t>
      </w:r>
      <w:r w:rsidR="00D7289A">
        <w:rPr>
          <w:i/>
          <w:lang w:val="en-US"/>
        </w:rPr>
        <w:t>ˀ</w:t>
      </w:r>
      <w:r w:rsidRPr="007F5DBD">
        <w:rPr>
          <w:i/>
          <w:lang w:val="en-US"/>
        </w:rPr>
        <w:t xml:space="preserve">a ilā </w:t>
      </w:r>
      <w:r w:rsidRPr="007F5DBD">
        <w:rPr>
          <w:lang w:val="en-US"/>
        </w:rPr>
        <w:t>to motion signal, make a sign</w:t>
      </w:r>
    </w:p>
    <w:p w:rsidR="005E0956" w:rsidRPr="007F5DBD" w:rsidRDefault="005E0956" w:rsidP="00A608C2">
      <w:pPr>
        <w:pStyle w:val="Liste"/>
        <w:rPr>
          <w:lang w:val="en-US"/>
        </w:rPr>
      </w:pPr>
      <w:r w:rsidRPr="007F5DBD">
        <w:rPr>
          <w:lang w:val="en-US"/>
        </w:rPr>
        <w:t>yōmi 1sg ōmi</w:t>
      </w:r>
    </w:p>
    <w:p w:rsidR="005E0956" w:rsidRPr="007F5DBD" w:rsidRDefault="005E0956" w:rsidP="00A608C2">
      <w:pPr>
        <w:pStyle w:val="Liste"/>
        <w:rPr>
          <w:lang w:val="en-US"/>
        </w:rPr>
      </w:pPr>
      <w:r w:rsidRPr="007F5DBD">
        <w:rPr>
          <w:lang w:val="en-US"/>
        </w:rPr>
        <w:t>yōmī-lhum ōmī-lhum</w:t>
      </w:r>
    </w:p>
    <w:p w:rsidR="005E0956" w:rsidRPr="007F5DBD" w:rsidRDefault="005E0956" w:rsidP="00A608C2">
      <w:pPr>
        <w:pStyle w:val="Liste"/>
        <w:rPr>
          <w:lang w:val="en-US"/>
        </w:rPr>
      </w:pPr>
      <w:r w:rsidRPr="007F5DBD">
        <w:rPr>
          <w:lang w:val="en-US"/>
        </w:rPr>
        <w:t>ōmet-ilhum</w:t>
      </w:r>
    </w:p>
    <w:p w:rsidR="005E0956" w:rsidRPr="007F5DBD" w:rsidRDefault="005E0956" w:rsidP="005E0956">
      <w:pPr>
        <w:rPr>
          <w:i/>
          <w:lang w:val="en-US"/>
        </w:rPr>
      </w:pPr>
    </w:p>
    <w:p w:rsidR="005E0956" w:rsidRPr="006E14BD" w:rsidRDefault="005E0956" w:rsidP="006E14BD">
      <w:pPr>
        <w:pStyle w:val="Textkrper"/>
        <w:rPr>
          <w:i/>
          <w:lang w:val="en-US"/>
        </w:rPr>
      </w:pPr>
      <w:proofErr w:type="gramStart"/>
      <w:r w:rsidRPr="006E14BD">
        <w:rPr>
          <w:i/>
          <w:lang w:val="en-US"/>
        </w:rPr>
        <w:t>ǧīt</w:t>
      </w:r>
      <w:proofErr w:type="gramEnd"/>
      <w:r w:rsidRPr="006E14BD">
        <w:rPr>
          <w:i/>
          <w:lang w:val="en-US"/>
        </w:rPr>
        <w:t xml:space="preserve"> </w:t>
      </w:r>
      <w:r w:rsidR="00D7289A">
        <w:rPr>
          <w:i/>
          <w:lang w:val="en-US"/>
        </w:rPr>
        <w:t>ˁ</w:t>
      </w:r>
      <w:r w:rsidRPr="006E14BD">
        <w:rPr>
          <w:i/>
          <w:lang w:val="en-US"/>
        </w:rPr>
        <w:t>al-xōǧe winnu ǧā</w:t>
      </w:r>
      <w:r w:rsidR="00D7289A">
        <w:rPr>
          <w:i/>
          <w:lang w:val="en-US"/>
        </w:rPr>
        <w:t>ˁ</w:t>
      </w:r>
      <w:r w:rsidRPr="006E14BD">
        <w:rPr>
          <w:i/>
          <w:lang w:val="en-US"/>
        </w:rPr>
        <w:t>id baktım ki …</w:t>
      </w:r>
    </w:p>
    <w:p w:rsidR="00A10078" w:rsidRPr="002F3B69" w:rsidRDefault="00A10078" w:rsidP="00A10078">
      <w:pPr>
        <w:pStyle w:val="berschrift2"/>
        <w:rPr>
          <w:noProof/>
          <w:lang w:val="en-US"/>
        </w:rPr>
      </w:pPr>
      <w:r w:rsidRPr="002F3B69">
        <w:rPr>
          <w:noProof/>
          <w:lang w:val="en-US"/>
        </w:rPr>
        <w:t>Urfa 061: Hayat al-Harrani</w:t>
      </w:r>
      <w:r w:rsidR="00742D03" w:rsidRPr="002F3B69">
        <w:rPr>
          <w:noProof/>
          <w:lang w:val="en-US"/>
        </w:rPr>
        <w:t xml:space="preserve"> </w:t>
      </w:r>
      <w:r w:rsidR="00742D03" w:rsidRPr="002F3B69">
        <w:rPr>
          <w:color w:val="00B050"/>
          <w:lang w:val="en-US"/>
        </w:rPr>
        <w:t>[control/trans</w:t>
      </w:r>
      <w:r w:rsidR="001045A9" w:rsidRPr="002F3B69">
        <w:rPr>
          <w:color w:val="00B050"/>
          <w:lang w:val="en-US"/>
        </w:rPr>
        <w:t>/control</w:t>
      </w:r>
      <w:r w:rsidR="00742D03" w:rsidRPr="002F3B69">
        <w:rPr>
          <w:color w:val="00B050"/>
          <w:lang w:val="en-US"/>
        </w:rPr>
        <w:t>]</w:t>
      </w:r>
    </w:p>
    <w:p w:rsidR="00A10078" w:rsidRPr="00F87E04" w:rsidRDefault="00A10078" w:rsidP="006E14BD">
      <w:pPr>
        <w:pStyle w:val="Textkrper"/>
        <w:rPr>
          <w:lang w:val="en-US"/>
        </w:rPr>
      </w:pPr>
      <w:r>
        <w:rPr>
          <w:lang w:val="en-US"/>
        </w:rPr>
        <w:t>Ḥalīme (</w:t>
      </w:r>
      <w:r w:rsidRPr="00021092">
        <w:rPr>
          <w:lang w:val="en-US"/>
        </w:rPr>
        <w:t>b</w:t>
      </w:r>
      <w:r>
        <w:rPr>
          <w:lang w:val="en-US"/>
        </w:rPr>
        <w:t>orn</w:t>
      </w:r>
      <w:r w:rsidRPr="00021092">
        <w:rPr>
          <w:lang w:val="en-US"/>
        </w:rPr>
        <w:t xml:space="preserve"> 1948)</w:t>
      </w:r>
    </w:p>
    <w:p w:rsidR="00A10078" w:rsidRDefault="00A10078" w:rsidP="00A608C2">
      <w:pPr>
        <w:pStyle w:val="Datum"/>
        <w:rPr>
          <w:lang w:val="en-US"/>
        </w:rPr>
      </w:pPr>
      <w:r>
        <w:rPr>
          <w:lang w:val="en-US"/>
        </w:rPr>
        <w:t>8 May 2010</w:t>
      </w:r>
    </w:p>
    <w:p w:rsidR="00A10078" w:rsidRPr="00C91761" w:rsidRDefault="008A661C" w:rsidP="006E14BD">
      <w:pPr>
        <w:pStyle w:val="Textkrper"/>
        <w:rPr>
          <w:lang w:val="de-AT"/>
        </w:rPr>
      </w:pPr>
      <w:r>
        <w:rPr>
          <w:lang w:val="de-AT"/>
        </w:rPr>
        <w:t>from 3:17 [3:00]</w:t>
      </w:r>
    </w:p>
    <w:tbl>
      <w:tblPr>
        <w:tblStyle w:val="Tabellenraster"/>
        <w:tblW w:w="9073" w:type="dxa"/>
        <w:tblLook w:val="0400" w:firstRow="0" w:lastRow="0" w:firstColumn="0" w:lastColumn="0" w:noHBand="0" w:noVBand="1"/>
      </w:tblPr>
      <w:tblGrid>
        <w:gridCol w:w="601"/>
        <w:gridCol w:w="4236"/>
        <w:gridCol w:w="4236"/>
      </w:tblGrid>
      <w:tr w:rsidR="00C15920" w:rsidRPr="00926365" w:rsidTr="00C15920">
        <w:tc>
          <w:tcPr>
            <w:tcW w:w="567" w:type="dxa"/>
          </w:tcPr>
          <w:p w:rsidR="00C15920" w:rsidRDefault="008A661C" w:rsidP="00A10078">
            <w:pPr>
              <w:rPr>
                <w:lang w:val="en-US"/>
              </w:rPr>
            </w:pPr>
            <w:r>
              <w:rPr>
                <w:lang w:val="en-US"/>
              </w:rPr>
              <w:t>3.17</w:t>
            </w:r>
          </w:p>
        </w:tc>
        <w:tc>
          <w:tcPr>
            <w:tcW w:w="4253" w:type="dxa"/>
          </w:tcPr>
          <w:p w:rsidR="00C15920" w:rsidRPr="00C91761" w:rsidRDefault="00C15920" w:rsidP="008A661C">
            <w:pPr>
              <w:rPr>
                <w:noProof/>
                <w:lang w:val="en-US"/>
              </w:rPr>
            </w:pPr>
            <w:r w:rsidRPr="00C91761">
              <w:rPr>
                <w:noProof/>
                <w:lang w:val="en-US"/>
              </w:rPr>
              <w:t>Š</w:t>
            </w:r>
            <w:r w:rsidR="008A661C">
              <w:rPr>
                <w:noProof/>
                <w:lang w:val="en-US"/>
              </w:rPr>
              <w:t>ē</w:t>
            </w:r>
            <w:r w:rsidRPr="00C91761">
              <w:rPr>
                <w:noProof/>
                <w:lang w:val="en-US"/>
              </w:rPr>
              <w:t>x Ḥayāt al-Ḥarrāni</w:t>
            </w:r>
            <w:r w:rsidR="008A661C">
              <w:rPr>
                <w:noProof/>
                <w:lang w:val="en-US"/>
              </w:rPr>
              <w:t>,</w:t>
            </w:r>
            <w:r w:rsidRPr="00C91761">
              <w:rPr>
                <w:noProof/>
                <w:lang w:val="en-US"/>
              </w:rPr>
              <w:t xml:space="preserve"> huwwa </w:t>
            </w:r>
            <w:r w:rsidR="00D7289A">
              <w:rPr>
                <w:noProof/>
                <w:lang w:val="en-US"/>
              </w:rPr>
              <w:t>ˀ</w:t>
            </w:r>
            <w:r w:rsidRPr="00C91761">
              <w:rPr>
                <w:noProof/>
                <w:lang w:val="en-US"/>
              </w:rPr>
              <w:t>awwali b-Ḥarrān faqīr</w:t>
            </w:r>
            <w:r w:rsidR="008A661C">
              <w:rPr>
                <w:noProof/>
                <w:lang w:val="en-US"/>
              </w:rPr>
              <w:t>,</w:t>
            </w:r>
            <w:r w:rsidRPr="00C91761">
              <w:rPr>
                <w:noProof/>
                <w:lang w:val="en-US"/>
              </w:rPr>
              <w:t xml:space="preserve"> maḥḥad </w:t>
            </w:r>
            <w:r w:rsidRPr="001045A9">
              <w:rPr>
                <w:noProof/>
                <w:highlight w:val="yellow"/>
                <w:lang w:val="en-US"/>
              </w:rPr>
              <w:t>īti</w:t>
            </w:r>
            <w:r w:rsidRPr="00C91761">
              <w:rPr>
                <w:noProof/>
                <w:lang w:val="en-US"/>
              </w:rPr>
              <w:t>ṣannat-illu, maḥḥad ysōlfu, huwwa ṯarīyu xōǧe b-Ḥōrān, Ḥōrān mā nindal</w:t>
            </w:r>
            <w:r w:rsidR="00DF5BB5">
              <w:rPr>
                <w:noProof/>
                <w:lang w:val="en-US"/>
              </w:rPr>
              <w:t>l</w:t>
            </w:r>
            <w:r w:rsidRPr="00C91761">
              <w:rPr>
                <w:noProof/>
                <w:lang w:val="en-US"/>
              </w:rPr>
              <w:t xml:space="preserve"> aṣṣōbha.</w:t>
            </w:r>
          </w:p>
        </w:tc>
        <w:tc>
          <w:tcPr>
            <w:tcW w:w="4253" w:type="dxa"/>
          </w:tcPr>
          <w:p w:rsidR="00C15920" w:rsidRPr="00155094" w:rsidRDefault="008A661C" w:rsidP="00991719">
            <w:pPr>
              <w:rPr>
                <w:lang w:val="en-US"/>
              </w:rPr>
            </w:pPr>
            <w:r>
              <w:rPr>
                <w:lang w:val="en-US"/>
              </w:rPr>
              <w:t xml:space="preserve">Sheikh </w:t>
            </w:r>
            <w:r w:rsidRPr="00C91761">
              <w:rPr>
                <w:noProof/>
                <w:lang w:val="en-US"/>
              </w:rPr>
              <w:t>Ḥayāt al-Ḥarrāni</w:t>
            </w:r>
            <w:r>
              <w:rPr>
                <w:noProof/>
                <w:lang w:val="en-US"/>
              </w:rPr>
              <w:t xml:space="preserve"> was in former times a poor</w:t>
            </w:r>
            <w:r w:rsidR="001045A9">
              <w:rPr>
                <w:noProof/>
                <w:lang w:val="en-US"/>
              </w:rPr>
              <w:t xml:space="preserve"> and strange</w:t>
            </w:r>
            <w:r w:rsidR="001045A9">
              <w:rPr>
                <w:rStyle w:val="Funotenzeichen"/>
                <w:noProof/>
                <w:lang w:val="en-US"/>
              </w:rPr>
              <w:footnoteReference w:id="33"/>
            </w:r>
            <w:r>
              <w:rPr>
                <w:noProof/>
                <w:lang w:val="en-US"/>
              </w:rPr>
              <w:t xml:space="preserve"> man in </w:t>
            </w:r>
            <w:r w:rsidR="00991719">
              <w:rPr>
                <w:noProof/>
                <w:lang w:val="en-US"/>
              </w:rPr>
              <w:t>Harran</w:t>
            </w:r>
            <w:r>
              <w:rPr>
                <w:noProof/>
                <w:lang w:val="en-US"/>
              </w:rPr>
              <w:t>. Nobody listened to him and nobody talked to him. Reportedly he was a scholar from Ḥōrān. I don’t know where Ḥōrān</w:t>
            </w:r>
            <w:r>
              <w:rPr>
                <w:rStyle w:val="Funotenzeichen"/>
                <w:noProof/>
                <w:lang w:val="en-US"/>
              </w:rPr>
              <w:footnoteReference w:id="34"/>
            </w:r>
            <w:r>
              <w:rPr>
                <w:noProof/>
                <w:lang w:val="en-US"/>
              </w:rPr>
              <w:t xml:space="preserve"> is.</w:t>
            </w:r>
          </w:p>
        </w:tc>
      </w:tr>
      <w:tr w:rsidR="00C15920" w:rsidRPr="00926365" w:rsidTr="00C15920">
        <w:tc>
          <w:tcPr>
            <w:tcW w:w="567" w:type="dxa"/>
          </w:tcPr>
          <w:p w:rsidR="00C15920" w:rsidRDefault="00C15920" w:rsidP="00A10078">
            <w:pPr>
              <w:rPr>
                <w:lang w:val="en-US"/>
              </w:rPr>
            </w:pPr>
          </w:p>
        </w:tc>
        <w:tc>
          <w:tcPr>
            <w:tcW w:w="4253" w:type="dxa"/>
          </w:tcPr>
          <w:p w:rsidR="00C15920" w:rsidRPr="00C91761" w:rsidRDefault="00C15920" w:rsidP="001045A9">
            <w:pPr>
              <w:rPr>
                <w:noProof/>
                <w:lang w:val="en-US"/>
              </w:rPr>
            </w:pPr>
            <w:r w:rsidRPr="00C91761">
              <w:rPr>
                <w:noProof/>
                <w:lang w:val="en-US"/>
              </w:rPr>
              <w:t xml:space="preserve">hāḏa rāyiḥ </w:t>
            </w:r>
            <w:r w:rsidR="008A661C" w:rsidRPr="00C91761">
              <w:rPr>
                <w:noProof/>
                <w:lang w:val="en-US"/>
              </w:rPr>
              <w:t xml:space="preserve">wāḥad </w:t>
            </w:r>
            <w:r w:rsidR="00D7289A">
              <w:rPr>
                <w:noProof/>
                <w:lang w:val="en-US"/>
              </w:rPr>
              <w:t>ˁ</w:t>
            </w:r>
            <w:r w:rsidRPr="00C91761">
              <w:rPr>
                <w:noProof/>
                <w:lang w:val="en-US"/>
              </w:rPr>
              <w:t>a-l-</w:t>
            </w:r>
            <w:r w:rsidR="00D7289A">
              <w:rPr>
                <w:noProof/>
                <w:lang w:val="en-US"/>
              </w:rPr>
              <w:t>ˁ</w:t>
            </w:r>
            <w:r w:rsidRPr="00C91761">
              <w:rPr>
                <w:noProof/>
                <w:lang w:val="en-US"/>
              </w:rPr>
              <w:t xml:space="preserve">askariyye yrūḥūn </w:t>
            </w:r>
            <w:r w:rsidR="00D7289A">
              <w:rPr>
                <w:noProof/>
                <w:lang w:val="en-US"/>
              </w:rPr>
              <w:t>ˁ</w:t>
            </w:r>
            <w:r w:rsidRPr="00C91761">
              <w:rPr>
                <w:noProof/>
                <w:lang w:val="en-US"/>
              </w:rPr>
              <w:t>a-l-</w:t>
            </w:r>
            <w:r w:rsidR="00D7289A">
              <w:rPr>
                <w:noProof/>
                <w:lang w:val="en-US"/>
              </w:rPr>
              <w:t>ˁ</w:t>
            </w:r>
            <w:r w:rsidRPr="00C91761">
              <w:rPr>
                <w:noProof/>
                <w:lang w:val="en-US"/>
              </w:rPr>
              <w:t>askariyye</w:t>
            </w:r>
            <w:r w:rsidR="008A661C">
              <w:rPr>
                <w:noProof/>
                <w:lang w:val="en-US"/>
              </w:rPr>
              <w:t>.</w:t>
            </w:r>
            <w:r w:rsidRPr="00C91761">
              <w:rPr>
                <w:noProof/>
                <w:lang w:val="en-US"/>
              </w:rPr>
              <w:t xml:space="preserve"> yōmin w rāyiḥ </w:t>
            </w:r>
            <w:r w:rsidR="00D7289A">
              <w:rPr>
                <w:noProof/>
                <w:lang w:val="en-US"/>
              </w:rPr>
              <w:t>ˁ</w:t>
            </w:r>
            <w:r w:rsidRPr="00C91761">
              <w:rPr>
                <w:noProof/>
                <w:lang w:val="en-US"/>
              </w:rPr>
              <w:t>a-l-</w:t>
            </w:r>
            <w:r w:rsidR="00D7289A">
              <w:rPr>
                <w:noProof/>
                <w:lang w:val="en-US"/>
              </w:rPr>
              <w:t>ˁ</w:t>
            </w:r>
            <w:r w:rsidRPr="00C91761">
              <w:rPr>
                <w:noProof/>
                <w:lang w:val="en-US"/>
              </w:rPr>
              <w:t xml:space="preserve">askariyye, lā, rāyiḥ </w:t>
            </w:r>
            <w:r w:rsidR="00D7289A">
              <w:rPr>
                <w:noProof/>
                <w:lang w:val="en-US"/>
              </w:rPr>
              <w:t>ˁ</w:t>
            </w:r>
            <w:r w:rsidRPr="00C91761">
              <w:rPr>
                <w:noProof/>
                <w:lang w:val="en-US"/>
              </w:rPr>
              <w:t>a-t-tiǧā</w:t>
            </w:r>
            <w:r w:rsidR="001045A9">
              <w:rPr>
                <w:noProof/>
                <w:lang w:val="en-US"/>
              </w:rPr>
              <w:t>ṛ</w:t>
            </w:r>
            <w:r w:rsidRPr="00C91761">
              <w:rPr>
                <w:noProof/>
                <w:lang w:val="en-US"/>
              </w:rPr>
              <w:t xml:space="preserve">a, yōmin w rāyiḥ </w:t>
            </w:r>
            <w:r w:rsidR="00D7289A">
              <w:rPr>
                <w:noProof/>
                <w:lang w:val="en-US"/>
              </w:rPr>
              <w:t>ˁ</w:t>
            </w:r>
            <w:r w:rsidRPr="00C91761">
              <w:rPr>
                <w:noProof/>
                <w:lang w:val="en-US"/>
              </w:rPr>
              <w:t>a-t-tiǧ</w:t>
            </w:r>
            <w:r w:rsidR="008A661C">
              <w:rPr>
                <w:noProof/>
                <w:lang w:val="en-US"/>
              </w:rPr>
              <w:t>ā</w:t>
            </w:r>
            <w:r w:rsidR="001045A9">
              <w:rPr>
                <w:noProof/>
                <w:lang w:val="en-US"/>
              </w:rPr>
              <w:t>ṛ</w:t>
            </w:r>
            <w:r w:rsidR="008A661C">
              <w:rPr>
                <w:noProof/>
                <w:lang w:val="en-US"/>
              </w:rPr>
              <w:t xml:space="preserve">a </w:t>
            </w:r>
            <w:r w:rsidR="00D7289A">
              <w:rPr>
                <w:noProof/>
                <w:lang w:val="en-US"/>
              </w:rPr>
              <w:t>ˁ</w:t>
            </w:r>
            <w:r w:rsidRPr="00C91761">
              <w:rPr>
                <w:noProof/>
                <w:lang w:val="en-US"/>
              </w:rPr>
              <w:t>a-l-Yaman,</w:t>
            </w:r>
            <w:r w:rsidR="008A661C" w:rsidRPr="00C91761">
              <w:rPr>
                <w:noProof/>
                <w:lang w:val="en-US"/>
              </w:rPr>
              <w:t xml:space="preserve"> yōmin w rāyiḥ </w:t>
            </w:r>
            <w:r w:rsidR="00D7289A">
              <w:rPr>
                <w:noProof/>
                <w:lang w:val="en-US"/>
              </w:rPr>
              <w:t>ˁ</w:t>
            </w:r>
            <w:r w:rsidR="008A661C" w:rsidRPr="00C91761">
              <w:rPr>
                <w:noProof/>
                <w:lang w:val="en-US"/>
              </w:rPr>
              <w:t>a-t-tiǧ</w:t>
            </w:r>
            <w:r w:rsidR="008A661C">
              <w:rPr>
                <w:noProof/>
                <w:lang w:val="en-US"/>
              </w:rPr>
              <w:t>ā</w:t>
            </w:r>
            <w:r w:rsidR="001045A9">
              <w:rPr>
                <w:noProof/>
                <w:lang w:val="en-US"/>
              </w:rPr>
              <w:t>ṛ</w:t>
            </w:r>
            <w:r w:rsidR="008A661C">
              <w:rPr>
                <w:noProof/>
                <w:lang w:val="en-US"/>
              </w:rPr>
              <w:t xml:space="preserve">a </w:t>
            </w:r>
            <w:r w:rsidR="00D7289A">
              <w:rPr>
                <w:noProof/>
                <w:lang w:val="en-US"/>
              </w:rPr>
              <w:t>ˁ</w:t>
            </w:r>
            <w:r w:rsidR="008A661C" w:rsidRPr="00C91761">
              <w:rPr>
                <w:noProof/>
                <w:lang w:val="en-US"/>
              </w:rPr>
              <w:t>a-l-Yaman</w:t>
            </w:r>
            <w:r w:rsidRPr="00C91761">
              <w:rPr>
                <w:noProof/>
                <w:lang w:val="en-US"/>
              </w:rPr>
              <w:t xml:space="preserve"> al-g</w:t>
            </w:r>
            <w:r w:rsidR="008A661C">
              <w:rPr>
                <w:noProof/>
                <w:lang w:val="en-US"/>
              </w:rPr>
              <w:t>ā</w:t>
            </w:r>
            <w:r w:rsidRPr="00C91761">
              <w:rPr>
                <w:noProof/>
                <w:lang w:val="en-US"/>
              </w:rPr>
              <w:t>miyye txarab tink</w:t>
            </w:r>
            <w:r w:rsidR="001045A9">
              <w:rPr>
                <w:noProof/>
                <w:lang w:val="en-US"/>
              </w:rPr>
              <w:t>a</w:t>
            </w:r>
            <w:r w:rsidRPr="00C91761">
              <w:rPr>
                <w:noProof/>
                <w:lang w:val="en-US"/>
              </w:rPr>
              <w:t>sir</w:t>
            </w:r>
            <w:r w:rsidR="008A661C">
              <w:rPr>
                <w:noProof/>
                <w:lang w:val="en-US"/>
              </w:rPr>
              <w:t>.</w:t>
            </w:r>
            <w:r w:rsidRPr="00C91761">
              <w:rPr>
                <w:noProof/>
                <w:lang w:val="en-US"/>
              </w:rPr>
              <w:t xml:space="preserve"> </w:t>
            </w:r>
          </w:p>
        </w:tc>
        <w:tc>
          <w:tcPr>
            <w:tcW w:w="4253" w:type="dxa"/>
          </w:tcPr>
          <w:p w:rsidR="00C15920" w:rsidRPr="00155094" w:rsidRDefault="008A661C" w:rsidP="001045A9">
            <w:pPr>
              <w:rPr>
                <w:lang w:val="en-US"/>
              </w:rPr>
            </w:pPr>
            <w:r>
              <w:rPr>
                <w:lang w:val="en-US"/>
              </w:rPr>
              <w:t>Once</w:t>
            </w:r>
            <w:r w:rsidR="001045A9">
              <w:rPr>
                <w:lang w:val="en-US"/>
              </w:rPr>
              <w:t xml:space="preserve"> there was one who</w:t>
            </w:r>
            <w:r>
              <w:rPr>
                <w:lang w:val="en-US"/>
              </w:rPr>
              <w:t xml:space="preserve"> went to the military service, they go to the military service. When he went to the military service – no, he went for business! He went for business to Yemen. When he went for business to Yemen the ship broke (and sunk).</w:t>
            </w:r>
          </w:p>
        </w:tc>
      </w:tr>
      <w:tr w:rsidR="00C15920" w:rsidRPr="00926365" w:rsidTr="00C15920">
        <w:tc>
          <w:tcPr>
            <w:tcW w:w="567" w:type="dxa"/>
          </w:tcPr>
          <w:p w:rsidR="00C15920" w:rsidRDefault="008A661C" w:rsidP="00A10078">
            <w:pPr>
              <w:rPr>
                <w:lang w:val="en-US"/>
              </w:rPr>
            </w:pPr>
            <w:r>
              <w:rPr>
                <w:lang w:val="en-US"/>
              </w:rPr>
              <w:t>3.44</w:t>
            </w:r>
          </w:p>
        </w:tc>
        <w:tc>
          <w:tcPr>
            <w:tcW w:w="4253" w:type="dxa"/>
          </w:tcPr>
          <w:p w:rsidR="00C15920" w:rsidRPr="00C91761" w:rsidRDefault="008A661C" w:rsidP="001045A9">
            <w:pPr>
              <w:rPr>
                <w:noProof/>
                <w:lang w:val="en-US"/>
              </w:rPr>
            </w:pPr>
            <w:r w:rsidRPr="00C91761">
              <w:rPr>
                <w:noProof/>
                <w:lang w:val="en-US"/>
              </w:rPr>
              <w:t xml:space="preserve">yirga w </w:t>
            </w:r>
            <w:r w:rsidR="00D7289A">
              <w:rPr>
                <w:noProof/>
                <w:lang w:val="en-US"/>
              </w:rPr>
              <w:t>ˁ</w:t>
            </w:r>
            <w:r w:rsidRPr="00C91761">
              <w:rPr>
                <w:noProof/>
                <w:lang w:val="en-US"/>
              </w:rPr>
              <w:t xml:space="preserve">ala </w:t>
            </w:r>
            <w:r w:rsidRPr="001045A9">
              <w:t>xš</w:t>
            </w:r>
            <w:r w:rsidR="001045A9" w:rsidRPr="001045A9">
              <w:t>ē</w:t>
            </w:r>
            <w:r w:rsidRPr="001045A9">
              <w:t>b</w:t>
            </w:r>
            <w:r w:rsidR="001045A9" w:rsidRPr="001045A9">
              <w:t>e</w:t>
            </w:r>
            <w:r w:rsidR="001045A9">
              <w:rPr>
                <w:rStyle w:val="Funotenzeichen"/>
              </w:rPr>
              <w:footnoteReference w:id="35"/>
            </w:r>
            <w:r w:rsidRPr="00C91761">
              <w:rPr>
                <w:noProof/>
                <w:lang w:val="en-US"/>
              </w:rPr>
              <w:t xml:space="preserve"> w </w:t>
            </w:r>
            <w:r w:rsidR="00D7289A">
              <w:rPr>
                <w:noProof/>
                <w:lang w:val="en-US"/>
              </w:rPr>
              <w:t>ˁ</w:t>
            </w:r>
            <w:r w:rsidRPr="00C91761">
              <w:rPr>
                <w:noProof/>
                <w:lang w:val="en-US"/>
              </w:rPr>
              <w:t xml:space="preserve">ala xšibe tāxḏu </w:t>
            </w:r>
            <w:r>
              <w:rPr>
                <w:noProof/>
                <w:lang w:val="en-US"/>
              </w:rPr>
              <w:t>ǧ</w:t>
            </w:r>
            <w:r w:rsidRPr="00C91761">
              <w:rPr>
                <w:noProof/>
                <w:lang w:val="en-US"/>
              </w:rPr>
              <w:t xml:space="preserve">ǧību b-al-baḥar </w:t>
            </w:r>
            <w:r w:rsidR="00D7289A">
              <w:rPr>
                <w:noProof/>
                <w:lang w:val="en-US"/>
              </w:rPr>
              <w:t>ˁ</w:t>
            </w:r>
            <w:r w:rsidR="00C15920" w:rsidRPr="00C91761">
              <w:rPr>
                <w:noProof/>
                <w:lang w:val="en-US"/>
              </w:rPr>
              <w:t xml:space="preserve">ala ḥarf aǧ-ǧazṛa, yḏ̣all </w:t>
            </w:r>
            <w:r>
              <w:rPr>
                <w:noProof/>
                <w:lang w:val="en-US"/>
              </w:rPr>
              <w:t>ᵊ</w:t>
            </w:r>
            <w:r w:rsidR="001045A9">
              <w:rPr>
                <w:noProof/>
                <w:lang w:val="en-US"/>
              </w:rPr>
              <w:t>b-gaḷ</w:t>
            </w:r>
            <w:r w:rsidR="00C15920" w:rsidRPr="00C91761">
              <w:rPr>
                <w:noProof/>
                <w:lang w:val="en-US"/>
              </w:rPr>
              <w:t xml:space="preserve">b aǧ-ǧazra </w:t>
            </w:r>
            <w:r>
              <w:rPr>
                <w:noProof/>
                <w:lang w:val="en-US"/>
              </w:rPr>
              <w:t xml:space="preserve">yōmin </w:t>
            </w:r>
            <w:r w:rsidR="00C15920" w:rsidRPr="00C91761">
              <w:rPr>
                <w:noProof/>
                <w:lang w:val="en-US"/>
              </w:rPr>
              <w:t>ydaḥḥiǧ la-ḥōlu la-ḥawalē mn-ahal Ḥarrān</w:t>
            </w:r>
            <w:r>
              <w:rPr>
                <w:noProof/>
                <w:lang w:val="en-US"/>
              </w:rPr>
              <w:t>.</w:t>
            </w:r>
            <w:r w:rsidR="00C15920" w:rsidRPr="00C91761">
              <w:rPr>
                <w:noProof/>
                <w:lang w:val="en-US"/>
              </w:rPr>
              <w:t xml:space="preserve"> ydaḥḥiǧ mā ḥōlu mā ḥawalē ydaḥḥiǧ ǧāmi</w:t>
            </w:r>
            <w:r w:rsidR="00D7289A">
              <w:rPr>
                <w:noProof/>
                <w:lang w:val="en-US"/>
              </w:rPr>
              <w:t>ˁ</w:t>
            </w:r>
            <w:r w:rsidR="00C15920" w:rsidRPr="00C91761">
              <w:rPr>
                <w:noProof/>
                <w:lang w:val="en-US"/>
              </w:rPr>
              <w:t xml:space="preserve"> bi</w:t>
            </w:r>
            <w:r w:rsidR="00D7289A">
              <w:rPr>
                <w:noProof/>
                <w:lang w:val="en-US"/>
              </w:rPr>
              <w:t>ˁ</w:t>
            </w:r>
            <w:r w:rsidR="00C15920" w:rsidRPr="00C91761">
              <w:rPr>
                <w:noProof/>
                <w:lang w:val="en-US"/>
              </w:rPr>
              <w:t>īd.</w:t>
            </w:r>
          </w:p>
        </w:tc>
        <w:tc>
          <w:tcPr>
            <w:tcW w:w="4253" w:type="dxa"/>
          </w:tcPr>
          <w:p w:rsidR="00C15920" w:rsidRPr="00155094" w:rsidRDefault="008A661C" w:rsidP="00991719">
            <w:pPr>
              <w:rPr>
                <w:lang w:val="en-US"/>
              </w:rPr>
            </w:pPr>
            <w:r>
              <w:rPr>
                <w:lang w:val="en-US"/>
              </w:rPr>
              <w:t xml:space="preserve">He climbed on a </w:t>
            </w:r>
            <w:r w:rsidR="001045A9">
              <w:rPr>
                <w:lang w:val="en-US"/>
              </w:rPr>
              <w:t xml:space="preserve">small </w:t>
            </w:r>
            <w:r>
              <w:rPr>
                <w:lang w:val="en-US"/>
              </w:rPr>
              <w:t xml:space="preserve">piece of wood which took him out on the sea and then to coast of an island. He stayed in the middle of the island and looked around (to find) people from </w:t>
            </w:r>
            <w:r w:rsidR="00991719">
              <w:rPr>
                <w:lang w:val="en-US"/>
              </w:rPr>
              <w:t>H</w:t>
            </w:r>
            <w:r>
              <w:rPr>
                <w:lang w:val="en-US"/>
              </w:rPr>
              <w:t>arran. He looked at what was around him and saw a mosque far away.</w:t>
            </w:r>
          </w:p>
        </w:tc>
      </w:tr>
      <w:tr w:rsidR="00C15920" w:rsidRPr="00926365" w:rsidTr="00C15920">
        <w:tc>
          <w:tcPr>
            <w:tcW w:w="567" w:type="dxa"/>
          </w:tcPr>
          <w:p w:rsidR="00C15920" w:rsidRDefault="008A661C" w:rsidP="00A10078">
            <w:pPr>
              <w:rPr>
                <w:lang w:val="en-US"/>
              </w:rPr>
            </w:pPr>
            <w:r>
              <w:rPr>
                <w:lang w:val="en-US"/>
              </w:rPr>
              <w:t>3.59</w:t>
            </w:r>
          </w:p>
        </w:tc>
        <w:tc>
          <w:tcPr>
            <w:tcW w:w="4253" w:type="dxa"/>
          </w:tcPr>
          <w:p w:rsidR="00C15920" w:rsidRPr="00C91761" w:rsidRDefault="00C15920" w:rsidP="00692F76">
            <w:pPr>
              <w:rPr>
                <w:noProof/>
                <w:lang w:val="en-US"/>
              </w:rPr>
            </w:pPr>
            <w:r w:rsidRPr="00C91761">
              <w:rPr>
                <w:noProof/>
                <w:lang w:val="en-US"/>
              </w:rPr>
              <w:t xml:space="preserve">yōmin yrūḥ </w:t>
            </w:r>
            <w:r w:rsidR="00D7289A">
              <w:rPr>
                <w:noProof/>
                <w:lang w:val="en-US"/>
              </w:rPr>
              <w:t>ˁ</w:t>
            </w:r>
            <w:r w:rsidRPr="00C91761">
              <w:rPr>
                <w:noProof/>
                <w:lang w:val="en-US"/>
              </w:rPr>
              <w:t xml:space="preserve">a-l-biyāḏ̣a yimši </w:t>
            </w:r>
            <w:r w:rsidR="00692F76">
              <w:rPr>
                <w:noProof/>
                <w:lang w:val="en-US"/>
              </w:rPr>
              <w:t xml:space="preserve">w yiǧi </w:t>
            </w:r>
            <w:r w:rsidRPr="00C91761">
              <w:rPr>
                <w:noProof/>
                <w:lang w:val="en-US"/>
              </w:rPr>
              <w:t>la-ǧāmi</w:t>
            </w:r>
            <w:r w:rsidR="00D7289A">
              <w:rPr>
                <w:noProof/>
                <w:lang w:val="en-US"/>
              </w:rPr>
              <w:t>ˁ</w:t>
            </w:r>
            <w:r w:rsidRPr="00C91761">
              <w:rPr>
                <w:noProof/>
                <w:lang w:val="en-US"/>
              </w:rPr>
              <w:t xml:space="preserve"> </w:t>
            </w:r>
            <w:r w:rsidR="00D7289A">
              <w:rPr>
                <w:noProof/>
                <w:lang w:val="en-US"/>
              </w:rPr>
              <w:t>ˁ</w:t>
            </w:r>
            <w:r w:rsidRPr="00C91761">
              <w:rPr>
                <w:noProof/>
                <w:lang w:val="en-US"/>
              </w:rPr>
              <w:t>ind aǧ-ǧāmi</w:t>
            </w:r>
            <w:r w:rsidR="00D7289A">
              <w:rPr>
                <w:noProof/>
                <w:lang w:val="en-US"/>
              </w:rPr>
              <w:t>ˁ</w:t>
            </w:r>
            <w:r w:rsidRPr="00C91761">
              <w:rPr>
                <w:noProof/>
                <w:lang w:val="en-US"/>
              </w:rPr>
              <w:t xml:space="preserve">, </w:t>
            </w:r>
            <w:r w:rsidR="00D7289A">
              <w:rPr>
                <w:noProof/>
                <w:lang w:val="en-US"/>
              </w:rPr>
              <w:t>ˀ</w:t>
            </w:r>
            <w:r w:rsidRPr="00C91761">
              <w:rPr>
                <w:noProof/>
                <w:lang w:val="en-US"/>
              </w:rPr>
              <w:t>aǧ-ǧāmi</w:t>
            </w:r>
            <w:r w:rsidR="00D7289A">
              <w:rPr>
                <w:noProof/>
                <w:lang w:val="en-US"/>
              </w:rPr>
              <w:t>ˁ</w:t>
            </w:r>
            <w:r w:rsidR="00692F76">
              <w:rPr>
                <w:noProof/>
                <w:lang w:val="en-US"/>
              </w:rPr>
              <w:t>,</w:t>
            </w:r>
            <w:r w:rsidRPr="00C91761">
              <w:rPr>
                <w:noProof/>
                <w:lang w:val="en-US"/>
              </w:rPr>
              <w:t xml:space="preserve"> </w:t>
            </w:r>
            <w:r w:rsidR="00D7289A">
              <w:rPr>
                <w:noProof/>
                <w:lang w:val="en-US"/>
              </w:rPr>
              <w:t>ˀ</w:t>
            </w:r>
            <w:r w:rsidRPr="00C91761">
              <w:rPr>
                <w:noProof/>
                <w:lang w:val="en-US"/>
              </w:rPr>
              <w:t xml:space="preserve">inhum ǧāyīn </w:t>
            </w:r>
            <w:r>
              <w:rPr>
                <w:noProof/>
                <w:lang w:val="de-AT"/>
              </w:rPr>
              <w:t>ᵊ</w:t>
            </w:r>
            <w:r w:rsidRPr="00C91761">
              <w:rPr>
                <w:noProof/>
                <w:lang w:val="en-US"/>
              </w:rPr>
              <w:t>mṣally</w:t>
            </w:r>
            <w:r w:rsidR="00692F76">
              <w:rPr>
                <w:noProof/>
                <w:lang w:val="en-US"/>
              </w:rPr>
              <w:t>īn</w:t>
            </w:r>
            <w:r w:rsidRPr="00C91761">
              <w:rPr>
                <w:noProof/>
                <w:lang w:val="en-US"/>
              </w:rPr>
              <w:t xml:space="preserve">. </w:t>
            </w:r>
            <w:r w:rsidR="00D7289A">
              <w:rPr>
                <w:noProof/>
                <w:lang w:val="en-US"/>
              </w:rPr>
              <w:t>ˀ</w:t>
            </w:r>
            <w:r w:rsidRPr="00C91761">
              <w:rPr>
                <w:noProof/>
                <w:lang w:val="en-US"/>
              </w:rPr>
              <w:t>al yiǧūn b-aǧ-ǧāmi</w:t>
            </w:r>
            <w:r w:rsidR="00D7289A">
              <w:rPr>
                <w:noProof/>
                <w:lang w:val="en-US"/>
              </w:rPr>
              <w:t>ˁ</w:t>
            </w:r>
            <w:r w:rsidRPr="00C91761">
              <w:rPr>
                <w:noProof/>
                <w:lang w:val="en-US"/>
              </w:rPr>
              <w:t xml:space="preserve"> yṣallūn tiǧi </w:t>
            </w:r>
            <w:r w:rsidR="00692F76">
              <w:rPr>
                <w:noProof/>
                <w:lang w:val="en-US"/>
              </w:rPr>
              <w:t>a</w:t>
            </w:r>
            <w:r w:rsidRPr="00C91761">
              <w:rPr>
                <w:noProof/>
                <w:lang w:val="en-US"/>
              </w:rPr>
              <w:t xml:space="preserve">l-malāyka, </w:t>
            </w:r>
            <w:r w:rsidR="00692F76">
              <w:rPr>
                <w:noProof/>
                <w:lang w:val="en-US"/>
              </w:rPr>
              <w:t>ᵊṣ</w:t>
            </w:r>
            <w:r w:rsidRPr="00C91761">
              <w:rPr>
                <w:noProof/>
                <w:lang w:val="en-US"/>
              </w:rPr>
              <w:t>ṣalli b-aǧ-ǧāmi</w:t>
            </w:r>
            <w:r w:rsidR="00D7289A">
              <w:rPr>
                <w:noProof/>
                <w:lang w:val="en-US"/>
              </w:rPr>
              <w:t>ˁ</w:t>
            </w:r>
            <w:r w:rsidR="00692F76">
              <w:rPr>
                <w:noProof/>
                <w:lang w:val="en-US"/>
              </w:rPr>
              <w:t>.</w:t>
            </w:r>
            <w:r w:rsidRPr="00C91761">
              <w:rPr>
                <w:noProof/>
                <w:lang w:val="en-US"/>
              </w:rPr>
              <w:t xml:space="preserve"> </w:t>
            </w:r>
          </w:p>
        </w:tc>
        <w:tc>
          <w:tcPr>
            <w:tcW w:w="4253" w:type="dxa"/>
          </w:tcPr>
          <w:p w:rsidR="00C15920" w:rsidRPr="00155094" w:rsidRDefault="00F90EE6" w:rsidP="00A10078">
            <w:pPr>
              <w:rPr>
                <w:lang w:val="en-US"/>
              </w:rPr>
            </w:pPr>
            <w:r>
              <w:rPr>
                <w:lang w:val="en-US"/>
              </w:rPr>
              <w:t>When he went (in the direction of) the white (building) he cam to the mosque. The mosque where people were praying. Those who had come to the mosque were praying and (also) the angels had come to pray in the mosque.</w:t>
            </w:r>
          </w:p>
        </w:tc>
      </w:tr>
      <w:tr w:rsidR="00C15920" w:rsidRPr="00926365" w:rsidTr="00C15920">
        <w:tc>
          <w:tcPr>
            <w:tcW w:w="567" w:type="dxa"/>
          </w:tcPr>
          <w:p w:rsidR="00C15920" w:rsidRPr="00692F76" w:rsidRDefault="00692F76" w:rsidP="00A10078">
            <w:r>
              <w:t>4.10</w:t>
            </w:r>
          </w:p>
        </w:tc>
        <w:tc>
          <w:tcPr>
            <w:tcW w:w="4253" w:type="dxa"/>
          </w:tcPr>
          <w:p w:rsidR="00C15920" w:rsidRPr="00C91761" w:rsidRDefault="00692F76" w:rsidP="001045A9">
            <w:pPr>
              <w:rPr>
                <w:noProof/>
                <w:lang w:val="en-US"/>
              </w:rPr>
            </w:pPr>
            <w:r w:rsidRPr="00C91761">
              <w:rPr>
                <w:noProof/>
                <w:lang w:val="en-US"/>
              </w:rPr>
              <w:t>w gāylī-lu</w:t>
            </w:r>
            <w:r w:rsidR="00F90EE6">
              <w:rPr>
                <w:noProof/>
                <w:lang w:val="en-US"/>
              </w:rPr>
              <w:t>,</w:t>
            </w:r>
            <w:r>
              <w:rPr>
                <w:noProof/>
                <w:lang w:val="en-US"/>
              </w:rPr>
              <w:t xml:space="preserve"> “</w:t>
            </w:r>
            <w:r w:rsidR="00D7289A">
              <w:rPr>
                <w:noProof/>
                <w:lang w:val="en-US"/>
              </w:rPr>
              <w:t>ˀ</w:t>
            </w:r>
            <w:r w:rsidR="00C15920" w:rsidRPr="00C91761">
              <w:rPr>
                <w:noProof/>
                <w:lang w:val="en-US"/>
              </w:rPr>
              <w:t>inte</w:t>
            </w:r>
            <w:r>
              <w:rPr>
                <w:noProof/>
                <w:lang w:val="en-US"/>
              </w:rPr>
              <w:t xml:space="preserve"> mīn</w:t>
            </w:r>
            <w:r w:rsidR="00C15920" w:rsidRPr="00C91761">
              <w:rPr>
                <w:noProof/>
                <w:lang w:val="en-US"/>
              </w:rPr>
              <w:t xml:space="preserve"> w mnēn ǧīt?</w:t>
            </w:r>
            <w:r>
              <w:rPr>
                <w:noProof/>
                <w:lang w:val="en-US"/>
              </w:rPr>
              <w:t>”</w:t>
            </w:r>
            <w:r w:rsidR="00C15920" w:rsidRPr="00C91761">
              <w:rPr>
                <w:noProof/>
                <w:lang w:val="en-US"/>
              </w:rPr>
              <w:t xml:space="preserve"> gāyil, </w:t>
            </w:r>
            <w:r w:rsidR="00F90EE6">
              <w:rPr>
                <w:noProof/>
                <w:lang w:val="en-US"/>
              </w:rPr>
              <w:t>“</w:t>
            </w:r>
            <w:r w:rsidR="00C15920" w:rsidRPr="00C91761">
              <w:rPr>
                <w:noProof/>
                <w:lang w:val="en-US"/>
              </w:rPr>
              <w:t xml:space="preserve">āni ǧīt </w:t>
            </w:r>
            <w:r w:rsidR="00D7289A">
              <w:rPr>
                <w:noProof/>
                <w:lang w:val="en-US"/>
              </w:rPr>
              <w:t>ˁ</w:t>
            </w:r>
            <w:r w:rsidR="00C15920" w:rsidRPr="00C91761">
              <w:rPr>
                <w:noProof/>
                <w:lang w:val="en-US"/>
              </w:rPr>
              <w:t xml:space="preserve">ala </w:t>
            </w:r>
            <w:r w:rsidR="001045A9">
              <w:rPr>
                <w:noProof/>
                <w:lang w:val="en-US"/>
              </w:rPr>
              <w:t>[l-]</w:t>
            </w:r>
            <w:r w:rsidR="00C15920" w:rsidRPr="00C91761">
              <w:rPr>
                <w:noProof/>
                <w:lang w:val="en-US"/>
              </w:rPr>
              <w:t xml:space="preserve">Yaman </w:t>
            </w:r>
            <w:r w:rsidR="00D7289A">
              <w:rPr>
                <w:noProof/>
                <w:lang w:val="en-US"/>
              </w:rPr>
              <w:t>ˁ</w:t>
            </w:r>
            <w:r w:rsidR="00C15920" w:rsidRPr="00C91761">
              <w:rPr>
                <w:noProof/>
                <w:lang w:val="en-US"/>
              </w:rPr>
              <w:t>a-t-tiǧā</w:t>
            </w:r>
            <w:r w:rsidR="001045A9">
              <w:rPr>
                <w:noProof/>
                <w:lang w:val="en-US"/>
              </w:rPr>
              <w:t>ṛ</w:t>
            </w:r>
            <w:r w:rsidR="00C15920" w:rsidRPr="00C91761">
              <w:rPr>
                <w:noProof/>
                <w:lang w:val="en-US"/>
              </w:rPr>
              <w:t>a w-al-g</w:t>
            </w:r>
            <w:r w:rsidR="00F90EE6">
              <w:rPr>
                <w:noProof/>
                <w:lang w:val="en-US"/>
              </w:rPr>
              <w:t>ā</w:t>
            </w:r>
            <w:r w:rsidR="00C15920" w:rsidRPr="00C91761">
              <w:rPr>
                <w:noProof/>
                <w:lang w:val="en-US"/>
              </w:rPr>
              <w:t>mi</w:t>
            </w:r>
            <w:r w:rsidR="00F90EE6">
              <w:rPr>
                <w:noProof/>
                <w:lang w:val="en-US"/>
              </w:rPr>
              <w:t>yye</w:t>
            </w:r>
            <w:r w:rsidR="00C15920" w:rsidRPr="00C91761">
              <w:rPr>
                <w:noProof/>
                <w:lang w:val="en-US"/>
              </w:rPr>
              <w:t xml:space="preserve"> nkasrat w xirbat w-al-</w:t>
            </w:r>
            <w:r w:rsidR="001045A9" w:rsidRPr="001045A9">
              <w:t>ᵊ</w:t>
            </w:r>
            <w:r w:rsidR="00C15920" w:rsidRPr="00C91761">
              <w:rPr>
                <w:noProof/>
                <w:lang w:val="en-US"/>
              </w:rPr>
              <w:t>xš</w:t>
            </w:r>
            <w:r w:rsidR="001045A9">
              <w:rPr>
                <w:noProof/>
                <w:lang w:val="en-US"/>
              </w:rPr>
              <w:t>ē</w:t>
            </w:r>
            <w:r w:rsidR="00C15920" w:rsidRPr="00C91761">
              <w:rPr>
                <w:noProof/>
                <w:lang w:val="en-US"/>
              </w:rPr>
              <w:t xml:space="preserve">be ǧābatni </w:t>
            </w:r>
            <w:r w:rsidR="00D7289A">
              <w:rPr>
                <w:noProof/>
                <w:lang w:val="en-US"/>
              </w:rPr>
              <w:t>ˁ</w:t>
            </w:r>
            <w:r w:rsidR="00C15920" w:rsidRPr="00C91761">
              <w:rPr>
                <w:noProof/>
                <w:lang w:val="en-US"/>
              </w:rPr>
              <w:t>ala ḥarf aǧ-ǧaz</w:t>
            </w:r>
            <w:r w:rsidR="00F90EE6">
              <w:rPr>
                <w:noProof/>
                <w:lang w:val="en-US"/>
              </w:rPr>
              <w:t>ṛ</w:t>
            </w:r>
            <w:r w:rsidR="00C15920" w:rsidRPr="00C91761">
              <w:rPr>
                <w:noProof/>
                <w:lang w:val="en-US"/>
              </w:rPr>
              <w:t>a</w:t>
            </w:r>
            <w:r w:rsidR="00F90EE6">
              <w:rPr>
                <w:noProof/>
                <w:lang w:val="en-US"/>
              </w:rPr>
              <w:t>,</w:t>
            </w:r>
            <w:r w:rsidR="00C15920" w:rsidRPr="00C91761">
              <w:rPr>
                <w:noProof/>
                <w:lang w:val="en-US"/>
              </w:rPr>
              <w:t xml:space="preserve"> w daḥḥa</w:t>
            </w:r>
            <w:r w:rsidR="00F90EE6">
              <w:rPr>
                <w:noProof/>
                <w:lang w:val="en-US"/>
              </w:rPr>
              <w:t>g</w:t>
            </w:r>
            <w:r w:rsidR="00C15920" w:rsidRPr="00C91761">
              <w:rPr>
                <w:noProof/>
                <w:lang w:val="en-US"/>
              </w:rPr>
              <w:t>it hīčiḏ w šifit biyāḏ̣a ǧāmi</w:t>
            </w:r>
            <w:r w:rsidR="00D7289A">
              <w:rPr>
                <w:noProof/>
                <w:lang w:val="en-US"/>
              </w:rPr>
              <w:t>ˁ</w:t>
            </w:r>
            <w:r w:rsidR="00C15920" w:rsidRPr="00C91761">
              <w:rPr>
                <w:noProof/>
                <w:lang w:val="en-US"/>
              </w:rPr>
              <w:t xml:space="preserve"> w ǧīt </w:t>
            </w:r>
            <w:r w:rsidR="00D7289A">
              <w:rPr>
                <w:noProof/>
                <w:lang w:val="en-US"/>
              </w:rPr>
              <w:t>ˁ</w:t>
            </w:r>
            <w:r w:rsidR="00C15920" w:rsidRPr="00C91761">
              <w:rPr>
                <w:noProof/>
                <w:lang w:val="en-US"/>
              </w:rPr>
              <w:t>a-ǧ-ǧāmi</w:t>
            </w:r>
            <w:r w:rsidR="00D7289A">
              <w:rPr>
                <w:noProof/>
                <w:lang w:val="en-US"/>
              </w:rPr>
              <w:t>ˁ</w:t>
            </w:r>
            <w:r w:rsidR="00C15920" w:rsidRPr="00C91761">
              <w:rPr>
                <w:noProof/>
                <w:lang w:val="en-US"/>
              </w:rPr>
              <w:t>.</w:t>
            </w:r>
          </w:p>
        </w:tc>
        <w:tc>
          <w:tcPr>
            <w:tcW w:w="4253" w:type="dxa"/>
          </w:tcPr>
          <w:p w:rsidR="00C15920" w:rsidRPr="00155094" w:rsidRDefault="00F90EE6" w:rsidP="00F90EE6">
            <w:pPr>
              <w:rPr>
                <w:lang w:val="en-US"/>
              </w:rPr>
            </w:pPr>
            <w:r>
              <w:rPr>
                <w:lang w:val="en-US"/>
              </w:rPr>
              <w:t xml:space="preserve">They said to him, “Who are you and where </w:t>
            </w:r>
            <w:proofErr w:type="gramStart"/>
            <w:r>
              <w:rPr>
                <w:lang w:val="en-US"/>
              </w:rPr>
              <w:t>are you from</w:t>
            </w:r>
            <w:proofErr w:type="gramEnd"/>
            <w:r>
              <w:rPr>
                <w:lang w:val="en-US"/>
              </w:rPr>
              <w:t xml:space="preserve">?” He said, “I came to Yemen for business. My ship broke up and went into pieces. Lumbers brought </w:t>
            </w:r>
            <w:proofErr w:type="gramStart"/>
            <w:r>
              <w:rPr>
                <w:lang w:val="en-US"/>
              </w:rPr>
              <w:t>be</w:t>
            </w:r>
            <w:proofErr w:type="gramEnd"/>
            <w:r>
              <w:rPr>
                <w:lang w:val="en-US"/>
              </w:rPr>
              <w:t xml:space="preserve"> to the coast of the island and when I looked around I found something white, a mosque, and so I came to the mosque.”</w:t>
            </w:r>
          </w:p>
        </w:tc>
      </w:tr>
      <w:tr w:rsidR="00C15920" w:rsidRPr="00926365" w:rsidTr="00C15920">
        <w:tc>
          <w:tcPr>
            <w:tcW w:w="567" w:type="dxa"/>
          </w:tcPr>
          <w:p w:rsidR="00C15920" w:rsidRDefault="00C15920" w:rsidP="00A10078">
            <w:pPr>
              <w:rPr>
                <w:lang w:val="en-US"/>
              </w:rPr>
            </w:pPr>
          </w:p>
        </w:tc>
        <w:tc>
          <w:tcPr>
            <w:tcW w:w="4253" w:type="dxa"/>
          </w:tcPr>
          <w:p w:rsidR="00C15920" w:rsidRPr="00C91761" w:rsidRDefault="00C15920" w:rsidP="00A65A2A">
            <w:pPr>
              <w:rPr>
                <w:noProof/>
                <w:lang w:val="en-US"/>
              </w:rPr>
            </w:pPr>
            <w:r>
              <w:rPr>
                <w:noProof/>
                <w:lang w:val="en-US"/>
              </w:rPr>
              <w:t>gāyil</w:t>
            </w:r>
            <w:r w:rsidR="00A65A2A">
              <w:rPr>
                <w:noProof/>
                <w:lang w:val="en-US"/>
              </w:rPr>
              <w:t>,</w:t>
            </w:r>
            <w:r>
              <w:rPr>
                <w:noProof/>
                <w:lang w:val="en-US"/>
              </w:rPr>
              <w:t xml:space="preserve"> </w:t>
            </w:r>
            <w:r w:rsidR="00A65A2A">
              <w:rPr>
                <w:noProof/>
                <w:lang w:val="en-US"/>
              </w:rPr>
              <w:t>“ᵊ</w:t>
            </w:r>
            <w:r>
              <w:rPr>
                <w:noProof/>
                <w:lang w:val="en-US"/>
              </w:rPr>
              <w:t>nḏ̣all hēne b-aǧ-ǧāmi</w:t>
            </w:r>
            <w:r w:rsidR="00D7289A">
              <w:rPr>
                <w:noProof/>
                <w:lang w:val="en-US"/>
              </w:rPr>
              <w:t>ˁ</w:t>
            </w:r>
            <w:r w:rsidR="00A65A2A">
              <w:rPr>
                <w:noProof/>
                <w:lang w:val="en-US"/>
              </w:rPr>
              <w:t>.</w:t>
            </w:r>
            <w:r>
              <w:rPr>
                <w:noProof/>
                <w:lang w:val="en-US"/>
              </w:rPr>
              <w:t xml:space="preserve"> yiǧi </w:t>
            </w:r>
            <w:r w:rsidR="00D7289A">
              <w:rPr>
                <w:noProof/>
                <w:lang w:val="en-US"/>
              </w:rPr>
              <w:t>ˀ</w:t>
            </w:r>
            <w:r>
              <w:rPr>
                <w:noProof/>
                <w:lang w:val="en-US"/>
              </w:rPr>
              <w:t>imām al-ǧāmi</w:t>
            </w:r>
            <w:r w:rsidR="00D7289A">
              <w:rPr>
                <w:noProof/>
                <w:lang w:val="en-US"/>
              </w:rPr>
              <w:t>ˁ</w:t>
            </w:r>
            <w:r>
              <w:rPr>
                <w:noProof/>
                <w:lang w:val="en-US"/>
              </w:rPr>
              <w:t xml:space="preserve">, </w:t>
            </w:r>
            <w:r w:rsidR="00D7289A">
              <w:rPr>
                <w:noProof/>
                <w:lang w:val="en-US"/>
              </w:rPr>
              <w:t>ˀ</w:t>
            </w:r>
            <w:r>
              <w:rPr>
                <w:noProof/>
                <w:lang w:val="en-US"/>
              </w:rPr>
              <w:t xml:space="preserve">al-xōǧe. maḥḥad yāxḏak </w:t>
            </w:r>
            <w:r w:rsidR="00D7289A">
              <w:rPr>
                <w:noProof/>
                <w:lang w:val="en-US"/>
              </w:rPr>
              <w:t>ˁ</w:t>
            </w:r>
            <w:r>
              <w:rPr>
                <w:noProof/>
                <w:lang w:val="en-US"/>
              </w:rPr>
              <w:t xml:space="preserve">ala Ḥarrān </w:t>
            </w:r>
            <w:r w:rsidR="00A65A2A">
              <w:rPr>
                <w:noProof/>
                <w:lang w:val="en-US"/>
              </w:rPr>
              <w:t xml:space="preserve">alla </w:t>
            </w:r>
            <w:r>
              <w:rPr>
                <w:noProof/>
                <w:lang w:val="en-US"/>
              </w:rPr>
              <w:t>l-xōǧe ḏāk.</w:t>
            </w:r>
            <w:r w:rsidR="00A65A2A">
              <w:rPr>
                <w:noProof/>
                <w:lang w:val="en-US"/>
              </w:rPr>
              <w:t>”</w:t>
            </w:r>
            <w:r>
              <w:rPr>
                <w:noProof/>
                <w:lang w:val="en-US"/>
              </w:rPr>
              <w:t xml:space="preserve"> yōminnu ǧa</w:t>
            </w:r>
            <w:r w:rsidR="00D7289A">
              <w:rPr>
                <w:noProof/>
                <w:lang w:val="en-US"/>
              </w:rPr>
              <w:t>ˁ</w:t>
            </w:r>
            <w:r>
              <w:rPr>
                <w:noProof/>
                <w:lang w:val="en-US"/>
              </w:rPr>
              <w:t xml:space="preserve">ad </w:t>
            </w:r>
            <w:r w:rsidR="00A65A2A">
              <w:rPr>
                <w:noProof/>
                <w:lang w:val="en-US"/>
              </w:rPr>
              <w:t>ᵊ</w:t>
            </w:r>
            <w:r w:rsidR="001045A9">
              <w:rPr>
                <w:noProof/>
                <w:lang w:val="en-US"/>
              </w:rPr>
              <w:t>b-gaḷ</w:t>
            </w:r>
            <w:r>
              <w:rPr>
                <w:noProof/>
                <w:lang w:val="en-US"/>
              </w:rPr>
              <w:t>b aǧ-ǧāmi</w:t>
            </w:r>
            <w:r w:rsidR="00D7289A">
              <w:rPr>
                <w:noProof/>
                <w:lang w:val="en-US"/>
              </w:rPr>
              <w:t>ˁ</w:t>
            </w:r>
            <w:r>
              <w:rPr>
                <w:noProof/>
                <w:lang w:val="en-US"/>
              </w:rPr>
              <w:t xml:space="preserve"> ǧāy al-xōǧe.</w:t>
            </w:r>
          </w:p>
        </w:tc>
        <w:tc>
          <w:tcPr>
            <w:tcW w:w="4253" w:type="dxa"/>
          </w:tcPr>
          <w:p w:rsidR="00C15920" w:rsidRPr="00155094" w:rsidRDefault="00497351" w:rsidP="00991719">
            <w:pPr>
              <w:rPr>
                <w:lang w:val="en-US"/>
              </w:rPr>
            </w:pPr>
            <w:r>
              <w:rPr>
                <w:lang w:val="en-US"/>
              </w:rPr>
              <w:t xml:space="preserve">They said, “Let’s stay here in the mosque! The imam of the mosque will come and there is nobody except that imam who can bring you back to </w:t>
            </w:r>
            <w:r w:rsidR="00991719">
              <w:rPr>
                <w:lang w:val="en-US"/>
              </w:rPr>
              <w:t>Harra</w:t>
            </w:r>
            <w:r>
              <w:rPr>
                <w:lang w:val="en-US"/>
              </w:rPr>
              <w:t>n.” When he stayed in the mosque, the imam came.</w:t>
            </w:r>
          </w:p>
        </w:tc>
      </w:tr>
      <w:tr w:rsidR="00C15920" w:rsidRPr="00926365" w:rsidTr="00C15920">
        <w:tc>
          <w:tcPr>
            <w:tcW w:w="567" w:type="dxa"/>
          </w:tcPr>
          <w:p w:rsidR="00C15920" w:rsidRPr="00A65A2A" w:rsidRDefault="00A65A2A" w:rsidP="00A10078">
            <w:r>
              <w:t>4.36</w:t>
            </w:r>
          </w:p>
        </w:tc>
        <w:tc>
          <w:tcPr>
            <w:tcW w:w="4253" w:type="dxa"/>
          </w:tcPr>
          <w:p w:rsidR="00C15920" w:rsidRDefault="00C15920" w:rsidP="001045A9">
            <w:pPr>
              <w:rPr>
                <w:noProof/>
                <w:lang w:val="en-US"/>
              </w:rPr>
            </w:pPr>
            <w:proofErr w:type="gramStart"/>
            <w:r w:rsidRPr="001045A9">
              <w:t>yōmin</w:t>
            </w:r>
            <w:proofErr w:type="gramEnd"/>
            <w:r w:rsidR="00A65A2A" w:rsidRPr="001045A9">
              <w:t xml:space="preserve"> ᵊ</w:t>
            </w:r>
            <w:r w:rsidRPr="001045A9">
              <w:t>mdaḥḥiǧ</w:t>
            </w:r>
            <w:r w:rsidR="00A65A2A" w:rsidRPr="001045A9">
              <w:t>,</w:t>
            </w:r>
            <w:r w:rsidRPr="001045A9">
              <w:t xml:space="preserve"> </w:t>
            </w:r>
            <w:r w:rsidR="001045A9" w:rsidRPr="001045A9">
              <w:t>“</w:t>
            </w:r>
            <w:r w:rsidR="00D7289A">
              <w:t>ˀ</w:t>
            </w:r>
            <w:r w:rsidR="001045A9">
              <w:t>abū!</w:t>
            </w:r>
            <w:r w:rsidR="00A65A2A" w:rsidRPr="001045A9">
              <w:t xml:space="preserve"> </w:t>
            </w:r>
            <w:proofErr w:type="gramStart"/>
            <w:r w:rsidR="00A65A2A" w:rsidRPr="001045A9">
              <w:t>w</w:t>
            </w:r>
            <w:r w:rsidR="001045A9" w:rsidRPr="001045A9">
              <w:t>-</w:t>
            </w:r>
            <w:r w:rsidRPr="001045A9">
              <w:t>i</w:t>
            </w:r>
            <w:r w:rsidR="001045A9" w:rsidRPr="001045A9">
              <w:t>n</w:t>
            </w:r>
            <w:r w:rsidR="00A65A2A" w:rsidRPr="001045A9">
              <w:t>n</w:t>
            </w:r>
            <w:r w:rsidRPr="001045A9">
              <w:t>u</w:t>
            </w:r>
            <w:proofErr w:type="gramEnd"/>
            <w:r w:rsidRPr="001045A9">
              <w:t xml:space="preserve"> </w:t>
            </w:r>
            <w:r w:rsidR="00D7289A">
              <w:t>ˀ</w:t>
            </w:r>
            <w:r w:rsidRPr="001045A9">
              <w:t xml:space="preserve">al-faqīr </w:t>
            </w:r>
            <w:r>
              <w:rPr>
                <w:noProof/>
                <w:lang w:val="en-US"/>
              </w:rPr>
              <w:t xml:space="preserve">Yaḥya hēne </w:t>
            </w:r>
            <w:r w:rsidR="00D7289A">
              <w:rPr>
                <w:noProof/>
                <w:lang w:val="en-US"/>
              </w:rPr>
              <w:t>ˀ</w:t>
            </w:r>
            <w:r>
              <w:rPr>
                <w:noProof/>
                <w:lang w:val="en-US"/>
              </w:rPr>
              <w:t>al mā ydaḥḥǧū-lu</w:t>
            </w:r>
            <w:r w:rsidR="00A65A2A">
              <w:rPr>
                <w:noProof/>
                <w:lang w:val="en-US"/>
              </w:rPr>
              <w:t>.</w:t>
            </w:r>
            <w:r>
              <w:rPr>
                <w:noProof/>
                <w:lang w:val="en-US"/>
              </w:rPr>
              <w:t xml:space="preserve"> </w:t>
            </w:r>
            <w:r w:rsidR="00D7289A">
              <w:rPr>
                <w:noProof/>
                <w:lang w:val="en-US"/>
              </w:rPr>
              <w:t>ˀ</w:t>
            </w:r>
            <w:r>
              <w:rPr>
                <w:noProof/>
                <w:lang w:val="en-US"/>
              </w:rPr>
              <w:t>innu hāḏa xōǧt aǧ-ǧāmi</w:t>
            </w:r>
            <w:r w:rsidR="00D7289A">
              <w:rPr>
                <w:noProof/>
                <w:lang w:val="en-US"/>
              </w:rPr>
              <w:t>ˁ</w:t>
            </w:r>
            <w:r w:rsidR="001045A9">
              <w:rPr>
                <w:noProof/>
                <w:lang w:val="en-US"/>
              </w:rPr>
              <w:t>!”</w:t>
            </w:r>
            <w:r>
              <w:rPr>
                <w:noProof/>
                <w:lang w:val="en-US"/>
              </w:rPr>
              <w:t xml:space="preserve"> gāyim </w:t>
            </w:r>
            <w:r w:rsidR="00497351">
              <w:rPr>
                <w:noProof/>
                <w:lang w:val="en-US"/>
              </w:rPr>
              <w:t>ᵊ</w:t>
            </w:r>
            <w:r>
              <w:rPr>
                <w:noProof/>
                <w:lang w:val="en-US"/>
              </w:rPr>
              <w:t>mṣalli b-aǧ-</w:t>
            </w:r>
            <w:r w:rsidR="00DF5BB5">
              <w:rPr>
                <w:noProof/>
                <w:lang w:val="en-US"/>
              </w:rPr>
              <w:t>ǧ</w:t>
            </w:r>
            <w:r>
              <w:rPr>
                <w:noProof/>
                <w:lang w:val="en-US"/>
              </w:rPr>
              <w:t>imā</w:t>
            </w:r>
            <w:r w:rsidR="00D7289A">
              <w:rPr>
                <w:noProof/>
                <w:lang w:val="en-US"/>
              </w:rPr>
              <w:t>ˁ</w:t>
            </w:r>
            <w:r>
              <w:rPr>
                <w:noProof/>
                <w:lang w:val="en-US"/>
              </w:rPr>
              <w:t>a</w:t>
            </w:r>
            <w:r w:rsidR="00A65A2A">
              <w:rPr>
                <w:noProof/>
                <w:lang w:val="en-US"/>
              </w:rPr>
              <w:t>, yōmin ᵊmṣalli b-aǧ-ǧimā</w:t>
            </w:r>
            <w:r w:rsidR="00D7289A">
              <w:rPr>
                <w:noProof/>
                <w:lang w:val="en-US"/>
              </w:rPr>
              <w:t>ˁ</w:t>
            </w:r>
            <w:r w:rsidR="00A65A2A">
              <w:rPr>
                <w:noProof/>
                <w:lang w:val="en-US"/>
              </w:rPr>
              <w:t>a</w:t>
            </w:r>
            <w:r>
              <w:rPr>
                <w:noProof/>
                <w:lang w:val="en-US"/>
              </w:rPr>
              <w:t xml:space="preserve"> gāyim yrīd yrūḥ.</w:t>
            </w:r>
          </w:p>
        </w:tc>
        <w:tc>
          <w:tcPr>
            <w:tcW w:w="4253" w:type="dxa"/>
          </w:tcPr>
          <w:p w:rsidR="00C15920" w:rsidRPr="00155094" w:rsidRDefault="00497351" w:rsidP="001045A9">
            <w:pPr>
              <w:rPr>
                <w:lang w:val="en-US"/>
              </w:rPr>
            </w:pPr>
            <w:r w:rsidRPr="001045A9">
              <w:rPr>
                <w:lang w:val="en-US"/>
              </w:rPr>
              <w:t>When he looked</w:t>
            </w:r>
            <w:r w:rsidR="001045A9" w:rsidRPr="001045A9">
              <w:rPr>
                <w:lang w:val="en-US"/>
              </w:rPr>
              <w:t xml:space="preserve"> at him</w:t>
            </w:r>
            <w:r w:rsidRPr="001045A9">
              <w:rPr>
                <w:lang w:val="en-US"/>
              </w:rPr>
              <w:t xml:space="preserve">, </w:t>
            </w:r>
            <w:r w:rsidR="001045A9" w:rsidRPr="001045A9">
              <w:rPr>
                <w:lang w:val="en-US"/>
              </w:rPr>
              <w:t xml:space="preserve">(he said to himself), “Hey man, this is the strange Yaḥya at </w:t>
            </w:r>
            <w:proofErr w:type="gramStart"/>
            <w:r w:rsidR="001045A9" w:rsidRPr="001045A9">
              <w:rPr>
                <w:lang w:val="en-US"/>
              </w:rPr>
              <w:t>whom</w:t>
            </w:r>
            <w:proofErr w:type="gramEnd"/>
            <w:r w:rsidR="001045A9" w:rsidRPr="001045A9">
              <w:rPr>
                <w:lang w:val="en-US"/>
              </w:rPr>
              <w:t xml:space="preserve"> nobody looks here (at home). And </w:t>
            </w:r>
            <w:r w:rsidR="001045A9" w:rsidRPr="001045A9">
              <w:rPr>
                <w:i/>
                <w:lang w:val="en-US"/>
              </w:rPr>
              <w:t>he</w:t>
            </w:r>
            <w:r w:rsidR="001045A9" w:rsidRPr="001045A9">
              <w:rPr>
                <w:lang w:val="en-US"/>
              </w:rPr>
              <w:t xml:space="preserve"> is the imam of the mosque!”</w:t>
            </w:r>
            <w:r w:rsidR="00531643">
              <w:rPr>
                <w:color w:val="FF0000"/>
                <w:lang w:val="en-US"/>
              </w:rPr>
              <w:t xml:space="preserve"> </w:t>
            </w:r>
            <w:r w:rsidR="00531643" w:rsidRPr="00531643">
              <w:t xml:space="preserve">He started to pray with the community and when he had prayed with the community </w:t>
            </w:r>
            <w:r w:rsidRPr="00531643">
              <w:t>he wanted to go.</w:t>
            </w:r>
          </w:p>
        </w:tc>
      </w:tr>
      <w:tr w:rsidR="00C15920" w:rsidRPr="00926365" w:rsidTr="00C15920">
        <w:tc>
          <w:tcPr>
            <w:tcW w:w="567" w:type="dxa"/>
          </w:tcPr>
          <w:p w:rsidR="00C15920" w:rsidRDefault="00A65A2A" w:rsidP="00A10078">
            <w:pPr>
              <w:rPr>
                <w:lang w:val="en-US"/>
              </w:rPr>
            </w:pPr>
            <w:r>
              <w:rPr>
                <w:lang w:val="en-US"/>
              </w:rPr>
              <w:t>4.47</w:t>
            </w:r>
          </w:p>
        </w:tc>
        <w:tc>
          <w:tcPr>
            <w:tcW w:w="4253" w:type="dxa"/>
          </w:tcPr>
          <w:p w:rsidR="00C15920" w:rsidRPr="00DF5BB5" w:rsidRDefault="00C15920" w:rsidP="00A65A2A">
            <w:pPr>
              <w:rPr>
                <w:lang w:val="en-US"/>
              </w:rPr>
            </w:pPr>
            <w:r>
              <w:rPr>
                <w:noProof/>
                <w:lang w:val="en-US"/>
              </w:rPr>
              <w:t xml:space="preserve">yōmin </w:t>
            </w:r>
            <w:r w:rsidR="00A65A2A">
              <w:rPr>
                <w:noProof/>
                <w:lang w:val="en-US"/>
              </w:rPr>
              <w:t xml:space="preserve">w </w:t>
            </w:r>
            <w:r>
              <w:rPr>
                <w:noProof/>
                <w:lang w:val="en-US"/>
              </w:rPr>
              <w:t>yrīd yrū</w:t>
            </w:r>
            <w:r w:rsidR="00A65A2A">
              <w:rPr>
                <w:noProof/>
                <w:lang w:val="en-US"/>
              </w:rPr>
              <w:t>ḥ</w:t>
            </w:r>
            <w:r>
              <w:rPr>
                <w:noProof/>
                <w:lang w:val="en-US"/>
              </w:rPr>
              <w:t xml:space="preserve"> al-xō</w:t>
            </w:r>
            <w:r w:rsidR="00DF5BB5">
              <w:rPr>
                <w:noProof/>
                <w:lang w:val="en-US"/>
              </w:rPr>
              <w:t xml:space="preserve">ǧe hāḏa </w:t>
            </w:r>
            <w:r w:rsidR="00D7289A">
              <w:rPr>
                <w:noProof/>
                <w:lang w:val="en-US"/>
              </w:rPr>
              <w:t>ˀ</w:t>
            </w:r>
            <w:r w:rsidR="00DF5BB5">
              <w:rPr>
                <w:noProof/>
                <w:lang w:val="en-US"/>
              </w:rPr>
              <w:t>urkuḏ̣</w:t>
            </w:r>
            <w:r w:rsidR="001045A9">
              <w:rPr>
                <w:rStyle w:val="Funotenzeichen"/>
                <w:noProof/>
                <w:lang w:val="en-US"/>
              </w:rPr>
              <w:footnoteReference w:id="36"/>
            </w:r>
            <w:r w:rsidR="00DF5BB5">
              <w:rPr>
                <w:noProof/>
                <w:lang w:val="en-US"/>
              </w:rPr>
              <w:t xml:space="preserve"> </w:t>
            </w:r>
            <w:r w:rsidR="00A65A2A">
              <w:rPr>
                <w:noProof/>
                <w:lang w:val="en-US"/>
              </w:rPr>
              <w:t>ᵊ</w:t>
            </w:r>
            <w:r w:rsidR="00DF5BB5">
              <w:rPr>
                <w:noProof/>
                <w:lang w:val="en-US"/>
              </w:rPr>
              <w:t>b-ḏ̣haru</w:t>
            </w:r>
            <w:r w:rsidR="00A65A2A">
              <w:rPr>
                <w:noProof/>
                <w:lang w:val="en-US"/>
              </w:rPr>
              <w:t>,</w:t>
            </w:r>
            <w:r w:rsidR="00DF5BB5">
              <w:rPr>
                <w:noProof/>
                <w:lang w:val="en-US"/>
              </w:rPr>
              <w:t xml:space="preserve"> gāyil-lu</w:t>
            </w:r>
            <w:r w:rsidR="00A65A2A">
              <w:rPr>
                <w:noProof/>
                <w:lang w:val="en-US"/>
              </w:rPr>
              <w:t>, “daxīlak!” gāy</w:t>
            </w:r>
            <w:r w:rsidR="00DF5BB5">
              <w:rPr>
                <w:noProof/>
                <w:lang w:val="en-US"/>
              </w:rPr>
              <w:t>l-</w:t>
            </w:r>
            <w:r w:rsidR="00A65A2A">
              <w:rPr>
                <w:noProof/>
                <w:lang w:val="en-US"/>
              </w:rPr>
              <w:t>il</w:t>
            </w:r>
            <w:r w:rsidR="00DF5BB5">
              <w:rPr>
                <w:noProof/>
                <w:lang w:val="en-US"/>
              </w:rPr>
              <w:t>lu</w:t>
            </w:r>
            <w:r w:rsidR="00A65A2A">
              <w:rPr>
                <w:noProof/>
                <w:lang w:val="en-US"/>
              </w:rPr>
              <w:t>,</w:t>
            </w:r>
            <w:r w:rsidR="00DF5BB5">
              <w:rPr>
                <w:noProof/>
                <w:lang w:val="en-US"/>
              </w:rPr>
              <w:t xml:space="preserve"> “</w:t>
            </w:r>
            <w:r w:rsidR="00D7289A">
              <w:rPr>
                <w:noProof/>
                <w:lang w:val="en-US"/>
              </w:rPr>
              <w:t>ˀ</w:t>
            </w:r>
            <w:r w:rsidR="00DF5BB5">
              <w:rPr>
                <w:noProof/>
                <w:lang w:val="en-US"/>
              </w:rPr>
              <w:t xml:space="preserve">āxḏak, </w:t>
            </w:r>
            <w:r w:rsidR="00D7289A">
              <w:rPr>
                <w:noProof/>
                <w:lang w:val="en-US"/>
              </w:rPr>
              <w:t>ˀ</w:t>
            </w:r>
            <w:r w:rsidR="00DF5BB5">
              <w:rPr>
                <w:lang w:val="en-US"/>
              </w:rPr>
              <w:t xml:space="preserve">amma </w:t>
            </w:r>
            <w:r w:rsidR="00A65A2A">
              <w:rPr>
                <w:lang w:val="en-US"/>
              </w:rPr>
              <w:t>m</w:t>
            </w:r>
            <w:r w:rsidR="00DF5BB5">
              <w:rPr>
                <w:lang w:val="en-US"/>
              </w:rPr>
              <w:t>ā t</w:t>
            </w:r>
            <w:r w:rsidR="00D7289A">
              <w:rPr>
                <w:lang w:val="en-US"/>
              </w:rPr>
              <w:t>ˁ</w:t>
            </w:r>
            <w:r w:rsidR="00DF5BB5">
              <w:rPr>
                <w:lang w:val="en-US"/>
              </w:rPr>
              <w:t>allim ḥad</w:t>
            </w:r>
            <w:r w:rsidR="00A65A2A">
              <w:rPr>
                <w:lang w:val="en-US"/>
              </w:rPr>
              <w:t>e!</w:t>
            </w:r>
            <w:r w:rsidR="00DF5BB5">
              <w:rPr>
                <w:lang w:val="en-US"/>
              </w:rPr>
              <w:t xml:space="preserve"> </w:t>
            </w:r>
            <w:proofErr w:type="gramStart"/>
            <w:r w:rsidR="00DF5BB5">
              <w:rPr>
                <w:lang w:val="en-US"/>
              </w:rPr>
              <w:t>m</w:t>
            </w:r>
            <w:r w:rsidR="00A65A2A">
              <w:rPr>
                <w:lang w:val="en-US"/>
              </w:rPr>
              <w:t>ā</w:t>
            </w:r>
            <w:proofErr w:type="gramEnd"/>
            <w:r w:rsidR="00A65A2A">
              <w:rPr>
                <w:lang w:val="en-US"/>
              </w:rPr>
              <w:t xml:space="preserve"> </w:t>
            </w:r>
            <w:r w:rsidR="00DF5BB5">
              <w:rPr>
                <w:lang w:val="en-US"/>
              </w:rPr>
              <w:t>t</w:t>
            </w:r>
            <w:r w:rsidR="00D7289A">
              <w:rPr>
                <w:lang w:val="en-US"/>
              </w:rPr>
              <w:t>ˁ</w:t>
            </w:r>
            <w:r w:rsidR="00DF5BB5">
              <w:rPr>
                <w:lang w:val="en-US"/>
              </w:rPr>
              <w:t>allim!” gāyil</w:t>
            </w:r>
            <w:r w:rsidR="00A65A2A">
              <w:rPr>
                <w:lang w:val="en-US"/>
              </w:rPr>
              <w:t>,</w:t>
            </w:r>
            <w:r w:rsidR="00DF5BB5">
              <w:rPr>
                <w:lang w:val="en-US"/>
              </w:rPr>
              <w:t xml:space="preserve"> “mā</w:t>
            </w:r>
            <w:r w:rsidR="00991719">
              <w:rPr>
                <w:lang w:val="en-US"/>
              </w:rPr>
              <w:t>͡</w:t>
            </w:r>
            <w:r w:rsidR="00DF5BB5">
              <w:rPr>
                <w:lang w:val="en-US"/>
              </w:rPr>
              <w:t xml:space="preserve"> </w:t>
            </w:r>
            <w:r w:rsidR="00D7289A">
              <w:rPr>
                <w:lang w:val="en-US"/>
              </w:rPr>
              <w:t>ˁ</w:t>
            </w:r>
            <w:r w:rsidR="00DF5BB5">
              <w:rPr>
                <w:lang w:val="en-US"/>
              </w:rPr>
              <w:t xml:space="preserve">allim.” </w:t>
            </w:r>
          </w:p>
        </w:tc>
        <w:tc>
          <w:tcPr>
            <w:tcW w:w="4253" w:type="dxa"/>
          </w:tcPr>
          <w:p w:rsidR="00C15920" w:rsidRPr="00155094" w:rsidRDefault="00497351" w:rsidP="00497351">
            <w:pPr>
              <w:rPr>
                <w:lang w:val="en-US"/>
              </w:rPr>
            </w:pPr>
            <w:r>
              <w:rPr>
                <w:lang w:val="en-US"/>
              </w:rPr>
              <w:t>When the imam wanted to go he rushed after him and said, “I beseech you!” He said to him, “I will take you (with me), but don’t tell anybody! Don’t tell!” He said, “I won’t tell.”</w:t>
            </w:r>
          </w:p>
        </w:tc>
      </w:tr>
      <w:tr w:rsidR="00DF5BB5" w:rsidRPr="00926365" w:rsidTr="00C15920">
        <w:tc>
          <w:tcPr>
            <w:tcW w:w="567" w:type="dxa"/>
          </w:tcPr>
          <w:p w:rsidR="00DF5BB5" w:rsidRDefault="00497351" w:rsidP="00A10078">
            <w:pPr>
              <w:rPr>
                <w:lang w:val="en-US"/>
              </w:rPr>
            </w:pPr>
            <w:r>
              <w:rPr>
                <w:lang w:val="en-US"/>
              </w:rPr>
              <w:t>4.57</w:t>
            </w:r>
          </w:p>
        </w:tc>
        <w:tc>
          <w:tcPr>
            <w:tcW w:w="4253" w:type="dxa"/>
          </w:tcPr>
          <w:p w:rsidR="00DF5BB5" w:rsidRDefault="00DF5BB5" w:rsidP="00991719">
            <w:pPr>
              <w:rPr>
                <w:noProof/>
                <w:lang w:val="en-US"/>
              </w:rPr>
            </w:pPr>
            <w:r>
              <w:rPr>
                <w:noProof/>
                <w:lang w:val="en-US"/>
              </w:rPr>
              <w:t xml:space="preserve">gāyil-lu “qammḏ̣ </w:t>
            </w:r>
            <w:r w:rsidR="00497351">
              <w:rPr>
                <w:noProof/>
                <w:lang w:val="en-US"/>
              </w:rPr>
              <w:t>ᵊ</w:t>
            </w:r>
            <w:r w:rsidR="00D7289A">
              <w:rPr>
                <w:noProof/>
                <w:lang w:val="en-US"/>
              </w:rPr>
              <w:t>ˁ</w:t>
            </w:r>
            <w:r>
              <w:rPr>
                <w:noProof/>
                <w:lang w:val="en-US"/>
              </w:rPr>
              <w:t xml:space="preserve">yūnak!” yōmin </w:t>
            </w:r>
            <w:r w:rsidR="00497351">
              <w:rPr>
                <w:noProof/>
                <w:lang w:val="en-US"/>
              </w:rPr>
              <w:t>ᵊm</w:t>
            </w:r>
            <w:r>
              <w:rPr>
                <w:noProof/>
                <w:lang w:val="en-US"/>
              </w:rPr>
              <w:t xml:space="preserve">qammiḏ̣ </w:t>
            </w:r>
            <w:r w:rsidR="00497351">
              <w:rPr>
                <w:noProof/>
                <w:lang w:val="en-US"/>
              </w:rPr>
              <w:t>ᵊ</w:t>
            </w:r>
            <w:r w:rsidR="00D7289A">
              <w:rPr>
                <w:noProof/>
                <w:lang w:val="en-US"/>
              </w:rPr>
              <w:t>ˁ</w:t>
            </w:r>
            <w:r>
              <w:rPr>
                <w:noProof/>
                <w:lang w:val="en-US"/>
              </w:rPr>
              <w:t xml:space="preserve">yūnu </w:t>
            </w:r>
            <w:r w:rsidR="00497351">
              <w:rPr>
                <w:noProof/>
                <w:lang w:val="en-US"/>
              </w:rPr>
              <w:t>m</w:t>
            </w:r>
            <w:r>
              <w:rPr>
                <w:noProof/>
                <w:lang w:val="en-US"/>
              </w:rPr>
              <w:t xml:space="preserve">qammiḏ̣ </w:t>
            </w:r>
            <w:r w:rsidR="00497351">
              <w:rPr>
                <w:noProof/>
                <w:lang w:val="en-US"/>
              </w:rPr>
              <w:t>ᵊ</w:t>
            </w:r>
            <w:r w:rsidR="00D7289A">
              <w:rPr>
                <w:noProof/>
                <w:lang w:val="en-US"/>
              </w:rPr>
              <w:t>ˁ</w:t>
            </w:r>
            <w:r>
              <w:rPr>
                <w:noProof/>
                <w:lang w:val="en-US"/>
              </w:rPr>
              <w:t>yūn</w:t>
            </w:r>
            <w:r w:rsidR="00497351">
              <w:rPr>
                <w:noProof/>
                <w:lang w:val="en-US"/>
              </w:rPr>
              <w:t>u,</w:t>
            </w:r>
            <w:r>
              <w:rPr>
                <w:noProof/>
                <w:lang w:val="en-US"/>
              </w:rPr>
              <w:t xml:space="preserve"> </w:t>
            </w:r>
            <w:r w:rsidR="00D7289A">
              <w:rPr>
                <w:noProof/>
                <w:lang w:val="en-US"/>
              </w:rPr>
              <w:t>ˀ</w:t>
            </w:r>
            <w:r>
              <w:rPr>
                <w:noProof/>
                <w:lang w:val="en-US"/>
              </w:rPr>
              <w:t>az-</w:t>
            </w:r>
            <w:r w:rsidRPr="00991719">
              <w:rPr>
                <w:noProof/>
                <w:highlight w:val="yellow"/>
                <w:lang w:val="en-US"/>
              </w:rPr>
              <w:t>z</w:t>
            </w:r>
            <w:r w:rsidR="00497351" w:rsidRPr="00991719">
              <w:rPr>
                <w:noProof/>
                <w:highlight w:val="yellow"/>
                <w:lang w:val="en-US"/>
              </w:rPr>
              <w:t>i</w:t>
            </w:r>
            <w:r w:rsidRPr="00991719">
              <w:rPr>
                <w:noProof/>
                <w:highlight w:val="yellow"/>
                <w:lang w:val="en-US"/>
              </w:rPr>
              <w:t>lime</w:t>
            </w:r>
            <w:r>
              <w:rPr>
                <w:noProof/>
                <w:lang w:val="en-US"/>
              </w:rPr>
              <w:t xml:space="preserve">. hāḏa yōmin </w:t>
            </w:r>
            <w:r w:rsidR="00497351">
              <w:rPr>
                <w:noProof/>
                <w:lang w:val="en-US"/>
              </w:rPr>
              <w:t>ᵊm</w:t>
            </w:r>
            <w:r>
              <w:rPr>
                <w:noProof/>
                <w:lang w:val="en-US"/>
              </w:rPr>
              <w:t xml:space="preserve">qammiḏ̣ </w:t>
            </w:r>
            <w:r w:rsidR="00497351">
              <w:rPr>
                <w:noProof/>
                <w:lang w:val="en-US"/>
              </w:rPr>
              <w:t>ᵊ</w:t>
            </w:r>
            <w:r w:rsidR="00D7289A">
              <w:rPr>
                <w:noProof/>
                <w:lang w:val="en-US"/>
              </w:rPr>
              <w:t>ˁ</w:t>
            </w:r>
            <w:r>
              <w:rPr>
                <w:noProof/>
                <w:lang w:val="en-US"/>
              </w:rPr>
              <w:t>yūnu w yšīl b-amr</w:t>
            </w:r>
            <w:r w:rsidR="00991719">
              <w:rPr>
                <w:noProof/>
                <w:lang w:val="en-US"/>
              </w:rPr>
              <w:t xml:space="preserve"> ͡</w:t>
            </w:r>
            <w:r>
              <w:rPr>
                <w:noProof/>
                <w:lang w:val="en-US"/>
              </w:rPr>
              <w:t>Aḷḷa w y</w:t>
            </w:r>
            <w:r w:rsidR="00497351">
              <w:rPr>
                <w:noProof/>
                <w:lang w:val="en-US"/>
              </w:rPr>
              <w:t>z</w:t>
            </w:r>
            <w:r>
              <w:rPr>
                <w:noProof/>
                <w:lang w:val="en-US"/>
              </w:rPr>
              <w:t>ittu b-Ḥarr</w:t>
            </w:r>
            <w:r w:rsidR="00497351">
              <w:rPr>
                <w:noProof/>
                <w:lang w:val="en-US"/>
              </w:rPr>
              <w:t>ā</w:t>
            </w:r>
            <w:r>
              <w:rPr>
                <w:noProof/>
                <w:lang w:val="en-US"/>
              </w:rPr>
              <w:t>n.</w:t>
            </w:r>
          </w:p>
        </w:tc>
        <w:tc>
          <w:tcPr>
            <w:tcW w:w="4253" w:type="dxa"/>
          </w:tcPr>
          <w:p w:rsidR="00DF5BB5" w:rsidRPr="00155094" w:rsidRDefault="00880B3A" w:rsidP="00880B3A">
            <w:pPr>
              <w:rPr>
                <w:lang w:val="en-US"/>
              </w:rPr>
            </w:pPr>
            <w:r>
              <w:rPr>
                <w:lang w:val="en-US"/>
              </w:rPr>
              <w:t>He said to him, “Close your eyes!” When he had closed his eyes, this man… When his eyes were closed he took him and—by God’s order—he let him down in Harran.</w:t>
            </w:r>
          </w:p>
        </w:tc>
      </w:tr>
      <w:tr w:rsidR="00DF5BB5" w:rsidRPr="00926365" w:rsidTr="00C15920">
        <w:tc>
          <w:tcPr>
            <w:tcW w:w="567" w:type="dxa"/>
          </w:tcPr>
          <w:p w:rsidR="00DF5BB5" w:rsidRDefault="00497351" w:rsidP="00497351">
            <w:pPr>
              <w:rPr>
                <w:lang w:val="en-US"/>
              </w:rPr>
            </w:pPr>
            <w:r>
              <w:rPr>
                <w:lang w:val="en-US"/>
              </w:rPr>
              <w:t>5.09</w:t>
            </w:r>
          </w:p>
        </w:tc>
        <w:tc>
          <w:tcPr>
            <w:tcW w:w="4253" w:type="dxa"/>
          </w:tcPr>
          <w:p w:rsidR="00DF5BB5" w:rsidRDefault="00DF5BB5" w:rsidP="00497351">
            <w:pPr>
              <w:rPr>
                <w:noProof/>
                <w:lang w:val="en-US"/>
              </w:rPr>
            </w:pPr>
            <w:r>
              <w:rPr>
                <w:noProof/>
                <w:lang w:val="en-US"/>
              </w:rPr>
              <w:t>yōmin</w:t>
            </w:r>
            <w:r w:rsidR="00497351">
              <w:rPr>
                <w:noProof/>
                <w:lang w:val="en-US"/>
              </w:rPr>
              <w:t>nu</w:t>
            </w:r>
            <w:r>
              <w:rPr>
                <w:noProof/>
                <w:lang w:val="en-US"/>
              </w:rPr>
              <w:t xml:space="preserve"> fakk </w:t>
            </w:r>
            <w:r w:rsidR="00497351">
              <w:rPr>
                <w:noProof/>
                <w:lang w:val="en-US"/>
              </w:rPr>
              <w:t>ᵊ</w:t>
            </w:r>
            <w:r w:rsidR="00D7289A">
              <w:rPr>
                <w:noProof/>
                <w:lang w:val="en-US"/>
              </w:rPr>
              <w:t>ˁ</w:t>
            </w:r>
            <w:r>
              <w:rPr>
                <w:noProof/>
                <w:lang w:val="en-US"/>
              </w:rPr>
              <w:t>yūnu w</w:t>
            </w:r>
            <w:r w:rsidR="00497351">
              <w:rPr>
                <w:noProof/>
                <w:lang w:val="en-US"/>
              </w:rPr>
              <w:t xml:space="preserve"> </w:t>
            </w:r>
            <w:r w:rsidR="00D7289A">
              <w:rPr>
                <w:noProof/>
                <w:lang w:val="en-US"/>
              </w:rPr>
              <w:t>ˀ</w:t>
            </w:r>
            <w:r>
              <w:rPr>
                <w:noProof/>
                <w:lang w:val="en-US"/>
              </w:rPr>
              <w:t>innu b-Ḥarr</w:t>
            </w:r>
            <w:r w:rsidR="00497351">
              <w:rPr>
                <w:noProof/>
                <w:lang w:val="en-US"/>
              </w:rPr>
              <w:t>ā</w:t>
            </w:r>
            <w:r>
              <w:rPr>
                <w:noProof/>
                <w:lang w:val="en-US"/>
              </w:rPr>
              <w:t xml:space="preserve">n, fakk </w:t>
            </w:r>
            <w:r w:rsidR="00497351">
              <w:rPr>
                <w:noProof/>
                <w:lang w:val="en-US"/>
              </w:rPr>
              <w:t>ᵊ</w:t>
            </w:r>
            <w:r w:rsidR="00D7289A">
              <w:rPr>
                <w:noProof/>
                <w:lang w:val="en-US"/>
              </w:rPr>
              <w:t>ˁ</w:t>
            </w:r>
            <w:r>
              <w:rPr>
                <w:noProof/>
                <w:lang w:val="en-US"/>
              </w:rPr>
              <w:t xml:space="preserve">yūnu </w:t>
            </w:r>
            <w:r w:rsidR="00497351">
              <w:rPr>
                <w:noProof/>
                <w:lang w:val="en-US"/>
              </w:rPr>
              <w:t xml:space="preserve">w </w:t>
            </w:r>
            <w:r>
              <w:rPr>
                <w:noProof/>
                <w:lang w:val="en-US"/>
              </w:rPr>
              <w:t xml:space="preserve">ǧāy </w:t>
            </w:r>
            <w:r w:rsidR="00497351">
              <w:rPr>
                <w:noProof/>
                <w:lang w:val="en-US"/>
              </w:rPr>
              <w:t>ᵊ</w:t>
            </w:r>
            <w:r>
              <w:rPr>
                <w:noProof/>
                <w:lang w:val="en-US"/>
              </w:rPr>
              <w:t xml:space="preserve">flān </w:t>
            </w:r>
            <w:r w:rsidR="00D7289A">
              <w:rPr>
                <w:noProof/>
                <w:lang w:val="en-US"/>
              </w:rPr>
              <w:t>ˁ</w:t>
            </w:r>
            <w:r>
              <w:rPr>
                <w:noProof/>
                <w:lang w:val="en-US"/>
              </w:rPr>
              <w:t>ugub sab</w:t>
            </w:r>
            <w:r w:rsidR="00D7289A">
              <w:rPr>
                <w:noProof/>
                <w:lang w:val="en-US"/>
              </w:rPr>
              <w:t>ˁ</w:t>
            </w:r>
            <w:r>
              <w:rPr>
                <w:noProof/>
                <w:lang w:val="en-US"/>
              </w:rPr>
              <w:t xml:space="preserve"> </w:t>
            </w:r>
            <w:r w:rsidR="00497351">
              <w:rPr>
                <w:noProof/>
                <w:lang w:val="en-US"/>
              </w:rPr>
              <w:t>ᵊ</w:t>
            </w:r>
            <w:r>
              <w:rPr>
                <w:noProof/>
                <w:lang w:val="en-US"/>
              </w:rPr>
              <w:t xml:space="preserve">snīn, </w:t>
            </w:r>
            <w:r w:rsidR="00D7289A">
              <w:rPr>
                <w:noProof/>
                <w:lang w:val="en-US"/>
              </w:rPr>
              <w:t>ˁ</w:t>
            </w:r>
            <w:r>
              <w:rPr>
                <w:noProof/>
                <w:lang w:val="en-US"/>
              </w:rPr>
              <w:t>ugub sab</w:t>
            </w:r>
            <w:r w:rsidR="00D7289A">
              <w:rPr>
                <w:noProof/>
                <w:lang w:val="en-US"/>
              </w:rPr>
              <w:t>ˁ</w:t>
            </w:r>
            <w:r>
              <w:rPr>
                <w:noProof/>
                <w:lang w:val="en-US"/>
              </w:rPr>
              <w:t xml:space="preserve"> </w:t>
            </w:r>
            <w:r w:rsidR="00497351">
              <w:rPr>
                <w:noProof/>
                <w:lang w:val="en-US"/>
              </w:rPr>
              <w:t>ᵊ</w:t>
            </w:r>
            <w:r>
              <w:rPr>
                <w:noProof/>
                <w:lang w:val="en-US"/>
              </w:rPr>
              <w:t>snīn tā ǧī flān ǧī flān</w:t>
            </w:r>
            <w:r w:rsidR="00497351">
              <w:rPr>
                <w:noProof/>
                <w:lang w:val="en-US"/>
              </w:rPr>
              <w:t xml:space="preserve"> ǧāy</w:t>
            </w:r>
            <w:r>
              <w:rPr>
                <w:noProof/>
                <w:lang w:val="en-US"/>
              </w:rPr>
              <w:t xml:space="preserve"> </w:t>
            </w:r>
            <w:r w:rsidR="00D7289A">
              <w:rPr>
                <w:noProof/>
                <w:lang w:val="en-US"/>
              </w:rPr>
              <w:t>ˁ</w:t>
            </w:r>
            <w:r>
              <w:rPr>
                <w:noProof/>
                <w:lang w:val="en-US"/>
              </w:rPr>
              <w:t>ala bētu.</w:t>
            </w:r>
          </w:p>
        </w:tc>
        <w:tc>
          <w:tcPr>
            <w:tcW w:w="4253" w:type="dxa"/>
          </w:tcPr>
          <w:p w:rsidR="00DF5BB5" w:rsidRPr="00155094" w:rsidRDefault="00880B3A" w:rsidP="00531643">
            <w:pPr>
              <w:rPr>
                <w:lang w:val="en-US"/>
              </w:rPr>
            </w:pPr>
            <w:r>
              <w:rPr>
                <w:lang w:val="en-US"/>
              </w:rPr>
              <w:t>When he opened his eyes, he was in Harran. He opened his eyes</w:t>
            </w:r>
            <w:r w:rsidR="00531643">
              <w:rPr>
                <w:lang w:val="en-US"/>
              </w:rPr>
              <w:t>. A</w:t>
            </w:r>
            <w:r>
              <w:rPr>
                <w:lang w:val="en-US"/>
              </w:rPr>
              <w:t>nd after seven years somebody came. After seven years somebody came to his house.</w:t>
            </w:r>
          </w:p>
        </w:tc>
      </w:tr>
      <w:tr w:rsidR="00DF5BB5" w:rsidRPr="00926365" w:rsidTr="00C15920">
        <w:tc>
          <w:tcPr>
            <w:tcW w:w="567" w:type="dxa"/>
          </w:tcPr>
          <w:p w:rsidR="00DF5BB5" w:rsidRDefault="00497351" w:rsidP="00A10078">
            <w:pPr>
              <w:rPr>
                <w:lang w:val="en-US"/>
              </w:rPr>
            </w:pPr>
            <w:r>
              <w:rPr>
                <w:lang w:val="en-US"/>
              </w:rPr>
              <w:t>5.20</w:t>
            </w:r>
          </w:p>
        </w:tc>
        <w:tc>
          <w:tcPr>
            <w:tcW w:w="4253" w:type="dxa"/>
          </w:tcPr>
          <w:p w:rsidR="00DF5BB5" w:rsidRDefault="00497351" w:rsidP="00991719">
            <w:pPr>
              <w:rPr>
                <w:noProof/>
                <w:lang w:val="en-US"/>
              </w:rPr>
            </w:pPr>
            <w:r>
              <w:rPr>
                <w:noProof/>
                <w:lang w:val="en-US"/>
              </w:rPr>
              <w:t>ǧā</w:t>
            </w:r>
            <w:r w:rsidR="00D7289A">
              <w:rPr>
                <w:noProof/>
                <w:lang w:val="en-US"/>
              </w:rPr>
              <w:t>ˁ</w:t>
            </w:r>
            <w:r>
              <w:rPr>
                <w:noProof/>
                <w:lang w:val="en-US"/>
              </w:rPr>
              <w:t>id haḏāk uxṛ</w:t>
            </w:r>
            <w:r w:rsidR="00DF5BB5">
              <w:rPr>
                <w:noProof/>
                <w:lang w:val="en-US"/>
              </w:rPr>
              <w:t>a yiǧi yṣalli al-xōǧe Yaḥy</w:t>
            </w:r>
            <w:r>
              <w:rPr>
                <w:noProof/>
                <w:lang w:val="en-US"/>
              </w:rPr>
              <w:t>e, Yaḥye.</w:t>
            </w:r>
            <w:r w:rsidR="00DF5BB5">
              <w:rPr>
                <w:noProof/>
                <w:lang w:val="en-US"/>
              </w:rPr>
              <w:t xml:space="preserve"> yōminnu ǧāy al-</w:t>
            </w:r>
            <w:r w:rsidR="00D7289A">
              <w:rPr>
                <w:noProof/>
                <w:lang w:val="en-US"/>
              </w:rPr>
              <w:t>ˁ</w:t>
            </w:r>
            <w:r w:rsidR="00991719">
              <w:rPr>
                <w:noProof/>
                <w:lang w:val="en-US"/>
              </w:rPr>
              <w:t>a</w:t>
            </w:r>
            <w:r w:rsidR="00DF5BB5">
              <w:rPr>
                <w:noProof/>
                <w:lang w:val="en-US"/>
              </w:rPr>
              <w:t>ǧāwīn</w:t>
            </w:r>
            <w:r>
              <w:rPr>
                <w:noProof/>
                <w:lang w:val="en-US"/>
              </w:rPr>
              <w:t>,</w:t>
            </w:r>
            <w:r w:rsidR="00DF5BB5">
              <w:rPr>
                <w:noProof/>
                <w:lang w:val="en-US"/>
              </w:rPr>
              <w:t xml:space="preserve"> </w:t>
            </w:r>
            <w:r>
              <w:rPr>
                <w:noProof/>
                <w:lang w:val="en-US"/>
              </w:rPr>
              <w:t>“ᵊ</w:t>
            </w:r>
            <w:r w:rsidR="00DF5BB5">
              <w:rPr>
                <w:noProof/>
                <w:lang w:val="en-US"/>
              </w:rPr>
              <w:t>mhabūl,</w:t>
            </w:r>
            <w:r w:rsidR="00880B3A">
              <w:rPr>
                <w:noProof/>
                <w:lang w:val="en-US"/>
              </w:rPr>
              <w:t>”</w:t>
            </w:r>
            <w:r w:rsidR="00DF5BB5">
              <w:rPr>
                <w:noProof/>
                <w:lang w:val="en-US"/>
              </w:rPr>
              <w:t xml:space="preserve"> ygaṭṭbūnu b</w:t>
            </w:r>
            <w:r w:rsidR="00880B3A">
              <w:rPr>
                <w:noProof/>
                <w:lang w:val="en-US"/>
              </w:rPr>
              <w:t>-</w:t>
            </w:r>
            <w:r w:rsidR="00DF5BB5">
              <w:rPr>
                <w:noProof/>
                <w:lang w:val="en-US"/>
              </w:rPr>
              <w:t>a</w:t>
            </w:r>
            <w:r w:rsidR="00880B3A">
              <w:rPr>
                <w:noProof/>
                <w:lang w:val="en-US"/>
              </w:rPr>
              <w:t>l</w:t>
            </w:r>
            <w:r w:rsidR="00DF5BB5">
              <w:rPr>
                <w:noProof/>
                <w:lang w:val="en-US"/>
              </w:rPr>
              <w:t xml:space="preserve">-ḥaǧar </w:t>
            </w:r>
            <w:r w:rsidR="00DF5BB5" w:rsidRPr="00991719">
              <w:t>yihnūnu</w:t>
            </w:r>
            <w:r w:rsidR="00880B3A">
              <w:rPr>
                <w:noProof/>
                <w:lang w:val="en-US"/>
              </w:rPr>
              <w:t>.</w:t>
            </w:r>
            <w:r w:rsidR="00DF5BB5">
              <w:rPr>
                <w:noProof/>
                <w:lang w:val="en-US"/>
              </w:rPr>
              <w:t xml:space="preserve"> </w:t>
            </w:r>
          </w:p>
        </w:tc>
        <w:tc>
          <w:tcPr>
            <w:tcW w:w="4253" w:type="dxa"/>
          </w:tcPr>
          <w:p w:rsidR="00DF5BB5" w:rsidRPr="00155094" w:rsidRDefault="00880B3A" w:rsidP="00991719">
            <w:pPr>
              <w:rPr>
                <w:lang w:val="en-US"/>
              </w:rPr>
            </w:pPr>
            <w:r>
              <w:rPr>
                <w:lang w:val="en-US"/>
              </w:rPr>
              <w:t xml:space="preserve">He was sitting when imam Yaḥya came to pray again (with him). When he came </w:t>
            </w:r>
            <w:r w:rsidR="00531643">
              <w:rPr>
                <w:lang w:val="en-US"/>
              </w:rPr>
              <w:t xml:space="preserve">(to the town) </w:t>
            </w:r>
            <w:r>
              <w:rPr>
                <w:lang w:val="en-US"/>
              </w:rPr>
              <w:t xml:space="preserve">the children shouted, “He’s crazy!” </w:t>
            </w:r>
            <w:r w:rsidRPr="00991719">
              <w:t xml:space="preserve">They threw stones at him and </w:t>
            </w:r>
            <w:r w:rsidR="00991719" w:rsidRPr="00991719">
              <w:t>so on.</w:t>
            </w:r>
          </w:p>
        </w:tc>
      </w:tr>
      <w:tr w:rsidR="00DF5BB5" w:rsidRPr="00926365" w:rsidTr="00C15920">
        <w:tc>
          <w:tcPr>
            <w:tcW w:w="567" w:type="dxa"/>
          </w:tcPr>
          <w:p w:rsidR="00DF5BB5" w:rsidRDefault="00880B3A" w:rsidP="00A10078">
            <w:pPr>
              <w:rPr>
                <w:lang w:val="en-US"/>
              </w:rPr>
            </w:pPr>
            <w:r>
              <w:rPr>
                <w:lang w:val="en-US"/>
              </w:rPr>
              <w:t>5.31</w:t>
            </w:r>
          </w:p>
        </w:tc>
        <w:tc>
          <w:tcPr>
            <w:tcW w:w="4253" w:type="dxa"/>
          </w:tcPr>
          <w:p w:rsidR="00DF5BB5" w:rsidRDefault="00880B3A" w:rsidP="00880B3A">
            <w:pPr>
              <w:rPr>
                <w:noProof/>
                <w:lang w:val="en-US"/>
              </w:rPr>
            </w:pPr>
            <w:r>
              <w:rPr>
                <w:noProof/>
                <w:lang w:val="en-US"/>
              </w:rPr>
              <w:t xml:space="preserve">w-al-gāyil il martu, “š-ilhum b-al-faqīr hāḏa </w:t>
            </w:r>
            <w:r w:rsidR="00DF5BB5">
              <w:rPr>
                <w:noProof/>
                <w:lang w:val="en-US"/>
              </w:rPr>
              <w:t>yḥāčūnu hāḏa yēlōn y</w:t>
            </w:r>
            <w:r w:rsidR="00D7289A">
              <w:rPr>
                <w:noProof/>
                <w:lang w:val="en-US"/>
              </w:rPr>
              <w:t>ˁ</w:t>
            </w:r>
            <w:r w:rsidR="00DF5BB5">
              <w:rPr>
                <w:noProof/>
                <w:lang w:val="en-US"/>
              </w:rPr>
              <w:t>arfūnu šnō</w:t>
            </w:r>
            <w:r>
              <w:rPr>
                <w:noProof/>
                <w:lang w:val="en-US"/>
              </w:rPr>
              <w:t>ōō</w:t>
            </w:r>
            <w:r w:rsidR="00DF5BB5">
              <w:rPr>
                <w:noProof/>
                <w:lang w:val="en-US"/>
              </w:rPr>
              <w:t>n</w:t>
            </w:r>
            <w:r>
              <w:rPr>
                <w:noProof/>
                <w:lang w:val="en-US"/>
              </w:rPr>
              <w:t>!” martu gāyme tis</w:t>
            </w:r>
            <w:r w:rsidR="00D7289A">
              <w:rPr>
                <w:noProof/>
                <w:lang w:val="en-US"/>
              </w:rPr>
              <w:t>ˁ</w:t>
            </w:r>
            <w:r>
              <w:rPr>
                <w:noProof/>
                <w:lang w:val="en-US"/>
              </w:rPr>
              <w:t xml:space="preserve">alu, “š-bī </w:t>
            </w:r>
            <w:r w:rsidR="00DF5BB5">
              <w:rPr>
                <w:noProof/>
                <w:lang w:val="en-US"/>
              </w:rPr>
              <w:t>š-m</w:t>
            </w:r>
            <w:r>
              <w:rPr>
                <w:noProof/>
                <w:lang w:val="en-US"/>
              </w:rPr>
              <w:t>ā</w:t>
            </w:r>
            <w:r w:rsidR="00DF5BB5">
              <w:rPr>
                <w:noProof/>
                <w:lang w:val="en-US"/>
              </w:rPr>
              <w:t xml:space="preserve"> bī?” gāyil</w:t>
            </w:r>
            <w:r>
              <w:rPr>
                <w:noProof/>
                <w:lang w:val="en-US"/>
              </w:rPr>
              <w:t>,</w:t>
            </w:r>
            <w:r w:rsidR="00DF5BB5">
              <w:rPr>
                <w:noProof/>
                <w:lang w:val="en-US"/>
              </w:rPr>
              <w:t xml:space="preserve"> </w:t>
            </w:r>
            <w:r>
              <w:rPr>
                <w:noProof/>
                <w:lang w:val="en-US"/>
              </w:rPr>
              <w:t>“</w:t>
            </w:r>
            <w:r w:rsidR="00DF5BB5">
              <w:rPr>
                <w:noProof/>
                <w:lang w:val="en-US"/>
              </w:rPr>
              <w:t>hāḏa huwwa l ǧābni min Ḥōrān, mn-al-Yaman ǧābni hēne!”</w:t>
            </w:r>
          </w:p>
        </w:tc>
        <w:tc>
          <w:tcPr>
            <w:tcW w:w="4253" w:type="dxa"/>
          </w:tcPr>
          <w:p w:rsidR="00DF5BB5" w:rsidRPr="00155094" w:rsidRDefault="00531643" w:rsidP="00531643">
            <w:pPr>
              <w:rPr>
                <w:lang w:val="en-US"/>
              </w:rPr>
            </w:pPr>
            <w:r>
              <w:rPr>
                <w:lang w:val="en-US"/>
              </w:rPr>
              <w:t xml:space="preserve">He said to his wife, “What do they want with this poor man? They insult him but if they knew him—how (different would they behave)!” </w:t>
            </w:r>
            <w:r w:rsidR="00742D03">
              <w:rPr>
                <w:lang w:val="en-US"/>
              </w:rPr>
              <w:t>His wife asked him, “Who then is he?” He said, “He is the one who brought me from Yemen. He brought me back here.”</w:t>
            </w:r>
          </w:p>
        </w:tc>
      </w:tr>
      <w:tr w:rsidR="00DF5BB5" w:rsidRPr="00926365" w:rsidTr="00C15920">
        <w:tc>
          <w:tcPr>
            <w:tcW w:w="567" w:type="dxa"/>
          </w:tcPr>
          <w:p w:rsidR="00DF5BB5" w:rsidRPr="00531643" w:rsidRDefault="00531643" w:rsidP="00A10078">
            <w:r>
              <w:t>5.46</w:t>
            </w:r>
          </w:p>
        </w:tc>
        <w:tc>
          <w:tcPr>
            <w:tcW w:w="4253" w:type="dxa"/>
          </w:tcPr>
          <w:p w:rsidR="00DF5BB5" w:rsidRPr="00DF5BB5" w:rsidRDefault="00DF5BB5" w:rsidP="00991719">
            <w:pPr>
              <w:rPr>
                <w:lang w:val="en-US"/>
              </w:rPr>
            </w:pPr>
            <w:r>
              <w:rPr>
                <w:noProof/>
                <w:lang w:val="en-US"/>
              </w:rPr>
              <w:t xml:space="preserve">w gāyme tgūl </w:t>
            </w:r>
            <w:r w:rsidR="00531643">
              <w:rPr>
                <w:noProof/>
                <w:lang w:val="en-US"/>
              </w:rPr>
              <w:t>i</w:t>
            </w:r>
            <w:r>
              <w:rPr>
                <w:noProof/>
                <w:lang w:val="en-US"/>
              </w:rPr>
              <w:t>l</w:t>
            </w:r>
            <w:r w:rsidR="00531643">
              <w:rPr>
                <w:noProof/>
                <w:lang w:val="en-US"/>
              </w:rPr>
              <w:t xml:space="preserve"> </w:t>
            </w:r>
            <w:r>
              <w:rPr>
                <w:noProof/>
                <w:lang w:val="en-US"/>
              </w:rPr>
              <w:t xml:space="preserve">ǧārithe: “lā tsōlfūnu! hāḏa hīčiḏ w hīčiḏ. hāḏa hīčiḏ šēx hāḏa hīčiḏ.” </w:t>
            </w:r>
            <w:r w:rsidR="00531643">
              <w:rPr>
                <w:noProof/>
                <w:lang w:val="en-US"/>
              </w:rPr>
              <w:t xml:space="preserve">al-… </w:t>
            </w:r>
            <w:r w:rsidR="00D7289A">
              <w:rPr>
                <w:noProof/>
                <w:lang w:val="en-US"/>
              </w:rPr>
              <w:t>ˀ</w:t>
            </w:r>
            <w:r>
              <w:rPr>
                <w:noProof/>
                <w:lang w:val="en-US"/>
              </w:rPr>
              <w:t>ahal Ḥarrān gāymīn y</w:t>
            </w:r>
            <w:r w:rsidR="00531643">
              <w:rPr>
                <w:noProof/>
                <w:lang w:val="en-US"/>
              </w:rPr>
              <w:t>u</w:t>
            </w:r>
            <w:r>
              <w:rPr>
                <w:noProof/>
                <w:lang w:val="en-US"/>
              </w:rPr>
              <w:t xml:space="preserve">rkuḏ̣ūn </w:t>
            </w:r>
            <w:r w:rsidR="00531643">
              <w:rPr>
                <w:noProof/>
                <w:lang w:val="en-US"/>
              </w:rPr>
              <w:t>ᵊ</w:t>
            </w:r>
            <w:r>
              <w:rPr>
                <w:noProof/>
                <w:lang w:val="en-US"/>
              </w:rPr>
              <w:t>b-ḏ̣haru ta-y</w:t>
            </w:r>
            <w:r w:rsidR="00531643">
              <w:rPr>
                <w:noProof/>
                <w:lang w:val="en-US"/>
              </w:rPr>
              <w:t>u</w:t>
            </w:r>
            <w:r w:rsidRPr="00991719">
              <w:rPr>
                <w:noProof/>
                <w:highlight w:val="yellow"/>
                <w:lang w:val="en-US"/>
              </w:rPr>
              <w:t>g</w:t>
            </w:r>
            <w:r w:rsidR="00991719" w:rsidRPr="00991719">
              <w:rPr>
                <w:noProof/>
                <w:highlight w:val="yellow"/>
                <w:lang w:val="en-US"/>
              </w:rPr>
              <w:t>u</w:t>
            </w:r>
            <w:r w:rsidRPr="00991719">
              <w:rPr>
                <w:noProof/>
                <w:highlight w:val="yellow"/>
                <w:lang w:val="en-US"/>
              </w:rPr>
              <w:t>ḏ̣</w:t>
            </w:r>
            <w:r>
              <w:rPr>
                <w:lang w:val="en-US"/>
              </w:rPr>
              <w:t>būnu ta-yitimassaḥūn bī.</w:t>
            </w:r>
          </w:p>
        </w:tc>
        <w:tc>
          <w:tcPr>
            <w:tcW w:w="4253" w:type="dxa"/>
          </w:tcPr>
          <w:p w:rsidR="00DF5BB5" w:rsidRPr="00155094" w:rsidRDefault="00742D03" w:rsidP="00A10078">
            <w:pPr>
              <w:rPr>
                <w:lang w:val="en-US"/>
              </w:rPr>
            </w:pPr>
            <w:r>
              <w:rPr>
                <w:lang w:val="en-US"/>
              </w:rPr>
              <w:t>She stood up and said to her neighbor, “Don’t talk to him like this! He is this and that. He is sheikh so and so.” The people of Harran rushed after him to grasp and touch him.</w:t>
            </w:r>
          </w:p>
        </w:tc>
      </w:tr>
      <w:tr w:rsidR="00DF5BB5" w:rsidRPr="00DF5BB5" w:rsidTr="00C15920">
        <w:tc>
          <w:tcPr>
            <w:tcW w:w="567" w:type="dxa"/>
          </w:tcPr>
          <w:p w:rsidR="00DF5BB5" w:rsidRDefault="00531643" w:rsidP="00A10078">
            <w:pPr>
              <w:rPr>
                <w:lang w:val="en-US"/>
              </w:rPr>
            </w:pPr>
            <w:r>
              <w:rPr>
                <w:lang w:val="en-US"/>
              </w:rPr>
              <w:t>5.57</w:t>
            </w:r>
          </w:p>
        </w:tc>
        <w:tc>
          <w:tcPr>
            <w:tcW w:w="4253" w:type="dxa"/>
          </w:tcPr>
          <w:p w:rsidR="00DF5BB5" w:rsidRPr="00DF5BB5" w:rsidRDefault="00DF5BB5" w:rsidP="00991719">
            <w:pPr>
              <w:rPr>
                <w:noProof/>
                <w:lang w:val="en-US"/>
              </w:rPr>
            </w:pPr>
            <w:r w:rsidRPr="00DF5BB5">
              <w:rPr>
                <w:noProof/>
                <w:lang w:val="en-US"/>
              </w:rPr>
              <w:t>yiǧi l-arḏ̣ al-gabǝ</w:t>
            </w:r>
            <w:r w:rsidR="00531643">
              <w:rPr>
                <w:noProof/>
                <w:lang w:val="en-US"/>
              </w:rPr>
              <w:t>ṛ</w:t>
            </w:r>
            <w:r w:rsidRPr="00DF5BB5">
              <w:rPr>
                <w:noProof/>
                <w:lang w:val="en-US"/>
              </w:rPr>
              <w:t xml:space="preserve"> w yxu</w:t>
            </w:r>
            <w:r>
              <w:rPr>
                <w:noProof/>
                <w:lang w:val="en-US"/>
              </w:rPr>
              <w:t xml:space="preserve">šš hināk </w:t>
            </w:r>
            <w:r w:rsidR="00531643">
              <w:rPr>
                <w:noProof/>
                <w:lang w:val="en-US"/>
              </w:rPr>
              <w:t>ᵊ</w:t>
            </w:r>
            <w:r w:rsidR="001045A9">
              <w:rPr>
                <w:noProof/>
                <w:lang w:val="en-US"/>
              </w:rPr>
              <w:t>b-gaḷ</w:t>
            </w:r>
            <w:r>
              <w:rPr>
                <w:noProof/>
                <w:lang w:val="en-US"/>
              </w:rPr>
              <w:t>b al-gab</w:t>
            </w:r>
            <w:r w:rsidR="00531643">
              <w:rPr>
                <w:noProof/>
                <w:lang w:val="en-US"/>
              </w:rPr>
              <w:t>ǝṛ</w:t>
            </w:r>
            <w:r>
              <w:rPr>
                <w:noProof/>
                <w:lang w:val="en-US"/>
              </w:rPr>
              <w:t xml:space="preserve"> tiftakk al-gā</w:t>
            </w:r>
            <w:r w:rsidR="00D7289A">
              <w:rPr>
                <w:noProof/>
                <w:lang w:val="en-US"/>
              </w:rPr>
              <w:t>ˁ</w:t>
            </w:r>
            <w:r>
              <w:rPr>
                <w:noProof/>
                <w:lang w:val="en-US"/>
              </w:rPr>
              <w:t xml:space="preserve"> w yxušš bīhe w yrūḥ</w:t>
            </w:r>
            <w:r w:rsidR="00531643">
              <w:rPr>
                <w:noProof/>
                <w:lang w:val="en-US"/>
              </w:rPr>
              <w:t xml:space="preserve"> w</w:t>
            </w:r>
            <w:r w:rsidR="00991719">
              <w:rPr>
                <w:noProof/>
                <w:lang w:val="en-US"/>
              </w:rPr>
              <w:t>-</w:t>
            </w:r>
            <w:r w:rsidR="00742D03">
              <w:rPr>
                <w:noProof/>
                <w:lang w:val="en-US"/>
              </w:rPr>
              <w:t>ᵊt</w:t>
            </w:r>
            <w:r w:rsidR="00531643">
              <w:rPr>
                <w:noProof/>
                <w:lang w:val="en-US"/>
              </w:rPr>
              <w:t>tičallat.</w:t>
            </w:r>
          </w:p>
        </w:tc>
        <w:tc>
          <w:tcPr>
            <w:tcW w:w="4253" w:type="dxa"/>
          </w:tcPr>
          <w:p w:rsidR="00DF5BB5" w:rsidRPr="00DF5BB5" w:rsidRDefault="00742D03" w:rsidP="00742D03">
            <w:pPr>
              <w:rPr>
                <w:lang w:val="en-US"/>
              </w:rPr>
            </w:pPr>
            <w:r>
              <w:rPr>
                <w:lang w:val="en-US"/>
              </w:rPr>
              <w:t>He came to the site of the grave and entered it. The earth opened, he entered it, went away and (the earth) shut.</w:t>
            </w:r>
          </w:p>
        </w:tc>
      </w:tr>
    </w:tbl>
    <w:p w:rsidR="00A10078" w:rsidRPr="00DF5BB5" w:rsidRDefault="00A10078" w:rsidP="00A10078">
      <w:pPr>
        <w:rPr>
          <w:lang w:val="en-US"/>
        </w:rPr>
      </w:pPr>
    </w:p>
    <w:p w:rsidR="00C15920" w:rsidRPr="004042AE" w:rsidRDefault="00A65A2A" w:rsidP="006E14BD">
      <w:pPr>
        <w:pStyle w:val="Textkrper"/>
        <w:rPr>
          <w:lang w:val="en-US"/>
        </w:rPr>
      </w:pPr>
      <w:r w:rsidRPr="004042AE">
        <w:rPr>
          <w:lang w:val="de-AT"/>
        </w:rPr>
        <w:t>mā t</w:t>
      </w:r>
      <w:r w:rsidR="00D7289A">
        <w:rPr>
          <w:lang w:val="de-AT"/>
        </w:rPr>
        <w:t>ˁ</w:t>
      </w:r>
      <w:r w:rsidRPr="004042AE">
        <w:rPr>
          <w:lang w:val="de-AT"/>
        </w:rPr>
        <w:t xml:space="preserve">allim ḥade! eindeutig mā, nicht lā für neg. </w:t>
      </w:r>
      <w:proofErr w:type="gramStart"/>
      <w:r w:rsidRPr="004042AE">
        <w:rPr>
          <w:lang w:val="en-US"/>
        </w:rPr>
        <w:t>Imper.</w:t>
      </w:r>
      <w:proofErr w:type="gramEnd"/>
    </w:p>
    <w:p w:rsidR="00212DD8" w:rsidRPr="00B1476E" w:rsidRDefault="00212DD8" w:rsidP="00366A3A">
      <w:pPr>
        <w:pStyle w:val="berschrift2"/>
        <w:rPr>
          <w:noProof/>
          <w:lang w:val="en-US"/>
        </w:rPr>
      </w:pPr>
      <w:r w:rsidRPr="00B1476E">
        <w:rPr>
          <w:noProof/>
          <w:lang w:val="en-US"/>
        </w:rPr>
        <w:t>Urfa-0</w:t>
      </w:r>
      <w:r>
        <w:rPr>
          <w:noProof/>
          <w:lang w:val="en-US"/>
        </w:rPr>
        <w:t>68</w:t>
      </w:r>
      <w:r w:rsidRPr="00B1476E">
        <w:rPr>
          <w:noProof/>
          <w:lang w:val="en-US"/>
        </w:rPr>
        <w:t xml:space="preserve">: </w:t>
      </w:r>
      <w:r>
        <w:rPr>
          <w:noProof/>
          <w:lang w:val="en-US"/>
        </w:rPr>
        <w:t>Tribes</w:t>
      </w:r>
      <w:r w:rsidR="00366A3A">
        <w:rPr>
          <w:noProof/>
          <w:lang w:val="en-US"/>
        </w:rPr>
        <w:t>, Armenians and Jews</w:t>
      </w:r>
      <w:r>
        <w:rPr>
          <w:noProof/>
          <w:lang w:val="en-US"/>
        </w:rPr>
        <w:t xml:space="preserve"> </w:t>
      </w:r>
      <w:r w:rsidR="00366A3A">
        <w:rPr>
          <w:noProof/>
          <w:lang w:val="en-US"/>
        </w:rPr>
        <w:t xml:space="preserve">in </w:t>
      </w:r>
      <w:r>
        <w:rPr>
          <w:noProof/>
          <w:lang w:val="en-US"/>
        </w:rPr>
        <w:t>a</w:t>
      </w:r>
      <w:r w:rsidRPr="00B1476E">
        <w:rPr>
          <w:noProof/>
          <w:lang w:val="en-US"/>
        </w:rPr>
        <w:t xml:space="preserve">ncient </w:t>
      </w:r>
      <w:r>
        <w:rPr>
          <w:noProof/>
          <w:lang w:val="en-US"/>
        </w:rPr>
        <w:t>t</w:t>
      </w:r>
      <w:r w:rsidRPr="00B1476E">
        <w:rPr>
          <w:noProof/>
          <w:lang w:val="en-US"/>
        </w:rPr>
        <w:t>imes</w:t>
      </w:r>
      <w:r w:rsidR="009C1379">
        <w:rPr>
          <w:noProof/>
          <w:lang w:val="en-US"/>
        </w:rPr>
        <w:t xml:space="preserve"> </w:t>
      </w:r>
      <w:r w:rsidR="009C1379" w:rsidRPr="00EC6A71">
        <w:rPr>
          <w:color w:val="00B050"/>
          <w:lang w:val="en-US"/>
        </w:rPr>
        <w:t>[</w:t>
      </w:r>
      <w:r w:rsidR="009C1379">
        <w:rPr>
          <w:color w:val="00B050"/>
          <w:lang w:val="en-US"/>
        </w:rPr>
        <w:t>new]</w:t>
      </w:r>
    </w:p>
    <w:p w:rsidR="00212DD8" w:rsidRDefault="00212DD8" w:rsidP="00A608C2">
      <w:pPr>
        <w:pStyle w:val="Liste"/>
        <w:rPr>
          <w:noProof/>
          <w:lang w:val="en-US"/>
        </w:rPr>
      </w:pPr>
      <w:r w:rsidRPr="00B1476E">
        <w:rPr>
          <w:noProof/>
          <w:lang w:val="en-US"/>
        </w:rPr>
        <w:t>Ibrahim</w:t>
      </w:r>
      <w:r>
        <w:rPr>
          <w:noProof/>
          <w:lang w:val="en-US"/>
        </w:rPr>
        <w:t>, Ismail and others</w:t>
      </w:r>
    </w:p>
    <w:p w:rsidR="00212DD8" w:rsidRDefault="00212DD8" w:rsidP="00A608C2">
      <w:pPr>
        <w:pStyle w:val="Liste"/>
        <w:rPr>
          <w:lang w:val="en-US"/>
        </w:rPr>
      </w:pPr>
      <w:r w:rsidRPr="00B1476E">
        <w:rPr>
          <w:lang w:val="en-US"/>
        </w:rPr>
        <w:t>9.5.2011 in Ya</w:t>
      </w:r>
      <w:r>
        <w:rPr>
          <w:lang w:val="en-US"/>
        </w:rPr>
        <w:t>rdımcı</w:t>
      </w:r>
      <w:r w:rsidRPr="00B1476E">
        <w:rPr>
          <w:lang w:val="en-US"/>
        </w:rPr>
        <w:t>/az-Ziyāra</w:t>
      </w:r>
    </w:p>
    <w:p w:rsidR="00212DD8" w:rsidRDefault="00212DD8" w:rsidP="00A608C2">
      <w:pPr>
        <w:pStyle w:val="Liste"/>
        <w:rPr>
          <w:lang w:val="en-US"/>
        </w:rPr>
      </w:pPr>
      <w:r>
        <w:rPr>
          <w:lang w:val="en-US"/>
        </w:rPr>
        <w:t>11.50</w:t>
      </w:r>
    </w:p>
    <w:p w:rsidR="00212DD8" w:rsidRPr="00F10F11" w:rsidRDefault="00212DD8" w:rsidP="00F10F11"/>
    <w:tbl>
      <w:tblPr>
        <w:tblStyle w:val="Tabellenraster"/>
        <w:tblW w:w="0" w:type="auto"/>
        <w:tblLook w:val="0400" w:firstRow="0" w:lastRow="0" w:firstColumn="0" w:lastColumn="0" w:noHBand="0" w:noVBand="1"/>
      </w:tblPr>
      <w:tblGrid>
        <w:gridCol w:w="711"/>
        <w:gridCol w:w="4253"/>
        <w:gridCol w:w="4253"/>
      </w:tblGrid>
      <w:tr w:rsidR="00755BA0" w:rsidRPr="00A77454" w:rsidTr="00085E05">
        <w:tc>
          <w:tcPr>
            <w:tcW w:w="567" w:type="dxa"/>
          </w:tcPr>
          <w:p w:rsidR="00755BA0" w:rsidRDefault="00755BA0" w:rsidP="00085E05">
            <w:pPr>
              <w:rPr>
                <w:lang w:val="en-US"/>
              </w:rPr>
            </w:pPr>
            <w:r>
              <w:rPr>
                <w:lang w:val="en-US"/>
              </w:rPr>
              <w:t>0</w:t>
            </w:r>
          </w:p>
        </w:tc>
        <w:tc>
          <w:tcPr>
            <w:tcW w:w="4253" w:type="dxa"/>
          </w:tcPr>
          <w:p w:rsidR="00755BA0" w:rsidRDefault="00755BA0" w:rsidP="003A2FEB">
            <w:pPr>
              <w:rPr>
                <w:lang w:val="en-US"/>
              </w:rPr>
            </w:pPr>
            <w:proofErr w:type="gramStart"/>
            <w:r>
              <w:rPr>
                <w:lang w:val="en-US"/>
              </w:rPr>
              <w:t>šī</w:t>
            </w:r>
            <w:proofErr w:type="gramEnd"/>
            <w:r>
              <w:rPr>
                <w:lang w:val="en-US"/>
              </w:rPr>
              <w:t xml:space="preserve"> ba</w:t>
            </w:r>
            <w:r w:rsidR="00D7289A">
              <w:rPr>
                <w:lang w:val="en-US"/>
              </w:rPr>
              <w:t>ˁ</w:t>
            </w:r>
            <w:r>
              <w:rPr>
                <w:lang w:val="en-US"/>
              </w:rPr>
              <w:t xml:space="preserve">aḏ̣ </w:t>
            </w:r>
            <w:r w:rsidR="00D7289A">
              <w:rPr>
                <w:lang w:val="en-US"/>
              </w:rPr>
              <w:t>ˁ</w:t>
            </w:r>
            <w:r>
              <w:rPr>
                <w:lang w:val="en-US"/>
              </w:rPr>
              <w:t>ašāyir, ba</w:t>
            </w:r>
            <w:r w:rsidR="00D7289A">
              <w:rPr>
                <w:lang w:val="en-US"/>
              </w:rPr>
              <w:t>ˁ</w:t>
            </w:r>
            <w:r>
              <w:rPr>
                <w:lang w:val="en-US"/>
              </w:rPr>
              <w:t xml:space="preserve">aḏ̣ </w:t>
            </w:r>
            <w:r w:rsidR="00D7289A">
              <w:rPr>
                <w:lang w:val="en-US"/>
              </w:rPr>
              <w:t>ˁ</w:t>
            </w:r>
            <w:r>
              <w:rPr>
                <w:lang w:val="en-US"/>
              </w:rPr>
              <w:t>ašāyir ǧaw m-al-</w:t>
            </w:r>
            <w:r w:rsidR="00D7289A">
              <w:rPr>
                <w:lang w:val="en-US"/>
              </w:rPr>
              <w:t>ˁ</w:t>
            </w:r>
            <w:r>
              <w:rPr>
                <w:lang w:val="en-US"/>
              </w:rPr>
              <w:t>Irāg, m-al-</w:t>
            </w:r>
            <w:r w:rsidR="00D7289A">
              <w:rPr>
                <w:lang w:val="en-US"/>
              </w:rPr>
              <w:t>ˁ</w:t>
            </w:r>
            <w:r>
              <w:rPr>
                <w:lang w:val="en-US"/>
              </w:rPr>
              <w:t xml:space="preserve">Irāg, </w:t>
            </w:r>
            <w:r w:rsidR="00D7289A">
              <w:rPr>
                <w:lang w:val="en-US"/>
              </w:rPr>
              <w:t>ˁ</w:t>
            </w:r>
            <w:r>
              <w:rPr>
                <w:lang w:val="en-US"/>
              </w:rPr>
              <w:t>ala dōr Atatürk, ya</w:t>
            </w:r>
            <w:r w:rsidR="00D7289A">
              <w:rPr>
                <w:lang w:val="en-US"/>
              </w:rPr>
              <w:t>ˁ</w:t>
            </w:r>
            <w:r>
              <w:rPr>
                <w:lang w:val="en-US"/>
              </w:rPr>
              <w:t xml:space="preserve">ni Turkīye mū ṣār ḥarib, mū ṣār šakle, nufūs zihīd ṣār __________________ nufūs, </w:t>
            </w:r>
            <w:r w:rsidR="00D7289A">
              <w:rPr>
                <w:lang w:val="en-US"/>
              </w:rPr>
              <w:t>ˀ</w:t>
            </w:r>
            <w:r>
              <w:rPr>
                <w:lang w:val="en-US"/>
              </w:rPr>
              <w:t>al-bölge ḏ</w:t>
            </w:r>
            <w:r w:rsidR="003A2FEB">
              <w:rPr>
                <w:lang w:val="en-US"/>
              </w:rPr>
              <w:t>ī</w:t>
            </w:r>
            <w:r>
              <w:rPr>
                <w:lang w:val="en-US"/>
              </w:rPr>
              <w:t xml:space="preserve"> mā-min  __________________.</w:t>
            </w:r>
          </w:p>
        </w:tc>
        <w:tc>
          <w:tcPr>
            <w:tcW w:w="4253" w:type="dxa"/>
          </w:tcPr>
          <w:p w:rsidR="00755BA0" w:rsidRPr="00A77454" w:rsidRDefault="00755BA0" w:rsidP="00085E05">
            <w:pPr>
              <w:rPr>
                <w:lang w:val="en-US"/>
              </w:rPr>
            </w:pPr>
          </w:p>
        </w:tc>
      </w:tr>
      <w:tr w:rsidR="00755BA0" w:rsidRPr="00755BA0" w:rsidTr="00085E05">
        <w:tc>
          <w:tcPr>
            <w:tcW w:w="567" w:type="dxa"/>
          </w:tcPr>
          <w:p w:rsidR="00755BA0" w:rsidRDefault="00755BA0" w:rsidP="00085E05">
            <w:pPr>
              <w:rPr>
                <w:lang w:val="en-US"/>
              </w:rPr>
            </w:pPr>
            <w:r>
              <w:rPr>
                <w:lang w:val="en-US"/>
              </w:rPr>
              <w:t>0.17</w:t>
            </w:r>
          </w:p>
        </w:tc>
        <w:tc>
          <w:tcPr>
            <w:tcW w:w="4253" w:type="dxa"/>
          </w:tcPr>
          <w:p w:rsidR="00755BA0" w:rsidRPr="00755BA0" w:rsidRDefault="00755BA0" w:rsidP="00DC4BC1">
            <w:pPr>
              <w:rPr>
                <w:lang w:val="en-US"/>
              </w:rPr>
            </w:pPr>
            <w:r w:rsidRPr="00755BA0">
              <w:rPr>
                <w:lang w:val="en-US"/>
              </w:rPr>
              <w:t xml:space="preserve">Turkīye ḏāk al-wakt al-ḥukūma </w:t>
            </w:r>
            <w:r w:rsidR="00D7289A">
              <w:rPr>
                <w:lang w:val="en-US"/>
              </w:rPr>
              <w:t>ˀ</w:t>
            </w:r>
            <w:r w:rsidRPr="00755BA0">
              <w:rPr>
                <w:lang w:val="en-US"/>
              </w:rPr>
              <w:t>Atatü</w:t>
            </w:r>
            <w:r>
              <w:rPr>
                <w:lang w:val="en-US"/>
              </w:rPr>
              <w:t xml:space="preserve">rk, </w:t>
            </w:r>
            <w:r w:rsidR="00D7289A">
              <w:rPr>
                <w:lang w:val="en-US"/>
              </w:rPr>
              <w:t>ˁ</w:t>
            </w:r>
            <w:r>
              <w:rPr>
                <w:lang w:val="en-US"/>
              </w:rPr>
              <w:t>ala Yūn</w:t>
            </w:r>
            <w:r w:rsidR="00DC4BC1">
              <w:rPr>
                <w:lang w:val="en-US"/>
              </w:rPr>
              <w:t xml:space="preserve">ānistān hnīye </w:t>
            </w:r>
            <w:r w:rsidR="00D7289A">
              <w:rPr>
                <w:lang w:val="en-US"/>
              </w:rPr>
              <w:t>ˁ</w:t>
            </w:r>
            <w:r w:rsidR="00DC4BC1">
              <w:rPr>
                <w:lang w:val="en-US"/>
              </w:rPr>
              <w:t>ala l-</w:t>
            </w:r>
            <w:r w:rsidR="00D7289A">
              <w:rPr>
                <w:lang w:val="en-US"/>
              </w:rPr>
              <w:t>ˁ</w:t>
            </w:r>
            <w:r w:rsidR="00DC4BC1">
              <w:rPr>
                <w:lang w:val="en-US"/>
              </w:rPr>
              <w:t xml:space="preserve">Irāg </w:t>
            </w:r>
            <w:r w:rsidR="00D7289A">
              <w:rPr>
                <w:lang w:val="en-US"/>
              </w:rPr>
              <w:t>ˁ</w:t>
            </w:r>
            <w:r w:rsidR="00DC4BC1">
              <w:rPr>
                <w:lang w:val="en-US"/>
              </w:rPr>
              <w:t xml:space="preserve">ala Sūrīye </w:t>
            </w:r>
            <w:r w:rsidR="00D7289A">
              <w:rPr>
                <w:lang w:val="en-US"/>
              </w:rPr>
              <w:t>ˁ</w:t>
            </w:r>
            <w:r w:rsidR="00DC4BC1">
              <w:rPr>
                <w:lang w:val="en-US"/>
              </w:rPr>
              <w:t xml:space="preserve">ala </w:t>
            </w:r>
            <w:r w:rsidR="00D7289A">
              <w:rPr>
                <w:lang w:val="en-US"/>
              </w:rPr>
              <w:t>ˀ</w:t>
            </w:r>
            <w:r w:rsidR="00DC4BC1">
              <w:rPr>
                <w:lang w:val="en-US"/>
              </w:rPr>
              <w:t xml:space="preserve">Azarbayǧān </w:t>
            </w:r>
            <w:r w:rsidR="00D7289A">
              <w:rPr>
                <w:lang w:val="en-US"/>
              </w:rPr>
              <w:t>ˁ</w:t>
            </w:r>
            <w:r w:rsidR="00DC4BC1">
              <w:rPr>
                <w:lang w:val="en-US"/>
              </w:rPr>
              <w:t xml:space="preserve">ala </w:t>
            </w:r>
            <w:r w:rsidR="00D7289A">
              <w:rPr>
                <w:lang w:val="en-US"/>
              </w:rPr>
              <w:t>ˀ</w:t>
            </w:r>
            <w:r w:rsidR="00DC4BC1">
              <w:rPr>
                <w:lang w:val="en-US"/>
              </w:rPr>
              <w:t xml:space="preserve">Īrān </w:t>
            </w:r>
            <w:r w:rsidR="00D7289A">
              <w:rPr>
                <w:lang w:val="en-US"/>
              </w:rPr>
              <w:t>ˁ</w:t>
            </w:r>
            <w:r w:rsidR="00DC4BC1">
              <w:rPr>
                <w:lang w:val="en-US"/>
              </w:rPr>
              <w:t xml:space="preserve">ala Yūnānistān </w:t>
            </w:r>
            <w:r w:rsidR="00D7289A">
              <w:rPr>
                <w:lang w:val="en-US"/>
              </w:rPr>
              <w:t>ˁ</w:t>
            </w:r>
            <w:r w:rsidR="00DC4BC1">
              <w:rPr>
                <w:lang w:val="en-US"/>
              </w:rPr>
              <w:t xml:space="preserve">ala </w:t>
            </w:r>
            <w:proofErr w:type="gramStart"/>
            <w:r w:rsidR="00DC4BC1">
              <w:rPr>
                <w:lang w:val="en-US"/>
              </w:rPr>
              <w:t>Yugoṣlavya  _</w:t>
            </w:r>
            <w:proofErr w:type="gramEnd"/>
            <w:r w:rsidR="00DC4BC1">
              <w:rPr>
                <w:lang w:val="en-US"/>
              </w:rPr>
              <w:t xml:space="preserve">_________________ni nufūs. __________________ </w:t>
            </w:r>
            <w:proofErr w:type="gramStart"/>
            <w:r w:rsidR="00DC4BC1">
              <w:rPr>
                <w:lang w:val="en-US"/>
              </w:rPr>
              <w:t>yunṭūnu</w:t>
            </w:r>
            <w:proofErr w:type="gramEnd"/>
            <w:r w:rsidR="00DC4BC1">
              <w:rPr>
                <w:lang w:val="en-US"/>
              </w:rPr>
              <w:t xml:space="preserve"> yāha.</w:t>
            </w:r>
          </w:p>
        </w:tc>
        <w:tc>
          <w:tcPr>
            <w:tcW w:w="4253" w:type="dxa"/>
          </w:tcPr>
          <w:p w:rsidR="00755BA0" w:rsidRPr="00755BA0" w:rsidRDefault="00755BA0" w:rsidP="00085E05">
            <w:pPr>
              <w:rPr>
                <w:lang w:val="en-US"/>
              </w:rPr>
            </w:pPr>
          </w:p>
        </w:tc>
      </w:tr>
      <w:tr w:rsidR="00755BA0" w:rsidRPr="00755BA0" w:rsidTr="00085E05">
        <w:tc>
          <w:tcPr>
            <w:tcW w:w="567" w:type="dxa"/>
          </w:tcPr>
          <w:p w:rsidR="00755BA0" w:rsidRPr="00755BA0" w:rsidRDefault="00DC4BC1" w:rsidP="00085E05">
            <w:pPr>
              <w:rPr>
                <w:lang w:val="en-US"/>
              </w:rPr>
            </w:pPr>
            <w:r>
              <w:rPr>
                <w:lang w:val="en-US"/>
              </w:rPr>
              <w:t>0.35</w:t>
            </w:r>
          </w:p>
        </w:tc>
        <w:tc>
          <w:tcPr>
            <w:tcW w:w="4253" w:type="dxa"/>
          </w:tcPr>
          <w:p w:rsidR="00755BA0" w:rsidRPr="00755BA0" w:rsidRDefault="00DC4BC1" w:rsidP="00DC4BC1">
            <w:pPr>
              <w:rPr>
                <w:lang w:val="en-US"/>
              </w:rPr>
            </w:pPr>
            <w:r>
              <w:rPr>
                <w:lang w:val="en-US"/>
              </w:rPr>
              <w:t xml:space="preserve">mesela hēne šī aǧ-Ǧmayle ngūl-ilhum, </w:t>
            </w:r>
            <w:r w:rsidR="00D7289A">
              <w:rPr>
                <w:lang w:val="en-US"/>
              </w:rPr>
              <w:t>ˁ</w:t>
            </w:r>
            <w:r>
              <w:rPr>
                <w:lang w:val="en-US"/>
              </w:rPr>
              <w:t>ašīre, Ǧumayle, ǧaw min al-</w:t>
            </w:r>
            <w:r w:rsidR="00D7289A">
              <w:rPr>
                <w:lang w:val="en-US"/>
              </w:rPr>
              <w:t>ˁ</w:t>
            </w:r>
            <w:r>
              <w:rPr>
                <w:lang w:val="en-US"/>
              </w:rPr>
              <w:t>Irāg, m-al-</w:t>
            </w:r>
            <w:r w:rsidR="00D7289A">
              <w:rPr>
                <w:lang w:val="en-US"/>
              </w:rPr>
              <w:t>ˁ</w:t>
            </w:r>
            <w:r>
              <w:rPr>
                <w:lang w:val="en-US"/>
              </w:rPr>
              <w:t>Irāg ǧaw, __________________ Ḥarrān  __________________ Ḥarrān ḏāk al-wakit Atatürk gāl-ilhum “Ḥarrān lilkum.” ḥākim  __________________ ḏīye bölge ḏīye.</w:t>
            </w:r>
          </w:p>
        </w:tc>
        <w:tc>
          <w:tcPr>
            <w:tcW w:w="4253" w:type="dxa"/>
          </w:tcPr>
          <w:p w:rsidR="00755BA0" w:rsidRPr="00755BA0" w:rsidRDefault="00755BA0" w:rsidP="00085E05">
            <w:pPr>
              <w:rPr>
                <w:lang w:val="en-US"/>
              </w:rPr>
            </w:pPr>
          </w:p>
        </w:tc>
      </w:tr>
      <w:tr w:rsidR="00755BA0" w:rsidRPr="00755BA0" w:rsidTr="00085E05">
        <w:tc>
          <w:tcPr>
            <w:tcW w:w="567" w:type="dxa"/>
          </w:tcPr>
          <w:p w:rsidR="00755BA0" w:rsidRPr="00755BA0" w:rsidRDefault="00DC4BC1" w:rsidP="00085E05">
            <w:pPr>
              <w:rPr>
                <w:lang w:val="en-US"/>
              </w:rPr>
            </w:pPr>
            <w:r>
              <w:rPr>
                <w:lang w:val="en-US"/>
              </w:rPr>
              <w:t>0.47</w:t>
            </w:r>
          </w:p>
        </w:tc>
        <w:tc>
          <w:tcPr>
            <w:tcW w:w="4253" w:type="dxa"/>
          </w:tcPr>
          <w:p w:rsidR="00755BA0" w:rsidRPr="00755BA0" w:rsidRDefault="00DC4BC1" w:rsidP="00755BA0">
            <w:pPr>
              <w:rPr>
                <w:lang w:val="en-US"/>
              </w:rPr>
            </w:pPr>
            <w:r>
              <w:rPr>
                <w:lang w:val="en-US"/>
              </w:rPr>
              <w:t>“</w:t>
            </w:r>
            <w:r w:rsidR="00D7289A">
              <w:rPr>
                <w:lang w:val="en-US"/>
              </w:rPr>
              <w:t>ˀ</w:t>
            </w:r>
            <w:proofErr w:type="gramStart"/>
            <w:r>
              <w:rPr>
                <w:lang w:val="en-US"/>
              </w:rPr>
              <w:t>intu  _</w:t>
            </w:r>
            <w:proofErr w:type="gramEnd"/>
            <w:r>
              <w:rPr>
                <w:lang w:val="en-US"/>
              </w:rPr>
              <w:t>_________________  __________________  __________________  __________________ haḏōlak gabəl ṯimānīn tis</w:t>
            </w:r>
            <w:r w:rsidR="00D7289A">
              <w:rPr>
                <w:lang w:val="en-US"/>
              </w:rPr>
              <w:t>ˁ</w:t>
            </w:r>
            <w:r>
              <w:rPr>
                <w:lang w:val="en-US"/>
              </w:rPr>
              <w:t>īn sane ǧaw m-al-</w:t>
            </w:r>
            <w:r w:rsidR="00D7289A">
              <w:rPr>
                <w:lang w:val="en-US"/>
              </w:rPr>
              <w:t>ˁ</w:t>
            </w:r>
            <w:r>
              <w:rPr>
                <w:lang w:val="en-US"/>
              </w:rPr>
              <w:t xml:space="preserve">Irāg. </w:t>
            </w:r>
            <w:proofErr w:type="gramStart"/>
            <w:r>
              <w:rPr>
                <w:lang w:val="en-US"/>
              </w:rPr>
              <w:t>ǧiddhum</w:t>
            </w:r>
            <w:proofErr w:type="gramEnd"/>
            <w:r>
              <w:rPr>
                <w:lang w:val="en-US"/>
              </w:rPr>
              <w:t xml:space="preserve"> ǧī m-al-</w:t>
            </w:r>
            <w:r w:rsidR="00D7289A">
              <w:rPr>
                <w:lang w:val="en-US"/>
              </w:rPr>
              <w:t>ˁ</w:t>
            </w:r>
            <w:r>
              <w:rPr>
                <w:lang w:val="en-US"/>
              </w:rPr>
              <w:t>Ir</w:t>
            </w:r>
            <w:r w:rsidR="002B6111">
              <w:rPr>
                <w:lang w:val="en-US"/>
              </w:rPr>
              <w:t>āg, humma kullhum šālaw w ǧaw hēne.</w:t>
            </w:r>
          </w:p>
        </w:tc>
        <w:tc>
          <w:tcPr>
            <w:tcW w:w="4253" w:type="dxa"/>
          </w:tcPr>
          <w:p w:rsidR="00755BA0" w:rsidRPr="00755BA0" w:rsidRDefault="00755BA0" w:rsidP="00085E05">
            <w:pPr>
              <w:rPr>
                <w:lang w:val="en-US"/>
              </w:rPr>
            </w:pPr>
          </w:p>
        </w:tc>
      </w:tr>
      <w:tr w:rsidR="00755BA0" w:rsidRPr="00755BA0" w:rsidTr="00085E05">
        <w:tc>
          <w:tcPr>
            <w:tcW w:w="567" w:type="dxa"/>
          </w:tcPr>
          <w:p w:rsidR="00755BA0" w:rsidRPr="00755BA0" w:rsidRDefault="002B6111" w:rsidP="00085E05">
            <w:pPr>
              <w:rPr>
                <w:lang w:val="en-US"/>
              </w:rPr>
            </w:pPr>
            <w:r>
              <w:rPr>
                <w:lang w:val="en-US"/>
              </w:rPr>
              <w:t>0.57</w:t>
            </w:r>
          </w:p>
        </w:tc>
        <w:tc>
          <w:tcPr>
            <w:tcW w:w="4253" w:type="dxa"/>
          </w:tcPr>
          <w:p w:rsidR="00755BA0" w:rsidRPr="00755BA0" w:rsidRDefault="002B6111" w:rsidP="00755BA0">
            <w:pPr>
              <w:rPr>
                <w:lang w:val="en-US"/>
              </w:rPr>
            </w:pPr>
            <w:proofErr w:type="gramStart"/>
            <w:r>
              <w:rPr>
                <w:lang w:val="en-US"/>
              </w:rPr>
              <w:t>mesela</w:t>
            </w:r>
            <w:proofErr w:type="gramEnd"/>
            <w:r>
              <w:rPr>
                <w:lang w:val="en-US"/>
              </w:rPr>
              <w:t xml:space="preserve"> ta-ngūl </w:t>
            </w:r>
            <w:r w:rsidR="00D7289A">
              <w:rPr>
                <w:lang w:val="en-US"/>
              </w:rPr>
              <w:t>ˁ</w:t>
            </w:r>
            <w:r>
              <w:rPr>
                <w:lang w:val="en-US"/>
              </w:rPr>
              <w:t xml:space="preserve">Ubāde, </w:t>
            </w:r>
            <w:r w:rsidR="00D7289A">
              <w:rPr>
                <w:lang w:val="en-US"/>
              </w:rPr>
              <w:t>ˁ</w:t>
            </w:r>
            <w:r>
              <w:rPr>
                <w:lang w:val="en-US"/>
              </w:rPr>
              <w:t>Ubāde šī ǧāyīn m-al-</w:t>
            </w:r>
            <w:r w:rsidR="00D7289A">
              <w:rPr>
                <w:lang w:val="en-US"/>
              </w:rPr>
              <w:t>ˁ</w:t>
            </w:r>
            <w:r>
              <w:rPr>
                <w:lang w:val="en-US"/>
              </w:rPr>
              <w:t xml:space="preserve">Irāg, šī min Sūrīye ǧāyīn awwali  __________________ ygūlūn ygūl ykōčir </w:t>
            </w:r>
            <w:r w:rsidR="00D7289A">
              <w:rPr>
                <w:lang w:val="en-US"/>
              </w:rPr>
              <w:t>ˁ</w:t>
            </w:r>
            <w:r>
              <w:rPr>
                <w:lang w:val="en-US"/>
              </w:rPr>
              <w:t>ala məṭraḥ w  __________________ al-makān haḏāk zēn w  __________________ qādi.</w:t>
            </w:r>
          </w:p>
        </w:tc>
        <w:tc>
          <w:tcPr>
            <w:tcW w:w="4253" w:type="dxa"/>
          </w:tcPr>
          <w:p w:rsidR="00755BA0" w:rsidRPr="00755BA0" w:rsidRDefault="00755BA0" w:rsidP="00085E05">
            <w:pPr>
              <w:rPr>
                <w:lang w:val="en-US"/>
              </w:rPr>
            </w:pPr>
          </w:p>
        </w:tc>
      </w:tr>
      <w:tr w:rsidR="00755BA0" w:rsidRPr="00755BA0" w:rsidTr="00085E05">
        <w:tc>
          <w:tcPr>
            <w:tcW w:w="567" w:type="dxa"/>
          </w:tcPr>
          <w:p w:rsidR="00755BA0" w:rsidRPr="00755BA0" w:rsidRDefault="002B6111" w:rsidP="00085E05">
            <w:pPr>
              <w:rPr>
                <w:lang w:val="en-US"/>
              </w:rPr>
            </w:pPr>
            <w:r>
              <w:rPr>
                <w:lang w:val="en-US"/>
              </w:rPr>
              <w:t>1.12</w:t>
            </w:r>
          </w:p>
        </w:tc>
        <w:tc>
          <w:tcPr>
            <w:tcW w:w="4253" w:type="dxa"/>
          </w:tcPr>
          <w:p w:rsidR="00755BA0" w:rsidRPr="002B6111" w:rsidRDefault="00D7289A" w:rsidP="002B6111">
            <w:pPr>
              <w:rPr>
                <w:lang w:val="en-US"/>
              </w:rPr>
            </w:pPr>
            <w:r>
              <w:rPr>
                <w:lang w:val="en-US"/>
              </w:rPr>
              <w:t>ˀ</w:t>
            </w:r>
            <w:proofErr w:type="gramStart"/>
            <w:r w:rsidR="002B6111">
              <w:rPr>
                <w:lang w:val="en-US"/>
              </w:rPr>
              <w:t>awwal  _</w:t>
            </w:r>
            <w:proofErr w:type="gramEnd"/>
            <w:r w:rsidR="002B6111">
              <w:rPr>
                <w:lang w:val="en-US"/>
              </w:rPr>
              <w:t xml:space="preserve">_________________ </w:t>
            </w:r>
            <w:r>
              <w:rPr>
                <w:lang w:val="en-US"/>
              </w:rPr>
              <w:t>ˁ</w:t>
            </w:r>
            <w:r w:rsidR="002B6111">
              <w:rPr>
                <w:lang w:val="en-US"/>
              </w:rPr>
              <w:t>aman mā-min, ᵊḥdūd bēnātna iḥna w Sūrī</w:t>
            </w:r>
            <w:r w:rsidR="002B6111" w:rsidRPr="002B6111">
              <w:rPr>
                <w:lang w:val="en-US"/>
              </w:rPr>
              <w:t>ye</w:t>
            </w:r>
            <w:r w:rsidR="002B6111">
              <w:rPr>
                <w:lang w:val="en-US"/>
              </w:rPr>
              <w:t xml:space="preserve"> mā-min ᵊḥdūd min hēne  __________________ trūḥ </w:t>
            </w:r>
            <w:r>
              <w:rPr>
                <w:lang w:val="en-US"/>
              </w:rPr>
              <w:t>ˁ</w:t>
            </w:r>
            <w:r w:rsidR="002B6111">
              <w:rPr>
                <w:lang w:val="en-US"/>
              </w:rPr>
              <w:t xml:space="preserve">ala Ḥalab, w tiǧi. </w:t>
            </w:r>
            <w:r>
              <w:rPr>
                <w:lang w:val="en-US"/>
              </w:rPr>
              <w:t>ˀ</w:t>
            </w:r>
            <w:r w:rsidR="002B6111">
              <w:rPr>
                <w:lang w:val="en-US"/>
              </w:rPr>
              <w:t>al-mille trūḥ min hēne yiz</w:t>
            </w:r>
            <w:r>
              <w:rPr>
                <w:lang w:val="en-US"/>
              </w:rPr>
              <w:t>ˁ</w:t>
            </w:r>
            <w:r w:rsidR="002B6111">
              <w:rPr>
                <w:lang w:val="en-US"/>
              </w:rPr>
              <w:t xml:space="preserve">al yrūḥ qādi. </w:t>
            </w:r>
            <w:proofErr w:type="gramStart"/>
            <w:r w:rsidR="002B6111">
              <w:rPr>
                <w:lang w:val="en-US"/>
              </w:rPr>
              <w:t>w</w:t>
            </w:r>
            <w:proofErr w:type="gramEnd"/>
            <w:r w:rsidR="002B6111">
              <w:rPr>
                <w:lang w:val="en-US"/>
              </w:rPr>
              <w:t xml:space="preserve"> ltammaw </w:t>
            </w:r>
            <w:r>
              <w:rPr>
                <w:lang w:val="en-US"/>
              </w:rPr>
              <w:t>ˁ</w:t>
            </w:r>
            <w:r w:rsidR="002B6111">
              <w:rPr>
                <w:lang w:val="en-US"/>
              </w:rPr>
              <w:t>ādēne hēne kull  __________________ yiltamm yamm gaṛāybu</w:t>
            </w:r>
            <w:r w:rsidR="00591773">
              <w:rPr>
                <w:lang w:val="en-US"/>
              </w:rPr>
              <w:t>.</w:t>
            </w:r>
          </w:p>
        </w:tc>
        <w:tc>
          <w:tcPr>
            <w:tcW w:w="4253" w:type="dxa"/>
          </w:tcPr>
          <w:p w:rsidR="00755BA0" w:rsidRPr="00755BA0" w:rsidRDefault="00755BA0" w:rsidP="00085E05">
            <w:pPr>
              <w:rPr>
                <w:lang w:val="en-US"/>
              </w:rPr>
            </w:pPr>
          </w:p>
        </w:tc>
      </w:tr>
      <w:tr w:rsidR="00755BA0" w:rsidRPr="00591773" w:rsidTr="00085E05">
        <w:tc>
          <w:tcPr>
            <w:tcW w:w="567" w:type="dxa"/>
          </w:tcPr>
          <w:p w:rsidR="00755BA0" w:rsidRPr="00755BA0" w:rsidRDefault="00591773" w:rsidP="00085E05">
            <w:pPr>
              <w:rPr>
                <w:lang w:val="en-US"/>
              </w:rPr>
            </w:pPr>
            <w:r>
              <w:rPr>
                <w:lang w:val="en-US"/>
              </w:rPr>
              <w:t>1.26</w:t>
            </w:r>
          </w:p>
        </w:tc>
        <w:tc>
          <w:tcPr>
            <w:tcW w:w="4253" w:type="dxa"/>
          </w:tcPr>
          <w:p w:rsidR="00755BA0" w:rsidRPr="00591773" w:rsidRDefault="00591773" w:rsidP="00591773">
            <w:pPr>
              <w:rPr>
                <w:lang w:val="en-US"/>
              </w:rPr>
            </w:pPr>
            <w:r w:rsidRPr="00591773">
              <w:rPr>
                <w:lang w:val="en-US"/>
              </w:rPr>
              <w:t xml:space="preserve">mesela šī ta-ngūl hēne </w:t>
            </w:r>
            <w:r w:rsidR="00D7289A">
              <w:rPr>
                <w:lang w:val="en-US"/>
              </w:rPr>
              <w:t>ˁ</w:t>
            </w:r>
            <w:r>
              <w:rPr>
                <w:lang w:val="en-US"/>
              </w:rPr>
              <w:t xml:space="preserve">Ubādi, yiǧi </w:t>
            </w:r>
            <w:r w:rsidR="00D7289A">
              <w:rPr>
                <w:lang w:val="en-US"/>
              </w:rPr>
              <w:t>ˁ</w:t>
            </w:r>
            <w:r>
              <w:rPr>
                <w:lang w:val="en-US"/>
              </w:rPr>
              <w:t>Irāgi min al-</w:t>
            </w:r>
            <w:r w:rsidR="00D7289A">
              <w:rPr>
                <w:lang w:val="en-US"/>
              </w:rPr>
              <w:t>ˁ</w:t>
            </w:r>
            <w:r>
              <w:rPr>
                <w:lang w:val="en-US"/>
              </w:rPr>
              <w:t xml:space="preserve">Irāg </w:t>
            </w:r>
            <w:r w:rsidR="00D7289A">
              <w:rPr>
                <w:lang w:val="en-US"/>
              </w:rPr>
              <w:t>ˁ</w:t>
            </w:r>
            <w:r>
              <w:rPr>
                <w:lang w:val="en-US"/>
              </w:rPr>
              <w:t>Ubādi ygūl “</w:t>
            </w:r>
            <w:r w:rsidR="00D7289A">
              <w:rPr>
                <w:lang w:val="en-US"/>
              </w:rPr>
              <w:t>ˀ</w:t>
            </w:r>
            <w:r>
              <w:rPr>
                <w:lang w:val="en-US"/>
              </w:rPr>
              <w:t xml:space="preserve">āni </w:t>
            </w:r>
            <w:r w:rsidR="00D7289A">
              <w:rPr>
                <w:lang w:val="en-US"/>
              </w:rPr>
              <w:t>ˁ</w:t>
            </w:r>
            <w:r>
              <w:rPr>
                <w:lang w:val="en-US"/>
              </w:rPr>
              <w:t>Ubādi.” ygūl  __________________ “ta</w:t>
            </w:r>
            <w:r w:rsidR="00D7289A">
              <w:rPr>
                <w:lang w:val="en-US"/>
              </w:rPr>
              <w:t>ˁ</w:t>
            </w:r>
            <w:r>
              <w:rPr>
                <w:lang w:val="en-US"/>
              </w:rPr>
              <w:t>āl yammi!” yiǧi Ǧmayli ygūl “</w:t>
            </w:r>
            <w:r w:rsidR="00D7289A">
              <w:rPr>
                <w:lang w:val="en-US"/>
              </w:rPr>
              <w:t>ˀ</w:t>
            </w:r>
            <w:r>
              <w:rPr>
                <w:lang w:val="en-US"/>
              </w:rPr>
              <w:t>āni Ǧmayli.” ygūl aǧ-Ǧmayli “ta</w:t>
            </w:r>
            <w:r w:rsidR="00D7289A">
              <w:rPr>
                <w:lang w:val="en-US"/>
              </w:rPr>
              <w:t>ˁ</w:t>
            </w:r>
            <w:r>
              <w:rPr>
                <w:lang w:val="en-US"/>
              </w:rPr>
              <w:t>al yammi!</w:t>
            </w:r>
          </w:p>
        </w:tc>
        <w:tc>
          <w:tcPr>
            <w:tcW w:w="4253" w:type="dxa"/>
          </w:tcPr>
          <w:p w:rsidR="00755BA0" w:rsidRPr="00591773" w:rsidRDefault="00755BA0" w:rsidP="00085E05">
            <w:pPr>
              <w:rPr>
                <w:lang w:val="en-US"/>
              </w:rPr>
            </w:pPr>
          </w:p>
        </w:tc>
      </w:tr>
      <w:tr w:rsidR="00591773" w:rsidRPr="00591773" w:rsidTr="00085E05">
        <w:tc>
          <w:tcPr>
            <w:tcW w:w="567" w:type="dxa"/>
          </w:tcPr>
          <w:p w:rsidR="00591773" w:rsidRPr="00591773" w:rsidRDefault="00591773" w:rsidP="00085E05">
            <w:pPr>
              <w:rPr>
                <w:lang w:val="en-US"/>
              </w:rPr>
            </w:pPr>
            <w:r>
              <w:rPr>
                <w:lang w:val="en-US"/>
              </w:rPr>
              <w:t>1.37</w:t>
            </w:r>
          </w:p>
        </w:tc>
        <w:tc>
          <w:tcPr>
            <w:tcW w:w="4253" w:type="dxa"/>
          </w:tcPr>
          <w:p w:rsidR="00591773" w:rsidRPr="00591773" w:rsidRDefault="00591773" w:rsidP="00755BA0">
            <w:pPr>
              <w:rPr>
                <w:lang w:val="en-US"/>
              </w:rPr>
            </w:pPr>
            <w:proofErr w:type="gramStart"/>
            <w:r>
              <w:rPr>
                <w:lang w:val="en-US"/>
              </w:rPr>
              <w:t>w</w:t>
            </w:r>
            <w:proofErr w:type="gramEnd"/>
            <w:r>
              <w:rPr>
                <w:lang w:val="en-US"/>
              </w:rPr>
              <w:t xml:space="preserve"> gāmu ysawwūn kull-min yugḏ̣ubūn bölge, kull-min yṣīr bölge, mesela Bani </w:t>
            </w:r>
            <w:r w:rsidR="00D7289A">
              <w:rPr>
                <w:lang w:val="en-US"/>
              </w:rPr>
              <w:t>ˁ</w:t>
            </w:r>
            <w:r>
              <w:rPr>
                <w:lang w:val="en-US"/>
              </w:rPr>
              <w:t xml:space="preserve">Iǧil, Bani </w:t>
            </w:r>
            <w:r w:rsidR="00D7289A">
              <w:rPr>
                <w:lang w:val="en-US"/>
              </w:rPr>
              <w:t>ˁ</w:t>
            </w:r>
            <w:r>
              <w:rPr>
                <w:lang w:val="en-US"/>
              </w:rPr>
              <w:t>Iǧil  __________________ ngūl čiṯīrīn, hēne b-Ḥarrān čiṯīrīn ᵊb-Sūrīye čiṯīrīn b-al-</w:t>
            </w:r>
            <w:r w:rsidR="00D7289A">
              <w:rPr>
                <w:lang w:val="en-US"/>
              </w:rPr>
              <w:t>ˁ</w:t>
            </w:r>
            <w:r>
              <w:rPr>
                <w:lang w:val="en-US"/>
              </w:rPr>
              <w:t xml:space="preserve">Irāg čiṯīrīn, čiṯīrīn. </w:t>
            </w:r>
            <w:proofErr w:type="gramStart"/>
            <w:r>
              <w:rPr>
                <w:lang w:val="en-US"/>
              </w:rPr>
              <w:t>ǧāyīn</w:t>
            </w:r>
            <w:proofErr w:type="gramEnd"/>
            <w:r>
              <w:rPr>
                <w:lang w:val="en-US"/>
              </w:rPr>
              <w:t xml:space="preserve"> miltammīn.</w:t>
            </w:r>
          </w:p>
        </w:tc>
        <w:tc>
          <w:tcPr>
            <w:tcW w:w="4253" w:type="dxa"/>
          </w:tcPr>
          <w:p w:rsidR="00591773" w:rsidRPr="00591773" w:rsidRDefault="00591773" w:rsidP="00085E05">
            <w:pPr>
              <w:rPr>
                <w:lang w:val="en-US"/>
              </w:rPr>
            </w:pPr>
          </w:p>
        </w:tc>
      </w:tr>
      <w:tr w:rsidR="00591773" w:rsidRPr="00591773" w:rsidTr="00085E05">
        <w:tc>
          <w:tcPr>
            <w:tcW w:w="567" w:type="dxa"/>
          </w:tcPr>
          <w:p w:rsidR="00591773" w:rsidRPr="00591773" w:rsidRDefault="00591773" w:rsidP="00085E05">
            <w:pPr>
              <w:rPr>
                <w:lang w:val="en-US"/>
              </w:rPr>
            </w:pPr>
            <w:r>
              <w:rPr>
                <w:lang w:val="en-US"/>
              </w:rPr>
              <w:t>1.51</w:t>
            </w:r>
          </w:p>
        </w:tc>
        <w:tc>
          <w:tcPr>
            <w:tcW w:w="4253" w:type="dxa"/>
          </w:tcPr>
          <w:p w:rsidR="00591773" w:rsidRPr="00591773" w:rsidRDefault="00591773" w:rsidP="004B2DDF">
            <w:pPr>
              <w:rPr>
                <w:lang w:val="en-US"/>
              </w:rPr>
            </w:pPr>
            <w:proofErr w:type="gramStart"/>
            <w:r>
              <w:rPr>
                <w:lang w:val="en-US"/>
              </w:rPr>
              <w:t>šī</w:t>
            </w:r>
            <w:proofErr w:type="gramEnd"/>
            <w:r>
              <w:rPr>
                <w:lang w:val="en-US"/>
              </w:rPr>
              <w:t xml:space="preserve"> rāyḥīn </w:t>
            </w:r>
            <w:r w:rsidR="00D7289A">
              <w:rPr>
                <w:lang w:val="en-US"/>
              </w:rPr>
              <w:t>ˁ</w:t>
            </w:r>
            <w:r>
              <w:rPr>
                <w:lang w:val="en-US"/>
              </w:rPr>
              <w:t xml:space="preserve">ala Sūrīye šī ǧāyīn </w:t>
            </w:r>
            <w:r w:rsidR="00D7289A">
              <w:rPr>
                <w:lang w:val="en-US"/>
              </w:rPr>
              <w:t>ˁ</w:t>
            </w:r>
            <w:r>
              <w:rPr>
                <w:lang w:val="en-US"/>
              </w:rPr>
              <w:t xml:space="preserve">ala Turkīye šī rāyḥīn </w:t>
            </w:r>
            <w:r w:rsidR="00D7289A">
              <w:rPr>
                <w:lang w:val="en-US"/>
              </w:rPr>
              <w:t>ˁ</w:t>
            </w:r>
            <w:r>
              <w:rPr>
                <w:lang w:val="en-US"/>
              </w:rPr>
              <w:t>a-l-</w:t>
            </w:r>
            <w:r w:rsidR="00D7289A">
              <w:rPr>
                <w:lang w:val="en-US"/>
              </w:rPr>
              <w:t>ˁ</w:t>
            </w:r>
            <w:r>
              <w:rPr>
                <w:lang w:val="en-US"/>
              </w:rPr>
              <w:t>Irāg, __________________ haḏōle mū məṭraḥ wāḥad, ǧāy hēne ta-ngūl “</w:t>
            </w:r>
            <w:r w:rsidR="00D7289A">
              <w:rPr>
                <w:lang w:val="en-US"/>
              </w:rPr>
              <w:t>ˀ</w:t>
            </w:r>
            <w:r>
              <w:rPr>
                <w:lang w:val="en-US"/>
              </w:rPr>
              <w:t xml:space="preserve">āni ǧāy hēne, </w:t>
            </w:r>
            <w:r w:rsidR="00D7289A">
              <w:rPr>
                <w:lang w:val="en-US"/>
              </w:rPr>
              <w:t>ˀ</w:t>
            </w:r>
            <w:r>
              <w:rPr>
                <w:lang w:val="en-US"/>
              </w:rPr>
              <w:t xml:space="preserve">āni </w:t>
            </w:r>
            <w:r w:rsidR="00D7289A">
              <w:rPr>
                <w:color w:val="FF0000"/>
                <w:lang w:val="en-US"/>
              </w:rPr>
              <w:t>ˁ</w:t>
            </w:r>
            <w:r w:rsidRPr="00591773">
              <w:rPr>
                <w:color w:val="FF0000"/>
                <w:lang w:val="en-US"/>
              </w:rPr>
              <w:t>Iǧi</w:t>
            </w:r>
            <w:r>
              <w:rPr>
                <w:color w:val="FF0000"/>
                <w:lang w:val="en-US"/>
              </w:rPr>
              <w:t xml:space="preserve"> </w:t>
            </w:r>
            <w:r>
              <w:t xml:space="preserve">ǧāy hēne </w:t>
            </w:r>
            <w:r w:rsidR="00D7289A">
              <w:t>ˁ</w:t>
            </w:r>
            <w:r>
              <w:t xml:space="preserve">a </w:t>
            </w:r>
            <w:r>
              <w:rPr>
                <w:lang w:val="en-US"/>
              </w:rPr>
              <w:t xml:space="preserve"> __________________ ḏīye  __________________ akṯar hēne, </w:t>
            </w:r>
            <w:r w:rsidR="00D7289A">
              <w:rPr>
                <w:lang w:val="en-US"/>
              </w:rPr>
              <w:t>ˁ</w:t>
            </w:r>
            <w:r>
              <w:rPr>
                <w:lang w:val="en-US"/>
              </w:rPr>
              <w:t xml:space="preserve">ugub xamsīn sane </w:t>
            </w:r>
            <w:r w:rsidR="00D7289A">
              <w:rPr>
                <w:lang w:val="en-US"/>
              </w:rPr>
              <w:t>ˀ</w:t>
            </w:r>
            <w:r>
              <w:rPr>
                <w:lang w:val="en-US"/>
              </w:rPr>
              <w:t>agūl “hāḏi  __________________ liyye</w:t>
            </w:r>
            <w:r w:rsidR="004B2DDF">
              <w:rPr>
                <w:lang w:val="en-US"/>
              </w:rPr>
              <w:t xml:space="preserve">,” </w:t>
            </w:r>
            <w:r>
              <w:rPr>
                <w:lang w:val="en-US"/>
              </w:rPr>
              <w:t>mesela.</w:t>
            </w:r>
          </w:p>
        </w:tc>
        <w:tc>
          <w:tcPr>
            <w:tcW w:w="4253" w:type="dxa"/>
          </w:tcPr>
          <w:p w:rsidR="00591773" w:rsidRPr="00591773" w:rsidRDefault="00591773" w:rsidP="00085E05">
            <w:pPr>
              <w:rPr>
                <w:lang w:val="en-US"/>
              </w:rPr>
            </w:pPr>
          </w:p>
        </w:tc>
      </w:tr>
      <w:tr w:rsidR="00591773" w:rsidRPr="00591773" w:rsidTr="00085E05">
        <w:tc>
          <w:tcPr>
            <w:tcW w:w="567" w:type="dxa"/>
          </w:tcPr>
          <w:p w:rsidR="00591773" w:rsidRPr="00591773" w:rsidRDefault="004B2DDF" w:rsidP="00085E05">
            <w:pPr>
              <w:rPr>
                <w:lang w:val="en-US"/>
              </w:rPr>
            </w:pPr>
            <w:r>
              <w:rPr>
                <w:lang w:val="en-US"/>
              </w:rPr>
              <w:t>2.06</w:t>
            </w:r>
          </w:p>
        </w:tc>
        <w:tc>
          <w:tcPr>
            <w:tcW w:w="4253" w:type="dxa"/>
          </w:tcPr>
          <w:p w:rsidR="00591773" w:rsidRPr="00591773" w:rsidRDefault="000E17D9" w:rsidP="006A2237">
            <w:pPr>
              <w:rPr>
                <w:lang w:val="en-US"/>
              </w:rPr>
            </w:pPr>
            <w:r>
              <w:rPr>
                <w:lang w:val="en-US"/>
              </w:rPr>
              <w:t xml:space="preserve">šinu ___________________ awwali </w:t>
            </w:r>
            <w:r w:rsidR="00D7289A">
              <w:rPr>
                <w:lang w:val="en-US"/>
              </w:rPr>
              <w:t>ˁ</w:t>
            </w:r>
            <w:r>
              <w:rPr>
                <w:lang w:val="en-US"/>
              </w:rPr>
              <w:t xml:space="preserve">aman ǧī, dīrit Ḥarrān zād kull </w:t>
            </w:r>
            <w:r w:rsidR="00D7289A">
              <w:rPr>
                <w:lang w:val="en-US"/>
              </w:rPr>
              <w:t>ˁ</w:t>
            </w:r>
            <w:r>
              <w:rPr>
                <w:lang w:val="en-US"/>
              </w:rPr>
              <w:t xml:space="preserve">ašāyir, ___________________ šī, Ǧumayle šī, </w:t>
            </w:r>
            <w:r w:rsidR="00D7289A">
              <w:rPr>
                <w:lang w:val="en-US"/>
              </w:rPr>
              <w:t>ˁ</w:t>
            </w:r>
            <w:r>
              <w:rPr>
                <w:lang w:val="en-US"/>
              </w:rPr>
              <w:t>Ubbāde šī, Siyāle šī, eeeee, Ṭomaḥ šī, ondan sonra Nuwāǧiḥ šī, Ma</w:t>
            </w:r>
            <w:r w:rsidR="00D7289A">
              <w:rPr>
                <w:lang w:val="en-US"/>
              </w:rPr>
              <w:t>ˁ</w:t>
            </w:r>
            <w:r>
              <w:rPr>
                <w:lang w:val="en-US"/>
              </w:rPr>
              <w:t xml:space="preserve">aǧle šī, </w:t>
            </w:r>
            <w:r w:rsidR="00D7289A">
              <w:rPr>
                <w:lang w:val="en-US"/>
              </w:rPr>
              <w:t>ˁ</w:t>
            </w:r>
            <w:r>
              <w:rPr>
                <w:lang w:val="en-US"/>
              </w:rPr>
              <w:t>Abīd šī</w:t>
            </w:r>
            <w:r w:rsidR="006A2237">
              <w:rPr>
                <w:lang w:val="en-US"/>
              </w:rPr>
              <w:t xml:space="preserve">, kulna </w:t>
            </w:r>
            <w:r w:rsidR="00D7289A">
              <w:rPr>
                <w:lang w:val="en-US"/>
              </w:rPr>
              <w:t>ˁ</w:t>
            </w:r>
            <w:r w:rsidR="006A2237">
              <w:rPr>
                <w:lang w:val="en-US"/>
              </w:rPr>
              <w:t>abīd Aḷḷa, Qaǧar šī, Bani Xamīs, Bani Z___________________ šī, Bani Mašōr šī, Bani Sād šī, Bani Mḥimmad šī […]</w:t>
            </w:r>
          </w:p>
        </w:tc>
        <w:tc>
          <w:tcPr>
            <w:tcW w:w="4253" w:type="dxa"/>
          </w:tcPr>
          <w:p w:rsidR="00591773" w:rsidRPr="00591773" w:rsidRDefault="00591773" w:rsidP="00085E05">
            <w:pPr>
              <w:rPr>
                <w:lang w:val="en-US"/>
              </w:rPr>
            </w:pPr>
          </w:p>
        </w:tc>
      </w:tr>
      <w:tr w:rsidR="006A2237" w:rsidRPr="006A2237" w:rsidTr="00085E05">
        <w:tc>
          <w:tcPr>
            <w:tcW w:w="567" w:type="dxa"/>
          </w:tcPr>
          <w:p w:rsidR="006A2237" w:rsidRDefault="006A2237" w:rsidP="00085E05">
            <w:pPr>
              <w:rPr>
                <w:lang w:val="en-US"/>
              </w:rPr>
            </w:pPr>
            <w:r>
              <w:rPr>
                <w:lang w:val="en-US"/>
              </w:rPr>
              <w:t>2.47</w:t>
            </w:r>
          </w:p>
        </w:tc>
        <w:tc>
          <w:tcPr>
            <w:tcW w:w="4253" w:type="dxa"/>
          </w:tcPr>
          <w:p w:rsidR="006A2237" w:rsidRPr="006A2237" w:rsidRDefault="006A2237" w:rsidP="00212DD8">
            <w:pPr>
              <w:rPr>
                <w:lang w:val="en-US" w:bidi="ar-SY"/>
              </w:rPr>
            </w:pPr>
            <w:r w:rsidRPr="006A2237">
              <w:rPr>
                <w:lang w:val="en-US"/>
              </w:rPr>
              <w:t xml:space="preserve">Bani </w:t>
            </w:r>
            <w:r w:rsidR="00D7289A">
              <w:rPr>
                <w:lang w:val="en-US"/>
              </w:rPr>
              <w:t>ˁ</w:t>
            </w:r>
            <w:r w:rsidRPr="006A2237">
              <w:rPr>
                <w:lang w:val="en-US"/>
              </w:rPr>
              <w:t>Iǧil mesela ta-ngūl fxāḏhe, al-</w:t>
            </w:r>
            <w:r>
              <w:rPr>
                <w:lang w:val="it-IT"/>
              </w:rPr>
              <w:t>ᵊ</w:t>
            </w:r>
            <w:r w:rsidRPr="006A2237">
              <w:rPr>
                <w:lang w:val="en-US"/>
              </w:rPr>
              <w:t xml:space="preserve">kbār </w:t>
            </w:r>
            <w:r>
              <w:rPr>
                <w:lang w:val="en-US"/>
              </w:rPr>
              <w:t>ya</w:t>
            </w:r>
            <w:r w:rsidR="00D7289A">
              <w:rPr>
                <w:lang w:val="en-US"/>
              </w:rPr>
              <w:t>ˁ</w:t>
            </w:r>
            <w:r>
              <w:rPr>
                <w:lang w:val="en-US"/>
              </w:rPr>
              <w:t xml:space="preserve">ni </w:t>
            </w:r>
            <w:r w:rsidRPr="006A2237">
              <w:rPr>
                <w:lang w:val="en-US"/>
              </w:rPr>
              <w:t>ysōlf</w:t>
            </w:r>
            <w:r>
              <w:rPr>
                <w:lang w:val="en-US"/>
              </w:rPr>
              <w:t xml:space="preserve">ūnhe, </w:t>
            </w:r>
            <w:r w:rsidR="00D7289A">
              <w:rPr>
                <w:lang w:val="en-US"/>
              </w:rPr>
              <w:t>ˀ</w:t>
            </w:r>
            <w:r>
              <w:rPr>
                <w:lang w:val="en-US"/>
              </w:rPr>
              <w:t xml:space="preserve">ímyit fuxuḏ šī. – </w:t>
            </w:r>
            <w:r w:rsidR="00D7289A">
              <w:rPr>
                <w:lang w:val="en-US"/>
              </w:rPr>
              <w:t>ˀ</w:t>
            </w:r>
            <w:r>
              <w:rPr>
                <w:lang w:val="en-US"/>
              </w:rPr>
              <w:t xml:space="preserve">imyit – </w:t>
            </w:r>
            <w:r w:rsidR="00D7289A">
              <w:rPr>
                <w:lang w:val="en-US"/>
              </w:rPr>
              <w:t>ˀ</w:t>
            </w:r>
            <w:r>
              <w:rPr>
                <w:lang w:val="en-US"/>
              </w:rPr>
              <w:t xml:space="preserve">imye šī, </w:t>
            </w:r>
            <w:r w:rsidR="00D7289A">
              <w:rPr>
                <w:lang w:val="en-US"/>
              </w:rPr>
              <w:t>ˀ</w:t>
            </w:r>
            <w:r>
              <w:rPr>
                <w:lang w:val="en-US"/>
              </w:rPr>
              <w:t xml:space="preserve">imyit fuxuḏ, ___________________ ___________________ b-Ḥarrān imyit fuxuḏ šī. Bani </w:t>
            </w:r>
            <w:r w:rsidR="00D7289A">
              <w:rPr>
                <w:lang w:val="en-US"/>
              </w:rPr>
              <w:t>ˁ</w:t>
            </w:r>
            <w:r w:rsidRPr="006A2237">
              <w:rPr>
                <w:lang w:val="en-US" w:bidi="ar-SY"/>
              </w:rPr>
              <w:t xml:space="preserve">Iǧil kullha </w:t>
            </w:r>
            <w:r w:rsidR="00D7289A">
              <w:rPr>
                <w:lang w:val="en-US" w:bidi="ar-SY"/>
              </w:rPr>
              <w:t>ˁ</w:t>
            </w:r>
            <w:r w:rsidRPr="006A2237">
              <w:rPr>
                <w:lang w:val="en-US" w:bidi="ar-SY"/>
              </w:rPr>
              <w:t xml:space="preserve">ašīre waḥde, </w:t>
            </w:r>
            <w:r w:rsidR="00D7289A">
              <w:rPr>
                <w:lang w:val="en-US" w:bidi="ar-SY"/>
              </w:rPr>
              <w:t>ˀ</w:t>
            </w:r>
            <w:r w:rsidRPr="006A2237">
              <w:rPr>
                <w:lang w:val="en-US" w:bidi="ar-SY"/>
              </w:rPr>
              <w:t xml:space="preserve">amma </w:t>
            </w:r>
            <w:r w:rsidR="00D7289A">
              <w:rPr>
                <w:lang w:val="en-US" w:bidi="ar-SY"/>
              </w:rPr>
              <w:t>ˀ</w:t>
            </w:r>
            <w:r w:rsidRPr="006A2237">
              <w:rPr>
                <w:lang w:val="en-US" w:bidi="ar-SY"/>
              </w:rPr>
              <w:t xml:space="preserve">imyit fuxuḏ šī, </w:t>
            </w:r>
            <w:r w:rsidR="00D7289A">
              <w:rPr>
                <w:lang w:val="en-US" w:bidi="ar-SY"/>
              </w:rPr>
              <w:t>ˀ</w:t>
            </w:r>
            <w:r w:rsidRPr="006A2237">
              <w:rPr>
                <w:lang w:val="en-US" w:bidi="ar-SY"/>
              </w:rPr>
              <w:t xml:space="preserve">imyit </w:t>
            </w:r>
            <w:r w:rsidR="00D7289A">
              <w:rPr>
                <w:lang w:val="en-US" w:bidi="ar-SY"/>
              </w:rPr>
              <w:t>ˁ</w:t>
            </w:r>
            <w:r>
              <w:rPr>
                <w:lang w:val="en-US" w:bidi="ar-SY"/>
              </w:rPr>
              <w:t>ēle.</w:t>
            </w:r>
          </w:p>
        </w:tc>
        <w:tc>
          <w:tcPr>
            <w:tcW w:w="4253" w:type="dxa"/>
          </w:tcPr>
          <w:p w:rsidR="006A2237" w:rsidRPr="006A2237" w:rsidRDefault="006A2237" w:rsidP="00085E05">
            <w:pPr>
              <w:rPr>
                <w:lang w:val="en-US"/>
              </w:rPr>
            </w:pPr>
          </w:p>
        </w:tc>
      </w:tr>
      <w:tr w:rsidR="006A2237" w:rsidRPr="006A2237" w:rsidTr="00085E05">
        <w:tc>
          <w:tcPr>
            <w:tcW w:w="567" w:type="dxa"/>
          </w:tcPr>
          <w:p w:rsidR="006A2237" w:rsidRPr="006A2237" w:rsidRDefault="006A2237" w:rsidP="00085E05">
            <w:pPr>
              <w:rPr>
                <w:lang w:val="en-US"/>
              </w:rPr>
            </w:pPr>
            <w:r>
              <w:rPr>
                <w:lang w:val="en-US"/>
              </w:rPr>
              <w:t>3.06</w:t>
            </w:r>
          </w:p>
        </w:tc>
        <w:tc>
          <w:tcPr>
            <w:tcW w:w="4253" w:type="dxa"/>
          </w:tcPr>
          <w:p w:rsidR="006A2237" w:rsidRPr="006A2237" w:rsidRDefault="006A2237" w:rsidP="006A2237">
            <w:pPr>
              <w:rPr>
                <w:lang w:val="en-US"/>
              </w:rPr>
            </w:pPr>
            <w:proofErr w:type="gramStart"/>
            <w:r>
              <w:rPr>
                <w:lang w:val="en-US"/>
              </w:rPr>
              <w:t>kull</w:t>
            </w:r>
            <w:proofErr w:type="gramEnd"/>
            <w:r>
              <w:rPr>
                <w:lang w:val="en-US"/>
              </w:rPr>
              <w:t xml:space="preserve"> </w:t>
            </w:r>
            <w:r w:rsidR="00D7289A">
              <w:rPr>
                <w:lang w:val="en-US"/>
              </w:rPr>
              <w:t>ˁ</w:t>
            </w:r>
            <w:r>
              <w:rPr>
                <w:lang w:val="en-US"/>
              </w:rPr>
              <w:t xml:space="preserve">ēle bīhe xamsīn mīt wāḥad, </w:t>
            </w:r>
            <w:r w:rsidR="00D7289A">
              <w:rPr>
                <w:lang w:val="en-US"/>
              </w:rPr>
              <w:t>ˀ</w:t>
            </w:r>
            <w:r>
              <w:rPr>
                <w:lang w:val="en-US"/>
              </w:rPr>
              <w:t xml:space="preserve">alif wāḥad, kull </w:t>
            </w:r>
            <w:r w:rsidR="00D7289A">
              <w:rPr>
                <w:lang w:val="en-US"/>
              </w:rPr>
              <w:t>ˁ</w:t>
            </w:r>
            <w:r>
              <w:rPr>
                <w:lang w:val="en-US"/>
              </w:rPr>
              <w:t xml:space="preserve">ēle, al-mīt fuxuḏ kull fuxuḏ bī xamsīn mīye </w:t>
            </w:r>
            <w:r w:rsidR="00D7289A">
              <w:rPr>
                <w:lang w:val="en-US"/>
              </w:rPr>
              <w:t>ˀ</w:t>
            </w:r>
            <w:r>
              <w:rPr>
                <w:lang w:val="en-US"/>
              </w:rPr>
              <w:t xml:space="preserve">alif wāḥad šī. </w:t>
            </w:r>
            <w:proofErr w:type="gramStart"/>
            <w:r>
              <w:rPr>
                <w:lang w:val="en-US"/>
              </w:rPr>
              <w:t>aǧ-Ǧmēle</w:t>
            </w:r>
            <w:proofErr w:type="gramEnd"/>
            <w:r>
              <w:rPr>
                <w:lang w:val="en-US"/>
              </w:rPr>
              <w:t xml:space="preserve"> </w:t>
            </w:r>
            <w:r w:rsidR="00D7289A">
              <w:rPr>
                <w:lang w:val="en-US"/>
              </w:rPr>
              <w:t>ˁ</w:t>
            </w:r>
            <w:r>
              <w:rPr>
                <w:lang w:val="en-US"/>
              </w:rPr>
              <w:t xml:space="preserve">aynǝ fxūḏ w fxūḏ, as-Syāle </w:t>
            </w:r>
            <w:r w:rsidR="00D7289A">
              <w:rPr>
                <w:lang w:val="en-US"/>
              </w:rPr>
              <w:t>ˁ</w:t>
            </w:r>
            <w:r>
              <w:rPr>
                <w:lang w:val="en-US"/>
              </w:rPr>
              <w:t xml:space="preserve">aynǝ, </w:t>
            </w:r>
            <w:r w:rsidR="00D7289A">
              <w:rPr>
                <w:lang w:val="en-US"/>
              </w:rPr>
              <w:t>ˁ</w:t>
            </w:r>
            <w:r>
              <w:rPr>
                <w:lang w:val="en-US"/>
              </w:rPr>
              <w:t xml:space="preserve">Ubāde </w:t>
            </w:r>
            <w:r w:rsidR="00D7289A">
              <w:rPr>
                <w:lang w:val="en-US"/>
              </w:rPr>
              <w:t>ˁ</w:t>
            </w:r>
            <w:r>
              <w:rPr>
                <w:lang w:val="en-US"/>
              </w:rPr>
              <w:t>aynǝ.</w:t>
            </w:r>
          </w:p>
        </w:tc>
        <w:tc>
          <w:tcPr>
            <w:tcW w:w="4253" w:type="dxa"/>
          </w:tcPr>
          <w:p w:rsidR="006A2237" w:rsidRPr="006A2237" w:rsidRDefault="006A2237" w:rsidP="00085E05">
            <w:pPr>
              <w:rPr>
                <w:lang w:val="en-US"/>
              </w:rPr>
            </w:pPr>
          </w:p>
        </w:tc>
      </w:tr>
      <w:tr w:rsidR="00D37C80" w:rsidRPr="00D37C80" w:rsidTr="00085E05">
        <w:tc>
          <w:tcPr>
            <w:tcW w:w="567" w:type="dxa"/>
          </w:tcPr>
          <w:p w:rsidR="00D37C80" w:rsidRDefault="00D37C80" w:rsidP="00085E05">
            <w:pPr>
              <w:rPr>
                <w:lang w:val="en-US"/>
              </w:rPr>
            </w:pPr>
            <w:r>
              <w:rPr>
                <w:lang w:val="en-US"/>
              </w:rPr>
              <w:t>3.18</w:t>
            </w:r>
          </w:p>
        </w:tc>
        <w:tc>
          <w:tcPr>
            <w:tcW w:w="4253" w:type="dxa"/>
          </w:tcPr>
          <w:p w:rsidR="00D37C80" w:rsidRPr="00D37C80" w:rsidRDefault="00D37C80" w:rsidP="00D37C80">
            <w:pPr>
              <w:rPr>
                <w:lang w:val="en-US"/>
              </w:rPr>
            </w:pPr>
            <w:proofErr w:type="gramStart"/>
            <w:r w:rsidRPr="00D37C80">
              <w:rPr>
                <w:lang w:val="en-US"/>
              </w:rPr>
              <w:t>b-al-madīne</w:t>
            </w:r>
            <w:proofErr w:type="gramEnd"/>
            <w:r w:rsidRPr="00D37C80">
              <w:rPr>
                <w:lang w:val="en-US"/>
              </w:rPr>
              <w:t xml:space="preserve"> mesela min awwali šī </w:t>
            </w:r>
            <w:r w:rsidR="00D7289A">
              <w:rPr>
                <w:lang w:val="en-US"/>
              </w:rPr>
              <w:t>ˁ</w:t>
            </w:r>
            <w:r w:rsidRPr="00D37C80">
              <w:rPr>
                <w:lang w:val="en-US"/>
              </w:rPr>
              <w:t>ašāyir, rāy</w:t>
            </w:r>
            <w:r>
              <w:rPr>
                <w:lang w:val="en-US"/>
              </w:rPr>
              <w:t xml:space="preserve">ḥīn šī mesela </w:t>
            </w:r>
            <w:r w:rsidR="00D7289A">
              <w:rPr>
                <w:lang w:val="en-US"/>
              </w:rPr>
              <w:t>ˀ</w:t>
            </w:r>
            <w:r>
              <w:rPr>
                <w:lang w:val="en-US"/>
              </w:rPr>
              <w:t xml:space="preserve">āni ta-ngūl rāyiḥ </w:t>
            </w:r>
            <w:r w:rsidR="00D7289A">
              <w:rPr>
                <w:lang w:val="en-US"/>
              </w:rPr>
              <w:t>ˁ</w:t>
            </w:r>
            <w:r>
              <w:rPr>
                <w:lang w:val="en-US"/>
              </w:rPr>
              <w:t xml:space="preserve">a-l-madīne ___________________ qādi ḥatta b-al-madīne čiṯīr </w:t>
            </w:r>
            <w:r w:rsidR="00D7289A">
              <w:rPr>
                <w:lang w:val="en-US"/>
              </w:rPr>
              <w:t>ˁ</w:t>
            </w:r>
            <w:r>
              <w:rPr>
                <w:lang w:val="en-US"/>
              </w:rPr>
              <w:t xml:space="preserve">ašāyir šī, kullha </w:t>
            </w:r>
            <w:r w:rsidR="00D7289A">
              <w:rPr>
                <w:lang w:val="en-US"/>
              </w:rPr>
              <w:t>ˁ</w:t>
            </w:r>
            <w:r>
              <w:rPr>
                <w:lang w:val="en-US"/>
              </w:rPr>
              <w:t xml:space="preserve">ašāyir. </w:t>
            </w:r>
          </w:p>
        </w:tc>
        <w:tc>
          <w:tcPr>
            <w:tcW w:w="4253" w:type="dxa"/>
          </w:tcPr>
          <w:p w:rsidR="00D37C80" w:rsidRPr="00D37C80" w:rsidRDefault="00D37C80" w:rsidP="00085E05">
            <w:pPr>
              <w:rPr>
                <w:lang w:val="en-US"/>
              </w:rPr>
            </w:pPr>
          </w:p>
        </w:tc>
      </w:tr>
      <w:tr w:rsidR="00D37C80" w:rsidRPr="00D37C80" w:rsidTr="00085E05">
        <w:tc>
          <w:tcPr>
            <w:tcW w:w="567" w:type="dxa"/>
          </w:tcPr>
          <w:p w:rsidR="00D37C80" w:rsidRPr="00D37C80" w:rsidRDefault="00D37C80" w:rsidP="00085E05">
            <w:pPr>
              <w:rPr>
                <w:lang w:val="en-US"/>
              </w:rPr>
            </w:pPr>
            <w:r>
              <w:rPr>
                <w:lang w:val="en-US"/>
              </w:rPr>
              <w:t>3.27</w:t>
            </w:r>
          </w:p>
        </w:tc>
        <w:tc>
          <w:tcPr>
            <w:tcW w:w="4253" w:type="dxa"/>
          </w:tcPr>
          <w:p w:rsidR="00D37C80" w:rsidRPr="00D37C80" w:rsidRDefault="00D7289A" w:rsidP="00D37C80">
            <w:pPr>
              <w:rPr>
                <w:lang w:val="en-US"/>
              </w:rPr>
            </w:pPr>
            <w:r>
              <w:rPr>
                <w:lang w:val="en-US"/>
              </w:rPr>
              <w:t>ˀ</w:t>
            </w:r>
            <w:r w:rsidR="00D37C80">
              <w:rPr>
                <w:lang w:val="en-US"/>
              </w:rPr>
              <w:t xml:space="preserve">ē, bölgit Ḥarrān hēne hāḏi kullha </w:t>
            </w:r>
            <w:r>
              <w:rPr>
                <w:lang w:val="en-US"/>
              </w:rPr>
              <w:t>ˁ</w:t>
            </w:r>
            <w:r w:rsidR="00D37C80">
              <w:rPr>
                <w:lang w:val="en-US"/>
              </w:rPr>
              <w:t>arab min hēn w l-</w:t>
            </w:r>
            <w:r w:rsidR="00D37C80" w:rsidRPr="00D37C80">
              <w:rPr>
                <w:color w:val="FF0000"/>
                <w:lang w:val="en-US"/>
              </w:rPr>
              <w:t>ubba</w:t>
            </w:r>
            <w:r w:rsidR="00D37C80">
              <w:rPr>
                <w:lang w:val="en-US"/>
              </w:rPr>
              <w:t xml:space="preserve"> min ǧāy min ᵊSrūč, al-Qōrunšahr, al-bölgi ḏī kullha </w:t>
            </w:r>
            <w:r>
              <w:rPr>
                <w:lang w:val="en-US"/>
              </w:rPr>
              <w:t>ˁ</w:t>
            </w:r>
            <w:r w:rsidR="00D37C80">
              <w:rPr>
                <w:lang w:val="en-US"/>
              </w:rPr>
              <w:t xml:space="preserve">arab, kullha </w:t>
            </w:r>
            <w:r>
              <w:rPr>
                <w:lang w:val="en-US"/>
              </w:rPr>
              <w:t>ˁ</w:t>
            </w:r>
            <w:r w:rsidR="00D37C80">
              <w:rPr>
                <w:lang w:val="en-US"/>
              </w:rPr>
              <w:t>arab ḏīye min awwali, ya</w:t>
            </w:r>
            <w:r>
              <w:rPr>
                <w:lang w:val="en-US"/>
              </w:rPr>
              <w:t>ˁ</w:t>
            </w:r>
            <w:r w:rsidR="00D37C80">
              <w:rPr>
                <w:lang w:val="en-US"/>
              </w:rPr>
              <w:t>ni mū ǧāyīn haḏōle min xamsīn imyit sane.</w:t>
            </w:r>
          </w:p>
        </w:tc>
        <w:tc>
          <w:tcPr>
            <w:tcW w:w="4253" w:type="dxa"/>
          </w:tcPr>
          <w:p w:rsidR="00D37C80" w:rsidRPr="00D37C80" w:rsidRDefault="00D37C80" w:rsidP="00085E05">
            <w:pPr>
              <w:rPr>
                <w:lang w:val="en-US"/>
              </w:rPr>
            </w:pPr>
          </w:p>
        </w:tc>
      </w:tr>
      <w:tr w:rsidR="00D37C80" w:rsidRPr="00D37C80" w:rsidTr="00085E05">
        <w:tc>
          <w:tcPr>
            <w:tcW w:w="567" w:type="dxa"/>
          </w:tcPr>
          <w:p w:rsidR="00D37C80" w:rsidRPr="00D37C80" w:rsidRDefault="00D37C80" w:rsidP="00085E05">
            <w:pPr>
              <w:rPr>
                <w:lang w:val="en-US"/>
              </w:rPr>
            </w:pPr>
            <w:r>
              <w:rPr>
                <w:lang w:val="en-US"/>
              </w:rPr>
              <w:t>3.48</w:t>
            </w:r>
          </w:p>
        </w:tc>
        <w:tc>
          <w:tcPr>
            <w:tcW w:w="4253" w:type="dxa"/>
          </w:tcPr>
          <w:p w:rsidR="00D37C80" w:rsidRPr="00D37C80" w:rsidRDefault="00D37C80" w:rsidP="006A2237">
            <w:pPr>
              <w:rPr>
                <w:lang w:val="en-US"/>
              </w:rPr>
            </w:pPr>
            <w:proofErr w:type="gramStart"/>
            <w:r>
              <w:rPr>
                <w:lang w:val="en-US"/>
              </w:rPr>
              <w:t>haḏōle</w:t>
            </w:r>
            <w:proofErr w:type="gramEnd"/>
            <w:r>
              <w:rPr>
                <w:lang w:val="en-US"/>
              </w:rPr>
              <w:t xml:space="preserve"> </w:t>
            </w:r>
            <w:r w:rsidRPr="00D37C80">
              <w:rPr>
                <w:color w:val="FF0000"/>
                <w:lang w:val="en-US"/>
              </w:rPr>
              <w:t>min ṯalṯmīye arba</w:t>
            </w:r>
            <w:r w:rsidR="00D7289A">
              <w:rPr>
                <w:color w:val="FF0000"/>
                <w:lang w:val="en-US"/>
              </w:rPr>
              <w:t>ˁ</w:t>
            </w:r>
            <w:r w:rsidRPr="00D37C80">
              <w:rPr>
                <w:color w:val="FF0000"/>
                <w:lang w:val="en-US"/>
              </w:rPr>
              <w:t>miye w xamsīn</w:t>
            </w:r>
            <w:r>
              <w:rPr>
                <w:lang w:val="en-US"/>
              </w:rPr>
              <w:t xml:space="preserve"> sane hēne. </w:t>
            </w:r>
            <w:proofErr w:type="gramStart"/>
            <w:r>
              <w:rPr>
                <w:lang w:val="en-US"/>
              </w:rPr>
              <w:t>min</w:t>
            </w:r>
            <w:proofErr w:type="gramEnd"/>
            <w:r>
              <w:rPr>
                <w:lang w:val="en-US"/>
              </w:rPr>
              <w:t xml:space="preserve"> yōm min artǝq šūf awwali ___________________ ǧāyīn. </w:t>
            </w:r>
            <w:r w:rsidR="00D7289A">
              <w:rPr>
                <w:lang w:val="en-US"/>
              </w:rPr>
              <w:t>ˁ</w:t>
            </w:r>
            <w:r>
              <w:rPr>
                <w:lang w:val="en-US"/>
              </w:rPr>
              <w:t>ala dōr al-</w:t>
            </w:r>
            <w:r w:rsidR="00D7289A">
              <w:rPr>
                <w:lang w:val="en-US"/>
              </w:rPr>
              <w:t>ˁ</w:t>
            </w:r>
            <w:r>
              <w:rPr>
                <w:lang w:val="en-US"/>
              </w:rPr>
              <w:t xml:space="preserve">uṯmānīye alli gabǝl al </w:t>
            </w:r>
            <w:r w:rsidR="00D7289A">
              <w:rPr>
                <w:lang w:val="en-US"/>
              </w:rPr>
              <w:t>ˁ</w:t>
            </w:r>
            <w:r>
              <w:rPr>
                <w:lang w:val="en-US"/>
              </w:rPr>
              <w:t>ugub mā n</w:t>
            </w:r>
            <w:r w:rsidR="00D7289A">
              <w:rPr>
                <w:lang w:val="en-US"/>
              </w:rPr>
              <w:t>ˁ</w:t>
            </w:r>
            <w:r>
              <w:rPr>
                <w:lang w:val="en-US"/>
              </w:rPr>
              <w:t>arif mā n___________________ ya</w:t>
            </w:r>
            <w:r w:rsidR="00D7289A">
              <w:rPr>
                <w:lang w:val="en-US"/>
              </w:rPr>
              <w:t>ˁ</w:t>
            </w:r>
            <w:r>
              <w:rPr>
                <w:lang w:val="en-US"/>
              </w:rPr>
              <w:t>ni.</w:t>
            </w:r>
          </w:p>
        </w:tc>
        <w:tc>
          <w:tcPr>
            <w:tcW w:w="4253" w:type="dxa"/>
          </w:tcPr>
          <w:p w:rsidR="00D37C80" w:rsidRPr="00D37C80" w:rsidRDefault="00D37C80" w:rsidP="00085E05">
            <w:pPr>
              <w:rPr>
                <w:lang w:val="en-US"/>
              </w:rPr>
            </w:pPr>
          </w:p>
        </w:tc>
      </w:tr>
      <w:tr w:rsidR="00D37C80" w:rsidRPr="00D37C80" w:rsidTr="00085E05">
        <w:tc>
          <w:tcPr>
            <w:tcW w:w="567" w:type="dxa"/>
          </w:tcPr>
          <w:p w:rsidR="00D37C80" w:rsidRDefault="00D37C80" w:rsidP="00085E05">
            <w:pPr>
              <w:rPr>
                <w:lang w:val="en-US"/>
              </w:rPr>
            </w:pPr>
            <w:r>
              <w:rPr>
                <w:lang w:val="en-US"/>
              </w:rPr>
              <w:t>4.00</w:t>
            </w:r>
          </w:p>
        </w:tc>
        <w:tc>
          <w:tcPr>
            <w:tcW w:w="4253" w:type="dxa"/>
          </w:tcPr>
          <w:p w:rsidR="00D37C80" w:rsidRPr="00D37C80" w:rsidRDefault="00D7289A" w:rsidP="00D37C80">
            <w:r>
              <w:rPr>
                <w:lang w:val="en-US"/>
              </w:rPr>
              <w:t>ˁ</w:t>
            </w:r>
            <w:r w:rsidR="00D37C80">
              <w:rPr>
                <w:lang w:val="en-US"/>
              </w:rPr>
              <w:t>ala ǧdūdna mā… mā n___________________ ǧāyīn ǧā</w:t>
            </w:r>
            <w:r>
              <w:rPr>
                <w:lang w:val="en-US"/>
              </w:rPr>
              <w:t>ˁ</w:t>
            </w:r>
            <w:r w:rsidR="00D37C80">
              <w:rPr>
                <w:lang w:val="en-US"/>
              </w:rPr>
              <w:t xml:space="preserve">dīn ___________________ hēne w ___________________ ___________________ kbārne ǧdūdne hēne </w:t>
            </w:r>
            <w:r>
              <w:rPr>
                <w:lang w:val="en-US"/>
              </w:rPr>
              <w:t>ˀ</w:t>
            </w:r>
            <w:r w:rsidR="00D37C80">
              <w:rPr>
                <w:lang w:val="en-US"/>
              </w:rPr>
              <w:t xml:space="preserve">awwali. </w:t>
            </w:r>
            <w:r>
              <w:rPr>
                <w:lang w:val="en-US"/>
              </w:rPr>
              <w:t>ˀ</w:t>
            </w:r>
            <w:r w:rsidR="00D37C80">
              <w:rPr>
                <w:lang w:val="en-US"/>
              </w:rPr>
              <w:t xml:space="preserve">amma </w:t>
            </w:r>
            <w:r>
              <w:rPr>
                <w:lang w:val="en-US"/>
              </w:rPr>
              <w:t>ˀ</w:t>
            </w:r>
            <w:r w:rsidR="00D37C80">
              <w:rPr>
                <w:lang w:val="en-US"/>
              </w:rPr>
              <w:t>al n</w:t>
            </w:r>
            <w:r>
              <w:rPr>
                <w:lang w:val="en-US"/>
              </w:rPr>
              <w:t>ˁ</w:t>
            </w:r>
            <w:r w:rsidR="00D37C80">
              <w:rPr>
                <w:lang w:val="en-US"/>
              </w:rPr>
              <w:t>arifu mesela ǧāyīn min al-</w:t>
            </w:r>
            <w:r>
              <w:rPr>
                <w:lang w:val="en-US"/>
              </w:rPr>
              <w:t>ˁ</w:t>
            </w:r>
            <w:r w:rsidR="00D37C80">
              <w:rPr>
                <w:lang w:val="en-US"/>
              </w:rPr>
              <w:t>Irāg aǧ-Ǧmēle šī haḏōle n</w:t>
            </w:r>
            <w:r>
              <w:rPr>
                <w:lang w:val="en-US"/>
              </w:rPr>
              <w:t>ˁ</w:t>
            </w:r>
            <w:r w:rsidR="00D37C80">
              <w:rPr>
                <w:lang w:val="en-US"/>
              </w:rPr>
              <w:t>arifu, haḏōle gabǝl ṯimānīn sane ǧō</w:t>
            </w:r>
            <w:r w:rsidR="00D37C80" w:rsidRPr="00D37C80">
              <w:rPr>
                <w:vertAlign w:val="superscript"/>
                <w:lang w:val="en-US"/>
              </w:rPr>
              <w:t>w</w:t>
            </w:r>
            <w:r w:rsidR="00D37C80">
              <w:t>.</w:t>
            </w:r>
          </w:p>
        </w:tc>
        <w:tc>
          <w:tcPr>
            <w:tcW w:w="4253" w:type="dxa"/>
          </w:tcPr>
          <w:p w:rsidR="00D37C80" w:rsidRPr="00D37C80" w:rsidRDefault="00D37C80" w:rsidP="00085E05">
            <w:pPr>
              <w:rPr>
                <w:lang w:val="en-US"/>
              </w:rPr>
            </w:pPr>
          </w:p>
        </w:tc>
      </w:tr>
      <w:tr w:rsidR="00D37C80" w:rsidRPr="00D37C80" w:rsidTr="00085E05">
        <w:tc>
          <w:tcPr>
            <w:tcW w:w="567" w:type="dxa"/>
          </w:tcPr>
          <w:p w:rsidR="00D37C80" w:rsidRDefault="00D37C80" w:rsidP="00085E05">
            <w:pPr>
              <w:rPr>
                <w:lang w:val="en-US"/>
              </w:rPr>
            </w:pPr>
            <w:r>
              <w:rPr>
                <w:lang w:val="en-US"/>
              </w:rPr>
              <w:t>4.17</w:t>
            </w:r>
          </w:p>
        </w:tc>
        <w:tc>
          <w:tcPr>
            <w:tcW w:w="4253" w:type="dxa"/>
          </w:tcPr>
          <w:p w:rsidR="00D37C80" w:rsidRPr="00D37C80" w:rsidRDefault="00D37C80" w:rsidP="002D6FC2">
            <w:pPr>
              <w:rPr>
                <w:lang w:val="en-US"/>
              </w:rPr>
            </w:pPr>
            <w:proofErr w:type="gramStart"/>
            <w:r w:rsidRPr="00D37C80">
              <w:rPr>
                <w:lang w:val="en-US"/>
              </w:rPr>
              <w:t>mesela</w:t>
            </w:r>
            <w:proofErr w:type="gramEnd"/>
            <w:r w:rsidRPr="00D37C80">
              <w:rPr>
                <w:lang w:val="en-US"/>
              </w:rPr>
              <w:t xml:space="preserve"> </w:t>
            </w:r>
            <w:r w:rsidR="00D7289A">
              <w:rPr>
                <w:lang w:val="en-US"/>
              </w:rPr>
              <w:t>ˁ</w:t>
            </w:r>
            <w:r w:rsidRPr="00D37C80">
              <w:rPr>
                <w:lang w:val="en-US"/>
              </w:rPr>
              <w:t>Ubāde ǧaw m-aǧ-</w:t>
            </w:r>
            <w:r>
              <w:rPr>
                <w:lang w:val="en-US"/>
              </w:rPr>
              <w:t>ǧbile</w:t>
            </w:r>
            <w:r w:rsidR="002D6FC2">
              <w:rPr>
                <w:lang w:val="en-US"/>
              </w:rPr>
              <w:t>, min Sūrīye m-al-</w:t>
            </w:r>
            <w:r w:rsidR="00D7289A">
              <w:rPr>
                <w:lang w:val="en-US"/>
              </w:rPr>
              <w:t>ˁ</w:t>
            </w:r>
            <w:r w:rsidR="002D6FC2">
              <w:rPr>
                <w:lang w:val="en-US"/>
              </w:rPr>
              <w:t xml:space="preserve">Irāg ǧaw gabl imye w xamsīn sane neyse ǧaw hēne. Bani </w:t>
            </w:r>
            <w:r w:rsidR="00D7289A">
              <w:rPr>
                <w:lang w:val="en-US"/>
              </w:rPr>
              <w:t>ˁ</w:t>
            </w:r>
            <w:r w:rsidR="002D6FC2">
              <w:rPr>
                <w:lang w:val="en-US"/>
              </w:rPr>
              <w:t xml:space="preserve">Iǧil zād </w:t>
            </w:r>
            <w:r w:rsidR="00D7289A">
              <w:rPr>
                <w:lang w:val="en-US"/>
              </w:rPr>
              <w:t>ˁ</w:t>
            </w:r>
            <w:r w:rsidR="002D6FC2">
              <w:rPr>
                <w:lang w:val="en-US"/>
              </w:rPr>
              <w:t xml:space="preserve">aynǝ. Bani Sadd zād </w:t>
            </w:r>
            <w:r w:rsidR="002D6FC2" w:rsidRPr="002D6FC2">
              <w:rPr>
                <w:color w:val="FF0000"/>
                <w:lang w:val="en-US"/>
              </w:rPr>
              <w:t>belči</w:t>
            </w:r>
            <w:r w:rsidR="002D6FC2">
              <w:rPr>
                <w:lang w:val="en-US"/>
              </w:rPr>
              <w:t xml:space="preserve"> </w:t>
            </w:r>
            <w:r w:rsidR="00D7289A">
              <w:rPr>
                <w:lang w:val="en-US"/>
              </w:rPr>
              <w:t>ˀ</w:t>
            </w:r>
            <w:r w:rsidR="002D6FC2">
              <w:rPr>
                <w:lang w:val="en-US"/>
              </w:rPr>
              <w:t xml:space="preserve">awwali hēne </w:t>
            </w:r>
            <w:r w:rsidR="002D6FC2" w:rsidRPr="002D6FC2">
              <w:rPr>
                <w:color w:val="FF0000"/>
                <w:lang w:val="en-US"/>
              </w:rPr>
              <w:t>belči</w:t>
            </w:r>
            <w:r w:rsidR="002D6FC2">
              <w:rPr>
                <w:lang w:val="en-US"/>
              </w:rPr>
              <w:t xml:space="preserve"> mū hēne, ya</w:t>
            </w:r>
            <w:r w:rsidR="00D7289A">
              <w:rPr>
                <w:lang w:val="en-US"/>
              </w:rPr>
              <w:t>ˁ</w:t>
            </w:r>
            <w:r w:rsidR="002D6FC2">
              <w:rPr>
                <w:lang w:val="en-US"/>
              </w:rPr>
              <w:t xml:space="preserve">ni kesin tārīx mā-min kesin tārīx mā-min </w:t>
            </w:r>
            <w:r w:rsidR="00D7289A">
              <w:rPr>
                <w:lang w:val="en-US"/>
              </w:rPr>
              <w:t>ˀ</w:t>
            </w:r>
            <w:r w:rsidR="002D6FC2">
              <w:rPr>
                <w:lang w:val="en-US"/>
              </w:rPr>
              <w:t xml:space="preserve">amma </w:t>
            </w:r>
            <w:r w:rsidR="00D7289A">
              <w:rPr>
                <w:lang w:val="en-US"/>
              </w:rPr>
              <w:t>ˀ</w:t>
            </w:r>
            <w:r w:rsidR="002D6FC2">
              <w:rPr>
                <w:lang w:val="en-US"/>
              </w:rPr>
              <w:t>al-mille ḏī kullhe hēne, maḥḥad rāyiḥ.</w:t>
            </w:r>
          </w:p>
        </w:tc>
        <w:tc>
          <w:tcPr>
            <w:tcW w:w="4253" w:type="dxa"/>
          </w:tcPr>
          <w:p w:rsidR="00D37C80" w:rsidRPr="00D37C80" w:rsidRDefault="00D37C80" w:rsidP="00085E05">
            <w:pPr>
              <w:rPr>
                <w:lang w:val="en-US"/>
              </w:rPr>
            </w:pPr>
          </w:p>
        </w:tc>
      </w:tr>
      <w:tr w:rsidR="00D37C80" w:rsidRPr="00D37C80" w:rsidTr="00085E05">
        <w:tc>
          <w:tcPr>
            <w:tcW w:w="567" w:type="dxa"/>
          </w:tcPr>
          <w:p w:rsidR="00D37C80" w:rsidRPr="00D37C80" w:rsidRDefault="002D6FC2" w:rsidP="00085E05">
            <w:pPr>
              <w:rPr>
                <w:lang w:val="en-US"/>
              </w:rPr>
            </w:pPr>
            <w:r>
              <w:rPr>
                <w:lang w:val="en-US"/>
              </w:rPr>
              <w:t>4.43</w:t>
            </w:r>
          </w:p>
        </w:tc>
        <w:tc>
          <w:tcPr>
            <w:tcW w:w="4253" w:type="dxa"/>
          </w:tcPr>
          <w:p w:rsidR="00D37C80" w:rsidRPr="00D37C80" w:rsidRDefault="002D6FC2" w:rsidP="002D6FC2">
            <w:pPr>
              <w:rPr>
                <w:lang w:val="en-US"/>
              </w:rPr>
            </w:pPr>
            <w:proofErr w:type="gramStart"/>
            <w:r>
              <w:rPr>
                <w:lang w:val="en-US"/>
              </w:rPr>
              <w:t>maḥḥad</w:t>
            </w:r>
            <w:proofErr w:type="gramEnd"/>
            <w:r>
              <w:rPr>
                <w:lang w:val="en-US"/>
              </w:rPr>
              <w:t xml:space="preserve"> ǧāy min qēr mǝṭraḥ, </w:t>
            </w:r>
            <w:r w:rsidR="00D7289A">
              <w:rPr>
                <w:lang w:val="en-US"/>
              </w:rPr>
              <w:t>ˀ</w:t>
            </w:r>
            <w:r>
              <w:rPr>
                <w:lang w:val="en-US"/>
              </w:rPr>
              <w:t>al-mille rāyḥīn min hēn maḥḥad ǧāy min qādi. ya</w:t>
            </w:r>
            <w:r w:rsidR="00D7289A">
              <w:rPr>
                <w:lang w:val="en-US"/>
              </w:rPr>
              <w:t>ˁ</w:t>
            </w:r>
            <w:r>
              <w:rPr>
                <w:lang w:val="en-US"/>
              </w:rPr>
              <w:t xml:space="preserve">ni </w:t>
            </w:r>
            <w:r w:rsidRPr="002D6FC2">
              <w:rPr>
                <w:color w:val="FF0000"/>
                <w:lang w:val="en-US"/>
              </w:rPr>
              <w:t>n</w:t>
            </w:r>
            <w:r w:rsidR="00D7289A">
              <w:rPr>
                <w:color w:val="FF0000"/>
                <w:lang w:val="en-US"/>
              </w:rPr>
              <w:t>ˁ</w:t>
            </w:r>
            <w:r w:rsidRPr="002D6FC2">
              <w:rPr>
                <w:color w:val="FF0000"/>
                <w:lang w:val="en-US"/>
              </w:rPr>
              <w:t>addēt</w:t>
            </w:r>
            <w:r>
              <w:rPr>
                <w:color w:val="FF0000"/>
                <w:lang w:val="en-US"/>
              </w:rPr>
              <w:t>h</w:t>
            </w:r>
            <w:r w:rsidRPr="002D6FC2">
              <w:rPr>
                <w:color w:val="FF0000"/>
                <w:lang w:val="en-US"/>
              </w:rPr>
              <w:t>um</w:t>
            </w:r>
            <w:r>
              <w:rPr>
                <w:lang w:val="en-US"/>
              </w:rPr>
              <w:t xml:space="preserve"> imyit </w:t>
            </w:r>
            <w:r w:rsidR="00D7289A">
              <w:rPr>
                <w:lang w:val="en-US"/>
              </w:rPr>
              <w:t>ˁ</w:t>
            </w:r>
            <w:r>
              <w:rPr>
                <w:lang w:val="en-US"/>
              </w:rPr>
              <w:t xml:space="preserve">ašīre šī, </w:t>
            </w:r>
            <w:r w:rsidR="00D7289A">
              <w:rPr>
                <w:lang w:val="en-US"/>
              </w:rPr>
              <w:t>ˀ</w:t>
            </w:r>
            <w:r>
              <w:rPr>
                <w:lang w:val="en-US"/>
              </w:rPr>
              <w:t xml:space="preserve">imyit </w:t>
            </w:r>
            <w:r w:rsidR="00D7289A">
              <w:rPr>
                <w:lang w:val="en-US"/>
              </w:rPr>
              <w:t>ˁ</w:t>
            </w:r>
            <w:r>
              <w:rPr>
                <w:lang w:val="en-US"/>
              </w:rPr>
              <w:t>ašīre šī.</w:t>
            </w:r>
          </w:p>
        </w:tc>
        <w:tc>
          <w:tcPr>
            <w:tcW w:w="4253" w:type="dxa"/>
          </w:tcPr>
          <w:p w:rsidR="00D37C80" w:rsidRPr="00D37C80" w:rsidRDefault="00D37C80" w:rsidP="00085E05">
            <w:pPr>
              <w:rPr>
                <w:lang w:val="en-US"/>
              </w:rPr>
            </w:pPr>
          </w:p>
        </w:tc>
      </w:tr>
      <w:tr w:rsidR="00212DD8" w:rsidRPr="00A77454" w:rsidTr="00085E05">
        <w:tc>
          <w:tcPr>
            <w:tcW w:w="567" w:type="dxa"/>
          </w:tcPr>
          <w:p w:rsidR="00212DD8" w:rsidRDefault="00212DD8" w:rsidP="002D6FC2">
            <w:pPr>
              <w:rPr>
                <w:lang w:val="en-US"/>
              </w:rPr>
            </w:pPr>
            <w:r>
              <w:rPr>
                <w:lang w:val="en-US"/>
              </w:rPr>
              <w:t>4.5</w:t>
            </w:r>
            <w:r w:rsidR="002D6FC2">
              <w:rPr>
                <w:lang w:val="en-US"/>
              </w:rPr>
              <w:t>6</w:t>
            </w:r>
          </w:p>
        </w:tc>
        <w:tc>
          <w:tcPr>
            <w:tcW w:w="4253" w:type="dxa"/>
          </w:tcPr>
          <w:p w:rsidR="00212DD8" w:rsidRPr="00B1476E" w:rsidRDefault="002D6FC2" w:rsidP="002D6FC2">
            <w:pPr>
              <w:rPr>
                <w:lang w:val="en-US"/>
              </w:rPr>
            </w:pPr>
            <w:r>
              <w:rPr>
                <w:lang w:val="en-US"/>
              </w:rPr>
              <w:t xml:space="preserve">xōǧam </w:t>
            </w:r>
            <w:r w:rsidR="00D7289A">
              <w:rPr>
                <w:lang w:val="en-US"/>
              </w:rPr>
              <w:t>ˀ</w:t>
            </w:r>
            <w:r>
              <w:rPr>
                <w:lang w:val="en-US"/>
              </w:rPr>
              <w:t xml:space="preserve">awwali ta-ngūl </w:t>
            </w:r>
            <w:r w:rsidR="00D7289A">
              <w:rPr>
                <w:lang w:val="en-US"/>
              </w:rPr>
              <w:t>ˁ</w:t>
            </w:r>
            <w:r>
              <w:rPr>
                <w:lang w:val="en-US"/>
              </w:rPr>
              <w:t xml:space="preserve">a-zimān al-awwali, </w:t>
            </w:r>
            <w:r w:rsidR="00212DD8">
              <w:rPr>
                <w:lang w:val="en-US"/>
              </w:rPr>
              <w:t>ma</w:t>
            </w:r>
            <w:r w:rsidR="00D7289A">
              <w:rPr>
                <w:lang w:val="en-US"/>
              </w:rPr>
              <w:t>ˁ</w:t>
            </w:r>
            <w:r w:rsidR="00212DD8">
              <w:rPr>
                <w:lang w:val="en-US"/>
              </w:rPr>
              <w:t>nāt al-</w:t>
            </w:r>
            <w:r w:rsidR="00D7289A">
              <w:rPr>
                <w:lang w:val="en-US"/>
              </w:rPr>
              <w:t>ˁ</w:t>
            </w:r>
            <w:r w:rsidR="00212DD8">
              <w:rPr>
                <w:lang w:val="en-US"/>
              </w:rPr>
              <w:t>ašāyir yōminhum minǧam</w:t>
            </w:r>
            <w:r w:rsidR="00D7289A">
              <w:rPr>
                <w:lang w:val="en-US"/>
              </w:rPr>
              <w:t>ˁ</w:t>
            </w:r>
            <w:r w:rsidR="00212DD8">
              <w:rPr>
                <w:lang w:val="en-US"/>
              </w:rPr>
              <w:t>īyīn ta-ngūl iḥna l-</w:t>
            </w:r>
            <w:r w:rsidR="00D7289A">
              <w:rPr>
                <w:lang w:val="en-US"/>
              </w:rPr>
              <w:t>ˁ</w:t>
            </w:r>
            <w:r w:rsidR="00212DD8">
              <w:rPr>
                <w:lang w:val="en-US"/>
              </w:rPr>
              <w:t>ašāyir al-qabīlāt al-ǧēs [sic] al-</w:t>
            </w:r>
            <w:r w:rsidR="00D7289A">
              <w:rPr>
                <w:lang w:val="en-US"/>
              </w:rPr>
              <w:t>ˁ</w:t>
            </w:r>
            <w:r w:rsidR="00212DD8">
              <w:rPr>
                <w:lang w:val="en-US"/>
              </w:rPr>
              <w:t>arab</w:t>
            </w:r>
            <w:r w:rsidR="00085E05">
              <w:rPr>
                <w:lang w:val="en-US"/>
              </w:rPr>
              <w:t>, ᵊb-dīrit Ḥarrān ta-ngūl</w:t>
            </w:r>
            <w:r w:rsidR="00680214">
              <w:rPr>
                <w:lang w:val="en-US"/>
              </w:rPr>
              <w:t xml:space="preserve">, </w:t>
            </w:r>
            <w:r w:rsidR="00D7289A">
              <w:rPr>
                <w:lang w:val="en-US"/>
              </w:rPr>
              <w:t>ˀ</w:t>
            </w:r>
            <w:r w:rsidR="00680214">
              <w:rPr>
                <w:lang w:val="en-US"/>
              </w:rPr>
              <w:t xml:space="preserve">awwali yiǧūnhum al-badu, </w:t>
            </w:r>
            <w:r w:rsidR="00D7289A">
              <w:rPr>
                <w:lang w:val="en-US"/>
              </w:rPr>
              <w:t>ˀ</w:t>
            </w:r>
            <w:r w:rsidR="00680214">
              <w:rPr>
                <w:lang w:val="en-US"/>
              </w:rPr>
              <w:t xml:space="preserve">al-qazw ygūlū-lu, </w:t>
            </w:r>
            <w:r w:rsidR="00D7289A">
              <w:rPr>
                <w:lang w:val="en-US"/>
              </w:rPr>
              <w:t>ˀ</w:t>
            </w:r>
            <w:r w:rsidR="00680214">
              <w:rPr>
                <w:lang w:val="en-US"/>
              </w:rPr>
              <w:t xml:space="preserve">al-badu, yxāfūn m-al-badu </w:t>
            </w:r>
            <w:r w:rsidR="00D7289A">
              <w:rPr>
                <w:lang w:val="en-US"/>
              </w:rPr>
              <w:t>ˀ</w:t>
            </w:r>
            <w:r w:rsidR="00680214">
              <w:rPr>
                <w:lang w:val="en-US"/>
              </w:rPr>
              <w:t>awwali.</w:t>
            </w:r>
          </w:p>
        </w:tc>
        <w:tc>
          <w:tcPr>
            <w:tcW w:w="4253" w:type="dxa"/>
          </w:tcPr>
          <w:p w:rsidR="00212DD8" w:rsidRPr="00A77454" w:rsidRDefault="00212DD8" w:rsidP="00085E05">
            <w:pPr>
              <w:rPr>
                <w:lang w:val="en-US"/>
              </w:rPr>
            </w:pPr>
          </w:p>
        </w:tc>
      </w:tr>
      <w:tr w:rsidR="00680214" w:rsidRPr="00680214" w:rsidTr="00085E05">
        <w:tc>
          <w:tcPr>
            <w:tcW w:w="567" w:type="dxa"/>
          </w:tcPr>
          <w:p w:rsidR="00680214" w:rsidRDefault="00680214" w:rsidP="00085E05">
            <w:pPr>
              <w:rPr>
                <w:lang w:val="en-US"/>
              </w:rPr>
            </w:pPr>
            <w:r>
              <w:rPr>
                <w:lang w:val="en-US"/>
              </w:rPr>
              <w:t>5.10</w:t>
            </w:r>
          </w:p>
        </w:tc>
        <w:tc>
          <w:tcPr>
            <w:tcW w:w="4253" w:type="dxa"/>
          </w:tcPr>
          <w:p w:rsidR="00680214" w:rsidRPr="00680214" w:rsidRDefault="00680214" w:rsidP="00475E4F">
            <w:pPr>
              <w:rPr>
                <w:lang w:val="en-US"/>
              </w:rPr>
            </w:pPr>
            <w:r>
              <w:rPr>
                <w:lang w:val="en-US"/>
              </w:rPr>
              <w:t>ᵊ</w:t>
            </w:r>
            <w:r w:rsidRPr="00680214">
              <w:rPr>
                <w:lang w:val="en-US"/>
              </w:rPr>
              <w:t xml:space="preserve">bduwi, al-badu yiǧūn ta-ngūl </w:t>
            </w:r>
            <w:r w:rsidR="00D7289A">
              <w:rPr>
                <w:lang w:val="en-US"/>
              </w:rPr>
              <w:t>ˁ</w:t>
            </w:r>
            <w:r w:rsidRPr="00680214">
              <w:rPr>
                <w:lang w:val="en-US"/>
              </w:rPr>
              <w:t xml:space="preserve">ala gōl </w:t>
            </w:r>
            <w:r>
              <w:rPr>
                <w:lang w:val="en-US"/>
              </w:rPr>
              <w:t>ᵊ</w:t>
            </w:r>
            <w:r w:rsidRPr="00680214">
              <w:rPr>
                <w:lang w:val="en-US"/>
              </w:rPr>
              <w:t>kbārne ha, yg</w:t>
            </w:r>
            <w:r>
              <w:rPr>
                <w:lang w:val="en-US"/>
              </w:rPr>
              <w:t>ūl miṯil ašqīye</w:t>
            </w:r>
            <w:r>
              <w:rPr>
                <w:rStyle w:val="Funotenzeichen"/>
                <w:lang w:val="en-US"/>
              </w:rPr>
              <w:footnoteReference w:id="37"/>
            </w:r>
            <w:r>
              <w:rPr>
                <w:lang w:val="en-US"/>
              </w:rPr>
              <w:t xml:space="preserve"> yiǧūn yiksibūn mālhum, yāxḏūn qanamhum, yāxḏūn b</w:t>
            </w:r>
            <w:r w:rsidR="00475E4F">
              <w:rPr>
                <w:lang w:val="en-US"/>
              </w:rPr>
              <w:t>i</w:t>
            </w:r>
            <w:r w:rsidR="00D7289A">
              <w:rPr>
                <w:lang w:val="en-US"/>
              </w:rPr>
              <w:t>ˁ</w:t>
            </w:r>
            <w:r>
              <w:rPr>
                <w:lang w:val="en-US"/>
              </w:rPr>
              <w:t>īrhum, ykāwnūn yāxḏūn məṣārīhum, bi-slāḥ yiḏbaḥūnhum</w:t>
            </w:r>
          </w:p>
        </w:tc>
        <w:tc>
          <w:tcPr>
            <w:tcW w:w="4253" w:type="dxa"/>
          </w:tcPr>
          <w:p w:rsidR="00680214" w:rsidRPr="00680214" w:rsidRDefault="00680214" w:rsidP="00085E05">
            <w:pPr>
              <w:rPr>
                <w:lang w:val="en-US"/>
              </w:rPr>
            </w:pPr>
          </w:p>
        </w:tc>
      </w:tr>
      <w:tr w:rsidR="00680214" w:rsidRPr="00680214" w:rsidTr="00085E05">
        <w:tc>
          <w:tcPr>
            <w:tcW w:w="567" w:type="dxa"/>
          </w:tcPr>
          <w:p w:rsidR="00680214" w:rsidRDefault="00680214" w:rsidP="00085E05">
            <w:pPr>
              <w:rPr>
                <w:lang w:val="en-US"/>
              </w:rPr>
            </w:pPr>
            <w:r>
              <w:rPr>
                <w:lang w:val="en-US"/>
              </w:rPr>
              <w:t>5.23</w:t>
            </w:r>
          </w:p>
        </w:tc>
        <w:tc>
          <w:tcPr>
            <w:tcW w:w="4253" w:type="dxa"/>
          </w:tcPr>
          <w:p w:rsidR="00680214" w:rsidRPr="00680214" w:rsidRDefault="00680214" w:rsidP="00680214">
            <w:pPr>
              <w:rPr>
                <w:lang w:val="en-US"/>
              </w:rPr>
            </w:pPr>
            <w:proofErr w:type="gramStart"/>
            <w:r w:rsidRPr="00680214">
              <w:rPr>
                <w:lang w:val="en-US"/>
              </w:rPr>
              <w:t>al-badu</w:t>
            </w:r>
            <w:proofErr w:type="gramEnd"/>
            <w:r w:rsidRPr="00680214">
              <w:rPr>
                <w:lang w:val="en-US"/>
              </w:rPr>
              <w:t xml:space="preserve"> al-awwalīn al-</w:t>
            </w:r>
            <w:r>
              <w:rPr>
                <w:lang w:val="es-ES_tradnl"/>
              </w:rPr>
              <w:t>ᵊ</w:t>
            </w:r>
            <w:r w:rsidRPr="00680214">
              <w:rPr>
                <w:lang w:val="en-US"/>
              </w:rPr>
              <w:t>bduwi – yiǧūn min Sūrīye, al-badu – yiǧūn ___________________ miṯil alḥaz ta-ng</w:t>
            </w:r>
            <w:r>
              <w:rPr>
                <w:lang w:val="en-US"/>
              </w:rPr>
              <w:t xml:space="preserve">ūl ngūl-lu </w:t>
            </w:r>
            <w:r w:rsidR="00D7289A">
              <w:rPr>
                <w:lang w:val="en-US"/>
              </w:rPr>
              <w:t>ˀ</w:t>
            </w:r>
            <w:r>
              <w:rPr>
                <w:lang w:val="en-US"/>
              </w:rPr>
              <w:t xml:space="preserve">ašqīye, ḥarāmīye, al-badu </w:t>
            </w:r>
            <w:r w:rsidR="00D7289A">
              <w:rPr>
                <w:lang w:val="en-US"/>
              </w:rPr>
              <w:t>ˁ</w:t>
            </w:r>
            <w:r w:rsidR="00430A0A">
              <w:rPr>
                <w:lang w:val="en-US"/>
              </w:rPr>
              <w:t>adu ygūlūn ǧōna al-badu.</w:t>
            </w:r>
          </w:p>
        </w:tc>
        <w:tc>
          <w:tcPr>
            <w:tcW w:w="4253" w:type="dxa"/>
          </w:tcPr>
          <w:p w:rsidR="00680214" w:rsidRPr="00680214" w:rsidRDefault="00680214" w:rsidP="00085E05">
            <w:pPr>
              <w:rPr>
                <w:lang w:val="en-US"/>
              </w:rPr>
            </w:pPr>
          </w:p>
        </w:tc>
      </w:tr>
      <w:tr w:rsidR="00430A0A" w:rsidRPr="00430A0A" w:rsidTr="00085E05">
        <w:tc>
          <w:tcPr>
            <w:tcW w:w="567" w:type="dxa"/>
          </w:tcPr>
          <w:p w:rsidR="00430A0A" w:rsidRDefault="00430A0A" w:rsidP="00085E05">
            <w:pPr>
              <w:rPr>
                <w:lang w:val="en-US"/>
              </w:rPr>
            </w:pPr>
            <w:r>
              <w:rPr>
                <w:lang w:val="en-US"/>
              </w:rPr>
              <w:t>5.33</w:t>
            </w:r>
          </w:p>
        </w:tc>
        <w:tc>
          <w:tcPr>
            <w:tcW w:w="4253" w:type="dxa"/>
          </w:tcPr>
          <w:p w:rsidR="00430A0A" w:rsidRPr="00430A0A" w:rsidRDefault="00430A0A" w:rsidP="00430A0A">
            <w:pPr>
              <w:rPr>
                <w:lang w:val="en-US"/>
              </w:rPr>
            </w:pPr>
            <w:proofErr w:type="gramStart"/>
            <w:r w:rsidRPr="00430A0A">
              <w:rPr>
                <w:lang w:val="en-US"/>
              </w:rPr>
              <w:t>yiǧūn</w:t>
            </w:r>
            <w:proofErr w:type="gramEnd"/>
            <w:r w:rsidRPr="00430A0A">
              <w:rPr>
                <w:lang w:val="en-US"/>
              </w:rPr>
              <w:t xml:space="preserve"> </w:t>
            </w:r>
            <w:r>
              <w:rPr>
                <w:lang w:val="en-US"/>
              </w:rPr>
              <w:t>__________________</w:t>
            </w:r>
            <w:r w:rsidRPr="00430A0A">
              <w:rPr>
                <w:lang w:val="en-US"/>
              </w:rPr>
              <w:t xml:space="preserve"> xamsīn </w:t>
            </w:r>
            <w:r>
              <w:rPr>
                <w:lang w:val="en-US"/>
              </w:rPr>
              <w:t>ᵊ</w:t>
            </w:r>
            <w:r w:rsidRPr="00430A0A">
              <w:rPr>
                <w:lang w:val="en-US"/>
              </w:rPr>
              <w:t>zlime b-al-kuda</w:t>
            </w:r>
            <w:r>
              <w:rPr>
                <w:lang w:val="en-US"/>
              </w:rPr>
              <w:t xml:space="preserve">š yiǧūn yāxḏūn qanamhum ḥalālhum, ḥatta banāthum, məṣārīhum, yxaṭfūnhin w min hāḏa </w:t>
            </w:r>
            <w:r w:rsidRPr="00430A0A">
              <w:rPr>
                <w:lang w:val="en-US"/>
              </w:rPr>
              <w:t xml:space="preserve"> </w:t>
            </w:r>
            <w:r>
              <w:rPr>
                <w:lang w:val="en-US"/>
              </w:rPr>
              <w:t xml:space="preserve">__________________ </w:t>
            </w:r>
            <w:r w:rsidRPr="00430A0A">
              <w:rPr>
                <w:color w:val="FF0000"/>
                <w:lang w:val="en-US"/>
              </w:rPr>
              <w:t xml:space="preserve">badday badday miǧbūlīnhin </w:t>
            </w:r>
            <w:r>
              <w:t xml:space="preserve">ygūl </w:t>
            </w:r>
            <w:r w:rsidRPr="00430A0A">
              <w:rPr>
                <w:color w:val="FF0000"/>
              </w:rPr>
              <w:t>yaǧāmlīn</w:t>
            </w:r>
            <w:r>
              <w:t xml:space="preserve"> al-məṭraḥ, yxāfūn m-al-badu.</w:t>
            </w:r>
          </w:p>
        </w:tc>
        <w:tc>
          <w:tcPr>
            <w:tcW w:w="4253" w:type="dxa"/>
          </w:tcPr>
          <w:p w:rsidR="00430A0A" w:rsidRPr="00430A0A" w:rsidRDefault="00430A0A" w:rsidP="00085E05">
            <w:pPr>
              <w:rPr>
                <w:lang w:val="en-US"/>
              </w:rPr>
            </w:pPr>
          </w:p>
        </w:tc>
      </w:tr>
      <w:tr w:rsidR="00430A0A" w:rsidRPr="00430A0A" w:rsidTr="00085E05">
        <w:tc>
          <w:tcPr>
            <w:tcW w:w="567" w:type="dxa"/>
          </w:tcPr>
          <w:p w:rsidR="00430A0A" w:rsidRDefault="00430A0A" w:rsidP="00085E05">
            <w:pPr>
              <w:rPr>
                <w:lang w:val="en-US"/>
              </w:rPr>
            </w:pPr>
            <w:r>
              <w:rPr>
                <w:lang w:val="en-US"/>
              </w:rPr>
              <w:t>5.49</w:t>
            </w:r>
          </w:p>
        </w:tc>
        <w:tc>
          <w:tcPr>
            <w:tcW w:w="4253" w:type="dxa"/>
          </w:tcPr>
          <w:p w:rsidR="00430A0A" w:rsidRPr="00430A0A" w:rsidRDefault="00D7289A" w:rsidP="00430A0A">
            <w:pPr>
              <w:rPr>
                <w:lang w:val="en-US"/>
              </w:rPr>
            </w:pPr>
            <w:r>
              <w:rPr>
                <w:lang w:val="en-US"/>
              </w:rPr>
              <w:t>ˀ</w:t>
            </w:r>
            <w:r w:rsidR="00430A0A">
              <w:rPr>
                <w:lang w:val="en-US"/>
              </w:rPr>
              <w:t xml:space="preserve">awwali </w:t>
            </w:r>
            <w:r>
              <w:rPr>
                <w:lang w:val="en-US"/>
              </w:rPr>
              <w:t>ˀ</w:t>
            </w:r>
            <w:r w:rsidR="00430A0A">
              <w:rPr>
                <w:lang w:val="en-US"/>
              </w:rPr>
              <w:t>ač-čōl al-</w:t>
            </w:r>
            <w:r>
              <w:rPr>
                <w:lang w:val="en-US"/>
              </w:rPr>
              <w:t>ˁ</w:t>
            </w:r>
            <w:r w:rsidR="00430A0A">
              <w:rPr>
                <w:lang w:val="en-US"/>
              </w:rPr>
              <w:t xml:space="preserve">askarīye mā tḥakkim </w:t>
            </w:r>
            <w:r>
              <w:rPr>
                <w:lang w:val="en-US"/>
              </w:rPr>
              <w:t>ˁ</w:t>
            </w:r>
            <w:r w:rsidR="00430A0A">
              <w:rPr>
                <w:lang w:val="en-US"/>
              </w:rPr>
              <w:t xml:space="preserve">ala kull məṭraḥ, </w:t>
            </w:r>
            <w:r>
              <w:rPr>
                <w:lang w:val="en-US"/>
              </w:rPr>
              <w:t>ˀ</w:t>
            </w:r>
            <w:r w:rsidR="00430A0A">
              <w:rPr>
                <w:lang w:val="en-US"/>
              </w:rPr>
              <w:t xml:space="preserve">amnīyāt mā-miš, bulusīye mā-miš, yiltammūn ta-ngūl “al-yōm iḥna </w:t>
            </w:r>
            <w:r>
              <w:rPr>
                <w:lang w:val="en-US"/>
              </w:rPr>
              <w:t>ˁ</w:t>
            </w:r>
            <w:r w:rsidR="00430A0A">
              <w:rPr>
                <w:lang w:val="en-US"/>
              </w:rPr>
              <w:t>adadne čam wāḥad? – “ímyitēn wāḥad.”</w:t>
            </w:r>
          </w:p>
        </w:tc>
        <w:tc>
          <w:tcPr>
            <w:tcW w:w="4253" w:type="dxa"/>
          </w:tcPr>
          <w:p w:rsidR="00430A0A" w:rsidRPr="00430A0A" w:rsidRDefault="00430A0A" w:rsidP="00085E05">
            <w:pPr>
              <w:rPr>
                <w:lang w:val="en-US"/>
              </w:rPr>
            </w:pPr>
          </w:p>
        </w:tc>
      </w:tr>
      <w:tr w:rsidR="00430A0A" w:rsidRPr="00D27DF8" w:rsidTr="00085E05">
        <w:tc>
          <w:tcPr>
            <w:tcW w:w="567" w:type="dxa"/>
          </w:tcPr>
          <w:p w:rsidR="00430A0A" w:rsidRDefault="00D27DF8" w:rsidP="00085E05">
            <w:pPr>
              <w:rPr>
                <w:lang w:val="en-US"/>
              </w:rPr>
            </w:pPr>
            <w:r>
              <w:rPr>
                <w:lang w:val="en-US"/>
              </w:rPr>
              <w:t>5.58</w:t>
            </w:r>
          </w:p>
        </w:tc>
        <w:tc>
          <w:tcPr>
            <w:tcW w:w="4253" w:type="dxa"/>
          </w:tcPr>
          <w:p w:rsidR="00430A0A" w:rsidRPr="00D27DF8" w:rsidRDefault="00D27DF8" w:rsidP="00D27DF8">
            <w:pPr>
              <w:rPr>
                <w:lang w:val="en-US" w:bidi="he-IL"/>
              </w:rPr>
            </w:pPr>
            <w:proofErr w:type="gramStart"/>
            <w:r w:rsidRPr="00D27DF8">
              <w:rPr>
                <w:lang w:val="en-US"/>
              </w:rPr>
              <w:t>b-al-lēl</w:t>
            </w:r>
            <w:proofErr w:type="gramEnd"/>
            <w:r w:rsidRPr="00D27DF8">
              <w:rPr>
                <w:lang w:val="en-US"/>
              </w:rPr>
              <w:t xml:space="preserve"> </w:t>
            </w:r>
            <w:r w:rsidRPr="00D27DF8">
              <w:rPr>
                <w:color w:val="FF0000"/>
                <w:lang w:val="en-US"/>
              </w:rPr>
              <w:t>kunna</w:t>
            </w:r>
            <w:r w:rsidRPr="00D27DF8">
              <w:rPr>
                <w:lang w:val="en-US"/>
              </w:rPr>
              <w:t xml:space="preserve"> wāḥad … b-al-lēl n</w:t>
            </w:r>
            <w:r>
              <w:rPr>
                <w:lang w:val="en-US"/>
              </w:rPr>
              <w:t>u</w:t>
            </w:r>
            <w:r w:rsidRPr="00D27DF8">
              <w:rPr>
                <w:lang w:val="en-US"/>
              </w:rPr>
              <w:t>w</w:t>
            </w:r>
            <w:r>
              <w:rPr>
                <w:lang w:val="en-US"/>
              </w:rPr>
              <w:t xml:space="preserve">āṭīr šī, nuwāṭīr, bekčīye, yunṭurūn </w:t>
            </w:r>
            <w:r w:rsidR="00D7289A">
              <w:rPr>
                <w:lang w:val="en-US"/>
              </w:rPr>
              <w:t>ˁ</w:t>
            </w:r>
            <w:r>
              <w:rPr>
                <w:lang w:val="en-US"/>
              </w:rPr>
              <w:t xml:space="preserve">a-l-gabīle. </w:t>
            </w:r>
            <w:proofErr w:type="gramStart"/>
            <w:r>
              <w:rPr>
                <w:lang w:val="en-US"/>
              </w:rPr>
              <w:t>l-aṣ-ṣubuḥ</w:t>
            </w:r>
            <w:proofErr w:type="gramEnd"/>
            <w:r>
              <w:rPr>
                <w:lang w:val="en-US"/>
              </w:rPr>
              <w:t xml:space="preserve"> yḏ̣allūn ǧā</w:t>
            </w:r>
            <w:r w:rsidR="00D7289A">
              <w:rPr>
                <w:lang w:val="en-US"/>
              </w:rPr>
              <w:t>ˁ</w:t>
            </w:r>
            <w:r>
              <w:rPr>
                <w:lang w:val="en-US"/>
              </w:rPr>
              <w:t>dīn alla slāḥ aw</w:t>
            </w:r>
            <w:r w:rsidRPr="00D27DF8">
              <w:rPr>
                <w:lang w:val="en-US"/>
              </w:rPr>
              <w:t xml:space="preserve"> </w:t>
            </w:r>
            <w:r>
              <w:rPr>
                <w:lang w:val="en-US"/>
              </w:rPr>
              <w:t>__________________</w:t>
            </w:r>
            <w:r w:rsidRPr="00D27DF8">
              <w:rPr>
                <w:lang w:val="en-US"/>
              </w:rPr>
              <w:t xml:space="preserve"> </w:t>
            </w:r>
            <w:r>
              <w:rPr>
                <w:lang w:val="en-US"/>
              </w:rPr>
              <w:t xml:space="preserve"> awa sēf awa tfunga </w:t>
            </w:r>
            <w:r w:rsidRPr="00D27DF8">
              <w:rPr>
                <w:lang w:val="en-US"/>
              </w:rPr>
              <w:t xml:space="preserve"> </w:t>
            </w:r>
            <w:r>
              <w:rPr>
                <w:lang w:val="en-US"/>
              </w:rPr>
              <w:t xml:space="preserve">č____________tāle. </w:t>
            </w:r>
            <w:r w:rsidR="00D7289A">
              <w:rPr>
                <w:lang w:val="en-US"/>
              </w:rPr>
              <w:t>ˀ</w:t>
            </w:r>
            <w:r>
              <w:rPr>
                <w:lang w:val="en-US"/>
              </w:rPr>
              <w:t xml:space="preserve">awa muwāse yigafūn </w:t>
            </w:r>
            <w:r w:rsidR="00D7289A">
              <w:rPr>
                <w:lang w:val="en-US"/>
              </w:rPr>
              <w:t>ˁ</w:t>
            </w:r>
            <w:r>
              <w:rPr>
                <w:lang w:val="en-US"/>
              </w:rPr>
              <w:t>a-ṣ-ṣubuḥ.</w:t>
            </w:r>
          </w:p>
        </w:tc>
        <w:tc>
          <w:tcPr>
            <w:tcW w:w="4253" w:type="dxa"/>
          </w:tcPr>
          <w:p w:rsidR="00430A0A" w:rsidRPr="00D27DF8" w:rsidRDefault="00430A0A" w:rsidP="00085E05">
            <w:pPr>
              <w:rPr>
                <w:lang w:val="en-US"/>
              </w:rPr>
            </w:pPr>
          </w:p>
        </w:tc>
      </w:tr>
      <w:tr w:rsidR="00D27DF8" w:rsidRPr="00D27DF8" w:rsidTr="00085E05">
        <w:tc>
          <w:tcPr>
            <w:tcW w:w="567" w:type="dxa"/>
          </w:tcPr>
          <w:p w:rsidR="00D27DF8" w:rsidRDefault="00D27DF8" w:rsidP="00085E05">
            <w:pPr>
              <w:rPr>
                <w:lang w:val="en-US"/>
              </w:rPr>
            </w:pPr>
            <w:r>
              <w:rPr>
                <w:lang w:val="en-US"/>
              </w:rPr>
              <w:t>6.11</w:t>
            </w:r>
          </w:p>
        </w:tc>
        <w:tc>
          <w:tcPr>
            <w:tcW w:w="4253" w:type="dxa"/>
          </w:tcPr>
          <w:p w:rsidR="00D27DF8" w:rsidRPr="00D27DF8" w:rsidRDefault="00D7289A" w:rsidP="00D27DF8">
            <w:pPr>
              <w:rPr>
                <w:lang w:val="en-US"/>
              </w:rPr>
            </w:pPr>
            <w:r>
              <w:rPr>
                <w:lang w:val="en-US"/>
              </w:rPr>
              <w:t>ˁ</w:t>
            </w:r>
            <w:r w:rsidR="00D27DF8">
              <w:rPr>
                <w:lang w:val="en-US"/>
              </w:rPr>
              <w:t xml:space="preserve">a-l-blād hāḏa kullu – yunṭurūnu – </w:t>
            </w:r>
            <w:r>
              <w:rPr>
                <w:lang w:val="en-US"/>
              </w:rPr>
              <w:t>ˁ</w:t>
            </w:r>
            <w:r w:rsidR="00D27DF8">
              <w:rPr>
                <w:lang w:val="en-US"/>
              </w:rPr>
              <w:t xml:space="preserve">a-l-blād hāḏa kullu </w:t>
            </w:r>
            <w:r w:rsidR="00D27DF8" w:rsidRPr="00D27DF8">
              <w:rPr>
                <w:color w:val="FF0000"/>
                <w:lang w:val="en-US"/>
              </w:rPr>
              <w:t>ḥiraḏ̣</w:t>
            </w:r>
            <w:r w:rsidR="00D27DF8">
              <w:rPr>
                <w:color w:val="FF0000"/>
                <w:lang w:val="en-US"/>
              </w:rPr>
              <w:t xml:space="preserve">, </w:t>
            </w:r>
            <w:r w:rsidR="00D27DF8" w:rsidRPr="00D27DF8">
              <w:t>ad-dawle</w:t>
            </w:r>
            <w:r w:rsidR="00D27DF8">
              <w:t xml:space="preserve"> ḥatta belči </w:t>
            </w:r>
            <w:proofErr w:type="gramStart"/>
            <w:r w:rsidR="00D27DF8">
              <w:t xml:space="preserve">wāḥad </w:t>
            </w:r>
            <w:r w:rsidR="00D27DF8" w:rsidRPr="00D27DF8">
              <w:rPr>
                <w:lang w:val="en-US"/>
              </w:rPr>
              <w:t xml:space="preserve"> </w:t>
            </w:r>
            <w:r w:rsidR="00D27DF8">
              <w:rPr>
                <w:lang w:val="en-US"/>
              </w:rPr>
              <w:t>_</w:t>
            </w:r>
            <w:proofErr w:type="gramEnd"/>
            <w:r w:rsidR="00D27DF8">
              <w:rPr>
                <w:lang w:val="en-US"/>
              </w:rPr>
              <w:t xml:space="preserve">_________________ yimši. </w:t>
            </w:r>
            <w:proofErr w:type="gramStart"/>
            <w:r w:rsidR="00D27DF8">
              <w:rPr>
                <w:lang w:val="en-US"/>
              </w:rPr>
              <w:t>lā</w:t>
            </w:r>
            <w:proofErr w:type="gramEnd"/>
            <w:r w:rsidR="00D27DF8">
              <w:rPr>
                <w:lang w:val="en-US"/>
              </w:rPr>
              <w:t xml:space="preserve"> </w:t>
            </w:r>
            <w:r>
              <w:rPr>
                <w:lang w:val="en-US"/>
              </w:rPr>
              <w:t>ˁ</w:t>
            </w:r>
            <w:r w:rsidR="00D27DF8">
              <w:rPr>
                <w:lang w:val="en-US"/>
              </w:rPr>
              <w:t xml:space="preserve">askar šī lā bulus šī, </w:t>
            </w:r>
            <w:r>
              <w:rPr>
                <w:lang w:val="en-US"/>
              </w:rPr>
              <w:t>ˀ</w:t>
            </w:r>
            <w:r w:rsidR="00D27DF8">
              <w:rPr>
                <w:lang w:val="en-US"/>
              </w:rPr>
              <w:t xml:space="preserve">al-bekči haḏāk huwwe ḥākim </w:t>
            </w:r>
            <w:r>
              <w:rPr>
                <w:color w:val="FF0000"/>
                <w:lang w:val="en-US"/>
              </w:rPr>
              <w:t>ˁ</w:t>
            </w:r>
            <w:r w:rsidR="00D27DF8" w:rsidRPr="00D27DF8">
              <w:rPr>
                <w:color w:val="FF0000"/>
                <w:lang w:val="en-US"/>
              </w:rPr>
              <w:t>a-l-balad ḏīye</w:t>
            </w:r>
            <w:r w:rsidR="00D27DF8">
              <w:rPr>
                <w:lang w:val="en-US"/>
              </w:rPr>
              <w:t xml:space="preserve">. huwwa </w:t>
            </w:r>
            <w:r>
              <w:rPr>
                <w:lang w:val="en-US"/>
              </w:rPr>
              <w:t>ˁ</w:t>
            </w:r>
            <w:r w:rsidR="00D27DF8">
              <w:rPr>
                <w:lang w:val="en-US"/>
              </w:rPr>
              <w:t xml:space="preserve">askarīthe huwwa bulusha – </w:t>
            </w:r>
            <w:r>
              <w:rPr>
                <w:lang w:val="en-US"/>
              </w:rPr>
              <w:t>ˀ</w:t>
            </w:r>
            <w:r w:rsidR="00D27DF8">
              <w:rPr>
                <w:lang w:val="en-US"/>
              </w:rPr>
              <w:t xml:space="preserve">amma l-gabāyil </w:t>
            </w:r>
            <w:r w:rsidR="00D27DF8" w:rsidRPr="00D27DF8">
              <w:rPr>
                <w:lang w:val="en-US"/>
              </w:rPr>
              <w:t xml:space="preserve"> </w:t>
            </w:r>
            <w:r w:rsidR="00D27DF8">
              <w:rPr>
                <w:lang w:val="en-US"/>
              </w:rPr>
              <w:t xml:space="preserve">__________________ </w:t>
            </w:r>
            <w:r w:rsidR="00D27DF8" w:rsidRPr="00D27DF8">
              <w:rPr>
                <w:lang w:val="en-US"/>
              </w:rPr>
              <w:t xml:space="preserve"> </w:t>
            </w:r>
            <w:r w:rsidR="00D27DF8">
              <w:rPr>
                <w:lang w:val="en-US"/>
              </w:rPr>
              <w:t>__________________ ḥāl___</w:t>
            </w:r>
          </w:p>
        </w:tc>
        <w:tc>
          <w:tcPr>
            <w:tcW w:w="4253" w:type="dxa"/>
          </w:tcPr>
          <w:p w:rsidR="00D27DF8" w:rsidRPr="00D27DF8" w:rsidRDefault="00D27DF8" w:rsidP="00085E05">
            <w:pPr>
              <w:rPr>
                <w:lang w:val="en-US"/>
              </w:rPr>
            </w:pPr>
          </w:p>
        </w:tc>
      </w:tr>
      <w:tr w:rsidR="00D27DF8" w:rsidRPr="004A6FD3" w:rsidTr="00085E05">
        <w:tc>
          <w:tcPr>
            <w:tcW w:w="567" w:type="dxa"/>
          </w:tcPr>
          <w:p w:rsidR="00D27DF8" w:rsidRDefault="007D71FB" w:rsidP="00085E05">
            <w:pPr>
              <w:rPr>
                <w:lang w:val="en-US"/>
              </w:rPr>
            </w:pPr>
            <w:r>
              <w:rPr>
                <w:lang w:val="en-US"/>
              </w:rPr>
              <w:t>6.29</w:t>
            </w:r>
          </w:p>
        </w:tc>
        <w:tc>
          <w:tcPr>
            <w:tcW w:w="4253" w:type="dxa"/>
          </w:tcPr>
          <w:p w:rsidR="00D27DF8" w:rsidRPr="0005321E" w:rsidRDefault="0005321E" w:rsidP="0005321E">
            <w:pPr>
              <w:rPr>
                <w:lang w:val="es-ES_tradnl"/>
              </w:rPr>
            </w:pPr>
            <w:r w:rsidRPr="0005321E">
              <w:rPr>
                <w:lang w:val="en-US"/>
              </w:rPr>
              <w:t>al-gabāyil hiyye, hiyye l-</w:t>
            </w:r>
            <w:r w:rsidR="00D7289A">
              <w:rPr>
                <w:lang w:val="en-US"/>
              </w:rPr>
              <w:t>ˁ</w:t>
            </w:r>
            <w:r w:rsidRPr="0005321E">
              <w:rPr>
                <w:lang w:val="en-US"/>
              </w:rPr>
              <w:t>ašīre hiyye _</w:t>
            </w:r>
            <w:r>
              <w:rPr>
                <w:lang w:val="en-US"/>
              </w:rPr>
              <w:t xml:space="preserve">__________________ ḥālhe, hiyye </w:t>
            </w:r>
            <w:r w:rsidRPr="0005321E">
              <w:rPr>
                <w:lang w:val="en-US"/>
              </w:rPr>
              <w:t>_</w:t>
            </w:r>
            <w:r>
              <w:rPr>
                <w:lang w:val="en-US"/>
              </w:rPr>
              <w:t>__________________ w m</w:t>
            </w:r>
            <w:r w:rsidRPr="0005321E">
              <w:rPr>
                <w:lang w:val="en-US"/>
              </w:rPr>
              <w:t>_</w:t>
            </w:r>
            <w:r>
              <w:rPr>
                <w:lang w:val="en-US"/>
              </w:rPr>
              <w:t xml:space="preserve">__________________ w… </w:t>
            </w:r>
            <w:r w:rsidRPr="0005321E">
              <w:rPr>
                <w:lang w:val="es-ES_tradnl"/>
              </w:rPr>
              <w:t>___________________ti wlīti ___________________ ḥālhe ma…. -m-al-qazu ___________________ ___________________ m-al-qazw, m-al-badu</w:t>
            </w:r>
          </w:p>
        </w:tc>
        <w:tc>
          <w:tcPr>
            <w:tcW w:w="4253" w:type="dxa"/>
          </w:tcPr>
          <w:p w:rsidR="00D27DF8" w:rsidRPr="0005321E" w:rsidRDefault="00D27DF8" w:rsidP="00085E05">
            <w:pPr>
              <w:rPr>
                <w:lang w:val="es-ES_tradnl"/>
              </w:rPr>
            </w:pPr>
          </w:p>
        </w:tc>
      </w:tr>
      <w:tr w:rsidR="0005321E" w:rsidRPr="0005321E" w:rsidTr="00085E05">
        <w:tc>
          <w:tcPr>
            <w:tcW w:w="567" w:type="dxa"/>
          </w:tcPr>
          <w:p w:rsidR="0005321E" w:rsidRDefault="0005321E" w:rsidP="00085E05">
            <w:pPr>
              <w:rPr>
                <w:lang w:val="en-US"/>
              </w:rPr>
            </w:pPr>
            <w:r>
              <w:rPr>
                <w:lang w:val="en-US"/>
              </w:rPr>
              <w:t>6.42</w:t>
            </w:r>
          </w:p>
        </w:tc>
        <w:tc>
          <w:tcPr>
            <w:tcW w:w="4253" w:type="dxa"/>
          </w:tcPr>
          <w:p w:rsidR="0005321E" w:rsidRPr="0005321E" w:rsidRDefault="0005321E" w:rsidP="0005321E">
            <w:pPr>
              <w:rPr>
                <w:lang w:val="en-US"/>
              </w:rPr>
            </w:pPr>
            <w:proofErr w:type="gramStart"/>
            <w:r>
              <w:rPr>
                <w:lang w:val="en-US"/>
              </w:rPr>
              <w:t>al-qazu</w:t>
            </w:r>
            <w:proofErr w:type="gramEnd"/>
            <w:r>
              <w:rPr>
                <w:lang w:val="en-US"/>
              </w:rPr>
              <w:t>, ma</w:t>
            </w:r>
            <w:r w:rsidR="00D7289A">
              <w:rPr>
                <w:lang w:val="en-US"/>
              </w:rPr>
              <w:t>ˁ</w:t>
            </w:r>
            <w:r>
              <w:rPr>
                <w:lang w:val="en-US"/>
              </w:rPr>
              <w:t xml:space="preserve">nātu yiǧūn ysawwūn </w:t>
            </w:r>
            <w:r w:rsidRPr="0005321E">
              <w:rPr>
                <w:color w:val="FF0000"/>
                <w:lang w:val="en-US"/>
              </w:rPr>
              <w:t>tallān ya</w:t>
            </w:r>
            <w:r w:rsidR="00D7289A">
              <w:rPr>
                <w:color w:val="FF0000"/>
                <w:lang w:val="en-US"/>
              </w:rPr>
              <w:t>ˁ</w:t>
            </w:r>
            <w:r w:rsidRPr="0005321E">
              <w:rPr>
                <w:color w:val="FF0000"/>
                <w:lang w:val="en-US"/>
              </w:rPr>
              <w:t>ni tallān</w:t>
            </w:r>
            <w:r>
              <w:rPr>
                <w:color w:val="FF0000"/>
                <w:lang w:val="en-US"/>
              </w:rPr>
              <w:t xml:space="preserve">, </w:t>
            </w:r>
            <w:r>
              <w:rPr>
                <w:lang w:val="en-US"/>
              </w:rPr>
              <w:t xml:space="preserve">yaġlamama, yiǧi </w:t>
            </w:r>
            <w:r w:rsidR="00D7289A">
              <w:rPr>
                <w:lang w:val="en-US"/>
              </w:rPr>
              <w:t>ˁ</w:t>
            </w:r>
            <w:r>
              <w:rPr>
                <w:lang w:val="en-US"/>
              </w:rPr>
              <w:t xml:space="preserve">-aǧ-ǧarye, </w:t>
            </w:r>
            <w:r w:rsidRPr="0005321E">
              <w:rPr>
                <w:color w:val="FF0000"/>
                <w:lang w:val="en-US"/>
              </w:rPr>
              <w:t>yiǧbishe</w:t>
            </w:r>
            <w:r>
              <w:rPr>
                <w:lang w:val="en-US"/>
              </w:rPr>
              <w:t xml:space="preserve">, yāxuḏ qanamhe, yāxuḏ ḥalālhe, yāxuḏ məṣārīhe w yuktul az-zilim yāxuḏhum </w:t>
            </w:r>
            <w:r w:rsidRPr="0005321E">
              <w:rPr>
                <w:lang w:val="en-US"/>
              </w:rPr>
              <w:t>_</w:t>
            </w:r>
            <w:r>
              <w:rPr>
                <w:lang w:val="en-US"/>
              </w:rPr>
              <w:t xml:space="preserve">__________________ </w:t>
            </w:r>
            <w:r w:rsidRPr="0005321E">
              <w:rPr>
                <w:lang w:val="en-US"/>
              </w:rPr>
              <w:t>_</w:t>
            </w:r>
            <w:r>
              <w:rPr>
                <w:lang w:val="en-US"/>
              </w:rPr>
              <w:t xml:space="preserve">__________________ </w:t>
            </w:r>
            <w:r w:rsidRPr="0005321E">
              <w:rPr>
                <w:lang w:val="en-US"/>
              </w:rPr>
              <w:t>_</w:t>
            </w:r>
            <w:r>
              <w:rPr>
                <w:lang w:val="en-US"/>
              </w:rPr>
              <w:t xml:space="preserve">__________________ ḥatta banāthum yiḏbahūnhun, </w:t>
            </w:r>
            <w:r w:rsidR="00D7289A">
              <w:rPr>
                <w:lang w:val="en-US"/>
              </w:rPr>
              <w:t>ˀ</w:t>
            </w:r>
            <w:r>
              <w:rPr>
                <w:lang w:val="en-US"/>
              </w:rPr>
              <w:t xml:space="preserve">ī, al </w:t>
            </w:r>
            <w:r w:rsidRPr="0005321E">
              <w:rPr>
                <w:lang w:val="en-US"/>
              </w:rPr>
              <w:t>_</w:t>
            </w:r>
            <w:r>
              <w:rPr>
                <w:lang w:val="en-US"/>
              </w:rPr>
              <w:t>__________________ yiḏbaḥūnu.</w:t>
            </w:r>
          </w:p>
        </w:tc>
        <w:tc>
          <w:tcPr>
            <w:tcW w:w="4253" w:type="dxa"/>
          </w:tcPr>
          <w:p w:rsidR="0005321E" w:rsidRPr="0005321E" w:rsidRDefault="0005321E" w:rsidP="00085E05">
            <w:pPr>
              <w:rPr>
                <w:lang w:val="en-US"/>
              </w:rPr>
            </w:pPr>
          </w:p>
        </w:tc>
      </w:tr>
      <w:tr w:rsidR="0005321E" w:rsidRPr="0005321E" w:rsidTr="00085E05">
        <w:tc>
          <w:tcPr>
            <w:tcW w:w="567" w:type="dxa"/>
          </w:tcPr>
          <w:p w:rsidR="0005321E" w:rsidRDefault="0005321E" w:rsidP="00085E05">
            <w:pPr>
              <w:rPr>
                <w:lang w:val="en-US"/>
              </w:rPr>
            </w:pPr>
            <w:r>
              <w:rPr>
                <w:lang w:val="en-US"/>
              </w:rPr>
              <w:t>7.02</w:t>
            </w:r>
          </w:p>
        </w:tc>
        <w:tc>
          <w:tcPr>
            <w:tcW w:w="4253" w:type="dxa"/>
          </w:tcPr>
          <w:p w:rsidR="0005321E" w:rsidRDefault="0005321E" w:rsidP="000D7DB6">
            <w:pPr>
              <w:rPr>
                <w:lang w:val="en-US"/>
              </w:rPr>
            </w:pPr>
            <w:r w:rsidRPr="0005321E">
              <w:rPr>
                <w:lang w:val="en-US"/>
              </w:rPr>
              <w:t>_</w:t>
            </w:r>
            <w:r>
              <w:rPr>
                <w:lang w:val="en-US"/>
              </w:rPr>
              <w:t xml:space="preserve">__________________ </w:t>
            </w:r>
            <w:proofErr w:type="gramStart"/>
            <w:r>
              <w:rPr>
                <w:lang w:val="en-US"/>
              </w:rPr>
              <w:t>yiǧūn</w:t>
            </w:r>
            <w:proofErr w:type="gramEnd"/>
            <w:r>
              <w:rPr>
                <w:lang w:val="en-US"/>
              </w:rPr>
              <w:t xml:space="preserve"> bēt wāḥad yiǧūn yiḏbaḥūnu huwwe w </w:t>
            </w:r>
            <w:r w:rsidR="00D7289A">
              <w:rPr>
                <w:lang w:val="en-US"/>
              </w:rPr>
              <w:t>ˁ</w:t>
            </w:r>
            <w:r>
              <w:rPr>
                <w:lang w:val="en-US"/>
              </w:rPr>
              <w:t>ēltu, yāxuḏ bintu w ba</w:t>
            </w:r>
            <w:r w:rsidR="00D7289A">
              <w:rPr>
                <w:lang w:val="en-US"/>
              </w:rPr>
              <w:t>ˁ</w:t>
            </w:r>
            <w:r>
              <w:rPr>
                <w:lang w:val="en-US"/>
              </w:rPr>
              <w:t xml:space="preserve">dēn zād </w:t>
            </w:r>
            <w:r w:rsidR="000D7DB6" w:rsidRPr="0005321E">
              <w:rPr>
                <w:lang w:val="en-US"/>
              </w:rPr>
              <w:t>_</w:t>
            </w:r>
            <w:r w:rsidR="000D7DB6">
              <w:rPr>
                <w:lang w:val="en-US"/>
              </w:rPr>
              <w:t xml:space="preserve">__________________ yāxuḏ qanamu, yāxuḏ ḥalālu, yāxuḏ məṣārīyu w yrūḥ mā yxāfūn Aḷḷa. </w:t>
            </w:r>
            <w:proofErr w:type="gramStart"/>
            <w:r w:rsidR="000D7DB6">
              <w:rPr>
                <w:lang w:val="en-US"/>
              </w:rPr>
              <w:t>huwwa</w:t>
            </w:r>
            <w:proofErr w:type="gramEnd"/>
            <w:r w:rsidR="000D7DB6">
              <w:rPr>
                <w:lang w:val="en-US"/>
              </w:rPr>
              <w:t xml:space="preserve"> badu, </w:t>
            </w:r>
            <w:r w:rsidR="00D7289A">
              <w:rPr>
                <w:lang w:val="en-US"/>
              </w:rPr>
              <w:t>ˁ</w:t>
            </w:r>
            <w:r w:rsidR="000D7DB6">
              <w:rPr>
                <w:lang w:val="en-US"/>
              </w:rPr>
              <w:t>rubi ǧahīl yā, ǧahīl yā dönem, ya</w:t>
            </w:r>
            <w:r w:rsidR="00D7289A">
              <w:rPr>
                <w:lang w:val="en-US"/>
              </w:rPr>
              <w:t>ˁ</w:t>
            </w:r>
            <w:r w:rsidR="000D7DB6">
              <w:rPr>
                <w:lang w:val="en-US"/>
              </w:rPr>
              <w:t>ni ngūl…</w:t>
            </w:r>
          </w:p>
        </w:tc>
        <w:tc>
          <w:tcPr>
            <w:tcW w:w="4253" w:type="dxa"/>
          </w:tcPr>
          <w:p w:rsidR="0005321E" w:rsidRPr="0005321E" w:rsidRDefault="0005321E" w:rsidP="00085E05">
            <w:pPr>
              <w:rPr>
                <w:lang w:val="en-US"/>
              </w:rPr>
            </w:pPr>
          </w:p>
        </w:tc>
      </w:tr>
      <w:tr w:rsidR="000D7DB6" w:rsidRPr="000D7DB6" w:rsidTr="00085E05">
        <w:tc>
          <w:tcPr>
            <w:tcW w:w="567" w:type="dxa"/>
          </w:tcPr>
          <w:p w:rsidR="000D7DB6" w:rsidRDefault="000D7DB6" w:rsidP="00085E05">
            <w:pPr>
              <w:rPr>
                <w:lang w:val="en-US"/>
              </w:rPr>
            </w:pPr>
            <w:r>
              <w:rPr>
                <w:lang w:val="en-US"/>
              </w:rPr>
              <w:t>7.14</w:t>
            </w:r>
          </w:p>
        </w:tc>
        <w:tc>
          <w:tcPr>
            <w:tcW w:w="4253" w:type="dxa"/>
          </w:tcPr>
          <w:p w:rsidR="000D7DB6" w:rsidRPr="000D7DB6" w:rsidRDefault="000D7DB6" w:rsidP="000D7DB6">
            <w:pPr>
              <w:rPr>
                <w:lang w:val="en-US"/>
              </w:rPr>
            </w:pPr>
            <w:r w:rsidRPr="000D7DB6">
              <w:rPr>
                <w:lang w:val="en-US"/>
              </w:rPr>
              <w:t xml:space="preserve">___________________ ___________________ sōlafit mesela </w:t>
            </w:r>
            <w:r w:rsidR="00D7289A">
              <w:rPr>
                <w:lang w:val="en-US"/>
              </w:rPr>
              <w:t>ˁ</w:t>
            </w:r>
            <w:r w:rsidRPr="000D7DB6">
              <w:rPr>
                <w:lang w:val="en-US"/>
              </w:rPr>
              <w:t xml:space="preserve">ala… </w:t>
            </w:r>
            <w:r w:rsidR="00D7289A">
              <w:rPr>
                <w:lang w:val="en-US"/>
              </w:rPr>
              <w:t>ˁ</w:t>
            </w:r>
            <w:r w:rsidRPr="000D7DB6">
              <w:rPr>
                <w:lang w:val="en-US"/>
              </w:rPr>
              <w:t>a-l-</w:t>
            </w:r>
            <w:r w:rsidR="00D7289A">
              <w:rPr>
                <w:lang w:val="en-US"/>
              </w:rPr>
              <w:t>ˀ</w:t>
            </w:r>
            <w:r w:rsidRPr="000D7DB6">
              <w:rPr>
                <w:lang w:val="en-US"/>
              </w:rPr>
              <w:t>Armanīye</w:t>
            </w:r>
            <w:r>
              <w:rPr>
                <w:lang w:val="en-US"/>
              </w:rPr>
              <w:t xml:space="preserve">, </w:t>
            </w:r>
            <w:r w:rsidR="00D7289A">
              <w:rPr>
                <w:lang w:val="en-US"/>
              </w:rPr>
              <w:t>ˁ</w:t>
            </w:r>
            <w:r w:rsidRPr="000D7DB6">
              <w:rPr>
                <w:lang w:val="en-US"/>
              </w:rPr>
              <w:t>a-l-</w:t>
            </w:r>
            <w:r w:rsidR="00D7289A">
              <w:rPr>
                <w:lang w:val="en-US"/>
              </w:rPr>
              <w:t>ˀ</w:t>
            </w:r>
            <w:r w:rsidRPr="000D7DB6">
              <w:rPr>
                <w:lang w:val="en-US"/>
              </w:rPr>
              <w:t>Armanīye</w:t>
            </w:r>
            <w:r>
              <w:rPr>
                <w:lang w:val="en-US"/>
              </w:rPr>
              <w:t xml:space="preserve">: </w:t>
            </w:r>
            <w:r w:rsidR="00D7289A">
              <w:rPr>
                <w:lang w:val="en-US"/>
              </w:rPr>
              <w:t>ˀ</w:t>
            </w:r>
            <w:r>
              <w:rPr>
                <w:lang w:val="en-US"/>
              </w:rPr>
              <w:t xml:space="preserve">awwali </w:t>
            </w:r>
            <w:r w:rsidR="00D7289A">
              <w:rPr>
                <w:lang w:val="en-US"/>
              </w:rPr>
              <w:t>ˀ</w:t>
            </w:r>
            <w:r>
              <w:rPr>
                <w:lang w:val="en-US"/>
              </w:rPr>
              <w:t xml:space="preserve">al-madīne [sicher ma], </w:t>
            </w:r>
            <w:r w:rsidR="00D7289A">
              <w:rPr>
                <w:lang w:val="en-US"/>
              </w:rPr>
              <w:t>ˀ</w:t>
            </w:r>
            <w:r>
              <w:rPr>
                <w:lang w:val="en-US"/>
              </w:rPr>
              <w:t>al-balad, _____________________</w:t>
            </w:r>
            <w:proofErr w:type="gramStart"/>
            <w:r>
              <w:rPr>
                <w:lang w:val="en-US"/>
              </w:rPr>
              <w:t>_  w</w:t>
            </w:r>
            <w:proofErr w:type="gramEnd"/>
            <w:r>
              <w:rPr>
                <w:lang w:val="en-US"/>
              </w:rPr>
              <w:t xml:space="preserve"> ______________________  šī, </w:t>
            </w:r>
            <w:r w:rsidR="00D7289A">
              <w:rPr>
                <w:lang w:val="en-US"/>
              </w:rPr>
              <w:t>ˀ</w:t>
            </w:r>
            <w:r>
              <w:rPr>
                <w:lang w:val="en-US"/>
              </w:rPr>
              <w:t xml:space="preserve">al-balad, šī yahūd, šī </w:t>
            </w:r>
            <w:r w:rsidR="00D7289A">
              <w:rPr>
                <w:lang w:val="en-US"/>
              </w:rPr>
              <w:t>ˀ</w:t>
            </w:r>
            <w:r>
              <w:rPr>
                <w:lang w:val="en-US"/>
              </w:rPr>
              <w:t xml:space="preserve">Armanīye w šī </w:t>
            </w:r>
            <w:r w:rsidR="00D7289A">
              <w:rPr>
                <w:lang w:val="en-US"/>
              </w:rPr>
              <w:t>ˀ</w:t>
            </w:r>
            <w:r>
              <w:rPr>
                <w:lang w:val="en-US"/>
              </w:rPr>
              <w:t xml:space="preserve">Islām, ṯalāṯe, kull-min luwwa maḥalle. </w:t>
            </w:r>
          </w:p>
        </w:tc>
        <w:tc>
          <w:tcPr>
            <w:tcW w:w="4253" w:type="dxa"/>
          </w:tcPr>
          <w:p w:rsidR="000D7DB6" w:rsidRPr="000D7DB6" w:rsidRDefault="000D7DB6" w:rsidP="00085E05">
            <w:pPr>
              <w:rPr>
                <w:lang w:val="en-US"/>
              </w:rPr>
            </w:pPr>
          </w:p>
        </w:tc>
      </w:tr>
      <w:tr w:rsidR="000D7DB6" w:rsidRPr="000D7DB6" w:rsidTr="00085E05">
        <w:tc>
          <w:tcPr>
            <w:tcW w:w="567" w:type="dxa"/>
          </w:tcPr>
          <w:p w:rsidR="000D7DB6" w:rsidRDefault="000D7DB6" w:rsidP="00085E05">
            <w:pPr>
              <w:rPr>
                <w:lang w:val="en-US"/>
              </w:rPr>
            </w:pPr>
            <w:r>
              <w:rPr>
                <w:lang w:val="en-US"/>
              </w:rPr>
              <w:t>7.35</w:t>
            </w:r>
          </w:p>
        </w:tc>
        <w:tc>
          <w:tcPr>
            <w:tcW w:w="4253" w:type="dxa"/>
          </w:tcPr>
          <w:p w:rsidR="000D7DB6" w:rsidRPr="008D6C79" w:rsidRDefault="000D7DB6" w:rsidP="008D6C79">
            <w:proofErr w:type="gramStart"/>
            <w:r w:rsidRPr="000D7DB6">
              <w:rPr>
                <w:color w:val="FF0000"/>
                <w:lang w:val="en-US"/>
              </w:rPr>
              <w:t>hnā</w:t>
            </w:r>
            <w:proofErr w:type="gramEnd"/>
            <w:r>
              <w:rPr>
                <w:lang w:val="en-US"/>
              </w:rPr>
              <w:t xml:space="preserve"> ǧā</w:t>
            </w:r>
            <w:r w:rsidR="00D7289A">
              <w:rPr>
                <w:lang w:val="en-US"/>
              </w:rPr>
              <w:t>ˁ</w:t>
            </w:r>
            <w:r>
              <w:rPr>
                <w:lang w:val="en-US"/>
              </w:rPr>
              <w:t xml:space="preserve">dīn, maḥḥad yikāwin ḥade, maḥḥad </w:t>
            </w:r>
            <w:r w:rsidRPr="000D7DB6">
              <w:rPr>
                <w:color w:val="FF0000"/>
                <w:lang w:val="en-US"/>
              </w:rPr>
              <w:t>yinīye</w:t>
            </w:r>
            <w:r w:rsidR="008D6C79">
              <w:rPr>
                <w:lang w:val="en-US"/>
              </w:rPr>
              <w:t xml:space="preserve">, </w:t>
            </w:r>
            <w:r w:rsidR="008D6C79">
              <w:t xml:space="preserve">ha, yōmin ṣār al-ḥarib, </w:t>
            </w:r>
            <w:r w:rsidR="00D7289A">
              <w:t>ˀ</w:t>
            </w:r>
            <w:r w:rsidR="008D6C79">
              <w:t>al-ḥarib, ḏāk al-wakit, b-al-</w:t>
            </w:r>
            <w:r w:rsidR="008D6C79" w:rsidRPr="008D6C79">
              <w:t>d_________________</w:t>
            </w:r>
            <w:r w:rsidR="008D6C79">
              <w:rPr>
                <w:color w:val="FF0000"/>
                <w:lang w:val="en-US"/>
              </w:rPr>
              <w:t xml:space="preserve"> </w:t>
            </w:r>
            <w:r w:rsidR="008D6C79" w:rsidRPr="008D6C79">
              <w:t>hināk</w:t>
            </w:r>
            <w:r w:rsidR="008D6C79">
              <w:t xml:space="preserve">, haḏōle hēne mā-min ṣōrun, lā </w:t>
            </w:r>
            <w:r w:rsidR="00D7289A">
              <w:t>ˀ</w:t>
            </w:r>
            <w:r w:rsidR="008D6C79">
              <w:t>Armani wal Yahūd mā-min ṣōrun hēne.</w:t>
            </w:r>
          </w:p>
        </w:tc>
        <w:tc>
          <w:tcPr>
            <w:tcW w:w="4253" w:type="dxa"/>
          </w:tcPr>
          <w:p w:rsidR="000D7DB6" w:rsidRPr="000D7DB6" w:rsidRDefault="000D7DB6" w:rsidP="00085E05">
            <w:pPr>
              <w:rPr>
                <w:lang w:val="en-US"/>
              </w:rPr>
            </w:pPr>
          </w:p>
        </w:tc>
      </w:tr>
      <w:tr w:rsidR="008D6C79" w:rsidRPr="008D6C79" w:rsidTr="00085E05">
        <w:tc>
          <w:tcPr>
            <w:tcW w:w="567" w:type="dxa"/>
          </w:tcPr>
          <w:p w:rsidR="008D6C79" w:rsidRDefault="008D6C79" w:rsidP="00085E05">
            <w:pPr>
              <w:rPr>
                <w:lang w:val="en-US"/>
              </w:rPr>
            </w:pPr>
            <w:r>
              <w:rPr>
                <w:lang w:val="en-US"/>
              </w:rPr>
              <w:t>7.52</w:t>
            </w:r>
          </w:p>
        </w:tc>
        <w:tc>
          <w:tcPr>
            <w:tcW w:w="4253" w:type="dxa"/>
          </w:tcPr>
          <w:p w:rsidR="008D6C79" w:rsidRPr="008D6C79" w:rsidRDefault="00D7289A" w:rsidP="008D6C79">
            <w:pPr>
              <w:rPr>
                <w:lang w:val="en-US"/>
              </w:rPr>
            </w:pPr>
            <w:r>
              <w:rPr>
                <w:lang w:val="en-US"/>
              </w:rPr>
              <w:t>ˀ</w:t>
            </w:r>
            <w:r w:rsidR="008D6C79" w:rsidRPr="008D6C79">
              <w:rPr>
                <w:lang w:val="en-US"/>
              </w:rPr>
              <w:t>al-mille ba</w:t>
            </w:r>
            <w:r>
              <w:rPr>
                <w:lang w:val="en-US"/>
              </w:rPr>
              <w:t>ˁ</w:t>
            </w:r>
            <w:r w:rsidR="008D6C79" w:rsidRPr="008D6C79">
              <w:rPr>
                <w:lang w:val="en-US"/>
              </w:rPr>
              <w:t>aḏ̣ha trūḥ w ti</w:t>
            </w:r>
            <w:r w:rsidR="008D6C79">
              <w:rPr>
                <w:lang w:val="en-US"/>
              </w:rPr>
              <w:t xml:space="preserve">ǧi, </w:t>
            </w:r>
            <w:r>
              <w:rPr>
                <w:lang w:val="en-US"/>
              </w:rPr>
              <w:t>ˀ</w:t>
            </w:r>
            <w:r w:rsidR="008D6C79">
              <w:rPr>
                <w:lang w:val="en-US"/>
              </w:rPr>
              <w:t>ītiǧawwazūn yāxḏūn yunṭūn ba</w:t>
            </w:r>
            <w:r>
              <w:rPr>
                <w:lang w:val="en-US"/>
              </w:rPr>
              <w:t>ˁ</w:t>
            </w:r>
            <w:r w:rsidR="008D6C79">
              <w:rPr>
                <w:lang w:val="en-US"/>
              </w:rPr>
              <w:t>aḏ̣hum, ya</w:t>
            </w:r>
            <w:r>
              <w:rPr>
                <w:lang w:val="en-US"/>
              </w:rPr>
              <w:t>ˁ</w:t>
            </w:r>
            <w:r w:rsidR="008D6C79">
              <w:rPr>
                <w:lang w:val="en-US"/>
              </w:rPr>
              <w:t xml:space="preserve">ni bēnāthum zēn. </w:t>
            </w:r>
            <w:proofErr w:type="gramStart"/>
            <w:r w:rsidR="008D6C79">
              <w:rPr>
                <w:lang w:val="en-US"/>
              </w:rPr>
              <w:t>b</w:t>
            </w:r>
            <w:proofErr w:type="gramEnd"/>
            <w:r w:rsidR="008D6C79" w:rsidRPr="008D6C79">
              <w:t>_____________________</w:t>
            </w:r>
            <w:r w:rsidR="008D6C79">
              <w:t xml:space="preserve"> w qādi </w:t>
            </w:r>
            <w:r>
              <w:t>ˀ</w:t>
            </w:r>
            <w:r w:rsidR="008D6C79">
              <w:t>al-</w:t>
            </w:r>
            <w:r>
              <w:t>ˀ</w:t>
            </w:r>
            <w:r w:rsidR="008D6C79">
              <w:t xml:space="preserve">Armanīye hināk čiṯīrīn, hināk gāmu yuḏ̣rubūnha </w:t>
            </w:r>
            <w:r>
              <w:t>ˀ</w:t>
            </w:r>
            <w:r w:rsidR="008D6C79">
              <w:t>Aslām.</w:t>
            </w:r>
          </w:p>
        </w:tc>
        <w:tc>
          <w:tcPr>
            <w:tcW w:w="4253" w:type="dxa"/>
          </w:tcPr>
          <w:p w:rsidR="008D6C79" w:rsidRPr="008D6C79" w:rsidRDefault="008D6C79" w:rsidP="00085E05">
            <w:pPr>
              <w:rPr>
                <w:lang w:val="en-US"/>
              </w:rPr>
            </w:pPr>
          </w:p>
        </w:tc>
      </w:tr>
      <w:tr w:rsidR="008D6C79" w:rsidRPr="008D6C79" w:rsidTr="00085E05">
        <w:tc>
          <w:tcPr>
            <w:tcW w:w="567" w:type="dxa"/>
          </w:tcPr>
          <w:p w:rsidR="008D6C79" w:rsidRDefault="008D6C79" w:rsidP="00085E05">
            <w:pPr>
              <w:rPr>
                <w:lang w:val="en-US"/>
              </w:rPr>
            </w:pPr>
            <w:r>
              <w:rPr>
                <w:lang w:val="en-US"/>
              </w:rPr>
              <w:t>8.07</w:t>
            </w:r>
          </w:p>
        </w:tc>
        <w:tc>
          <w:tcPr>
            <w:tcW w:w="4253" w:type="dxa"/>
          </w:tcPr>
          <w:p w:rsidR="008D6C79" w:rsidRPr="008D6C79" w:rsidRDefault="008D6C79" w:rsidP="008D6C79">
            <w:pPr>
              <w:rPr>
                <w:lang w:val="en-US"/>
              </w:rPr>
            </w:pPr>
            <w:proofErr w:type="gramStart"/>
            <w:r>
              <w:rPr>
                <w:lang w:val="en-US"/>
              </w:rPr>
              <w:t>hā</w:t>
            </w:r>
            <w:proofErr w:type="gramEnd"/>
            <w:r>
              <w:rPr>
                <w:lang w:val="en-US"/>
              </w:rPr>
              <w:t xml:space="preserve">! </w:t>
            </w:r>
            <w:proofErr w:type="gramStart"/>
            <w:r>
              <w:rPr>
                <w:lang w:val="en-US"/>
              </w:rPr>
              <w:t>yōmin</w:t>
            </w:r>
            <w:proofErr w:type="gramEnd"/>
            <w:r>
              <w:rPr>
                <w:lang w:val="en-US"/>
              </w:rPr>
              <w:t xml:space="preserve"> ḥikamat… Atatürk ḥikam </w:t>
            </w:r>
            <w:r w:rsidR="00D7289A">
              <w:rPr>
                <w:lang w:val="en-US"/>
              </w:rPr>
              <w:t>ˁ</w:t>
            </w:r>
            <w:r>
              <w:rPr>
                <w:lang w:val="en-US"/>
              </w:rPr>
              <w:t xml:space="preserve">a-l-bölge, </w:t>
            </w:r>
            <w:r w:rsidR="00D7289A">
              <w:rPr>
                <w:lang w:val="en-US"/>
              </w:rPr>
              <w:t>ˀ</w:t>
            </w:r>
            <w:r>
              <w:rPr>
                <w:lang w:val="en-US"/>
              </w:rPr>
              <w:t xml:space="preserve">al-mille min gadd-ma ǧarat minhum – </w:t>
            </w:r>
            <w:r>
              <w:t xml:space="preserve">gulūbha </w:t>
            </w:r>
            <w:r w:rsidR="00D7289A">
              <w:rPr>
                <w:color w:val="FF0000"/>
              </w:rPr>
              <w:t>ˁ</w:t>
            </w:r>
            <w:r w:rsidRPr="008D6C79">
              <w:rPr>
                <w:color w:val="FF0000"/>
              </w:rPr>
              <w:t>a-l-gāne</w:t>
            </w:r>
            <w:r>
              <w:rPr>
                <w:lang w:val="en-US"/>
              </w:rPr>
              <w:t xml:space="preserve"> </w:t>
            </w:r>
            <w:r>
              <w:t xml:space="preserve">– gulūbha </w:t>
            </w:r>
            <w:r w:rsidR="00D7289A">
              <w:t>ˁ</w:t>
            </w:r>
            <w:r>
              <w:t>a-l-gāne</w:t>
            </w:r>
            <w:r>
              <w:rPr>
                <w:lang w:val="en-US"/>
              </w:rPr>
              <w:t xml:space="preserve">, gāmat, </w:t>
            </w:r>
            <w:r w:rsidR="00D7289A">
              <w:rPr>
                <w:lang w:val="en-US"/>
              </w:rPr>
              <w:t>ˁ</w:t>
            </w:r>
            <w:r>
              <w:rPr>
                <w:lang w:val="en-US"/>
              </w:rPr>
              <w:t xml:space="preserve">askarīy mā-min, al-mille gāmat gabbāt </w:t>
            </w:r>
            <w:r w:rsidR="00D7289A">
              <w:rPr>
                <w:lang w:val="en-US"/>
              </w:rPr>
              <w:t>ˁ</w:t>
            </w:r>
            <w:r>
              <w:rPr>
                <w:lang w:val="en-US"/>
              </w:rPr>
              <w:t xml:space="preserve">ala </w:t>
            </w:r>
            <w:r w:rsidR="00D7289A">
              <w:rPr>
                <w:lang w:val="en-US"/>
              </w:rPr>
              <w:t>ˀ</w:t>
            </w:r>
            <w:r>
              <w:rPr>
                <w:lang w:val="en-US"/>
              </w:rPr>
              <w:t>al-</w:t>
            </w:r>
            <w:r w:rsidR="00D7289A">
              <w:rPr>
                <w:lang w:val="en-US"/>
              </w:rPr>
              <w:t>ˀ</w:t>
            </w:r>
            <w:r>
              <w:rPr>
                <w:lang w:val="en-US"/>
              </w:rPr>
              <w:t xml:space="preserve">Armanīye __________________ ______________________ min qādi. </w:t>
            </w:r>
          </w:p>
        </w:tc>
        <w:tc>
          <w:tcPr>
            <w:tcW w:w="4253" w:type="dxa"/>
          </w:tcPr>
          <w:p w:rsidR="008D6C79" w:rsidRPr="008D6C79" w:rsidRDefault="008D6C79" w:rsidP="00085E05">
            <w:pPr>
              <w:rPr>
                <w:lang w:val="en-US"/>
              </w:rPr>
            </w:pPr>
          </w:p>
        </w:tc>
      </w:tr>
      <w:tr w:rsidR="00252EC6" w:rsidRPr="008D6C79" w:rsidTr="00085E05">
        <w:tc>
          <w:tcPr>
            <w:tcW w:w="567" w:type="dxa"/>
          </w:tcPr>
          <w:p w:rsidR="00252EC6" w:rsidRDefault="00252EC6" w:rsidP="00085E05">
            <w:pPr>
              <w:rPr>
                <w:lang w:val="en-US"/>
              </w:rPr>
            </w:pPr>
            <w:r>
              <w:rPr>
                <w:lang w:val="en-US"/>
              </w:rPr>
              <w:t>8.21</w:t>
            </w:r>
          </w:p>
        </w:tc>
        <w:tc>
          <w:tcPr>
            <w:tcW w:w="4253" w:type="dxa"/>
          </w:tcPr>
          <w:p w:rsidR="00252EC6" w:rsidRDefault="00D7289A" w:rsidP="00252EC6">
            <w:pPr>
              <w:rPr>
                <w:lang w:val="en-US"/>
              </w:rPr>
            </w:pPr>
            <w:r>
              <w:rPr>
                <w:lang w:val="en-US"/>
              </w:rPr>
              <w:t>ˀ</w:t>
            </w:r>
            <w:r w:rsidR="00252EC6">
              <w:rPr>
                <w:lang w:val="en-US"/>
              </w:rPr>
              <w:t xml:space="preserve">al… </w:t>
            </w:r>
            <w:r>
              <w:rPr>
                <w:lang w:val="en-US"/>
              </w:rPr>
              <w:t>ˀ</w:t>
            </w:r>
            <w:r w:rsidR="00252EC6">
              <w:rPr>
                <w:lang w:val="en-US"/>
              </w:rPr>
              <w:t>al-</w:t>
            </w:r>
            <w:r>
              <w:rPr>
                <w:lang w:val="en-US"/>
              </w:rPr>
              <w:t>ˀ</w:t>
            </w:r>
            <w:r w:rsidR="00252EC6">
              <w:rPr>
                <w:lang w:val="en-US"/>
              </w:rPr>
              <w:t xml:space="preserve">Armanīye </w:t>
            </w:r>
            <w:r>
              <w:rPr>
                <w:lang w:val="en-US"/>
              </w:rPr>
              <w:t>ˁ</w:t>
            </w:r>
            <w:r w:rsidR="00252EC6">
              <w:rPr>
                <w:lang w:val="en-US"/>
              </w:rPr>
              <w:t xml:space="preserve">ādēne mā ________________ bi-rūḥ ar-Rūs, </w:t>
            </w:r>
            <w:r>
              <w:rPr>
                <w:lang w:val="en-US"/>
              </w:rPr>
              <w:t>ˀ</w:t>
            </w:r>
            <w:r w:rsidR="00252EC6">
              <w:rPr>
                <w:lang w:val="en-US"/>
              </w:rPr>
              <w:t xml:space="preserve">ar-Rūs </w:t>
            </w:r>
            <w:r w:rsidR="00252EC6" w:rsidRPr="00252EC6">
              <w:rPr>
                <w:color w:val="FF0000"/>
                <w:lang w:val="en-US"/>
              </w:rPr>
              <w:t>mā tigbalhum, ǧilēǧe</w:t>
            </w:r>
            <w:r w:rsidR="00252EC6">
              <w:rPr>
                <w:lang w:val="en-US"/>
              </w:rPr>
              <w:t xml:space="preserve">, al-mille kač________________ hum </w:t>
            </w:r>
            <w:r>
              <w:rPr>
                <w:lang w:val="en-US"/>
              </w:rPr>
              <w:t>ˁ</w:t>
            </w:r>
            <w:r w:rsidR="00252EC6">
              <w:rPr>
                <w:lang w:val="en-US"/>
              </w:rPr>
              <w:t xml:space="preserve">ādēne. </w:t>
            </w:r>
            <w:proofErr w:type="gramStart"/>
            <w:r w:rsidR="00252EC6" w:rsidRPr="00252EC6">
              <w:rPr>
                <w:color w:val="FF0000"/>
                <w:lang w:val="en-US"/>
              </w:rPr>
              <w:t>ad-dawle</w:t>
            </w:r>
            <w:proofErr w:type="gramEnd"/>
            <w:r w:rsidR="00252EC6" w:rsidRPr="00252EC6">
              <w:rPr>
                <w:color w:val="FF0000"/>
                <w:lang w:val="en-US"/>
              </w:rPr>
              <w:t xml:space="preserve"> mā ḥāčathum al-mille ḥāčathum</w:t>
            </w:r>
            <w:r w:rsidR="00252EC6">
              <w:rPr>
                <w:lang w:val="en-US"/>
              </w:rPr>
              <w:t xml:space="preserve">, gālat, gālū-lhum </w:t>
            </w:r>
            <w:r>
              <w:rPr>
                <w:lang w:val="en-US"/>
              </w:rPr>
              <w:t>ˀ</w:t>
            </w:r>
            <w:r w:rsidR="00252EC6">
              <w:rPr>
                <w:lang w:val="en-US"/>
              </w:rPr>
              <w:t xml:space="preserve">iḥna mā niḏbaḥkum gaṭṭīye, </w:t>
            </w:r>
            <w:r>
              <w:rPr>
                <w:lang w:val="en-US"/>
              </w:rPr>
              <w:t>ˀ</w:t>
            </w:r>
            <w:r w:rsidR="00252EC6">
              <w:rPr>
                <w:lang w:val="en-US"/>
              </w:rPr>
              <w:t xml:space="preserve">amma rūḥu min hēne! </w:t>
            </w:r>
            <w:proofErr w:type="gramStart"/>
            <w:r w:rsidR="00252EC6">
              <w:rPr>
                <w:lang w:val="en-US"/>
              </w:rPr>
              <w:t>rūḥu</w:t>
            </w:r>
            <w:proofErr w:type="gramEnd"/>
            <w:r w:rsidR="00252EC6">
              <w:rPr>
                <w:lang w:val="en-US"/>
              </w:rPr>
              <w:t xml:space="preserve"> min hēne ta-mā niḏbaḥkum.</w:t>
            </w:r>
          </w:p>
        </w:tc>
        <w:tc>
          <w:tcPr>
            <w:tcW w:w="4253" w:type="dxa"/>
          </w:tcPr>
          <w:p w:rsidR="00252EC6" w:rsidRPr="008D6C79" w:rsidRDefault="00252EC6" w:rsidP="00085E05">
            <w:pPr>
              <w:rPr>
                <w:lang w:val="en-US"/>
              </w:rPr>
            </w:pPr>
          </w:p>
        </w:tc>
      </w:tr>
      <w:tr w:rsidR="00252EC6" w:rsidRPr="00252EC6" w:rsidTr="00085E05">
        <w:tc>
          <w:tcPr>
            <w:tcW w:w="567" w:type="dxa"/>
          </w:tcPr>
          <w:p w:rsidR="00252EC6" w:rsidRDefault="00252EC6" w:rsidP="00085E05">
            <w:pPr>
              <w:rPr>
                <w:lang w:val="en-US"/>
              </w:rPr>
            </w:pPr>
            <w:r>
              <w:rPr>
                <w:lang w:val="en-US"/>
              </w:rPr>
              <w:t>8.37</w:t>
            </w:r>
          </w:p>
        </w:tc>
        <w:tc>
          <w:tcPr>
            <w:tcW w:w="4253" w:type="dxa"/>
          </w:tcPr>
          <w:p w:rsidR="00252EC6" w:rsidRPr="00252EC6" w:rsidRDefault="00252EC6" w:rsidP="00A32E9E">
            <w:pPr>
              <w:rPr>
                <w:lang w:val="en-US"/>
              </w:rPr>
            </w:pPr>
            <w:proofErr w:type="gramStart"/>
            <w:r w:rsidRPr="00252EC6">
              <w:rPr>
                <w:lang w:val="en-US"/>
              </w:rPr>
              <w:t>ǧō</w:t>
            </w:r>
            <w:proofErr w:type="gramEnd"/>
            <w:r w:rsidRPr="00252EC6">
              <w:rPr>
                <w:lang w:val="en-US"/>
              </w:rPr>
              <w:t xml:space="preserve"> </w:t>
            </w:r>
            <w:r w:rsidR="00D7289A">
              <w:rPr>
                <w:lang w:val="en-US"/>
              </w:rPr>
              <w:t>ˁ</w:t>
            </w:r>
            <w:r w:rsidRPr="00252EC6">
              <w:rPr>
                <w:lang w:val="en-US"/>
              </w:rPr>
              <w:t>ādēne fātu min hēne m-al-madī</w:t>
            </w:r>
            <w:r>
              <w:rPr>
                <w:lang w:val="en-US"/>
              </w:rPr>
              <w:t xml:space="preserve">ne, ________________ madīne ________________  ________________ . </w:t>
            </w:r>
            <w:proofErr w:type="gramStart"/>
            <w:r>
              <w:rPr>
                <w:lang w:val="en-US"/>
              </w:rPr>
              <w:t>l-alḥaz</w:t>
            </w:r>
            <w:proofErr w:type="gramEnd"/>
            <w:r>
              <w:rPr>
                <w:lang w:val="en-US"/>
              </w:rPr>
              <w:t xml:space="preserve"> hēne šī </w:t>
            </w:r>
            <w:r w:rsidR="00D7289A">
              <w:rPr>
                <w:lang w:val="en-US"/>
              </w:rPr>
              <w:t>ˁ</w:t>
            </w:r>
            <w:r>
              <w:rPr>
                <w:lang w:val="en-US"/>
              </w:rPr>
              <w:t xml:space="preserve">idna </w:t>
            </w:r>
            <w:r w:rsidR="00D7289A">
              <w:rPr>
                <w:lang w:val="en-US"/>
              </w:rPr>
              <w:t>ˀ</w:t>
            </w:r>
            <w:r>
              <w:rPr>
                <w:lang w:val="en-US"/>
              </w:rPr>
              <w:t xml:space="preserve">Armanīye, mawǧūdīn ᵊb-Qōran šī wāḥad, </w:t>
            </w:r>
            <w:r w:rsidRPr="00252EC6">
              <w:rPr>
                <w:color w:val="FF0000"/>
                <w:lang w:val="en-US"/>
              </w:rPr>
              <w:t>ḏ̣aww</w:t>
            </w:r>
            <w:r>
              <w:rPr>
                <w:lang w:val="en-US"/>
              </w:rPr>
              <w:t xml:space="preserve"> qādi minhazim wlād</w:t>
            </w:r>
            <w:r w:rsidR="00A32E9E">
              <w:rPr>
                <w:lang w:val="en-US"/>
              </w:rPr>
              <w:t>-</w:t>
            </w:r>
            <w:r>
              <w:rPr>
                <w:lang w:val="en-US"/>
              </w:rPr>
              <w:t xml:space="preserve">in </w:t>
            </w:r>
            <w:r w:rsidR="00A32E9E">
              <w:rPr>
                <w:lang w:val="en-US"/>
              </w:rPr>
              <w:t xml:space="preserve">ziġīr, ḏ̣āll min </w:t>
            </w:r>
            <w:r w:rsidR="00D7289A">
              <w:rPr>
                <w:lang w:val="en-US"/>
              </w:rPr>
              <w:t>ˁ</w:t>
            </w:r>
            <w:r w:rsidR="00A32E9E">
              <w:rPr>
                <w:lang w:val="en-US"/>
              </w:rPr>
              <w:t xml:space="preserve">ēltu w-iḥna ________________ ________________ ________________ō, rabbō w huwwa </w:t>
            </w:r>
            <w:r w:rsidR="00D7289A">
              <w:rPr>
                <w:lang w:val="en-US"/>
              </w:rPr>
              <w:t>ˀ</w:t>
            </w:r>
            <w:r w:rsidR="00A32E9E">
              <w:rPr>
                <w:lang w:val="en-US"/>
              </w:rPr>
              <w:t>Armani.</w:t>
            </w:r>
          </w:p>
        </w:tc>
        <w:tc>
          <w:tcPr>
            <w:tcW w:w="4253" w:type="dxa"/>
          </w:tcPr>
          <w:p w:rsidR="00252EC6" w:rsidRPr="00252EC6" w:rsidRDefault="00252EC6" w:rsidP="00085E05">
            <w:pPr>
              <w:rPr>
                <w:lang w:val="en-US"/>
              </w:rPr>
            </w:pPr>
          </w:p>
        </w:tc>
      </w:tr>
      <w:tr w:rsidR="00A32E9E" w:rsidRPr="00252EC6" w:rsidTr="00085E05">
        <w:tc>
          <w:tcPr>
            <w:tcW w:w="567" w:type="dxa"/>
          </w:tcPr>
          <w:p w:rsidR="00A32E9E" w:rsidRDefault="00A32E9E" w:rsidP="00085E05">
            <w:pPr>
              <w:rPr>
                <w:lang w:val="en-US"/>
              </w:rPr>
            </w:pPr>
            <w:r>
              <w:rPr>
                <w:lang w:val="en-US"/>
              </w:rPr>
              <w:t>8.56</w:t>
            </w:r>
          </w:p>
        </w:tc>
        <w:tc>
          <w:tcPr>
            <w:tcW w:w="4253" w:type="dxa"/>
          </w:tcPr>
          <w:p w:rsidR="00A32E9E" w:rsidRPr="00252EC6" w:rsidRDefault="00A32E9E" w:rsidP="00D950CE">
            <w:pPr>
              <w:rPr>
                <w:lang w:val="en-US"/>
              </w:rPr>
            </w:pPr>
            <w:proofErr w:type="gramStart"/>
            <w:r>
              <w:rPr>
                <w:lang w:val="en-US"/>
              </w:rPr>
              <w:t>ǧawwazō</w:t>
            </w:r>
            <w:proofErr w:type="gramEnd"/>
            <w:r>
              <w:rPr>
                <w:lang w:val="en-US"/>
              </w:rPr>
              <w:t xml:space="preserve"> w </w:t>
            </w:r>
            <w:r w:rsidR="00D7289A">
              <w:rPr>
                <w:lang w:val="en-US"/>
              </w:rPr>
              <w:t>ˀ</w:t>
            </w:r>
            <w:r>
              <w:rPr>
                <w:lang w:val="en-US"/>
              </w:rPr>
              <w:t xml:space="preserve">əslam, w-əslam ṣār mislim w wāḥad walādu walād walādu hēne misilmīn miṯilne maḥḥad yḥāčyu – </w:t>
            </w:r>
            <w:r w:rsidR="00D7289A">
              <w:rPr>
                <w:lang w:val="en-US"/>
              </w:rPr>
              <w:t>ˀ</w:t>
            </w:r>
            <w:r>
              <w:rPr>
                <w:lang w:val="en-US"/>
              </w:rPr>
              <w:t>abad!</w:t>
            </w:r>
            <w:r w:rsidR="00D950CE">
              <w:rPr>
                <w:lang w:val="en-US"/>
              </w:rPr>
              <w:t xml:space="preserve"> – </w:t>
            </w:r>
            <w:r w:rsidR="00D7289A">
              <w:rPr>
                <w:lang w:val="en-US"/>
              </w:rPr>
              <w:t>ˀ</w:t>
            </w:r>
            <w:r w:rsidR="00D950CE">
              <w:rPr>
                <w:lang w:val="en-US"/>
              </w:rPr>
              <w:t>awwali mā ḥāču ba</w:t>
            </w:r>
            <w:r w:rsidR="00D7289A">
              <w:rPr>
                <w:lang w:val="en-US"/>
              </w:rPr>
              <w:t>ˁ</w:t>
            </w:r>
            <w:r w:rsidR="00D950CE">
              <w:rPr>
                <w:lang w:val="en-US"/>
              </w:rPr>
              <w:t>aḏ̣hum.</w:t>
            </w:r>
          </w:p>
        </w:tc>
        <w:tc>
          <w:tcPr>
            <w:tcW w:w="4253" w:type="dxa"/>
          </w:tcPr>
          <w:p w:rsidR="00A32E9E" w:rsidRPr="00252EC6" w:rsidRDefault="00A32E9E" w:rsidP="00085E05">
            <w:pPr>
              <w:rPr>
                <w:lang w:val="en-US"/>
              </w:rPr>
            </w:pPr>
          </w:p>
        </w:tc>
      </w:tr>
      <w:tr w:rsidR="00D950CE" w:rsidRPr="00D950CE" w:rsidTr="00085E05">
        <w:tc>
          <w:tcPr>
            <w:tcW w:w="567" w:type="dxa"/>
          </w:tcPr>
          <w:p w:rsidR="00D950CE" w:rsidRDefault="00D950CE" w:rsidP="00085E05">
            <w:pPr>
              <w:rPr>
                <w:lang w:val="en-US"/>
              </w:rPr>
            </w:pPr>
            <w:r>
              <w:rPr>
                <w:lang w:val="en-US"/>
              </w:rPr>
              <w:t>9.08</w:t>
            </w:r>
          </w:p>
        </w:tc>
        <w:tc>
          <w:tcPr>
            <w:tcW w:w="4253" w:type="dxa"/>
          </w:tcPr>
          <w:p w:rsidR="00D950CE" w:rsidRPr="00D950CE" w:rsidRDefault="00D7289A" w:rsidP="00D950CE">
            <w:pPr>
              <w:rPr>
                <w:lang w:val="en-US"/>
              </w:rPr>
            </w:pPr>
            <w:r>
              <w:rPr>
                <w:lang w:val="en-US"/>
              </w:rPr>
              <w:t>ˀ</w:t>
            </w:r>
            <w:r w:rsidR="00D950CE" w:rsidRPr="00D950CE">
              <w:rPr>
                <w:lang w:val="en-US"/>
              </w:rPr>
              <w:t>al-</w:t>
            </w:r>
            <w:r>
              <w:rPr>
                <w:lang w:val="en-US"/>
              </w:rPr>
              <w:t>ˀ</w:t>
            </w:r>
            <w:r w:rsidR="00D950CE" w:rsidRPr="00D950CE">
              <w:rPr>
                <w:lang w:val="en-US"/>
              </w:rPr>
              <w:t>Armani w-al-Yahūdi, maḥḥad yiz</w:t>
            </w:r>
            <w:r>
              <w:rPr>
                <w:lang w:val="en-US"/>
              </w:rPr>
              <w:t>ˁ</w:t>
            </w:r>
            <w:r w:rsidR="00D950CE">
              <w:rPr>
                <w:lang w:val="en-US"/>
              </w:rPr>
              <w:t xml:space="preserve">al minhum maḥḥad ykāwinhum maḥḥad yiḏbaḥ ḥade, </w:t>
            </w:r>
            <w:r>
              <w:rPr>
                <w:lang w:val="en-US"/>
              </w:rPr>
              <w:t>ˀ</w:t>
            </w:r>
            <w:r w:rsidR="00D950CE">
              <w:rPr>
                <w:lang w:val="en-US"/>
              </w:rPr>
              <w:t xml:space="preserve">al-Yahūd yiǧī </w:t>
            </w:r>
            <w:r>
              <w:rPr>
                <w:lang w:val="en-US"/>
              </w:rPr>
              <w:t>ˀ</w:t>
            </w:r>
            <w:r w:rsidR="00D950CE">
              <w:rPr>
                <w:lang w:val="en-US"/>
              </w:rPr>
              <w:t>Aslām w-al-</w:t>
            </w:r>
            <w:r>
              <w:rPr>
                <w:lang w:val="en-US"/>
              </w:rPr>
              <w:t>ˀ</w:t>
            </w:r>
            <w:r w:rsidR="00D950CE">
              <w:rPr>
                <w:lang w:val="en-US"/>
              </w:rPr>
              <w:t xml:space="preserve">Aslām yiǧi </w:t>
            </w:r>
            <w:r>
              <w:rPr>
                <w:lang w:val="en-US"/>
              </w:rPr>
              <w:t>ˁ</w:t>
            </w:r>
            <w:r w:rsidR="00D950CE">
              <w:rPr>
                <w:lang w:val="en-US"/>
              </w:rPr>
              <w:t xml:space="preserve">a-l-Yahūd, </w:t>
            </w:r>
            <w:r>
              <w:rPr>
                <w:lang w:val="en-US"/>
              </w:rPr>
              <w:t>ˀ</w:t>
            </w:r>
            <w:r w:rsidR="00D950CE">
              <w:rPr>
                <w:lang w:val="en-US"/>
              </w:rPr>
              <w:t>al-</w:t>
            </w:r>
            <w:r>
              <w:rPr>
                <w:lang w:val="en-US"/>
              </w:rPr>
              <w:t>ˀ</w:t>
            </w:r>
            <w:r w:rsidR="00D950CE">
              <w:rPr>
                <w:lang w:val="en-US"/>
              </w:rPr>
              <w:t xml:space="preserve">Armanīye yiǧi </w:t>
            </w:r>
            <w:r>
              <w:rPr>
                <w:lang w:val="en-US"/>
              </w:rPr>
              <w:t>ˁ</w:t>
            </w:r>
            <w:r w:rsidR="00D950CE">
              <w:rPr>
                <w:lang w:val="en-US"/>
              </w:rPr>
              <w:t xml:space="preserve">a-l-mislim w-al-mislim </w:t>
            </w:r>
            <w:r>
              <w:rPr>
                <w:lang w:val="en-US"/>
              </w:rPr>
              <w:t>ˁ</w:t>
            </w:r>
            <w:r w:rsidR="00D950CE">
              <w:rPr>
                <w:lang w:val="en-US"/>
              </w:rPr>
              <w:t>a-l-Yahūd.</w:t>
            </w:r>
          </w:p>
        </w:tc>
        <w:tc>
          <w:tcPr>
            <w:tcW w:w="4253" w:type="dxa"/>
          </w:tcPr>
          <w:p w:rsidR="00D950CE" w:rsidRPr="00D950CE" w:rsidRDefault="00D950CE" w:rsidP="00085E05">
            <w:pPr>
              <w:rPr>
                <w:lang w:val="en-US"/>
              </w:rPr>
            </w:pPr>
          </w:p>
        </w:tc>
      </w:tr>
      <w:tr w:rsidR="00D950CE" w:rsidRPr="00D950CE" w:rsidTr="00085E05">
        <w:tc>
          <w:tcPr>
            <w:tcW w:w="567" w:type="dxa"/>
          </w:tcPr>
          <w:p w:rsidR="00D950CE" w:rsidRDefault="00D950CE" w:rsidP="00085E05">
            <w:pPr>
              <w:rPr>
                <w:lang w:val="en-US"/>
              </w:rPr>
            </w:pPr>
            <w:r>
              <w:rPr>
                <w:lang w:val="en-US"/>
              </w:rPr>
              <w:t>9.20</w:t>
            </w:r>
          </w:p>
        </w:tc>
        <w:tc>
          <w:tcPr>
            <w:tcW w:w="4253" w:type="dxa"/>
          </w:tcPr>
          <w:p w:rsidR="00D950CE" w:rsidRPr="00D950CE" w:rsidRDefault="00D950CE" w:rsidP="00D950CE">
            <w:pPr>
              <w:rPr>
                <w:lang w:val="en-US"/>
              </w:rPr>
            </w:pPr>
            <w:proofErr w:type="gramStart"/>
            <w:r>
              <w:rPr>
                <w:lang w:val="en-US"/>
              </w:rPr>
              <w:t>w-ištaru</w:t>
            </w:r>
            <w:proofErr w:type="gramEnd"/>
            <w:r>
              <w:rPr>
                <w:lang w:val="en-US"/>
              </w:rPr>
              <w:t xml:space="preserve"> min ba</w:t>
            </w:r>
            <w:r w:rsidR="00D7289A">
              <w:rPr>
                <w:lang w:val="en-US"/>
              </w:rPr>
              <w:t>ˁ</w:t>
            </w:r>
            <w:r>
              <w:rPr>
                <w:lang w:val="en-US"/>
              </w:rPr>
              <w:t>aḏ̣hum yāxḏūn w yinṭūn, w ṣudga maḥḥad yiz</w:t>
            </w:r>
            <w:r w:rsidR="00D7289A">
              <w:rPr>
                <w:lang w:val="en-US"/>
              </w:rPr>
              <w:t>ˁ</w:t>
            </w:r>
            <w:r>
              <w:rPr>
                <w:lang w:val="en-US"/>
              </w:rPr>
              <w:t xml:space="preserve">al min ḥade, </w:t>
            </w:r>
            <w:r w:rsidR="00D7289A">
              <w:rPr>
                <w:lang w:val="en-US"/>
              </w:rPr>
              <w:t>ˀ</w:t>
            </w:r>
            <w:r>
              <w:rPr>
                <w:lang w:val="en-US"/>
              </w:rPr>
              <w:t xml:space="preserve">iḥna zād ᵊhnīye. </w:t>
            </w:r>
            <w:r w:rsidR="00D7289A">
              <w:rPr>
                <w:lang w:val="en-US"/>
              </w:rPr>
              <w:t>ˀ</w:t>
            </w:r>
            <w:r>
              <w:rPr>
                <w:lang w:val="en-US"/>
              </w:rPr>
              <w:t xml:space="preserve">Aslām mā tigbal aš-šuqul hāḏe, </w:t>
            </w:r>
            <w:r w:rsidR="00D7289A">
              <w:rPr>
                <w:lang w:val="en-US"/>
              </w:rPr>
              <w:t>ˀ</w:t>
            </w:r>
            <w:r>
              <w:rPr>
                <w:lang w:val="en-US"/>
              </w:rPr>
              <w:t>al-</w:t>
            </w:r>
            <w:r w:rsidR="00D7289A">
              <w:rPr>
                <w:lang w:val="en-US"/>
              </w:rPr>
              <w:t>ˁ</w:t>
            </w:r>
            <w:r>
              <w:rPr>
                <w:lang w:val="en-US"/>
              </w:rPr>
              <w:t>ašāyir mā yigbalūn.</w:t>
            </w:r>
          </w:p>
        </w:tc>
        <w:tc>
          <w:tcPr>
            <w:tcW w:w="4253" w:type="dxa"/>
          </w:tcPr>
          <w:p w:rsidR="00D950CE" w:rsidRPr="00D950CE" w:rsidRDefault="00D950CE" w:rsidP="00085E05">
            <w:pPr>
              <w:rPr>
                <w:lang w:val="en-US"/>
              </w:rPr>
            </w:pPr>
          </w:p>
        </w:tc>
      </w:tr>
      <w:tr w:rsidR="00D950CE" w:rsidRPr="0060406A" w:rsidTr="00085E05">
        <w:tc>
          <w:tcPr>
            <w:tcW w:w="567" w:type="dxa"/>
          </w:tcPr>
          <w:p w:rsidR="00D950CE" w:rsidRDefault="0060406A" w:rsidP="00085E05">
            <w:pPr>
              <w:rPr>
                <w:lang w:val="en-US"/>
              </w:rPr>
            </w:pPr>
            <w:r>
              <w:rPr>
                <w:lang w:val="en-US"/>
              </w:rPr>
              <w:t>9.32</w:t>
            </w:r>
          </w:p>
        </w:tc>
        <w:tc>
          <w:tcPr>
            <w:tcW w:w="4253" w:type="dxa"/>
          </w:tcPr>
          <w:p w:rsidR="00D950CE" w:rsidRPr="0060406A" w:rsidRDefault="0060406A" w:rsidP="0060406A">
            <w:pPr>
              <w:rPr>
                <w:lang w:val="en-US"/>
              </w:rPr>
            </w:pPr>
            <w:proofErr w:type="gramStart"/>
            <w:r w:rsidRPr="0060406A">
              <w:rPr>
                <w:lang w:val="en-US"/>
              </w:rPr>
              <w:t>yōmin</w:t>
            </w:r>
            <w:proofErr w:type="gramEnd"/>
            <w:r w:rsidRPr="0060406A">
              <w:rPr>
                <w:lang w:val="en-US"/>
              </w:rPr>
              <w:t xml:space="preserve"> al-Franṣəz </w:t>
            </w:r>
            <w:r w:rsidRPr="0060406A">
              <w:rPr>
                <w:color w:val="FF0000"/>
                <w:lang w:val="en-US"/>
              </w:rPr>
              <w:t xml:space="preserve">qadat </w:t>
            </w:r>
            <w:r w:rsidRPr="0060406A">
              <w:rPr>
                <w:lang w:val="en-US"/>
              </w:rPr>
              <w:t>Urfa, ḏāk al-wakit kull al-… al-</w:t>
            </w:r>
            <w:r>
              <w:rPr>
                <w:lang w:val="es-ES_tradnl"/>
              </w:rPr>
              <w:t>ᵊ</w:t>
            </w:r>
            <w:r w:rsidRPr="0060406A">
              <w:rPr>
                <w:lang w:val="en-US"/>
              </w:rPr>
              <w:t xml:space="preserve">hnīye </w:t>
            </w:r>
            <w:r w:rsidRPr="0060406A">
              <w:rPr>
                <w:color w:val="FF0000"/>
                <w:lang w:val="en-US"/>
              </w:rPr>
              <w:t>gabbat</w:t>
            </w:r>
            <w:r w:rsidRPr="0060406A">
              <w:rPr>
                <w:lang w:val="en-US"/>
              </w:rPr>
              <w:t xml:space="preserve">. </w:t>
            </w:r>
            <w:r w:rsidR="00D7289A">
              <w:rPr>
                <w:lang w:val="en-US"/>
              </w:rPr>
              <w:t>ˀ</w:t>
            </w:r>
            <w:r>
              <w:rPr>
                <w:lang w:val="en-US"/>
              </w:rPr>
              <w:t>al-</w:t>
            </w:r>
            <w:r w:rsidR="00D7289A">
              <w:rPr>
                <w:lang w:val="en-US"/>
              </w:rPr>
              <w:t>ˁ</w:t>
            </w:r>
            <w:r>
              <w:rPr>
                <w:lang w:val="en-US"/>
              </w:rPr>
              <w:t xml:space="preserve">ašāyir, </w:t>
            </w:r>
            <w:r w:rsidR="00D7289A">
              <w:rPr>
                <w:lang w:val="en-US"/>
              </w:rPr>
              <w:t>ˀ</w:t>
            </w:r>
            <w:r>
              <w:rPr>
                <w:lang w:val="en-US"/>
              </w:rPr>
              <w:t>al-</w:t>
            </w:r>
            <w:r w:rsidR="00D7289A">
              <w:rPr>
                <w:lang w:val="en-US"/>
              </w:rPr>
              <w:t>ˁ</w:t>
            </w:r>
            <w:r>
              <w:rPr>
                <w:lang w:val="en-US"/>
              </w:rPr>
              <w:t xml:space="preserve">ašāyir hiyye qləbat Franṣəz, </w:t>
            </w:r>
            <w:r w:rsidR="00D7289A">
              <w:rPr>
                <w:lang w:val="en-US"/>
              </w:rPr>
              <w:t>ˁ</w:t>
            </w:r>
            <w:r>
              <w:rPr>
                <w:lang w:val="en-US"/>
              </w:rPr>
              <w:t>ašāyir al-Krād w-al-</w:t>
            </w:r>
            <w:r w:rsidR="00D7289A">
              <w:rPr>
                <w:lang w:val="en-US"/>
              </w:rPr>
              <w:t>ˁ</w:t>
            </w:r>
            <w:r>
              <w:rPr>
                <w:lang w:val="en-US"/>
              </w:rPr>
              <w:t>arabīye, ᵊltammō gāl ___________________ mā nigbal ___________________ Franṣəz, ᵊnrīd ᵊnḥāribhum nuṭlu</w:t>
            </w:r>
            <w:r w:rsidR="00D7289A">
              <w:rPr>
                <w:lang w:val="en-US"/>
              </w:rPr>
              <w:t>ˁ</w:t>
            </w:r>
            <w:r>
              <w:rPr>
                <w:lang w:val="en-US"/>
              </w:rPr>
              <w:t xml:space="preserve"> min baladna.</w:t>
            </w:r>
          </w:p>
        </w:tc>
        <w:tc>
          <w:tcPr>
            <w:tcW w:w="4253" w:type="dxa"/>
          </w:tcPr>
          <w:p w:rsidR="00D950CE" w:rsidRPr="0060406A" w:rsidRDefault="00D950CE" w:rsidP="00085E05">
            <w:pPr>
              <w:rPr>
                <w:lang w:val="en-US"/>
              </w:rPr>
            </w:pPr>
          </w:p>
        </w:tc>
      </w:tr>
      <w:tr w:rsidR="0060406A" w:rsidRPr="0060406A" w:rsidTr="00085E05">
        <w:tc>
          <w:tcPr>
            <w:tcW w:w="567" w:type="dxa"/>
          </w:tcPr>
          <w:p w:rsidR="0060406A" w:rsidRDefault="0060406A" w:rsidP="00085E05">
            <w:pPr>
              <w:rPr>
                <w:lang w:val="en-US"/>
              </w:rPr>
            </w:pPr>
            <w:r>
              <w:rPr>
                <w:lang w:val="en-US"/>
              </w:rPr>
              <w:t>9.53</w:t>
            </w:r>
          </w:p>
        </w:tc>
        <w:tc>
          <w:tcPr>
            <w:tcW w:w="4253" w:type="dxa"/>
          </w:tcPr>
          <w:p w:rsidR="0060406A" w:rsidRPr="0060406A" w:rsidRDefault="00D7289A" w:rsidP="0060406A">
            <w:pPr>
              <w:rPr>
                <w:lang w:val="en-US"/>
              </w:rPr>
            </w:pPr>
            <w:r>
              <w:rPr>
                <w:lang w:val="en-US"/>
              </w:rPr>
              <w:t>ˀ</w:t>
            </w:r>
            <w:r w:rsidR="0060406A">
              <w:rPr>
                <w:lang w:val="en-US"/>
              </w:rPr>
              <w:t xml:space="preserve">amma </w:t>
            </w:r>
            <w:r>
              <w:rPr>
                <w:lang w:val="en-US"/>
              </w:rPr>
              <w:t>ˀ</w:t>
            </w:r>
            <w:r w:rsidR="0060406A">
              <w:rPr>
                <w:lang w:val="en-US"/>
              </w:rPr>
              <w:t>al-</w:t>
            </w:r>
            <w:r>
              <w:rPr>
                <w:lang w:val="en-US"/>
              </w:rPr>
              <w:t>ˀ</w:t>
            </w:r>
            <w:r w:rsidR="0060406A">
              <w:rPr>
                <w:lang w:val="en-US"/>
              </w:rPr>
              <w:t xml:space="preserve">Armanīye w-al-Yahūd mā ǧib___________________ ṣāru b-sāgt al-Franṣəz. </w:t>
            </w:r>
            <w:proofErr w:type="gramStart"/>
            <w:r w:rsidR="0060406A">
              <w:rPr>
                <w:lang w:val="en-US"/>
              </w:rPr>
              <w:t>gālō-lhum</w:t>
            </w:r>
            <w:proofErr w:type="gramEnd"/>
            <w:r w:rsidR="0060406A">
              <w:rPr>
                <w:lang w:val="en-US"/>
              </w:rPr>
              <w:t xml:space="preserve"> “</w:t>
            </w:r>
            <w:r>
              <w:rPr>
                <w:lang w:val="en-US"/>
              </w:rPr>
              <w:t>ˀ</w:t>
            </w:r>
            <w:r w:rsidR="0060406A">
              <w:rPr>
                <w:lang w:val="en-US"/>
              </w:rPr>
              <w:t xml:space="preserve">intu ___________________ šinu b-sāgt al-Franṣəz? </w:t>
            </w:r>
            <w:r>
              <w:rPr>
                <w:lang w:val="en-US"/>
              </w:rPr>
              <w:t>ˀ</w:t>
            </w:r>
            <w:r w:rsidR="0060406A">
              <w:rPr>
                <w:lang w:val="en-US"/>
              </w:rPr>
              <w:t xml:space="preserve">intu mū </w:t>
            </w:r>
            <w:r>
              <w:rPr>
                <w:lang w:val="en-US"/>
              </w:rPr>
              <w:t>ˁ</w:t>
            </w:r>
            <w:r w:rsidR="0060406A">
              <w:rPr>
                <w:lang w:val="en-US"/>
              </w:rPr>
              <w:t>idne ḥna ǧimī</w:t>
            </w:r>
            <w:r>
              <w:rPr>
                <w:lang w:val="en-US"/>
              </w:rPr>
              <w:t>ˁ</w:t>
            </w:r>
            <w:r w:rsidR="0060406A">
              <w:rPr>
                <w:lang w:val="en-US"/>
              </w:rPr>
              <w:t xml:space="preserve"> hēne? </w:t>
            </w:r>
            <w:r>
              <w:rPr>
                <w:lang w:val="en-US"/>
              </w:rPr>
              <w:t>ˁ</w:t>
            </w:r>
            <w:r w:rsidR="0060406A">
              <w:rPr>
                <w:lang w:val="en-US"/>
              </w:rPr>
              <w:t>alēš ___________________ ___________________ dōle.”</w:t>
            </w:r>
          </w:p>
        </w:tc>
        <w:tc>
          <w:tcPr>
            <w:tcW w:w="4253" w:type="dxa"/>
          </w:tcPr>
          <w:p w:rsidR="0060406A" w:rsidRPr="0060406A" w:rsidRDefault="0060406A" w:rsidP="00085E05">
            <w:pPr>
              <w:rPr>
                <w:lang w:val="en-US"/>
              </w:rPr>
            </w:pPr>
          </w:p>
        </w:tc>
      </w:tr>
      <w:tr w:rsidR="0060406A" w:rsidRPr="0060406A" w:rsidTr="00085E05">
        <w:tc>
          <w:tcPr>
            <w:tcW w:w="567" w:type="dxa"/>
          </w:tcPr>
          <w:p w:rsidR="0060406A" w:rsidRDefault="0060406A" w:rsidP="00085E05">
            <w:pPr>
              <w:rPr>
                <w:lang w:val="en-US"/>
              </w:rPr>
            </w:pPr>
            <w:r>
              <w:rPr>
                <w:lang w:val="en-US"/>
              </w:rPr>
              <w:t>10.06</w:t>
            </w:r>
          </w:p>
        </w:tc>
        <w:tc>
          <w:tcPr>
            <w:tcW w:w="4253" w:type="dxa"/>
          </w:tcPr>
          <w:p w:rsidR="0060406A" w:rsidRPr="0060406A" w:rsidRDefault="0060406A" w:rsidP="00626F90">
            <w:pPr>
              <w:rPr>
                <w:lang w:val="en-US"/>
              </w:rPr>
            </w:pPr>
            <w:proofErr w:type="gramStart"/>
            <w:r w:rsidRPr="0060406A">
              <w:rPr>
                <w:lang w:val="en-US"/>
              </w:rPr>
              <w:t>w</w:t>
            </w:r>
            <w:proofErr w:type="gramEnd"/>
            <w:r w:rsidRPr="0060406A">
              <w:rPr>
                <w:lang w:val="en-US"/>
              </w:rPr>
              <w:t xml:space="preserve"> gām</w:t>
            </w:r>
            <w:r w:rsidR="00626F90">
              <w:rPr>
                <w:lang w:val="en-US"/>
              </w:rPr>
              <w:t>aw</w:t>
            </w:r>
            <w:r w:rsidRPr="0060406A">
              <w:rPr>
                <w:lang w:val="en-US"/>
              </w:rPr>
              <w:t xml:space="preserve"> </w:t>
            </w:r>
            <w:r w:rsidR="00D7289A">
              <w:rPr>
                <w:lang w:val="en-US"/>
              </w:rPr>
              <w:t>ˁ</w:t>
            </w:r>
            <w:r w:rsidRPr="0060406A">
              <w:rPr>
                <w:lang w:val="en-US"/>
              </w:rPr>
              <w:t>ādēn al-</w:t>
            </w:r>
            <w:r w:rsidR="00D7289A">
              <w:rPr>
                <w:lang w:val="en-US"/>
              </w:rPr>
              <w:t>ˁ</w:t>
            </w:r>
            <w:r w:rsidRPr="0060406A">
              <w:rPr>
                <w:lang w:val="en-US"/>
              </w:rPr>
              <w:t>aš</w:t>
            </w:r>
            <w:r>
              <w:rPr>
                <w:lang w:val="en-US"/>
              </w:rPr>
              <w:t xml:space="preserve">āyir gabbat w čand… </w:t>
            </w:r>
            <w:r w:rsidRPr="0060406A">
              <w:rPr>
                <w:lang w:val="en-US"/>
              </w:rPr>
              <w:t xml:space="preserve">___________________ Franṣəz min hēn, </w:t>
            </w:r>
            <w:r w:rsidRPr="0060406A">
              <w:rPr>
                <w:color w:val="FF0000"/>
                <w:lang w:val="en-US"/>
              </w:rPr>
              <w:t>ṭəla</w:t>
            </w:r>
            <w:r w:rsidR="00D7289A">
              <w:rPr>
                <w:color w:val="FF0000"/>
                <w:lang w:val="en-US"/>
              </w:rPr>
              <w:t>ˁ</w:t>
            </w:r>
            <w:r w:rsidRPr="0060406A">
              <w:rPr>
                <w:color w:val="FF0000"/>
                <w:lang w:val="en-US"/>
              </w:rPr>
              <w:t>thum</w:t>
            </w:r>
            <w:r w:rsidRPr="0060406A">
              <w:rPr>
                <w:lang w:val="en-US"/>
              </w:rPr>
              <w:t xml:space="preserve"> min hēne</w:t>
            </w:r>
            <w:r w:rsidR="00626F90">
              <w:rPr>
                <w:lang w:val="en-US"/>
              </w:rPr>
              <w:t xml:space="preserve">, w xallaṣna </w:t>
            </w:r>
            <w:r w:rsidR="00D7289A">
              <w:rPr>
                <w:lang w:val="en-US"/>
              </w:rPr>
              <w:t>ˁ</w:t>
            </w:r>
            <w:r w:rsidR="00626F90">
              <w:rPr>
                <w:lang w:val="en-US"/>
              </w:rPr>
              <w:t xml:space="preserve">anne haḏōle, haḏōle ___________________ bīne. </w:t>
            </w:r>
            <w:proofErr w:type="gramStart"/>
            <w:r w:rsidR="00626F90">
              <w:rPr>
                <w:lang w:val="en-US"/>
              </w:rPr>
              <w:t>gāmaw</w:t>
            </w:r>
            <w:proofErr w:type="gramEnd"/>
            <w:r w:rsidR="00626F90">
              <w:rPr>
                <w:lang w:val="en-US"/>
              </w:rPr>
              <w:t xml:space="preserve"> ᵊb-sāgəthe ___________________ yṣīrūn </w:t>
            </w:r>
            <w:r w:rsidR="00D7289A">
              <w:rPr>
                <w:lang w:val="en-US"/>
              </w:rPr>
              <w:t>ˀ</w:t>
            </w:r>
            <w:r w:rsidR="00626F90">
              <w:rPr>
                <w:lang w:val="en-US"/>
              </w:rPr>
              <w:t xml:space="preserve">iḥna, </w:t>
            </w:r>
            <w:r w:rsidR="00D7289A">
              <w:rPr>
                <w:lang w:val="en-US"/>
              </w:rPr>
              <w:t>ˀ</w:t>
            </w:r>
            <w:r w:rsidR="00626F90">
              <w:rPr>
                <w:lang w:val="en-US"/>
              </w:rPr>
              <w:t>iḥna w-intu gālo ǧimī</w:t>
            </w:r>
            <w:r w:rsidR="00D7289A">
              <w:rPr>
                <w:lang w:val="en-US"/>
              </w:rPr>
              <w:t>ˁ</w:t>
            </w:r>
            <w:r w:rsidR="00626F90">
              <w:rPr>
                <w:lang w:val="en-US"/>
              </w:rPr>
              <w:t>.</w:t>
            </w:r>
          </w:p>
        </w:tc>
        <w:tc>
          <w:tcPr>
            <w:tcW w:w="4253" w:type="dxa"/>
          </w:tcPr>
          <w:p w:rsidR="0060406A" w:rsidRPr="0060406A" w:rsidRDefault="0060406A" w:rsidP="00085E05">
            <w:pPr>
              <w:rPr>
                <w:lang w:val="en-US"/>
              </w:rPr>
            </w:pPr>
          </w:p>
        </w:tc>
      </w:tr>
      <w:tr w:rsidR="00626F90" w:rsidRPr="0060406A" w:rsidTr="00085E05">
        <w:tc>
          <w:tcPr>
            <w:tcW w:w="567" w:type="dxa"/>
          </w:tcPr>
          <w:p w:rsidR="00626F90" w:rsidRDefault="00626F90" w:rsidP="00085E05">
            <w:pPr>
              <w:rPr>
                <w:lang w:val="en-US"/>
              </w:rPr>
            </w:pPr>
            <w:r>
              <w:rPr>
                <w:lang w:val="en-US"/>
              </w:rPr>
              <w:t>10.20</w:t>
            </w:r>
          </w:p>
        </w:tc>
        <w:tc>
          <w:tcPr>
            <w:tcW w:w="4253" w:type="dxa"/>
          </w:tcPr>
          <w:p w:rsidR="00626F90" w:rsidRPr="00626F90" w:rsidRDefault="00D7289A" w:rsidP="00626F90">
            <w:pPr>
              <w:rPr>
                <w:lang w:val="en-US"/>
              </w:rPr>
            </w:pPr>
            <w:r>
              <w:rPr>
                <w:lang w:val="en-US"/>
              </w:rPr>
              <w:t>ˀ</w:t>
            </w:r>
            <w:r w:rsidR="00626F90">
              <w:rPr>
                <w:lang w:val="en-US"/>
              </w:rPr>
              <w:t>iḥna mille wāḥad _______________</w:t>
            </w:r>
            <w:proofErr w:type="gramStart"/>
            <w:r w:rsidR="00626F90">
              <w:rPr>
                <w:lang w:val="en-US"/>
              </w:rPr>
              <w:t>_  ǧā</w:t>
            </w:r>
            <w:proofErr w:type="gramEnd"/>
            <w:r>
              <w:rPr>
                <w:lang w:val="en-US"/>
              </w:rPr>
              <w:t>ˁ</w:t>
            </w:r>
            <w:r w:rsidR="00626F90">
              <w:rPr>
                <w:lang w:val="en-US"/>
              </w:rPr>
              <w:t xml:space="preserve">dīn ________________ </w:t>
            </w:r>
            <w:r>
              <w:rPr>
                <w:lang w:val="en-US"/>
              </w:rPr>
              <w:t>ˁ</w:t>
            </w:r>
            <w:r w:rsidR="00626F90">
              <w:rPr>
                <w:lang w:val="en-US"/>
              </w:rPr>
              <w:t xml:space="preserve">alēš inte ________________ </w:t>
            </w:r>
            <w:r>
              <w:rPr>
                <w:lang w:val="en-US"/>
              </w:rPr>
              <w:t>ˁ</w:t>
            </w:r>
            <w:r w:rsidR="00626F90">
              <w:rPr>
                <w:lang w:val="en-US"/>
              </w:rPr>
              <w:t xml:space="preserve">a-l-Franṣəz? </w:t>
            </w:r>
            <w:r>
              <w:rPr>
                <w:lang w:val="en-US"/>
              </w:rPr>
              <w:t>ˀ</w:t>
            </w:r>
            <w:r w:rsidR="00626F90">
              <w:rPr>
                <w:lang w:val="en-US"/>
              </w:rPr>
              <w:t xml:space="preserve">inte </w:t>
            </w:r>
            <w:r>
              <w:rPr>
                <w:lang w:val="en-US"/>
              </w:rPr>
              <w:t>ˀ</w:t>
            </w:r>
            <w:r w:rsidR="00626F90">
              <w:rPr>
                <w:lang w:val="en-US"/>
              </w:rPr>
              <w:t xml:space="preserve">Armani! </w:t>
            </w:r>
            <w:r>
              <w:rPr>
                <w:lang w:val="en-US"/>
              </w:rPr>
              <w:t>ˀ</w:t>
            </w:r>
            <w:r w:rsidR="00626F90">
              <w:rPr>
                <w:lang w:val="en-US"/>
              </w:rPr>
              <w:t>al-Franṣəz šunu šuqlak ᵊb-sāgtu?</w:t>
            </w:r>
          </w:p>
        </w:tc>
        <w:tc>
          <w:tcPr>
            <w:tcW w:w="4253" w:type="dxa"/>
          </w:tcPr>
          <w:p w:rsidR="00626F90" w:rsidRPr="0060406A" w:rsidRDefault="00626F90" w:rsidP="00085E05">
            <w:pPr>
              <w:rPr>
                <w:lang w:val="en-US"/>
              </w:rPr>
            </w:pPr>
          </w:p>
        </w:tc>
      </w:tr>
      <w:tr w:rsidR="00626F90" w:rsidRPr="0060406A" w:rsidTr="00085E05">
        <w:tc>
          <w:tcPr>
            <w:tcW w:w="567" w:type="dxa"/>
          </w:tcPr>
          <w:p w:rsidR="00626F90" w:rsidRDefault="00626F90" w:rsidP="00085E05">
            <w:pPr>
              <w:rPr>
                <w:lang w:val="en-US"/>
              </w:rPr>
            </w:pPr>
            <w:r>
              <w:rPr>
                <w:lang w:val="en-US"/>
              </w:rPr>
              <w:t>10.28</w:t>
            </w:r>
          </w:p>
        </w:tc>
        <w:tc>
          <w:tcPr>
            <w:tcW w:w="4253" w:type="dxa"/>
          </w:tcPr>
          <w:p w:rsidR="00626F90" w:rsidRPr="00626F90" w:rsidRDefault="00626F90" w:rsidP="00626F90">
            <w:pPr>
              <w:rPr>
                <w:lang w:val="en-US"/>
              </w:rPr>
            </w:pPr>
            <w:proofErr w:type="gramStart"/>
            <w:r>
              <w:rPr>
                <w:lang w:val="en-US"/>
              </w:rPr>
              <w:t>w</w:t>
            </w:r>
            <w:proofErr w:type="gramEnd"/>
            <w:r>
              <w:rPr>
                <w:lang w:val="en-US"/>
              </w:rPr>
              <w:t xml:space="preserve"> ḏāk al-wakit rāḥaw </w:t>
            </w:r>
            <w:r w:rsidR="00D7289A">
              <w:rPr>
                <w:lang w:val="en-US"/>
              </w:rPr>
              <w:t>ˁ</w:t>
            </w:r>
            <w:r>
              <w:rPr>
                <w:lang w:val="en-US"/>
              </w:rPr>
              <w:t xml:space="preserve">ādēne, šī rāḥ </w:t>
            </w:r>
            <w:r w:rsidR="00D7289A">
              <w:rPr>
                <w:lang w:val="en-US"/>
              </w:rPr>
              <w:t>ˁ</w:t>
            </w:r>
            <w:r>
              <w:rPr>
                <w:lang w:val="en-US"/>
              </w:rPr>
              <w:t xml:space="preserve">ala Sūrīye, šī rāḥ </w:t>
            </w:r>
            <w:r w:rsidR="00D7289A">
              <w:rPr>
                <w:lang w:val="en-US"/>
              </w:rPr>
              <w:t>ˁ</w:t>
            </w:r>
            <w:r>
              <w:rPr>
                <w:lang w:val="en-US"/>
              </w:rPr>
              <w:t xml:space="preserve">ala </w:t>
            </w:r>
            <w:r w:rsidR="00D7289A">
              <w:rPr>
                <w:lang w:val="en-US"/>
              </w:rPr>
              <w:t>ˀ</w:t>
            </w:r>
            <w:r>
              <w:rPr>
                <w:lang w:val="en-US"/>
              </w:rPr>
              <w:t>Isrā</w:t>
            </w:r>
            <w:r w:rsidR="00D7289A">
              <w:rPr>
                <w:lang w:val="en-US"/>
              </w:rPr>
              <w:t>ˀ</w:t>
            </w:r>
            <w:r>
              <w:rPr>
                <w:lang w:val="en-US"/>
              </w:rPr>
              <w:t xml:space="preserve">īl, </w:t>
            </w:r>
            <w:r w:rsidR="00D7289A">
              <w:rPr>
                <w:lang w:val="en-US"/>
              </w:rPr>
              <w:t>ˀ</w:t>
            </w:r>
            <w:r>
              <w:rPr>
                <w:lang w:val="en-US"/>
              </w:rPr>
              <w:t xml:space="preserve">awwali </w:t>
            </w:r>
            <w:r w:rsidR="00D7289A">
              <w:rPr>
                <w:lang w:val="en-US"/>
              </w:rPr>
              <w:t>ˀ</w:t>
            </w:r>
            <w:r>
              <w:rPr>
                <w:lang w:val="en-US"/>
              </w:rPr>
              <w:t>Isrā</w:t>
            </w:r>
            <w:r w:rsidR="00D7289A">
              <w:rPr>
                <w:lang w:val="en-US"/>
              </w:rPr>
              <w:t>ˀ</w:t>
            </w:r>
            <w:r>
              <w:rPr>
                <w:lang w:val="en-US"/>
              </w:rPr>
              <w:t>īl bašbaqan</w:t>
            </w:r>
            <w:r w:rsidRPr="00626F90">
              <w:rPr>
                <w:lang w:val="en-US"/>
              </w:rPr>
              <w:t xml:space="preserve">ə </w:t>
            </w:r>
            <w:r>
              <w:rPr>
                <w:lang w:val="en-US"/>
              </w:rPr>
              <w:t>šī š-ismu? ᵊhnīye – Yitshak Rābīn – Mōše, Mōše Dayan, Mōše Dayan. Mōše Dayan bētu b-al-madīne, b-al-madīne.</w:t>
            </w:r>
          </w:p>
        </w:tc>
        <w:tc>
          <w:tcPr>
            <w:tcW w:w="4253" w:type="dxa"/>
          </w:tcPr>
          <w:p w:rsidR="00626F90" w:rsidRPr="0060406A" w:rsidRDefault="00626F90" w:rsidP="00085E05">
            <w:pPr>
              <w:rPr>
                <w:lang w:val="en-US"/>
              </w:rPr>
            </w:pPr>
          </w:p>
        </w:tc>
      </w:tr>
      <w:tr w:rsidR="00626F90" w:rsidRPr="0060406A" w:rsidTr="00085E05">
        <w:tc>
          <w:tcPr>
            <w:tcW w:w="567" w:type="dxa"/>
          </w:tcPr>
          <w:p w:rsidR="00626F90" w:rsidRDefault="0028401C" w:rsidP="00085E05">
            <w:pPr>
              <w:rPr>
                <w:lang w:val="en-US"/>
              </w:rPr>
            </w:pPr>
            <w:r>
              <w:rPr>
                <w:lang w:val="en-US"/>
              </w:rPr>
              <w:t>10.44</w:t>
            </w:r>
          </w:p>
        </w:tc>
        <w:tc>
          <w:tcPr>
            <w:tcW w:w="4253" w:type="dxa"/>
          </w:tcPr>
          <w:p w:rsidR="00626F90" w:rsidRDefault="0028401C" w:rsidP="002A3B9A">
            <w:pPr>
              <w:rPr>
                <w:lang w:val="en-US"/>
              </w:rPr>
            </w:pPr>
            <w:proofErr w:type="gramStart"/>
            <w:r>
              <w:rPr>
                <w:lang w:val="en-US"/>
              </w:rPr>
              <w:t>huwwa</w:t>
            </w:r>
            <w:proofErr w:type="gramEnd"/>
            <w:r>
              <w:rPr>
                <w:lang w:val="en-US"/>
              </w:rPr>
              <w:t xml:space="preserve">, huwwa </w:t>
            </w:r>
            <w:r w:rsidRPr="0028401C">
              <w:rPr>
                <w:color w:val="FF0000"/>
                <w:lang w:val="en-US"/>
              </w:rPr>
              <w:t>gāri</w:t>
            </w:r>
            <w:r>
              <w:rPr>
                <w:lang w:val="en-US"/>
              </w:rPr>
              <w:t xml:space="preserve"> b- – b-</w:t>
            </w:r>
            <w:r w:rsidR="00D7289A">
              <w:rPr>
                <w:lang w:val="en-US"/>
              </w:rPr>
              <w:t>ˁ</w:t>
            </w:r>
            <w:r>
              <w:rPr>
                <w:lang w:val="en-US"/>
              </w:rPr>
              <w:t xml:space="preserve">ēn waḥde – hā! </w:t>
            </w:r>
            <w:proofErr w:type="gramStart"/>
            <w:r>
              <w:rPr>
                <w:lang w:val="en-US"/>
              </w:rPr>
              <w:t>ha</w:t>
            </w:r>
            <w:proofErr w:type="gramEnd"/>
            <w:r>
              <w:rPr>
                <w:lang w:val="en-US"/>
              </w:rPr>
              <w:t xml:space="preserve"> haḏāk haḏāk gāri b-al-madīne, w hāni </w:t>
            </w:r>
            <w:r w:rsidR="00D7289A">
              <w:rPr>
                <w:lang w:val="en-US"/>
              </w:rPr>
              <w:t>ˀ</w:t>
            </w:r>
            <w:r>
              <w:rPr>
                <w:lang w:val="en-US"/>
              </w:rPr>
              <w:t xml:space="preserve">orṭagi hēne b-al-ǧarye hēne </w:t>
            </w:r>
            <w:r w:rsidR="00D7289A">
              <w:rPr>
                <w:lang w:val="en-US"/>
              </w:rPr>
              <w:t>ˀ</w:t>
            </w:r>
            <w:r>
              <w:rPr>
                <w:lang w:val="en-US"/>
              </w:rPr>
              <w:t xml:space="preserve">orṭagi, huwwa </w:t>
            </w:r>
            <w:r w:rsidR="002A3B9A">
              <w:rPr>
                <w:lang w:val="en-US"/>
              </w:rPr>
              <w:t xml:space="preserve">w hāḏa </w:t>
            </w:r>
            <w:r>
              <w:rPr>
                <w:lang w:val="en-US"/>
              </w:rPr>
              <w:t>gār</w:t>
            </w:r>
            <w:r w:rsidR="002A3B9A">
              <w:rPr>
                <w:lang w:val="en-US"/>
              </w:rPr>
              <w:t>yīn ǧimī</w:t>
            </w:r>
            <w:r w:rsidR="00D7289A">
              <w:rPr>
                <w:lang w:val="en-US"/>
              </w:rPr>
              <w:t>ˁ</w:t>
            </w:r>
            <w:r>
              <w:rPr>
                <w:lang w:val="en-US"/>
              </w:rPr>
              <w:t xml:space="preserve"> b-al-maktab</w:t>
            </w:r>
            <w:r w:rsidR="002A3B9A">
              <w:rPr>
                <w:lang w:val="en-US"/>
              </w:rPr>
              <w:t>.</w:t>
            </w:r>
          </w:p>
        </w:tc>
        <w:tc>
          <w:tcPr>
            <w:tcW w:w="4253" w:type="dxa"/>
          </w:tcPr>
          <w:p w:rsidR="00626F90" w:rsidRPr="0060406A" w:rsidRDefault="00626F90" w:rsidP="00085E05">
            <w:pPr>
              <w:rPr>
                <w:lang w:val="en-US"/>
              </w:rPr>
            </w:pPr>
          </w:p>
        </w:tc>
      </w:tr>
      <w:tr w:rsidR="002A3B9A" w:rsidRPr="0060406A" w:rsidTr="00085E05">
        <w:tc>
          <w:tcPr>
            <w:tcW w:w="567" w:type="dxa"/>
          </w:tcPr>
          <w:p w:rsidR="002A3B9A" w:rsidRDefault="002A3B9A" w:rsidP="00085E05">
            <w:pPr>
              <w:rPr>
                <w:lang w:val="en-US"/>
              </w:rPr>
            </w:pPr>
            <w:r>
              <w:rPr>
                <w:lang w:val="en-US"/>
              </w:rPr>
              <w:t>10.56</w:t>
            </w:r>
          </w:p>
        </w:tc>
        <w:tc>
          <w:tcPr>
            <w:tcW w:w="4253" w:type="dxa"/>
          </w:tcPr>
          <w:p w:rsidR="002A3B9A" w:rsidRDefault="002A3B9A" w:rsidP="002A3B9A">
            <w:pPr>
              <w:rPr>
                <w:lang w:val="en-US"/>
              </w:rPr>
            </w:pPr>
            <w:proofErr w:type="gramStart"/>
            <w:r>
              <w:rPr>
                <w:lang w:val="en-US"/>
              </w:rPr>
              <w:t>yuṭlu</w:t>
            </w:r>
            <w:proofErr w:type="gramEnd"/>
            <w:r w:rsidR="00D7289A">
              <w:rPr>
                <w:lang w:val="en-US"/>
              </w:rPr>
              <w:t>ˁ</w:t>
            </w:r>
            <w:r>
              <w:rPr>
                <w:lang w:val="en-US"/>
              </w:rPr>
              <w:t xml:space="preserve"> b-at-televizyon </w:t>
            </w:r>
            <w:r>
              <w:rPr>
                <w:lang w:val="en-US"/>
              </w:rPr>
              <w:softHyphen/>
              <w:t>________________ ________________ maktab, Mōše Dayan. “</w:t>
            </w:r>
            <w:proofErr w:type="gramStart"/>
            <w:r>
              <w:rPr>
                <w:lang w:val="en-US"/>
              </w:rPr>
              <w:t>hēne</w:t>
            </w:r>
            <w:proofErr w:type="gramEnd"/>
            <w:r>
              <w:rPr>
                <w:lang w:val="en-US"/>
              </w:rPr>
              <w:t xml:space="preserve"> ṣirit inte </w:t>
            </w:r>
            <w:r w:rsidR="00D7289A">
              <w:rPr>
                <w:lang w:val="en-US"/>
              </w:rPr>
              <w:t>ˁ</w:t>
            </w:r>
            <w:r>
              <w:rPr>
                <w:lang w:val="en-US"/>
              </w:rPr>
              <w:t xml:space="preserve">alēš inte </w:t>
            </w:r>
            <w:r w:rsidRPr="002A3B9A">
              <w:rPr>
                <w:color w:val="FF0000"/>
                <w:lang w:val="en-US"/>
              </w:rPr>
              <w:t>txīn</w:t>
            </w:r>
            <w:r>
              <w:rPr>
                <w:lang w:val="en-US"/>
              </w:rPr>
              <w:t xml:space="preserve"> </w:t>
            </w:r>
            <w:r w:rsidR="00D7289A">
              <w:rPr>
                <w:lang w:val="en-US"/>
              </w:rPr>
              <w:t>ˁ</w:t>
            </w:r>
            <w:r>
              <w:rPr>
                <w:lang w:val="en-US"/>
              </w:rPr>
              <w:t xml:space="preserve">a-d-dawle hēne? </w:t>
            </w:r>
            <w:proofErr w:type="gramStart"/>
            <w:r>
              <w:rPr>
                <w:lang w:val="en-US"/>
              </w:rPr>
              <w:t>hāḏi</w:t>
            </w:r>
            <w:proofErr w:type="gramEnd"/>
            <w:r>
              <w:rPr>
                <w:lang w:val="en-US"/>
              </w:rPr>
              <w:t xml:space="preserve"> </w:t>
            </w:r>
            <w:r w:rsidRPr="002A3B9A">
              <w:rPr>
                <w:color w:val="FF0000"/>
                <w:lang w:val="en-US"/>
              </w:rPr>
              <w:t>milikke</w:t>
            </w:r>
            <w:r>
              <w:rPr>
                <w:lang w:val="en-US"/>
              </w:rPr>
              <w:t xml:space="preserve">. </w:t>
            </w:r>
          </w:p>
        </w:tc>
        <w:tc>
          <w:tcPr>
            <w:tcW w:w="4253" w:type="dxa"/>
          </w:tcPr>
          <w:p w:rsidR="002A3B9A" w:rsidRPr="0060406A" w:rsidRDefault="002A3B9A" w:rsidP="00085E05">
            <w:pPr>
              <w:rPr>
                <w:lang w:val="en-US"/>
              </w:rPr>
            </w:pPr>
          </w:p>
        </w:tc>
      </w:tr>
      <w:tr w:rsidR="002A3B9A" w:rsidRPr="002A3B9A" w:rsidTr="00085E05">
        <w:tc>
          <w:tcPr>
            <w:tcW w:w="567" w:type="dxa"/>
          </w:tcPr>
          <w:p w:rsidR="002A3B9A" w:rsidRDefault="002A3B9A" w:rsidP="00085E05">
            <w:pPr>
              <w:rPr>
                <w:lang w:val="en-US"/>
              </w:rPr>
            </w:pPr>
            <w:r>
              <w:rPr>
                <w:lang w:val="en-US"/>
              </w:rPr>
              <w:t>11.07</w:t>
            </w:r>
          </w:p>
        </w:tc>
        <w:tc>
          <w:tcPr>
            <w:tcW w:w="4253" w:type="dxa"/>
          </w:tcPr>
          <w:p w:rsidR="002A3B9A" w:rsidRPr="002A3B9A" w:rsidRDefault="002A3B9A" w:rsidP="002A3B9A">
            <w:pPr>
              <w:rPr>
                <w:lang w:val="en-US"/>
              </w:rPr>
            </w:pPr>
            <w:proofErr w:type="gramStart"/>
            <w:r w:rsidRPr="002A3B9A">
              <w:rPr>
                <w:lang w:val="en-US"/>
              </w:rPr>
              <w:t>w-al-Yahūd</w:t>
            </w:r>
            <w:proofErr w:type="gramEnd"/>
            <w:r w:rsidRPr="002A3B9A">
              <w:rPr>
                <w:lang w:val="en-US"/>
              </w:rPr>
              <w:t xml:space="preserve"> sōlafaw b-al-</w:t>
            </w:r>
            <w:r w:rsidR="00D7289A">
              <w:rPr>
                <w:lang w:val="en-US"/>
              </w:rPr>
              <w:t>ˁ</w:t>
            </w:r>
            <w:r w:rsidRPr="002A3B9A">
              <w:rPr>
                <w:lang w:val="en-US"/>
              </w:rPr>
              <w:t xml:space="preserve">arab? – </w:t>
            </w:r>
            <w:proofErr w:type="gramStart"/>
            <w:r w:rsidRPr="002A3B9A">
              <w:rPr>
                <w:lang w:val="en-US"/>
              </w:rPr>
              <w:t>lā</w:t>
            </w:r>
            <w:proofErr w:type="gramEnd"/>
            <w:r w:rsidRPr="002A3B9A">
              <w:rPr>
                <w:lang w:val="en-US"/>
              </w:rPr>
              <w:t xml:space="preserve">! </w:t>
            </w:r>
            <w:proofErr w:type="gramStart"/>
            <w:r>
              <w:rPr>
                <w:lang w:val="en-US"/>
              </w:rPr>
              <w:t>lā</w:t>
            </w:r>
            <w:proofErr w:type="gramEnd"/>
            <w:r>
              <w:rPr>
                <w:lang w:val="en-US"/>
              </w:rPr>
              <w:t xml:space="preserve">, </w:t>
            </w:r>
            <w:r w:rsidRPr="002A3B9A">
              <w:rPr>
                <w:lang w:val="en-US"/>
              </w:rPr>
              <w:t>b-at</w:t>
            </w:r>
            <w:r>
              <w:rPr>
                <w:lang w:val="en-US"/>
              </w:rPr>
              <w:t xml:space="preserve">-turuk ysōlfūn, b-at-turuk ysōlfūn. </w:t>
            </w:r>
            <w:r w:rsidR="00D7289A">
              <w:rPr>
                <w:lang w:val="en-US"/>
              </w:rPr>
              <w:t>ˀ</w:t>
            </w:r>
            <w:r>
              <w:rPr>
                <w:lang w:val="en-US"/>
              </w:rPr>
              <w:t>amma ________________ y</w:t>
            </w:r>
            <w:r w:rsidR="00D7289A">
              <w:rPr>
                <w:lang w:val="en-US"/>
              </w:rPr>
              <w:t>ˁ</w:t>
            </w:r>
            <w:r>
              <w:rPr>
                <w:lang w:val="en-US"/>
              </w:rPr>
              <w:t xml:space="preserve">arfūnu ham ysōlfūn b-at-turuk, ham ysōlfūn </w:t>
            </w:r>
            <w:r w:rsidR="00D7289A">
              <w:rPr>
                <w:lang w:val="en-US"/>
              </w:rPr>
              <w:t>ˀ</w:t>
            </w:r>
            <w:r>
              <w:rPr>
                <w:lang w:val="en-US"/>
              </w:rPr>
              <w:t>ibrānīǧe, ya</w:t>
            </w:r>
            <w:r w:rsidR="00D7289A">
              <w:rPr>
                <w:lang w:val="en-US"/>
              </w:rPr>
              <w:t>ˁ</w:t>
            </w:r>
            <w:r>
              <w:rPr>
                <w:lang w:val="en-US"/>
              </w:rPr>
              <w:t>ni ________________ šī.</w:t>
            </w:r>
          </w:p>
        </w:tc>
        <w:tc>
          <w:tcPr>
            <w:tcW w:w="4253" w:type="dxa"/>
          </w:tcPr>
          <w:p w:rsidR="002A3B9A" w:rsidRPr="002A3B9A" w:rsidRDefault="002A3B9A" w:rsidP="00085E05">
            <w:pPr>
              <w:rPr>
                <w:lang w:val="en-US"/>
              </w:rPr>
            </w:pPr>
          </w:p>
        </w:tc>
      </w:tr>
      <w:tr w:rsidR="002A3B9A" w:rsidRPr="002A3B9A" w:rsidTr="00085E05">
        <w:tc>
          <w:tcPr>
            <w:tcW w:w="567" w:type="dxa"/>
          </w:tcPr>
          <w:p w:rsidR="002A3B9A" w:rsidRDefault="000C70A0" w:rsidP="00085E05">
            <w:pPr>
              <w:rPr>
                <w:lang w:val="en-US"/>
              </w:rPr>
            </w:pPr>
            <w:r>
              <w:rPr>
                <w:lang w:val="en-US"/>
              </w:rPr>
              <w:t>11.24</w:t>
            </w:r>
          </w:p>
        </w:tc>
        <w:tc>
          <w:tcPr>
            <w:tcW w:w="4253" w:type="dxa"/>
          </w:tcPr>
          <w:p w:rsidR="002A3B9A" w:rsidRPr="002A3B9A" w:rsidRDefault="00D7289A" w:rsidP="002A3B9A">
            <w:pPr>
              <w:rPr>
                <w:lang w:val="en-US"/>
              </w:rPr>
            </w:pPr>
            <w:r>
              <w:rPr>
                <w:lang w:val="en-US"/>
              </w:rPr>
              <w:t>ˀ</w:t>
            </w:r>
            <w:r w:rsidR="000C70A0">
              <w:rPr>
                <w:lang w:val="en-US"/>
              </w:rPr>
              <w:t xml:space="preserve">amma maḥḥad yiḥāčīhum, maḥḥad ykāwnu, maḥḥad yiḏbaḥu – ḥatta </w:t>
            </w:r>
            <w:r>
              <w:rPr>
                <w:lang w:val="en-US"/>
              </w:rPr>
              <w:t>ˀ</w:t>
            </w:r>
            <w:r w:rsidR="000C70A0">
              <w:rPr>
                <w:lang w:val="en-US"/>
              </w:rPr>
              <w:t>alḥaz halḥīn b-Isrā</w:t>
            </w:r>
            <w:r>
              <w:rPr>
                <w:lang w:val="en-US"/>
              </w:rPr>
              <w:t>ˀ</w:t>
            </w:r>
            <w:r w:rsidR="000C70A0">
              <w:rPr>
                <w:lang w:val="en-US"/>
              </w:rPr>
              <w:t>īl šī ba</w:t>
            </w:r>
            <w:r>
              <w:rPr>
                <w:lang w:val="en-US"/>
              </w:rPr>
              <w:t>ˁ</w:t>
            </w:r>
            <w:r w:rsidR="000C70A0">
              <w:rPr>
                <w:lang w:val="en-US"/>
              </w:rPr>
              <w:t>aḏ̣ Yahūd ygūlūn “</w:t>
            </w:r>
            <w:r>
              <w:rPr>
                <w:lang w:val="en-US"/>
              </w:rPr>
              <w:t>ˀ</w:t>
            </w:r>
            <w:r w:rsidR="000C70A0">
              <w:rPr>
                <w:lang w:val="en-US"/>
              </w:rPr>
              <w:t xml:space="preserve">inte </w:t>
            </w:r>
            <w:r>
              <w:rPr>
                <w:lang w:val="en-US"/>
              </w:rPr>
              <w:t>ˀ</w:t>
            </w:r>
            <w:r w:rsidR="000C70A0">
              <w:rPr>
                <w:lang w:val="en-US"/>
              </w:rPr>
              <w:t>aṣṣōbu blādak?” ________________ “</w:t>
            </w:r>
            <w:r>
              <w:rPr>
                <w:lang w:val="en-US"/>
              </w:rPr>
              <w:t>ˀ</w:t>
            </w:r>
            <w:r w:rsidR="000C70A0">
              <w:rPr>
                <w:lang w:val="en-US"/>
              </w:rPr>
              <w:t xml:space="preserve">āni </w:t>
            </w:r>
            <w:r>
              <w:rPr>
                <w:lang w:val="en-US"/>
              </w:rPr>
              <w:t>ˀ</w:t>
            </w:r>
            <w:r w:rsidR="000C70A0">
              <w:rPr>
                <w:lang w:val="en-US"/>
              </w:rPr>
              <w:t>Urfalli.”</w:t>
            </w:r>
          </w:p>
        </w:tc>
        <w:tc>
          <w:tcPr>
            <w:tcW w:w="4253" w:type="dxa"/>
          </w:tcPr>
          <w:p w:rsidR="002A3B9A" w:rsidRPr="002A3B9A" w:rsidRDefault="002A3B9A" w:rsidP="00085E05">
            <w:pPr>
              <w:rPr>
                <w:lang w:val="en-US"/>
              </w:rPr>
            </w:pPr>
          </w:p>
        </w:tc>
      </w:tr>
    </w:tbl>
    <w:p w:rsidR="00212DD8" w:rsidRDefault="00212DD8" w:rsidP="008D67BC">
      <w:pPr>
        <w:rPr>
          <w:lang w:val="en-US"/>
        </w:rPr>
      </w:pPr>
    </w:p>
    <w:p w:rsidR="00412CD8" w:rsidRPr="00FD4E26" w:rsidRDefault="00412CD8" w:rsidP="00A346B4">
      <w:pPr>
        <w:pStyle w:val="berschrift2"/>
        <w:rPr>
          <w:noProof/>
          <w:lang w:val="es-ES_tradnl"/>
        </w:rPr>
      </w:pPr>
      <w:r w:rsidRPr="00FD4E26">
        <w:rPr>
          <w:noProof/>
          <w:lang w:val="es-ES_tradnl"/>
        </w:rPr>
        <w:t>Urfa-069</w:t>
      </w:r>
      <w:r w:rsidR="00A608C2">
        <w:rPr>
          <w:noProof/>
          <w:lang w:val="es-ES_tradnl"/>
        </w:rPr>
        <w:t>ª</w:t>
      </w:r>
      <w:r w:rsidRPr="00FD4E26">
        <w:rPr>
          <w:noProof/>
          <w:lang w:val="es-ES_tradnl"/>
        </w:rPr>
        <w:t xml:space="preserve">: </w:t>
      </w:r>
      <w:r w:rsidR="00A346B4" w:rsidRPr="00FD4E26">
        <w:rPr>
          <w:noProof/>
          <w:lang w:val="es-ES_tradnl"/>
        </w:rPr>
        <w:t>A visitor from Israel</w:t>
      </w:r>
      <w:r w:rsidR="009C1379">
        <w:rPr>
          <w:noProof/>
          <w:lang w:val="es-ES_tradnl"/>
        </w:rPr>
        <w:t xml:space="preserve"> </w:t>
      </w:r>
      <w:r w:rsidR="009C1379" w:rsidRPr="00EC6A71">
        <w:rPr>
          <w:color w:val="00B050"/>
          <w:lang w:val="en-US"/>
        </w:rPr>
        <w:t>[</w:t>
      </w:r>
      <w:r w:rsidR="009C1379">
        <w:rPr>
          <w:color w:val="00B050"/>
          <w:lang w:val="en-US"/>
        </w:rPr>
        <w:t>new]</w:t>
      </w:r>
    </w:p>
    <w:p w:rsidR="00412CD8" w:rsidRDefault="00412CD8" w:rsidP="00A608C2">
      <w:pPr>
        <w:pStyle w:val="Liste"/>
        <w:rPr>
          <w:noProof/>
          <w:lang w:val="en-US"/>
        </w:rPr>
      </w:pPr>
      <w:r w:rsidRPr="00B1476E">
        <w:rPr>
          <w:noProof/>
          <w:lang w:val="en-US"/>
        </w:rPr>
        <w:t>Ibrahim</w:t>
      </w:r>
      <w:r>
        <w:rPr>
          <w:noProof/>
          <w:lang w:val="en-US"/>
        </w:rPr>
        <w:t>, Ismail and others</w:t>
      </w:r>
    </w:p>
    <w:p w:rsidR="00412CD8" w:rsidRDefault="00412CD8" w:rsidP="00A608C2">
      <w:pPr>
        <w:pStyle w:val="Liste"/>
        <w:rPr>
          <w:lang w:val="en-US"/>
        </w:rPr>
      </w:pPr>
      <w:r w:rsidRPr="00B1476E">
        <w:rPr>
          <w:lang w:val="en-US"/>
        </w:rPr>
        <w:t>9.5.2011 in Ya</w:t>
      </w:r>
      <w:r>
        <w:rPr>
          <w:lang w:val="en-US"/>
        </w:rPr>
        <w:t>rdımcı</w:t>
      </w:r>
      <w:r w:rsidRPr="00B1476E">
        <w:rPr>
          <w:lang w:val="en-US"/>
        </w:rPr>
        <w:t>/az-Ziyāra</w:t>
      </w:r>
    </w:p>
    <w:p w:rsidR="00412CD8" w:rsidRDefault="00412CD8" w:rsidP="00A608C2">
      <w:pPr>
        <w:pStyle w:val="Liste"/>
        <w:rPr>
          <w:lang w:val="en-US"/>
        </w:rPr>
      </w:pPr>
      <w:r>
        <w:rPr>
          <w:lang w:val="en-US"/>
        </w:rPr>
        <w:t>4:30</w:t>
      </w:r>
    </w:p>
    <w:p w:rsidR="00412CD8" w:rsidRPr="00F10F11" w:rsidRDefault="00412CD8" w:rsidP="00412CD8"/>
    <w:tbl>
      <w:tblPr>
        <w:tblStyle w:val="Tabellenraster"/>
        <w:tblW w:w="0" w:type="auto"/>
        <w:tblLook w:val="0400" w:firstRow="0" w:lastRow="0" w:firstColumn="0" w:lastColumn="0" w:noHBand="0" w:noVBand="1"/>
      </w:tblPr>
      <w:tblGrid>
        <w:gridCol w:w="601"/>
        <w:gridCol w:w="4253"/>
        <w:gridCol w:w="4253"/>
      </w:tblGrid>
      <w:tr w:rsidR="00412CD8" w:rsidRPr="00A77454" w:rsidTr="00412CD8">
        <w:tc>
          <w:tcPr>
            <w:tcW w:w="567" w:type="dxa"/>
          </w:tcPr>
          <w:p w:rsidR="00412CD8" w:rsidRDefault="00412CD8" w:rsidP="00412CD8">
            <w:pPr>
              <w:rPr>
                <w:lang w:val="en-US"/>
              </w:rPr>
            </w:pPr>
            <w:r>
              <w:rPr>
                <w:lang w:val="en-US"/>
              </w:rPr>
              <w:t>0.05</w:t>
            </w:r>
          </w:p>
        </w:tc>
        <w:tc>
          <w:tcPr>
            <w:tcW w:w="4253" w:type="dxa"/>
          </w:tcPr>
          <w:p w:rsidR="00412CD8" w:rsidRPr="00412CD8" w:rsidRDefault="00412CD8" w:rsidP="00412CD8">
            <w:pPr>
              <w:rPr>
                <w:rtl/>
                <w:lang w:val="de-AT" w:bidi="ar-SY"/>
              </w:rPr>
            </w:pPr>
            <w:r>
              <w:rPr>
                <w:lang w:val="en-US"/>
              </w:rPr>
              <w:t>ya</w:t>
            </w:r>
            <w:r w:rsidR="00D7289A">
              <w:rPr>
                <w:lang w:val="en-US"/>
              </w:rPr>
              <w:t>ˁ</w:t>
            </w:r>
            <w:r>
              <w:rPr>
                <w:lang w:val="en-US"/>
              </w:rPr>
              <w:t xml:space="preserve">ni </w:t>
            </w:r>
            <w:r w:rsidR="00D7289A">
              <w:rPr>
                <w:lang w:val="en-US"/>
              </w:rPr>
              <w:t>ˀ</w:t>
            </w:r>
            <w:r>
              <w:rPr>
                <w:lang w:val="en-US"/>
              </w:rPr>
              <w:t xml:space="preserve">al ᵊhnīye </w:t>
            </w:r>
            <w:r w:rsidR="00D7289A">
              <w:rPr>
                <w:lang w:val="en-US"/>
              </w:rPr>
              <w:t>ˀ</w:t>
            </w:r>
            <w:r>
              <w:rPr>
                <w:lang w:val="en-US"/>
              </w:rPr>
              <w:t>al-</w:t>
            </w:r>
            <w:r w:rsidR="00D7289A">
              <w:rPr>
                <w:lang w:val="en-US"/>
              </w:rPr>
              <w:t>ˁ</w:t>
            </w:r>
            <w:r>
              <w:rPr>
                <w:lang w:val="en-US"/>
              </w:rPr>
              <w:t xml:space="preserve">ašāyir hēne, </w:t>
            </w:r>
            <w:r w:rsidR="00D7289A">
              <w:rPr>
                <w:lang w:val="en-US"/>
              </w:rPr>
              <w:t>ˀ</w:t>
            </w:r>
            <w:r>
              <w:rPr>
                <w:lang w:val="en-US"/>
              </w:rPr>
              <w:t xml:space="preserve">ummhum Armanīye, māxḏīn ḥurma </w:t>
            </w:r>
            <w:r w:rsidR="00D7289A">
              <w:rPr>
                <w:lang w:val="en-US"/>
              </w:rPr>
              <w:t>ˀ</w:t>
            </w:r>
            <w:r>
              <w:rPr>
                <w:lang w:val="en-US"/>
              </w:rPr>
              <w:t>Armanīye min</w:t>
            </w:r>
            <w:r>
              <w:t xml:space="preserve"> Armanīye _____________________ min al-</w:t>
            </w:r>
            <w:r w:rsidR="00D7289A">
              <w:t>ˀ</w:t>
            </w:r>
            <w:r>
              <w:t xml:space="preserve">Armanīye w ǧǧawwaz ṣāyir-lu wlād, gaṛāyib, _____________________ _____________________ šī </w:t>
            </w:r>
            <w:r w:rsidR="00D7289A">
              <w:t>ˀ</w:t>
            </w:r>
            <w:r>
              <w:t xml:space="preserve">āni </w:t>
            </w:r>
            <w:r w:rsidR="00D7289A">
              <w:t>ˀ</w:t>
            </w:r>
            <w:r>
              <w:t>a</w:t>
            </w:r>
            <w:r w:rsidR="00D7289A">
              <w:t>ˁ</w:t>
            </w:r>
            <w:r>
              <w:t>arifu</w:t>
            </w:r>
          </w:p>
        </w:tc>
        <w:tc>
          <w:tcPr>
            <w:tcW w:w="4253" w:type="dxa"/>
          </w:tcPr>
          <w:p w:rsidR="00412CD8" w:rsidRPr="00A77454" w:rsidRDefault="00412CD8" w:rsidP="00412CD8">
            <w:pPr>
              <w:rPr>
                <w:lang w:val="en-US" w:bidi="ar-SY"/>
              </w:rPr>
            </w:pPr>
          </w:p>
        </w:tc>
      </w:tr>
      <w:tr w:rsidR="00412CD8" w:rsidRPr="00A77454" w:rsidTr="00412CD8">
        <w:tc>
          <w:tcPr>
            <w:tcW w:w="567" w:type="dxa"/>
          </w:tcPr>
          <w:p w:rsidR="00412CD8" w:rsidRDefault="00412CD8" w:rsidP="00412CD8">
            <w:pPr>
              <w:rPr>
                <w:lang w:val="en-US"/>
              </w:rPr>
            </w:pPr>
            <w:r>
              <w:rPr>
                <w:lang w:val="en-US"/>
              </w:rPr>
              <w:t>021</w:t>
            </w:r>
          </w:p>
        </w:tc>
        <w:tc>
          <w:tcPr>
            <w:tcW w:w="4253" w:type="dxa"/>
          </w:tcPr>
          <w:p w:rsidR="00412CD8" w:rsidRDefault="00412CD8" w:rsidP="00412CD8">
            <w:pPr>
              <w:rPr>
                <w:lang w:val="en-US"/>
              </w:rPr>
            </w:pPr>
            <w:proofErr w:type="gramStart"/>
            <w:r>
              <w:rPr>
                <w:lang w:val="en-US"/>
              </w:rPr>
              <w:t>yrūḥūn</w:t>
            </w:r>
            <w:proofErr w:type="gramEnd"/>
            <w:r>
              <w:rPr>
                <w:lang w:val="en-US"/>
              </w:rPr>
              <w:t xml:space="preserve"> </w:t>
            </w:r>
            <w:r w:rsidR="00D7289A">
              <w:rPr>
                <w:lang w:val="en-US"/>
              </w:rPr>
              <w:t>ˁ</w:t>
            </w:r>
            <w:r>
              <w:rPr>
                <w:lang w:val="en-US"/>
              </w:rPr>
              <w:t xml:space="preserve">ala </w:t>
            </w:r>
            <w:r>
              <w:t xml:space="preserve">_____________________ _____________________ b-Sūrīye yrūḥūn yiǧūn – b-aǧ-ǧarye šī hēne – hē b-aǧ-ǧarye šī hēne. – min maddit </w:t>
            </w:r>
            <w:r w:rsidR="00D7289A">
              <w:t>ˁ</w:t>
            </w:r>
            <w:r>
              <w:t xml:space="preserve">ašr ᵊsnīn </w:t>
            </w:r>
            <w:r w:rsidR="00D7289A">
              <w:t>ˁ</w:t>
            </w:r>
            <w:r>
              <w:t>ašǝr sanawāt ǧ</w:t>
            </w:r>
            <w:r w:rsidR="00D7289A">
              <w:t>ˁ</w:t>
            </w:r>
            <w:r>
              <w:t>adat bēt Kalwa ǧirīb l-aháli, bēt al-</w:t>
            </w:r>
            <w:r w:rsidRPr="00412CD8">
              <w:rPr>
                <w:color w:val="FF0000"/>
              </w:rPr>
              <w:t>Ġadirba</w:t>
            </w:r>
            <w:r>
              <w:t>, Karawči, karwān _____________________ _____________________ gabǝl bēti hāḏa.</w:t>
            </w:r>
          </w:p>
        </w:tc>
        <w:tc>
          <w:tcPr>
            <w:tcW w:w="4253" w:type="dxa"/>
          </w:tcPr>
          <w:p w:rsidR="00412CD8" w:rsidRPr="00A77454" w:rsidRDefault="00412CD8" w:rsidP="00412CD8">
            <w:pPr>
              <w:rPr>
                <w:lang w:val="en-US" w:bidi="ar-SY"/>
              </w:rPr>
            </w:pPr>
          </w:p>
        </w:tc>
      </w:tr>
      <w:tr w:rsidR="00412CD8" w:rsidRPr="00412CD8" w:rsidTr="00412CD8">
        <w:tc>
          <w:tcPr>
            <w:tcW w:w="567" w:type="dxa"/>
          </w:tcPr>
          <w:p w:rsidR="00412CD8" w:rsidRDefault="00412CD8" w:rsidP="00412CD8">
            <w:pPr>
              <w:rPr>
                <w:lang w:val="en-US"/>
              </w:rPr>
            </w:pPr>
            <w:r>
              <w:rPr>
                <w:lang w:val="en-US"/>
              </w:rPr>
              <w:t>0.38</w:t>
            </w:r>
          </w:p>
        </w:tc>
        <w:tc>
          <w:tcPr>
            <w:tcW w:w="4253" w:type="dxa"/>
          </w:tcPr>
          <w:p w:rsidR="00412CD8" w:rsidRPr="00412CD8" w:rsidRDefault="00412CD8" w:rsidP="00412CD8">
            <w:pPr>
              <w:rPr>
                <w:lang w:val="en-US"/>
              </w:rPr>
            </w:pPr>
            <w:proofErr w:type="gramStart"/>
            <w:r w:rsidRPr="00412CD8">
              <w:rPr>
                <w:lang w:val="en-US"/>
              </w:rPr>
              <w:t>nahār</w:t>
            </w:r>
            <w:proofErr w:type="gramEnd"/>
            <w:r w:rsidRPr="00412CD8">
              <w:rPr>
                <w:lang w:val="en-US"/>
              </w:rPr>
              <w:t xml:space="preserve"> ṭǝl</w:t>
            </w:r>
            <w:r w:rsidR="00D7289A">
              <w:rPr>
                <w:lang w:val="en-US"/>
              </w:rPr>
              <w:t>ˁ</w:t>
            </w:r>
            <w:r>
              <w:rPr>
                <w:lang w:val="en-US"/>
              </w:rPr>
              <w:t>a</w:t>
            </w:r>
            <w:r w:rsidRPr="00412CD8">
              <w:rPr>
                <w:lang w:val="en-US"/>
              </w:rPr>
              <w:t>t al-bāb al-</w:t>
            </w:r>
            <w:r w:rsidR="00D7289A">
              <w:rPr>
                <w:lang w:val="en-US"/>
              </w:rPr>
              <w:t>ˁ</w:t>
            </w:r>
            <w:r w:rsidRPr="00412CD8">
              <w:rPr>
                <w:lang w:val="en-US"/>
              </w:rPr>
              <w:t>aṣ</w:t>
            </w:r>
            <w:r>
              <w:rPr>
                <w:lang w:val="en-US"/>
              </w:rPr>
              <w:t xml:space="preserve">ǝr ad-dinya w nišūf qāfilit tūrist yimkin bīhum </w:t>
            </w:r>
            <w:r w:rsidR="00D7289A">
              <w:rPr>
                <w:lang w:val="en-US"/>
              </w:rPr>
              <w:t>ˁ</w:t>
            </w:r>
            <w:r>
              <w:rPr>
                <w:lang w:val="en-US"/>
              </w:rPr>
              <w:t>ašara fōg al-</w:t>
            </w:r>
            <w:r w:rsidR="00D7289A">
              <w:rPr>
                <w:lang w:val="en-US"/>
              </w:rPr>
              <w:t>ˁ</w:t>
            </w:r>
            <w:r>
              <w:rPr>
                <w:lang w:val="en-US"/>
              </w:rPr>
              <w:t xml:space="preserve">ašara, ba… ḥabāyib w zilum, waḥde min ḥabāyib </w:t>
            </w:r>
            <w:r>
              <w:t xml:space="preserve">_____________________ tgūl-liyye daggat wāǧfe </w:t>
            </w:r>
            <w:r w:rsidR="00D7289A">
              <w:t>ˁ</w:t>
            </w:r>
            <w:r>
              <w:t>a-l-bāb gālat “al-bēt hāḏa li-man?” gult “waḷḷa, al-bēt hāḏa mū liyye.”</w:t>
            </w:r>
          </w:p>
        </w:tc>
        <w:tc>
          <w:tcPr>
            <w:tcW w:w="4253" w:type="dxa"/>
          </w:tcPr>
          <w:p w:rsidR="00412CD8" w:rsidRPr="00412CD8" w:rsidRDefault="00412CD8" w:rsidP="00412CD8">
            <w:pPr>
              <w:rPr>
                <w:lang w:val="en-US" w:bidi="ar-SY"/>
              </w:rPr>
            </w:pPr>
          </w:p>
        </w:tc>
      </w:tr>
      <w:tr w:rsidR="00412CD8" w:rsidRPr="00412CD8" w:rsidTr="00412CD8">
        <w:tc>
          <w:tcPr>
            <w:tcW w:w="567" w:type="dxa"/>
          </w:tcPr>
          <w:p w:rsidR="00412CD8" w:rsidRDefault="00412CD8" w:rsidP="00412CD8">
            <w:pPr>
              <w:rPr>
                <w:lang w:val="en-US"/>
              </w:rPr>
            </w:pPr>
            <w:r>
              <w:rPr>
                <w:lang w:val="en-US"/>
              </w:rPr>
              <w:t>0.52</w:t>
            </w:r>
          </w:p>
        </w:tc>
        <w:tc>
          <w:tcPr>
            <w:tcW w:w="4253" w:type="dxa"/>
          </w:tcPr>
          <w:p w:rsidR="00412CD8" w:rsidRPr="00412CD8" w:rsidRDefault="00412CD8" w:rsidP="00412CD8">
            <w:pPr>
              <w:rPr>
                <w:lang w:val="en-US"/>
              </w:rPr>
            </w:pPr>
            <w:r>
              <w:rPr>
                <w:lang w:val="en-US"/>
              </w:rPr>
              <w:t xml:space="preserve">bass </w:t>
            </w:r>
            <w:r w:rsidR="00D7289A">
              <w:rPr>
                <w:lang w:val="en-US"/>
              </w:rPr>
              <w:t>ˀ</w:t>
            </w:r>
            <w:r>
              <w:rPr>
                <w:lang w:val="en-US"/>
              </w:rPr>
              <w:t>āni ǧā</w:t>
            </w:r>
            <w:r w:rsidR="00D7289A">
              <w:rPr>
                <w:lang w:val="en-US"/>
              </w:rPr>
              <w:t>ˁ</w:t>
            </w:r>
            <w:r>
              <w:rPr>
                <w:lang w:val="en-US"/>
              </w:rPr>
              <w:t>id bēt Karawči ya</w:t>
            </w:r>
            <w:r w:rsidR="00D7289A">
              <w:rPr>
                <w:lang w:val="en-US"/>
              </w:rPr>
              <w:t>ˁ</w:t>
            </w:r>
            <w:r>
              <w:rPr>
                <w:lang w:val="en-US"/>
              </w:rPr>
              <w:t xml:space="preserve">ni Karwači, </w:t>
            </w:r>
            <w:r>
              <w:t xml:space="preserve">_____________________ tgūl “al-bēt hāḏa bēt ḥabābti, bēt ahali, </w:t>
            </w:r>
            <w:r w:rsidR="00D7289A">
              <w:t>ˀ</w:t>
            </w:r>
            <w:r>
              <w:t xml:space="preserve">al-bēt hāḏa txušš b-al-bēt, _____________________ ḏāk al-yamīn bīr šī w hīčiḏ dār šī hīčiḏ </w:t>
            </w:r>
          </w:p>
        </w:tc>
        <w:tc>
          <w:tcPr>
            <w:tcW w:w="4253" w:type="dxa"/>
          </w:tcPr>
          <w:p w:rsidR="00412CD8" w:rsidRPr="00412CD8" w:rsidRDefault="00412CD8" w:rsidP="00412CD8">
            <w:pPr>
              <w:rPr>
                <w:lang w:val="en-US" w:bidi="ar-SY"/>
              </w:rPr>
            </w:pPr>
          </w:p>
        </w:tc>
      </w:tr>
      <w:tr w:rsidR="00412CD8" w:rsidRPr="00412CD8" w:rsidTr="00412CD8">
        <w:tc>
          <w:tcPr>
            <w:tcW w:w="567" w:type="dxa"/>
          </w:tcPr>
          <w:p w:rsidR="00412CD8" w:rsidRDefault="00412CD8" w:rsidP="00412CD8">
            <w:pPr>
              <w:rPr>
                <w:lang w:val="en-US"/>
              </w:rPr>
            </w:pPr>
            <w:r>
              <w:rPr>
                <w:lang w:val="en-US"/>
              </w:rPr>
              <w:t>1.05</w:t>
            </w:r>
          </w:p>
        </w:tc>
        <w:tc>
          <w:tcPr>
            <w:tcW w:w="4253" w:type="dxa"/>
          </w:tcPr>
          <w:p w:rsidR="00412CD8" w:rsidRDefault="00412CD8" w:rsidP="00412CD8">
            <w:pPr>
              <w:rPr>
                <w:lang w:val="en-US"/>
              </w:rPr>
            </w:pPr>
            <w:r>
              <w:t xml:space="preserve">_____________________ </w:t>
            </w:r>
            <w:proofErr w:type="gramStart"/>
            <w:r>
              <w:t>yimkin</w:t>
            </w:r>
            <w:proofErr w:type="gramEnd"/>
            <w:r>
              <w:t xml:space="preserve"> āxuḏ ǧuwwā txallīni _____________________ asḥab fotoġrāf?” w-āni gult “tifaḏ̣ḏ̣ali! </w:t>
            </w:r>
            <w:proofErr w:type="gramStart"/>
            <w:r>
              <w:t>buyrun</w:t>
            </w:r>
            <w:proofErr w:type="gramEnd"/>
            <w:r>
              <w:t>!” tsōlifni b-al-</w:t>
            </w:r>
            <w:r w:rsidR="00D7289A">
              <w:t>ˁ</w:t>
            </w:r>
            <w:r>
              <w:t xml:space="preserve">arab! </w:t>
            </w:r>
            <w:r w:rsidR="00D7289A">
              <w:t>ˀ</w:t>
            </w:r>
            <w:r>
              <w:t xml:space="preserve">āni _____________________ tsōlifni b-al-luġa </w:t>
            </w:r>
            <w:r w:rsidR="00D7289A">
              <w:t>ˁ</w:t>
            </w:r>
            <w:r>
              <w:t>arab ya</w:t>
            </w:r>
            <w:r w:rsidR="00D7289A">
              <w:t>ˁ</w:t>
            </w:r>
            <w:r>
              <w:t xml:space="preserve">ni tam </w:t>
            </w:r>
            <w:r w:rsidR="00D7289A">
              <w:t>ˁ</w:t>
            </w:r>
            <w:r>
              <w:t>arab faṣīḥ.</w:t>
            </w:r>
          </w:p>
        </w:tc>
        <w:tc>
          <w:tcPr>
            <w:tcW w:w="4253" w:type="dxa"/>
          </w:tcPr>
          <w:p w:rsidR="00412CD8" w:rsidRPr="00412CD8" w:rsidRDefault="00412CD8" w:rsidP="00412CD8">
            <w:pPr>
              <w:rPr>
                <w:lang w:val="en-US" w:bidi="ar-SY"/>
              </w:rPr>
            </w:pPr>
          </w:p>
        </w:tc>
      </w:tr>
      <w:tr w:rsidR="00412CD8" w:rsidRPr="00412CD8" w:rsidTr="00412CD8">
        <w:tc>
          <w:tcPr>
            <w:tcW w:w="567" w:type="dxa"/>
          </w:tcPr>
          <w:p w:rsidR="00412CD8" w:rsidRDefault="00412CD8" w:rsidP="00412CD8">
            <w:pPr>
              <w:rPr>
                <w:lang w:val="en-US"/>
              </w:rPr>
            </w:pPr>
            <w:r>
              <w:rPr>
                <w:lang w:val="en-US"/>
              </w:rPr>
              <w:t>1.14</w:t>
            </w:r>
          </w:p>
        </w:tc>
        <w:tc>
          <w:tcPr>
            <w:tcW w:w="4253" w:type="dxa"/>
          </w:tcPr>
          <w:p w:rsidR="00412CD8" w:rsidRDefault="00412CD8" w:rsidP="00412CD8">
            <w:r>
              <w:t>“</w:t>
            </w:r>
            <w:r w:rsidR="00D7289A">
              <w:t>ˀ</w:t>
            </w:r>
            <w:r>
              <w:t xml:space="preserve">inti mnēn </w:t>
            </w:r>
            <w:r w:rsidRPr="00412CD8">
              <w:rPr>
                <w:color w:val="FF0000"/>
              </w:rPr>
              <w:t>ǧīti</w:t>
            </w:r>
            <w:r>
              <w:t>?” gālat “</w:t>
            </w:r>
            <w:r w:rsidR="00D7289A">
              <w:t>ˀ</w:t>
            </w:r>
            <w:r>
              <w:t>āni min Isrā</w:t>
            </w:r>
            <w:r w:rsidR="00D7289A">
              <w:t>ˀ</w:t>
            </w:r>
            <w:r>
              <w:t xml:space="preserve">īl, </w:t>
            </w:r>
            <w:r w:rsidR="00D7289A">
              <w:t>ˀ</w:t>
            </w:r>
            <w:r>
              <w:t>awwali” gālat “al-bēt hāḏa bēt ḥa</w:t>
            </w:r>
            <w:r w:rsidR="00C9063A">
              <w:t>b</w:t>
            </w:r>
            <w:r>
              <w:t xml:space="preserve">bābti, </w:t>
            </w:r>
            <w:r w:rsidR="00D7289A">
              <w:t>ˀ</w:t>
            </w:r>
            <w:r>
              <w:t>awwali ǧā</w:t>
            </w:r>
            <w:r w:rsidR="00D7289A">
              <w:t>ˁ</w:t>
            </w:r>
            <w:r>
              <w:t>dīn hēne.” gālat “w ḥab</w:t>
            </w:r>
            <w:r w:rsidR="00C9063A">
              <w:t>b</w:t>
            </w:r>
            <w:r>
              <w:t xml:space="preserve">ābti ǧǧib-inna _____________________ </w:t>
            </w:r>
            <w:r w:rsidR="00D7289A">
              <w:t>ˁ</w:t>
            </w:r>
            <w:r>
              <w:t xml:space="preserve">ala bētna </w:t>
            </w:r>
            <w:r w:rsidR="00D7289A">
              <w:t>ˁ</w:t>
            </w:r>
            <w:r>
              <w:t>aynǝ bēt hāḏa ____________________</w:t>
            </w:r>
            <w:proofErr w:type="gramStart"/>
            <w:r>
              <w:t>_ .</w:t>
            </w:r>
            <w:proofErr w:type="gramEnd"/>
            <w:r>
              <w:t>”</w:t>
            </w:r>
          </w:p>
        </w:tc>
        <w:tc>
          <w:tcPr>
            <w:tcW w:w="4253" w:type="dxa"/>
          </w:tcPr>
          <w:p w:rsidR="00412CD8" w:rsidRPr="00412CD8" w:rsidRDefault="00412CD8" w:rsidP="00412CD8">
            <w:pPr>
              <w:rPr>
                <w:lang w:bidi="ar-SY"/>
              </w:rPr>
            </w:pPr>
          </w:p>
        </w:tc>
      </w:tr>
      <w:tr w:rsidR="00412CD8" w:rsidRPr="00412CD8" w:rsidTr="00412CD8">
        <w:tc>
          <w:tcPr>
            <w:tcW w:w="567" w:type="dxa"/>
          </w:tcPr>
          <w:p w:rsidR="00412CD8" w:rsidRDefault="00A346B4" w:rsidP="00412CD8">
            <w:pPr>
              <w:rPr>
                <w:lang w:val="en-US"/>
              </w:rPr>
            </w:pPr>
            <w:r>
              <w:rPr>
                <w:lang w:val="en-US"/>
              </w:rPr>
              <w:t>1.26</w:t>
            </w:r>
          </w:p>
        </w:tc>
        <w:tc>
          <w:tcPr>
            <w:tcW w:w="4253" w:type="dxa"/>
          </w:tcPr>
          <w:p w:rsidR="00412CD8" w:rsidRDefault="00A346B4" w:rsidP="00A346B4">
            <w:r>
              <w:t xml:space="preserve">čānat tisḥab fotoġrāf _____________________ al-bīr mū hēne _____________________ haḏiyannu ṣaḥīḥ </w:t>
            </w:r>
            <w:r w:rsidR="00D7289A">
              <w:t>ˁ</w:t>
            </w:r>
            <w:r>
              <w:t xml:space="preserve">ala _____________________ _____________________ barra šāfat </w:t>
            </w:r>
            <w:r w:rsidR="00D7289A">
              <w:t>ˁ</w:t>
            </w:r>
            <w:r>
              <w:t xml:space="preserve">ala tasbīti, w ḥatta </w:t>
            </w:r>
            <w:r w:rsidRPr="00A346B4">
              <w:rPr>
                <w:color w:val="FF0000"/>
              </w:rPr>
              <w:t>za</w:t>
            </w:r>
            <w:r w:rsidR="00D7289A">
              <w:rPr>
                <w:color w:val="FF0000"/>
              </w:rPr>
              <w:t>ˁ</w:t>
            </w:r>
            <w:r w:rsidRPr="00A346B4">
              <w:rPr>
                <w:color w:val="FF0000"/>
              </w:rPr>
              <w:t>lāni</w:t>
            </w:r>
            <w:r>
              <w:t xml:space="preserve"> zād sawwat gašmarīye, sawwat </w:t>
            </w:r>
            <w:r w:rsidR="00D7289A">
              <w:t>ˁ</w:t>
            </w:r>
            <w:r>
              <w:t xml:space="preserve">alayye gašmarīye </w:t>
            </w:r>
          </w:p>
        </w:tc>
        <w:tc>
          <w:tcPr>
            <w:tcW w:w="4253" w:type="dxa"/>
          </w:tcPr>
          <w:p w:rsidR="00412CD8" w:rsidRPr="00412CD8" w:rsidRDefault="00412CD8" w:rsidP="00412CD8">
            <w:pPr>
              <w:rPr>
                <w:lang w:bidi="ar-SY"/>
              </w:rPr>
            </w:pPr>
          </w:p>
        </w:tc>
      </w:tr>
      <w:tr w:rsidR="00A346B4" w:rsidRPr="00412CD8" w:rsidTr="00412CD8">
        <w:tc>
          <w:tcPr>
            <w:tcW w:w="567" w:type="dxa"/>
          </w:tcPr>
          <w:p w:rsidR="00A346B4" w:rsidRDefault="00A346B4" w:rsidP="00412CD8">
            <w:pPr>
              <w:rPr>
                <w:lang w:val="en-US"/>
              </w:rPr>
            </w:pPr>
            <w:r>
              <w:rPr>
                <w:lang w:val="en-US"/>
              </w:rPr>
              <w:t>1.37</w:t>
            </w:r>
          </w:p>
        </w:tc>
        <w:tc>
          <w:tcPr>
            <w:tcW w:w="4253" w:type="dxa"/>
          </w:tcPr>
          <w:p w:rsidR="00A346B4" w:rsidRDefault="00A346B4" w:rsidP="00A346B4">
            <w:proofErr w:type="gramStart"/>
            <w:r w:rsidRPr="00A346B4">
              <w:rPr>
                <w:color w:val="FF0000"/>
              </w:rPr>
              <w:t>gāt-illi</w:t>
            </w:r>
            <w:proofErr w:type="gramEnd"/>
            <w:r>
              <w:t xml:space="preserve"> mā-miš ḏahab </w:t>
            </w:r>
            <w:r w:rsidRPr="00A346B4">
              <w:rPr>
                <w:color w:val="FF0000"/>
              </w:rPr>
              <w:t>ma</w:t>
            </w:r>
            <w:r w:rsidR="00D7289A">
              <w:rPr>
                <w:color w:val="FF0000"/>
              </w:rPr>
              <w:t>ˁ</w:t>
            </w:r>
            <w:r>
              <w:t xml:space="preserve"> ḥab</w:t>
            </w:r>
            <w:r w:rsidR="00C9063A">
              <w:t>b</w:t>
            </w:r>
            <w:r>
              <w:t>ābti _____________________ mqabbīye _____________________ ᵊflān, _____________________ _____________________  nǝṭᵊl</w:t>
            </w:r>
            <w:r w:rsidR="00D7289A">
              <w:t>ˁ</w:t>
            </w:r>
            <w:r>
              <w:t xml:space="preserve">u </w:t>
            </w:r>
            <w:r w:rsidR="00D7289A">
              <w:t>ˀ</w:t>
            </w:r>
            <w:r>
              <w:t>āni _____________________  b-an-nuṣṣ, nuṣṣ liyye nuṣṣ liče _____________________ tiḏ̣ḥak ᵊtgūl “ma</w:t>
            </w:r>
            <w:r w:rsidR="00D7289A">
              <w:t>ˁ</w:t>
            </w:r>
            <w:r>
              <w:t xml:space="preserve"> al-asaf mā-miš.”</w:t>
            </w:r>
          </w:p>
        </w:tc>
        <w:tc>
          <w:tcPr>
            <w:tcW w:w="4253" w:type="dxa"/>
          </w:tcPr>
          <w:p w:rsidR="00A346B4" w:rsidRPr="00412CD8" w:rsidRDefault="00A346B4" w:rsidP="00412CD8">
            <w:pPr>
              <w:rPr>
                <w:lang w:bidi="ar-SY"/>
              </w:rPr>
            </w:pPr>
          </w:p>
        </w:tc>
      </w:tr>
      <w:tr w:rsidR="00A346B4" w:rsidRPr="00A346B4" w:rsidTr="00412CD8">
        <w:tc>
          <w:tcPr>
            <w:tcW w:w="567" w:type="dxa"/>
          </w:tcPr>
          <w:p w:rsidR="00A346B4" w:rsidRDefault="00A346B4" w:rsidP="00412CD8">
            <w:pPr>
              <w:rPr>
                <w:lang w:val="en-US"/>
              </w:rPr>
            </w:pPr>
            <w:r>
              <w:rPr>
                <w:lang w:val="en-US"/>
              </w:rPr>
              <w:t>1.48</w:t>
            </w:r>
          </w:p>
        </w:tc>
        <w:tc>
          <w:tcPr>
            <w:tcW w:w="4253" w:type="dxa"/>
          </w:tcPr>
          <w:p w:rsidR="00A346B4" w:rsidRPr="00A346B4" w:rsidRDefault="00A346B4" w:rsidP="00A346B4">
            <w:pPr>
              <w:rPr>
                <w:lang w:val="en-US"/>
              </w:rPr>
            </w:pPr>
            <w:r w:rsidRPr="00A346B4">
              <w:rPr>
                <w:lang w:val="en-US"/>
              </w:rPr>
              <w:t xml:space="preserve">_______________ </w:t>
            </w:r>
            <w:proofErr w:type="gramStart"/>
            <w:r w:rsidRPr="00A346B4">
              <w:rPr>
                <w:lang w:val="en-US"/>
              </w:rPr>
              <w:t>gūli</w:t>
            </w:r>
            <w:proofErr w:type="gramEnd"/>
            <w:r w:rsidRPr="00A346B4">
              <w:rPr>
                <w:lang w:val="en-US"/>
              </w:rPr>
              <w:t xml:space="preserve"> ta-nāxuḏ _______________ axēr ta-mā yiltixx, ta-nuṭlu</w:t>
            </w:r>
            <w:r w:rsidR="00D7289A">
              <w:rPr>
                <w:lang w:val="en-US"/>
              </w:rPr>
              <w:t>ˁ</w:t>
            </w:r>
            <w:r w:rsidRPr="00A346B4">
              <w:rPr>
                <w:lang w:val="en-US"/>
              </w:rPr>
              <w:t xml:space="preserve"> </w:t>
            </w:r>
            <w:r w:rsidR="00D7289A">
              <w:rPr>
                <w:lang w:val="en-US"/>
              </w:rPr>
              <w:t>ˀ</w:t>
            </w:r>
            <w:r>
              <w:rPr>
                <w:lang w:val="en-US"/>
              </w:rPr>
              <w:t>āni w-inte nākulu ǧimī</w:t>
            </w:r>
            <w:r w:rsidR="00D7289A">
              <w:rPr>
                <w:lang w:val="en-US"/>
              </w:rPr>
              <w:t>ˁ</w:t>
            </w:r>
            <w:r>
              <w:rPr>
                <w:lang w:val="en-US"/>
              </w:rPr>
              <w:t xml:space="preserve"> nitšāraku. </w:t>
            </w:r>
            <w:proofErr w:type="gramStart"/>
            <w:r>
              <w:rPr>
                <w:lang w:val="en-US"/>
              </w:rPr>
              <w:t>w</w:t>
            </w:r>
            <w:proofErr w:type="gramEnd"/>
            <w:r>
              <w:rPr>
                <w:lang w:val="en-US"/>
              </w:rPr>
              <w:t xml:space="preserve"> sawwat gāmat tiḏ̣ḥak w-ᵊtgūl “lā, mā-miš” w-ᵊsḥabat fotoġrāfāt, </w:t>
            </w:r>
            <w:r w:rsidRPr="00A346B4">
              <w:rPr>
                <w:color w:val="FF0000"/>
                <w:lang w:val="en-US"/>
              </w:rPr>
              <w:t>tišakkarat</w:t>
            </w:r>
            <w:r>
              <w:rPr>
                <w:color w:val="FF0000"/>
                <w:lang w:val="en-US"/>
              </w:rPr>
              <w:t xml:space="preserve"> </w:t>
            </w:r>
            <w:r>
              <w:rPr>
                <w:lang w:val="en-US"/>
              </w:rPr>
              <w:t>gālat “tešekkür ederim”, “bir šey degil” w čānat tisḥab w-ᵊtrūḥ.</w:t>
            </w:r>
          </w:p>
        </w:tc>
        <w:tc>
          <w:tcPr>
            <w:tcW w:w="4253" w:type="dxa"/>
          </w:tcPr>
          <w:p w:rsidR="00A346B4" w:rsidRPr="00A346B4" w:rsidRDefault="00A346B4" w:rsidP="00412CD8">
            <w:pPr>
              <w:rPr>
                <w:lang w:val="en-US" w:bidi="ar-SY"/>
              </w:rPr>
            </w:pPr>
          </w:p>
        </w:tc>
      </w:tr>
      <w:tr w:rsidR="00A346B4" w:rsidRPr="00A346B4" w:rsidTr="00412CD8">
        <w:tc>
          <w:tcPr>
            <w:tcW w:w="567" w:type="dxa"/>
          </w:tcPr>
          <w:p w:rsidR="00A346B4" w:rsidRDefault="00A346B4" w:rsidP="00412CD8">
            <w:pPr>
              <w:rPr>
                <w:lang w:val="en-US"/>
              </w:rPr>
            </w:pPr>
            <w:r>
              <w:rPr>
                <w:lang w:val="en-US"/>
              </w:rPr>
              <w:t>2.02</w:t>
            </w:r>
          </w:p>
        </w:tc>
        <w:tc>
          <w:tcPr>
            <w:tcW w:w="4253" w:type="dxa"/>
          </w:tcPr>
          <w:p w:rsidR="00A346B4" w:rsidRPr="00F85949" w:rsidRDefault="00F85949" w:rsidP="00A346B4">
            <w:pPr>
              <w:rPr>
                <w:lang w:val="en-US"/>
              </w:rPr>
            </w:pPr>
            <w:r w:rsidRPr="00F85949">
              <w:rPr>
                <w:lang w:val="en-US"/>
              </w:rPr>
              <w:t xml:space="preserve">mā ________________ awwali – </w:t>
            </w:r>
            <w:r w:rsidR="00D7289A">
              <w:rPr>
                <w:lang w:val="en-US"/>
              </w:rPr>
              <w:t>ˀ</w:t>
            </w:r>
            <w:r w:rsidRPr="00F85949">
              <w:rPr>
                <w:lang w:val="en-US"/>
              </w:rPr>
              <w:t>al-byūt ha</w:t>
            </w:r>
            <w:r>
              <w:rPr>
                <w:lang w:val="en-US"/>
              </w:rPr>
              <w:t xml:space="preserve">ḏōlak al-byūt al b-al-madīne kullhin akṯaru mū </w:t>
            </w:r>
            <w:r w:rsidRPr="00F85949">
              <w:rPr>
                <w:lang w:val="en-US"/>
              </w:rPr>
              <w:t>________________</w:t>
            </w:r>
            <w:r>
              <w:rPr>
                <w:lang w:val="en-US"/>
              </w:rPr>
              <w:t xml:space="preserve"> </w:t>
            </w:r>
            <w:r w:rsidR="00D7289A">
              <w:rPr>
                <w:lang w:val="en-US"/>
              </w:rPr>
              <w:t>ˀ</w:t>
            </w:r>
            <w:r>
              <w:rPr>
                <w:lang w:val="en-US"/>
              </w:rPr>
              <w:t xml:space="preserve">al-byūt az-zēnāt </w:t>
            </w:r>
            <w:r w:rsidRPr="00F85949">
              <w:rPr>
                <w:lang w:val="en-US"/>
              </w:rPr>
              <w:t>________________</w:t>
            </w:r>
            <w:r>
              <w:rPr>
                <w:lang w:val="en-US"/>
              </w:rPr>
              <w:t xml:space="preserve"> ǧā</w:t>
            </w:r>
            <w:r w:rsidR="00D7289A">
              <w:rPr>
                <w:lang w:val="en-US"/>
              </w:rPr>
              <w:t>ˁ</w:t>
            </w:r>
            <w:r>
              <w:rPr>
                <w:lang w:val="en-US"/>
              </w:rPr>
              <w:t xml:space="preserve">dīn bīhin – bāb Ḥarrān šī </w:t>
            </w:r>
            <w:r w:rsidR="00D7289A">
              <w:rPr>
                <w:lang w:val="en-US"/>
              </w:rPr>
              <w:t>ˀ</w:t>
            </w:r>
            <w:r>
              <w:rPr>
                <w:lang w:val="en-US"/>
              </w:rPr>
              <w:t>iḥna nsammī</w:t>
            </w:r>
            <w:r w:rsidR="00021869">
              <w:rPr>
                <w:lang w:val="en-US"/>
              </w:rPr>
              <w:t>hin bāb Ḥarrān maḥalle</w:t>
            </w:r>
          </w:p>
        </w:tc>
        <w:tc>
          <w:tcPr>
            <w:tcW w:w="4253" w:type="dxa"/>
          </w:tcPr>
          <w:p w:rsidR="00A346B4" w:rsidRPr="00A346B4" w:rsidRDefault="00A346B4" w:rsidP="00412CD8">
            <w:pPr>
              <w:rPr>
                <w:lang w:val="en-US" w:bidi="ar-SY"/>
              </w:rPr>
            </w:pPr>
          </w:p>
        </w:tc>
      </w:tr>
      <w:tr w:rsidR="00021869" w:rsidRPr="00021869" w:rsidTr="00412CD8">
        <w:tc>
          <w:tcPr>
            <w:tcW w:w="567" w:type="dxa"/>
          </w:tcPr>
          <w:p w:rsidR="00021869" w:rsidRDefault="00021869" w:rsidP="00412CD8">
            <w:pPr>
              <w:rPr>
                <w:lang w:val="en-US"/>
              </w:rPr>
            </w:pPr>
            <w:r>
              <w:rPr>
                <w:lang w:val="en-US"/>
              </w:rPr>
              <w:t>2.14</w:t>
            </w:r>
          </w:p>
        </w:tc>
        <w:tc>
          <w:tcPr>
            <w:tcW w:w="4253" w:type="dxa"/>
          </w:tcPr>
          <w:p w:rsidR="00021869" w:rsidRPr="00021869" w:rsidRDefault="00021869" w:rsidP="00A346B4">
            <w:pPr>
              <w:rPr>
                <w:lang w:val="en-US"/>
              </w:rPr>
            </w:pPr>
            <w:proofErr w:type="gramStart"/>
            <w:r w:rsidRPr="00021869">
              <w:rPr>
                <w:lang w:val="en-US"/>
              </w:rPr>
              <w:t>kullha</w:t>
            </w:r>
            <w:proofErr w:type="gramEnd"/>
            <w:r w:rsidRPr="00021869">
              <w:rPr>
                <w:lang w:val="en-US"/>
              </w:rPr>
              <w:t xml:space="preserve"> yahūd, kullha </w:t>
            </w:r>
            <w:r w:rsidR="00D7289A">
              <w:rPr>
                <w:lang w:val="en-US"/>
              </w:rPr>
              <w:t>ˀ</w:t>
            </w:r>
            <w:r w:rsidRPr="00021869">
              <w:rPr>
                <w:lang w:val="en-US"/>
              </w:rPr>
              <w:t>Armani, haḏinne maḥ</w:t>
            </w:r>
            <w:r>
              <w:rPr>
                <w:lang w:val="en-US"/>
              </w:rPr>
              <w:t xml:space="preserve">ḥad yḥāčīhum ḥade yrūḥūn </w:t>
            </w:r>
            <w:r w:rsidR="00D7289A">
              <w:rPr>
                <w:lang w:val="en-US"/>
              </w:rPr>
              <w:t>ˁ</w:t>
            </w:r>
            <w:r>
              <w:rPr>
                <w:lang w:val="en-US"/>
              </w:rPr>
              <w:t xml:space="preserve">a-l-garāye yiǧūn </w:t>
            </w:r>
            <w:r w:rsidR="00D7289A">
              <w:rPr>
                <w:lang w:val="en-US"/>
              </w:rPr>
              <w:t>ˁ</w:t>
            </w:r>
            <w:r>
              <w:rPr>
                <w:lang w:val="en-US"/>
              </w:rPr>
              <w:t>a-l-balad yrūḥ w yiǧi</w:t>
            </w:r>
            <w:r w:rsidR="00A56929">
              <w:rPr>
                <w:lang w:val="en-US"/>
              </w:rPr>
              <w:t>, maḥḥad yiz</w:t>
            </w:r>
            <w:r w:rsidR="00D7289A">
              <w:rPr>
                <w:lang w:val="en-US"/>
              </w:rPr>
              <w:t>ˁ</w:t>
            </w:r>
            <w:r w:rsidR="00A56929">
              <w:rPr>
                <w:lang w:val="en-US"/>
              </w:rPr>
              <w:t xml:space="preserve">al </w:t>
            </w:r>
            <w:r w:rsidR="00D7289A">
              <w:rPr>
                <w:lang w:val="en-US"/>
              </w:rPr>
              <w:t>ˁ</w:t>
            </w:r>
            <w:r w:rsidR="00A56929">
              <w:rPr>
                <w:lang w:val="en-US"/>
              </w:rPr>
              <w:t>ala ḥade.</w:t>
            </w:r>
          </w:p>
        </w:tc>
        <w:tc>
          <w:tcPr>
            <w:tcW w:w="4253" w:type="dxa"/>
          </w:tcPr>
          <w:p w:rsidR="00021869" w:rsidRPr="00021869" w:rsidRDefault="00021869" w:rsidP="00412CD8">
            <w:pPr>
              <w:rPr>
                <w:lang w:val="en-US" w:bidi="ar-SY"/>
              </w:rPr>
            </w:pPr>
          </w:p>
        </w:tc>
      </w:tr>
    </w:tbl>
    <w:p w:rsidR="00412CD8" w:rsidRPr="00021869" w:rsidRDefault="00412CD8" w:rsidP="008D67BC">
      <w:pPr>
        <w:rPr>
          <w:lang w:val="en-US"/>
        </w:rPr>
      </w:pPr>
    </w:p>
    <w:p w:rsidR="00DE515F" w:rsidRPr="00B1476E" w:rsidRDefault="00DE515F" w:rsidP="00235DC1">
      <w:pPr>
        <w:pStyle w:val="berschrift2"/>
        <w:rPr>
          <w:noProof/>
          <w:lang w:val="en-US"/>
        </w:rPr>
      </w:pPr>
      <w:r w:rsidRPr="00B1476E">
        <w:rPr>
          <w:noProof/>
          <w:lang w:val="en-US"/>
        </w:rPr>
        <w:t>Urfa-0</w:t>
      </w:r>
      <w:r>
        <w:rPr>
          <w:noProof/>
          <w:lang w:val="en-US"/>
        </w:rPr>
        <w:t>69b</w:t>
      </w:r>
      <w:r w:rsidRPr="00B1476E">
        <w:rPr>
          <w:noProof/>
          <w:lang w:val="en-US"/>
        </w:rPr>
        <w:t xml:space="preserve">: </w:t>
      </w:r>
      <w:r w:rsidR="00235DC1">
        <w:rPr>
          <w:noProof/>
          <w:lang w:val="en-US"/>
        </w:rPr>
        <w:t xml:space="preserve">Arabicized Kurds and </w:t>
      </w:r>
      <w:r>
        <w:rPr>
          <w:noProof/>
          <w:lang w:val="en-US"/>
        </w:rPr>
        <w:t xml:space="preserve">Kurdicized </w:t>
      </w:r>
      <w:r w:rsidR="00235DC1">
        <w:rPr>
          <w:noProof/>
          <w:lang w:val="en-US"/>
        </w:rPr>
        <w:t>Arabs</w:t>
      </w:r>
      <w:r w:rsidR="009C1379">
        <w:rPr>
          <w:noProof/>
          <w:lang w:val="en-US"/>
        </w:rPr>
        <w:t xml:space="preserve"> </w:t>
      </w:r>
      <w:r w:rsidR="009C1379" w:rsidRPr="00EC6A71">
        <w:rPr>
          <w:color w:val="00B050"/>
          <w:lang w:val="en-US"/>
        </w:rPr>
        <w:t>[</w:t>
      </w:r>
      <w:r w:rsidR="009C1379">
        <w:rPr>
          <w:color w:val="00B050"/>
          <w:lang w:val="en-US"/>
        </w:rPr>
        <w:t>new]</w:t>
      </w:r>
    </w:p>
    <w:p w:rsidR="00DE515F" w:rsidRDefault="00DE515F" w:rsidP="00A608C2">
      <w:pPr>
        <w:pStyle w:val="Liste"/>
        <w:rPr>
          <w:noProof/>
          <w:lang w:val="en-US"/>
        </w:rPr>
      </w:pPr>
      <w:r w:rsidRPr="00B1476E">
        <w:rPr>
          <w:noProof/>
          <w:lang w:val="en-US"/>
        </w:rPr>
        <w:t>Ibrahim</w:t>
      </w:r>
      <w:r>
        <w:rPr>
          <w:noProof/>
          <w:lang w:val="en-US"/>
        </w:rPr>
        <w:t>, Ismail and others</w:t>
      </w:r>
    </w:p>
    <w:p w:rsidR="00DE515F" w:rsidRDefault="00DE515F" w:rsidP="00A608C2">
      <w:pPr>
        <w:pStyle w:val="Liste"/>
        <w:rPr>
          <w:lang w:val="en-US"/>
        </w:rPr>
      </w:pPr>
      <w:r w:rsidRPr="00B1476E">
        <w:rPr>
          <w:lang w:val="en-US"/>
        </w:rPr>
        <w:t>9.5.2011 in Ya</w:t>
      </w:r>
      <w:r>
        <w:rPr>
          <w:lang w:val="en-US"/>
        </w:rPr>
        <w:t>rdımcı</w:t>
      </w:r>
      <w:r w:rsidRPr="00B1476E">
        <w:rPr>
          <w:lang w:val="en-US"/>
        </w:rPr>
        <w:t>/az-Ziyāra</w:t>
      </w:r>
    </w:p>
    <w:p w:rsidR="00235DC1" w:rsidRDefault="00235DC1" w:rsidP="00A608C2">
      <w:pPr>
        <w:pStyle w:val="Liste"/>
        <w:rPr>
          <w:lang w:val="en-US"/>
        </w:rPr>
      </w:pPr>
      <w:r>
        <w:rPr>
          <w:lang w:val="en-US"/>
        </w:rPr>
        <w:t>2:05</w:t>
      </w:r>
    </w:p>
    <w:p w:rsidR="00DE515F" w:rsidRPr="00F10F11" w:rsidRDefault="00DE515F" w:rsidP="00DE515F"/>
    <w:tbl>
      <w:tblPr>
        <w:tblStyle w:val="Tabellenraster"/>
        <w:tblW w:w="0" w:type="auto"/>
        <w:tblLook w:val="0400" w:firstRow="0" w:lastRow="0" w:firstColumn="0" w:lastColumn="0" w:noHBand="0" w:noVBand="1"/>
      </w:tblPr>
      <w:tblGrid>
        <w:gridCol w:w="601"/>
        <w:gridCol w:w="4253"/>
        <w:gridCol w:w="4253"/>
      </w:tblGrid>
      <w:tr w:rsidR="00DE515F" w:rsidRPr="00A77454" w:rsidTr="00CF531F">
        <w:tc>
          <w:tcPr>
            <w:tcW w:w="567" w:type="dxa"/>
          </w:tcPr>
          <w:p w:rsidR="00DE515F" w:rsidRDefault="00CC66F0" w:rsidP="00CF531F">
            <w:pPr>
              <w:rPr>
                <w:lang w:val="en-US"/>
              </w:rPr>
            </w:pPr>
            <w:r>
              <w:rPr>
                <w:lang w:val="en-US"/>
              </w:rPr>
              <w:t>2.26</w:t>
            </w:r>
          </w:p>
        </w:tc>
        <w:tc>
          <w:tcPr>
            <w:tcW w:w="4253" w:type="dxa"/>
          </w:tcPr>
          <w:p w:rsidR="00DE515F" w:rsidRPr="00CC66F0" w:rsidRDefault="00CC66F0" w:rsidP="00CC66F0">
            <w:pPr>
              <w:rPr>
                <w:rtl/>
                <w:lang w:val="en-US" w:bidi="ar-SY"/>
              </w:rPr>
            </w:pPr>
            <w:r w:rsidRPr="00CC66F0">
              <w:rPr>
                <w:lang w:val="en-US" w:bidi="ar-SY"/>
              </w:rPr>
              <w:t>šī ǧarye ysōlfūn b-al-</w:t>
            </w:r>
            <w:r w:rsidR="00D7289A">
              <w:rPr>
                <w:lang w:val="en-US" w:bidi="ar-SY"/>
              </w:rPr>
              <w:t>ˁ</w:t>
            </w:r>
            <w:r>
              <w:rPr>
                <w:lang w:val="en-US" w:bidi="ar-SY"/>
              </w:rPr>
              <w:t xml:space="preserve">arab lākin aṣǝlhum akrād – </w:t>
            </w:r>
            <w:r w:rsidR="00D7289A">
              <w:rPr>
                <w:lang w:val="en-US" w:bidi="ar-SY"/>
              </w:rPr>
              <w:t>ˀ</w:t>
            </w:r>
            <w:r>
              <w:rPr>
                <w:lang w:val="en-US" w:bidi="ar-SY"/>
              </w:rPr>
              <w:t xml:space="preserve">ē, ᵊhnīye hāḏi Bazūg, al-Qōrīn, </w:t>
            </w:r>
            <w:r w:rsidR="00D7289A">
              <w:rPr>
                <w:lang w:val="en-US" w:bidi="ar-SY"/>
              </w:rPr>
              <w:t>ˀ</w:t>
            </w:r>
            <w:r>
              <w:rPr>
                <w:lang w:val="en-US" w:bidi="ar-SY"/>
              </w:rPr>
              <w:t>aṣǝlhum ᵊKrād mā y</w:t>
            </w:r>
            <w:r w:rsidR="00D7289A">
              <w:rPr>
                <w:lang w:val="en-US" w:bidi="ar-SY"/>
              </w:rPr>
              <w:t>ˁ</w:t>
            </w:r>
            <w:r>
              <w:rPr>
                <w:lang w:val="en-US" w:bidi="ar-SY"/>
              </w:rPr>
              <w:t>arfūn b-al-</w:t>
            </w:r>
            <w:r w:rsidR="00D7289A">
              <w:rPr>
                <w:lang w:val="en-US" w:bidi="ar-SY"/>
              </w:rPr>
              <w:t>ˁ</w:t>
            </w:r>
            <w:r>
              <w:rPr>
                <w:lang w:val="en-US" w:bidi="ar-SY"/>
              </w:rPr>
              <w:t xml:space="preserve">arab, </w:t>
            </w:r>
            <w:r w:rsidR="00D7289A">
              <w:rPr>
                <w:lang w:val="en-US" w:bidi="ar-SY"/>
              </w:rPr>
              <w:t>ˀ</w:t>
            </w:r>
            <w:r>
              <w:rPr>
                <w:lang w:val="en-US" w:bidi="ar-SY"/>
              </w:rPr>
              <w:t xml:space="preserve">aa b-al-ᵊkrād – šī ǧarye, </w:t>
            </w:r>
            <w:r w:rsidR="00D7289A">
              <w:rPr>
                <w:lang w:val="en-US" w:bidi="ar-SY"/>
              </w:rPr>
              <w:t>ˀ</w:t>
            </w:r>
            <w:r>
              <w:rPr>
                <w:lang w:val="en-US" w:bidi="ar-SY"/>
              </w:rPr>
              <w:t xml:space="preserve">aṣǝlhum </w:t>
            </w:r>
            <w:r w:rsidR="00D7289A">
              <w:rPr>
                <w:lang w:val="en-US" w:bidi="ar-SY"/>
              </w:rPr>
              <w:t>ˁ</w:t>
            </w:r>
            <w:r>
              <w:rPr>
                <w:lang w:val="en-US" w:bidi="ar-SY"/>
              </w:rPr>
              <w:t>arab – ḥačer – gaṛāyibne ya</w:t>
            </w:r>
            <w:r w:rsidR="00D7289A">
              <w:rPr>
                <w:lang w:val="en-US" w:bidi="ar-SY"/>
              </w:rPr>
              <w:t>ˁ</w:t>
            </w:r>
            <w:r>
              <w:rPr>
                <w:lang w:val="en-US" w:bidi="ar-SY"/>
              </w:rPr>
              <w:t xml:space="preserve">ni Bani </w:t>
            </w:r>
            <w:r w:rsidR="00D7289A">
              <w:rPr>
                <w:lang w:val="en-US" w:bidi="ar-SY"/>
              </w:rPr>
              <w:t>ˁ</w:t>
            </w:r>
            <w:r>
              <w:rPr>
                <w:lang w:val="en-US" w:bidi="ar-SY"/>
              </w:rPr>
              <w:t xml:space="preserve">Iǧil, </w:t>
            </w:r>
          </w:p>
        </w:tc>
        <w:tc>
          <w:tcPr>
            <w:tcW w:w="4253" w:type="dxa"/>
          </w:tcPr>
          <w:p w:rsidR="00DE515F" w:rsidRPr="00A77454" w:rsidRDefault="00DE515F" w:rsidP="00CF531F">
            <w:pPr>
              <w:rPr>
                <w:lang w:val="en-US" w:bidi="ar-SY"/>
              </w:rPr>
            </w:pPr>
          </w:p>
        </w:tc>
      </w:tr>
      <w:tr w:rsidR="00CC66F0" w:rsidRPr="00A77454" w:rsidTr="00CF531F">
        <w:tc>
          <w:tcPr>
            <w:tcW w:w="567" w:type="dxa"/>
          </w:tcPr>
          <w:p w:rsidR="00CC66F0" w:rsidRDefault="00CC66F0" w:rsidP="00CC66F0">
            <w:pPr>
              <w:rPr>
                <w:lang w:val="en-US"/>
              </w:rPr>
            </w:pPr>
            <w:r>
              <w:rPr>
                <w:lang w:val="en-US"/>
              </w:rPr>
              <w:t>2.41</w:t>
            </w:r>
          </w:p>
        </w:tc>
        <w:tc>
          <w:tcPr>
            <w:tcW w:w="4253" w:type="dxa"/>
          </w:tcPr>
          <w:p w:rsidR="00CC66F0" w:rsidRPr="00CC66F0" w:rsidRDefault="00CC66F0" w:rsidP="00CC66F0">
            <w:pPr>
              <w:rPr>
                <w:lang w:val="en-US" w:bidi="ar-SY"/>
              </w:rPr>
            </w:pPr>
            <w:r w:rsidRPr="00CC66F0">
              <w:rPr>
                <w:lang w:val="en-US"/>
              </w:rPr>
              <w:t>________________</w:t>
            </w:r>
            <w:r>
              <w:rPr>
                <w:lang w:val="en-US"/>
              </w:rPr>
              <w:t xml:space="preserve"> Krād </w:t>
            </w:r>
            <w:r w:rsidRPr="00CC66F0">
              <w:rPr>
                <w:lang w:val="en-US"/>
              </w:rPr>
              <w:t>________________</w:t>
            </w:r>
            <w:r>
              <w:rPr>
                <w:lang w:val="en-US"/>
              </w:rPr>
              <w:t xml:space="preserve"> Krād,</w:t>
            </w:r>
            <w:r>
              <w:rPr>
                <w:lang w:val="en-US" w:bidi="ar-SY"/>
              </w:rPr>
              <w:t xml:space="preserve"> y</w:t>
            </w:r>
            <w:r w:rsidR="00D7289A">
              <w:rPr>
                <w:lang w:val="en-US" w:bidi="ar-SY"/>
              </w:rPr>
              <w:t>ˁ</w:t>
            </w:r>
            <w:r>
              <w:rPr>
                <w:lang w:val="en-US" w:bidi="ar-SY"/>
              </w:rPr>
              <w:t>arfūn iḥna ngūl-</w:t>
            </w:r>
            <w:r w:rsidRPr="00CC66F0">
              <w:rPr>
                <w:lang w:val="en-US"/>
              </w:rPr>
              <w:t xml:space="preserve">________________ </w:t>
            </w:r>
            <w:r w:rsidR="00D7289A">
              <w:rPr>
                <w:lang w:val="en-US"/>
              </w:rPr>
              <w:t>ˀ</w:t>
            </w:r>
            <w:r w:rsidRPr="00CC66F0">
              <w:rPr>
                <w:lang w:val="en-US"/>
              </w:rPr>
              <w:t xml:space="preserve">iḥna </w:t>
            </w:r>
            <w:r w:rsidR="00D7289A">
              <w:rPr>
                <w:lang w:val="en-US"/>
              </w:rPr>
              <w:t>ˁ</w:t>
            </w:r>
            <w:r>
              <w:rPr>
                <w:lang w:val="en-US"/>
              </w:rPr>
              <w:t>A</w:t>
            </w:r>
            <w:r w:rsidRPr="00CC66F0">
              <w:rPr>
                <w:lang w:val="en-US"/>
              </w:rPr>
              <w:t xml:space="preserve">rab, </w:t>
            </w:r>
            <w:r w:rsidR="00D7289A">
              <w:rPr>
                <w:lang w:val="en-US"/>
              </w:rPr>
              <w:t>ˁ</w:t>
            </w:r>
            <w:r>
              <w:rPr>
                <w:lang w:val="en-US"/>
              </w:rPr>
              <w:t>A</w:t>
            </w:r>
            <w:r w:rsidRPr="00CC66F0">
              <w:rPr>
                <w:lang w:val="en-US"/>
              </w:rPr>
              <w:t xml:space="preserve">rab ________________ </w:t>
            </w:r>
            <w:r w:rsidR="00D7289A">
              <w:rPr>
                <w:lang w:val="en-US"/>
              </w:rPr>
              <w:t>ˀ</w:t>
            </w:r>
            <w:r>
              <w:rPr>
                <w:lang w:val="en-US"/>
              </w:rPr>
              <w:t xml:space="preserve">amma </w:t>
            </w:r>
            <w:r w:rsidRPr="00CC66F0">
              <w:rPr>
                <w:lang w:val="en-US"/>
              </w:rPr>
              <w:t xml:space="preserve">________________ </w:t>
            </w:r>
            <w:r w:rsidR="00D7289A">
              <w:rPr>
                <w:lang w:val="en-US"/>
              </w:rPr>
              <w:t>ˁ</w:t>
            </w:r>
            <w:r>
              <w:rPr>
                <w:lang w:val="en-US"/>
              </w:rPr>
              <w:t xml:space="preserve">aman </w:t>
            </w:r>
            <w:r w:rsidRPr="00CC66F0">
              <w:rPr>
                <w:lang w:val="en-US"/>
              </w:rPr>
              <w:t xml:space="preserve">________________ </w:t>
            </w:r>
            <w:r>
              <w:rPr>
                <w:lang w:val="en-US"/>
              </w:rPr>
              <w:t>ḥabāyib ṣāyrīn ᵊKr</w:t>
            </w:r>
            <w:r w:rsidR="0066762A">
              <w:rPr>
                <w:lang w:val="en-US"/>
              </w:rPr>
              <w:t>ād.</w:t>
            </w:r>
            <w:r>
              <w:rPr>
                <w:lang w:val="en-US" w:bidi="ar-SY"/>
              </w:rPr>
              <w:t xml:space="preserve"> </w:t>
            </w:r>
          </w:p>
        </w:tc>
        <w:tc>
          <w:tcPr>
            <w:tcW w:w="4253" w:type="dxa"/>
          </w:tcPr>
          <w:p w:rsidR="00CC66F0" w:rsidRPr="00A77454" w:rsidRDefault="00CC66F0" w:rsidP="00CF531F">
            <w:pPr>
              <w:rPr>
                <w:lang w:val="en-US" w:bidi="ar-SY"/>
              </w:rPr>
            </w:pPr>
          </w:p>
        </w:tc>
      </w:tr>
      <w:tr w:rsidR="0066762A" w:rsidRPr="0066762A" w:rsidTr="00CF531F">
        <w:tc>
          <w:tcPr>
            <w:tcW w:w="567" w:type="dxa"/>
          </w:tcPr>
          <w:p w:rsidR="0066762A" w:rsidRDefault="0066762A" w:rsidP="00CC66F0">
            <w:pPr>
              <w:rPr>
                <w:lang w:val="en-US"/>
              </w:rPr>
            </w:pPr>
            <w:r>
              <w:rPr>
                <w:lang w:val="en-US"/>
              </w:rPr>
              <w:t>2.53</w:t>
            </w:r>
          </w:p>
        </w:tc>
        <w:tc>
          <w:tcPr>
            <w:tcW w:w="4253" w:type="dxa"/>
          </w:tcPr>
          <w:p w:rsidR="0066762A" w:rsidRPr="0066762A" w:rsidRDefault="0066762A" w:rsidP="0066762A">
            <w:pPr>
              <w:rPr>
                <w:lang w:val="en-US"/>
              </w:rPr>
            </w:pPr>
            <w:r w:rsidRPr="0066762A">
              <w:rPr>
                <w:lang w:val="en-US"/>
              </w:rPr>
              <w:t xml:space="preserve">hāḏi al ngūl ________________ ________________ hēne ǧirībe, </w:t>
            </w:r>
            <w:r>
              <w:rPr>
                <w:lang w:val="it-IT"/>
              </w:rPr>
              <w:t>ᵊ</w:t>
            </w:r>
            <w:r w:rsidRPr="0066762A">
              <w:rPr>
                <w:lang w:val="en-US"/>
              </w:rPr>
              <w:t>hn</w:t>
            </w:r>
            <w:r>
              <w:rPr>
                <w:lang w:val="en-US"/>
              </w:rPr>
              <w:t xml:space="preserve">īye, </w:t>
            </w:r>
            <w:r w:rsidR="00D7289A">
              <w:rPr>
                <w:lang w:val="en-US"/>
              </w:rPr>
              <w:t>ˀ</w:t>
            </w:r>
            <w:r>
              <w:rPr>
                <w:lang w:val="en-US"/>
              </w:rPr>
              <w:t xml:space="preserve">isimhe Bēzūg, </w:t>
            </w:r>
            <w:r w:rsidR="00D7289A">
              <w:rPr>
                <w:lang w:val="en-US"/>
              </w:rPr>
              <w:t>ˁ</w:t>
            </w:r>
            <w:r>
              <w:rPr>
                <w:lang w:val="en-US"/>
              </w:rPr>
              <w:t xml:space="preserve">ašīre iḥna nsammīhe Qōrīyīn, Qōrīhum, zād ᵊngūl iḥna Qōrīyīn, </w:t>
            </w:r>
            <w:r w:rsidR="00D7289A">
              <w:rPr>
                <w:lang w:val="en-US"/>
              </w:rPr>
              <w:t>ˀ</w:t>
            </w:r>
            <w:r>
              <w:rPr>
                <w:lang w:val="en-US"/>
              </w:rPr>
              <w:t xml:space="preserve">al-Qōrīye haḏōle b-aṣl ᵊKrād, </w:t>
            </w:r>
            <w:r w:rsidR="00D7289A">
              <w:rPr>
                <w:lang w:val="en-US"/>
              </w:rPr>
              <w:t>ˀ</w:t>
            </w:r>
            <w:r>
              <w:rPr>
                <w:lang w:val="en-US"/>
              </w:rPr>
              <w:t>aṣǝlhum ᵊKrād awwali,</w:t>
            </w:r>
          </w:p>
        </w:tc>
        <w:tc>
          <w:tcPr>
            <w:tcW w:w="4253" w:type="dxa"/>
          </w:tcPr>
          <w:p w:rsidR="0066762A" w:rsidRPr="0066762A" w:rsidRDefault="0066762A" w:rsidP="00CF531F">
            <w:pPr>
              <w:rPr>
                <w:lang w:val="en-US" w:bidi="ar-SY"/>
              </w:rPr>
            </w:pPr>
          </w:p>
        </w:tc>
      </w:tr>
      <w:tr w:rsidR="0066762A" w:rsidRPr="0066762A" w:rsidTr="00CF531F">
        <w:tc>
          <w:tcPr>
            <w:tcW w:w="567" w:type="dxa"/>
          </w:tcPr>
          <w:p w:rsidR="0066762A" w:rsidRDefault="0066762A" w:rsidP="00CC66F0">
            <w:pPr>
              <w:rPr>
                <w:lang w:val="en-US"/>
              </w:rPr>
            </w:pPr>
            <w:r>
              <w:rPr>
                <w:lang w:val="en-US"/>
              </w:rPr>
              <w:t>3.07</w:t>
            </w:r>
          </w:p>
        </w:tc>
        <w:tc>
          <w:tcPr>
            <w:tcW w:w="4253" w:type="dxa"/>
          </w:tcPr>
          <w:p w:rsidR="0066762A" w:rsidRPr="0066762A" w:rsidRDefault="0066762A" w:rsidP="00ED38D2">
            <w:pPr>
              <w:rPr>
                <w:lang w:val="en-US"/>
              </w:rPr>
            </w:pPr>
            <w:proofErr w:type="gramStart"/>
            <w:r>
              <w:rPr>
                <w:lang w:val="en-US"/>
              </w:rPr>
              <w:t>bass</w:t>
            </w:r>
            <w:proofErr w:type="gramEnd"/>
            <w:r>
              <w:rPr>
                <w:lang w:val="en-US"/>
              </w:rPr>
              <w:t xml:space="preserve"> ǧāyīn hēne ǧā</w:t>
            </w:r>
            <w:r w:rsidR="00D7289A">
              <w:rPr>
                <w:lang w:val="en-US"/>
              </w:rPr>
              <w:t>ˁ</w:t>
            </w:r>
            <w:r>
              <w:rPr>
                <w:lang w:val="en-US"/>
              </w:rPr>
              <w:t xml:space="preserve">dīn </w:t>
            </w:r>
            <w:r w:rsidR="00D7289A">
              <w:rPr>
                <w:lang w:val="en-US"/>
              </w:rPr>
              <w:t>ˁ</w:t>
            </w:r>
            <w:r>
              <w:rPr>
                <w:lang w:val="en-US"/>
              </w:rPr>
              <w:t>ind al-</w:t>
            </w:r>
            <w:r w:rsidR="00D7289A">
              <w:rPr>
                <w:lang w:val="en-US"/>
              </w:rPr>
              <w:t>ˁ</w:t>
            </w:r>
            <w:r>
              <w:rPr>
                <w:lang w:val="en-US"/>
              </w:rPr>
              <w:t>Arab w māxḏīn m-al-</w:t>
            </w:r>
            <w:r w:rsidR="00D7289A">
              <w:rPr>
                <w:lang w:val="en-US"/>
              </w:rPr>
              <w:t>ˁ</w:t>
            </w:r>
            <w:r>
              <w:rPr>
                <w:lang w:val="en-US"/>
              </w:rPr>
              <w:t xml:space="preserve">Arab w manṭīn </w:t>
            </w:r>
            <w:r w:rsidR="00D7289A">
              <w:rPr>
                <w:lang w:val="en-US"/>
              </w:rPr>
              <w:t>ˁ</w:t>
            </w:r>
            <w:r>
              <w:rPr>
                <w:lang w:val="en-US"/>
              </w:rPr>
              <w:t>a</w:t>
            </w:r>
            <w:r w:rsidR="00ED38D2">
              <w:rPr>
                <w:lang w:val="en-US"/>
              </w:rPr>
              <w:t>-</w:t>
            </w:r>
            <w:r>
              <w:rPr>
                <w:lang w:val="en-US"/>
              </w:rPr>
              <w:t>l-</w:t>
            </w:r>
            <w:r w:rsidR="00D7289A">
              <w:rPr>
                <w:lang w:val="en-US"/>
              </w:rPr>
              <w:t>ˁ</w:t>
            </w:r>
            <w:r>
              <w:rPr>
                <w:lang w:val="en-US"/>
              </w:rPr>
              <w:t>Arab ᵊm</w:t>
            </w:r>
            <w:r w:rsidR="00D7289A">
              <w:rPr>
                <w:lang w:val="en-US"/>
              </w:rPr>
              <w:t>ˁ</w:t>
            </w:r>
            <w:r>
              <w:rPr>
                <w:lang w:val="en-US"/>
              </w:rPr>
              <w:t>arrbīn ya</w:t>
            </w:r>
            <w:r w:rsidR="00D7289A">
              <w:rPr>
                <w:lang w:val="en-US"/>
              </w:rPr>
              <w:t>ˁ</w:t>
            </w:r>
            <w:r>
              <w:rPr>
                <w:lang w:val="en-US"/>
              </w:rPr>
              <w:t>ni ngūl ᵊm</w:t>
            </w:r>
            <w:r w:rsidR="00D7289A">
              <w:rPr>
                <w:lang w:val="en-US"/>
              </w:rPr>
              <w:t>ˁ</w:t>
            </w:r>
            <w:r>
              <w:rPr>
                <w:lang w:val="en-US"/>
              </w:rPr>
              <w:t>arrbīn, ya</w:t>
            </w:r>
            <w:r w:rsidR="00D7289A">
              <w:rPr>
                <w:lang w:val="en-US"/>
              </w:rPr>
              <w:t>ˁ</w:t>
            </w:r>
            <w:r>
              <w:rPr>
                <w:lang w:val="en-US"/>
              </w:rPr>
              <w:t>ni m</w:t>
            </w:r>
            <w:r w:rsidR="00D7289A">
              <w:rPr>
                <w:lang w:val="en-US"/>
              </w:rPr>
              <w:t>ˁ</w:t>
            </w:r>
            <w:r>
              <w:rPr>
                <w:lang w:val="en-US"/>
              </w:rPr>
              <w:t xml:space="preserve">arrbīn kilmithe ṣāyrīn </w:t>
            </w:r>
            <w:r w:rsidR="00D7289A">
              <w:rPr>
                <w:lang w:val="en-US"/>
              </w:rPr>
              <w:t>ˁ</w:t>
            </w:r>
            <w:r>
              <w:rPr>
                <w:lang w:val="en-US"/>
              </w:rPr>
              <w:t xml:space="preserve">Arab iḥna </w:t>
            </w:r>
            <w:r w:rsidR="00D7289A">
              <w:rPr>
                <w:color w:val="FF0000"/>
                <w:lang w:val="en-US"/>
              </w:rPr>
              <w:t>ˁ</w:t>
            </w:r>
            <w:r w:rsidRPr="0066762A">
              <w:rPr>
                <w:color w:val="FF0000"/>
                <w:lang w:val="en-US"/>
              </w:rPr>
              <w:t>alēne</w:t>
            </w:r>
            <w:r>
              <w:rPr>
                <w:lang w:val="en-US"/>
              </w:rPr>
              <w:t xml:space="preserve"> ngūl ᵊm</w:t>
            </w:r>
            <w:r w:rsidR="00D7289A">
              <w:rPr>
                <w:lang w:val="en-US"/>
              </w:rPr>
              <w:t>ˁ</w:t>
            </w:r>
            <w:r>
              <w:rPr>
                <w:lang w:val="en-US"/>
              </w:rPr>
              <w:t>arrbīn.</w:t>
            </w:r>
          </w:p>
        </w:tc>
        <w:tc>
          <w:tcPr>
            <w:tcW w:w="4253" w:type="dxa"/>
          </w:tcPr>
          <w:p w:rsidR="0066762A" w:rsidRPr="0066762A" w:rsidRDefault="0066762A" w:rsidP="00CF531F">
            <w:pPr>
              <w:rPr>
                <w:lang w:val="en-US" w:bidi="ar-SY"/>
              </w:rPr>
            </w:pPr>
          </w:p>
        </w:tc>
      </w:tr>
      <w:tr w:rsidR="0066762A" w:rsidRPr="0066762A" w:rsidTr="00CF531F">
        <w:tc>
          <w:tcPr>
            <w:tcW w:w="567" w:type="dxa"/>
          </w:tcPr>
          <w:p w:rsidR="0066762A" w:rsidRDefault="0066762A" w:rsidP="00CC66F0">
            <w:pPr>
              <w:rPr>
                <w:lang w:val="en-US"/>
              </w:rPr>
            </w:pPr>
            <w:r>
              <w:rPr>
                <w:lang w:val="en-US"/>
              </w:rPr>
              <w:t>3.18</w:t>
            </w:r>
          </w:p>
        </w:tc>
        <w:tc>
          <w:tcPr>
            <w:tcW w:w="4253" w:type="dxa"/>
          </w:tcPr>
          <w:p w:rsidR="0066762A" w:rsidRPr="0066762A" w:rsidRDefault="00D7289A" w:rsidP="0066762A">
            <w:pPr>
              <w:rPr>
                <w:rFonts w:asciiTheme="minorHAnsi" w:hAnsiTheme="minorHAnsi"/>
                <w:lang w:val="en-US" w:bidi="ar-SY"/>
              </w:rPr>
            </w:pPr>
            <w:r>
              <w:rPr>
                <w:lang w:val="en-US"/>
              </w:rPr>
              <w:t>ˀ</w:t>
            </w:r>
            <w:r w:rsidR="0066762A">
              <w:rPr>
                <w:lang w:val="en-US"/>
              </w:rPr>
              <w:t>al-mi</w:t>
            </w:r>
            <w:r>
              <w:rPr>
                <w:lang w:val="en-US"/>
              </w:rPr>
              <w:t>ˁ</w:t>
            </w:r>
            <w:r w:rsidR="0066762A">
              <w:rPr>
                <w:lang w:val="en-US"/>
              </w:rPr>
              <w:t xml:space="preserve">arrib arṭǝq </w:t>
            </w:r>
            <w:r>
              <w:rPr>
                <w:lang w:val="en-US"/>
              </w:rPr>
              <w:t>ˁ</w:t>
            </w:r>
            <w:r w:rsidR="0066762A">
              <w:rPr>
                <w:lang w:val="en-US"/>
              </w:rPr>
              <w:t>Arab ol… ṣāyrīn, b-al-ᵊkrād mā y</w:t>
            </w:r>
            <w:r>
              <w:rPr>
                <w:lang w:val="en-US"/>
              </w:rPr>
              <w:t>ˁ</w:t>
            </w:r>
            <w:r w:rsidR="0066762A">
              <w:rPr>
                <w:lang w:val="en-US"/>
              </w:rPr>
              <w:t>arfūn, belči l-ᵊkbāṛ y</w:t>
            </w:r>
            <w:r>
              <w:rPr>
                <w:lang w:val="en-US"/>
              </w:rPr>
              <w:t>ˁ</w:t>
            </w:r>
            <w:r w:rsidR="0066762A">
              <w:rPr>
                <w:lang w:val="en-US"/>
              </w:rPr>
              <w:t>arfūn amma zġārhum b-al-ᵊkrād mā y</w:t>
            </w:r>
            <w:r>
              <w:rPr>
                <w:lang w:val="en-US"/>
              </w:rPr>
              <w:t>ˁ</w:t>
            </w:r>
            <w:r w:rsidR="0066762A">
              <w:rPr>
                <w:lang w:val="en-US"/>
              </w:rPr>
              <w:t>arfūn ysōlfūn b-al-</w:t>
            </w:r>
            <w:r>
              <w:rPr>
                <w:lang w:val="en-US"/>
              </w:rPr>
              <w:t>ˁ</w:t>
            </w:r>
            <w:r w:rsidR="0066762A">
              <w:rPr>
                <w:lang w:val="en-US"/>
              </w:rPr>
              <w:t>arab,</w:t>
            </w:r>
          </w:p>
        </w:tc>
        <w:tc>
          <w:tcPr>
            <w:tcW w:w="4253" w:type="dxa"/>
          </w:tcPr>
          <w:p w:rsidR="0066762A" w:rsidRPr="0066762A" w:rsidRDefault="0066762A" w:rsidP="00CF531F">
            <w:pPr>
              <w:rPr>
                <w:lang w:val="en-US" w:bidi="ar-SY"/>
              </w:rPr>
            </w:pPr>
          </w:p>
        </w:tc>
      </w:tr>
      <w:tr w:rsidR="0066762A" w:rsidRPr="0066762A" w:rsidTr="00CF531F">
        <w:tc>
          <w:tcPr>
            <w:tcW w:w="567" w:type="dxa"/>
          </w:tcPr>
          <w:p w:rsidR="0066762A" w:rsidRDefault="0066762A" w:rsidP="00CC66F0">
            <w:pPr>
              <w:rPr>
                <w:lang w:val="en-US"/>
              </w:rPr>
            </w:pPr>
            <w:r>
              <w:rPr>
                <w:lang w:val="en-US"/>
              </w:rPr>
              <w:t>3.28</w:t>
            </w:r>
          </w:p>
        </w:tc>
        <w:tc>
          <w:tcPr>
            <w:tcW w:w="4253" w:type="dxa"/>
          </w:tcPr>
          <w:p w:rsidR="0066762A" w:rsidRDefault="0066762A" w:rsidP="0066762A">
            <w:pPr>
              <w:rPr>
                <w:lang w:val="en-US"/>
              </w:rPr>
            </w:pPr>
            <w:r w:rsidRPr="0066762A">
              <w:rPr>
                <w:color w:val="FF0000"/>
                <w:lang w:val="en-US"/>
              </w:rPr>
              <w:t>libsha</w:t>
            </w:r>
            <w:r>
              <w:rPr>
                <w:lang w:val="en-US"/>
              </w:rPr>
              <w:t xml:space="preserve"> </w:t>
            </w:r>
            <w:r w:rsidR="00D7289A">
              <w:rPr>
                <w:lang w:val="en-US"/>
              </w:rPr>
              <w:t>ˁ</w:t>
            </w:r>
            <w:r>
              <w:rPr>
                <w:lang w:val="en-US"/>
              </w:rPr>
              <w:t xml:space="preserve">arab </w:t>
            </w:r>
            <w:r w:rsidR="00D7289A">
              <w:rPr>
                <w:lang w:val="en-US"/>
              </w:rPr>
              <w:t>ˁ</w:t>
            </w:r>
            <w:r>
              <w:rPr>
                <w:lang w:val="en-US"/>
              </w:rPr>
              <w:t xml:space="preserve">ādit </w:t>
            </w:r>
            <w:r w:rsidR="00D7289A">
              <w:rPr>
                <w:lang w:val="en-US"/>
              </w:rPr>
              <w:t>ˁ</w:t>
            </w:r>
            <w:r>
              <w:rPr>
                <w:lang w:val="en-US"/>
              </w:rPr>
              <w:t>arab uṣūl al-</w:t>
            </w:r>
            <w:r w:rsidR="00D7289A">
              <w:rPr>
                <w:lang w:val="en-US"/>
              </w:rPr>
              <w:t>ˁ</w:t>
            </w:r>
            <w:r>
              <w:rPr>
                <w:lang w:val="en-US"/>
              </w:rPr>
              <w:t>arab ya</w:t>
            </w:r>
            <w:r w:rsidR="00D7289A">
              <w:rPr>
                <w:lang w:val="en-US"/>
              </w:rPr>
              <w:t>ˁ</w:t>
            </w:r>
            <w:r>
              <w:rPr>
                <w:lang w:val="en-US"/>
              </w:rPr>
              <w:t xml:space="preserve">ni kull šīthum </w:t>
            </w:r>
            <w:r w:rsidR="00D7289A">
              <w:rPr>
                <w:lang w:val="en-US"/>
              </w:rPr>
              <w:t>ˁ</w:t>
            </w:r>
            <w:r>
              <w:rPr>
                <w:lang w:val="en-US"/>
              </w:rPr>
              <w:t xml:space="preserve">arab, </w:t>
            </w:r>
            <w:r w:rsidR="00D7289A">
              <w:rPr>
                <w:lang w:val="en-US"/>
              </w:rPr>
              <w:t>ˀ</w:t>
            </w:r>
            <w:r>
              <w:rPr>
                <w:lang w:val="en-US"/>
              </w:rPr>
              <w:t>abad mā y</w:t>
            </w:r>
            <w:r w:rsidR="00D7289A">
              <w:rPr>
                <w:lang w:val="en-US"/>
              </w:rPr>
              <w:t>ˁ</w:t>
            </w:r>
            <w:r>
              <w:rPr>
                <w:lang w:val="en-US"/>
              </w:rPr>
              <w:t xml:space="preserve">arfūn b-al-ᵊkrād </w:t>
            </w:r>
            <w:r w:rsidRPr="00CC66F0">
              <w:rPr>
                <w:lang w:val="en-US"/>
              </w:rPr>
              <w:t>________________</w:t>
            </w:r>
            <w:r>
              <w:rPr>
                <w:lang w:val="en-US"/>
              </w:rPr>
              <w:t xml:space="preserve"> al-Qōrīyīn ya</w:t>
            </w:r>
            <w:r w:rsidR="00D7289A">
              <w:rPr>
                <w:lang w:val="en-US"/>
              </w:rPr>
              <w:t>ˁ</w:t>
            </w:r>
            <w:r>
              <w:rPr>
                <w:lang w:val="en-US"/>
              </w:rPr>
              <w:t>ni ngūl-lha Bēzūg.</w:t>
            </w:r>
          </w:p>
        </w:tc>
        <w:tc>
          <w:tcPr>
            <w:tcW w:w="4253" w:type="dxa"/>
          </w:tcPr>
          <w:p w:rsidR="0066762A" w:rsidRPr="0066762A" w:rsidRDefault="0066762A" w:rsidP="00CF531F">
            <w:pPr>
              <w:rPr>
                <w:lang w:val="en-US" w:bidi="ar-SY"/>
              </w:rPr>
            </w:pPr>
          </w:p>
        </w:tc>
      </w:tr>
      <w:tr w:rsidR="0066762A" w:rsidRPr="0066762A" w:rsidTr="00CF531F">
        <w:tc>
          <w:tcPr>
            <w:tcW w:w="567" w:type="dxa"/>
          </w:tcPr>
          <w:p w:rsidR="0066762A" w:rsidRDefault="0066762A" w:rsidP="00CC66F0">
            <w:pPr>
              <w:rPr>
                <w:lang w:val="en-US"/>
              </w:rPr>
            </w:pPr>
            <w:r>
              <w:rPr>
                <w:lang w:val="en-US"/>
              </w:rPr>
              <w:t>3.38</w:t>
            </w:r>
          </w:p>
        </w:tc>
        <w:tc>
          <w:tcPr>
            <w:tcW w:w="4253" w:type="dxa"/>
          </w:tcPr>
          <w:p w:rsidR="0066762A" w:rsidRPr="0066762A" w:rsidRDefault="0066762A" w:rsidP="00ED38D2">
            <w:r>
              <w:rPr>
                <w:lang w:val="en-US"/>
              </w:rPr>
              <w:t>w-iḥna zād lina gaṛāyib wuruč Boz</w:t>
            </w:r>
            <w:r w:rsidR="00ED38D2">
              <w:rPr>
                <w:lang w:val="en-US"/>
              </w:rPr>
              <w:t>o</w:t>
            </w:r>
            <w:r>
              <w:rPr>
                <w:lang w:val="en-US"/>
              </w:rPr>
              <w:t xml:space="preserve">va b-zimānāthim </w:t>
            </w:r>
            <w:r w:rsidR="00D7289A">
              <w:rPr>
                <w:lang w:val="en-US"/>
              </w:rPr>
              <w:t>ˁ</w:t>
            </w:r>
            <w:r>
              <w:rPr>
                <w:lang w:val="en-US"/>
              </w:rPr>
              <w:t>ašīre bēt ya</w:t>
            </w:r>
            <w:r w:rsidR="00D7289A">
              <w:rPr>
                <w:lang w:val="en-US"/>
              </w:rPr>
              <w:t>ˁ</w:t>
            </w:r>
            <w:r>
              <w:rPr>
                <w:lang w:val="en-US"/>
              </w:rPr>
              <w:t xml:space="preserve">ni min Bani </w:t>
            </w:r>
            <w:r w:rsidR="00D7289A">
              <w:rPr>
                <w:lang w:val="en-US"/>
              </w:rPr>
              <w:t>ˁ</w:t>
            </w:r>
            <w:r>
              <w:rPr>
                <w:lang w:val="en-US"/>
              </w:rPr>
              <w:t>Iǧil čam bēt mindammīn, ya</w:t>
            </w:r>
            <w:r w:rsidR="00D7289A">
              <w:rPr>
                <w:lang w:val="en-US"/>
              </w:rPr>
              <w:t>ˁ</w:t>
            </w:r>
            <w:r>
              <w:rPr>
                <w:lang w:val="en-US"/>
              </w:rPr>
              <w:t>ni ndammit _______________</w:t>
            </w:r>
            <w:r>
              <w:t xml:space="preserve"> ḏābḥīn ᵊzlime w ǧāylīn ǧāylīn qādi ǧāylīn </w:t>
            </w:r>
            <w:r>
              <w:rPr>
                <w:lang w:val="en-US"/>
              </w:rPr>
              <w:t>_______________</w:t>
            </w:r>
            <w:r>
              <w:t xml:space="preserve"> iḥna </w:t>
            </w:r>
            <w:r w:rsidR="00D7289A">
              <w:t>ˀ</w:t>
            </w:r>
            <w:r>
              <w:rPr>
                <w:lang w:val="en-US"/>
              </w:rPr>
              <w:t>al</w:t>
            </w:r>
            <w:r>
              <w:t xml:space="preserve"> yiḏbaḥ ᵊzlime w </w:t>
            </w:r>
            <w:r>
              <w:rPr>
                <w:lang w:val="en-US"/>
              </w:rPr>
              <w:t xml:space="preserve">_______________ </w:t>
            </w:r>
            <w:r w:rsidR="00D7289A">
              <w:rPr>
                <w:lang w:val="en-US"/>
              </w:rPr>
              <w:t>ˁ</w:t>
            </w:r>
            <w:r>
              <w:rPr>
                <w:lang w:val="en-US"/>
              </w:rPr>
              <w:t>ala qēr mǝṭraḥ ᵊngūl ǧille</w:t>
            </w:r>
            <w:r w:rsidR="00ED38D2">
              <w:rPr>
                <w:lang w:val="en-US"/>
              </w:rPr>
              <w:t>, ǧille ya</w:t>
            </w:r>
            <w:r w:rsidR="00D7289A">
              <w:rPr>
                <w:lang w:val="en-US"/>
              </w:rPr>
              <w:t>ˁ</w:t>
            </w:r>
            <w:r w:rsidR="00ED38D2">
              <w:rPr>
                <w:lang w:val="en-US"/>
              </w:rPr>
              <w:t>ni ǧallaw.</w:t>
            </w:r>
          </w:p>
        </w:tc>
        <w:tc>
          <w:tcPr>
            <w:tcW w:w="4253" w:type="dxa"/>
          </w:tcPr>
          <w:p w:rsidR="0066762A" w:rsidRPr="0066762A" w:rsidRDefault="0066762A" w:rsidP="00CF531F">
            <w:pPr>
              <w:rPr>
                <w:lang w:val="en-US" w:bidi="ar-SY"/>
              </w:rPr>
            </w:pPr>
          </w:p>
        </w:tc>
      </w:tr>
      <w:tr w:rsidR="00ED38D2" w:rsidRPr="0066762A" w:rsidTr="00CF531F">
        <w:tc>
          <w:tcPr>
            <w:tcW w:w="567" w:type="dxa"/>
          </w:tcPr>
          <w:p w:rsidR="00ED38D2" w:rsidRDefault="00ED38D2" w:rsidP="00CC66F0">
            <w:pPr>
              <w:rPr>
                <w:lang w:val="en-US"/>
              </w:rPr>
            </w:pPr>
            <w:r>
              <w:rPr>
                <w:lang w:val="en-US"/>
              </w:rPr>
              <w:t>4.00</w:t>
            </w:r>
          </w:p>
        </w:tc>
        <w:tc>
          <w:tcPr>
            <w:tcW w:w="4253" w:type="dxa"/>
          </w:tcPr>
          <w:p w:rsidR="00ED38D2" w:rsidRDefault="00ED38D2" w:rsidP="00ED38D2">
            <w:pPr>
              <w:rPr>
                <w:lang w:val="en-US"/>
              </w:rPr>
            </w:pPr>
            <w:r>
              <w:rPr>
                <w:lang w:val="en-US"/>
              </w:rPr>
              <w:t>ǧā</w:t>
            </w:r>
            <w:r w:rsidR="00D7289A">
              <w:rPr>
                <w:lang w:val="en-US"/>
              </w:rPr>
              <w:t>ˁ</w:t>
            </w:r>
            <w:r>
              <w:rPr>
                <w:lang w:val="en-US"/>
              </w:rPr>
              <w:t xml:space="preserve">dīn </w:t>
            </w:r>
            <w:r w:rsidR="00D7289A">
              <w:rPr>
                <w:lang w:val="en-US"/>
              </w:rPr>
              <w:t>ˁ</w:t>
            </w:r>
            <w:r>
              <w:rPr>
                <w:lang w:val="en-US"/>
              </w:rPr>
              <w:t xml:space="preserve">ala Bozova </w:t>
            </w:r>
            <w:r w:rsidRPr="00ED38D2">
              <w:rPr>
                <w:color w:val="FF0000"/>
                <w:lang w:val="en-US"/>
              </w:rPr>
              <w:t>wal</w:t>
            </w:r>
            <w:r>
              <w:rPr>
                <w:lang w:val="en-US"/>
              </w:rPr>
              <w:t xml:space="preserve"> hināk rāyḥīn ǧā</w:t>
            </w:r>
            <w:r w:rsidR="00D7289A">
              <w:rPr>
                <w:lang w:val="en-US"/>
              </w:rPr>
              <w:t>ˁ</w:t>
            </w:r>
            <w:r>
              <w:rPr>
                <w:lang w:val="en-US"/>
              </w:rPr>
              <w:t xml:space="preserve">dīn, māxḏīn m-al-ᵊKrād manṭīn </w:t>
            </w:r>
            <w:r w:rsidR="00D7289A">
              <w:rPr>
                <w:lang w:val="en-US"/>
              </w:rPr>
              <w:t>ˁ</w:t>
            </w:r>
            <w:r>
              <w:rPr>
                <w:lang w:val="en-US"/>
              </w:rPr>
              <w:t xml:space="preserve">a-l-ᵊKrād, </w:t>
            </w:r>
            <w:r w:rsidR="00D7289A">
              <w:rPr>
                <w:lang w:val="en-US"/>
              </w:rPr>
              <w:t>ˀ</w:t>
            </w:r>
            <w:r>
              <w:rPr>
                <w:lang w:val="en-US"/>
              </w:rPr>
              <w:t xml:space="preserve">arṭǝq ṣāyrīn ᵊmkarrdīn ṣāyrīn ᵊKrād, </w:t>
            </w:r>
            <w:r w:rsidR="00D7289A">
              <w:rPr>
                <w:lang w:val="en-US"/>
              </w:rPr>
              <w:t>ˀ</w:t>
            </w:r>
            <w:r>
              <w:rPr>
                <w:lang w:val="en-US"/>
              </w:rPr>
              <w:t>iḥna nsammīhum _______________</w:t>
            </w:r>
            <w:r>
              <w:t xml:space="preserve"> </w:t>
            </w:r>
            <w:r w:rsidR="00D7289A">
              <w:t>ˁ</w:t>
            </w:r>
            <w:r>
              <w:t xml:space="preserve">Arab </w:t>
            </w:r>
            <w:r>
              <w:rPr>
                <w:lang w:val="en-US"/>
              </w:rPr>
              <w:t>______________</w:t>
            </w:r>
            <w:proofErr w:type="gramStart"/>
            <w:r>
              <w:rPr>
                <w:lang w:val="en-US"/>
              </w:rPr>
              <w:t>_</w:t>
            </w:r>
            <w:r>
              <w:t xml:space="preserve">  </w:t>
            </w:r>
            <w:r w:rsidR="00D7289A">
              <w:t>ˀ</w:t>
            </w:r>
            <w:proofErr w:type="gramEnd"/>
            <w:r>
              <w:t xml:space="preserve">asās </w:t>
            </w:r>
            <w:r>
              <w:rPr>
                <w:lang w:val="en-US"/>
              </w:rPr>
              <w:t xml:space="preserve">aṣǝlna </w:t>
            </w:r>
            <w:r w:rsidR="00D7289A">
              <w:rPr>
                <w:lang w:val="en-US"/>
              </w:rPr>
              <w:t>ˁ</w:t>
            </w:r>
            <w:r>
              <w:rPr>
                <w:lang w:val="en-US"/>
              </w:rPr>
              <w:t xml:space="preserve">Arab </w:t>
            </w:r>
            <w:r w:rsidR="00D7289A">
              <w:rPr>
                <w:lang w:val="en-US"/>
              </w:rPr>
              <w:t>ˁ</w:t>
            </w:r>
            <w:r>
              <w:rPr>
                <w:lang w:val="en-US"/>
              </w:rPr>
              <w:t xml:space="preserve">alyān iḥna ngūl-lhum </w:t>
            </w:r>
            <w:r w:rsidR="00D7289A">
              <w:rPr>
                <w:lang w:val="en-US"/>
              </w:rPr>
              <w:t>ˁ</w:t>
            </w:r>
            <w:r>
              <w:rPr>
                <w:lang w:val="en-US"/>
              </w:rPr>
              <w:t xml:space="preserve">Arab </w:t>
            </w:r>
            <w:r w:rsidR="00D7289A">
              <w:rPr>
                <w:lang w:val="en-US"/>
              </w:rPr>
              <w:t>ˁ</w:t>
            </w:r>
            <w:r>
              <w:rPr>
                <w:lang w:val="en-US"/>
              </w:rPr>
              <w:t>alyān.</w:t>
            </w:r>
          </w:p>
        </w:tc>
        <w:tc>
          <w:tcPr>
            <w:tcW w:w="4253" w:type="dxa"/>
          </w:tcPr>
          <w:p w:rsidR="00ED38D2" w:rsidRPr="0066762A" w:rsidRDefault="00ED38D2" w:rsidP="00CF531F">
            <w:pPr>
              <w:rPr>
                <w:lang w:val="en-US" w:bidi="ar-SY"/>
              </w:rPr>
            </w:pPr>
          </w:p>
        </w:tc>
      </w:tr>
      <w:tr w:rsidR="00ED38D2" w:rsidRPr="0066762A" w:rsidTr="00CF531F">
        <w:tc>
          <w:tcPr>
            <w:tcW w:w="567" w:type="dxa"/>
          </w:tcPr>
          <w:p w:rsidR="00ED38D2" w:rsidRDefault="00ED38D2" w:rsidP="00CC66F0">
            <w:pPr>
              <w:rPr>
                <w:lang w:val="en-US"/>
              </w:rPr>
            </w:pPr>
            <w:r>
              <w:rPr>
                <w:lang w:val="en-US"/>
              </w:rPr>
              <w:t>4.17</w:t>
            </w:r>
          </w:p>
        </w:tc>
        <w:tc>
          <w:tcPr>
            <w:tcW w:w="4253" w:type="dxa"/>
          </w:tcPr>
          <w:p w:rsidR="00ED38D2" w:rsidRPr="00ED38D2" w:rsidRDefault="00ED38D2" w:rsidP="00ED38D2">
            <w:proofErr w:type="gramStart"/>
            <w:r>
              <w:rPr>
                <w:lang w:val="en-US"/>
              </w:rPr>
              <w:t>b-aṣǝlhum</w:t>
            </w:r>
            <w:proofErr w:type="gramEnd"/>
            <w:r>
              <w:rPr>
                <w:lang w:val="en-US"/>
              </w:rPr>
              <w:t xml:space="preserve"> </w:t>
            </w:r>
            <w:r w:rsidR="00D7289A">
              <w:rPr>
                <w:lang w:val="en-US"/>
              </w:rPr>
              <w:t>ˁ</w:t>
            </w:r>
            <w:r>
              <w:rPr>
                <w:lang w:val="en-US"/>
              </w:rPr>
              <w:t xml:space="preserve">Arab, Bani </w:t>
            </w:r>
            <w:r w:rsidR="00D7289A">
              <w:rPr>
                <w:lang w:val="en-US"/>
              </w:rPr>
              <w:t>ˁ</w:t>
            </w:r>
            <w:r>
              <w:rPr>
                <w:lang w:val="en-US"/>
              </w:rPr>
              <w:t xml:space="preserve">Iǧil gaṛāyibne, čiṯīrīn belči xamsīn imye </w:t>
            </w:r>
            <w:r w:rsidR="00D7289A">
              <w:rPr>
                <w:lang w:val="en-US"/>
              </w:rPr>
              <w:t>ˀ</w:t>
            </w:r>
            <w:r>
              <w:rPr>
                <w:lang w:val="en-US"/>
              </w:rPr>
              <w:t>alif bēt, Bozova w garāyāha w yayla w _______________ _______________ . _______________ _______________</w:t>
            </w:r>
            <w:r>
              <w:t xml:space="preserve"> b-al-</w:t>
            </w:r>
            <w:r w:rsidR="00D7289A">
              <w:t>ˁ</w:t>
            </w:r>
            <w:r>
              <w:t>arab mā zād mā y</w:t>
            </w:r>
            <w:r w:rsidR="00D7289A">
              <w:t>ˁ</w:t>
            </w:r>
            <w:r>
              <w:t xml:space="preserve">arfūn amma ygūlūn iḥna Bani </w:t>
            </w:r>
            <w:r w:rsidR="00D7289A">
              <w:t>ˁ</w:t>
            </w:r>
            <w:r>
              <w:t>Iǧil, zād gaṛāyibne šī.</w:t>
            </w:r>
          </w:p>
        </w:tc>
        <w:tc>
          <w:tcPr>
            <w:tcW w:w="4253" w:type="dxa"/>
          </w:tcPr>
          <w:p w:rsidR="00ED38D2" w:rsidRPr="0066762A" w:rsidRDefault="00ED38D2" w:rsidP="00CF531F">
            <w:pPr>
              <w:rPr>
                <w:lang w:val="en-US" w:bidi="ar-SY"/>
              </w:rPr>
            </w:pPr>
          </w:p>
        </w:tc>
      </w:tr>
    </w:tbl>
    <w:p w:rsidR="00DE515F" w:rsidRPr="0066762A" w:rsidRDefault="00DE515F" w:rsidP="008D67BC">
      <w:pPr>
        <w:rPr>
          <w:lang w:val="en-US"/>
        </w:rPr>
      </w:pPr>
    </w:p>
    <w:p w:rsidR="005E0956" w:rsidRPr="00931653" w:rsidRDefault="005E0956" w:rsidP="00D3474D">
      <w:pPr>
        <w:pStyle w:val="berschrift2"/>
        <w:rPr>
          <w:noProof/>
          <w:lang w:val="en-US"/>
        </w:rPr>
      </w:pPr>
      <w:r w:rsidRPr="00B1476E">
        <w:rPr>
          <w:noProof/>
          <w:lang w:val="en-US"/>
        </w:rPr>
        <w:t xml:space="preserve">Urfa-072:  </w:t>
      </w:r>
      <w:r w:rsidR="00D3474D">
        <w:rPr>
          <w:noProof/>
          <w:lang w:val="en-US"/>
        </w:rPr>
        <w:t>Life in former t</w:t>
      </w:r>
      <w:r w:rsidRPr="00B1476E">
        <w:rPr>
          <w:noProof/>
          <w:lang w:val="en-US"/>
        </w:rPr>
        <w:t>imes</w:t>
      </w:r>
      <w:r w:rsidR="00931653">
        <w:rPr>
          <w:noProof/>
          <w:lang w:val="en-US"/>
        </w:rPr>
        <w:t xml:space="preserve"> </w:t>
      </w:r>
      <w:r w:rsidR="00931653" w:rsidRPr="00931653">
        <w:rPr>
          <w:color w:val="00B050"/>
          <w:lang w:val="en-US"/>
        </w:rPr>
        <w:t>[control/trans]</w:t>
      </w:r>
    </w:p>
    <w:p w:rsidR="005E0956" w:rsidRPr="00BA4C09" w:rsidRDefault="005E0956" w:rsidP="00A608C2">
      <w:pPr>
        <w:pStyle w:val="Liste"/>
        <w:rPr>
          <w:noProof/>
          <w:lang w:val="de-AT"/>
        </w:rPr>
      </w:pPr>
      <w:r w:rsidRPr="00BA4C09">
        <w:rPr>
          <w:noProof/>
          <w:lang w:val="de-AT"/>
        </w:rPr>
        <w:t xml:space="preserve">Ibrahim, </w:t>
      </w:r>
      <w:r w:rsidR="00994CA7" w:rsidRPr="00BA4C09">
        <w:rPr>
          <w:lang w:val="de-AT"/>
        </w:rPr>
        <w:t>9.5.2010</w:t>
      </w:r>
      <w:r w:rsidRPr="00BA4C09">
        <w:rPr>
          <w:lang w:val="de-AT"/>
        </w:rPr>
        <w:t xml:space="preserve"> in Ya</w:t>
      </w:r>
      <w:r w:rsidR="00FC455B" w:rsidRPr="00BA4C09">
        <w:rPr>
          <w:lang w:val="de-AT"/>
        </w:rPr>
        <w:t>rdımcı</w:t>
      </w:r>
      <w:r w:rsidRPr="00BA4C09">
        <w:rPr>
          <w:lang w:val="de-AT"/>
        </w:rPr>
        <w:t>/az-Ziyāra</w:t>
      </w:r>
    </w:p>
    <w:p w:rsidR="005E0956" w:rsidRPr="00994CA7" w:rsidRDefault="005E0956" w:rsidP="00A608C2">
      <w:pPr>
        <w:pStyle w:val="Liste"/>
        <w:rPr>
          <w:noProof/>
          <w:lang w:val="de-AT"/>
        </w:rPr>
      </w:pPr>
      <w:r w:rsidRPr="00994CA7">
        <w:rPr>
          <w:noProof/>
          <w:lang w:val="de-AT"/>
        </w:rPr>
        <w:t>Alte Zeit 7:45</w:t>
      </w:r>
    </w:p>
    <w:p w:rsidR="005E0956" w:rsidRPr="00994CA7" w:rsidRDefault="00994CA7" w:rsidP="00994CA7">
      <w:pPr>
        <w:pStyle w:val="Liste"/>
        <w:rPr>
          <w:noProof/>
          <w:lang w:val="de-AT"/>
        </w:rPr>
      </w:pPr>
      <w:r w:rsidRPr="00994CA7">
        <w:rPr>
          <w:noProof/>
          <w:lang w:val="de-AT"/>
        </w:rPr>
        <w:t xml:space="preserve">Grüne Teile </w:t>
      </w:r>
      <w:r w:rsidR="005E0956" w:rsidRPr="00994CA7">
        <w:rPr>
          <w:noProof/>
          <w:lang w:val="de-AT"/>
        </w:rPr>
        <w:t>für Geoffrey</w:t>
      </w:r>
    </w:p>
    <w:p w:rsidR="005E0956" w:rsidRPr="00994CA7" w:rsidRDefault="005E0956" w:rsidP="005E0956">
      <w:pPr>
        <w:rPr>
          <w:noProof/>
          <w:lang w:val="de-AT"/>
        </w:rPr>
      </w:pPr>
    </w:p>
    <w:tbl>
      <w:tblPr>
        <w:tblStyle w:val="Tabellenraster"/>
        <w:tblW w:w="0" w:type="auto"/>
        <w:tblLook w:val="04A0" w:firstRow="1" w:lastRow="0" w:firstColumn="1" w:lastColumn="0" w:noHBand="0" w:noVBand="1"/>
      </w:tblPr>
      <w:tblGrid>
        <w:gridCol w:w="675"/>
        <w:gridCol w:w="3969"/>
        <w:gridCol w:w="4395"/>
      </w:tblGrid>
      <w:tr w:rsidR="00702644" w:rsidRPr="00702644" w:rsidTr="00702644">
        <w:tc>
          <w:tcPr>
            <w:tcW w:w="675" w:type="dxa"/>
          </w:tcPr>
          <w:p w:rsidR="00702644" w:rsidRPr="00994CA7" w:rsidRDefault="00CE1D92" w:rsidP="00B87FF9">
            <w:pPr>
              <w:rPr>
                <w:noProof/>
                <w:color w:val="00B050"/>
                <w:lang w:val="de-AT"/>
              </w:rPr>
            </w:pPr>
            <w:r>
              <w:rPr>
                <w:noProof/>
                <w:color w:val="00B050"/>
                <w:lang w:val="de-AT"/>
              </w:rPr>
              <w:t>0.02</w:t>
            </w:r>
          </w:p>
        </w:tc>
        <w:tc>
          <w:tcPr>
            <w:tcW w:w="3969" w:type="dxa"/>
          </w:tcPr>
          <w:p w:rsidR="00702644" w:rsidRPr="007F5DBD" w:rsidRDefault="00D7289A" w:rsidP="00CE1D92">
            <w:pPr>
              <w:rPr>
                <w:noProof/>
                <w:color w:val="00B050"/>
                <w:lang w:val="de-AT"/>
              </w:rPr>
            </w:pPr>
            <w:r>
              <w:rPr>
                <w:noProof/>
                <w:color w:val="00B050"/>
                <w:lang w:val="de-AT"/>
              </w:rPr>
              <w:t>ˀ</w:t>
            </w:r>
            <w:r w:rsidR="00702644" w:rsidRPr="007F5DBD">
              <w:rPr>
                <w:noProof/>
                <w:color w:val="00B050"/>
                <w:lang w:val="de-AT"/>
              </w:rPr>
              <w:t xml:space="preserve">awwali </w:t>
            </w:r>
            <w:r>
              <w:rPr>
                <w:noProof/>
                <w:color w:val="00B050"/>
                <w:lang w:val="de-AT"/>
              </w:rPr>
              <w:t>ˀ</w:t>
            </w:r>
            <w:r w:rsidR="00702644" w:rsidRPr="007F5DBD">
              <w:rPr>
                <w:noProof/>
                <w:color w:val="00B050"/>
                <w:lang w:val="de-AT"/>
              </w:rPr>
              <w:t xml:space="preserve">al-mille kull </w:t>
            </w:r>
            <w:r w:rsidR="00994CA7">
              <w:rPr>
                <w:noProof/>
                <w:color w:val="00B050"/>
                <w:lang w:val="en-US"/>
              </w:rPr>
              <w:t>ᵊ</w:t>
            </w:r>
            <w:r w:rsidR="00702644" w:rsidRPr="007F5DBD">
              <w:rPr>
                <w:noProof/>
                <w:color w:val="00B050"/>
                <w:lang w:val="de-AT"/>
              </w:rPr>
              <w:t xml:space="preserve">byūthum </w:t>
            </w:r>
            <w:r w:rsidR="00994CA7">
              <w:rPr>
                <w:noProof/>
                <w:color w:val="00B050"/>
                <w:lang w:val="en-US"/>
              </w:rPr>
              <w:t>ᵊ</w:t>
            </w:r>
            <w:r w:rsidR="00702644" w:rsidRPr="007F5DBD">
              <w:rPr>
                <w:noProof/>
                <w:color w:val="00B050"/>
                <w:lang w:val="de-AT"/>
              </w:rPr>
              <w:t xml:space="preserve">hnīthum </w:t>
            </w:r>
            <w:r w:rsidR="00994CA7">
              <w:rPr>
                <w:noProof/>
                <w:color w:val="00B050"/>
                <w:lang w:val="en-US"/>
              </w:rPr>
              <w:t>ᵊ</w:t>
            </w:r>
            <w:r w:rsidR="00702644" w:rsidRPr="007F5DBD">
              <w:rPr>
                <w:noProof/>
                <w:color w:val="00B050"/>
                <w:lang w:val="de-AT"/>
              </w:rPr>
              <w:t xml:space="preserve">b-gaḷb aǧ-ǧarye. </w:t>
            </w:r>
            <w:r>
              <w:rPr>
                <w:noProof/>
                <w:color w:val="00B050"/>
                <w:lang w:val="de-AT"/>
              </w:rPr>
              <w:t>ˀ</w:t>
            </w:r>
            <w:r w:rsidR="00702644" w:rsidRPr="007F5DBD">
              <w:rPr>
                <w:noProof/>
                <w:color w:val="00B050"/>
                <w:lang w:val="de-AT"/>
              </w:rPr>
              <w:t xml:space="preserve">alḥaz al </w:t>
            </w:r>
            <w:r>
              <w:rPr>
                <w:noProof/>
                <w:color w:val="00B050"/>
                <w:lang w:val="de-AT"/>
              </w:rPr>
              <w:t>ˁ</w:t>
            </w:r>
            <w:r w:rsidR="00702644" w:rsidRPr="007F5DBD">
              <w:rPr>
                <w:noProof/>
                <w:color w:val="00B050"/>
                <w:lang w:val="de-AT"/>
              </w:rPr>
              <w:t>indu gā</w:t>
            </w:r>
            <w:r>
              <w:rPr>
                <w:noProof/>
                <w:color w:val="00B050"/>
                <w:lang w:val="de-AT"/>
              </w:rPr>
              <w:t>ˁ</w:t>
            </w:r>
            <w:r w:rsidR="00702644" w:rsidRPr="007F5DBD">
              <w:rPr>
                <w:noProof/>
                <w:color w:val="00B050"/>
                <w:lang w:val="de-AT"/>
              </w:rPr>
              <w:t>a gām ysawwi b-gaḷǝb gā</w:t>
            </w:r>
            <w:r>
              <w:rPr>
                <w:noProof/>
                <w:color w:val="00B050"/>
                <w:lang w:val="de-AT"/>
              </w:rPr>
              <w:t>ˁ</w:t>
            </w:r>
            <w:r w:rsidR="00702644" w:rsidRPr="007F5DBD">
              <w:rPr>
                <w:noProof/>
                <w:color w:val="00B050"/>
                <w:lang w:val="de-AT"/>
              </w:rPr>
              <w:t>tu bēt. tidāġaṭat al-mille</w:t>
            </w:r>
            <w:r w:rsidR="00CE1D92">
              <w:rPr>
                <w:noProof/>
                <w:color w:val="00B050"/>
                <w:lang w:val="de-AT"/>
              </w:rPr>
              <w:t>,</w:t>
            </w:r>
            <w:r w:rsidR="00702644" w:rsidRPr="007F5DBD">
              <w:rPr>
                <w:noProof/>
                <w:color w:val="00B050"/>
                <w:lang w:val="de-AT"/>
              </w:rPr>
              <w:t xml:space="preserve"> daḥḥiǧ hīčiḏ al-ḥagg</w:t>
            </w:r>
            <w:r w:rsidR="00CE1D92">
              <w:rPr>
                <w:noProof/>
                <w:color w:val="00B050"/>
                <w:lang w:val="de-AT"/>
              </w:rPr>
              <w:t>!</w:t>
            </w:r>
          </w:p>
        </w:tc>
        <w:tc>
          <w:tcPr>
            <w:tcW w:w="4395" w:type="dxa"/>
          </w:tcPr>
          <w:p w:rsidR="00702644" w:rsidRPr="00702644" w:rsidRDefault="004301FC" w:rsidP="00B87FF9">
            <w:pPr>
              <w:rPr>
                <w:noProof/>
                <w:color w:val="00B050"/>
                <w:lang w:val="en-US"/>
              </w:rPr>
            </w:pPr>
            <w:r w:rsidRPr="00B9287E">
              <w:t xml:space="preserve">In former times the houses and the </w:t>
            </w:r>
            <w:r>
              <w:t>stuff</w:t>
            </w:r>
            <w:r w:rsidRPr="00B9287E">
              <w:t xml:space="preserve"> of the people were all inside of the village.</w:t>
            </w:r>
            <w:r>
              <w:t xml:space="preserve"> Now, the one who owns land has begun to make a house on his estate. </w:t>
            </w:r>
            <w:r w:rsidRPr="00005072">
              <w:t xml:space="preserve">The </w:t>
            </w:r>
            <w:r>
              <w:t>people have dispersed. Look! That’s the truth!</w:t>
            </w:r>
          </w:p>
        </w:tc>
      </w:tr>
      <w:tr w:rsidR="00702644" w:rsidRPr="00CE1D92" w:rsidTr="00702644">
        <w:tc>
          <w:tcPr>
            <w:tcW w:w="675" w:type="dxa"/>
          </w:tcPr>
          <w:p w:rsidR="00702644" w:rsidRPr="00702644" w:rsidRDefault="00CE1D92" w:rsidP="00B87FF9">
            <w:pPr>
              <w:rPr>
                <w:noProof/>
                <w:lang w:val="en-US"/>
              </w:rPr>
            </w:pPr>
            <w:r>
              <w:rPr>
                <w:noProof/>
                <w:lang w:val="en-US"/>
              </w:rPr>
              <w:t>0.14</w:t>
            </w:r>
          </w:p>
        </w:tc>
        <w:tc>
          <w:tcPr>
            <w:tcW w:w="3969" w:type="dxa"/>
          </w:tcPr>
          <w:p w:rsidR="00702644" w:rsidRPr="00CE1D92" w:rsidRDefault="00CE1D92" w:rsidP="00CE1D92">
            <w:pPr>
              <w:rPr>
                <w:noProof/>
                <w:lang w:val="de-AT"/>
              </w:rPr>
            </w:pPr>
            <w:r w:rsidRPr="00CE1D92">
              <w:rPr>
                <w:noProof/>
                <w:lang w:val="de-AT"/>
              </w:rPr>
              <w:t xml:space="preserve">kull… </w:t>
            </w:r>
            <w:r w:rsidR="00702644" w:rsidRPr="00CE1D92">
              <w:rPr>
                <w:noProof/>
                <w:lang w:val="de-AT"/>
              </w:rPr>
              <w:t>kull-min ga</w:t>
            </w:r>
            <w:r w:rsidR="00D7289A">
              <w:rPr>
                <w:noProof/>
                <w:lang w:val="de-AT"/>
              </w:rPr>
              <w:t>ˁ</w:t>
            </w:r>
            <w:r w:rsidR="00702644" w:rsidRPr="00CE1D92">
              <w:rPr>
                <w:noProof/>
                <w:lang w:val="de-AT"/>
              </w:rPr>
              <w:t xml:space="preserve">ad </w:t>
            </w:r>
            <w:r>
              <w:rPr>
                <w:noProof/>
                <w:lang w:val="en-US"/>
              </w:rPr>
              <w:t>ᵊ</w:t>
            </w:r>
            <w:r w:rsidRPr="00CE1D92">
              <w:rPr>
                <w:noProof/>
                <w:lang w:val="de-AT"/>
              </w:rPr>
              <w:t>b-</w:t>
            </w:r>
            <w:r>
              <w:rPr>
                <w:noProof/>
                <w:lang w:val="de-AT"/>
              </w:rPr>
              <w:t>ǧ</w:t>
            </w:r>
            <w:r w:rsidR="00994CA7" w:rsidRPr="00CE1D92">
              <w:rPr>
                <w:noProof/>
                <w:lang w:val="de-AT"/>
              </w:rPr>
              <w:t>…</w:t>
            </w:r>
            <w:r w:rsidR="00702644" w:rsidRPr="00CE1D92">
              <w:rPr>
                <w:noProof/>
                <w:lang w:val="de-AT"/>
              </w:rPr>
              <w:t xml:space="preserve"> </w:t>
            </w:r>
            <w:r w:rsidR="00994CA7">
              <w:rPr>
                <w:noProof/>
                <w:lang w:val="en-US"/>
              </w:rPr>
              <w:t>ᵊ</w:t>
            </w:r>
            <w:r w:rsidR="00702644" w:rsidRPr="00CE1D92">
              <w:rPr>
                <w:noProof/>
                <w:lang w:val="de-AT"/>
              </w:rPr>
              <w:t>b-gā</w:t>
            </w:r>
            <w:r w:rsidR="00D7289A">
              <w:rPr>
                <w:noProof/>
                <w:lang w:val="de-AT"/>
              </w:rPr>
              <w:t>ˁ</w:t>
            </w:r>
            <w:r w:rsidR="00702644" w:rsidRPr="00CE1D92">
              <w:rPr>
                <w:noProof/>
                <w:lang w:val="de-AT"/>
              </w:rPr>
              <w:t>tu y</w:t>
            </w:r>
            <w:r w:rsidR="00D7289A">
              <w:rPr>
                <w:noProof/>
                <w:lang w:val="de-AT"/>
              </w:rPr>
              <w:t>ˁ</w:t>
            </w:r>
            <w:r w:rsidR="00702644" w:rsidRPr="00CE1D92">
              <w:rPr>
                <w:noProof/>
                <w:lang w:val="de-AT"/>
              </w:rPr>
              <w:t>ammir ysawwi bēt qādi</w:t>
            </w:r>
            <w:r>
              <w:rPr>
                <w:noProof/>
                <w:lang w:val="de-AT"/>
              </w:rPr>
              <w:t>,</w:t>
            </w:r>
            <w:r w:rsidR="00702644" w:rsidRPr="00CE1D92">
              <w:rPr>
                <w:noProof/>
                <w:lang w:val="de-AT"/>
              </w:rPr>
              <w:t xml:space="preserve"> </w:t>
            </w:r>
            <w:r w:rsidR="00994CA7">
              <w:rPr>
                <w:noProof/>
                <w:lang w:val="en-US"/>
              </w:rPr>
              <w:t>ᵊ</w:t>
            </w:r>
            <w:r w:rsidR="00702644" w:rsidRPr="00CE1D92">
              <w:rPr>
                <w:noProof/>
                <w:lang w:val="de-AT"/>
              </w:rPr>
              <w:t>b</w:t>
            </w:r>
            <w:r w:rsidR="00994CA7" w:rsidRPr="00CE1D92">
              <w:rPr>
                <w:noProof/>
                <w:lang w:val="de-AT"/>
              </w:rPr>
              <w:t>-</w:t>
            </w:r>
            <w:r w:rsidR="00702644" w:rsidRPr="00CE1D92">
              <w:rPr>
                <w:noProof/>
                <w:lang w:val="de-AT"/>
              </w:rPr>
              <w:t>ṭāpīyu y</w:t>
            </w:r>
            <w:r w:rsidR="00D7289A">
              <w:rPr>
                <w:noProof/>
                <w:lang w:val="de-AT"/>
              </w:rPr>
              <w:t>ˁ</w:t>
            </w:r>
            <w:r w:rsidR="00702644" w:rsidRPr="00CE1D92">
              <w:rPr>
                <w:noProof/>
                <w:lang w:val="de-AT"/>
              </w:rPr>
              <w:t>ammir qādi. y</w:t>
            </w:r>
            <w:r>
              <w:rPr>
                <w:noProof/>
                <w:lang w:val="de-AT"/>
              </w:rPr>
              <w:t>i</w:t>
            </w:r>
            <w:r w:rsidR="00702644" w:rsidRPr="00CE1D92">
              <w:rPr>
                <w:noProof/>
                <w:lang w:val="de-AT"/>
              </w:rPr>
              <w:t xml:space="preserve">gūl </w:t>
            </w:r>
            <w:r w:rsidRPr="00CE1D92">
              <w:rPr>
                <w:lang w:val="de-AT"/>
              </w:rPr>
              <w:t>“</w:t>
            </w:r>
            <w:r w:rsidR="00D7289A">
              <w:rPr>
                <w:noProof/>
                <w:lang w:val="de-AT"/>
              </w:rPr>
              <w:t>ˀ</w:t>
            </w:r>
            <w:r w:rsidR="00702644" w:rsidRPr="00CE1D92">
              <w:rPr>
                <w:noProof/>
                <w:lang w:val="de-AT"/>
              </w:rPr>
              <w:t>arīd a</w:t>
            </w:r>
            <w:r w:rsidR="00D7289A">
              <w:rPr>
                <w:noProof/>
                <w:lang w:val="de-AT"/>
              </w:rPr>
              <w:t>ˁ</w:t>
            </w:r>
            <w:r w:rsidR="00702644" w:rsidRPr="00CE1D92">
              <w:rPr>
                <w:noProof/>
                <w:lang w:val="de-AT"/>
              </w:rPr>
              <w:t>ammir hēn</w:t>
            </w:r>
            <w:r w:rsidR="00994CA7" w:rsidRPr="00CE1D92">
              <w:rPr>
                <w:noProof/>
                <w:lang w:val="de-AT"/>
              </w:rPr>
              <w:t>e</w:t>
            </w:r>
            <w:r w:rsidR="00702644" w:rsidRPr="00CE1D92">
              <w:rPr>
                <w:noProof/>
                <w:lang w:val="de-AT"/>
              </w:rPr>
              <w:t xml:space="preserve"> azra</w:t>
            </w:r>
            <w:r w:rsidR="00D7289A">
              <w:rPr>
                <w:noProof/>
                <w:lang w:val="de-AT"/>
              </w:rPr>
              <w:t>ˁ</w:t>
            </w:r>
            <w:r w:rsidR="00702644" w:rsidRPr="00CE1D92">
              <w:rPr>
                <w:noProof/>
                <w:lang w:val="de-AT"/>
              </w:rPr>
              <w:t xml:space="preserve"> š</w:t>
            </w:r>
            <w:r>
              <w:rPr>
                <w:noProof/>
                <w:lang w:val="de-AT"/>
              </w:rPr>
              <w:t xml:space="preserve">iǧaṛ bēti ta-yṣīr zēn, </w:t>
            </w:r>
            <w:r w:rsidR="00D7289A">
              <w:rPr>
                <w:noProof/>
                <w:lang w:val="de-AT"/>
              </w:rPr>
              <w:t>ˀ</w:t>
            </w:r>
            <w:r>
              <w:rPr>
                <w:noProof/>
                <w:lang w:val="de-AT"/>
              </w:rPr>
              <w:t>ab</w:t>
            </w:r>
            <w:r w:rsidR="00D7289A">
              <w:rPr>
                <w:noProof/>
                <w:lang w:val="de-AT"/>
              </w:rPr>
              <w:t>ˁ</w:t>
            </w:r>
            <w:r>
              <w:rPr>
                <w:noProof/>
                <w:lang w:val="de-AT"/>
              </w:rPr>
              <w:t xml:space="preserve">id </w:t>
            </w:r>
            <w:r w:rsidR="00D7289A">
              <w:rPr>
                <w:noProof/>
                <w:lang w:val="de-AT"/>
              </w:rPr>
              <w:t>ˁ</w:t>
            </w:r>
            <w:r>
              <w:rPr>
                <w:noProof/>
                <w:lang w:val="de-AT"/>
              </w:rPr>
              <w:t>i</w:t>
            </w:r>
            <w:r w:rsidR="00702644" w:rsidRPr="00CE1D92">
              <w:rPr>
                <w:noProof/>
                <w:lang w:val="de-AT"/>
              </w:rPr>
              <w:t>n aǧ-ǧarye ta-mā</w:t>
            </w:r>
            <w:r w:rsidR="00994CA7" w:rsidRPr="00CE1D92">
              <w:rPr>
                <w:noProof/>
                <w:lang w:val="de-AT"/>
              </w:rPr>
              <w:t xml:space="preserve"> </w:t>
            </w:r>
            <w:r w:rsidR="00702644" w:rsidRPr="00CE1D92">
              <w:rPr>
                <w:noProof/>
                <w:lang w:val="de-AT"/>
              </w:rPr>
              <w:t xml:space="preserve">yṣīr šakli </w:t>
            </w:r>
            <w:r>
              <w:rPr>
                <w:noProof/>
                <w:lang w:val="de-AT"/>
              </w:rPr>
              <w:t>ya</w:t>
            </w:r>
            <w:r w:rsidR="00D7289A">
              <w:rPr>
                <w:noProof/>
                <w:lang w:val="de-AT"/>
              </w:rPr>
              <w:t>ˁ</w:t>
            </w:r>
            <w:r>
              <w:rPr>
                <w:noProof/>
                <w:lang w:val="de-AT"/>
              </w:rPr>
              <w:t>ni tid</w:t>
            </w:r>
            <w:r w:rsidR="00702644" w:rsidRPr="00CE1D92">
              <w:rPr>
                <w:noProof/>
                <w:lang w:val="de-AT"/>
              </w:rPr>
              <w:t>ā</w:t>
            </w:r>
            <w:r>
              <w:rPr>
                <w:noProof/>
                <w:lang w:val="de-AT"/>
              </w:rPr>
              <w:t>ġ</w:t>
            </w:r>
            <w:r w:rsidR="00702644" w:rsidRPr="00CE1D92">
              <w:rPr>
                <w:noProof/>
                <w:lang w:val="de-AT"/>
              </w:rPr>
              <w:t>a</w:t>
            </w:r>
            <w:r>
              <w:rPr>
                <w:noProof/>
                <w:lang w:val="de-AT"/>
              </w:rPr>
              <w:t>ṭ</w:t>
            </w:r>
            <w:r w:rsidR="00702644" w:rsidRPr="00CE1D92">
              <w:rPr>
                <w:noProof/>
                <w:lang w:val="de-AT"/>
              </w:rPr>
              <w:t>at</w:t>
            </w:r>
            <w:r>
              <w:rPr>
                <w:rStyle w:val="Funotenzeichen"/>
                <w:noProof/>
                <w:lang w:val="de-AT"/>
              </w:rPr>
              <w:footnoteReference w:id="38"/>
            </w:r>
            <w:r w:rsidR="00702644" w:rsidRPr="00CE1D92">
              <w:rPr>
                <w:noProof/>
                <w:lang w:val="de-AT"/>
              </w:rPr>
              <w:t xml:space="preserve"> al-mille.</w:t>
            </w:r>
          </w:p>
        </w:tc>
        <w:tc>
          <w:tcPr>
            <w:tcW w:w="4395" w:type="dxa"/>
          </w:tcPr>
          <w:p w:rsidR="00702644" w:rsidRPr="00CE1D92" w:rsidRDefault="00CE1D92" w:rsidP="00CE1D92">
            <w:pPr>
              <w:rPr>
                <w:noProof/>
                <w:lang w:val="en-US"/>
              </w:rPr>
            </w:pPr>
            <w:r w:rsidRPr="00CE1D92">
              <w:rPr>
                <w:noProof/>
                <w:lang w:val="en-US"/>
              </w:rPr>
              <w:t xml:space="preserve">Everyone who lives in the… builds a house over there on his </w:t>
            </w:r>
            <w:r>
              <w:rPr>
                <w:noProof/>
                <w:lang w:val="en-US"/>
              </w:rPr>
              <w:t>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702644" w:rsidRPr="00CE1D92" w:rsidTr="00702644">
        <w:tc>
          <w:tcPr>
            <w:tcW w:w="675" w:type="dxa"/>
          </w:tcPr>
          <w:p w:rsidR="00702644" w:rsidRPr="00CE1D92" w:rsidRDefault="00CE1D92" w:rsidP="00B87FF9">
            <w:pPr>
              <w:rPr>
                <w:noProof/>
                <w:lang w:val="de-AT"/>
              </w:rPr>
            </w:pPr>
            <w:r>
              <w:rPr>
                <w:noProof/>
                <w:lang w:val="de-AT"/>
              </w:rPr>
              <w:t>0.30</w:t>
            </w:r>
          </w:p>
        </w:tc>
        <w:tc>
          <w:tcPr>
            <w:tcW w:w="3969" w:type="dxa"/>
          </w:tcPr>
          <w:p w:rsidR="00702644" w:rsidRPr="00CE1D92" w:rsidRDefault="00702644" w:rsidP="00CE1D92">
            <w:pPr>
              <w:rPr>
                <w:noProof/>
                <w:lang w:val="de-AT"/>
              </w:rPr>
            </w:pPr>
            <w:r w:rsidRPr="00CE1D92">
              <w:rPr>
                <w:noProof/>
                <w:lang w:val="de-AT"/>
              </w:rPr>
              <w:t>šiǧaṛ gāmu yizra</w:t>
            </w:r>
            <w:r w:rsidR="00D7289A">
              <w:rPr>
                <w:noProof/>
                <w:lang w:val="de-AT"/>
              </w:rPr>
              <w:t>ˁ</w:t>
            </w:r>
            <w:r w:rsidRPr="00CE1D92">
              <w:rPr>
                <w:noProof/>
                <w:lang w:val="de-AT"/>
              </w:rPr>
              <w:t xml:space="preserve">ūn šiǧaṛ </w:t>
            </w:r>
            <w:r w:rsidR="00CE1D92">
              <w:rPr>
                <w:noProof/>
                <w:lang w:val="en-US"/>
              </w:rPr>
              <w:t>ᵊ</w:t>
            </w:r>
            <w:r w:rsidRPr="00CE1D92">
              <w:rPr>
                <w:noProof/>
                <w:lang w:val="de-AT"/>
              </w:rPr>
              <w:t>b-ga</w:t>
            </w:r>
            <w:r w:rsidR="00CE1D92" w:rsidRPr="00CE1D92">
              <w:rPr>
                <w:noProof/>
                <w:lang w:val="de-AT"/>
              </w:rPr>
              <w:t>ḷ</w:t>
            </w:r>
            <w:r w:rsidRPr="00CE1D92">
              <w:rPr>
                <w:noProof/>
                <w:lang w:val="de-AT"/>
              </w:rPr>
              <w:t>ǝb bētu. gām ys</w:t>
            </w:r>
            <w:r w:rsidR="00CE1D92">
              <w:rPr>
                <w:noProof/>
                <w:lang w:val="de-AT"/>
              </w:rPr>
              <w:t>awwi yizra</w:t>
            </w:r>
            <w:r w:rsidR="00D7289A">
              <w:rPr>
                <w:noProof/>
                <w:lang w:val="de-AT"/>
              </w:rPr>
              <w:t>ˁ</w:t>
            </w:r>
            <w:r w:rsidR="00CE1D92">
              <w:rPr>
                <w:noProof/>
                <w:lang w:val="de-AT"/>
              </w:rPr>
              <w:t xml:space="preserve"> warid. gām ysawwi l</w:t>
            </w:r>
            <w:r w:rsidRPr="00CE1D92">
              <w:rPr>
                <w:noProof/>
                <w:lang w:val="de-AT"/>
              </w:rPr>
              <w:t>-</w:t>
            </w:r>
            <w:r w:rsidR="00CE1D92">
              <w:rPr>
                <w:noProof/>
                <w:lang w:val="de-AT"/>
              </w:rPr>
              <w:t>ᵊ</w:t>
            </w:r>
            <w:r w:rsidRPr="00CE1D92">
              <w:rPr>
                <w:noProof/>
                <w:lang w:val="de-AT"/>
              </w:rPr>
              <w:t>škāl ysawwi sē</w:t>
            </w:r>
            <w:r w:rsidR="00CE1D92">
              <w:rPr>
                <w:noProof/>
                <w:lang w:val="de-AT"/>
              </w:rPr>
              <w:t>ṛ</w:t>
            </w:r>
            <w:r w:rsidRPr="00CE1D92">
              <w:rPr>
                <w:noProof/>
                <w:lang w:val="de-AT"/>
              </w:rPr>
              <w:t>a.</w:t>
            </w:r>
            <w:r w:rsidR="00994CA7" w:rsidRPr="00CE1D92">
              <w:rPr>
                <w:noProof/>
                <w:lang w:val="de-AT"/>
              </w:rPr>
              <w:t xml:space="preserve"> kull šakle gām ysawwi bētu ha-n-nōba </w:t>
            </w:r>
            <w:r w:rsidR="00D7289A">
              <w:rPr>
                <w:noProof/>
                <w:color w:val="FF0000"/>
                <w:lang w:val="de-AT"/>
              </w:rPr>
              <w:t>ˀ</w:t>
            </w:r>
            <w:r w:rsidR="00CE1D92" w:rsidRPr="00CE1D92">
              <w:rPr>
                <w:noProof/>
                <w:color w:val="FF0000"/>
                <w:lang w:val="de-AT"/>
              </w:rPr>
              <w:t>i</w:t>
            </w:r>
            <w:r w:rsidR="00994CA7" w:rsidRPr="00CE1D92">
              <w:rPr>
                <w:noProof/>
                <w:color w:val="FF0000"/>
                <w:lang w:val="de-AT"/>
              </w:rPr>
              <w:t>l</w:t>
            </w:r>
            <w:r w:rsidR="00CE1D92" w:rsidRPr="00CE1D92">
              <w:rPr>
                <w:noProof/>
                <w:color w:val="FF0000"/>
                <w:lang w:val="de-AT"/>
              </w:rPr>
              <w:t xml:space="preserve"> </w:t>
            </w:r>
            <w:r w:rsidR="00994CA7" w:rsidRPr="00CE1D92">
              <w:rPr>
                <w:noProof/>
                <w:color w:val="FF0000"/>
                <w:lang w:val="de-AT"/>
              </w:rPr>
              <w:t>ḥālu.</w:t>
            </w:r>
            <w:r w:rsidR="00994CA7" w:rsidRPr="00CE1D92">
              <w:rPr>
                <w:noProof/>
                <w:lang w:val="de-AT"/>
              </w:rPr>
              <w:t xml:space="preserve"> </w:t>
            </w:r>
            <w:r w:rsidR="00D7289A">
              <w:rPr>
                <w:noProof/>
                <w:lang w:val="de-AT"/>
              </w:rPr>
              <w:t>ˀ</w:t>
            </w:r>
            <w:r w:rsidR="00994CA7" w:rsidRPr="00CE1D92">
              <w:rPr>
                <w:noProof/>
                <w:lang w:val="de-AT"/>
              </w:rPr>
              <w:t>awwali b-ga</w:t>
            </w:r>
            <w:r w:rsidR="00CE1D92">
              <w:rPr>
                <w:noProof/>
                <w:lang w:val="de-AT"/>
              </w:rPr>
              <w:t>ḷ</w:t>
            </w:r>
            <w:r w:rsidR="00994CA7" w:rsidRPr="00CE1D92">
              <w:rPr>
                <w:noProof/>
                <w:lang w:val="de-AT"/>
              </w:rPr>
              <w:t>b aǧ-ǧarye, mā yǝṭl</w:t>
            </w:r>
            <w:r w:rsidR="00CE1D92">
              <w:rPr>
                <w:noProof/>
                <w:lang w:val="de-AT"/>
              </w:rPr>
              <w:t>ǝ</w:t>
            </w:r>
            <w:r w:rsidR="00D7289A">
              <w:rPr>
                <w:noProof/>
                <w:lang w:val="de-AT"/>
              </w:rPr>
              <w:t>ˁ</w:t>
            </w:r>
            <w:r w:rsidR="00994CA7" w:rsidRPr="00CE1D92">
              <w:rPr>
                <w:noProof/>
                <w:lang w:val="de-AT"/>
              </w:rPr>
              <w:t xml:space="preserve"> </w:t>
            </w:r>
            <w:r w:rsidR="00CE1D92">
              <w:rPr>
                <w:noProof/>
                <w:lang w:val="de-AT"/>
              </w:rPr>
              <w:t>m-</w:t>
            </w:r>
            <w:r w:rsidR="00994CA7" w:rsidRPr="00CE1D92">
              <w:rPr>
                <w:noProof/>
                <w:lang w:val="de-AT"/>
              </w:rPr>
              <w:t>aǧ-ǧarye maḥḥad y</w:t>
            </w:r>
            <w:r w:rsidR="00D7289A">
              <w:rPr>
                <w:noProof/>
                <w:lang w:val="de-AT"/>
              </w:rPr>
              <w:t>ˁ</w:t>
            </w:r>
            <w:r w:rsidR="00994CA7" w:rsidRPr="00CE1D92">
              <w:rPr>
                <w:noProof/>
                <w:lang w:val="de-AT"/>
              </w:rPr>
              <w:t>ammir b-ač-čōl.</w:t>
            </w:r>
          </w:p>
        </w:tc>
        <w:tc>
          <w:tcPr>
            <w:tcW w:w="4395" w:type="dxa"/>
          </w:tcPr>
          <w:p w:rsidR="00702644" w:rsidRPr="00CE1D92" w:rsidRDefault="00CE1D92" w:rsidP="00CE1D92">
            <w:pPr>
              <w:rPr>
                <w:noProof/>
                <w:lang w:val="en-US"/>
              </w:rPr>
            </w:pPr>
            <w:r w:rsidRPr="00CE1D92">
              <w:rPr>
                <w:noProof/>
                <w:lang w:val="en-US"/>
              </w:rPr>
              <w:t>Trees</w:t>
            </w:r>
            <w:r>
              <w:rPr>
                <w:noProof/>
                <w:lang w:val="en-US"/>
              </w:rPr>
              <w:t>;</w:t>
            </w:r>
            <w:r w:rsidRPr="00CE1D92">
              <w:rPr>
                <w:noProof/>
                <w:lang w:val="en-US"/>
              </w:rPr>
              <w:t xml:space="preserve"> they started to plant trees inside their courtyards. </w:t>
            </w:r>
            <w:r>
              <w:rPr>
                <w:noProof/>
                <w:lang w:val="en-US"/>
              </w:rPr>
              <w:t>They</w:t>
            </w:r>
            <w:r>
              <w:rPr>
                <w:rStyle w:val="Funotenzeichen"/>
                <w:noProof/>
                <w:lang w:val="en-US"/>
              </w:rPr>
              <w:footnoteReference w:id="39"/>
            </w:r>
            <w:r>
              <w:rPr>
                <w:noProof/>
                <w:lang w:val="en-US"/>
              </w:rPr>
              <w:t xml:space="preserve"> started to plant flowers. They made this and that and erected greenhouses.</w:t>
            </w:r>
            <w:r w:rsidR="008D6F73">
              <w:rPr>
                <w:noProof/>
                <w:lang w:val="en-US"/>
              </w:rPr>
              <w:t xml:space="preserve"> At once they started to make everything for themselves. In fomer times everything was inside the village, nobody left the village, nobody built a house on the open land.</w:t>
            </w:r>
          </w:p>
        </w:tc>
      </w:tr>
      <w:tr w:rsidR="00702644" w:rsidRPr="008D6F73" w:rsidTr="00702644">
        <w:tc>
          <w:tcPr>
            <w:tcW w:w="675" w:type="dxa"/>
          </w:tcPr>
          <w:p w:rsidR="00702644" w:rsidRPr="008D6F73" w:rsidRDefault="00CE1D92" w:rsidP="00B87FF9">
            <w:pPr>
              <w:rPr>
                <w:noProof/>
                <w:lang w:val="en-US"/>
              </w:rPr>
            </w:pPr>
            <w:r w:rsidRPr="008D6F73">
              <w:rPr>
                <w:noProof/>
                <w:lang w:val="en-US"/>
              </w:rPr>
              <w:t>0.46</w:t>
            </w:r>
          </w:p>
        </w:tc>
        <w:tc>
          <w:tcPr>
            <w:tcW w:w="3969" w:type="dxa"/>
          </w:tcPr>
          <w:p w:rsidR="00702644" w:rsidRPr="005D59C9" w:rsidRDefault="00D7289A" w:rsidP="00B87FF9">
            <w:pPr>
              <w:rPr>
                <w:noProof/>
                <w:lang w:val="en-US"/>
              </w:rPr>
            </w:pPr>
            <w:r>
              <w:rPr>
                <w:noProof/>
                <w:lang w:val="en-US"/>
              </w:rPr>
              <w:t>ˀ</w:t>
            </w:r>
            <w:r w:rsidR="00702644" w:rsidRPr="008D6F73">
              <w:rPr>
                <w:noProof/>
                <w:lang w:val="en-US"/>
              </w:rPr>
              <w:t>alḥaz kullhum gāmu y</w:t>
            </w:r>
            <w:r>
              <w:rPr>
                <w:noProof/>
                <w:lang w:val="en-US"/>
              </w:rPr>
              <w:t>ˁ</w:t>
            </w:r>
            <w:r w:rsidR="00702644" w:rsidRPr="008D6F73">
              <w:rPr>
                <w:noProof/>
                <w:lang w:val="en-US"/>
              </w:rPr>
              <w:t xml:space="preserve">ammru b-ač-čōl yisḥab ǧērānu b-ač-čōl. </w:t>
            </w:r>
            <w:r>
              <w:rPr>
                <w:noProof/>
                <w:lang w:val="en-US"/>
              </w:rPr>
              <w:t>ˀ</w:t>
            </w:r>
            <w:r w:rsidR="00702644" w:rsidRPr="008D6F73">
              <w:rPr>
                <w:noProof/>
                <w:lang w:val="en-US"/>
              </w:rPr>
              <w:t>alḥ</w:t>
            </w:r>
            <w:r w:rsidR="00702644" w:rsidRPr="005D59C9">
              <w:rPr>
                <w:noProof/>
                <w:lang w:val="en-US"/>
              </w:rPr>
              <w:t>az ta-ngūl miṯl al-bēt haḏāk alḥaz. sāḥib ǧērānu sāḥib mayytu hināk zara</w:t>
            </w:r>
            <w:r>
              <w:rPr>
                <w:noProof/>
                <w:lang w:val="en-US"/>
              </w:rPr>
              <w:t>ˁ</w:t>
            </w:r>
            <w:r w:rsidR="00702644" w:rsidRPr="005D59C9">
              <w:rPr>
                <w:noProof/>
                <w:lang w:val="en-US"/>
              </w:rPr>
              <w:t xml:space="preserve"> šiǧaṛ hināk bētu. haḏāk hīčiḏ.</w:t>
            </w:r>
          </w:p>
        </w:tc>
        <w:tc>
          <w:tcPr>
            <w:tcW w:w="4395" w:type="dxa"/>
          </w:tcPr>
          <w:p w:rsidR="00702644" w:rsidRPr="008D6F73" w:rsidRDefault="008D6F73" w:rsidP="00B87FF9">
            <w:pPr>
              <w:rPr>
                <w:noProof/>
                <w:lang w:val="en-US"/>
              </w:rPr>
            </w:pPr>
            <w:r w:rsidRPr="008D6F73">
              <w:rPr>
                <w:noProof/>
                <w:lang w:val="en-US"/>
              </w:rPr>
              <w:t>Now they all have started to build houses outside (the village)</w:t>
            </w:r>
            <w:r>
              <w:rPr>
                <w:noProof/>
                <w:lang w:val="en-US"/>
              </w:rPr>
              <w:t xml:space="preserve"> and they even bring electricity out to the open land. Now it is like that house over there. (His owner) has brought electricity there, he has brought water there, he has planted trees. There is his house, so is it.</w:t>
            </w:r>
          </w:p>
        </w:tc>
      </w:tr>
      <w:tr w:rsidR="00702644" w:rsidRPr="008D6F73" w:rsidTr="00702644">
        <w:tc>
          <w:tcPr>
            <w:tcW w:w="675" w:type="dxa"/>
          </w:tcPr>
          <w:p w:rsidR="00702644" w:rsidRPr="008D6F73" w:rsidRDefault="00CE1D92" w:rsidP="00B87FF9">
            <w:pPr>
              <w:rPr>
                <w:noProof/>
                <w:lang w:val="en-US"/>
              </w:rPr>
            </w:pPr>
            <w:r w:rsidRPr="008D6F73">
              <w:rPr>
                <w:noProof/>
                <w:lang w:val="en-US"/>
              </w:rPr>
              <w:t>0.55</w:t>
            </w:r>
          </w:p>
        </w:tc>
        <w:tc>
          <w:tcPr>
            <w:tcW w:w="3969" w:type="dxa"/>
          </w:tcPr>
          <w:p w:rsidR="00702644" w:rsidRPr="008D6F73" w:rsidRDefault="00702644" w:rsidP="008D6F73">
            <w:pPr>
              <w:rPr>
                <w:noProof/>
                <w:lang w:val="en-US"/>
              </w:rPr>
            </w:pPr>
            <w:r w:rsidRPr="008D6F73">
              <w:rPr>
                <w:noProof/>
                <w:lang w:val="en-US"/>
              </w:rPr>
              <w:t>kull-min gāmu ysawwūn ha-š-šakil hāḏ</w:t>
            </w:r>
            <w:r w:rsidR="00CE1D92" w:rsidRPr="008D6F73">
              <w:rPr>
                <w:noProof/>
                <w:lang w:val="en-US"/>
              </w:rPr>
              <w:t>e</w:t>
            </w:r>
            <w:r w:rsidRPr="008D6F73">
              <w:rPr>
                <w:noProof/>
                <w:lang w:val="en-US"/>
              </w:rPr>
              <w:t xml:space="preserve">. </w:t>
            </w:r>
            <w:r w:rsidR="00D7289A">
              <w:rPr>
                <w:noProof/>
                <w:lang w:val="en-US"/>
              </w:rPr>
              <w:t>ˀ</w:t>
            </w:r>
            <w:r w:rsidRPr="008D6F73">
              <w:rPr>
                <w:noProof/>
                <w:lang w:val="en-US"/>
              </w:rPr>
              <w:t xml:space="preserve">al </w:t>
            </w:r>
            <w:r w:rsidR="00D7289A">
              <w:rPr>
                <w:noProof/>
                <w:lang w:val="en-US"/>
              </w:rPr>
              <w:t>ˁ</w:t>
            </w:r>
            <w:r w:rsidRPr="008D6F73">
              <w:rPr>
                <w:noProof/>
                <w:lang w:val="en-US"/>
              </w:rPr>
              <w:t>indu milič gām yuṭl</w:t>
            </w:r>
            <w:r w:rsidR="00CE1D92" w:rsidRPr="008D6F73">
              <w:rPr>
                <w:noProof/>
                <w:lang w:val="en-US"/>
              </w:rPr>
              <w:t>u</w:t>
            </w:r>
            <w:r w:rsidR="00D7289A">
              <w:rPr>
                <w:noProof/>
                <w:lang w:val="en-US"/>
              </w:rPr>
              <w:t>ˁ</w:t>
            </w:r>
            <w:r w:rsidRPr="008D6F73">
              <w:rPr>
                <w:noProof/>
                <w:lang w:val="en-US"/>
              </w:rPr>
              <w:t xml:space="preserve"> min </w:t>
            </w:r>
            <w:r w:rsidR="00CE1D92">
              <w:rPr>
                <w:noProof/>
                <w:lang w:val="de-AT"/>
              </w:rPr>
              <w:t>ᵊ</w:t>
            </w:r>
            <w:r w:rsidRPr="008D6F73">
              <w:rPr>
                <w:noProof/>
                <w:lang w:val="en-US"/>
              </w:rPr>
              <w:t xml:space="preserve">hnīye. haḏōl mesela </w:t>
            </w:r>
            <w:r w:rsidR="00CE1D92" w:rsidRPr="008D6F73">
              <w:rPr>
                <w:noProof/>
                <w:lang w:val="en-US"/>
              </w:rPr>
              <w:t>min h</w:t>
            </w:r>
            <w:r w:rsidRPr="008D6F73">
              <w:rPr>
                <w:noProof/>
                <w:lang w:val="en-US"/>
              </w:rPr>
              <w:t>a</w:t>
            </w:r>
            <w:r w:rsidR="00CE1D92" w:rsidRPr="008D6F73">
              <w:rPr>
                <w:noProof/>
                <w:lang w:val="en-US"/>
              </w:rPr>
              <w:t>-</w:t>
            </w:r>
            <w:r w:rsidRPr="008D6F73">
              <w:rPr>
                <w:noProof/>
                <w:lang w:val="en-US"/>
              </w:rPr>
              <w:t xml:space="preserve">ǧ-ǧarye </w:t>
            </w:r>
            <w:r w:rsidR="00D7289A">
              <w:rPr>
                <w:noProof/>
                <w:lang w:val="en-US"/>
              </w:rPr>
              <w:t>ˀ</w:t>
            </w:r>
            <w:r w:rsidR="00CE1D92" w:rsidRPr="008D6F73">
              <w:rPr>
                <w:noProof/>
                <w:lang w:val="en-US"/>
              </w:rPr>
              <w:t xml:space="preserve">alḥaz </w:t>
            </w:r>
            <w:r w:rsidR="00D7289A">
              <w:rPr>
                <w:noProof/>
                <w:lang w:val="en-US"/>
              </w:rPr>
              <w:t>ˁ</w:t>
            </w:r>
            <w:r w:rsidR="00CE1D92" w:rsidRPr="008D6F73">
              <w:rPr>
                <w:noProof/>
                <w:lang w:val="en-US"/>
              </w:rPr>
              <w:t>indu bugaṛ</w:t>
            </w:r>
            <w:r w:rsidRPr="008D6F73">
              <w:rPr>
                <w:noProof/>
                <w:lang w:val="en-US"/>
              </w:rPr>
              <w:t xml:space="preserve"> ḏōle</w:t>
            </w:r>
            <w:r w:rsidR="00CE1D92" w:rsidRPr="008D6F73">
              <w:rPr>
                <w:noProof/>
                <w:lang w:val="en-US"/>
              </w:rPr>
              <w:t>,</w:t>
            </w:r>
            <w:r w:rsidRPr="008D6F73">
              <w:rPr>
                <w:noProof/>
                <w:lang w:val="en-US"/>
              </w:rPr>
              <w:t xml:space="preserve"> </w:t>
            </w:r>
            <w:r w:rsidR="00D7289A">
              <w:rPr>
                <w:noProof/>
                <w:lang w:val="en-US"/>
              </w:rPr>
              <w:t>ˁ</w:t>
            </w:r>
            <w:r w:rsidRPr="008D6F73">
              <w:rPr>
                <w:noProof/>
                <w:lang w:val="en-US"/>
              </w:rPr>
              <w:t>indu bga</w:t>
            </w:r>
            <w:r w:rsidR="00CE1D92" w:rsidRPr="008D6F73">
              <w:rPr>
                <w:noProof/>
                <w:lang w:val="en-US"/>
              </w:rPr>
              <w:t>ṛ</w:t>
            </w:r>
            <w:r w:rsidRPr="008D6F73">
              <w:rPr>
                <w:noProof/>
                <w:lang w:val="en-US"/>
              </w:rPr>
              <w:t xml:space="preserve">a b-al-bēt miššān ḥalību miššān xāṯru miššān ǧubnu. </w:t>
            </w:r>
            <w:r w:rsidR="00D7289A">
              <w:rPr>
                <w:noProof/>
                <w:lang w:val="en-US"/>
              </w:rPr>
              <w:t>ˀ</w:t>
            </w:r>
            <w:r w:rsidR="00CE1D92" w:rsidRPr="008D6F73">
              <w:rPr>
                <w:noProof/>
                <w:lang w:val="en-US"/>
              </w:rPr>
              <w:t>al-</w:t>
            </w:r>
            <w:r w:rsidR="00D7289A">
              <w:rPr>
                <w:noProof/>
                <w:lang w:val="en-US"/>
              </w:rPr>
              <w:t>ˁ</w:t>
            </w:r>
            <w:r w:rsidR="00CE1D92" w:rsidRPr="008D6F73">
              <w:rPr>
                <w:noProof/>
                <w:lang w:val="en-US"/>
              </w:rPr>
              <w:t>aǧāwīn al-</w:t>
            </w:r>
            <w:r w:rsidR="00D7289A">
              <w:rPr>
                <w:noProof/>
                <w:lang w:val="en-US"/>
              </w:rPr>
              <w:t>ˁ</w:t>
            </w:r>
            <w:r w:rsidR="00CE1D92" w:rsidRPr="008D6F73">
              <w:rPr>
                <w:noProof/>
                <w:lang w:val="en-US"/>
              </w:rPr>
              <w:t>iǧyān az-zġār yu</w:t>
            </w:r>
            <w:r w:rsidRPr="008D6F73">
              <w:rPr>
                <w:noProof/>
                <w:lang w:val="en-US"/>
              </w:rPr>
              <w:t>ṭlu</w:t>
            </w:r>
            <w:r w:rsidR="00D7289A">
              <w:rPr>
                <w:noProof/>
                <w:lang w:val="en-US"/>
              </w:rPr>
              <w:t>ˁ</w:t>
            </w:r>
            <w:r w:rsidRPr="008D6F73">
              <w:rPr>
                <w:noProof/>
                <w:lang w:val="en-US"/>
              </w:rPr>
              <w:t xml:space="preserve">ūn </w:t>
            </w:r>
            <w:r w:rsidRPr="008D6F73">
              <w:rPr>
                <w:lang w:val="en-US"/>
              </w:rPr>
              <w:t>y</w:t>
            </w:r>
            <w:r w:rsidR="00CE1D92" w:rsidRPr="008D6F73">
              <w:rPr>
                <w:lang w:val="en-US"/>
              </w:rPr>
              <w:t>i</w:t>
            </w:r>
            <w:r w:rsidRPr="008D6F73">
              <w:rPr>
                <w:lang w:val="en-US"/>
              </w:rPr>
              <w:t>s</w:t>
            </w:r>
            <w:r w:rsidR="008D6F73" w:rsidRPr="008D6F73">
              <w:rPr>
                <w:lang w:val="en-US"/>
              </w:rPr>
              <w:t>r</w:t>
            </w:r>
            <w:r w:rsidR="008D6F73" w:rsidRPr="008D6F73">
              <w:t>a</w:t>
            </w:r>
            <w:r w:rsidR="00CE1D92" w:rsidRPr="008D6F73">
              <w:rPr>
                <w:lang w:val="en-US"/>
              </w:rPr>
              <w:t>ḥ</w:t>
            </w:r>
            <w:r w:rsidRPr="008D6F73">
              <w:rPr>
                <w:lang w:val="en-US"/>
              </w:rPr>
              <w:t>ūn</w:t>
            </w:r>
            <w:r w:rsidRPr="008D6F73">
              <w:rPr>
                <w:noProof/>
                <w:lang w:val="en-US"/>
              </w:rPr>
              <w:t xml:space="preserve"> bīhin</w:t>
            </w:r>
            <w:r w:rsidR="00CE1D92" w:rsidRPr="008D6F73">
              <w:rPr>
                <w:noProof/>
                <w:lang w:val="en-US"/>
              </w:rPr>
              <w:t xml:space="preserve">, ysawwūn ha-š-šakil hāḏe </w:t>
            </w:r>
            <w:r w:rsidRPr="008D6F73">
              <w:rPr>
                <w:noProof/>
                <w:lang w:val="en-US"/>
              </w:rPr>
              <w:t>ta-yišba</w:t>
            </w:r>
            <w:r w:rsidR="00D7289A">
              <w:rPr>
                <w:noProof/>
                <w:lang w:val="en-US"/>
              </w:rPr>
              <w:t>ˁ</w:t>
            </w:r>
            <w:r w:rsidRPr="008D6F73">
              <w:rPr>
                <w:noProof/>
                <w:lang w:val="en-US"/>
              </w:rPr>
              <w:t>in al-ḥīwān haḏanne.</w:t>
            </w:r>
          </w:p>
        </w:tc>
        <w:tc>
          <w:tcPr>
            <w:tcW w:w="4395" w:type="dxa"/>
          </w:tcPr>
          <w:p w:rsidR="00702644" w:rsidRPr="008D6F73" w:rsidRDefault="008D6F73" w:rsidP="00B87FF9">
            <w:pPr>
              <w:rPr>
                <w:noProof/>
                <w:lang w:val="en-US"/>
              </w:rPr>
            </w:pPr>
            <w:r w:rsidRPr="008D6F73">
              <w:rPr>
                <w:noProof/>
                <w:lang w:val="en-US"/>
              </w:rPr>
              <w:t xml:space="preserve">Everybody started to do it like this. </w:t>
            </w:r>
            <w:r>
              <w:rPr>
                <w:noProof/>
                <w:lang w:val="en-US"/>
              </w:rPr>
              <w:t>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702644" w:rsidRPr="00702644" w:rsidTr="00702644">
        <w:tc>
          <w:tcPr>
            <w:tcW w:w="675" w:type="dxa"/>
          </w:tcPr>
          <w:p w:rsidR="00702644" w:rsidRPr="008D6F73" w:rsidRDefault="008D6F73" w:rsidP="00B87FF9">
            <w:pPr>
              <w:rPr>
                <w:noProof/>
                <w:lang w:val="en-US"/>
              </w:rPr>
            </w:pPr>
            <w:r>
              <w:rPr>
                <w:noProof/>
                <w:lang w:val="en-US"/>
              </w:rPr>
              <w:t>1.24</w:t>
            </w:r>
          </w:p>
        </w:tc>
        <w:tc>
          <w:tcPr>
            <w:tcW w:w="3969" w:type="dxa"/>
          </w:tcPr>
          <w:p w:rsidR="00702644" w:rsidRPr="00702644" w:rsidRDefault="00D7289A" w:rsidP="008D6F73">
            <w:pPr>
              <w:rPr>
                <w:noProof/>
                <w:lang w:val="en-US"/>
              </w:rPr>
            </w:pPr>
            <w:r>
              <w:rPr>
                <w:noProof/>
                <w:lang w:val="en-US"/>
              </w:rPr>
              <w:t>ˀ</w:t>
            </w:r>
            <w:r w:rsidR="00702644" w:rsidRPr="00702644">
              <w:rPr>
                <w:noProof/>
                <w:lang w:val="en-US"/>
              </w:rPr>
              <w:t>awwali</w:t>
            </w:r>
            <w:r w:rsidR="008D6F73">
              <w:rPr>
                <w:noProof/>
                <w:lang w:val="en-US"/>
              </w:rPr>
              <w:t>,</w:t>
            </w:r>
            <w:r w:rsidR="00702644" w:rsidRPr="00702644">
              <w:rPr>
                <w:noProof/>
                <w:lang w:val="en-US"/>
              </w:rPr>
              <w:t xml:space="preserve"> </w:t>
            </w:r>
            <w:r>
              <w:rPr>
                <w:noProof/>
                <w:lang w:val="en-US"/>
              </w:rPr>
              <w:t>ˀ</w:t>
            </w:r>
            <w:r w:rsidR="00702644" w:rsidRPr="00702644">
              <w:rPr>
                <w:noProof/>
                <w:lang w:val="en-US"/>
              </w:rPr>
              <w:t xml:space="preserve">al-mille </w:t>
            </w:r>
            <w:r>
              <w:rPr>
                <w:noProof/>
                <w:lang w:val="en-US"/>
              </w:rPr>
              <w:t>ˀ</w:t>
            </w:r>
            <w:r w:rsidR="00702644" w:rsidRPr="00702644">
              <w:rPr>
                <w:noProof/>
                <w:lang w:val="en-US"/>
              </w:rPr>
              <w:t xml:space="preserve">akṯarha </w:t>
            </w:r>
            <w:r>
              <w:rPr>
                <w:noProof/>
                <w:lang w:val="en-US"/>
              </w:rPr>
              <w:t>ˁ</w:t>
            </w:r>
            <w:r w:rsidR="00702644" w:rsidRPr="00702644">
              <w:rPr>
                <w:noProof/>
                <w:lang w:val="en-US"/>
              </w:rPr>
              <w:t xml:space="preserve">idhe qanam. </w:t>
            </w:r>
            <w:r>
              <w:rPr>
                <w:noProof/>
                <w:lang w:val="en-US"/>
              </w:rPr>
              <w:t>ˀ</w:t>
            </w:r>
            <w:r w:rsidR="008D6F73">
              <w:rPr>
                <w:noProof/>
                <w:lang w:val="en-US"/>
              </w:rPr>
              <w:t>al-qanam ṣārat zihīdāt hēne</w:t>
            </w:r>
            <w:r w:rsidR="00702644" w:rsidRPr="00702644">
              <w:rPr>
                <w:noProof/>
                <w:lang w:val="en-US"/>
              </w:rPr>
              <w:t xml:space="preserve">. </w:t>
            </w:r>
            <w:r>
              <w:rPr>
                <w:noProof/>
                <w:lang w:val="en-US"/>
              </w:rPr>
              <w:t>ˁ</w:t>
            </w:r>
            <w:r w:rsidR="00702644" w:rsidRPr="00702644">
              <w:rPr>
                <w:noProof/>
                <w:lang w:val="en-US"/>
              </w:rPr>
              <w:t>aman mā ḏ̣all m</w:t>
            </w:r>
            <w:r w:rsidR="008D6F73">
              <w:rPr>
                <w:noProof/>
                <w:lang w:val="en-US"/>
              </w:rPr>
              <w:t>ǝ</w:t>
            </w:r>
            <w:r w:rsidR="00702644" w:rsidRPr="00702644">
              <w:rPr>
                <w:noProof/>
                <w:lang w:val="en-US"/>
              </w:rPr>
              <w:t xml:space="preserve">ṭraḥ yisraḥūn. </w:t>
            </w:r>
            <w:r>
              <w:rPr>
                <w:noProof/>
                <w:lang w:val="en-US"/>
              </w:rPr>
              <w:t>ˀ</w:t>
            </w:r>
            <w:r w:rsidR="00702644" w:rsidRPr="00702644">
              <w:rPr>
                <w:noProof/>
                <w:lang w:val="en-US"/>
              </w:rPr>
              <w:t xml:space="preserve">al-mille gāmat tištari bugaṛ </w:t>
            </w:r>
            <w:r>
              <w:rPr>
                <w:noProof/>
                <w:lang w:val="en-US"/>
              </w:rPr>
              <w:t>ˁ</w:t>
            </w:r>
            <w:r w:rsidR="00702644" w:rsidRPr="00702644">
              <w:rPr>
                <w:noProof/>
                <w:lang w:val="en-US"/>
              </w:rPr>
              <w:t xml:space="preserve">addēne. </w:t>
            </w:r>
            <w:r>
              <w:rPr>
                <w:noProof/>
                <w:lang w:val="en-US"/>
              </w:rPr>
              <w:t>ˀ</w:t>
            </w:r>
            <w:r w:rsidR="00702644" w:rsidRPr="00702644">
              <w:rPr>
                <w:noProof/>
                <w:lang w:val="en-US"/>
              </w:rPr>
              <w:t>al-</w:t>
            </w:r>
            <w:r w:rsidR="008D6F73">
              <w:rPr>
                <w:noProof/>
                <w:lang w:val="en-US"/>
              </w:rPr>
              <w:t>ᵊ</w:t>
            </w:r>
            <w:r w:rsidR="00702644" w:rsidRPr="00702644">
              <w:rPr>
                <w:noProof/>
                <w:lang w:val="en-US"/>
              </w:rPr>
              <w:t>bgaṛa daha ṣārat qōlay. yrūḥ yisraḥ wḥadu</w:t>
            </w:r>
            <w:r w:rsidR="008D6F73">
              <w:rPr>
                <w:noProof/>
                <w:lang w:val="en-US"/>
              </w:rPr>
              <w:t xml:space="preserve">, </w:t>
            </w:r>
            <w:r w:rsidR="00702644" w:rsidRPr="00702644">
              <w:rPr>
                <w:noProof/>
                <w:lang w:val="en-US"/>
              </w:rPr>
              <w:t>w</w:t>
            </w:r>
            <w:r w:rsidR="008D6F73">
              <w:rPr>
                <w:noProof/>
                <w:lang w:val="en-US"/>
              </w:rPr>
              <w:t xml:space="preserve"> </w:t>
            </w:r>
            <w:r w:rsidR="00702644" w:rsidRPr="00702644">
              <w:rPr>
                <w:noProof/>
                <w:lang w:val="en-US"/>
              </w:rPr>
              <w:t xml:space="preserve">waḥde b-gadd </w:t>
            </w:r>
            <w:r>
              <w:rPr>
                <w:noProof/>
                <w:lang w:val="en-US"/>
              </w:rPr>
              <w:t>ˁ</w:t>
            </w:r>
            <w:r w:rsidR="00702644" w:rsidRPr="00702644">
              <w:rPr>
                <w:noProof/>
                <w:lang w:val="en-US"/>
              </w:rPr>
              <w:t>adal xamas</w:t>
            </w:r>
            <w:r w:rsidR="008D6F73">
              <w:rPr>
                <w:noProof/>
                <w:lang w:val="en-US"/>
              </w:rPr>
              <w:t>ṭ</w:t>
            </w:r>
            <w:r w:rsidR="00702644" w:rsidRPr="00702644">
              <w:rPr>
                <w:noProof/>
                <w:lang w:val="en-US"/>
              </w:rPr>
              <w:t>a</w:t>
            </w:r>
            <w:r>
              <w:rPr>
                <w:noProof/>
                <w:lang w:val="en-US"/>
              </w:rPr>
              <w:t>ˁ</w:t>
            </w:r>
            <w:r w:rsidR="00702644" w:rsidRPr="00702644">
              <w:rPr>
                <w:noProof/>
                <w:lang w:val="en-US"/>
              </w:rPr>
              <w:t xml:space="preserve">š </w:t>
            </w:r>
            <w:r w:rsidR="008D6F73">
              <w:rPr>
                <w:noProof/>
                <w:lang w:val="en-US"/>
              </w:rPr>
              <w:t>ᵊ</w:t>
            </w:r>
            <w:r w:rsidR="00702644" w:rsidRPr="00702644">
              <w:rPr>
                <w:noProof/>
                <w:lang w:val="en-US"/>
              </w:rPr>
              <w:t>n</w:t>
            </w:r>
            <w:r>
              <w:rPr>
                <w:noProof/>
                <w:lang w:val="en-US"/>
              </w:rPr>
              <w:t>ˁ</w:t>
            </w:r>
            <w:r w:rsidR="00702644" w:rsidRPr="00702644">
              <w:rPr>
                <w:noProof/>
                <w:lang w:val="en-US"/>
              </w:rPr>
              <w:t xml:space="preserve">aǧe, gām yāxuḏ </w:t>
            </w:r>
            <w:r w:rsidR="008D6F73">
              <w:rPr>
                <w:noProof/>
                <w:lang w:val="en-US"/>
              </w:rPr>
              <w:t>ᵊ</w:t>
            </w:r>
            <w:r w:rsidR="00702644" w:rsidRPr="00702644">
              <w:rPr>
                <w:noProof/>
                <w:lang w:val="en-US"/>
              </w:rPr>
              <w:t xml:space="preserve">bgaṛa </w:t>
            </w:r>
            <w:r>
              <w:rPr>
                <w:noProof/>
                <w:lang w:val="en-US"/>
              </w:rPr>
              <w:t>ˁ</w:t>
            </w:r>
            <w:r w:rsidR="00702644" w:rsidRPr="00702644">
              <w:rPr>
                <w:noProof/>
                <w:lang w:val="en-US"/>
              </w:rPr>
              <w:t>addēne miššān ḥalībh</w:t>
            </w:r>
            <w:r w:rsidR="008D6F73">
              <w:rPr>
                <w:noProof/>
                <w:lang w:val="en-US"/>
              </w:rPr>
              <w:t>e</w:t>
            </w:r>
            <w:r w:rsidR="00702644" w:rsidRPr="00702644">
              <w:rPr>
                <w:noProof/>
                <w:lang w:val="en-US"/>
              </w:rPr>
              <w:t xml:space="preserve"> w</w:t>
            </w:r>
            <w:r w:rsidR="008D6F73">
              <w:rPr>
                <w:noProof/>
                <w:lang w:val="en-US"/>
              </w:rPr>
              <w:t xml:space="preserve"> miššān xāṯirhe</w:t>
            </w:r>
            <w:r w:rsidR="00702644" w:rsidRPr="00702644">
              <w:rPr>
                <w:noProof/>
                <w:lang w:val="en-US"/>
              </w:rPr>
              <w:t>.</w:t>
            </w:r>
          </w:p>
        </w:tc>
        <w:tc>
          <w:tcPr>
            <w:tcW w:w="4395" w:type="dxa"/>
          </w:tcPr>
          <w:p w:rsidR="00702644" w:rsidRPr="00702644" w:rsidRDefault="00816598" w:rsidP="00816598">
            <w:pPr>
              <w:rPr>
                <w:noProof/>
                <w:lang w:val="en-US"/>
              </w:rPr>
            </w:pPr>
            <w:r>
              <w:rPr>
                <w:noProof/>
                <w:lang w:val="en-US"/>
              </w:rPr>
              <w:t xml:space="preserve">In former times most people had sheep. (But now) sheep have become few here. Because there is no space to graze them. So the people started to buy cows. The cows are easier (to handle). They to and graze alone and one is worth as much as fifteen ewes. So they have begun to buy cows because of their milk and their yoghurt. </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1.49</w:t>
            </w:r>
          </w:p>
        </w:tc>
        <w:tc>
          <w:tcPr>
            <w:tcW w:w="3969" w:type="dxa"/>
          </w:tcPr>
          <w:p w:rsidR="00702644" w:rsidRPr="00702644" w:rsidRDefault="00702644" w:rsidP="00B87FF9">
            <w:pPr>
              <w:rPr>
                <w:noProof/>
                <w:color w:val="00B050"/>
                <w:lang w:val="en-US"/>
              </w:rPr>
            </w:pPr>
            <w:r w:rsidRPr="00702644">
              <w:rPr>
                <w:noProof/>
                <w:color w:val="00B050"/>
                <w:lang w:val="en-US"/>
              </w:rPr>
              <w:t xml:space="preserve">waḷḷa </w:t>
            </w:r>
            <w:r w:rsidR="00D7289A">
              <w:rPr>
                <w:noProof/>
                <w:color w:val="00B050"/>
                <w:lang w:val="en-US"/>
              </w:rPr>
              <w:t>ˀ</w:t>
            </w:r>
            <w:r w:rsidRPr="00702644">
              <w:rPr>
                <w:noProof/>
                <w:color w:val="00B050"/>
                <w:lang w:val="en-US"/>
              </w:rPr>
              <w:t>awwali kullu qanam al-bēt at trūḥ bī arba</w:t>
            </w:r>
            <w:r w:rsidR="00D7289A">
              <w:rPr>
                <w:noProof/>
                <w:color w:val="00B050"/>
                <w:lang w:val="en-US"/>
              </w:rPr>
              <w:t>ˁ</w:t>
            </w:r>
            <w:r w:rsidRPr="00702644">
              <w:rPr>
                <w:noProof/>
                <w:color w:val="00B050"/>
                <w:lang w:val="en-US"/>
              </w:rPr>
              <w:t xml:space="preserve">īn xamsīn ímyit dābbit qanam šī. </w:t>
            </w:r>
            <w:r w:rsidR="00D7289A">
              <w:rPr>
                <w:noProof/>
                <w:color w:val="00B050"/>
                <w:lang w:val="en-US"/>
              </w:rPr>
              <w:t>ˀ</w:t>
            </w:r>
            <w:r w:rsidRPr="00702644">
              <w:rPr>
                <w:noProof/>
                <w:color w:val="00B050"/>
                <w:lang w:val="en-US"/>
              </w:rPr>
              <w:t>alḥaz māmin, māmin alḥaz qanam zihīd, čiṯīr zihīd, bass b-aǧ-ǧbāl šī.</w:t>
            </w:r>
          </w:p>
        </w:tc>
        <w:tc>
          <w:tcPr>
            <w:tcW w:w="4395" w:type="dxa"/>
          </w:tcPr>
          <w:p w:rsidR="00702644" w:rsidRPr="00702644" w:rsidRDefault="004301FC" w:rsidP="00B87FF9">
            <w:pPr>
              <w:rPr>
                <w:noProof/>
                <w:color w:val="00B050"/>
                <w:lang w:val="en-US"/>
              </w:rPr>
            </w:pPr>
            <w:r>
              <w:t>By God, formerly there were all sheep. Whatever house you entered there were 40, 50, 100 head of sheep. Now there aren’t. There aren’t. Now there are few, very few sheep, only in the mountains are there sheep.</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2.00</w:t>
            </w:r>
          </w:p>
        </w:tc>
        <w:tc>
          <w:tcPr>
            <w:tcW w:w="3969" w:type="dxa"/>
          </w:tcPr>
          <w:p w:rsidR="00702644" w:rsidRPr="00702644" w:rsidRDefault="00702644" w:rsidP="00B87FF9">
            <w:pPr>
              <w:rPr>
                <w:noProof/>
                <w:color w:val="00B050"/>
                <w:lang w:val="en-US"/>
              </w:rPr>
            </w:pPr>
            <w:r w:rsidRPr="00702644">
              <w:rPr>
                <w:noProof/>
                <w:color w:val="00B050"/>
                <w:lang w:val="en-US"/>
              </w:rPr>
              <w:t xml:space="preserve">hināk b-aǧ-ǧbāl šī qanam </w:t>
            </w:r>
            <w:r w:rsidR="00D7289A">
              <w:rPr>
                <w:noProof/>
                <w:color w:val="00B050"/>
                <w:lang w:val="en-US"/>
              </w:rPr>
              <w:t>ˁ</w:t>
            </w:r>
            <w:r w:rsidRPr="00702644">
              <w:rPr>
                <w:noProof/>
                <w:color w:val="00B050"/>
                <w:lang w:val="en-US"/>
              </w:rPr>
              <w:t>aman hināk šī, mǝṭraḥ-in yiṭla</w:t>
            </w:r>
            <w:r w:rsidR="00D7289A">
              <w:rPr>
                <w:noProof/>
                <w:color w:val="00B050"/>
                <w:lang w:val="en-US"/>
              </w:rPr>
              <w:t>ˁ</w:t>
            </w:r>
            <w:r w:rsidRPr="00702644">
              <w:rPr>
                <w:noProof/>
                <w:color w:val="00B050"/>
                <w:lang w:val="en-US"/>
              </w:rPr>
              <w:t xml:space="preserve"> yisraḥ bīhin. </w:t>
            </w:r>
            <w:r w:rsidR="00D7289A">
              <w:rPr>
                <w:noProof/>
                <w:color w:val="00B050"/>
                <w:lang w:val="en-US"/>
              </w:rPr>
              <w:t>ˀ</w:t>
            </w:r>
            <w:r w:rsidRPr="00702644">
              <w:rPr>
                <w:noProof/>
                <w:color w:val="00B050"/>
                <w:lang w:val="en-US"/>
              </w:rPr>
              <w:t>a</w:t>
            </w:r>
            <w:r w:rsidR="00816598">
              <w:rPr>
                <w:noProof/>
                <w:color w:val="00B050"/>
                <w:lang w:val="en-US"/>
              </w:rPr>
              <w:t>m</w:t>
            </w:r>
            <w:r w:rsidRPr="00702644">
              <w:rPr>
                <w:noProof/>
                <w:color w:val="00B050"/>
                <w:lang w:val="en-US"/>
              </w:rPr>
              <w:t>ma hēne māmin, mǝṭraḥ al bīhe mayye alḥaz haḏanne mā ḏ̣all bīhe qanam, kullu b-aǧ-ǧbāl haḏāk, bā</w:t>
            </w:r>
            <w:r w:rsidR="00D7289A">
              <w:rPr>
                <w:noProof/>
                <w:color w:val="00B050"/>
                <w:lang w:val="en-US"/>
              </w:rPr>
              <w:t>ˁ</w:t>
            </w:r>
            <w:r w:rsidRPr="00702644">
              <w:rPr>
                <w:noProof/>
                <w:color w:val="00B050"/>
                <w:lang w:val="en-US"/>
              </w:rPr>
              <w:t xml:space="preserve">u </w:t>
            </w:r>
            <w:r w:rsidR="00D7289A">
              <w:rPr>
                <w:noProof/>
                <w:color w:val="00B050"/>
                <w:lang w:val="en-US"/>
              </w:rPr>
              <w:t>ˁ</w:t>
            </w:r>
            <w:r w:rsidRPr="00702644">
              <w:rPr>
                <w:noProof/>
                <w:color w:val="00B050"/>
                <w:lang w:val="en-US"/>
              </w:rPr>
              <w:t xml:space="preserve">ala </w:t>
            </w:r>
            <w:r w:rsidR="00D7289A">
              <w:rPr>
                <w:noProof/>
                <w:color w:val="00B050"/>
                <w:lang w:val="en-US"/>
              </w:rPr>
              <w:t>ˀ</w:t>
            </w:r>
            <w:r w:rsidRPr="00702644">
              <w:rPr>
                <w:noProof/>
                <w:color w:val="00B050"/>
                <w:lang w:val="en-US"/>
              </w:rPr>
              <w:t>ahil aǧ-ǧbile.</w:t>
            </w:r>
          </w:p>
        </w:tc>
        <w:tc>
          <w:tcPr>
            <w:tcW w:w="4395" w:type="dxa"/>
          </w:tcPr>
          <w:p w:rsidR="00702644" w:rsidRPr="00702644" w:rsidRDefault="004301FC" w:rsidP="00B87FF9">
            <w:pPr>
              <w:rPr>
                <w:noProof/>
                <w:color w:val="00B050"/>
                <w:lang w:val="en-US"/>
              </w:rPr>
            </w:pPr>
            <w:r w:rsidRPr="000D7B8C">
              <w:t>Over th</w:t>
            </w:r>
            <w:r>
              <w:t xml:space="preserve">ere in the mountains, there are sheep, because there is enough </w:t>
            </w:r>
            <w:proofErr w:type="gramStart"/>
            <w:r>
              <w:t>place</w:t>
            </w:r>
            <w:proofErr w:type="gramEnd"/>
            <w:r>
              <w:t xml:space="preserve"> to graze them. But here aren’t any. </w:t>
            </w:r>
            <w:r w:rsidRPr="002A54B5">
              <w:t xml:space="preserve">At places where there is water, there </w:t>
            </w:r>
            <w:r>
              <w:t>no sheep</w:t>
            </w:r>
            <w:r w:rsidRPr="002A54B5">
              <w:t xml:space="preserve"> now</w:t>
            </w:r>
            <w:r>
              <w:t xml:space="preserve"> remain</w:t>
            </w:r>
            <w:r w:rsidRPr="002A54B5">
              <w:t>.</w:t>
            </w:r>
            <w:r>
              <w:t xml:space="preserve"> </w:t>
            </w:r>
            <w:r w:rsidRPr="002A54B5">
              <w:t>All o</w:t>
            </w:r>
            <w:r>
              <w:t>f them are in those mountains. They have sold (them) to the mountain people.</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2.17</w:t>
            </w:r>
          </w:p>
        </w:tc>
        <w:tc>
          <w:tcPr>
            <w:tcW w:w="3969" w:type="dxa"/>
          </w:tcPr>
          <w:p w:rsidR="00702644" w:rsidRPr="00702644" w:rsidRDefault="00D7289A" w:rsidP="00816598">
            <w:pPr>
              <w:rPr>
                <w:noProof/>
                <w:color w:val="00B050"/>
                <w:lang w:val="en-US"/>
              </w:rPr>
            </w:pPr>
            <w:r>
              <w:rPr>
                <w:noProof/>
                <w:color w:val="00B050"/>
                <w:lang w:val="en-US"/>
              </w:rPr>
              <w:t>ˀ</w:t>
            </w:r>
            <w:r w:rsidR="00702644" w:rsidRPr="00702644">
              <w:rPr>
                <w:noProof/>
                <w:color w:val="00B050"/>
                <w:lang w:val="en-US"/>
              </w:rPr>
              <w:t xml:space="preserve">awwali </w:t>
            </w:r>
            <w:r>
              <w:rPr>
                <w:noProof/>
                <w:color w:val="00B050"/>
                <w:lang w:val="en-US"/>
              </w:rPr>
              <w:t>ˀ</w:t>
            </w:r>
            <w:r w:rsidR="00702644" w:rsidRPr="00702644">
              <w:rPr>
                <w:noProof/>
                <w:color w:val="00B050"/>
                <w:lang w:val="en-US"/>
              </w:rPr>
              <w:t xml:space="preserve">al-qanam, yōmin yḥalbūnha, </w:t>
            </w:r>
            <w:r>
              <w:rPr>
                <w:noProof/>
                <w:color w:val="00B050"/>
                <w:lang w:val="en-US"/>
              </w:rPr>
              <w:t>ˁ</w:t>
            </w:r>
            <w:r w:rsidR="00702644" w:rsidRPr="00702644">
              <w:rPr>
                <w:noProof/>
                <w:color w:val="00B050"/>
                <w:lang w:val="en-US"/>
              </w:rPr>
              <w:t>ugub-ma yḥalbūnha al-ḥurma</w:t>
            </w:r>
            <w:r w:rsidR="00816598">
              <w:rPr>
                <w:noProof/>
                <w:color w:val="00B050"/>
                <w:lang w:val="en-US"/>
              </w:rPr>
              <w:t>,</w:t>
            </w:r>
            <w:r w:rsidR="00702644" w:rsidRPr="00702644">
              <w:rPr>
                <w:noProof/>
                <w:color w:val="00B050"/>
                <w:lang w:val="en-US"/>
              </w:rPr>
              <w:t xml:space="preserve"> </w:t>
            </w:r>
            <w:r>
              <w:rPr>
                <w:noProof/>
                <w:color w:val="00B050"/>
                <w:lang w:val="en-US"/>
              </w:rPr>
              <w:t>ˀ</w:t>
            </w:r>
            <w:r w:rsidR="00702644" w:rsidRPr="00702644">
              <w:rPr>
                <w:noProof/>
                <w:color w:val="00B050"/>
                <w:lang w:val="en-US"/>
              </w:rPr>
              <w:t xml:space="preserve">ač-čibīre, </w:t>
            </w:r>
            <w:r>
              <w:rPr>
                <w:noProof/>
                <w:color w:val="00B050"/>
                <w:lang w:val="en-US"/>
              </w:rPr>
              <w:t>ˀ</w:t>
            </w:r>
            <w:r w:rsidR="00702644" w:rsidRPr="00702644">
              <w:rPr>
                <w:noProof/>
                <w:color w:val="00B050"/>
                <w:lang w:val="en-US"/>
              </w:rPr>
              <w:t xml:space="preserve">al b-al-bēt. hiyya </w:t>
            </w:r>
            <w:r w:rsidR="00702644" w:rsidRPr="00702644">
              <w:rPr>
                <w:noProof/>
                <w:color w:val="00B050"/>
                <w:vertAlign w:val="superscript"/>
                <w:lang w:val="en-US"/>
              </w:rPr>
              <w:t>a</w:t>
            </w:r>
            <w:r w:rsidR="00702644" w:rsidRPr="00702644">
              <w:rPr>
                <w:noProof/>
                <w:color w:val="00B050"/>
                <w:lang w:val="en-US"/>
              </w:rPr>
              <w:t>t</w:t>
            </w:r>
            <w:r>
              <w:rPr>
                <w:noProof/>
                <w:color w:val="00B050"/>
                <w:lang w:val="en-US"/>
              </w:rPr>
              <w:t>ˁ</w:t>
            </w:r>
            <w:r w:rsidR="00702644" w:rsidRPr="00702644">
              <w:rPr>
                <w:noProof/>
                <w:color w:val="00B050"/>
                <w:lang w:val="en-US"/>
              </w:rPr>
              <w:t>arif ḥurmit ač-čibīra al-uṃṃa haḏīč tāxḏ al-ḥalīb w</w:t>
            </w:r>
            <w:r w:rsidR="00816598">
              <w:rPr>
                <w:noProof/>
                <w:color w:val="00B050"/>
                <w:lang w:val="en-US"/>
              </w:rPr>
              <w:t xml:space="preserve"> </w:t>
            </w:r>
            <w:r>
              <w:rPr>
                <w:noProof/>
                <w:color w:val="00B050"/>
                <w:lang w:val="en-US"/>
              </w:rPr>
              <w:t>ˁ</w:t>
            </w:r>
            <w:r w:rsidR="00702644" w:rsidRPr="00702644">
              <w:rPr>
                <w:noProof/>
                <w:color w:val="00B050"/>
                <w:lang w:val="en-US"/>
              </w:rPr>
              <w:t xml:space="preserve">a-n-nār </w:t>
            </w:r>
            <w:r w:rsidR="00816598">
              <w:rPr>
                <w:noProof/>
                <w:color w:val="00B050"/>
                <w:lang w:val="en-US"/>
              </w:rPr>
              <w:t>ᵊ</w:t>
            </w:r>
            <w:r w:rsidR="00702644" w:rsidRPr="00702644">
              <w:rPr>
                <w:noProof/>
                <w:color w:val="00B050"/>
                <w:lang w:val="en-US"/>
              </w:rPr>
              <w:t xml:space="preserve">tfawwru </w:t>
            </w:r>
            <w:r>
              <w:rPr>
                <w:noProof/>
                <w:color w:val="00B050"/>
                <w:lang w:val="en-US"/>
              </w:rPr>
              <w:t>ˀ</w:t>
            </w:r>
            <w:r w:rsidR="00702644" w:rsidRPr="00702644">
              <w:rPr>
                <w:noProof/>
                <w:color w:val="00B050"/>
                <w:lang w:val="en-US"/>
              </w:rPr>
              <w:t xml:space="preserve">awwal fāl </w:t>
            </w:r>
            <w:r>
              <w:rPr>
                <w:noProof/>
                <w:color w:val="00B050"/>
                <w:lang w:val="en-US"/>
              </w:rPr>
              <w:t>ˁ</w:t>
            </w:r>
            <w:r w:rsidR="00702644" w:rsidRPr="00702644">
              <w:rPr>
                <w:noProof/>
                <w:color w:val="00B050"/>
                <w:lang w:val="en-US"/>
              </w:rPr>
              <w:t>ugub-ma tfawwru txallī tsawwi dinlenme ta-yubrud guṭma.</w:t>
            </w:r>
          </w:p>
        </w:tc>
        <w:tc>
          <w:tcPr>
            <w:tcW w:w="4395" w:type="dxa"/>
          </w:tcPr>
          <w:p w:rsidR="00702644" w:rsidRPr="00702644" w:rsidRDefault="004301FC" w:rsidP="00B87FF9">
            <w:pPr>
              <w:rPr>
                <w:noProof/>
                <w:color w:val="00B050"/>
                <w:lang w:val="en-US"/>
              </w:rPr>
            </w:pPr>
            <w:r>
              <w:t xml:space="preserve">In former times, when they milked them, after they have milked them… the old woman (did it), the one who was at home, she knew it. The old woman, </w:t>
            </w:r>
            <w:r w:rsidRPr="004301FC">
              <w:t>the “mother” is the</w:t>
            </w:r>
            <w:r>
              <w:t xml:space="preserve"> one who takes the milk and first brings it to the boil on the fire. </w:t>
            </w:r>
            <w:r w:rsidRPr="00075D1E">
              <w:t>After</w:t>
            </w:r>
            <w:r>
              <w:t xml:space="preserve"> she has brought it to the boil she lets it rest so it cools down a little.</w:t>
            </w:r>
          </w:p>
        </w:tc>
      </w:tr>
      <w:tr w:rsidR="00702644" w:rsidRPr="00702644" w:rsidTr="00702644">
        <w:tc>
          <w:tcPr>
            <w:tcW w:w="675" w:type="dxa"/>
          </w:tcPr>
          <w:p w:rsidR="00702644" w:rsidRPr="00702644" w:rsidRDefault="00816598" w:rsidP="00B87FF9">
            <w:pPr>
              <w:rPr>
                <w:noProof/>
                <w:lang w:val="en-US"/>
              </w:rPr>
            </w:pPr>
            <w:r>
              <w:rPr>
                <w:noProof/>
                <w:lang w:val="en-US"/>
              </w:rPr>
              <w:t>2.40</w:t>
            </w:r>
          </w:p>
        </w:tc>
        <w:tc>
          <w:tcPr>
            <w:tcW w:w="3969" w:type="dxa"/>
          </w:tcPr>
          <w:p w:rsidR="00702644" w:rsidRPr="00702644" w:rsidRDefault="005D59C9" w:rsidP="005D59C9">
            <w:pPr>
              <w:rPr>
                <w:noProof/>
                <w:lang w:val="en-US"/>
              </w:rPr>
            </w:pPr>
            <w:r>
              <w:rPr>
                <w:noProof/>
                <w:lang w:val="en-US"/>
              </w:rPr>
              <w:t>hā yōm</w:t>
            </w:r>
            <w:r w:rsidR="00702644" w:rsidRPr="00702644">
              <w:rPr>
                <w:noProof/>
                <w:lang w:val="en-US"/>
              </w:rPr>
              <w:t xml:space="preserve">innu yubrud </w:t>
            </w:r>
            <w:r w:rsidR="00D7289A">
              <w:rPr>
                <w:noProof/>
                <w:lang w:val="en-US"/>
              </w:rPr>
              <w:t>ˁ</w:t>
            </w:r>
            <w:r w:rsidR="00702644" w:rsidRPr="00702644">
              <w:rPr>
                <w:noProof/>
                <w:lang w:val="en-US"/>
              </w:rPr>
              <w:t xml:space="preserve">addēne </w:t>
            </w:r>
            <w:r>
              <w:rPr>
                <w:noProof/>
                <w:lang w:val="en-US"/>
              </w:rPr>
              <w:t>ᵊ</w:t>
            </w:r>
            <w:r w:rsidR="00702644" w:rsidRPr="00702644">
              <w:rPr>
                <w:noProof/>
                <w:lang w:val="en-US"/>
              </w:rPr>
              <w:t xml:space="preserve">ǧǧīb </w:t>
            </w:r>
            <w:r>
              <w:rPr>
                <w:noProof/>
                <w:lang w:val="en-US"/>
              </w:rPr>
              <w:t>ᵊ</w:t>
            </w:r>
            <w:r w:rsidR="00702644" w:rsidRPr="00702644">
              <w:rPr>
                <w:noProof/>
                <w:lang w:val="en-US"/>
              </w:rPr>
              <w:t xml:space="preserve">ssawwi </w:t>
            </w:r>
            <w:r w:rsidR="00D7289A">
              <w:rPr>
                <w:noProof/>
                <w:lang w:val="en-US"/>
              </w:rPr>
              <w:t>ˀ</w:t>
            </w:r>
            <w:r w:rsidR="00702644" w:rsidRPr="00702644">
              <w:rPr>
                <w:noProof/>
                <w:lang w:val="en-US"/>
              </w:rPr>
              <w:t xml:space="preserve">inčāḏin inčāḏin </w:t>
            </w:r>
            <w:r>
              <w:rPr>
                <w:noProof/>
                <w:lang w:val="en-US"/>
              </w:rPr>
              <w:t>ᵊ</w:t>
            </w:r>
            <w:r w:rsidR="00702644" w:rsidRPr="00702644">
              <w:rPr>
                <w:noProof/>
                <w:lang w:val="en-US"/>
              </w:rPr>
              <w:t xml:space="preserve">trīd </w:t>
            </w:r>
            <w:r>
              <w:rPr>
                <w:noProof/>
                <w:lang w:val="en-US"/>
              </w:rPr>
              <w:t>ᵊs</w:t>
            </w:r>
            <w:r w:rsidR="00702644" w:rsidRPr="00702644">
              <w:rPr>
                <w:noProof/>
                <w:lang w:val="en-US"/>
              </w:rPr>
              <w:t>sawwi xāṯir</w:t>
            </w:r>
            <w:r>
              <w:rPr>
                <w:noProof/>
                <w:lang w:val="en-US"/>
              </w:rPr>
              <w:t>,</w:t>
            </w:r>
            <w:r w:rsidR="00702644" w:rsidRPr="00702644">
              <w:rPr>
                <w:noProof/>
                <w:lang w:val="en-US"/>
              </w:rPr>
              <w:t xml:space="preserve"> </w:t>
            </w:r>
            <w:r>
              <w:rPr>
                <w:noProof/>
                <w:lang w:val="en-US"/>
              </w:rPr>
              <w:t>ᵊ</w:t>
            </w:r>
            <w:r w:rsidR="00702644" w:rsidRPr="00702644">
              <w:rPr>
                <w:noProof/>
                <w:lang w:val="en-US"/>
              </w:rPr>
              <w:t>txaṯṯru w</w:t>
            </w:r>
            <w:r>
              <w:rPr>
                <w:noProof/>
                <w:lang w:val="en-US"/>
              </w:rPr>
              <w:t>i</w:t>
            </w:r>
            <w:r w:rsidR="00702644" w:rsidRPr="00702644">
              <w:rPr>
                <w:noProof/>
                <w:lang w:val="en-US"/>
              </w:rPr>
              <w:t xml:space="preserve">-tqaṭṭī. </w:t>
            </w:r>
            <w:r>
              <w:rPr>
                <w:noProof/>
                <w:lang w:val="en-US"/>
              </w:rPr>
              <w:t>ᵊ</w:t>
            </w:r>
            <w:r w:rsidR="00702644" w:rsidRPr="00702644">
              <w:rPr>
                <w:noProof/>
                <w:lang w:val="en-US"/>
              </w:rPr>
              <w:t>tḥuṭṭu muṭraḥ-in hawwi</w:t>
            </w:r>
            <w:r w:rsidRPr="005D59C9">
              <w:rPr>
                <w:noProof/>
                <w:vertAlign w:val="superscript"/>
                <w:lang w:val="en-US"/>
              </w:rPr>
              <w:t>y</w:t>
            </w:r>
            <w:r w:rsidR="00702644" w:rsidRPr="00702644">
              <w:rPr>
                <w:noProof/>
                <w:lang w:val="en-US"/>
              </w:rPr>
              <w:t xml:space="preserve"> hināk yṣīr ǧubun </w:t>
            </w:r>
            <w:r w:rsidR="00D7289A">
              <w:rPr>
                <w:lang w:val="en-US"/>
              </w:rPr>
              <w:t>ˁ</w:t>
            </w:r>
            <w:r w:rsidR="00702644" w:rsidRPr="00702644">
              <w:rPr>
                <w:lang w:val="en-US"/>
              </w:rPr>
              <w:t>addēne</w:t>
            </w:r>
            <w:r w:rsidR="00702644" w:rsidRPr="00702644">
              <w:rPr>
                <w:noProof/>
                <w:lang w:val="en-US"/>
              </w:rPr>
              <w:t xml:space="preserve">. </w:t>
            </w:r>
          </w:p>
        </w:tc>
        <w:tc>
          <w:tcPr>
            <w:tcW w:w="4395" w:type="dxa"/>
          </w:tcPr>
          <w:p w:rsidR="00702644" w:rsidRPr="00702644" w:rsidRDefault="00D3474D" w:rsidP="00B87FF9">
            <w:pPr>
              <w:rPr>
                <w:noProof/>
                <w:lang w:val="en-US"/>
              </w:rPr>
            </w:pPr>
            <w:r>
              <w:rPr>
                <w:noProof/>
                <w:lang w:val="en-US"/>
              </w:rPr>
              <w:t>When it has cooled down she brings… and makes, if she wants to make yoghurt she let it curdle and covers it. She puts it at a cool place and there it becomes cheese.</w:t>
            </w:r>
            <w:r w:rsidR="009A5BD8">
              <w:rPr>
                <w:rStyle w:val="Funotenzeichen"/>
                <w:noProof/>
                <w:lang w:val="en-US"/>
              </w:rPr>
              <w:footnoteReference w:id="40"/>
            </w:r>
          </w:p>
        </w:tc>
      </w:tr>
      <w:tr w:rsidR="00702644" w:rsidRPr="00702644" w:rsidTr="00702644">
        <w:tc>
          <w:tcPr>
            <w:tcW w:w="675" w:type="dxa"/>
          </w:tcPr>
          <w:p w:rsidR="00702644" w:rsidRPr="00702644" w:rsidRDefault="005D59C9" w:rsidP="00B87FF9">
            <w:pPr>
              <w:rPr>
                <w:noProof/>
                <w:lang w:val="en-US"/>
              </w:rPr>
            </w:pPr>
            <w:r>
              <w:rPr>
                <w:noProof/>
                <w:lang w:val="en-US"/>
              </w:rPr>
              <w:t>2.52</w:t>
            </w:r>
          </w:p>
        </w:tc>
        <w:tc>
          <w:tcPr>
            <w:tcW w:w="3969" w:type="dxa"/>
          </w:tcPr>
          <w:p w:rsidR="00702644" w:rsidRPr="00702644" w:rsidRDefault="00702644" w:rsidP="00CF4E25">
            <w:pPr>
              <w:rPr>
                <w:noProof/>
                <w:lang w:val="en-US"/>
              </w:rPr>
            </w:pPr>
            <w:r w:rsidRPr="00702644">
              <w:rPr>
                <w:noProof/>
                <w:lang w:val="en-US"/>
              </w:rPr>
              <w:t xml:space="preserve">hā </w:t>
            </w:r>
            <w:r w:rsidR="00D7289A">
              <w:rPr>
                <w:noProof/>
                <w:lang w:val="en-US"/>
              </w:rPr>
              <w:t>ˁ</w:t>
            </w:r>
            <w:r w:rsidRPr="00702644">
              <w:rPr>
                <w:noProof/>
                <w:lang w:val="en-US"/>
              </w:rPr>
              <w:t xml:space="preserve">ugub-ma yṣīr ǧubun </w:t>
            </w:r>
            <w:r w:rsidR="00D7289A">
              <w:rPr>
                <w:lang w:val="en-US"/>
              </w:rPr>
              <w:t>ˁ</w:t>
            </w:r>
            <w:r w:rsidRPr="00702644">
              <w:rPr>
                <w:lang w:val="en-US"/>
              </w:rPr>
              <w:t>addēne</w:t>
            </w:r>
            <w:r w:rsidR="005D59C9">
              <w:rPr>
                <w:noProof/>
                <w:lang w:val="en-US"/>
              </w:rPr>
              <w:t xml:space="preserve"> ši-</w:t>
            </w:r>
            <w:r w:rsidRPr="00702644">
              <w:rPr>
                <w:noProof/>
                <w:lang w:val="en-US"/>
              </w:rPr>
              <w:t xml:space="preserve"> ssawwi? šī šukwa ngūl lilhe iḥne </w:t>
            </w:r>
            <w:r w:rsidR="00D7289A">
              <w:rPr>
                <w:noProof/>
                <w:lang w:val="en-US"/>
              </w:rPr>
              <w:t>ˀ</w:t>
            </w:r>
            <w:r w:rsidRPr="00702644">
              <w:rPr>
                <w:noProof/>
                <w:lang w:val="en-US"/>
              </w:rPr>
              <w:t>awwali</w:t>
            </w:r>
            <w:r w:rsidR="005D59C9">
              <w:rPr>
                <w:noProof/>
                <w:lang w:val="en-US"/>
              </w:rPr>
              <w:t>,</w:t>
            </w:r>
            <w:r w:rsidRPr="00702644">
              <w:rPr>
                <w:noProof/>
                <w:lang w:val="en-US"/>
              </w:rPr>
              <w:t xml:space="preserve"> </w:t>
            </w:r>
            <w:r w:rsidR="00D7289A">
              <w:rPr>
                <w:noProof/>
                <w:lang w:val="en-US"/>
              </w:rPr>
              <w:t>ˀ</w:t>
            </w:r>
            <w:r w:rsidRPr="00702644">
              <w:rPr>
                <w:noProof/>
                <w:lang w:val="en-US"/>
              </w:rPr>
              <w:t>aš-šukwa, min ǧilid al-</w:t>
            </w:r>
            <w:r w:rsidR="005D59C9">
              <w:rPr>
                <w:noProof/>
                <w:lang w:val="en-US"/>
              </w:rPr>
              <w:t>ᵊ</w:t>
            </w:r>
            <w:r w:rsidRPr="00702644">
              <w:rPr>
                <w:noProof/>
                <w:lang w:val="en-US"/>
              </w:rPr>
              <w:t>hnīye yuṭluḥ</w:t>
            </w:r>
            <w:r w:rsidR="005D59C9">
              <w:rPr>
                <w:noProof/>
                <w:lang w:val="en-US"/>
              </w:rPr>
              <w:t>,</w:t>
            </w:r>
            <w:r w:rsidRPr="00702644">
              <w:rPr>
                <w:noProof/>
                <w:lang w:val="en-US"/>
              </w:rPr>
              <w:t xml:space="preserve"> </w:t>
            </w:r>
            <w:r w:rsidR="00D7289A">
              <w:rPr>
                <w:noProof/>
                <w:lang w:val="en-US"/>
              </w:rPr>
              <w:t>ˀ</w:t>
            </w:r>
            <w:r w:rsidRPr="00702644">
              <w:rPr>
                <w:noProof/>
                <w:lang w:val="en-US"/>
              </w:rPr>
              <w:t>al-ǧadi</w:t>
            </w:r>
            <w:r w:rsidR="005D59C9">
              <w:rPr>
                <w:noProof/>
                <w:lang w:val="en-US"/>
              </w:rPr>
              <w:t>. –</w:t>
            </w:r>
            <w:r w:rsidRPr="00702644">
              <w:rPr>
                <w:noProof/>
                <w:lang w:val="en-US"/>
              </w:rPr>
              <w:t xml:space="preserve"> </w:t>
            </w:r>
            <w:r w:rsidR="00D7289A">
              <w:rPr>
                <w:noProof/>
                <w:lang w:val="en-US"/>
              </w:rPr>
              <w:t>ˀ</w:t>
            </w:r>
            <w:r w:rsidRPr="00702644">
              <w:rPr>
                <w:noProof/>
                <w:lang w:val="en-US"/>
              </w:rPr>
              <w:t>al-ǧadi</w:t>
            </w:r>
            <w:r w:rsidR="005D59C9">
              <w:rPr>
                <w:noProof/>
                <w:lang w:val="en-US"/>
              </w:rPr>
              <w:t xml:space="preserve"> –</w:t>
            </w:r>
            <w:r w:rsidRPr="00702644">
              <w:rPr>
                <w:noProof/>
                <w:lang w:val="en-US"/>
              </w:rPr>
              <w:t xml:space="preserve"> </w:t>
            </w:r>
            <w:r w:rsidR="00D7289A">
              <w:rPr>
                <w:noProof/>
                <w:lang w:val="en-US"/>
              </w:rPr>
              <w:t>ˀ</w:t>
            </w:r>
            <w:r w:rsidR="005D59C9">
              <w:rPr>
                <w:noProof/>
                <w:lang w:val="en-US"/>
              </w:rPr>
              <w:t xml:space="preserve">aǧ-ǧadi. </w:t>
            </w:r>
            <w:r w:rsidR="00D7289A">
              <w:rPr>
                <w:noProof/>
                <w:lang w:val="en-US"/>
              </w:rPr>
              <w:t>ˀ</w:t>
            </w:r>
            <w:r w:rsidRPr="00702644">
              <w:rPr>
                <w:noProof/>
                <w:lang w:val="en-US"/>
              </w:rPr>
              <w:t>awwali y</w:t>
            </w:r>
            <w:r w:rsidR="00CF4E25">
              <w:rPr>
                <w:noProof/>
                <w:lang w:val="en-US"/>
              </w:rPr>
              <w:t>ə</w:t>
            </w:r>
            <w:r w:rsidRPr="00702644">
              <w:rPr>
                <w:noProof/>
                <w:lang w:val="en-US"/>
              </w:rPr>
              <w:t>ṭl</w:t>
            </w:r>
            <w:r w:rsidR="00CF4E25">
              <w:rPr>
                <w:noProof/>
                <w:lang w:val="en-US"/>
              </w:rPr>
              <w:t>u</w:t>
            </w:r>
            <w:r w:rsidR="00D7289A">
              <w:rPr>
                <w:noProof/>
                <w:lang w:val="en-US"/>
              </w:rPr>
              <w:t>ˁ</w:t>
            </w:r>
            <w:r w:rsidRPr="00702644">
              <w:rPr>
                <w:noProof/>
                <w:lang w:val="en-US"/>
              </w:rPr>
              <w:t>ūn yiḏbaḥūn aǧ-ǧadi mā yigšumūn ǧildu yǝṭlu</w:t>
            </w:r>
            <w:r w:rsidR="00D7289A">
              <w:rPr>
                <w:noProof/>
                <w:lang w:val="en-US"/>
              </w:rPr>
              <w:t>ˁ</w:t>
            </w:r>
            <w:r w:rsidRPr="00702644">
              <w:rPr>
                <w:noProof/>
                <w:lang w:val="en-US"/>
              </w:rPr>
              <w:t>ūnu mi</w:t>
            </w:r>
            <w:r w:rsidR="00CF4E25">
              <w:rPr>
                <w:noProof/>
                <w:lang w:val="en-US"/>
              </w:rPr>
              <w:t>r__r</w:t>
            </w:r>
            <w:r w:rsidRPr="00702644">
              <w:rPr>
                <w:noProof/>
                <w:lang w:val="en-US"/>
              </w:rPr>
              <w:t>āsu kullu tek parča hāw y</w:t>
            </w:r>
            <w:r w:rsidR="00CF4E25">
              <w:rPr>
                <w:noProof/>
                <w:lang w:val="en-US"/>
              </w:rPr>
              <w:t xml:space="preserve">inaḏ̣ḏ̣fūnu w </w:t>
            </w:r>
            <w:r w:rsidRPr="00702644">
              <w:rPr>
                <w:noProof/>
                <w:lang w:val="en-US"/>
              </w:rPr>
              <w:t>zēn yqasslūnu b-al-miliḥ b-al-</w:t>
            </w:r>
            <w:r w:rsidR="00CF4E25">
              <w:rPr>
                <w:noProof/>
                <w:lang w:val="en-US"/>
              </w:rPr>
              <w:t>ᵊ</w:t>
            </w:r>
            <w:r w:rsidRPr="00702644">
              <w:rPr>
                <w:noProof/>
                <w:lang w:val="en-US"/>
              </w:rPr>
              <w:t>hnīye.</w:t>
            </w:r>
          </w:p>
        </w:tc>
        <w:tc>
          <w:tcPr>
            <w:tcW w:w="4395" w:type="dxa"/>
          </w:tcPr>
          <w:p w:rsidR="00702644" w:rsidRPr="00D3474D" w:rsidRDefault="00D3474D" w:rsidP="009A5BD8">
            <w:r>
              <w:rPr>
                <w:noProof/>
                <w:lang w:val="en-US"/>
              </w:rPr>
              <w:t xml:space="preserve">And what does she do after it has become cheese? There is something called </w:t>
            </w:r>
            <w:r>
              <w:rPr>
                <w:i/>
                <w:noProof/>
                <w:lang w:val="en-US"/>
              </w:rPr>
              <w:t xml:space="preserve">šukwa. </w:t>
            </w:r>
            <w:r>
              <w:t xml:space="preserve">In former times there was the </w:t>
            </w:r>
            <w:r>
              <w:rPr>
                <w:i/>
              </w:rPr>
              <w:t xml:space="preserve">šukwa </w:t>
            </w:r>
            <w:r>
              <w:t>made of skin, the skin of a young billy goat. In former times, when they slaughtered a young billy goat, they did not dissect its skin</w:t>
            </w:r>
            <w:r w:rsidR="009A5BD8">
              <w:t>, the left it all in one piece from the head down. They cleaned it and tossed it</w:t>
            </w:r>
            <w:r w:rsidR="009A5BD8">
              <w:rPr>
                <w:rStyle w:val="Funotenzeichen"/>
              </w:rPr>
              <w:footnoteReference w:id="41"/>
            </w:r>
            <w:r w:rsidR="009A5BD8">
              <w:t xml:space="preserve"> well in salt.</w:t>
            </w:r>
          </w:p>
        </w:tc>
      </w:tr>
      <w:tr w:rsidR="00702644" w:rsidRPr="00702644" w:rsidTr="00702644">
        <w:tc>
          <w:tcPr>
            <w:tcW w:w="675" w:type="dxa"/>
          </w:tcPr>
          <w:p w:rsidR="00702644" w:rsidRPr="00CF4E25" w:rsidRDefault="00CF4E25" w:rsidP="00B87FF9">
            <w:pPr>
              <w:rPr>
                <w:noProof/>
              </w:rPr>
            </w:pPr>
            <w:r>
              <w:rPr>
                <w:noProof/>
              </w:rPr>
              <w:t>3.15</w:t>
            </w:r>
          </w:p>
        </w:tc>
        <w:tc>
          <w:tcPr>
            <w:tcW w:w="3969" w:type="dxa"/>
          </w:tcPr>
          <w:p w:rsidR="00702644" w:rsidRPr="00702644" w:rsidRDefault="00CF4E25" w:rsidP="00CF4E25">
            <w:pPr>
              <w:rPr>
                <w:noProof/>
                <w:lang w:val="en-US"/>
              </w:rPr>
            </w:pPr>
            <w:r>
              <w:rPr>
                <w:noProof/>
                <w:lang w:val="en-US"/>
              </w:rPr>
              <w:t xml:space="preserve">w </w:t>
            </w:r>
            <w:r w:rsidR="00702644" w:rsidRPr="00702644">
              <w:rPr>
                <w:noProof/>
                <w:lang w:val="en-US"/>
              </w:rPr>
              <w:t>y</w:t>
            </w:r>
            <w:r>
              <w:rPr>
                <w:noProof/>
                <w:lang w:val="en-US"/>
              </w:rPr>
              <w:t>i</w:t>
            </w:r>
            <w:r w:rsidR="00702644" w:rsidRPr="00702644">
              <w:rPr>
                <w:noProof/>
                <w:lang w:val="en-US"/>
              </w:rPr>
              <w:t xml:space="preserve">sawwūnu šukwa, </w:t>
            </w:r>
            <w:r w:rsidR="00D7289A">
              <w:rPr>
                <w:noProof/>
                <w:lang w:val="en-US"/>
              </w:rPr>
              <w:t>ˀ</w:t>
            </w:r>
            <w:r w:rsidR="00702644" w:rsidRPr="00702644">
              <w:rPr>
                <w:noProof/>
                <w:lang w:val="en-US"/>
              </w:rPr>
              <w:t xml:space="preserve">aš-šukwa </w:t>
            </w:r>
            <w:r w:rsidR="00D7289A">
              <w:rPr>
                <w:noProof/>
                <w:lang w:val="en-US"/>
              </w:rPr>
              <w:t>ˁ</w:t>
            </w:r>
            <w:r w:rsidR="00702644" w:rsidRPr="00702644">
              <w:rPr>
                <w:noProof/>
                <w:lang w:val="en-US"/>
              </w:rPr>
              <w:t>addēne šnōnhe? lilhe ṯal</w:t>
            </w:r>
            <w:r>
              <w:rPr>
                <w:noProof/>
                <w:lang w:val="en-US"/>
              </w:rPr>
              <w:t>a</w:t>
            </w:r>
            <w:r w:rsidR="00702644" w:rsidRPr="00702644">
              <w:rPr>
                <w:noProof/>
                <w:lang w:val="en-US"/>
              </w:rPr>
              <w:t xml:space="preserve">ṯ riǧlēn </w:t>
            </w:r>
            <w:r>
              <w:rPr>
                <w:noProof/>
                <w:lang w:val="en-US"/>
              </w:rPr>
              <w:t>x</w:t>
            </w:r>
            <w:r w:rsidR="00702644" w:rsidRPr="00702644">
              <w:rPr>
                <w:noProof/>
                <w:lang w:val="en-US"/>
              </w:rPr>
              <w:t>ašab tal</w:t>
            </w:r>
            <w:r>
              <w:rPr>
                <w:noProof/>
                <w:lang w:val="en-US"/>
              </w:rPr>
              <w:t>a</w:t>
            </w:r>
            <w:r w:rsidR="00702644" w:rsidRPr="00702644">
              <w:rPr>
                <w:noProof/>
                <w:lang w:val="en-US"/>
              </w:rPr>
              <w:t>ṯ riǧlēn. w-aš-šukwa ḏiyye lilhe xši</w:t>
            </w:r>
            <w:r>
              <w:rPr>
                <w:noProof/>
                <w:lang w:val="en-US"/>
              </w:rPr>
              <w:t>be yu</w:t>
            </w:r>
            <w:r w:rsidR="00702644" w:rsidRPr="00702644">
              <w:rPr>
                <w:noProof/>
                <w:lang w:val="en-US"/>
              </w:rPr>
              <w:t>rbuṭūnha l-īdēn w</w:t>
            </w:r>
            <w:r>
              <w:rPr>
                <w:noProof/>
                <w:lang w:val="en-US"/>
              </w:rPr>
              <w:t xml:space="preserve"> </w:t>
            </w:r>
            <w:r w:rsidR="00702644" w:rsidRPr="00702644">
              <w:rPr>
                <w:noProof/>
                <w:lang w:val="en-US"/>
              </w:rPr>
              <w:t xml:space="preserve">riǧlēn aǧ-ǧadi ǧild aǧ-ǧadi. </w:t>
            </w:r>
          </w:p>
        </w:tc>
        <w:tc>
          <w:tcPr>
            <w:tcW w:w="4395" w:type="dxa"/>
          </w:tcPr>
          <w:p w:rsidR="00702644" w:rsidRPr="009A5BD8" w:rsidRDefault="009A5BD8" w:rsidP="00B87FF9">
            <w:r>
              <w:rPr>
                <w:noProof/>
                <w:lang w:val="en-US"/>
              </w:rPr>
              <w:t xml:space="preserve">And then they made a rack called </w:t>
            </w:r>
            <w:r>
              <w:rPr>
                <w:i/>
                <w:noProof/>
                <w:lang w:val="en-US"/>
              </w:rPr>
              <w:t xml:space="preserve">šukwa </w:t>
            </w:r>
            <w:r>
              <w:t xml:space="preserve">out of it. What is a </w:t>
            </w:r>
            <w:r>
              <w:rPr>
                <w:i/>
                <w:noProof/>
                <w:lang w:val="en-US"/>
              </w:rPr>
              <w:t>šukwa</w:t>
            </w:r>
            <w:r>
              <w:t xml:space="preserve">? It has three feet made of wood, three feet. And this </w:t>
            </w:r>
            <w:r>
              <w:rPr>
                <w:i/>
                <w:noProof/>
                <w:lang w:val="en-US"/>
              </w:rPr>
              <w:t xml:space="preserve">šukwa </w:t>
            </w:r>
            <w:r>
              <w:t xml:space="preserve">has a piece of wood to which they bind the hands and the feet of the billy goat, the skin of the young billy goat. </w:t>
            </w:r>
          </w:p>
        </w:tc>
      </w:tr>
      <w:tr w:rsidR="00702644" w:rsidRPr="00702644" w:rsidTr="00702644">
        <w:tc>
          <w:tcPr>
            <w:tcW w:w="675" w:type="dxa"/>
          </w:tcPr>
          <w:p w:rsidR="00702644" w:rsidRPr="00702644" w:rsidRDefault="007F092C" w:rsidP="00B87FF9">
            <w:pPr>
              <w:rPr>
                <w:noProof/>
                <w:lang w:val="en-US"/>
              </w:rPr>
            </w:pPr>
            <w:r>
              <w:rPr>
                <w:noProof/>
                <w:lang w:val="en-US"/>
              </w:rPr>
              <w:t>3.28</w:t>
            </w:r>
          </w:p>
        </w:tc>
        <w:tc>
          <w:tcPr>
            <w:tcW w:w="3969" w:type="dxa"/>
          </w:tcPr>
          <w:p w:rsidR="00702644" w:rsidRPr="00702644" w:rsidRDefault="00702644" w:rsidP="00472EE4">
            <w:pPr>
              <w:rPr>
                <w:noProof/>
                <w:lang w:val="en-US"/>
              </w:rPr>
            </w:pPr>
            <w:r w:rsidRPr="00702644">
              <w:rPr>
                <w:noProof/>
                <w:lang w:val="en-US"/>
              </w:rPr>
              <w:t>w</w:t>
            </w:r>
            <w:r w:rsidR="007F092C">
              <w:rPr>
                <w:noProof/>
                <w:lang w:val="en-US"/>
              </w:rPr>
              <w:t xml:space="preserve"> </w:t>
            </w:r>
            <w:r w:rsidRPr="00702644">
              <w:rPr>
                <w:noProof/>
                <w:lang w:val="en-US"/>
              </w:rPr>
              <w:t>zal</w:t>
            </w:r>
            <w:r w:rsidR="00D7289A">
              <w:rPr>
                <w:noProof/>
                <w:lang w:val="en-US"/>
              </w:rPr>
              <w:t>ˁ</w:t>
            </w:r>
            <w:r w:rsidRPr="00702644">
              <w:rPr>
                <w:noProof/>
                <w:lang w:val="en-US"/>
              </w:rPr>
              <w:t xml:space="preserve">ūm aǧ-ǧadi yṣīr miṯl al-musluq. </w:t>
            </w:r>
            <w:r w:rsidR="007F092C">
              <w:rPr>
                <w:noProof/>
                <w:lang w:val="en-US"/>
              </w:rPr>
              <w:t>ᵊt</w:t>
            </w:r>
            <w:r w:rsidRPr="00702644">
              <w:rPr>
                <w:noProof/>
                <w:lang w:val="en-US"/>
              </w:rPr>
              <w:t>kubb al-xāṯir qādi al-ḥurma</w:t>
            </w:r>
            <w:r w:rsidR="007F092C">
              <w:rPr>
                <w:noProof/>
                <w:lang w:val="en-US"/>
              </w:rPr>
              <w:t>,</w:t>
            </w:r>
            <w:r w:rsidRPr="00702644">
              <w:rPr>
                <w:noProof/>
                <w:lang w:val="en-US"/>
              </w:rPr>
              <w:t xml:space="preserve"> w</w:t>
            </w:r>
            <w:r w:rsidR="007F092C">
              <w:rPr>
                <w:noProof/>
                <w:lang w:val="en-US"/>
              </w:rPr>
              <w:t>i</w:t>
            </w:r>
            <w:r w:rsidRPr="00702644">
              <w:rPr>
                <w:noProof/>
                <w:lang w:val="en-US"/>
              </w:rPr>
              <w:t xml:space="preserve">-tkubb </w:t>
            </w:r>
            <w:r w:rsidR="00D7289A">
              <w:rPr>
                <w:noProof/>
                <w:lang w:val="en-US"/>
              </w:rPr>
              <w:t>ˁ</w:t>
            </w:r>
            <w:r w:rsidRPr="00702644">
              <w:rPr>
                <w:noProof/>
                <w:lang w:val="en-US"/>
              </w:rPr>
              <w:t>alē mayye w</w:t>
            </w:r>
            <w:r w:rsidR="007F092C">
              <w:rPr>
                <w:noProof/>
                <w:lang w:val="en-US"/>
              </w:rPr>
              <w:t xml:space="preserve">i-ššiddu w </w:t>
            </w:r>
            <w:r w:rsidRPr="00702644">
              <w:rPr>
                <w:noProof/>
                <w:lang w:val="en-US"/>
              </w:rPr>
              <w:t xml:space="preserve">tgūm </w:t>
            </w:r>
            <w:r w:rsidR="007F092C">
              <w:rPr>
                <w:noProof/>
                <w:lang w:val="en-US"/>
              </w:rPr>
              <w:t>ᵊtxuḏ̣ḏ̣u w-</w:t>
            </w:r>
            <w:r w:rsidRPr="00702644">
              <w:rPr>
                <w:noProof/>
                <w:lang w:val="en-US"/>
              </w:rPr>
              <w:t>iḥna ngūl</w:t>
            </w:r>
            <w:r w:rsidR="007F092C">
              <w:rPr>
                <w:noProof/>
                <w:lang w:val="en-US"/>
              </w:rPr>
              <w:t>,</w:t>
            </w:r>
            <w:r w:rsidRPr="00702644">
              <w:rPr>
                <w:noProof/>
                <w:lang w:val="en-US"/>
              </w:rPr>
              <w:t xml:space="preserve"> </w:t>
            </w:r>
            <w:r w:rsidR="007F092C">
              <w:rPr>
                <w:noProof/>
                <w:lang w:val="en-US"/>
              </w:rPr>
              <w:t>ᵊ</w:t>
            </w:r>
            <w:r w:rsidRPr="00702644">
              <w:rPr>
                <w:noProof/>
                <w:lang w:val="en-US"/>
              </w:rPr>
              <w:t xml:space="preserve">txuḏ̣ḏ̣ al-xāṯir. </w:t>
            </w:r>
            <w:r w:rsidR="007F092C">
              <w:rPr>
                <w:noProof/>
                <w:lang w:val="en-US"/>
              </w:rPr>
              <w:t>ᵊ</w:t>
            </w:r>
            <w:r w:rsidRPr="00702644">
              <w:rPr>
                <w:noProof/>
                <w:lang w:val="en-US"/>
              </w:rPr>
              <w:t xml:space="preserve">txuḏ̣ḏ̣u zēn </w:t>
            </w:r>
            <w:r w:rsidR="007F092C">
              <w:rPr>
                <w:noProof/>
                <w:lang w:val="en-US"/>
              </w:rPr>
              <w:t>ᵊ</w:t>
            </w:r>
            <w:r w:rsidRPr="00702644">
              <w:rPr>
                <w:noProof/>
                <w:lang w:val="en-US"/>
              </w:rPr>
              <w:t>txuḏ̣ḏ̣u</w:t>
            </w:r>
            <w:r w:rsidR="007F092C">
              <w:rPr>
                <w:noProof/>
                <w:lang w:val="en-US"/>
              </w:rPr>
              <w:t>,</w:t>
            </w:r>
            <w:r w:rsidRPr="00702644">
              <w:rPr>
                <w:noProof/>
                <w:lang w:val="en-US"/>
              </w:rPr>
              <w:t xml:space="preserve"> </w:t>
            </w:r>
            <w:r w:rsidR="00D7289A">
              <w:rPr>
                <w:noProof/>
                <w:lang w:val="en-US"/>
              </w:rPr>
              <w:t>ˁ</w:t>
            </w:r>
            <w:r w:rsidRPr="00702644">
              <w:rPr>
                <w:noProof/>
                <w:lang w:val="en-US"/>
              </w:rPr>
              <w:t>ugub-ma txuḏ̣ḏ̣u zēn</w:t>
            </w:r>
            <w:r w:rsidR="007F092C">
              <w:rPr>
                <w:noProof/>
                <w:lang w:val="en-US"/>
              </w:rPr>
              <w:t>,</w:t>
            </w:r>
            <w:r w:rsidRPr="00702644">
              <w:rPr>
                <w:noProof/>
                <w:lang w:val="en-US"/>
              </w:rPr>
              <w:t xml:space="preserve"> </w:t>
            </w:r>
            <w:r w:rsidR="007F092C">
              <w:rPr>
                <w:noProof/>
                <w:lang w:val="en-US"/>
              </w:rPr>
              <w:t>ᵊ</w:t>
            </w:r>
            <w:r w:rsidRPr="00702644">
              <w:rPr>
                <w:noProof/>
                <w:lang w:val="en-US"/>
              </w:rPr>
              <w:t>tkubbu b-a</w:t>
            </w:r>
            <w:r w:rsidR="007F092C">
              <w:rPr>
                <w:noProof/>
                <w:lang w:val="en-US"/>
              </w:rPr>
              <w:t>ǧ</w:t>
            </w:r>
            <w:r w:rsidRPr="00702644">
              <w:rPr>
                <w:noProof/>
                <w:lang w:val="en-US"/>
              </w:rPr>
              <w:t>-ǧidrīye</w:t>
            </w:r>
            <w:r w:rsidR="007F092C">
              <w:rPr>
                <w:noProof/>
                <w:lang w:val="en-US"/>
              </w:rPr>
              <w:t>,</w:t>
            </w:r>
            <w:r w:rsidRPr="00702644">
              <w:rPr>
                <w:noProof/>
                <w:lang w:val="en-US"/>
              </w:rPr>
              <w:t xml:space="preserve"> </w:t>
            </w:r>
            <w:r w:rsidR="00D7289A">
              <w:rPr>
                <w:noProof/>
                <w:lang w:val="en-US"/>
              </w:rPr>
              <w:t>ˀ</w:t>
            </w:r>
            <w:r w:rsidRPr="00702644">
              <w:rPr>
                <w:noProof/>
                <w:lang w:val="en-US"/>
              </w:rPr>
              <w:t xml:space="preserve">az-zubda </w:t>
            </w:r>
            <w:r w:rsidR="00D7289A">
              <w:rPr>
                <w:lang w:val="en-US"/>
              </w:rPr>
              <w:t>ˁ</w:t>
            </w:r>
            <w:r w:rsidRPr="00702644">
              <w:rPr>
                <w:lang w:val="en-US"/>
              </w:rPr>
              <w:t>addēne</w:t>
            </w:r>
            <w:r w:rsidR="007F092C">
              <w:rPr>
                <w:noProof/>
                <w:lang w:val="en-US"/>
              </w:rPr>
              <w:t xml:space="preserve"> aǧ-</w:t>
            </w:r>
            <w:r w:rsidRPr="00702644">
              <w:rPr>
                <w:noProof/>
                <w:lang w:val="en-US"/>
              </w:rPr>
              <w:t>ǧiš</w:t>
            </w:r>
            <w:r w:rsidR="00472EE4">
              <w:rPr>
                <w:noProof/>
                <w:lang w:val="en-US"/>
              </w:rPr>
              <w:t>d</w:t>
            </w:r>
            <w:r w:rsidRPr="00702644">
              <w:rPr>
                <w:noProof/>
                <w:lang w:val="en-US"/>
              </w:rPr>
              <w:t>e</w:t>
            </w:r>
            <w:r w:rsidR="007F092C">
              <w:rPr>
                <w:noProof/>
                <w:lang w:val="en-US"/>
              </w:rPr>
              <w:t>,</w:t>
            </w:r>
            <w:r w:rsidRPr="00702644">
              <w:rPr>
                <w:noProof/>
                <w:lang w:val="en-US"/>
              </w:rPr>
              <w:t xml:space="preserve"> </w:t>
            </w:r>
            <w:r w:rsidR="00D7289A">
              <w:rPr>
                <w:noProof/>
                <w:lang w:val="en-US"/>
              </w:rPr>
              <w:t>ˀ</w:t>
            </w:r>
            <w:r w:rsidRPr="00702644">
              <w:rPr>
                <w:noProof/>
                <w:lang w:val="en-US"/>
              </w:rPr>
              <w:t xml:space="preserve">as-samin </w:t>
            </w:r>
            <w:r w:rsidR="007F092C">
              <w:rPr>
                <w:noProof/>
                <w:lang w:val="en-US"/>
              </w:rPr>
              <w:t>ᵊ</w:t>
            </w:r>
            <w:r w:rsidRPr="00702644">
              <w:rPr>
                <w:noProof/>
                <w:lang w:val="en-US"/>
              </w:rPr>
              <w:t>ngūl yuṭl</w:t>
            </w:r>
            <w:r w:rsidR="007F092C">
              <w:rPr>
                <w:noProof/>
                <w:lang w:val="en-US"/>
              </w:rPr>
              <w:t>u</w:t>
            </w:r>
            <w:r w:rsidR="00D7289A">
              <w:rPr>
                <w:noProof/>
                <w:lang w:val="en-US"/>
              </w:rPr>
              <w:t>ˁ</w:t>
            </w:r>
            <w:r w:rsidRPr="00702644">
              <w:rPr>
                <w:noProof/>
                <w:lang w:val="en-US"/>
              </w:rPr>
              <w:t xml:space="preserve"> l</w:t>
            </w:r>
            <w:r w:rsidR="007F092C">
              <w:rPr>
                <w:noProof/>
                <w:lang w:val="en-US"/>
              </w:rPr>
              <w:t>i</w:t>
            </w:r>
            <w:r w:rsidRPr="00702644">
              <w:rPr>
                <w:noProof/>
                <w:lang w:val="en-US"/>
              </w:rPr>
              <w:t xml:space="preserve">-fōg. </w:t>
            </w:r>
          </w:p>
        </w:tc>
        <w:tc>
          <w:tcPr>
            <w:tcW w:w="4395" w:type="dxa"/>
          </w:tcPr>
          <w:p w:rsidR="00702644" w:rsidRPr="00702644" w:rsidRDefault="009A5BD8" w:rsidP="005F2B6F">
            <w:pPr>
              <w:rPr>
                <w:noProof/>
                <w:lang w:val="en-US"/>
              </w:rPr>
            </w:pPr>
            <w:r>
              <w:rPr>
                <w:noProof/>
                <w:lang w:val="en-US"/>
              </w:rPr>
              <w:t xml:space="preserve">And the throat of the billy goat is like a water tap. And the the woman pours the yoghurt inside, then she pours water in it, ties it up and starts to rock it. We say, she is rocking the yoghurt. She rocks it very well, and after </w:t>
            </w:r>
            <w:r w:rsidR="005F2B6F">
              <w:rPr>
                <w:noProof/>
                <w:lang w:val="en-US"/>
              </w:rPr>
              <w:t>she has rocked it she pours it in a pot. And then the butter, the cream, the fat comes up.</w:t>
            </w:r>
          </w:p>
        </w:tc>
      </w:tr>
      <w:tr w:rsidR="00702644" w:rsidRPr="00702644" w:rsidTr="00702644">
        <w:tc>
          <w:tcPr>
            <w:tcW w:w="675" w:type="dxa"/>
          </w:tcPr>
          <w:p w:rsidR="00702644" w:rsidRPr="007F092C" w:rsidRDefault="007F092C" w:rsidP="00B87FF9">
            <w:pPr>
              <w:rPr>
                <w:noProof/>
              </w:rPr>
            </w:pPr>
            <w:r>
              <w:rPr>
                <w:noProof/>
              </w:rPr>
              <w:t>3.49</w:t>
            </w:r>
          </w:p>
        </w:tc>
        <w:tc>
          <w:tcPr>
            <w:tcW w:w="3969" w:type="dxa"/>
          </w:tcPr>
          <w:p w:rsidR="00702644" w:rsidRPr="00702644" w:rsidRDefault="00D7289A" w:rsidP="007F092C">
            <w:pPr>
              <w:rPr>
                <w:noProof/>
                <w:lang w:val="en-US"/>
              </w:rPr>
            </w:pPr>
            <w:r w:rsidRPr="00A76776">
              <w:rPr>
                <w:noProof/>
                <w:color w:val="7030A0"/>
                <w:lang w:val="en-US"/>
              </w:rPr>
              <w:t>ˀ</w:t>
            </w:r>
            <w:r w:rsidR="00702644" w:rsidRPr="00A76776">
              <w:rPr>
                <w:noProof/>
                <w:color w:val="7030A0"/>
                <w:lang w:val="en-US"/>
              </w:rPr>
              <w:t xml:space="preserve">al-ḥurma </w:t>
            </w:r>
            <w:r w:rsidRPr="00A76776">
              <w:rPr>
                <w:noProof/>
                <w:color w:val="7030A0"/>
                <w:lang w:val="en-US"/>
              </w:rPr>
              <w:t>ˁ</w:t>
            </w:r>
            <w:r w:rsidR="00702644" w:rsidRPr="00A76776">
              <w:rPr>
                <w:noProof/>
                <w:color w:val="7030A0"/>
                <w:lang w:val="en-US"/>
              </w:rPr>
              <w:t>addēne tāxḏ as-samin min fōg</w:t>
            </w:r>
            <w:r w:rsidR="007F092C">
              <w:rPr>
                <w:noProof/>
                <w:lang w:val="en-US"/>
              </w:rPr>
              <w:t>,</w:t>
            </w:r>
            <w:r w:rsidR="00702644" w:rsidRPr="00702644">
              <w:rPr>
                <w:noProof/>
                <w:lang w:val="en-US"/>
              </w:rPr>
              <w:t xml:space="preserve"> w</w:t>
            </w:r>
            <w:r w:rsidR="007F092C">
              <w:rPr>
                <w:noProof/>
                <w:lang w:val="en-US"/>
              </w:rPr>
              <w:t xml:space="preserve"> (tḥaṭṭ) ᵊtḥuṭṭu, </w:t>
            </w:r>
            <w:r>
              <w:rPr>
                <w:noProof/>
                <w:lang w:val="en-US"/>
              </w:rPr>
              <w:t>ˀ</w:t>
            </w:r>
            <w:r w:rsidR="007F092C">
              <w:rPr>
                <w:noProof/>
                <w:lang w:val="en-US"/>
              </w:rPr>
              <w:t xml:space="preserve">aa </w:t>
            </w:r>
            <w:r w:rsidR="00702644" w:rsidRPr="00702644">
              <w:rPr>
                <w:noProof/>
                <w:lang w:val="en-US"/>
              </w:rPr>
              <w:t>w</w:t>
            </w:r>
            <w:r w:rsidR="007F092C">
              <w:rPr>
                <w:noProof/>
                <w:lang w:val="en-US"/>
              </w:rPr>
              <w:t xml:space="preserve"> </w:t>
            </w:r>
            <w:r w:rsidR="00702644" w:rsidRPr="00702644">
              <w:rPr>
                <w:noProof/>
                <w:lang w:val="en-US"/>
              </w:rPr>
              <w:t xml:space="preserve">tlumm ha-š-šakil </w:t>
            </w:r>
            <w:r w:rsidR="007F092C" w:rsidRPr="007F092C">
              <w:rPr>
                <w:noProof/>
                <w:color w:val="FF0000"/>
                <w:lang w:val="en-US"/>
              </w:rPr>
              <w:t>______________</w:t>
            </w:r>
            <w:r w:rsidR="007F092C">
              <w:rPr>
                <w:noProof/>
                <w:lang w:val="en-US"/>
              </w:rPr>
              <w:t xml:space="preserve"> ᵊ</w:t>
            </w:r>
            <w:r w:rsidR="00702644" w:rsidRPr="00702644">
              <w:rPr>
                <w:noProof/>
                <w:lang w:val="en-US"/>
              </w:rPr>
              <w:t xml:space="preserve">tlumm as-samin. </w:t>
            </w:r>
            <w:r>
              <w:rPr>
                <w:noProof/>
                <w:lang w:val="en-US"/>
              </w:rPr>
              <w:t>ˁ</w:t>
            </w:r>
            <w:r w:rsidR="00702644" w:rsidRPr="00702644">
              <w:rPr>
                <w:noProof/>
                <w:lang w:val="en-US"/>
              </w:rPr>
              <w:t xml:space="preserve">ugub-ma yṣīr čiṯīr </w:t>
            </w:r>
            <w:r w:rsidR="007F092C">
              <w:rPr>
                <w:noProof/>
                <w:lang w:val="en-US"/>
              </w:rPr>
              <w:t>ᵊ</w:t>
            </w:r>
            <w:r w:rsidR="00702644" w:rsidRPr="00702644">
              <w:rPr>
                <w:noProof/>
                <w:lang w:val="en-US"/>
              </w:rPr>
              <w:t>tmaww</w:t>
            </w:r>
            <w:r>
              <w:rPr>
                <w:noProof/>
                <w:lang w:val="en-US"/>
              </w:rPr>
              <w:t>ˁ</w:t>
            </w:r>
            <w:r w:rsidR="00702644" w:rsidRPr="00702644">
              <w:rPr>
                <w:noProof/>
                <w:lang w:val="en-US"/>
              </w:rPr>
              <w:t xml:space="preserve">u </w:t>
            </w:r>
            <w:r>
              <w:rPr>
                <w:noProof/>
                <w:lang w:val="en-US"/>
              </w:rPr>
              <w:t>ˁ</w:t>
            </w:r>
            <w:r w:rsidR="00702644" w:rsidRPr="00702644">
              <w:rPr>
                <w:noProof/>
                <w:lang w:val="en-US"/>
              </w:rPr>
              <w:t>ugub-ma tmaww</w:t>
            </w:r>
            <w:r>
              <w:rPr>
                <w:noProof/>
                <w:lang w:val="en-US"/>
              </w:rPr>
              <w:t>ˁ</w:t>
            </w:r>
            <w:r w:rsidR="00702644" w:rsidRPr="00702644">
              <w:rPr>
                <w:noProof/>
                <w:lang w:val="en-US"/>
              </w:rPr>
              <w:t>u šī ǧild-in nōba. šukwa</w:t>
            </w:r>
            <w:r w:rsidR="007F092C">
              <w:rPr>
                <w:noProof/>
                <w:lang w:val="en-US"/>
              </w:rPr>
              <w:t>,</w:t>
            </w:r>
            <w:r w:rsidR="00702644" w:rsidRPr="00702644">
              <w:rPr>
                <w:noProof/>
                <w:lang w:val="en-US"/>
              </w:rPr>
              <w:t xml:space="preserve"> </w:t>
            </w:r>
            <w:r>
              <w:rPr>
                <w:noProof/>
                <w:lang w:val="en-US"/>
              </w:rPr>
              <w:t>ˀ</w:t>
            </w:r>
            <w:r w:rsidR="00702644" w:rsidRPr="00702644">
              <w:rPr>
                <w:noProof/>
                <w:lang w:val="en-US"/>
              </w:rPr>
              <w:t xml:space="preserve">iḥna </w:t>
            </w:r>
            <w:r w:rsidR="007F092C">
              <w:rPr>
                <w:noProof/>
                <w:lang w:val="en-US"/>
              </w:rPr>
              <w:t>ši-ngul-lhe ši-</w:t>
            </w:r>
            <w:r w:rsidR="00702644" w:rsidRPr="00702644">
              <w:rPr>
                <w:noProof/>
                <w:lang w:val="en-US"/>
              </w:rPr>
              <w:t>ngūl Ismā</w:t>
            </w:r>
            <w:r>
              <w:rPr>
                <w:noProof/>
                <w:lang w:val="en-US"/>
              </w:rPr>
              <w:t>ˁ</w:t>
            </w:r>
            <w:r w:rsidR="00702644" w:rsidRPr="00702644">
              <w:rPr>
                <w:noProof/>
                <w:lang w:val="en-US"/>
              </w:rPr>
              <w:t>īl haḏīč?</w:t>
            </w:r>
          </w:p>
        </w:tc>
        <w:tc>
          <w:tcPr>
            <w:tcW w:w="4395" w:type="dxa"/>
          </w:tcPr>
          <w:p w:rsidR="00702644" w:rsidRPr="005F2B6F" w:rsidRDefault="005F2B6F" w:rsidP="005F2B6F">
            <w:r>
              <w:rPr>
                <w:noProof/>
                <w:lang w:val="en-US"/>
              </w:rPr>
              <w:t xml:space="preserve">Then the woman takes the fat from upside and puts it, collects it like this. She collects the fat. When she has collected a lot she melts it and after she has melted it she puts it in another skin. It is called </w:t>
            </w:r>
            <w:r>
              <w:rPr>
                <w:i/>
                <w:noProof/>
                <w:lang w:val="en-US"/>
              </w:rPr>
              <w:t>šukwa,</w:t>
            </w:r>
            <w:r>
              <w:t xml:space="preserve"> how do we call it, Ismail?</w:t>
            </w:r>
          </w:p>
        </w:tc>
      </w:tr>
      <w:tr w:rsidR="00702644" w:rsidRPr="00702644" w:rsidTr="00702644">
        <w:tc>
          <w:tcPr>
            <w:tcW w:w="675" w:type="dxa"/>
          </w:tcPr>
          <w:p w:rsidR="00702644" w:rsidRPr="00702644" w:rsidRDefault="007F092C" w:rsidP="00B87FF9">
            <w:pPr>
              <w:rPr>
                <w:noProof/>
                <w:lang w:val="en-US"/>
              </w:rPr>
            </w:pPr>
            <w:r>
              <w:rPr>
                <w:noProof/>
                <w:lang w:val="en-US"/>
              </w:rPr>
              <w:t>4.08</w:t>
            </w:r>
          </w:p>
        </w:tc>
        <w:tc>
          <w:tcPr>
            <w:tcW w:w="3969" w:type="dxa"/>
          </w:tcPr>
          <w:p w:rsidR="00702644" w:rsidRPr="00702644" w:rsidRDefault="00702644" w:rsidP="007F092C">
            <w:pPr>
              <w:rPr>
                <w:noProof/>
                <w:lang w:val="en-US"/>
              </w:rPr>
            </w:pPr>
            <w:r w:rsidRPr="00702644">
              <w:rPr>
                <w:noProof/>
                <w:lang w:val="en-US"/>
              </w:rPr>
              <w:t xml:space="preserve">ǧild-in nōba šī yḥuṭṭūnu as-samin </w:t>
            </w:r>
            <w:r w:rsidR="007F092C">
              <w:rPr>
                <w:noProof/>
                <w:lang w:val="en-US"/>
              </w:rPr>
              <w:t>ᵊ</w:t>
            </w:r>
            <w:r w:rsidRPr="00702644">
              <w:rPr>
                <w:noProof/>
                <w:lang w:val="en-US"/>
              </w:rPr>
              <w:t>b-ga</w:t>
            </w:r>
            <w:r w:rsidR="007F092C">
              <w:rPr>
                <w:noProof/>
                <w:lang w:val="en-US"/>
              </w:rPr>
              <w:t>ḷə</w:t>
            </w:r>
            <w:r w:rsidRPr="00702644">
              <w:rPr>
                <w:noProof/>
                <w:lang w:val="en-US"/>
              </w:rPr>
              <w:t>bha</w:t>
            </w:r>
            <w:r w:rsidR="007F092C">
              <w:rPr>
                <w:noProof/>
                <w:lang w:val="en-US"/>
              </w:rPr>
              <w:t>,</w:t>
            </w:r>
            <w:r w:rsidRPr="00702644">
              <w:rPr>
                <w:noProof/>
                <w:lang w:val="en-US"/>
              </w:rPr>
              <w:t xml:space="preserve"> </w:t>
            </w:r>
            <w:r w:rsidR="00D7289A">
              <w:rPr>
                <w:noProof/>
                <w:lang w:val="en-US"/>
              </w:rPr>
              <w:t>ˀ</w:t>
            </w:r>
            <w:r w:rsidRPr="00702644">
              <w:rPr>
                <w:noProof/>
                <w:lang w:val="en-US"/>
              </w:rPr>
              <w:t>al-</w:t>
            </w:r>
            <w:r w:rsidR="007F092C">
              <w:rPr>
                <w:noProof/>
                <w:lang w:val="en-US"/>
              </w:rPr>
              <w:t>ᵊkwāṛa ši-</w:t>
            </w:r>
            <w:r w:rsidRPr="00702644">
              <w:rPr>
                <w:noProof/>
                <w:lang w:val="en-US"/>
              </w:rPr>
              <w:t>ngul-lh</w:t>
            </w:r>
            <w:r w:rsidR="007F092C">
              <w:rPr>
                <w:noProof/>
                <w:lang w:val="en-US"/>
              </w:rPr>
              <w:t>e?</w:t>
            </w:r>
            <w:r w:rsidRPr="00702644">
              <w:rPr>
                <w:noProof/>
                <w:lang w:val="en-US"/>
              </w:rPr>
              <w:t xml:space="preserve"> </w:t>
            </w:r>
            <w:r w:rsidR="00D7289A">
              <w:rPr>
                <w:noProof/>
                <w:lang w:val="en-US"/>
              </w:rPr>
              <w:t>ˀ</w:t>
            </w:r>
            <w:r w:rsidRPr="00702644">
              <w:rPr>
                <w:noProof/>
                <w:lang w:val="en-US"/>
              </w:rPr>
              <w:t>al-</w:t>
            </w:r>
            <w:r w:rsidR="007F092C">
              <w:rPr>
                <w:noProof/>
                <w:lang w:val="en-US"/>
              </w:rPr>
              <w:t>ᵊ</w:t>
            </w:r>
            <w:r w:rsidRPr="00702644">
              <w:rPr>
                <w:noProof/>
                <w:lang w:val="en-US"/>
              </w:rPr>
              <w:t>kwāṛa ngul-ilh</w:t>
            </w:r>
            <w:r w:rsidR="007F092C">
              <w:rPr>
                <w:noProof/>
                <w:lang w:val="en-US"/>
              </w:rPr>
              <w:t>e</w:t>
            </w:r>
            <w:r w:rsidRPr="00702644">
              <w:rPr>
                <w:noProof/>
                <w:lang w:val="en-US"/>
              </w:rPr>
              <w:t>. zād al-</w:t>
            </w:r>
            <w:r w:rsidR="007F092C">
              <w:rPr>
                <w:noProof/>
                <w:lang w:val="en-US"/>
              </w:rPr>
              <w:t>ᵊ</w:t>
            </w:r>
            <w:r w:rsidRPr="00702644">
              <w:rPr>
                <w:noProof/>
                <w:lang w:val="en-US"/>
              </w:rPr>
              <w:t>kwā</w:t>
            </w:r>
            <w:r w:rsidR="007F092C">
              <w:rPr>
                <w:noProof/>
                <w:lang w:val="en-US"/>
              </w:rPr>
              <w:t>ṛ</w:t>
            </w:r>
            <w:r w:rsidRPr="00702644">
              <w:rPr>
                <w:noProof/>
                <w:lang w:val="en-US"/>
              </w:rPr>
              <w:t>a min ǧildha, zād al-</w:t>
            </w:r>
            <w:r w:rsidR="007F092C">
              <w:rPr>
                <w:noProof/>
                <w:lang w:val="en-US"/>
              </w:rPr>
              <w:t>ᵊ</w:t>
            </w:r>
            <w:r w:rsidRPr="00702644">
              <w:rPr>
                <w:noProof/>
                <w:lang w:val="en-US"/>
              </w:rPr>
              <w:t>hnīye</w:t>
            </w:r>
            <w:r w:rsidR="007F092C">
              <w:rPr>
                <w:noProof/>
                <w:lang w:val="en-US"/>
              </w:rPr>
              <w:t xml:space="preserve">, </w:t>
            </w:r>
            <w:r w:rsidRPr="00702644">
              <w:rPr>
                <w:noProof/>
                <w:lang w:val="en-US"/>
              </w:rPr>
              <w:t xml:space="preserve"> </w:t>
            </w:r>
            <w:r w:rsidR="00D7289A">
              <w:rPr>
                <w:noProof/>
                <w:lang w:val="en-US"/>
              </w:rPr>
              <w:t>ˀ</w:t>
            </w:r>
            <w:r w:rsidRPr="00702644">
              <w:rPr>
                <w:noProof/>
                <w:lang w:val="en-US"/>
              </w:rPr>
              <w:t>al…al-ǧadi zād yṣīr al-xārūf zād yṣīr</w:t>
            </w:r>
            <w:r w:rsidR="007F092C">
              <w:rPr>
                <w:noProof/>
                <w:lang w:val="en-US"/>
              </w:rPr>
              <w:t xml:space="preserve">, </w:t>
            </w:r>
            <w:r w:rsidR="00D7289A">
              <w:rPr>
                <w:noProof/>
                <w:lang w:val="en-US"/>
              </w:rPr>
              <w:t>ˀ</w:t>
            </w:r>
            <w:r w:rsidR="007F092C">
              <w:rPr>
                <w:noProof/>
                <w:lang w:val="en-US"/>
              </w:rPr>
              <w:t>ē.</w:t>
            </w:r>
          </w:p>
        </w:tc>
        <w:tc>
          <w:tcPr>
            <w:tcW w:w="4395" w:type="dxa"/>
          </w:tcPr>
          <w:p w:rsidR="00702644" w:rsidRPr="00A4149B" w:rsidRDefault="005F2B6F" w:rsidP="005F2B6F">
            <w:r>
              <w:rPr>
                <w:noProof/>
                <w:lang w:val="en-US"/>
              </w:rPr>
              <w:t xml:space="preserve">They put it inside another skin, </w:t>
            </w:r>
            <w:proofErr w:type="gramStart"/>
            <w:r>
              <w:rPr>
                <w:i/>
                <w:noProof/>
                <w:lang w:val="en-US"/>
              </w:rPr>
              <w:t>kwāṛa</w:t>
            </w:r>
            <w:r>
              <w:t>,</w:t>
            </w:r>
            <w:proofErr w:type="gramEnd"/>
            <w:r>
              <w:t xml:space="preserve"> do we call it like this? We call it </w:t>
            </w:r>
            <w:r>
              <w:rPr>
                <w:i/>
                <w:noProof/>
                <w:lang w:val="en-US"/>
              </w:rPr>
              <w:t>kwāṛa</w:t>
            </w:r>
            <w:r w:rsidR="00A4149B">
              <w:rPr>
                <w:i/>
                <w:noProof/>
                <w:lang w:val="en-US"/>
              </w:rPr>
              <w:t>.</w:t>
            </w:r>
            <w:r w:rsidRPr="00A4149B">
              <w:rPr>
                <w:rStyle w:val="Funotenzeichen"/>
                <w:noProof/>
                <w:lang w:val="en-US"/>
              </w:rPr>
              <w:footnoteReference w:id="42"/>
            </w:r>
            <w:r w:rsidR="00A4149B">
              <w:rPr>
                <w:i/>
                <w:noProof/>
                <w:lang w:val="en-US"/>
              </w:rPr>
              <w:t xml:space="preserve"> </w:t>
            </w:r>
            <w:r w:rsidR="00A4149B">
              <w:t xml:space="preserve">The </w:t>
            </w:r>
            <w:r w:rsidR="00A4149B">
              <w:rPr>
                <w:i/>
                <w:noProof/>
                <w:lang w:val="en-US"/>
              </w:rPr>
              <w:t xml:space="preserve">kwāṛa </w:t>
            </w:r>
            <w:r w:rsidR="00A4149B">
              <w:t>is also from skin, it is also from the skin of a young billy goat or of a lamb. Yes.</w:t>
            </w:r>
          </w:p>
        </w:tc>
      </w:tr>
      <w:tr w:rsidR="00702644" w:rsidRPr="00702644" w:rsidTr="00702644">
        <w:tc>
          <w:tcPr>
            <w:tcW w:w="675" w:type="dxa"/>
          </w:tcPr>
          <w:p w:rsidR="00702644" w:rsidRPr="00702644" w:rsidRDefault="007F092C" w:rsidP="00B87FF9">
            <w:pPr>
              <w:rPr>
                <w:noProof/>
                <w:lang w:val="en-US"/>
              </w:rPr>
            </w:pPr>
            <w:r>
              <w:rPr>
                <w:noProof/>
                <w:lang w:val="en-US"/>
              </w:rPr>
              <w:t>4.27</w:t>
            </w:r>
          </w:p>
        </w:tc>
        <w:tc>
          <w:tcPr>
            <w:tcW w:w="3969" w:type="dxa"/>
          </w:tcPr>
          <w:p w:rsidR="00702644" w:rsidRPr="00702644" w:rsidRDefault="00702644" w:rsidP="00A4149B">
            <w:pPr>
              <w:rPr>
                <w:noProof/>
                <w:lang w:val="en-US"/>
              </w:rPr>
            </w:pPr>
            <w:r w:rsidRPr="00702644">
              <w:rPr>
                <w:noProof/>
                <w:lang w:val="en-US"/>
              </w:rPr>
              <w:t>yḥuṭṭūn as-samin qādi hināk mā yxarab al-</w:t>
            </w:r>
            <w:r w:rsidR="00D7289A">
              <w:rPr>
                <w:noProof/>
                <w:lang w:val="en-US"/>
              </w:rPr>
              <w:t>ˁ</w:t>
            </w:r>
            <w:r w:rsidRPr="00702644">
              <w:rPr>
                <w:noProof/>
                <w:lang w:val="en-US"/>
              </w:rPr>
              <w:t>u</w:t>
            </w:r>
            <w:r w:rsidR="00A4149B">
              <w:rPr>
                <w:noProof/>
                <w:lang w:val="en-US"/>
              </w:rPr>
              <w:t>kk</w:t>
            </w:r>
            <w:r w:rsidRPr="00702644">
              <w:rPr>
                <w:noProof/>
                <w:lang w:val="en-US"/>
              </w:rPr>
              <w:t xml:space="preserve">a – ysammūnha </w:t>
            </w:r>
            <w:r w:rsidR="00D7289A">
              <w:rPr>
                <w:noProof/>
                <w:lang w:val="en-US"/>
              </w:rPr>
              <w:t>ˁ</w:t>
            </w:r>
            <w:r w:rsidRPr="00702644">
              <w:rPr>
                <w:noProof/>
                <w:lang w:val="en-US"/>
              </w:rPr>
              <w:t xml:space="preserve">uqqa – </w:t>
            </w:r>
            <w:r w:rsidR="00D7289A">
              <w:rPr>
                <w:noProof/>
                <w:lang w:val="en-US"/>
              </w:rPr>
              <w:t>ˁ</w:t>
            </w:r>
            <w:r w:rsidRPr="00702644">
              <w:rPr>
                <w:noProof/>
                <w:lang w:val="en-US"/>
              </w:rPr>
              <w:t>u</w:t>
            </w:r>
            <w:r w:rsidR="00A4149B">
              <w:rPr>
                <w:noProof/>
                <w:lang w:val="en-US"/>
              </w:rPr>
              <w:t>kk</w:t>
            </w:r>
            <w:r w:rsidRPr="00702644">
              <w:rPr>
                <w:noProof/>
                <w:lang w:val="en-US"/>
              </w:rPr>
              <w:t>a. yḥuṭṭūn</w:t>
            </w:r>
            <w:r w:rsidR="007F092C">
              <w:rPr>
                <w:noProof/>
                <w:lang w:val="en-US"/>
              </w:rPr>
              <w:t xml:space="preserve"> </w:t>
            </w:r>
            <w:r w:rsidRPr="00702644">
              <w:rPr>
                <w:noProof/>
                <w:lang w:val="en-US"/>
              </w:rPr>
              <w:t>a</w:t>
            </w:r>
            <w:r w:rsidR="007F092C">
              <w:rPr>
                <w:noProof/>
                <w:lang w:val="en-US"/>
              </w:rPr>
              <w:t>s-</w:t>
            </w:r>
            <w:r w:rsidRPr="00702644">
              <w:rPr>
                <w:noProof/>
                <w:lang w:val="en-US"/>
              </w:rPr>
              <w:t>samin qādi</w:t>
            </w:r>
            <w:r w:rsidR="00FA49B6">
              <w:rPr>
                <w:noProof/>
                <w:lang w:val="en-US"/>
              </w:rPr>
              <w:t>,</w:t>
            </w:r>
            <w:r w:rsidRPr="00702644">
              <w:rPr>
                <w:noProof/>
                <w:lang w:val="en-US"/>
              </w:rPr>
              <w:t xml:space="preserve"> </w:t>
            </w:r>
            <w:r w:rsidR="00D7289A">
              <w:rPr>
                <w:noProof/>
                <w:lang w:val="en-US"/>
              </w:rPr>
              <w:t>ˀ</w:t>
            </w:r>
            <w:r w:rsidRPr="00702644">
              <w:rPr>
                <w:noProof/>
                <w:lang w:val="en-US"/>
              </w:rPr>
              <w:t>al-ḥurma tḥuṭṭ as-samin kullu qādi</w:t>
            </w:r>
            <w:r w:rsidR="00FA49B6">
              <w:rPr>
                <w:noProof/>
                <w:lang w:val="en-US"/>
              </w:rPr>
              <w:t>,</w:t>
            </w:r>
            <w:r w:rsidRPr="00702644">
              <w:rPr>
                <w:noProof/>
                <w:lang w:val="en-US"/>
              </w:rPr>
              <w:t xml:space="preserve"> kullhum yāklūn m-as-samin haḏāk. b-aš-štē b-al-gēḏ̣ kullhum m-as-samin haḏāk ysawwūn ačil</w:t>
            </w:r>
            <w:r w:rsidR="00FA49B6">
              <w:rPr>
                <w:noProof/>
                <w:lang w:val="en-US"/>
              </w:rPr>
              <w:t xml:space="preserve">, </w:t>
            </w:r>
            <w:r w:rsidRPr="00702644">
              <w:rPr>
                <w:noProof/>
                <w:lang w:val="en-US"/>
              </w:rPr>
              <w:t>ysawwūn</w:t>
            </w:r>
            <w:r w:rsidR="00FA49B6">
              <w:rPr>
                <w:noProof/>
                <w:lang w:val="en-US"/>
              </w:rPr>
              <w:t xml:space="preserve"> </w:t>
            </w:r>
            <w:r w:rsidR="00FA49B6" w:rsidRPr="00702644">
              <w:rPr>
                <w:noProof/>
                <w:lang w:val="en-US"/>
              </w:rPr>
              <w:t>kull šakl</w:t>
            </w:r>
            <w:r w:rsidR="00FA49B6">
              <w:rPr>
                <w:noProof/>
                <w:lang w:val="en-US"/>
              </w:rPr>
              <w:t>e</w:t>
            </w:r>
            <w:r w:rsidR="00FA49B6" w:rsidRPr="00702644">
              <w:rPr>
                <w:noProof/>
                <w:lang w:val="en-US"/>
              </w:rPr>
              <w:t xml:space="preserve"> min as-samin hāḏ</w:t>
            </w:r>
            <w:r w:rsidR="00FA49B6">
              <w:rPr>
                <w:noProof/>
                <w:lang w:val="en-US"/>
              </w:rPr>
              <w:t>e</w:t>
            </w:r>
            <w:r w:rsidR="00FA49B6" w:rsidRPr="00702644">
              <w:rPr>
                <w:noProof/>
                <w:lang w:val="en-US"/>
              </w:rPr>
              <w:t>.</w:t>
            </w:r>
          </w:p>
        </w:tc>
        <w:tc>
          <w:tcPr>
            <w:tcW w:w="4395" w:type="dxa"/>
          </w:tcPr>
          <w:p w:rsidR="00702644" w:rsidRPr="00A4149B" w:rsidRDefault="00A4149B" w:rsidP="00A4149B">
            <w:pPr>
              <w:rPr>
                <w:lang w:val="en-US"/>
              </w:rPr>
            </w:pPr>
            <w:r>
              <w:rPr>
                <w:noProof/>
                <w:lang w:val="en-US"/>
              </w:rPr>
              <w:t xml:space="preserve">They put the ghee inside it and there it does not get rotten; it’s called </w:t>
            </w:r>
            <w:r w:rsidR="00D7289A">
              <w:rPr>
                <w:i/>
                <w:noProof/>
                <w:lang w:val="en-US"/>
              </w:rPr>
              <w:t>ˁ</w:t>
            </w:r>
            <w:r>
              <w:rPr>
                <w:i/>
                <w:noProof/>
                <w:lang w:val="en-US"/>
              </w:rPr>
              <w:t xml:space="preserve">ukka </w:t>
            </w:r>
            <w:r>
              <w:rPr>
                <w:lang w:val="en-US"/>
              </w:rPr>
              <w:t xml:space="preserve">– they call it </w:t>
            </w:r>
            <w:r w:rsidR="00D7289A">
              <w:rPr>
                <w:i/>
                <w:lang w:val="en-US"/>
              </w:rPr>
              <w:t>ˁ</w:t>
            </w:r>
            <w:r>
              <w:rPr>
                <w:i/>
                <w:lang w:val="en-US"/>
              </w:rPr>
              <w:t xml:space="preserve">ukka. – </w:t>
            </w:r>
            <w:r>
              <w:t>Hose pipe</w:t>
            </w:r>
            <w:r>
              <w:rPr>
                <w:i/>
                <w:lang w:val="en-US"/>
              </w:rPr>
              <w:t xml:space="preserve">. </w:t>
            </w:r>
            <w:r>
              <w:t xml:space="preserve">They put the ghee inside, the woman puts all the ghee inside it and they all (the whole family) eats from this ghee. Winter and summer they make their food with this ghee; they make everything with this ghee. </w:t>
            </w:r>
          </w:p>
        </w:tc>
      </w:tr>
      <w:tr w:rsidR="00702644" w:rsidRPr="00702644" w:rsidTr="00702644">
        <w:tc>
          <w:tcPr>
            <w:tcW w:w="675" w:type="dxa"/>
          </w:tcPr>
          <w:p w:rsidR="00702644" w:rsidRPr="00FA49B6" w:rsidRDefault="00FA49B6" w:rsidP="00B87FF9">
            <w:pPr>
              <w:rPr>
                <w:noProof/>
              </w:rPr>
            </w:pPr>
            <w:r>
              <w:rPr>
                <w:noProof/>
              </w:rPr>
              <w:t>4.45</w:t>
            </w:r>
          </w:p>
        </w:tc>
        <w:tc>
          <w:tcPr>
            <w:tcW w:w="3969" w:type="dxa"/>
          </w:tcPr>
          <w:p w:rsidR="00702644" w:rsidRPr="007301F3" w:rsidRDefault="00FA49B6" w:rsidP="00A4149B">
            <w:pPr>
              <w:rPr>
                <w:noProof/>
                <w:lang w:val="en-US"/>
              </w:rPr>
            </w:pPr>
            <w:r w:rsidRPr="00702644">
              <w:rPr>
                <w:noProof/>
                <w:lang w:val="en-US"/>
              </w:rPr>
              <w:t>mā yxarab bīh</w:t>
            </w:r>
            <w:r>
              <w:rPr>
                <w:noProof/>
                <w:lang w:val="en-US"/>
              </w:rPr>
              <w:t>e</w:t>
            </w:r>
            <w:r w:rsidRPr="00702644">
              <w:rPr>
                <w:noProof/>
                <w:lang w:val="en-US"/>
              </w:rPr>
              <w:t xml:space="preserve">. </w:t>
            </w:r>
            <w:r>
              <w:rPr>
                <w:noProof/>
                <w:lang w:val="en-US"/>
              </w:rPr>
              <w:t xml:space="preserve">– </w:t>
            </w:r>
            <w:r w:rsidR="00702644" w:rsidRPr="00702644">
              <w:rPr>
                <w:noProof/>
                <w:lang w:val="en-US"/>
              </w:rPr>
              <w:t>mā yxarab bīh</w:t>
            </w:r>
            <w:r>
              <w:rPr>
                <w:noProof/>
                <w:lang w:val="en-US"/>
              </w:rPr>
              <w:t>e</w:t>
            </w:r>
            <w:r w:rsidR="00702644" w:rsidRPr="00702644">
              <w:rPr>
                <w:noProof/>
                <w:lang w:val="en-US"/>
              </w:rPr>
              <w:t xml:space="preserve">. </w:t>
            </w:r>
            <w:r>
              <w:rPr>
                <w:noProof/>
                <w:lang w:val="en-US"/>
              </w:rPr>
              <w:t xml:space="preserve">– </w:t>
            </w:r>
            <w:r w:rsidR="00D7289A">
              <w:rPr>
                <w:noProof/>
                <w:lang w:val="en-US"/>
              </w:rPr>
              <w:t>ˀ</w:t>
            </w:r>
            <w:r w:rsidR="00702644" w:rsidRPr="00702644">
              <w:rPr>
                <w:noProof/>
                <w:lang w:val="en-US"/>
              </w:rPr>
              <w:t>a</w:t>
            </w:r>
            <w:r>
              <w:rPr>
                <w:noProof/>
                <w:lang w:val="en-US"/>
              </w:rPr>
              <w:t>ǧ</w:t>
            </w:r>
            <w:r w:rsidR="00702644" w:rsidRPr="00702644">
              <w:rPr>
                <w:noProof/>
                <w:lang w:val="en-US"/>
              </w:rPr>
              <w:t>-ǧild al y</w:t>
            </w:r>
            <w:r w:rsidR="00A4149B">
              <w:rPr>
                <w:noProof/>
                <w:lang w:val="en-US"/>
              </w:rPr>
              <w:t xml:space="preserve">ḥuṭṭūn bī as-samin ysammūnu </w:t>
            </w:r>
            <w:r w:rsidR="00D7289A">
              <w:rPr>
                <w:noProof/>
                <w:lang w:val="en-US"/>
              </w:rPr>
              <w:t>ˁ</w:t>
            </w:r>
            <w:r w:rsidR="00A4149B">
              <w:rPr>
                <w:noProof/>
                <w:lang w:val="en-US"/>
              </w:rPr>
              <w:t>ukk</w:t>
            </w:r>
            <w:r w:rsidR="00702644" w:rsidRPr="00702644">
              <w:rPr>
                <w:noProof/>
                <w:lang w:val="en-US"/>
              </w:rPr>
              <w:t xml:space="preserve">a, </w:t>
            </w:r>
            <w:r w:rsidR="00D7289A">
              <w:rPr>
                <w:noProof/>
                <w:lang w:val="en-US"/>
              </w:rPr>
              <w:t>ˀ</w:t>
            </w:r>
            <w:r w:rsidR="00702644" w:rsidRPr="00702644">
              <w:rPr>
                <w:noProof/>
                <w:lang w:val="en-US"/>
              </w:rPr>
              <w:t>al-</w:t>
            </w:r>
            <w:r w:rsidR="00D7289A">
              <w:rPr>
                <w:noProof/>
                <w:lang w:val="en-US"/>
              </w:rPr>
              <w:t>ˁ</w:t>
            </w:r>
            <w:r w:rsidR="00702644" w:rsidRPr="00702644">
              <w:rPr>
                <w:noProof/>
                <w:lang w:val="en-US"/>
              </w:rPr>
              <w:t>u</w:t>
            </w:r>
            <w:r w:rsidR="00A4149B">
              <w:rPr>
                <w:noProof/>
                <w:lang w:val="en-US"/>
              </w:rPr>
              <w:t>kk</w:t>
            </w:r>
            <w:r w:rsidR="00702644" w:rsidRPr="00702644">
              <w:rPr>
                <w:noProof/>
                <w:lang w:val="en-US"/>
              </w:rPr>
              <w:t>a as-samin mā yxarab bīh</w:t>
            </w:r>
            <w:r>
              <w:rPr>
                <w:noProof/>
                <w:lang w:val="en-US"/>
              </w:rPr>
              <w:t>e</w:t>
            </w:r>
            <w:r w:rsidR="00702644" w:rsidRPr="00702644">
              <w:rPr>
                <w:noProof/>
                <w:lang w:val="en-US"/>
              </w:rPr>
              <w:t xml:space="preserve">. </w:t>
            </w:r>
            <w:r>
              <w:rPr>
                <w:noProof/>
                <w:lang w:val="en-US"/>
              </w:rPr>
              <w:t xml:space="preserve">[… 5.08] </w:t>
            </w:r>
            <w:r w:rsidR="00D7289A">
              <w:rPr>
                <w:noProof/>
                <w:lang w:val="en-US"/>
              </w:rPr>
              <w:t>ˀ</w:t>
            </w:r>
            <w:r w:rsidR="00702644" w:rsidRPr="007301F3">
              <w:rPr>
                <w:noProof/>
                <w:lang w:val="en-US"/>
              </w:rPr>
              <w:t xml:space="preserve">ī yḥuṭṭūn </w:t>
            </w:r>
            <w:r w:rsidR="00D7289A">
              <w:rPr>
                <w:noProof/>
                <w:lang w:val="en-US"/>
              </w:rPr>
              <w:t>ˁ</w:t>
            </w:r>
            <w:r w:rsidR="00702644" w:rsidRPr="007301F3">
              <w:rPr>
                <w:noProof/>
                <w:lang w:val="en-US"/>
              </w:rPr>
              <w:t>alēh</w:t>
            </w:r>
            <w:r>
              <w:rPr>
                <w:noProof/>
                <w:lang w:val="en-US"/>
              </w:rPr>
              <w:t>e</w:t>
            </w:r>
            <w:r w:rsidR="00702644" w:rsidRPr="007301F3">
              <w:rPr>
                <w:noProof/>
                <w:lang w:val="en-US"/>
              </w:rPr>
              <w:t xml:space="preserve"> dibis al-falōṭi yxalṭūn </w:t>
            </w:r>
            <w:r w:rsidR="00702644" w:rsidRPr="00C609CD">
              <w:rPr>
                <w:noProof/>
                <w:color w:val="FF0000"/>
                <w:lang w:val="en-US"/>
              </w:rPr>
              <w:t>ta-</w:t>
            </w:r>
            <w:r w:rsidRPr="00C609CD">
              <w:rPr>
                <w:noProof/>
                <w:color w:val="FF0000"/>
                <w:lang w:val="en-US"/>
              </w:rPr>
              <w:t>yma</w:t>
            </w:r>
            <w:r w:rsidR="00D7289A">
              <w:rPr>
                <w:noProof/>
                <w:color w:val="FF0000"/>
                <w:lang w:val="en-US"/>
              </w:rPr>
              <w:t>ˁˁ</w:t>
            </w:r>
            <w:r w:rsidRPr="00C609CD">
              <w:rPr>
                <w:noProof/>
                <w:color w:val="FF0000"/>
                <w:lang w:val="en-US"/>
              </w:rPr>
              <w:t xml:space="preserve">u </w:t>
            </w:r>
            <w:r>
              <w:rPr>
                <w:noProof/>
                <w:lang w:val="en-US"/>
              </w:rPr>
              <w:t>ṣ</w:t>
            </w:r>
            <w:r w:rsidR="00702644" w:rsidRPr="007301F3">
              <w:rPr>
                <w:noProof/>
                <w:lang w:val="en-US"/>
              </w:rPr>
              <w:t>ṣīr layyne. ya</w:t>
            </w:r>
            <w:r w:rsidR="00D7289A">
              <w:rPr>
                <w:noProof/>
                <w:lang w:val="en-US"/>
              </w:rPr>
              <w:t>ˁ</w:t>
            </w:r>
            <w:r w:rsidR="00702644" w:rsidRPr="007301F3">
              <w:rPr>
                <w:noProof/>
                <w:lang w:val="en-US"/>
              </w:rPr>
              <w:t xml:space="preserve">ni yḥuṭṭūn </w:t>
            </w:r>
            <w:r w:rsidR="00D7289A">
              <w:rPr>
                <w:noProof/>
                <w:lang w:val="en-US"/>
              </w:rPr>
              <w:t>ˁ</w:t>
            </w:r>
            <w:r w:rsidR="00702644" w:rsidRPr="007301F3">
              <w:rPr>
                <w:noProof/>
                <w:lang w:val="en-US"/>
              </w:rPr>
              <w:t>alēh</w:t>
            </w:r>
            <w:r>
              <w:rPr>
                <w:noProof/>
                <w:lang w:val="en-US"/>
              </w:rPr>
              <w:t>e</w:t>
            </w:r>
            <w:r w:rsidR="00702644" w:rsidRPr="007301F3">
              <w:rPr>
                <w:noProof/>
                <w:lang w:val="en-US"/>
              </w:rPr>
              <w:t xml:space="preserve"> dibis falōṭi. </w:t>
            </w:r>
          </w:p>
        </w:tc>
        <w:tc>
          <w:tcPr>
            <w:tcW w:w="4395" w:type="dxa"/>
          </w:tcPr>
          <w:p w:rsidR="00702644" w:rsidRPr="00A4149B" w:rsidRDefault="00A4149B" w:rsidP="00A4149B">
            <w:r>
              <w:rPr>
                <w:noProof/>
                <w:lang w:val="en-US"/>
              </w:rPr>
              <w:t xml:space="preserve">And it does not get rotten in it. – It does not spoil. – The skin in which they put the ghee is called </w:t>
            </w:r>
            <w:r w:rsidR="00D7289A">
              <w:rPr>
                <w:i/>
                <w:noProof/>
                <w:lang w:val="en-US"/>
              </w:rPr>
              <w:t>ˁ</w:t>
            </w:r>
            <w:r>
              <w:rPr>
                <w:i/>
                <w:noProof/>
                <w:lang w:val="en-US"/>
              </w:rPr>
              <w:t xml:space="preserve">ukka. </w:t>
            </w:r>
            <w:r>
              <w:t xml:space="preserve">In the hose pipe the ghee does not spoil. They </w:t>
            </w:r>
            <w:r w:rsidR="00C609CD">
              <w:t>put grape jelly on it (the skin) and rub it inside in order that it becomes soft. That means they put grape jelly on it.</w:t>
            </w:r>
          </w:p>
        </w:tc>
      </w:tr>
      <w:tr w:rsidR="00702644" w:rsidRPr="00702644" w:rsidTr="00702644">
        <w:tc>
          <w:tcPr>
            <w:tcW w:w="675" w:type="dxa"/>
          </w:tcPr>
          <w:p w:rsidR="00702644" w:rsidRPr="00FA49B6" w:rsidRDefault="00FA49B6" w:rsidP="00B87FF9">
            <w:pPr>
              <w:rPr>
                <w:noProof/>
              </w:rPr>
            </w:pPr>
            <w:r>
              <w:rPr>
                <w:noProof/>
              </w:rPr>
              <w:t>5.15</w:t>
            </w:r>
          </w:p>
        </w:tc>
        <w:tc>
          <w:tcPr>
            <w:tcW w:w="3969" w:type="dxa"/>
          </w:tcPr>
          <w:p w:rsidR="00702644" w:rsidRPr="007301F3" w:rsidRDefault="00702644" w:rsidP="00FA49B6">
            <w:pPr>
              <w:rPr>
                <w:noProof/>
                <w:lang w:val="en-US"/>
              </w:rPr>
            </w:pPr>
            <w:r w:rsidRPr="007301F3">
              <w:rPr>
                <w:noProof/>
                <w:lang w:val="en-US"/>
              </w:rPr>
              <w:t>w</w:t>
            </w:r>
            <w:r w:rsidR="00FA49B6">
              <w:rPr>
                <w:noProof/>
                <w:lang w:val="en-US"/>
              </w:rPr>
              <w:t xml:space="preserve"> </w:t>
            </w:r>
            <w:r w:rsidRPr="007301F3">
              <w:rPr>
                <w:noProof/>
                <w:lang w:val="en-US"/>
              </w:rPr>
              <w:t>ba</w:t>
            </w:r>
            <w:r w:rsidR="00D7289A">
              <w:rPr>
                <w:noProof/>
                <w:lang w:val="en-US"/>
              </w:rPr>
              <w:t>ˁ</w:t>
            </w:r>
            <w:r w:rsidRPr="007301F3">
              <w:rPr>
                <w:noProof/>
                <w:lang w:val="en-US"/>
              </w:rPr>
              <w:t xml:space="preserve">dēn zād yḥuṭṭ ykassrūn ar-rummān </w:t>
            </w:r>
            <w:r w:rsidR="00FA49B6">
              <w:rPr>
                <w:noProof/>
                <w:lang w:val="en-US"/>
              </w:rPr>
              <w:t>ᵊ</w:t>
            </w:r>
            <w:r w:rsidRPr="007301F3">
              <w:rPr>
                <w:noProof/>
                <w:lang w:val="en-US"/>
              </w:rPr>
              <w:t>b-</w:t>
            </w:r>
            <w:r w:rsidRPr="00FA49B6">
              <w:t>sāg</w:t>
            </w:r>
            <w:r w:rsidR="00FA49B6">
              <w:t>i</w:t>
            </w:r>
            <w:r w:rsidRPr="00FA49B6">
              <w:t>t</w:t>
            </w:r>
            <w:r w:rsidRPr="007301F3">
              <w:rPr>
                <w:noProof/>
                <w:lang w:val="en-US"/>
              </w:rPr>
              <w:t xml:space="preserve"> ḏāk</w:t>
            </w:r>
            <w:r w:rsidR="00FA49B6">
              <w:rPr>
                <w:noProof/>
                <w:lang w:val="en-US"/>
              </w:rPr>
              <w:t>,</w:t>
            </w:r>
            <w:r w:rsidRPr="007301F3">
              <w:rPr>
                <w:noProof/>
                <w:lang w:val="en-US"/>
              </w:rPr>
              <w:t xml:space="preserve"> ya</w:t>
            </w:r>
            <w:r w:rsidR="00D7289A">
              <w:rPr>
                <w:noProof/>
                <w:lang w:val="en-US"/>
              </w:rPr>
              <w:t>ˁ</w:t>
            </w:r>
            <w:r w:rsidRPr="007301F3">
              <w:rPr>
                <w:noProof/>
                <w:lang w:val="en-US"/>
              </w:rPr>
              <w:t>ni yiṭḥanūnu gi</w:t>
            </w:r>
            <w:r w:rsidR="00FA49B6">
              <w:rPr>
                <w:noProof/>
                <w:lang w:val="en-US"/>
              </w:rPr>
              <w:t>š</w:t>
            </w:r>
            <w:r w:rsidRPr="007301F3">
              <w:rPr>
                <w:noProof/>
                <w:lang w:val="en-US"/>
              </w:rPr>
              <w:t>r ar-rummān. yiṭḥanūnu miṯil aṭ-ṭaḥīn</w:t>
            </w:r>
            <w:r w:rsidR="00FA49B6">
              <w:rPr>
                <w:noProof/>
                <w:lang w:val="en-US"/>
              </w:rPr>
              <w:t>,</w:t>
            </w:r>
            <w:r w:rsidRPr="007301F3">
              <w:rPr>
                <w:noProof/>
                <w:lang w:val="en-US"/>
              </w:rPr>
              <w:t xml:space="preserve"> </w:t>
            </w:r>
            <w:r w:rsidR="00FA49B6">
              <w:rPr>
                <w:noProof/>
                <w:lang w:val="en-US"/>
              </w:rPr>
              <w:t>ᵊ</w:t>
            </w:r>
            <w:r w:rsidRPr="007301F3">
              <w:rPr>
                <w:noProof/>
                <w:lang w:val="en-US"/>
              </w:rPr>
              <w:t>b-sāgt al-falōṭi y</w:t>
            </w:r>
            <w:r w:rsidR="00FA49B6">
              <w:rPr>
                <w:noProof/>
                <w:lang w:val="en-US"/>
              </w:rPr>
              <w:t>ḥuṭṭūnu fōgha ta-mā txaṛab, ta-</w:t>
            </w:r>
            <w:r w:rsidR="00FA49B6" w:rsidRPr="007301F3">
              <w:rPr>
                <w:noProof/>
                <w:lang w:val="en-US"/>
              </w:rPr>
              <w:t>ḏ̣</w:t>
            </w:r>
            <w:r w:rsidRPr="007301F3">
              <w:rPr>
                <w:noProof/>
                <w:lang w:val="en-US"/>
              </w:rPr>
              <w:t>ḏ̣all saġlam ya</w:t>
            </w:r>
            <w:r w:rsidR="00D7289A">
              <w:rPr>
                <w:noProof/>
                <w:lang w:val="en-US"/>
              </w:rPr>
              <w:t>ˁ</w:t>
            </w:r>
            <w:r w:rsidRPr="007301F3">
              <w:rPr>
                <w:noProof/>
                <w:lang w:val="en-US"/>
              </w:rPr>
              <w:t xml:space="preserve">ni </w:t>
            </w:r>
            <w:r w:rsidR="00D7289A">
              <w:rPr>
                <w:noProof/>
                <w:lang w:val="en-US"/>
              </w:rPr>
              <w:t>ˁ</w:t>
            </w:r>
            <w:r w:rsidRPr="007301F3">
              <w:rPr>
                <w:noProof/>
                <w:lang w:val="en-US"/>
              </w:rPr>
              <w:t xml:space="preserve">umurha yiṭwal. </w:t>
            </w:r>
            <w:r w:rsidR="00FA49B6">
              <w:rPr>
                <w:noProof/>
                <w:lang w:val="en-US"/>
              </w:rPr>
              <w:t xml:space="preserve">ysawwūn ačil, </w:t>
            </w:r>
            <w:r w:rsidRPr="007301F3">
              <w:rPr>
                <w:noProof/>
                <w:lang w:val="en-US"/>
              </w:rPr>
              <w:t>b-as-samin haḏāk ysawwūn ačil.</w:t>
            </w:r>
          </w:p>
        </w:tc>
        <w:tc>
          <w:tcPr>
            <w:tcW w:w="4395" w:type="dxa"/>
          </w:tcPr>
          <w:p w:rsidR="00702644" w:rsidRPr="007301F3" w:rsidRDefault="00C609CD" w:rsidP="00C609CD">
            <w:pPr>
              <w:rPr>
                <w:noProof/>
                <w:lang w:val="en-US"/>
              </w:rPr>
            </w:pPr>
            <w:r>
              <w:rPr>
                <w:noProof/>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702644" w:rsidRPr="00702644" w:rsidTr="00702644">
        <w:tc>
          <w:tcPr>
            <w:tcW w:w="675" w:type="dxa"/>
          </w:tcPr>
          <w:p w:rsidR="00702644" w:rsidRPr="00FA49B6" w:rsidRDefault="00FA49B6" w:rsidP="00B87FF9">
            <w:pPr>
              <w:rPr>
                <w:noProof/>
              </w:rPr>
            </w:pPr>
            <w:r>
              <w:rPr>
                <w:noProof/>
              </w:rPr>
              <w:t>5.31</w:t>
            </w:r>
          </w:p>
        </w:tc>
        <w:tc>
          <w:tcPr>
            <w:tcW w:w="3969" w:type="dxa"/>
          </w:tcPr>
          <w:p w:rsidR="00702644" w:rsidRPr="007301F3" w:rsidRDefault="00702644" w:rsidP="00CF0D8F">
            <w:pPr>
              <w:rPr>
                <w:noProof/>
                <w:lang w:val="en-US"/>
              </w:rPr>
            </w:pPr>
            <w:r w:rsidRPr="007301F3">
              <w:rPr>
                <w:noProof/>
                <w:lang w:val="en-US"/>
              </w:rPr>
              <w:t xml:space="preserve">yḥuṭṭ al-xubuz hīčiḏ ysawwi </w:t>
            </w:r>
            <w:r w:rsidR="00D7289A">
              <w:rPr>
                <w:noProof/>
                <w:lang w:val="en-US"/>
              </w:rPr>
              <w:t>ˁ</w:t>
            </w:r>
            <w:r w:rsidRPr="007301F3">
              <w:rPr>
                <w:noProof/>
                <w:lang w:val="en-US"/>
              </w:rPr>
              <w:t>a-ṣ-ṣāč</w:t>
            </w:r>
            <w:r w:rsidR="00FA49B6">
              <w:rPr>
                <w:noProof/>
                <w:lang w:val="en-US"/>
              </w:rPr>
              <w:t>,</w:t>
            </w:r>
            <w:r w:rsidRPr="007301F3">
              <w:rPr>
                <w:noProof/>
                <w:lang w:val="en-US"/>
              </w:rPr>
              <w:t xml:space="preserve"> </w:t>
            </w:r>
            <w:r w:rsidR="00D7289A">
              <w:rPr>
                <w:noProof/>
                <w:lang w:val="en-US"/>
              </w:rPr>
              <w:t>ˀ</w:t>
            </w:r>
            <w:r w:rsidRPr="007301F3">
              <w:rPr>
                <w:noProof/>
                <w:lang w:val="en-US"/>
              </w:rPr>
              <w:t>awwal</w:t>
            </w:r>
            <w:r w:rsidR="00FA49B6">
              <w:rPr>
                <w:noProof/>
                <w:lang w:val="en-US"/>
              </w:rPr>
              <w:t>i</w:t>
            </w:r>
            <w:r w:rsidRPr="007301F3">
              <w:rPr>
                <w:noProof/>
                <w:lang w:val="en-US"/>
              </w:rPr>
              <w:t xml:space="preserve"> b-aǧ-ǧarye b-al-garāye</w:t>
            </w:r>
            <w:r w:rsidR="00FA49B6">
              <w:rPr>
                <w:noProof/>
                <w:lang w:val="en-US"/>
              </w:rPr>
              <w:t>,</w:t>
            </w:r>
            <w:r w:rsidRPr="007301F3">
              <w:rPr>
                <w:noProof/>
                <w:lang w:val="en-US"/>
              </w:rPr>
              <w:t xml:space="preserve"> kull ṣubḥ </w:t>
            </w:r>
            <w:r w:rsidR="00FA49B6">
              <w:rPr>
                <w:noProof/>
                <w:lang w:val="en-US"/>
              </w:rPr>
              <w:t>ᵊyxab</w:t>
            </w:r>
            <w:r w:rsidRPr="007301F3">
              <w:rPr>
                <w:noProof/>
                <w:lang w:val="en-US"/>
              </w:rPr>
              <w:t>zūn</w:t>
            </w:r>
            <w:r w:rsidR="00FA49B6">
              <w:rPr>
                <w:noProof/>
                <w:lang w:val="en-US"/>
              </w:rPr>
              <w:t>,</w:t>
            </w:r>
            <w:r w:rsidRPr="007301F3">
              <w:rPr>
                <w:noProof/>
                <w:lang w:val="en-US"/>
              </w:rPr>
              <w:t xml:space="preserve"> kull ṣubuḥ</w:t>
            </w:r>
            <w:r w:rsidR="00FA49B6">
              <w:rPr>
                <w:noProof/>
                <w:lang w:val="en-US"/>
              </w:rPr>
              <w:t>,</w:t>
            </w:r>
            <w:r w:rsidRPr="007301F3">
              <w:rPr>
                <w:noProof/>
                <w:lang w:val="en-US"/>
              </w:rPr>
              <w:t xml:space="preserve"> kull bēt kull ṣubuḥ</w:t>
            </w:r>
            <w:r w:rsidR="00FA49B6">
              <w:rPr>
                <w:noProof/>
                <w:lang w:val="en-US"/>
              </w:rPr>
              <w:t>,</w:t>
            </w:r>
            <w:r w:rsidRPr="007301F3">
              <w:rPr>
                <w:noProof/>
                <w:lang w:val="en-US"/>
              </w:rPr>
              <w:t xml:space="preserve"> </w:t>
            </w:r>
            <w:r w:rsidR="00D7289A">
              <w:rPr>
                <w:noProof/>
                <w:lang w:val="en-US"/>
              </w:rPr>
              <w:t>ˀ</w:t>
            </w:r>
            <w:r w:rsidRPr="007301F3">
              <w:rPr>
                <w:noProof/>
                <w:lang w:val="en-US"/>
              </w:rPr>
              <w:t xml:space="preserve">al-yōm </w:t>
            </w:r>
            <w:r w:rsidR="00CF0D8F">
              <w:rPr>
                <w:noProof/>
                <w:lang w:val="en-US"/>
              </w:rPr>
              <w:t>ᵊ</w:t>
            </w:r>
            <w:r w:rsidRPr="007301F3">
              <w:rPr>
                <w:noProof/>
                <w:lang w:val="en-US"/>
              </w:rPr>
              <w:t>šgadd iḥtiyāǧu ta-ngūl</w:t>
            </w:r>
            <w:r w:rsidR="00CF0D8F">
              <w:rPr>
                <w:noProof/>
                <w:lang w:val="en-US"/>
              </w:rPr>
              <w:t>,</w:t>
            </w:r>
            <w:r w:rsidRPr="007301F3">
              <w:rPr>
                <w:noProof/>
                <w:lang w:val="en-US"/>
              </w:rPr>
              <w:t xml:space="preserve"> </w:t>
            </w:r>
            <w:r w:rsidR="00D7289A">
              <w:rPr>
                <w:noProof/>
                <w:lang w:val="en-US"/>
              </w:rPr>
              <w:t>ˀ</w:t>
            </w:r>
            <w:r w:rsidRPr="007301F3">
              <w:rPr>
                <w:noProof/>
                <w:lang w:val="en-US"/>
              </w:rPr>
              <w:t xml:space="preserve">iḥtiyāǧu </w:t>
            </w:r>
            <w:r w:rsidR="00D7289A">
              <w:rPr>
                <w:noProof/>
                <w:lang w:val="en-US"/>
              </w:rPr>
              <w:t>ˁ</w:t>
            </w:r>
            <w:r w:rsidRPr="007301F3">
              <w:rPr>
                <w:noProof/>
                <w:lang w:val="en-US"/>
              </w:rPr>
              <w:t>išrīn xubuz</w:t>
            </w:r>
            <w:r w:rsidR="00CF0D8F">
              <w:rPr>
                <w:noProof/>
                <w:lang w:val="en-US"/>
              </w:rPr>
              <w:t>,</w:t>
            </w:r>
            <w:r w:rsidRPr="007301F3">
              <w:rPr>
                <w:noProof/>
                <w:lang w:val="en-US"/>
              </w:rPr>
              <w:t xml:space="preserve"> </w:t>
            </w:r>
            <w:r w:rsidR="00D7289A">
              <w:rPr>
                <w:noProof/>
                <w:lang w:val="en-US"/>
              </w:rPr>
              <w:t>ˁ</w:t>
            </w:r>
            <w:r w:rsidRPr="007301F3">
              <w:rPr>
                <w:noProof/>
                <w:lang w:val="en-US"/>
              </w:rPr>
              <w:t xml:space="preserve">išrīn </w:t>
            </w:r>
            <w:r w:rsidR="00CF0D8F">
              <w:rPr>
                <w:noProof/>
                <w:lang w:val="en-US"/>
              </w:rPr>
              <w:t>ᵊ</w:t>
            </w:r>
            <w:r w:rsidRPr="007301F3">
              <w:rPr>
                <w:noProof/>
                <w:lang w:val="en-US"/>
              </w:rPr>
              <w:t xml:space="preserve">rqēf. </w:t>
            </w:r>
            <w:r w:rsidR="00D7289A">
              <w:rPr>
                <w:noProof/>
                <w:lang w:val="en-US"/>
              </w:rPr>
              <w:t>ˀ</w:t>
            </w:r>
            <w:r w:rsidRPr="007301F3">
              <w:rPr>
                <w:noProof/>
                <w:lang w:val="en-US"/>
              </w:rPr>
              <w:t>al-</w:t>
            </w:r>
            <w:r w:rsidR="00D7289A">
              <w:rPr>
                <w:noProof/>
                <w:lang w:val="en-US"/>
              </w:rPr>
              <w:t>ˁ</w:t>
            </w:r>
            <w:r w:rsidRPr="007301F3">
              <w:rPr>
                <w:noProof/>
                <w:lang w:val="en-US"/>
              </w:rPr>
              <w:t xml:space="preserve">išrīn </w:t>
            </w:r>
            <w:r w:rsidR="00CF0D8F">
              <w:rPr>
                <w:noProof/>
                <w:lang w:val="en-US"/>
              </w:rPr>
              <w:t>ᵊ</w:t>
            </w:r>
            <w:r w:rsidRPr="007301F3">
              <w:rPr>
                <w:noProof/>
                <w:lang w:val="en-US"/>
              </w:rPr>
              <w:t xml:space="preserve">rqēf al-ḥurma ṣubḥ </w:t>
            </w:r>
            <w:r w:rsidR="00CF0D8F">
              <w:rPr>
                <w:noProof/>
                <w:lang w:val="en-US"/>
              </w:rPr>
              <w:t>ᵊ</w:t>
            </w:r>
            <w:r w:rsidRPr="007301F3">
              <w:rPr>
                <w:noProof/>
                <w:lang w:val="en-US"/>
              </w:rPr>
              <w:t xml:space="preserve">tgūm m-aš-šufaq </w:t>
            </w:r>
            <w:r w:rsidRPr="00CF0D8F">
              <w:rPr>
                <w:noProof/>
                <w:color w:val="FF0000"/>
                <w:lang w:val="en-US"/>
              </w:rPr>
              <w:t>ṭāl</w:t>
            </w:r>
            <w:r w:rsidR="00D7289A">
              <w:rPr>
                <w:noProof/>
                <w:color w:val="FF0000"/>
                <w:lang w:val="en-US"/>
              </w:rPr>
              <w:t>ˁ</w:t>
            </w:r>
            <w:r w:rsidR="00CF0D8F" w:rsidRPr="00CF0D8F">
              <w:rPr>
                <w:noProof/>
                <w:color w:val="FF0000"/>
                <w:lang w:val="en-US"/>
              </w:rPr>
              <w:t>a</w:t>
            </w:r>
            <w:r w:rsidRPr="00CF0D8F">
              <w:rPr>
                <w:noProof/>
                <w:color w:val="FF0000"/>
                <w:lang w:val="en-US"/>
              </w:rPr>
              <w:t>t</w:t>
            </w:r>
            <w:r w:rsidRPr="007301F3">
              <w:rPr>
                <w:noProof/>
                <w:lang w:val="en-US"/>
              </w:rPr>
              <w:t xml:space="preserve"> aš-šamis</w:t>
            </w:r>
            <w:r w:rsidR="00CF0D8F">
              <w:rPr>
                <w:noProof/>
                <w:lang w:val="en-US"/>
              </w:rPr>
              <w:t>,</w:t>
            </w:r>
            <w:r w:rsidRPr="007301F3">
              <w:rPr>
                <w:noProof/>
                <w:lang w:val="en-US"/>
              </w:rPr>
              <w:t xml:space="preserve"> </w:t>
            </w:r>
            <w:r w:rsidR="00CF0D8F">
              <w:rPr>
                <w:noProof/>
                <w:lang w:val="en-US"/>
              </w:rPr>
              <w:t>ᵊ</w:t>
            </w:r>
            <w:r w:rsidRPr="007301F3">
              <w:rPr>
                <w:noProof/>
                <w:lang w:val="en-US"/>
              </w:rPr>
              <w:t>tgūm</w:t>
            </w:r>
            <w:r w:rsidR="00CF0D8F">
              <w:rPr>
                <w:noProof/>
                <w:lang w:val="en-US"/>
              </w:rPr>
              <w:t>,</w:t>
            </w:r>
            <w:r w:rsidRPr="007301F3">
              <w:rPr>
                <w:noProof/>
                <w:lang w:val="en-US"/>
              </w:rPr>
              <w:t xml:space="preserve"> šnōn-ma tgūm </w:t>
            </w:r>
            <w:r w:rsidR="00CF0D8F">
              <w:rPr>
                <w:noProof/>
                <w:lang w:val="en-US"/>
              </w:rPr>
              <w:t>ᵊ</w:t>
            </w:r>
            <w:r w:rsidRPr="007301F3">
              <w:rPr>
                <w:noProof/>
                <w:lang w:val="en-US"/>
              </w:rPr>
              <w:t>tqassil bēthe w</w:t>
            </w:r>
            <w:r w:rsidR="00CF0D8F">
              <w:rPr>
                <w:noProof/>
                <w:lang w:val="en-US"/>
              </w:rPr>
              <w:t>-ᵊ</w:t>
            </w:r>
            <w:r w:rsidRPr="007301F3">
              <w:rPr>
                <w:noProof/>
                <w:lang w:val="en-US"/>
              </w:rPr>
              <w:t xml:space="preserve">tnaḏ̣ḏ̣if ḥawālēhe. </w:t>
            </w:r>
          </w:p>
        </w:tc>
        <w:tc>
          <w:tcPr>
            <w:tcW w:w="4395" w:type="dxa"/>
          </w:tcPr>
          <w:p w:rsidR="00702644" w:rsidRPr="007301F3" w:rsidRDefault="00BB4C0B" w:rsidP="00BB4C0B">
            <w:pPr>
              <w:rPr>
                <w:noProof/>
                <w:lang w:val="en-US"/>
              </w:rPr>
            </w:pPr>
            <w:r>
              <w:rPr>
                <w:noProof/>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702644" w:rsidRPr="00702644" w:rsidTr="00702644">
        <w:tc>
          <w:tcPr>
            <w:tcW w:w="675" w:type="dxa"/>
          </w:tcPr>
          <w:p w:rsidR="00702644" w:rsidRPr="00CF0D8F" w:rsidRDefault="00CF0D8F" w:rsidP="00B87FF9">
            <w:pPr>
              <w:rPr>
                <w:noProof/>
              </w:rPr>
            </w:pPr>
            <w:r>
              <w:rPr>
                <w:noProof/>
              </w:rPr>
              <w:t>5.53</w:t>
            </w:r>
          </w:p>
        </w:tc>
        <w:tc>
          <w:tcPr>
            <w:tcW w:w="3969" w:type="dxa"/>
          </w:tcPr>
          <w:p w:rsidR="00702644" w:rsidRPr="007301F3" w:rsidRDefault="00D7289A" w:rsidP="00CF0D8F">
            <w:pPr>
              <w:rPr>
                <w:noProof/>
                <w:lang w:val="en-US"/>
              </w:rPr>
            </w:pPr>
            <w:r>
              <w:rPr>
                <w:noProof/>
                <w:lang w:val="en-US"/>
              </w:rPr>
              <w:t>ˁ</w:t>
            </w:r>
            <w:r w:rsidR="00702644" w:rsidRPr="007301F3">
              <w:rPr>
                <w:noProof/>
                <w:lang w:val="en-US"/>
              </w:rPr>
              <w:t>ugub-ma tnaḏ̣ḏ̣if tuṭl</w:t>
            </w:r>
            <w:r w:rsidR="00CF0D8F">
              <w:rPr>
                <w:noProof/>
                <w:lang w:val="en-US"/>
              </w:rPr>
              <w:t>u</w:t>
            </w:r>
            <w:r>
              <w:rPr>
                <w:noProof/>
                <w:lang w:val="en-US"/>
              </w:rPr>
              <w:t>ˁ</w:t>
            </w:r>
            <w:r w:rsidR="00702644" w:rsidRPr="007301F3">
              <w:rPr>
                <w:noProof/>
                <w:lang w:val="en-US"/>
              </w:rPr>
              <w:t xml:space="preserve"> aṭ-ṭaḥīn w</w:t>
            </w:r>
            <w:r w:rsidR="00CF0D8F">
              <w:rPr>
                <w:noProof/>
                <w:lang w:val="en-US"/>
              </w:rPr>
              <w:t>i</w:t>
            </w:r>
            <w:r w:rsidR="00702644" w:rsidRPr="007301F3">
              <w:rPr>
                <w:noProof/>
                <w:lang w:val="en-US"/>
              </w:rPr>
              <w:t xml:space="preserve">-ssawwi </w:t>
            </w:r>
            <w:r>
              <w:rPr>
                <w:noProof/>
                <w:lang w:val="en-US"/>
              </w:rPr>
              <w:t>ˁ</w:t>
            </w:r>
            <w:r w:rsidR="00702644" w:rsidRPr="007301F3">
              <w:rPr>
                <w:noProof/>
                <w:lang w:val="en-US"/>
              </w:rPr>
              <w:t xml:space="preserve">aǧīn. </w:t>
            </w:r>
            <w:r w:rsidR="00CF0D8F">
              <w:rPr>
                <w:noProof/>
                <w:lang w:val="en-US"/>
              </w:rPr>
              <w:t>t</w:t>
            </w:r>
            <w:r>
              <w:rPr>
                <w:noProof/>
                <w:lang w:val="en-US"/>
              </w:rPr>
              <w:t>ˁ</w:t>
            </w:r>
            <w:r w:rsidR="00CF0D8F">
              <w:rPr>
                <w:noProof/>
                <w:lang w:val="en-US"/>
              </w:rPr>
              <w:t xml:space="preserve">aǧǧinu w ssawwi </w:t>
            </w:r>
            <w:r>
              <w:rPr>
                <w:noProof/>
                <w:lang w:val="en-US"/>
              </w:rPr>
              <w:t>ˁ</w:t>
            </w:r>
            <w:r w:rsidR="00CF0D8F">
              <w:rPr>
                <w:noProof/>
                <w:lang w:val="en-US"/>
              </w:rPr>
              <w:t xml:space="preserve">aǧīn w </w:t>
            </w:r>
            <w:r w:rsidR="00702644" w:rsidRPr="007301F3">
              <w:rPr>
                <w:noProof/>
                <w:lang w:val="en-US"/>
              </w:rPr>
              <w:t>ǧǧīb aṣ-ṣāǧ w</w:t>
            </w:r>
            <w:r w:rsidR="00CF0D8F">
              <w:rPr>
                <w:noProof/>
                <w:lang w:val="en-US"/>
              </w:rPr>
              <w:t xml:space="preserve"> </w:t>
            </w:r>
            <w:r w:rsidR="00702644" w:rsidRPr="00BB4C0B">
              <w:rPr>
                <w:noProof/>
                <w:color w:val="FF0000"/>
                <w:lang w:val="en-US"/>
              </w:rPr>
              <w:t>tirmī́ w-tiǧ</w:t>
            </w:r>
            <w:r>
              <w:rPr>
                <w:noProof/>
                <w:color w:val="FF0000"/>
                <w:lang w:val="en-US"/>
              </w:rPr>
              <w:t>ˁ</w:t>
            </w:r>
            <w:r w:rsidR="00702644" w:rsidRPr="00BB4C0B">
              <w:rPr>
                <w:noProof/>
                <w:color w:val="FF0000"/>
                <w:lang w:val="en-US"/>
              </w:rPr>
              <w:t>id</w:t>
            </w:r>
            <w:r w:rsidR="00CF0D8F">
              <w:rPr>
                <w:noProof/>
                <w:lang w:val="en-US"/>
              </w:rPr>
              <w:t>,</w:t>
            </w:r>
            <w:r w:rsidR="00702644" w:rsidRPr="007301F3">
              <w:rPr>
                <w:noProof/>
                <w:lang w:val="en-US"/>
              </w:rPr>
              <w:t xml:space="preserve"> ḥabāyb al-bēt</w:t>
            </w:r>
            <w:r w:rsidR="00CF0D8F">
              <w:rPr>
                <w:noProof/>
                <w:lang w:val="en-US"/>
              </w:rPr>
              <w:t xml:space="preserve"> yug</w:t>
            </w:r>
            <w:r>
              <w:rPr>
                <w:noProof/>
                <w:lang w:val="en-US"/>
              </w:rPr>
              <w:t>ˁ</w:t>
            </w:r>
            <w:r w:rsidR="00CF0D8F">
              <w:rPr>
                <w:noProof/>
                <w:lang w:val="en-US"/>
              </w:rPr>
              <w:t>udin yugūmin yixab</w:t>
            </w:r>
            <w:r w:rsidR="00702644" w:rsidRPr="007301F3">
              <w:rPr>
                <w:noProof/>
                <w:lang w:val="en-US"/>
              </w:rPr>
              <w:t>zin</w:t>
            </w:r>
            <w:r w:rsidR="00CF0D8F">
              <w:rPr>
                <w:noProof/>
                <w:lang w:val="en-US"/>
              </w:rPr>
              <w:t>,</w:t>
            </w:r>
            <w:r w:rsidR="00702644" w:rsidRPr="007301F3">
              <w:rPr>
                <w:noProof/>
                <w:lang w:val="en-US"/>
              </w:rPr>
              <w:t xml:space="preserve"> </w:t>
            </w:r>
            <w:r>
              <w:rPr>
                <w:noProof/>
                <w:lang w:val="en-US"/>
              </w:rPr>
              <w:t>ˀ</w:t>
            </w:r>
            <w:r w:rsidR="00702644" w:rsidRPr="007301F3">
              <w:rPr>
                <w:noProof/>
                <w:lang w:val="en-US"/>
              </w:rPr>
              <w:t xml:space="preserve">al-yōm </w:t>
            </w:r>
            <w:r w:rsidR="00CF0D8F">
              <w:rPr>
                <w:noProof/>
                <w:lang w:val="en-US"/>
              </w:rPr>
              <w:t>ᵊ</w:t>
            </w:r>
            <w:r w:rsidR="00702644" w:rsidRPr="007301F3">
              <w:rPr>
                <w:noProof/>
                <w:lang w:val="en-US"/>
              </w:rPr>
              <w:t xml:space="preserve">šgadd yāzīne? </w:t>
            </w:r>
            <w:r>
              <w:rPr>
                <w:noProof/>
                <w:lang w:val="en-US"/>
              </w:rPr>
              <w:t>ˀ</w:t>
            </w:r>
            <w:r w:rsidR="00702644" w:rsidRPr="007301F3">
              <w:rPr>
                <w:noProof/>
                <w:lang w:val="en-US"/>
              </w:rPr>
              <w:t xml:space="preserve">al-yōm </w:t>
            </w:r>
            <w:r>
              <w:rPr>
                <w:noProof/>
                <w:lang w:val="en-US"/>
              </w:rPr>
              <w:t>ˁ</w:t>
            </w:r>
            <w:r w:rsidR="00702644" w:rsidRPr="007301F3">
              <w:rPr>
                <w:noProof/>
                <w:lang w:val="en-US"/>
              </w:rPr>
              <w:t xml:space="preserve">išrīn </w:t>
            </w:r>
            <w:r w:rsidR="00CF0D8F">
              <w:rPr>
                <w:noProof/>
                <w:lang w:val="en-US"/>
              </w:rPr>
              <w:t>ᵊ</w:t>
            </w:r>
            <w:r w:rsidR="00702644" w:rsidRPr="007301F3">
              <w:rPr>
                <w:noProof/>
                <w:lang w:val="en-US"/>
              </w:rPr>
              <w:t xml:space="preserve">rqēf yāzīne. </w:t>
            </w:r>
          </w:p>
        </w:tc>
        <w:tc>
          <w:tcPr>
            <w:tcW w:w="4395" w:type="dxa"/>
          </w:tcPr>
          <w:p w:rsidR="00702644" w:rsidRPr="007301F3" w:rsidRDefault="00BB4C0B" w:rsidP="00B87FF9">
            <w:pPr>
              <w:rPr>
                <w:noProof/>
                <w:lang w:val="en-US"/>
              </w:rPr>
            </w:pPr>
            <w:r>
              <w:rPr>
                <w:noProof/>
                <w:lang w:val="en-US"/>
              </w:rPr>
              <w:t xml:space="preserve">After the cleaning she took the flour and made the dough. She kneaded the dough and brought the iron plat, put it on the ground and </w:t>
            </w:r>
            <w:r w:rsidRPr="00BB4C0B">
              <w:rPr>
                <w:noProof/>
                <w:color w:val="FF0000"/>
                <w:lang w:val="en-US"/>
              </w:rPr>
              <w:t>sat down (woke up?</w:t>
            </w:r>
            <w:r>
              <w:rPr>
                <w:noProof/>
                <w:lang w:val="en-US"/>
              </w:rPr>
              <w:t>). The women of the house all sat down and started to bake bread. (They said to each other), “How much is enough for us today? – Today twenty loaves are enough for us.”</w:t>
            </w:r>
          </w:p>
        </w:tc>
      </w:tr>
      <w:tr w:rsidR="00994CA7" w:rsidRPr="00702644" w:rsidTr="00702644">
        <w:tc>
          <w:tcPr>
            <w:tcW w:w="675" w:type="dxa"/>
          </w:tcPr>
          <w:p w:rsidR="00994CA7" w:rsidRPr="00CF0D8F" w:rsidRDefault="00CF0D8F" w:rsidP="00B87FF9">
            <w:pPr>
              <w:rPr>
                <w:noProof/>
              </w:rPr>
            </w:pPr>
            <w:r>
              <w:rPr>
                <w:noProof/>
              </w:rPr>
              <w:t>6.08</w:t>
            </w:r>
          </w:p>
        </w:tc>
        <w:tc>
          <w:tcPr>
            <w:tcW w:w="3969" w:type="dxa"/>
          </w:tcPr>
          <w:p w:rsidR="00994CA7" w:rsidRPr="007301F3" w:rsidRDefault="00994CA7" w:rsidP="00CF0D8F">
            <w:pPr>
              <w:rPr>
                <w:noProof/>
                <w:lang w:val="en-US"/>
              </w:rPr>
            </w:pPr>
            <w:r w:rsidRPr="007301F3">
              <w:rPr>
                <w:noProof/>
                <w:lang w:val="en-US"/>
              </w:rPr>
              <w:t xml:space="preserve">yxabbzin </w:t>
            </w:r>
            <w:r w:rsidR="00D7289A">
              <w:rPr>
                <w:noProof/>
                <w:lang w:val="en-US"/>
              </w:rPr>
              <w:t>ˁ</w:t>
            </w:r>
            <w:r w:rsidRPr="007301F3">
              <w:rPr>
                <w:noProof/>
                <w:lang w:val="en-US"/>
              </w:rPr>
              <w:t>išrīn rqēf yṣaffṭinnu w</w:t>
            </w:r>
            <w:r w:rsidR="00CF0D8F">
              <w:rPr>
                <w:noProof/>
                <w:lang w:val="en-US"/>
              </w:rPr>
              <w:t xml:space="preserve"> </w:t>
            </w:r>
            <w:r w:rsidRPr="007301F3">
              <w:rPr>
                <w:noProof/>
                <w:lang w:val="en-US"/>
              </w:rPr>
              <w:t>yirminnu iḥtiyāǧ kun</w:t>
            </w:r>
            <w:r w:rsidR="00CF0D8F">
              <w:rPr>
                <w:noProof/>
                <w:lang w:val="en-US"/>
              </w:rPr>
              <w:t>__</w:t>
            </w:r>
            <w:r w:rsidRPr="007301F3">
              <w:rPr>
                <w:noProof/>
                <w:lang w:val="en-US"/>
              </w:rPr>
              <w:t>nahāṛ hāḏa ysawwinnu. kun</w:t>
            </w:r>
            <w:r w:rsidR="00CF0D8F">
              <w:rPr>
                <w:noProof/>
                <w:lang w:val="en-US"/>
              </w:rPr>
              <w:t>__</w:t>
            </w:r>
            <w:r w:rsidRPr="007301F3">
              <w:rPr>
                <w:noProof/>
                <w:lang w:val="en-US"/>
              </w:rPr>
              <w:t>nahāṛ hāḏa l-iḥtiyāǧ hāḏ</w:t>
            </w:r>
            <w:r w:rsidR="00CF0D8F">
              <w:rPr>
                <w:noProof/>
                <w:lang w:val="en-US"/>
              </w:rPr>
              <w:t>e</w:t>
            </w:r>
            <w:r w:rsidRPr="007301F3">
              <w:rPr>
                <w:noProof/>
                <w:lang w:val="en-US"/>
              </w:rPr>
              <w:t xml:space="preserve"> ysawwinnu. hā al-</w:t>
            </w:r>
            <w:r w:rsidR="00D7289A">
              <w:rPr>
                <w:noProof/>
                <w:color w:val="FF0000"/>
                <w:lang w:val="en-US"/>
              </w:rPr>
              <w:t>ˁ</w:t>
            </w:r>
            <w:r w:rsidRPr="007301F3">
              <w:rPr>
                <w:noProof/>
                <w:color w:val="FF0000"/>
                <w:lang w:val="en-US"/>
              </w:rPr>
              <w:t xml:space="preserve">ādēnīye </w:t>
            </w:r>
            <w:r w:rsidR="00D7289A">
              <w:rPr>
                <w:noProof/>
                <w:color w:val="FF0000"/>
                <w:lang w:val="en-US"/>
              </w:rPr>
              <w:t>ˁ</w:t>
            </w:r>
            <w:r w:rsidRPr="007301F3">
              <w:rPr>
                <w:noProof/>
                <w:color w:val="FF0000"/>
                <w:lang w:val="en-US"/>
              </w:rPr>
              <w:t>ādēn</w:t>
            </w:r>
            <w:r w:rsidR="00CF0D8F">
              <w:rPr>
                <w:noProof/>
                <w:color w:val="FF0000"/>
                <w:lang w:val="en-US"/>
              </w:rPr>
              <w:t>e</w:t>
            </w:r>
            <w:r w:rsidRPr="007301F3">
              <w:rPr>
                <w:noProof/>
                <w:lang w:val="en-US"/>
              </w:rPr>
              <w:t xml:space="preserve"> </w:t>
            </w:r>
            <w:r w:rsidR="00D7289A">
              <w:rPr>
                <w:noProof/>
                <w:lang w:val="en-US"/>
              </w:rPr>
              <w:t>ˀ</w:t>
            </w:r>
            <w:r w:rsidRPr="007301F3">
              <w:rPr>
                <w:noProof/>
                <w:lang w:val="en-US"/>
              </w:rPr>
              <w:t>alḥaz alḥaz gāmu ysaww</w:t>
            </w:r>
            <w:r w:rsidR="00CF0D8F">
              <w:rPr>
                <w:noProof/>
                <w:lang w:val="en-US"/>
              </w:rPr>
              <w:t>ūn</w:t>
            </w:r>
            <w:r w:rsidRPr="007301F3">
              <w:rPr>
                <w:noProof/>
                <w:lang w:val="en-US"/>
              </w:rPr>
              <w:t xml:space="preserve"> b-aš-šahaṛ</w:t>
            </w:r>
            <w:r w:rsidR="00CF0D8F">
              <w:rPr>
                <w:noProof/>
                <w:lang w:val="en-US"/>
              </w:rPr>
              <w:t>,</w:t>
            </w:r>
            <w:r w:rsidRPr="007301F3">
              <w:rPr>
                <w:noProof/>
                <w:lang w:val="en-US"/>
              </w:rPr>
              <w:t xml:space="preserve"> </w:t>
            </w:r>
            <w:r w:rsidR="00D7289A">
              <w:rPr>
                <w:noProof/>
                <w:lang w:val="en-US"/>
              </w:rPr>
              <w:t>ˀ</w:t>
            </w:r>
            <w:r w:rsidRPr="007301F3">
              <w:rPr>
                <w:noProof/>
                <w:lang w:val="en-US"/>
              </w:rPr>
              <w:t xml:space="preserve">alḥaz b-aš-šahaṛ gāmin, </w:t>
            </w:r>
            <w:r w:rsidR="00CF0D8F">
              <w:rPr>
                <w:noProof/>
                <w:lang w:val="en-US"/>
              </w:rPr>
              <w:t>ᵊ</w:t>
            </w:r>
            <w:r w:rsidRPr="007301F3">
              <w:rPr>
                <w:noProof/>
                <w:lang w:val="en-US"/>
              </w:rPr>
              <w:t xml:space="preserve">tyabbis al-xubuz </w:t>
            </w:r>
            <w:r w:rsidR="00CF0D8F">
              <w:rPr>
                <w:noProof/>
                <w:lang w:val="en-US"/>
              </w:rPr>
              <w:t>ᵊ</w:t>
            </w:r>
            <w:r w:rsidRPr="007301F3">
              <w:rPr>
                <w:noProof/>
                <w:lang w:val="en-US"/>
              </w:rPr>
              <w:t xml:space="preserve">txallī́ šahaṛ. </w:t>
            </w:r>
          </w:p>
        </w:tc>
        <w:tc>
          <w:tcPr>
            <w:tcW w:w="4395" w:type="dxa"/>
          </w:tcPr>
          <w:p w:rsidR="00994CA7" w:rsidRPr="00BB4C0B" w:rsidRDefault="00BB4C0B" w:rsidP="00BB4C0B">
            <w:pPr>
              <w:rPr>
                <w:lang w:val="en-US"/>
              </w:rPr>
            </w:pPr>
            <w:r>
              <w:rPr>
                <w:noProof/>
                <w:lang w:val="en-US"/>
              </w:rPr>
              <w:t xml:space="preserve">So they baked twenty loaves, stacked them </w:t>
            </w:r>
            <w:r w:rsidRPr="00BB4C0B">
              <w:rPr>
                <w:noProof/>
                <w:color w:val="FF0000"/>
                <w:lang w:val="en-US"/>
              </w:rPr>
              <w:t>and brought them down (from where?).</w:t>
            </w:r>
            <w:r>
              <w:rPr>
                <w:noProof/>
                <w:color w:val="FF0000"/>
                <w:lang w:val="en-US"/>
              </w:rPr>
              <w:t xml:space="preserve"> </w:t>
            </w:r>
            <w:r>
              <w:rPr>
                <w:lang w:val="en-US"/>
              </w:rPr>
              <w:t>So they filled the needs of every day. Every day the made as much bread as was needed. Ha, but nowadays the do it once in a month, only once in a month the bake and then they dry the bread and leave it for a month.</w:t>
            </w:r>
          </w:p>
        </w:tc>
      </w:tr>
      <w:tr w:rsidR="00702644" w:rsidRPr="00702644" w:rsidTr="00702644">
        <w:tc>
          <w:tcPr>
            <w:tcW w:w="675" w:type="dxa"/>
          </w:tcPr>
          <w:p w:rsidR="00702644" w:rsidRPr="007301F3" w:rsidRDefault="009E51FB" w:rsidP="00B87FF9">
            <w:pPr>
              <w:rPr>
                <w:noProof/>
                <w:lang w:val="en-US"/>
              </w:rPr>
            </w:pPr>
            <w:r>
              <w:rPr>
                <w:noProof/>
                <w:lang w:val="en-US"/>
              </w:rPr>
              <w:t>6.25</w:t>
            </w:r>
          </w:p>
        </w:tc>
        <w:tc>
          <w:tcPr>
            <w:tcW w:w="3969" w:type="dxa"/>
          </w:tcPr>
          <w:p w:rsidR="00702644" w:rsidRPr="007301F3" w:rsidRDefault="00D7289A" w:rsidP="009E51FB">
            <w:pPr>
              <w:rPr>
                <w:noProof/>
                <w:lang w:val="en-US"/>
              </w:rPr>
            </w:pPr>
            <w:r>
              <w:rPr>
                <w:noProof/>
                <w:lang w:val="en-US"/>
              </w:rPr>
              <w:t>ˀ</w:t>
            </w:r>
            <w:r w:rsidR="00CF0D8F" w:rsidRPr="007301F3">
              <w:rPr>
                <w:noProof/>
                <w:lang w:val="en-US"/>
              </w:rPr>
              <w:t>a</w:t>
            </w:r>
            <w:r w:rsidR="00CF0D8F">
              <w:rPr>
                <w:noProof/>
                <w:lang w:val="en-US"/>
              </w:rPr>
              <w:t>m</w:t>
            </w:r>
            <w:r w:rsidR="00CF0D8F" w:rsidRPr="007301F3">
              <w:rPr>
                <w:noProof/>
                <w:lang w:val="en-US"/>
              </w:rPr>
              <w:t>ma awwali kull ṣubuḥ</w:t>
            </w:r>
            <w:r w:rsidR="009E51FB">
              <w:rPr>
                <w:noProof/>
                <w:lang w:val="en-US"/>
              </w:rPr>
              <w:t xml:space="preserve">, </w:t>
            </w:r>
            <w:r>
              <w:rPr>
                <w:noProof/>
                <w:lang w:val="en-US"/>
              </w:rPr>
              <w:t>ˀ</w:t>
            </w:r>
            <w:r w:rsidR="009E51FB">
              <w:rPr>
                <w:noProof/>
                <w:lang w:val="en-US"/>
              </w:rPr>
              <w:t xml:space="preserve">al-bēt, </w:t>
            </w:r>
            <w:r>
              <w:rPr>
                <w:noProof/>
                <w:lang w:val="en-US"/>
              </w:rPr>
              <w:t>ˀ</w:t>
            </w:r>
            <w:r w:rsidR="009E51FB">
              <w:rPr>
                <w:noProof/>
                <w:lang w:val="en-US"/>
              </w:rPr>
              <w:t>ah</w:t>
            </w:r>
            <w:r w:rsidR="00994CA7" w:rsidRPr="007301F3">
              <w:rPr>
                <w:noProof/>
                <w:lang w:val="en-US"/>
              </w:rPr>
              <w:t>l al-bēt yug</w:t>
            </w:r>
            <w:r>
              <w:rPr>
                <w:noProof/>
                <w:lang w:val="en-US"/>
              </w:rPr>
              <w:t>ˁ</w:t>
            </w:r>
            <w:r w:rsidR="009E51FB">
              <w:rPr>
                <w:noProof/>
                <w:lang w:val="en-US"/>
              </w:rPr>
              <w:t>u</w:t>
            </w:r>
            <w:r w:rsidR="00994CA7" w:rsidRPr="007301F3">
              <w:rPr>
                <w:noProof/>
                <w:lang w:val="en-US"/>
              </w:rPr>
              <w:t>dūn mn-aṣ-ṣub</w:t>
            </w:r>
            <w:r w:rsidR="009E51FB">
              <w:rPr>
                <w:noProof/>
                <w:lang w:val="en-US"/>
              </w:rPr>
              <w:t>u</w:t>
            </w:r>
            <w:r w:rsidR="00994CA7" w:rsidRPr="007301F3">
              <w:rPr>
                <w:noProof/>
                <w:lang w:val="en-US"/>
              </w:rPr>
              <w:t xml:space="preserve">ḥ, min </w:t>
            </w:r>
            <w:r w:rsidR="00994CA7" w:rsidRPr="009E51FB">
              <w:rPr>
                <w:noProof/>
                <w:color w:val="FF0000"/>
                <w:lang w:val="en-US"/>
              </w:rPr>
              <w:t>ṭāl</w:t>
            </w:r>
            <w:r>
              <w:rPr>
                <w:noProof/>
                <w:color w:val="FF0000"/>
                <w:lang w:val="en-US"/>
              </w:rPr>
              <w:t>ˁ</w:t>
            </w:r>
            <w:r w:rsidR="009E51FB" w:rsidRPr="009E51FB">
              <w:rPr>
                <w:noProof/>
                <w:color w:val="FF0000"/>
                <w:lang w:val="en-US"/>
              </w:rPr>
              <w:t>a</w:t>
            </w:r>
            <w:r w:rsidR="00994CA7" w:rsidRPr="009E51FB">
              <w:rPr>
                <w:noProof/>
                <w:color w:val="FF0000"/>
                <w:lang w:val="en-US"/>
              </w:rPr>
              <w:t>t</w:t>
            </w:r>
            <w:r w:rsidR="00994CA7" w:rsidRPr="007301F3">
              <w:rPr>
                <w:noProof/>
                <w:lang w:val="en-US"/>
              </w:rPr>
              <w:t xml:space="preserve"> aš-šamis al-mille kull</w:t>
            </w:r>
            <w:r w:rsidR="009E51FB">
              <w:rPr>
                <w:noProof/>
                <w:lang w:val="en-US"/>
              </w:rPr>
              <w:t>he</w:t>
            </w:r>
            <w:r w:rsidR="00994CA7" w:rsidRPr="007301F3">
              <w:rPr>
                <w:noProof/>
                <w:lang w:val="en-US"/>
              </w:rPr>
              <w:t xml:space="preserve"> tug</w:t>
            </w:r>
            <w:r>
              <w:rPr>
                <w:noProof/>
                <w:lang w:val="en-US"/>
              </w:rPr>
              <w:t>ˁ</w:t>
            </w:r>
            <w:r w:rsidR="00994CA7" w:rsidRPr="007301F3">
              <w:rPr>
                <w:noProof/>
                <w:lang w:val="en-US"/>
              </w:rPr>
              <w:t xml:space="preserve">ud. </w:t>
            </w:r>
            <w:r w:rsidR="00702644" w:rsidRPr="007301F3">
              <w:rPr>
                <w:noProof/>
                <w:lang w:val="en-US"/>
              </w:rPr>
              <w:t xml:space="preserve">hēne </w:t>
            </w:r>
            <w:r w:rsidR="009E51FB">
              <w:rPr>
                <w:noProof/>
                <w:lang w:val="en-US"/>
              </w:rPr>
              <w:t>aǧ-</w:t>
            </w:r>
            <w:r w:rsidR="00702644" w:rsidRPr="007301F3">
              <w:rPr>
                <w:noProof/>
                <w:lang w:val="en-US"/>
              </w:rPr>
              <w:t>ǧarye</w:t>
            </w:r>
            <w:r w:rsidR="009E51FB">
              <w:rPr>
                <w:noProof/>
                <w:lang w:val="en-US"/>
              </w:rPr>
              <w:t>,</w:t>
            </w:r>
            <w:r w:rsidR="00702644" w:rsidRPr="007301F3">
              <w:rPr>
                <w:noProof/>
                <w:lang w:val="en-US"/>
              </w:rPr>
              <w:t xml:space="preserve"> </w:t>
            </w:r>
            <w:r>
              <w:rPr>
                <w:noProof/>
                <w:lang w:val="en-US"/>
              </w:rPr>
              <w:t>ˀ</w:t>
            </w:r>
            <w:r w:rsidR="00702644" w:rsidRPr="007301F3">
              <w:rPr>
                <w:noProof/>
                <w:lang w:val="en-US"/>
              </w:rPr>
              <w:t>al-garāye</w:t>
            </w:r>
            <w:r w:rsidR="009E51FB">
              <w:rPr>
                <w:noProof/>
                <w:lang w:val="en-US"/>
              </w:rPr>
              <w:t xml:space="preserve"> kullhe </w:t>
            </w:r>
            <w:r w:rsidR="00702644" w:rsidRPr="007301F3">
              <w:rPr>
                <w:noProof/>
                <w:lang w:val="en-US"/>
              </w:rPr>
              <w:t xml:space="preserve">min </w:t>
            </w:r>
            <w:r w:rsidR="00702644" w:rsidRPr="009E51FB">
              <w:rPr>
                <w:noProof/>
                <w:color w:val="FF0000"/>
                <w:lang w:val="en-US"/>
              </w:rPr>
              <w:t>ṭala</w:t>
            </w:r>
            <w:r>
              <w:rPr>
                <w:noProof/>
                <w:color w:val="FF0000"/>
                <w:lang w:val="en-US"/>
              </w:rPr>
              <w:t>ˁ</w:t>
            </w:r>
            <w:r w:rsidR="00702644" w:rsidRPr="009E51FB">
              <w:rPr>
                <w:noProof/>
                <w:color w:val="FF0000"/>
                <w:lang w:val="en-US"/>
              </w:rPr>
              <w:t>it</w:t>
            </w:r>
            <w:r w:rsidR="00702644" w:rsidRPr="007301F3">
              <w:rPr>
                <w:noProof/>
                <w:lang w:val="en-US"/>
              </w:rPr>
              <w:t xml:space="preserve"> aš-šamis yug</w:t>
            </w:r>
            <w:r>
              <w:rPr>
                <w:noProof/>
                <w:lang w:val="en-US"/>
              </w:rPr>
              <w:t>ˁ</w:t>
            </w:r>
            <w:r w:rsidR="00702644" w:rsidRPr="007301F3">
              <w:rPr>
                <w:noProof/>
                <w:lang w:val="en-US"/>
              </w:rPr>
              <w:t>udūn</w:t>
            </w:r>
            <w:r w:rsidR="009E51FB">
              <w:rPr>
                <w:noProof/>
                <w:lang w:val="en-US"/>
              </w:rPr>
              <w:t>,</w:t>
            </w:r>
            <w:r w:rsidR="00702644" w:rsidRPr="007301F3">
              <w:rPr>
                <w:noProof/>
                <w:lang w:val="en-US"/>
              </w:rPr>
              <w:t xml:space="preserve"> xall šuqul šī xallu mā</w:t>
            </w:r>
            <w:r w:rsidR="009E51FB">
              <w:rPr>
                <w:noProof/>
                <w:lang w:val="en-US"/>
              </w:rPr>
              <w:t>-</w:t>
            </w:r>
            <w:r w:rsidR="00702644" w:rsidRPr="007301F3">
              <w:rPr>
                <w:noProof/>
                <w:lang w:val="en-US"/>
              </w:rPr>
              <w:t>min yug</w:t>
            </w:r>
            <w:r>
              <w:rPr>
                <w:noProof/>
                <w:lang w:val="en-US"/>
              </w:rPr>
              <w:t>ˁ</w:t>
            </w:r>
            <w:r w:rsidR="009E51FB">
              <w:rPr>
                <w:noProof/>
                <w:lang w:val="en-US"/>
              </w:rPr>
              <w:t>u</w:t>
            </w:r>
            <w:r w:rsidR="00702644" w:rsidRPr="007301F3">
              <w:rPr>
                <w:noProof/>
                <w:lang w:val="en-US"/>
              </w:rPr>
              <w:t>dūn aṣ-ṣub</w:t>
            </w:r>
            <w:r w:rsidR="009E51FB">
              <w:rPr>
                <w:noProof/>
                <w:lang w:val="en-US"/>
              </w:rPr>
              <w:t>u</w:t>
            </w:r>
            <w:r w:rsidR="00702644" w:rsidRPr="007301F3">
              <w:rPr>
                <w:noProof/>
                <w:lang w:val="en-US"/>
              </w:rPr>
              <w:t xml:space="preserve">ḥ. </w:t>
            </w:r>
            <w:r>
              <w:rPr>
                <w:noProof/>
                <w:lang w:val="en-US"/>
              </w:rPr>
              <w:t>ˁ</w:t>
            </w:r>
            <w:r w:rsidR="00702644" w:rsidRPr="007301F3">
              <w:rPr>
                <w:noProof/>
                <w:lang w:val="en-US"/>
              </w:rPr>
              <w:t>ugub ṣalāt aṣ-ṣub</w:t>
            </w:r>
            <w:r w:rsidR="009E51FB">
              <w:rPr>
                <w:noProof/>
                <w:lang w:val="en-US"/>
              </w:rPr>
              <w:t>u</w:t>
            </w:r>
            <w:r w:rsidR="00702644" w:rsidRPr="007301F3">
              <w:rPr>
                <w:noProof/>
                <w:lang w:val="en-US"/>
              </w:rPr>
              <w:t>ḥ al-mille tug</w:t>
            </w:r>
            <w:r>
              <w:rPr>
                <w:noProof/>
                <w:lang w:val="en-US"/>
              </w:rPr>
              <w:t>ˁ</w:t>
            </w:r>
            <w:r w:rsidR="009E51FB">
              <w:rPr>
                <w:noProof/>
                <w:lang w:val="en-US"/>
              </w:rPr>
              <w:t xml:space="preserve">ud tufṭur w </w:t>
            </w:r>
            <w:r w:rsidR="00702644" w:rsidRPr="007301F3">
              <w:rPr>
                <w:noProof/>
                <w:lang w:val="en-US"/>
              </w:rPr>
              <w:t>ts</w:t>
            </w:r>
            <w:r w:rsidR="009E51FB">
              <w:rPr>
                <w:noProof/>
                <w:lang w:val="en-US"/>
              </w:rPr>
              <w:t xml:space="preserve">awwi xubuz w </w:t>
            </w:r>
            <w:r>
              <w:rPr>
                <w:noProof/>
                <w:lang w:val="en-US"/>
              </w:rPr>
              <w:t>ˀ</w:t>
            </w:r>
            <w:r w:rsidR="00702644" w:rsidRPr="007301F3">
              <w:rPr>
                <w:noProof/>
                <w:lang w:val="en-US"/>
              </w:rPr>
              <w:t xml:space="preserve">al luwwa šuqul yisawwi šuġlu l-aḏ̣-ḏ̣uhur yištaġlūn. </w:t>
            </w:r>
          </w:p>
        </w:tc>
        <w:tc>
          <w:tcPr>
            <w:tcW w:w="4395" w:type="dxa"/>
          </w:tcPr>
          <w:p w:rsidR="00702644" w:rsidRPr="007301F3" w:rsidRDefault="00BB4C0B" w:rsidP="00BB4C0B">
            <w:pPr>
              <w:rPr>
                <w:noProof/>
                <w:lang w:val="en-US"/>
              </w:rPr>
            </w:pPr>
            <w:r>
              <w:rPr>
                <w:noProof/>
                <w:lang w:val="en-US"/>
              </w:rPr>
              <w:t>But in former times they did it every morning. The (female) members of the family gathered</w:t>
            </w:r>
            <w:r>
              <w:rPr>
                <w:rStyle w:val="Funotenzeichen"/>
                <w:noProof/>
                <w:lang w:val="en-US"/>
              </w:rPr>
              <w:footnoteReference w:id="43"/>
            </w:r>
            <w:r>
              <w:rPr>
                <w:noProof/>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702644" w:rsidRPr="00702644" w:rsidTr="00702644">
        <w:tc>
          <w:tcPr>
            <w:tcW w:w="675" w:type="dxa"/>
          </w:tcPr>
          <w:p w:rsidR="00702644" w:rsidRPr="007301F3" w:rsidRDefault="009E51FB" w:rsidP="00B87FF9">
            <w:pPr>
              <w:rPr>
                <w:noProof/>
                <w:lang w:val="en-US"/>
              </w:rPr>
            </w:pPr>
            <w:r>
              <w:rPr>
                <w:noProof/>
                <w:lang w:val="en-US"/>
              </w:rPr>
              <w:t>6.47</w:t>
            </w:r>
          </w:p>
        </w:tc>
        <w:tc>
          <w:tcPr>
            <w:tcW w:w="3969" w:type="dxa"/>
          </w:tcPr>
          <w:p w:rsidR="00702644" w:rsidRPr="007301F3" w:rsidRDefault="00D7289A" w:rsidP="009E51FB">
            <w:pPr>
              <w:rPr>
                <w:noProof/>
                <w:lang w:val="en-US"/>
              </w:rPr>
            </w:pPr>
            <w:r>
              <w:rPr>
                <w:noProof/>
                <w:lang w:val="en-US"/>
              </w:rPr>
              <w:t>ˀ</w:t>
            </w:r>
            <w:r w:rsidR="00702644" w:rsidRPr="007301F3">
              <w:rPr>
                <w:noProof/>
                <w:lang w:val="en-US"/>
              </w:rPr>
              <w:t xml:space="preserve">aḏ̣-ḏ̣uhur </w:t>
            </w:r>
            <w:r>
              <w:rPr>
                <w:noProof/>
                <w:lang w:val="en-US"/>
              </w:rPr>
              <w:t>ˁ</w:t>
            </w:r>
            <w:r w:rsidR="00702644" w:rsidRPr="007301F3">
              <w:rPr>
                <w:noProof/>
                <w:lang w:val="en-US"/>
              </w:rPr>
              <w:t xml:space="preserve">addēne, </w:t>
            </w:r>
            <w:r>
              <w:rPr>
                <w:noProof/>
                <w:lang w:val="en-US"/>
              </w:rPr>
              <w:t>ˁ</w:t>
            </w:r>
            <w:r w:rsidR="00702644" w:rsidRPr="007301F3">
              <w:rPr>
                <w:noProof/>
                <w:lang w:val="en-US"/>
              </w:rPr>
              <w:t>ugub ṣalāt aḏ̣-ḏ̣uhur al-mille kullh</w:t>
            </w:r>
            <w:r w:rsidR="009E51FB">
              <w:rPr>
                <w:noProof/>
                <w:lang w:val="en-US"/>
              </w:rPr>
              <w:t>e</w:t>
            </w:r>
            <w:r w:rsidR="00702644" w:rsidRPr="007301F3">
              <w:rPr>
                <w:noProof/>
                <w:lang w:val="en-US"/>
              </w:rPr>
              <w:t xml:space="preserve"> tnām. </w:t>
            </w:r>
            <w:r>
              <w:rPr>
                <w:noProof/>
                <w:lang w:val="en-US"/>
              </w:rPr>
              <w:t>ˁ</w:t>
            </w:r>
            <w:r w:rsidR="00702644" w:rsidRPr="007301F3">
              <w:rPr>
                <w:noProof/>
                <w:lang w:val="en-US"/>
              </w:rPr>
              <w:t xml:space="preserve">aǧīyān </w:t>
            </w:r>
            <w:r w:rsidR="009E51FB">
              <w:rPr>
                <w:noProof/>
                <w:lang w:val="en-US"/>
              </w:rPr>
              <w:t>ᵊ</w:t>
            </w:r>
            <w:r w:rsidR="00702644" w:rsidRPr="007301F3">
              <w:rPr>
                <w:noProof/>
                <w:lang w:val="en-US"/>
              </w:rPr>
              <w:t xml:space="preserve">ngūl </w:t>
            </w:r>
            <w:r w:rsidR="009E51FB">
              <w:rPr>
                <w:noProof/>
                <w:lang w:val="en-US"/>
              </w:rPr>
              <w:t xml:space="preserve">– </w:t>
            </w:r>
            <w:r>
              <w:rPr>
                <w:noProof/>
                <w:lang w:val="en-US"/>
              </w:rPr>
              <w:t>ˀ</w:t>
            </w:r>
            <w:r w:rsidR="009E51FB">
              <w:rPr>
                <w:noProof/>
                <w:lang w:val="en-US"/>
              </w:rPr>
              <w:t>al-mille kullhe tnām? – ᵊ</w:t>
            </w:r>
            <w:r w:rsidR="00702644" w:rsidRPr="007301F3">
              <w:rPr>
                <w:noProof/>
                <w:lang w:val="en-US"/>
              </w:rPr>
              <w:t>tnām, čibīr w</w:t>
            </w:r>
            <w:r w:rsidR="009E51FB">
              <w:rPr>
                <w:noProof/>
                <w:lang w:val="en-US"/>
              </w:rPr>
              <w:t xml:space="preserve"> z</w:t>
            </w:r>
            <w:r w:rsidR="00702644" w:rsidRPr="007301F3">
              <w:rPr>
                <w:noProof/>
                <w:lang w:val="en-US"/>
              </w:rPr>
              <w:t>ġīr sa</w:t>
            </w:r>
            <w:r>
              <w:rPr>
                <w:noProof/>
                <w:lang w:val="en-US"/>
              </w:rPr>
              <w:t>ˁ</w:t>
            </w:r>
            <w:r w:rsidR="00702644" w:rsidRPr="007301F3">
              <w:rPr>
                <w:noProof/>
                <w:lang w:val="en-US"/>
              </w:rPr>
              <w:t xml:space="preserve">tēn yǧayylūn iḥna ngūl. </w:t>
            </w:r>
            <w:r>
              <w:rPr>
                <w:noProof/>
                <w:lang w:val="en-US"/>
              </w:rPr>
              <w:t>ˀ</w:t>
            </w:r>
            <w:r w:rsidR="00702644" w:rsidRPr="007301F3">
              <w:rPr>
                <w:noProof/>
                <w:lang w:val="en-US"/>
              </w:rPr>
              <w:t xml:space="preserve">alḥaz </w:t>
            </w:r>
            <w:r w:rsidR="009E51FB">
              <w:rPr>
                <w:noProof/>
                <w:lang w:val="en-US"/>
              </w:rPr>
              <w:t>ᵊ</w:t>
            </w:r>
            <w:r w:rsidR="00702644" w:rsidRPr="007301F3">
              <w:rPr>
                <w:noProof/>
                <w:lang w:val="en-US"/>
              </w:rPr>
              <w:t xml:space="preserve">ššūf b-at-talafizyōn meksika ygulū-lhe fiesta, </w:t>
            </w:r>
            <w:r w:rsidR="009E51FB">
              <w:rPr>
                <w:noProof/>
                <w:lang w:val="en-US"/>
              </w:rPr>
              <w:t xml:space="preserve">fiesta – </w:t>
            </w:r>
            <w:r w:rsidR="00702644" w:rsidRPr="007301F3">
              <w:rPr>
                <w:noProof/>
                <w:lang w:val="en-US"/>
              </w:rPr>
              <w:t xml:space="preserve">siesta. </w:t>
            </w:r>
            <w:r w:rsidR="009E51FB">
              <w:rPr>
                <w:noProof/>
                <w:lang w:val="en-US"/>
              </w:rPr>
              <w:t xml:space="preserve">– </w:t>
            </w:r>
            <w:r w:rsidR="009E51FB" w:rsidRPr="009E51FB">
              <w:rPr>
                <w:noProof/>
                <w:color w:val="FF0000"/>
                <w:lang w:val="en-US"/>
              </w:rPr>
              <w:t>h</w:t>
            </w:r>
            <w:r w:rsidR="00702644" w:rsidRPr="009E51FB">
              <w:rPr>
                <w:noProof/>
                <w:color w:val="FF0000"/>
                <w:lang w:val="en-US"/>
              </w:rPr>
              <w:t>ī</w:t>
            </w:r>
            <w:r w:rsidR="00702644" w:rsidRPr="007301F3">
              <w:rPr>
                <w:noProof/>
                <w:lang w:val="en-US"/>
              </w:rPr>
              <w:t xml:space="preserve"> hēne</w:t>
            </w:r>
            <w:r w:rsidR="009E51FB">
              <w:rPr>
                <w:noProof/>
                <w:lang w:val="en-US"/>
              </w:rPr>
              <w:t>!</w:t>
            </w:r>
            <w:r w:rsidR="00702644" w:rsidRPr="007301F3">
              <w:rPr>
                <w:noProof/>
                <w:lang w:val="en-US"/>
              </w:rPr>
              <w:t xml:space="preserve"> </w:t>
            </w:r>
          </w:p>
        </w:tc>
        <w:tc>
          <w:tcPr>
            <w:tcW w:w="4395" w:type="dxa"/>
          </w:tcPr>
          <w:p w:rsidR="00702644" w:rsidRPr="00BB4C0B" w:rsidRDefault="00BB4C0B" w:rsidP="00B87FF9">
            <w:pPr>
              <w:rPr>
                <w:lang w:val="en-US"/>
              </w:rPr>
            </w:pPr>
            <w:r>
              <w:rPr>
                <w:noProof/>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Pr>
                <w:i/>
                <w:noProof/>
                <w:lang w:val="en-US"/>
              </w:rPr>
              <w:t xml:space="preserve">fiesta, </w:t>
            </w:r>
            <w:proofErr w:type="gramStart"/>
            <w:r>
              <w:rPr>
                <w:i/>
                <w:noProof/>
                <w:lang w:val="en-US"/>
              </w:rPr>
              <w:t xml:space="preserve">fiesta – siesta – </w:t>
            </w:r>
            <w:r>
              <w:rPr>
                <w:lang w:val="en-US"/>
              </w:rPr>
              <w:t>Yes, like</w:t>
            </w:r>
            <w:proofErr w:type="gramEnd"/>
            <w:r>
              <w:rPr>
                <w:lang w:val="en-US"/>
              </w:rPr>
              <w:t xml:space="preserve"> this!</w:t>
            </w:r>
          </w:p>
        </w:tc>
      </w:tr>
      <w:tr w:rsidR="00702644" w:rsidRPr="00702644" w:rsidTr="00702644">
        <w:tc>
          <w:tcPr>
            <w:tcW w:w="675" w:type="dxa"/>
          </w:tcPr>
          <w:p w:rsidR="00702644" w:rsidRPr="007301F3" w:rsidRDefault="009E51FB" w:rsidP="00B87FF9">
            <w:pPr>
              <w:rPr>
                <w:noProof/>
                <w:lang w:val="en-US"/>
              </w:rPr>
            </w:pPr>
            <w:r>
              <w:rPr>
                <w:noProof/>
                <w:lang w:val="en-US"/>
              </w:rPr>
              <w:t>7.04</w:t>
            </w:r>
          </w:p>
        </w:tc>
        <w:tc>
          <w:tcPr>
            <w:tcW w:w="3969" w:type="dxa"/>
          </w:tcPr>
          <w:p w:rsidR="00702644" w:rsidRPr="007301F3" w:rsidRDefault="00702644" w:rsidP="009E51FB">
            <w:pPr>
              <w:rPr>
                <w:noProof/>
                <w:lang w:val="en-US"/>
              </w:rPr>
            </w:pPr>
            <w:r w:rsidRPr="007301F3">
              <w:rPr>
                <w:noProof/>
                <w:lang w:val="en-US"/>
              </w:rPr>
              <w:t xml:space="preserve">yǧayyil al-ḥurma w-az-zlime kull-min </w:t>
            </w:r>
            <w:r w:rsidR="00D7289A">
              <w:rPr>
                <w:noProof/>
                <w:lang w:val="en-US"/>
              </w:rPr>
              <w:t>ˁ</w:t>
            </w:r>
            <w:r w:rsidRPr="007301F3">
              <w:rPr>
                <w:noProof/>
                <w:lang w:val="en-US"/>
              </w:rPr>
              <w:t>ugb aḏ̣-ḏ̣uhur sā</w:t>
            </w:r>
            <w:r w:rsidR="00D7289A">
              <w:rPr>
                <w:noProof/>
                <w:lang w:val="en-US"/>
              </w:rPr>
              <w:t>ˁ</w:t>
            </w:r>
            <w:r w:rsidRPr="007301F3">
              <w:rPr>
                <w:noProof/>
                <w:lang w:val="en-US"/>
              </w:rPr>
              <w:t>tēn talāṯ</w:t>
            </w:r>
            <w:r w:rsidR="009E51FB">
              <w:rPr>
                <w:noProof/>
                <w:lang w:val="en-US"/>
              </w:rPr>
              <w:t>,</w:t>
            </w:r>
            <w:r w:rsidRPr="007301F3">
              <w:rPr>
                <w:noProof/>
                <w:lang w:val="en-US"/>
              </w:rPr>
              <w:t xml:space="preserve"> kull-min </w:t>
            </w:r>
            <w:r w:rsidR="009E51FB">
              <w:rPr>
                <w:noProof/>
                <w:lang w:val="en-US"/>
              </w:rPr>
              <w:t>ᵊ</w:t>
            </w:r>
            <w:r w:rsidRPr="007301F3">
              <w:rPr>
                <w:noProof/>
                <w:lang w:val="en-US"/>
              </w:rPr>
              <w:t>b-bētu aǧ-ǧarye tiǧīh</w:t>
            </w:r>
            <w:r w:rsidR="009E51FB">
              <w:rPr>
                <w:noProof/>
                <w:lang w:val="en-US"/>
              </w:rPr>
              <w:t>e</w:t>
            </w:r>
            <w:r w:rsidRPr="007301F3">
              <w:rPr>
                <w:noProof/>
                <w:lang w:val="en-US"/>
              </w:rPr>
              <w:t xml:space="preserve"> mā</w:t>
            </w:r>
            <w:r w:rsidR="009E51FB">
              <w:rPr>
                <w:noProof/>
                <w:lang w:val="en-US"/>
              </w:rPr>
              <w:t>-</w:t>
            </w:r>
            <w:r w:rsidRPr="007301F3">
              <w:rPr>
                <w:noProof/>
                <w:lang w:val="en-US"/>
              </w:rPr>
              <w:t>min ḥade</w:t>
            </w:r>
            <w:r w:rsidR="009E51FB">
              <w:rPr>
                <w:noProof/>
                <w:lang w:val="en-US"/>
              </w:rPr>
              <w:t>,</w:t>
            </w:r>
            <w:r w:rsidRPr="007301F3">
              <w:rPr>
                <w:noProof/>
                <w:lang w:val="en-US"/>
              </w:rPr>
              <w:t xml:space="preserve"> kullhe nāyme, kullhe nāyme yǧayylūn</w:t>
            </w:r>
            <w:r w:rsidR="009E51FB">
              <w:rPr>
                <w:noProof/>
                <w:lang w:val="en-US"/>
              </w:rPr>
              <w:t>.</w:t>
            </w:r>
            <w:r w:rsidRPr="007301F3">
              <w:rPr>
                <w:noProof/>
                <w:lang w:val="en-US"/>
              </w:rPr>
              <w:t xml:space="preserve"> hā </w:t>
            </w:r>
            <w:r w:rsidR="00D7289A">
              <w:rPr>
                <w:noProof/>
                <w:lang w:val="en-US"/>
              </w:rPr>
              <w:t>ˁ</w:t>
            </w:r>
            <w:r w:rsidRPr="007301F3">
              <w:rPr>
                <w:noProof/>
                <w:lang w:val="en-US"/>
              </w:rPr>
              <w:t xml:space="preserve">ugum… ǧirīb </w:t>
            </w:r>
            <w:r w:rsidR="009E51FB">
              <w:rPr>
                <w:noProof/>
                <w:lang w:val="en-US"/>
              </w:rPr>
              <w:t>l-</w:t>
            </w:r>
            <w:r w:rsidRPr="007301F3">
              <w:rPr>
                <w:noProof/>
                <w:lang w:val="en-US"/>
              </w:rPr>
              <w:t>al-</w:t>
            </w:r>
            <w:r w:rsidR="00D7289A">
              <w:rPr>
                <w:noProof/>
                <w:lang w:val="en-US"/>
              </w:rPr>
              <w:t>ˁ</w:t>
            </w:r>
            <w:r w:rsidRPr="007301F3">
              <w:rPr>
                <w:noProof/>
                <w:lang w:val="en-US"/>
              </w:rPr>
              <w:t xml:space="preserve">aṣǝr </w:t>
            </w:r>
            <w:r w:rsidR="00D7289A">
              <w:rPr>
                <w:noProof/>
                <w:lang w:val="en-US"/>
              </w:rPr>
              <w:t>ˁ</w:t>
            </w:r>
            <w:r w:rsidRPr="007301F3">
              <w:rPr>
                <w:noProof/>
                <w:lang w:val="en-US"/>
              </w:rPr>
              <w:t>addēne ṣalāt al-</w:t>
            </w:r>
            <w:r w:rsidR="00D7289A">
              <w:rPr>
                <w:noProof/>
                <w:lang w:val="en-US"/>
              </w:rPr>
              <w:t>ˁ</w:t>
            </w:r>
            <w:r w:rsidRPr="007301F3">
              <w:rPr>
                <w:noProof/>
                <w:lang w:val="en-US"/>
              </w:rPr>
              <w:t>aṣǝr</w:t>
            </w:r>
            <w:r w:rsidR="009E51FB">
              <w:rPr>
                <w:noProof/>
                <w:lang w:val="en-US"/>
              </w:rPr>
              <w:t>,</w:t>
            </w:r>
            <w:r w:rsidRPr="007301F3">
              <w:rPr>
                <w:noProof/>
                <w:lang w:val="en-US"/>
              </w:rPr>
              <w:t xml:space="preserve"> </w:t>
            </w:r>
            <w:r w:rsidR="00D7289A">
              <w:rPr>
                <w:noProof/>
                <w:lang w:val="en-US"/>
              </w:rPr>
              <w:t>ˀ</w:t>
            </w:r>
            <w:r w:rsidRPr="007301F3">
              <w:rPr>
                <w:noProof/>
                <w:lang w:val="en-US"/>
              </w:rPr>
              <w:t>al-mille tgūm</w:t>
            </w:r>
            <w:r w:rsidR="009E51FB">
              <w:rPr>
                <w:noProof/>
                <w:lang w:val="en-US"/>
              </w:rPr>
              <w:t xml:space="preserve"> [dgūm]</w:t>
            </w:r>
            <w:r w:rsidRPr="007301F3">
              <w:rPr>
                <w:noProof/>
                <w:lang w:val="en-US"/>
              </w:rPr>
              <w:t xml:space="preserve"> </w:t>
            </w:r>
            <w:r w:rsidR="009E51FB">
              <w:rPr>
                <w:noProof/>
                <w:lang w:val="en-US"/>
              </w:rPr>
              <w:t>ᵊ</w:t>
            </w:r>
            <w:r w:rsidRPr="007301F3">
              <w:rPr>
                <w:noProof/>
                <w:lang w:val="en-US"/>
              </w:rPr>
              <w:t xml:space="preserve">tgūm </w:t>
            </w:r>
            <w:r w:rsidR="009E51FB">
              <w:rPr>
                <w:noProof/>
                <w:lang w:val="en-US"/>
              </w:rPr>
              <w:t>ᵊ</w:t>
            </w:r>
            <w:r w:rsidRPr="007301F3">
              <w:rPr>
                <w:noProof/>
                <w:lang w:val="en-US"/>
              </w:rPr>
              <w:t xml:space="preserve">tgūm </w:t>
            </w:r>
            <w:r w:rsidR="00D7289A">
              <w:rPr>
                <w:noProof/>
                <w:lang w:val="en-US"/>
              </w:rPr>
              <w:t>ˁ</w:t>
            </w:r>
            <w:r w:rsidRPr="007301F3">
              <w:rPr>
                <w:noProof/>
                <w:lang w:val="en-US"/>
              </w:rPr>
              <w:t xml:space="preserve">addēne </w:t>
            </w:r>
            <w:r w:rsidR="009E51FB" w:rsidRPr="007301F3">
              <w:rPr>
                <w:noProof/>
                <w:lang w:val="en-US"/>
              </w:rPr>
              <w:t xml:space="preserve">tgūm </w:t>
            </w:r>
            <w:r w:rsidR="00D7289A">
              <w:rPr>
                <w:noProof/>
                <w:lang w:val="en-US"/>
              </w:rPr>
              <w:t>ˁ</w:t>
            </w:r>
            <w:r w:rsidR="009E51FB" w:rsidRPr="007301F3">
              <w:rPr>
                <w:noProof/>
                <w:lang w:val="en-US"/>
              </w:rPr>
              <w:t>ala šqā</w:t>
            </w:r>
            <w:r w:rsidR="009E51FB">
              <w:rPr>
                <w:noProof/>
                <w:lang w:val="en-US"/>
              </w:rPr>
              <w:t>ḷ</w:t>
            </w:r>
            <w:r w:rsidR="009E51FB" w:rsidRPr="007301F3">
              <w:rPr>
                <w:noProof/>
                <w:lang w:val="en-US"/>
              </w:rPr>
              <w:t>h</w:t>
            </w:r>
            <w:r w:rsidR="009E51FB">
              <w:rPr>
                <w:noProof/>
                <w:lang w:val="en-US"/>
              </w:rPr>
              <w:t>a.</w:t>
            </w:r>
          </w:p>
        </w:tc>
        <w:tc>
          <w:tcPr>
            <w:tcW w:w="4395" w:type="dxa"/>
          </w:tcPr>
          <w:p w:rsidR="00702644" w:rsidRPr="007301F3" w:rsidRDefault="00BB4C0B" w:rsidP="00BB4C0B">
            <w:pPr>
              <w:rPr>
                <w:noProof/>
                <w:lang w:val="en-US"/>
              </w:rPr>
            </w:pPr>
            <w:r>
              <w:rPr>
                <w:noProof/>
                <w:lang w:val="en-US"/>
              </w:rPr>
              <w:t>Women and men alike have a nap of two or three hours after noon. Everybody who is in the house. When you come (at that time) to a village you won’t find anybody, because they are all sleeping. They all have an afternoon nap. Towards late afternoon, at the time of the afternoon prayer the people stand up again and start doing their work.</w:t>
            </w:r>
          </w:p>
        </w:tc>
      </w:tr>
      <w:tr w:rsidR="00702644" w:rsidRPr="00702644" w:rsidTr="00702644">
        <w:tc>
          <w:tcPr>
            <w:tcW w:w="675" w:type="dxa"/>
          </w:tcPr>
          <w:p w:rsidR="00702644" w:rsidRPr="00026299" w:rsidRDefault="00026299" w:rsidP="00B87FF9">
            <w:pPr>
              <w:rPr>
                <w:noProof/>
              </w:rPr>
            </w:pPr>
            <w:r>
              <w:rPr>
                <w:noProof/>
              </w:rPr>
              <w:t>7.25</w:t>
            </w:r>
          </w:p>
        </w:tc>
        <w:tc>
          <w:tcPr>
            <w:tcW w:w="3969" w:type="dxa"/>
          </w:tcPr>
          <w:p w:rsidR="00702644" w:rsidRPr="007301F3" w:rsidRDefault="00702644" w:rsidP="00026299">
            <w:pPr>
              <w:rPr>
                <w:noProof/>
                <w:lang w:val="en-US"/>
              </w:rPr>
            </w:pPr>
            <w:r w:rsidRPr="007301F3">
              <w:rPr>
                <w:noProof/>
                <w:lang w:val="en-US"/>
              </w:rPr>
              <w:t>w</w:t>
            </w:r>
            <w:r w:rsidR="00026299">
              <w:rPr>
                <w:noProof/>
                <w:lang w:val="en-US"/>
              </w:rPr>
              <w:t>i</w:t>
            </w:r>
            <w:r w:rsidRPr="007301F3">
              <w:rPr>
                <w:noProof/>
                <w:lang w:val="en-US"/>
              </w:rPr>
              <w:t>-ssawwi šqā</w:t>
            </w:r>
            <w:r w:rsidR="00026299">
              <w:rPr>
                <w:noProof/>
                <w:lang w:val="en-US"/>
              </w:rPr>
              <w:t>ḷ</w:t>
            </w:r>
            <w:r w:rsidRPr="007301F3">
              <w:rPr>
                <w:noProof/>
                <w:lang w:val="en-US"/>
              </w:rPr>
              <w:t>ha</w:t>
            </w:r>
            <w:r w:rsidR="00026299">
              <w:rPr>
                <w:noProof/>
                <w:lang w:val="en-US"/>
              </w:rPr>
              <w:t xml:space="preserve"> tgūm</w:t>
            </w:r>
            <w:r w:rsidRPr="007301F3">
              <w:rPr>
                <w:noProof/>
                <w:lang w:val="en-US"/>
              </w:rPr>
              <w:t xml:space="preserve"> </w:t>
            </w:r>
            <w:r w:rsidR="00026299">
              <w:rPr>
                <w:noProof/>
                <w:lang w:val="en-US"/>
              </w:rPr>
              <w:t>ᵊ</w:t>
            </w:r>
            <w:r w:rsidRPr="007301F3">
              <w:rPr>
                <w:noProof/>
                <w:lang w:val="en-US"/>
              </w:rPr>
              <w:t>ssawwi šqā</w:t>
            </w:r>
            <w:r w:rsidR="00026299" w:rsidRPr="00026299">
              <w:rPr>
                <w:noProof/>
              </w:rPr>
              <w:t>ḷ</w:t>
            </w:r>
            <w:r w:rsidRPr="007301F3">
              <w:rPr>
                <w:noProof/>
                <w:lang w:val="en-US"/>
              </w:rPr>
              <w:t xml:space="preserve">ha </w:t>
            </w:r>
            <w:r w:rsidR="00D7289A">
              <w:rPr>
                <w:lang w:val="en-US"/>
              </w:rPr>
              <w:t>ˁ</w:t>
            </w:r>
            <w:r w:rsidRPr="007301F3">
              <w:rPr>
                <w:lang w:val="en-US"/>
              </w:rPr>
              <w:t>addēne</w:t>
            </w:r>
            <w:r w:rsidRPr="007301F3">
              <w:rPr>
                <w:noProof/>
                <w:lang w:val="en-US"/>
              </w:rPr>
              <w:t xml:space="preserve"> ha-š-šakil hāḏ</w:t>
            </w:r>
            <w:r w:rsidR="00026299">
              <w:rPr>
                <w:noProof/>
                <w:lang w:val="en-US"/>
              </w:rPr>
              <w:t>e,</w:t>
            </w:r>
            <w:r w:rsidRPr="007301F3">
              <w:rPr>
                <w:noProof/>
                <w:lang w:val="en-US"/>
              </w:rPr>
              <w:t xml:space="preserve"> w</w:t>
            </w:r>
            <w:r w:rsidR="00026299">
              <w:rPr>
                <w:noProof/>
                <w:lang w:val="en-US"/>
              </w:rPr>
              <w:t xml:space="preserve"> d</w:t>
            </w:r>
            <w:r w:rsidRPr="007301F3">
              <w:rPr>
                <w:noProof/>
                <w:lang w:val="en-US"/>
              </w:rPr>
              <w:t xml:space="preserve">dāwim </w:t>
            </w:r>
            <w:r w:rsidR="00026299">
              <w:rPr>
                <w:noProof/>
                <w:lang w:val="en-US"/>
              </w:rPr>
              <w:t>ᵊ</w:t>
            </w:r>
            <w:r w:rsidRPr="007301F3">
              <w:rPr>
                <w:noProof/>
                <w:lang w:val="en-US"/>
              </w:rPr>
              <w:t>hnīye l-al-lēl</w:t>
            </w:r>
            <w:r w:rsidR="00026299">
              <w:rPr>
                <w:noProof/>
                <w:lang w:val="en-US"/>
              </w:rPr>
              <w:t xml:space="preserve">. </w:t>
            </w:r>
            <w:r w:rsidRPr="007301F3">
              <w:rPr>
                <w:noProof/>
                <w:lang w:val="en-US"/>
              </w:rPr>
              <w:t xml:space="preserve">hā b-al-lēl </w:t>
            </w:r>
            <w:r w:rsidR="00D7289A">
              <w:rPr>
                <w:noProof/>
                <w:lang w:val="en-US"/>
              </w:rPr>
              <w:t>ˁ</w:t>
            </w:r>
            <w:r w:rsidRPr="007301F3">
              <w:rPr>
                <w:noProof/>
                <w:lang w:val="en-US"/>
              </w:rPr>
              <w:t xml:space="preserve">addēne </w:t>
            </w:r>
            <w:r w:rsidR="00D7289A">
              <w:rPr>
                <w:noProof/>
                <w:lang w:val="en-US"/>
              </w:rPr>
              <w:t>ˀ</w:t>
            </w:r>
            <w:r w:rsidR="00026299">
              <w:rPr>
                <w:noProof/>
                <w:lang w:val="en-US"/>
              </w:rPr>
              <w:t>aǧ__</w:t>
            </w:r>
            <w:r w:rsidRPr="007301F3">
              <w:rPr>
                <w:noProof/>
                <w:lang w:val="en-US"/>
              </w:rPr>
              <w:t>ǧā</w:t>
            </w:r>
            <w:r w:rsidR="00D7289A">
              <w:rPr>
                <w:noProof/>
                <w:lang w:val="en-US"/>
              </w:rPr>
              <w:t>ˁ</w:t>
            </w:r>
            <w:r w:rsidRPr="007301F3">
              <w:rPr>
                <w:noProof/>
                <w:lang w:val="en-US"/>
              </w:rPr>
              <w:t>dīn ǧā</w:t>
            </w:r>
            <w:r w:rsidR="00D7289A">
              <w:rPr>
                <w:noProof/>
                <w:lang w:val="en-US"/>
              </w:rPr>
              <w:t>ˁ</w:t>
            </w:r>
            <w:r w:rsidRPr="007301F3">
              <w:rPr>
                <w:noProof/>
                <w:lang w:val="en-US"/>
              </w:rPr>
              <w:t xml:space="preserve">dīn </w:t>
            </w:r>
            <w:r w:rsidR="00026299">
              <w:rPr>
                <w:noProof/>
                <w:lang w:val="en-US"/>
              </w:rPr>
              <w:t>ᵊ</w:t>
            </w:r>
            <w:r w:rsidRPr="007301F3">
              <w:rPr>
                <w:noProof/>
                <w:lang w:val="en-US"/>
              </w:rPr>
              <w:t>b-bētu w</w:t>
            </w:r>
            <w:r w:rsidR="00026299">
              <w:rPr>
                <w:noProof/>
                <w:lang w:val="en-US"/>
              </w:rPr>
              <w:t xml:space="preserve"> </w:t>
            </w:r>
            <w:r w:rsidR="00D7289A">
              <w:rPr>
                <w:noProof/>
                <w:lang w:val="en-US"/>
              </w:rPr>
              <w:t>ˀ</w:t>
            </w:r>
            <w:r w:rsidRPr="007301F3">
              <w:rPr>
                <w:noProof/>
                <w:lang w:val="en-US"/>
              </w:rPr>
              <w:t>ar</w:t>
            </w:r>
            <w:r w:rsidR="00026299">
              <w:rPr>
                <w:noProof/>
                <w:lang w:val="en-US"/>
              </w:rPr>
              <w:t>__</w:t>
            </w:r>
            <w:r w:rsidRPr="007301F3">
              <w:rPr>
                <w:noProof/>
                <w:lang w:val="en-US"/>
              </w:rPr>
              <w:t xml:space="preserve">rāyiḥ mitxarriǧ </w:t>
            </w:r>
            <w:r w:rsidRPr="00026299">
              <w:rPr>
                <w:noProof/>
                <w:color w:val="FF0000"/>
                <w:lang w:val="en-US"/>
              </w:rPr>
              <w:t xml:space="preserve">yrūḥ </w:t>
            </w:r>
            <w:r w:rsidR="00D7289A">
              <w:rPr>
                <w:noProof/>
                <w:color w:val="FF0000"/>
                <w:lang w:val="en-US"/>
              </w:rPr>
              <w:t>ˁ</w:t>
            </w:r>
            <w:r w:rsidR="00026299" w:rsidRPr="00026299">
              <w:rPr>
                <w:noProof/>
                <w:color w:val="FF0000"/>
                <w:lang w:val="en-US"/>
              </w:rPr>
              <w:t>ala mi</w:t>
            </w:r>
            <w:r w:rsidRPr="00026299">
              <w:rPr>
                <w:noProof/>
                <w:color w:val="FF0000"/>
                <w:lang w:val="en-US"/>
              </w:rPr>
              <w:t>txarr</w:t>
            </w:r>
            <w:r w:rsidR="00026299" w:rsidRPr="00026299">
              <w:rPr>
                <w:noProof/>
                <w:color w:val="FF0000"/>
                <w:lang w:val="en-US"/>
              </w:rPr>
              <w:t>i</w:t>
            </w:r>
            <w:r w:rsidRPr="00026299">
              <w:rPr>
                <w:noProof/>
                <w:color w:val="FF0000"/>
                <w:lang w:val="en-US"/>
              </w:rPr>
              <w:t>ǧ</w:t>
            </w:r>
            <w:r w:rsidRPr="007301F3">
              <w:rPr>
                <w:noProof/>
                <w:lang w:val="en-US"/>
              </w:rPr>
              <w:t xml:space="preserve"> </w:t>
            </w:r>
            <w:r w:rsidR="00D7289A">
              <w:rPr>
                <w:noProof/>
                <w:lang w:val="en-US"/>
              </w:rPr>
              <w:t>ˁ</w:t>
            </w:r>
            <w:r w:rsidRPr="007301F3">
              <w:rPr>
                <w:noProof/>
                <w:lang w:val="en-US"/>
              </w:rPr>
              <w:t>ala mǝṭraḥ</w:t>
            </w:r>
            <w:r w:rsidR="00026299">
              <w:rPr>
                <w:noProof/>
                <w:lang w:val="en-US"/>
              </w:rPr>
              <w:t>,</w:t>
            </w:r>
            <w:r w:rsidRPr="007301F3">
              <w:rPr>
                <w:noProof/>
                <w:lang w:val="en-US"/>
              </w:rPr>
              <w:t xml:space="preserve"> ha-š-šakil hā</w:t>
            </w:r>
            <w:r w:rsidR="00026299">
              <w:rPr>
                <w:noProof/>
                <w:lang w:val="en-US"/>
              </w:rPr>
              <w:t>ḏe</w:t>
            </w:r>
            <w:r w:rsidRPr="007301F3">
              <w:rPr>
                <w:noProof/>
                <w:lang w:val="en-US"/>
              </w:rPr>
              <w:t xml:space="preserve"> al-ma</w:t>
            </w:r>
            <w:r w:rsidR="00D7289A">
              <w:rPr>
                <w:noProof/>
                <w:lang w:val="en-US"/>
              </w:rPr>
              <w:t>ˁ</w:t>
            </w:r>
            <w:r w:rsidRPr="007301F3">
              <w:rPr>
                <w:noProof/>
                <w:lang w:val="en-US"/>
              </w:rPr>
              <w:t xml:space="preserve">īše </w:t>
            </w:r>
            <w:r w:rsidR="00026299">
              <w:rPr>
                <w:noProof/>
                <w:lang w:val="en-US"/>
              </w:rPr>
              <w:t>d</w:t>
            </w:r>
            <w:r w:rsidRPr="007301F3">
              <w:rPr>
                <w:noProof/>
                <w:lang w:val="en-US"/>
              </w:rPr>
              <w:t>dāwi</w:t>
            </w:r>
            <w:r w:rsidR="00026299">
              <w:rPr>
                <w:noProof/>
                <w:lang w:val="en-US"/>
              </w:rPr>
              <w:t>m</w:t>
            </w:r>
            <w:r w:rsidRPr="007301F3">
              <w:rPr>
                <w:noProof/>
                <w:lang w:val="en-US"/>
              </w:rPr>
              <w:t xml:space="preserve"> ya</w:t>
            </w:r>
            <w:r w:rsidR="00D7289A">
              <w:rPr>
                <w:noProof/>
                <w:lang w:val="en-US"/>
              </w:rPr>
              <w:t>ˁ</w:t>
            </w:r>
            <w:r w:rsidRPr="007301F3">
              <w:rPr>
                <w:noProof/>
                <w:lang w:val="en-US"/>
              </w:rPr>
              <w:t>ni.</w:t>
            </w:r>
          </w:p>
        </w:tc>
        <w:tc>
          <w:tcPr>
            <w:tcW w:w="4395" w:type="dxa"/>
          </w:tcPr>
          <w:p w:rsidR="00702644" w:rsidRPr="007301F3" w:rsidRDefault="00BB4C0B" w:rsidP="00B87FF9">
            <w:pPr>
              <w:rPr>
                <w:noProof/>
                <w:lang w:val="en-US"/>
              </w:rPr>
            </w:pPr>
            <w:r>
              <w:rPr>
                <w:noProof/>
                <w:lang w:val="en-US"/>
              </w:rPr>
              <w:t>They do their jobs, they start doing their jobs and in this way they continue until the evening. As for the evening there are those who stay at home and those who go out, they go out to another place. And like this life continues again and again.</w:t>
            </w:r>
          </w:p>
        </w:tc>
      </w:tr>
    </w:tbl>
    <w:p w:rsidR="005E0956" w:rsidRPr="007301F3" w:rsidRDefault="005E0956" w:rsidP="005E0956">
      <w:pPr>
        <w:rPr>
          <w:noProof/>
          <w:lang w:val="en-US"/>
        </w:rPr>
      </w:pPr>
    </w:p>
    <w:p w:rsidR="005E0956" w:rsidRDefault="005E0956" w:rsidP="00A608C2">
      <w:pPr>
        <w:pStyle w:val="Liste"/>
        <w:rPr>
          <w:noProof/>
          <w:lang w:val="de-AT"/>
        </w:rPr>
      </w:pPr>
      <w:r>
        <w:rPr>
          <w:noProof/>
          <w:lang w:val="de-AT"/>
        </w:rPr>
        <w:t>Grünes übernommen in Gra</w:t>
      </w:r>
    </w:p>
    <w:p w:rsidR="005E0956" w:rsidRPr="003709E8" w:rsidRDefault="005E0956" w:rsidP="00A608C2">
      <w:pPr>
        <w:pStyle w:val="Liste"/>
        <w:rPr>
          <w:noProof/>
          <w:color w:val="00B050"/>
          <w:lang w:val="de-AT"/>
        </w:rPr>
      </w:pPr>
      <w:r w:rsidRPr="003709E8">
        <w:rPr>
          <w:noProof/>
          <w:color w:val="00B050"/>
          <w:lang w:val="de-AT"/>
        </w:rPr>
        <w:t>wḥadu er allein</w:t>
      </w:r>
    </w:p>
    <w:p w:rsidR="005E0956" w:rsidRPr="003709E8" w:rsidRDefault="005E0956" w:rsidP="00A608C2">
      <w:pPr>
        <w:pStyle w:val="Liste"/>
        <w:rPr>
          <w:noProof/>
          <w:color w:val="00B050"/>
          <w:lang w:val="de-AT"/>
        </w:rPr>
      </w:pPr>
      <w:r w:rsidRPr="003709E8">
        <w:rPr>
          <w:noProof/>
          <w:color w:val="00B050"/>
          <w:lang w:val="de-AT"/>
        </w:rPr>
        <w:t>wḥadi ich allein</w:t>
      </w:r>
    </w:p>
    <w:p w:rsidR="005E0956" w:rsidRPr="003709E8" w:rsidRDefault="005E0956" w:rsidP="00A608C2">
      <w:pPr>
        <w:pStyle w:val="Liste"/>
        <w:rPr>
          <w:noProof/>
          <w:color w:val="00B050"/>
          <w:lang w:val="de-AT"/>
        </w:rPr>
      </w:pPr>
      <w:r w:rsidRPr="003709E8">
        <w:rPr>
          <w:noProof/>
          <w:color w:val="00B050"/>
          <w:lang w:val="de-AT"/>
        </w:rPr>
        <w:t>ǧīt wḥadak? bist du allein gekommen?</w:t>
      </w:r>
    </w:p>
    <w:p w:rsidR="005E0956" w:rsidRPr="003709E8" w:rsidRDefault="005E0956" w:rsidP="00A608C2">
      <w:pPr>
        <w:pStyle w:val="Liste"/>
        <w:rPr>
          <w:noProof/>
          <w:color w:val="00B050"/>
          <w:lang w:val="de-AT"/>
        </w:rPr>
      </w:pPr>
      <w:r w:rsidRPr="003709E8">
        <w:rPr>
          <w:noProof/>
          <w:color w:val="00B050"/>
          <w:lang w:val="de-AT"/>
        </w:rPr>
        <w:t>waḥadhe sie allein</w:t>
      </w:r>
    </w:p>
    <w:p w:rsidR="005E0956" w:rsidRPr="003709E8" w:rsidRDefault="005E0956" w:rsidP="00A608C2">
      <w:pPr>
        <w:pStyle w:val="Liste"/>
        <w:rPr>
          <w:noProof/>
          <w:color w:val="00B050"/>
          <w:lang w:val="de-AT"/>
        </w:rPr>
      </w:pPr>
      <w:r w:rsidRPr="003709E8">
        <w:rPr>
          <w:noProof/>
          <w:color w:val="00B050"/>
          <w:lang w:val="de-AT"/>
        </w:rPr>
        <w:t>čalētu waḥadkum?</w:t>
      </w:r>
    </w:p>
    <w:p w:rsidR="005E0956" w:rsidRPr="003709E8" w:rsidRDefault="005E0956" w:rsidP="00A608C2">
      <w:pPr>
        <w:pStyle w:val="Liste"/>
        <w:rPr>
          <w:noProof/>
          <w:color w:val="00B050"/>
          <w:lang w:val="de-AT"/>
        </w:rPr>
      </w:pPr>
      <w:r w:rsidRPr="003709E8">
        <w:rPr>
          <w:noProof/>
          <w:color w:val="00B050"/>
          <w:lang w:val="de-AT"/>
        </w:rPr>
        <w:t>waḥadčin</w:t>
      </w:r>
    </w:p>
    <w:p w:rsidR="005E0956" w:rsidRDefault="005E0956" w:rsidP="00A608C2">
      <w:pPr>
        <w:pStyle w:val="Liste"/>
        <w:rPr>
          <w:noProof/>
          <w:lang w:val="de-AT"/>
        </w:rPr>
      </w:pPr>
      <w:r>
        <w:rPr>
          <w:noProof/>
          <w:lang w:val="de-AT"/>
        </w:rPr>
        <w:t>ḥīwān ḥawāwīn</w:t>
      </w:r>
    </w:p>
    <w:p w:rsidR="005E0956" w:rsidRDefault="00D7289A" w:rsidP="00A608C2">
      <w:pPr>
        <w:pStyle w:val="Liste"/>
        <w:rPr>
          <w:noProof/>
          <w:lang w:val="de-AT"/>
        </w:rPr>
      </w:pPr>
      <w:r>
        <w:rPr>
          <w:noProof/>
          <w:lang w:val="de-AT"/>
        </w:rPr>
        <w:t>ˀ</w:t>
      </w:r>
      <w:r w:rsidR="005E0956">
        <w:rPr>
          <w:noProof/>
          <w:lang w:val="de-AT"/>
        </w:rPr>
        <w:t>awwal fāl zuerst</w:t>
      </w:r>
    </w:p>
    <w:p w:rsidR="005E0956" w:rsidRDefault="00D7289A" w:rsidP="00A608C2">
      <w:pPr>
        <w:pStyle w:val="Liste"/>
        <w:rPr>
          <w:noProof/>
          <w:lang w:val="de-AT"/>
        </w:rPr>
      </w:pPr>
      <w:r>
        <w:rPr>
          <w:noProof/>
          <w:lang w:val="de-AT"/>
        </w:rPr>
        <w:t>ˀ</w:t>
      </w:r>
      <w:r w:rsidR="005E0956">
        <w:rPr>
          <w:noProof/>
          <w:lang w:val="de-AT"/>
        </w:rPr>
        <w:t>awwal fāl nišrab mayye w-</w:t>
      </w:r>
      <w:r>
        <w:rPr>
          <w:noProof/>
          <w:lang w:val="de-AT"/>
        </w:rPr>
        <w:t>ˁ</w:t>
      </w:r>
      <w:r w:rsidR="005E0956">
        <w:rPr>
          <w:noProof/>
          <w:lang w:val="de-AT"/>
        </w:rPr>
        <w:t>ugub nākul xubuz.</w:t>
      </w:r>
    </w:p>
    <w:p w:rsidR="005E0956" w:rsidRDefault="005E0956" w:rsidP="00A608C2">
      <w:pPr>
        <w:pStyle w:val="Liste"/>
        <w:rPr>
          <w:noProof/>
          <w:lang w:val="de-AT"/>
        </w:rPr>
      </w:pPr>
      <w:r>
        <w:rPr>
          <w:noProof/>
          <w:lang w:val="de-AT"/>
        </w:rPr>
        <w:t>xaḏ̣ḏ̣ umrühren, schütteln</w:t>
      </w:r>
    </w:p>
    <w:p w:rsidR="005E0956" w:rsidRDefault="005E0956" w:rsidP="00A608C2">
      <w:pPr>
        <w:pStyle w:val="Liste"/>
        <w:rPr>
          <w:noProof/>
          <w:lang w:val="de-AT"/>
        </w:rPr>
      </w:pPr>
      <w:r>
        <w:rPr>
          <w:noProof/>
          <w:lang w:val="de-AT"/>
        </w:rPr>
        <w:t>ḏawwab beim Butterschmalz den Schaum (ḏūb) abschöpfen</w:t>
      </w:r>
    </w:p>
    <w:p w:rsidR="005E0956" w:rsidRDefault="005E0956" w:rsidP="00A608C2">
      <w:pPr>
        <w:pStyle w:val="Liste"/>
        <w:rPr>
          <w:noProof/>
          <w:lang w:val="de-AT"/>
        </w:rPr>
      </w:pPr>
      <w:r>
        <w:rPr>
          <w:noProof/>
          <w:lang w:val="de-AT"/>
        </w:rPr>
        <w:t>yiqšum auseinander schneiden</w:t>
      </w:r>
    </w:p>
    <w:p w:rsidR="005E0956" w:rsidRPr="005E0956" w:rsidRDefault="005E0956" w:rsidP="00A608C2">
      <w:pPr>
        <w:pStyle w:val="Liste"/>
        <w:rPr>
          <w:lang w:val="de-AT"/>
        </w:rPr>
      </w:pPr>
      <w:r>
        <w:rPr>
          <w:i/>
          <w:noProof/>
          <w:lang w:val="de-AT"/>
        </w:rPr>
        <w:t xml:space="preserve">ṣaffaṭ yṣaffiṭ </w:t>
      </w:r>
      <w:r w:rsidRPr="005E0956">
        <w:rPr>
          <w:lang w:val="de-AT"/>
        </w:rPr>
        <w:t>aufstapeln katlamak</w:t>
      </w:r>
    </w:p>
    <w:p w:rsidR="004042AE" w:rsidRDefault="004042AE" w:rsidP="005E0956">
      <w:pPr>
        <w:rPr>
          <w:lang w:val="de-AT"/>
        </w:rPr>
      </w:pPr>
    </w:p>
    <w:p w:rsidR="005E0956" w:rsidRPr="00183D4F" w:rsidRDefault="00D7289A" w:rsidP="00A608C2">
      <w:pPr>
        <w:pStyle w:val="Liste"/>
        <w:rPr>
          <w:lang w:val="de-AT"/>
        </w:rPr>
      </w:pPr>
      <w:r>
        <w:rPr>
          <w:lang w:val="de-AT"/>
        </w:rPr>
        <w:t>ˁ</w:t>
      </w:r>
      <w:r w:rsidR="005E0956" w:rsidRPr="00183D4F">
        <w:rPr>
          <w:lang w:val="de-AT"/>
        </w:rPr>
        <w:t xml:space="preserve">addēne = recte = </w:t>
      </w:r>
      <w:r>
        <w:rPr>
          <w:lang w:val="de-AT"/>
        </w:rPr>
        <w:t>ˁ</w:t>
      </w:r>
      <w:r w:rsidR="005E0956" w:rsidRPr="00183D4F">
        <w:rPr>
          <w:lang w:val="de-AT"/>
        </w:rPr>
        <w:t xml:space="preserve">iddēne = </w:t>
      </w:r>
      <w:r>
        <w:rPr>
          <w:lang w:val="de-AT"/>
        </w:rPr>
        <w:t>ˁ</w:t>
      </w:r>
      <w:r w:rsidR="005E0956" w:rsidRPr="00183D4F">
        <w:rPr>
          <w:lang w:val="de-AT"/>
        </w:rPr>
        <w:t>inidne bei uns</w:t>
      </w:r>
    </w:p>
    <w:p w:rsidR="005E0956" w:rsidRDefault="005E0956" w:rsidP="00A608C2">
      <w:pPr>
        <w:pStyle w:val="Liste"/>
        <w:rPr>
          <w:lang w:val="de-AT"/>
        </w:rPr>
        <w:sectPr w:rsidR="005E0956" w:rsidSect="00E37A9F">
          <w:headerReference w:type="first" r:id="rId12"/>
          <w:pgSz w:w="11906" w:h="16838"/>
          <w:pgMar w:top="1417" w:right="1417" w:bottom="1134" w:left="1417" w:header="708" w:footer="708" w:gutter="0"/>
          <w:cols w:space="708"/>
          <w:titlePg/>
          <w:docGrid w:linePitch="360"/>
        </w:sectPr>
      </w:pPr>
    </w:p>
    <w:p w:rsidR="005E0956" w:rsidRDefault="005E0956" w:rsidP="005E0956">
      <w:pPr>
        <w:pStyle w:val="berschrift2"/>
        <w:rPr>
          <w:noProof/>
          <w:lang w:val="de-AT"/>
        </w:rPr>
      </w:pPr>
      <w:r w:rsidRPr="00082F22">
        <w:rPr>
          <w:noProof/>
          <w:lang w:val="de-AT"/>
        </w:rPr>
        <w:t>Urfa</w:t>
      </w:r>
      <w:r>
        <w:rPr>
          <w:noProof/>
          <w:lang w:val="de-AT"/>
        </w:rPr>
        <w:t>-075</w:t>
      </w:r>
      <w:r w:rsidRPr="00082F22">
        <w:rPr>
          <w:noProof/>
          <w:lang w:val="de-AT"/>
        </w:rPr>
        <w:t xml:space="preserve">: </w:t>
      </w:r>
      <w:r>
        <w:rPr>
          <w:noProof/>
          <w:lang w:val="de-AT"/>
        </w:rPr>
        <w:t>Bedouins</w:t>
      </w:r>
      <w:r w:rsidR="009C1379">
        <w:rPr>
          <w:noProof/>
          <w:lang w:val="de-AT"/>
        </w:rPr>
        <w:t xml:space="preserve"> </w:t>
      </w:r>
      <w:r w:rsidR="009C1379" w:rsidRPr="00046C89">
        <w:rPr>
          <w:color w:val="00B050"/>
          <w:lang w:val="de-AT"/>
        </w:rPr>
        <w:t>[new]</w:t>
      </w:r>
    </w:p>
    <w:p w:rsidR="00051141" w:rsidRDefault="005E0956" w:rsidP="00051141">
      <w:pPr>
        <w:pStyle w:val="Liste"/>
        <w:rPr>
          <w:noProof/>
          <w:lang w:val="de-AT"/>
        </w:rPr>
      </w:pPr>
      <w:r>
        <w:rPr>
          <w:noProof/>
          <w:lang w:val="de-AT"/>
        </w:rPr>
        <w:t>Ibrahim</w:t>
      </w:r>
    </w:p>
    <w:p w:rsidR="005E0956" w:rsidRDefault="00051141" w:rsidP="00051141">
      <w:pPr>
        <w:pStyle w:val="Liste"/>
        <w:rPr>
          <w:noProof/>
          <w:lang w:val="de-AT"/>
        </w:rPr>
      </w:pPr>
      <w:r>
        <w:rPr>
          <w:noProof/>
          <w:lang w:val="de-AT"/>
        </w:rPr>
        <w:t xml:space="preserve">9 May </w:t>
      </w:r>
      <w:r w:rsidR="005E0956" w:rsidRPr="0032518D">
        <w:rPr>
          <w:lang w:val="de-AT"/>
        </w:rPr>
        <w:t>2011 in Ya</w:t>
      </w:r>
      <w:r w:rsidR="00FC455B">
        <w:rPr>
          <w:lang w:val="de-AT"/>
        </w:rPr>
        <w:t>rdımc</w:t>
      </w:r>
      <w:r>
        <w:rPr>
          <w:lang w:val="de-AT"/>
        </w:rPr>
        <w:t>ı</w:t>
      </w:r>
      <w:r w:rsidR="005E0956" w:rsidRPr="0032518D">
        <w:rPr>
          <w:lang w:val="de-AT"/>
        </w:rPr>
        <w:t>/az-Ziyāra</w:t>
      </w:r>
    </w:p>
    <w:p w:rsidR="005E0956" w:rsidRDefault="005E0956" w:rsidP="00A608C2">
      <w:pPr>
        <w:pStyle w:val="Liste"/>
        <w:rPr>
          <w:noProof/>
          <w:lang w:val="de-AT"/>
        </w:rPr>
      </w:pPr>
      <w:r>
        <w:rPr>
          <w:noProof/>
          <w:lang w:val="de-AT"/>
        </w:rPr>
        <w:t>3:37</w:t>
      </w:r>
    </w:p>
    <w:p w:rsidR="00051141" w:rsidRDefault="00051141" w:rsidP="006E14BD">
      <w:pPr>
        <w:pStyle w:val="Textkrper"/>
        <w:rPr>
          <w:noProof/>
          <w:lang w:val="de-AT"/>
        </w:rPr>
      </w:pPr>
    </w:p>
    <w:p w:rsidR="005E0956" w:rsidRPr="00051141" w:rsidRDefault="005E0956" w:rsidP="006E14BD">
      <w:pPr>
        <w:pStyle w:val="Textkrper"/>
        <w:rPr>
          <w:noProof/>
          <w:color w:val="FF0000"/>
          <w:lang w:val="de-AT"/>
        </w:rPr>
      </w:pPr>
      <w:r w:rsidRPr="00A45630">
        <w:rPr>
          <w:noProof/>
          <w:lang w:val="de-AT"/>
        </w:rPr>
        <w:t>yōminnu malyān ha-ṣ-ṣafṛa ta-ngūl h</w:t>
      </w:r>
      <w:r>
        <w:rPr>
          <w:noProof/>
          <w:lang w:val="de-AT"/>
        </w:rPr>
        <w:t xml:space="preserve">āḏi </w:t>
      </w:r>
      <w:r w:rsidR="00D7289A">
        <w:rPr>
          <w:noProof/>
          <w:lang w:val="de-AT"/>
        </w:rPr>
        <w:t>ˀ</w:t>
      </w:r>
      <w:r>
        <w:rPr>
          <w:noProof/>
          <w:lang w:val="de-AT"/>
        </w:rPr>
        <w:t xml:space="preserve">iḥna ši-nsammīhe? – </w:t>
      </w:r>
      <w:r w:rsidR="00D7289A">
        <w:rPr>
          <w:noProof/>
          <w:lang w:val="de-AT"/>
        </w:rPr>
        <w:t>ˀ</w:t>
      </w:r>
      <w:r>
        <w:rPr>
          <w:noProof/>
          <w:lang w:val="de-AT"/>
        </w:rPr>
        <w:t xml:space="preserve">arnūs. </w:t>
      </w:r>
      <w:r w:rsidR="00D7289A">
        <w:rPr>
          <w:noProof/>
          <w:lang w:val="de-AT"/>
        </w:rPr>
        <w:t>ˀ</w:t>
      </w:r>
      <w:r>
        <w:rPr>
          <w:noProof/>
          <w:lang w:val="de-AT"/>
        </w:rPr>
        <w:t>arnūs ṣafṛa ya</w:t>
      </w:r>
      <w:r w:rsidR="00D7289A">
        <w:rPr>
          <w:noProof/>
          <w:lang w:val="de-AT"/>
        </w:rPr>
        <w:t>ˁ</w:t>
      </w:r>
      <w:r>
        <w:rPr>
          <w:noProof/>
          <w:lang w:val="de-AT"/>
        </w:rPr>
        <w:t>ni, sbile.</w:t>
      </w:r>
      <w:r w:rsidR="00051141">
        <w:rPr>
          <w:noProof/>
          <w:lang w:val="de-AT"/>
        </w:rPr>
        <w:t xml:space="preserve"> </w:t>
      </w:r>
      <w:r w:rsidR="00051141">
        <w:rPr>
          <w:noProof/>
          <w:color w:val="FF0000"/>
          <w:lang w:val="de-AT"/>
        </w:rPr>
        <w:t>miṯil bašak al-ḥunṭa mū ngūl hāḏi.</w:t>
      </w:r>
    </w:p>
    <w:p w:rsidR="005E0956" w:rsidRDefault="00051141" w:rsidP="00051141">
      <w:pPr>
        <w:pStyle w:val="Textkrper"/>
        <w:rPr>
          <w:noProof/>
          <w:lang w:val="de-AT"/>
        </w:rPr>
      </w:pPr>
      <w:r>
        <w:rPr>
          <w:noProof/>
          <w:lang w:val="de-AT"/>
        </w:rPr>
        <w:t>0:</w:t>
      </w:r>
      <w:r w:rsidR="005E0956">
        <w:rPr>
          <w:noProof/>
          <w:lang w:val="de-AT"/>
        </w:rPr>
        <w:t>26 awwali al… kbārne alḥaz abūne ummne ǧiddne lsān hēne lsān al-</w:t>
      </w:r>
      <w:r w:rsidR="00D7289A">
        <w:rPr>
          <w:noProof/>
          <w:lang w:val="de-AT"/>
        </w:rPr>
        <w:t>ˁ</w:t>
      </w:r>
      <w:r w:rsidR="005E0956">
        <w:rPr>
          <w:noProof/>
          <w:lang w:val="de-AT"/>
        </w:rPr>
        <w:t>arabīye y</w:t>
      </w:r>
      <w:r w:rsidR="00D7289A">
        <w:rPr>
          <w:noProof/>
          <w:lang w:val="de-AT"/>
        </w:rPr>
        <w:t>ˁ</w:t>
      </w:r>
      <w:r w:rsidR="005E0956">
        <w:rPr>
          <w:noProof/>
          <w:lang w:val="de-AT"/>
        </w:rPr>
        <w:t>arfūn akṯar minna. ya</w:t>
      </w:r>
      <w:r w:rsidR="00D7289A">
        <w:rPr>
          <w:noProof/>
          <w:lang w:val="de-AT"/>
        </w:rPr>
        <w:t>ˁ</w:t>
      </w:r>
      <w:r w:rsidR="005E0956">
        <w:rPr>
          <w:noProof/>
          <w:lang w:val="de-AT"/>
        </w:rPr>
        <w:t>ni al</w:t>
      </w:r>
      <w:r>
        <w:rPr>
          <w:noProof/>
          <w:lang w:val="de-AT"/>
        </w:rPr>
        <w:t>…</w:t>
      </w:r>
      <w:r w:rsidR="005E0956">
        <w:rPr>
          <w:noProof/>
          <w:lang w:val="de-AT"/>
        </w:rPr>
        <w:t xml:space="preserve"> ǧī</w:t>
      </w:r>
      <w:r>
        <w:rPr>
          <w:noProof/>
          <w:lang w:val="de-AT"/>
        </w:rPr>
        <w:t>l</w:t>
      </w:r>
      <w:r w:rsidR="005E0956">
        <w:rPr>
          <w:noProof/>
          <w:lang w:val="de-AT"/>
        </w:rPr>
        <w:t>n</w:t>
      </w:r>
      <w:r>
        <w:rPr>
          <w:noProof/>
          <w:lang w:val="de-AT"/>
        </w:rPr>
        <w:t>e</w:t>
      </w:r>
      <w:r w:rsidR="005E0956">
        <w:rPr>
          <w:noProof/>
          <w:lang w:val="de-AT"/>
        </w:rPr>
        <w:t xml:space="preserve"> </w:t>
      </w:r>
      <w:r>
        <w:rPr>
          <w:noProof/>
          <w:lang w:val="de-AT"/>
        </w:rPr>
        <w:t>ˁ</w:t>
      </w:r>
      <w:r w:rsidR="005E0956">
        <w:rPr>
          <w:noProof/>
          <w:lang w:val="de-AT"/>
        </w:rPr>
        <w:t>am</w:t>
      </w:r>
      <w:r>
        <w:rPr>
          <w:noProof/>
          <w:lang w:val="de-AT"/>
        </w:rPr>
        <w:t>a</w:t>
      </w:r>
      <w:r w:rsidR="005E0956">
        <w:rPr>
          <w:noProof/>
          <w:lang w:val="de-AT"/>
        </w:rPr>
        <w:t>n</w:t>
      </w:r>
      <w:r>
        <w:rPr>
          <w:noProof/>
          <w:lang w:val="de-AT"/>
        </w:rPr>
        <w:t xml:space="preserve">ne šī lsān ᵊKrād w Turuk </w:t>
      </w:r>
    </w:p>
    <w:p w:rsidR="005E0956" w:rsidRDefault="005E0956" w:rsidP="009E5A6E">
      <w:pPr>
        <w:rPr>
          <w:noProof/>
          <w:lang w:val="de-AT"/>
        </w:rPr>
      </w:pPr>
      <w:r>
        <w:rPr>
          <w:noProof/>
          <w:lang w:val="de-AT"/>
        </w:rPr>
        <w:t>Rest unergiebig</w:t>
      </w:r>
    </w:p>
    <w:p w:rsidR="009E5A6E" w:rsidRDefault="009E5A6E" w:rsidP="009E5A6E">
      <w:pPr>
        <w:rPr>
          <w:noProof/>
          <w:lang w:val="de-AT"/>
        </w:rPr>
      </w:pPr>
    </w:p>
    <w:tbl>
      <w:tblPr>
        <w:tblStyle w:val="Tabellenraster"/>
        <w:tblW w:w="9039" w:type="dxa"/>
        <w:tblLook w:val="04A0" w:firstRow="1" w:lastRow="0" w:firstColumn="1" w:lastColumn="0" w:noHBand="0" w:noVBand="1"/>
      </w:tblPr>
      <w:tblGrid>
        <w:gridCol w:w="817"/>
        <w:gridCol w:w="3969"/>
        <w:gridCol w:w="4253"/>
      </w:tblGrid>
      <w:tr w:rsidR="00703C9E" w:rsidRPr="00BA2FBD" w:rsidTr="00703C9E">
        <w:tc>
          <w:tcPr>
            <w:tcW w:w="817" w:type="dxa"/>
          </w:tcPr>
          <w:p w:rsidR="00703C9E" w:rsidRPr="00703C9E" w:rsidRDefault="00703C9E" w:rsidP="00A029D8">
            <w:pPr>
              <w:rPr>
                <w:noProof/>
                <w:lang w:val="de-AT"/>
              </w:rPr>
            </w:pPr>
            <w:r w:rsidRPr="00703C9E">
              <w:rPr>
                <w:noProof/>
                <w:lang w:val="de-AT"/>
              </w:rPr>
              <w:t>1</w:t>
            </w:r>
            <w:r>
              <w:rPr>
                <w:noProof/>
                <w:lang w:val="de-AT"/>
              </w:rPr>
              <w:t>.</w:t>
            </w:r>
            <w:r w:rsidRPr="00703C9E">
              <w:rPr>
                <w:noProof/>
                <w:lang w:val="de-AT"/>
              </w:rPr>
              <w:t>50</w:t>
            </w:r>
          </w:p>
        </w:tc>
        <w:tc>
          <w:tcPr>
            <w:tcW w:w="3969" w:type="dxa"/>
          </w:tcPr>
          <w:p w:rsidR="00703C9E" w:rsidRPr="00703C9E" w:rsidRDefault="00703C9E" w:rsidP="009E5A6E">
            <w:pPr>
              <w:rPr>
                <w:lang w:val="de-AT"/>
              </w:rPr>
            </w:pPr>
            <w:r w:rsidRPr="00703C9E">
              <w:rPr>
                <w:lang w:val="de-AT"/>
              </w:rPr>
              <w:t xml:space="preserve">hā al-badu, </w:t>
            </w:r>
            <w:r w:rsidR="009E5A6E" w:rsidRPr="009E5A6E">
              <w:rPr>
                <w:color w:val="FF0000"/>
                <w:lang w:val="de-AT"/>
              </w:rPr>
              <w:t>čalḥaz</w:t>
            </w:r>
            <w:r w:rsidRPr="00703C9E">
              <w:rPr>
                <w:lang w:val="de-AT"/>
              </w:rPr>
              <w:t xml:space="preserve"> mā yingāl al-qazu haḏōle yqazūn al-badu. al-badu </w:t>
            </w:r>
            <w:r w:rsidR="009E5A6E">
              <w:rPr>
                <w:lang w:val="de-AT"/>
              </w:rPr>
              <w:t>ᵊhnīye</w:t>
            </w:r>
            <w:r w:rsidRPr="00703C9E">
              <w:rPr>
                <w:lang w:val="de-AT"/>
              </w:rPr>
              <w:t xml:space="preserve"> haḏōle al-badu mūhum </w:t>
            </w:r>
            <w:r w:rsidR="00D7289A">
              <w:rPr>
                <w:lang w:val="de-AT"/>
              </w:rPr>
              <w:t>ˁ</w:t>
            </w:r>
            <w:r w:rsidRPr="00703C9E">
              <w:rPr>
                <w:lang w:val="de-AT"/>
              </w:rPr>
              <w:t xml:space="preserve">arab. </w:t>
            </w:r>
            <w:r w:rsidR="00D7289A">
              <w:rPr>
                <w:lang w:val="de-AT"/>
              </w:rPr>
              <w:t>ˀ</w:t>
            </w:r>
            <w:r w:rsidRPr="00703C9E">
              <w:rPr>
                <w:lang w:val="de-AT"/>
              </w:rPr>
              <w:t xml:space="preserve">aṣǝlhum mū </w:t>
            </w:r>
            <w:r w:rsidR="00D7289A">
              <w:rPr>
                <w:lang w:val="de-AT"/>
              </w:rPr>
              <w:t>ˁ</w:t>
            </w:r>
            <w:r w:rsidRPr="00703C9E">
              <w:rPr>
                <w:lang w:val="de-AT"/>
              </w:rPr>
              <w:t xml:space="preserve">Arab. mū </w:t>
            </w:r>
            <w:r w:rsidR="00D7289A">
              <w:rPr>
                <w:lang w:val="de-AT"/>
              </w:rPr>
              <w:t>ˁ</w:t>
            </w:r>
            <w:r w:rsidRPr="00703C9E">
              <w:rPr>
                <w:lang w:val="de-AT"/>
              </w:rPr>
              <w:t xml:space="preserve">Arab </w:t>
            </w:r>
            <w:r w:rsidR="009E5A6E">
              <w:rPr>
                <w:lang w:val="de-AT"/>
              </w:rPr>
              <w:t>l</w:t>
            </w:r>
            <w:r w:rsidRPr="00703C9E">
              <w:rPr>
                <w:lang w:val="de-AT"/>
              </w:rPr>
              <w:t xml:space="preserve">ā! al-badu mūhum </w:t>
            </w:r>
            <w:r w:rsidR="00D7289A">
              <w:rPr>
                <w:lang w:val="de-AT"/>
              </w:rPr>
              <w:t>ˁ</w:t>
            </w:r>
            <w:r w:rsidRPr="00703C9E">
              <w:rPr>
                <w:lang w:val="de-AT"/>
              </w:rPr>
              <w:t xml:space="preserve">Arab </w:t>
            </w:r>
            <w:r w:rsidR="009E5A6E">
              <w:rPr>
                <w:lang w:val="de-AT"/>
              </w:rPr>
              <w:t>ˁ</w:t>
            </w:r>
            <w:r w:rsidRPr="00703C9E">
              <w:rPr>
                <w:lang w:val="de-AT"/>
              </w:rPr>
              <w:t>aman</w:t>
            </w:r>
            <w:r w:rsidR="009E5A6E">
              <w:rPr>
                <w:lang w:val="de-AT"/>
              </w:rPr>
              <w:t>hum</w:t>
            </w:r>
            <w:r w:rsidRPr="00703C9E">
              <w:rPr>
                <w:lang w:val="de-AT"/>
              </w:rPr>
              <w:t xml:space="preserve"> ysōlfūn bi-l-</w:t>
            </w:r>
            <w:r w:rsidR="00D7289A">
              <w:rPr>
                <w:lang w:val="de-AT"/>
              </w:rPr>
              <w:t>ˁ</w:t>
            </w:r>
            <w:r w:rsidRPr="00703C9E">
              <w:rPr>
                <w:lang w:val="de-AT"/>
              </w:rPr>
              <w:t xml:space="preserve">arabīye ygūlūn </w:t>
            </w:r>
            <w:r w:rsidR="009E5A6E">
              <w:t>“</w:t>
            </w:r>
            <w:r w:rsidRPr="00703C9E">
              <w:rPr>
                <w:lang w:val="de-AT"/>
              </w:rPr>
              <w:t xml:space="preserve">iḥna </w:t>
            </w:r>
            <w:r w:rsidR="00D7289A">
              <w:rPr>
                <w:lang w:val="de-AT"/>
              </w:rPr>
              <w:t>ˁ</w:t>
            </w:r>
            <w:r w:rsidRPr="00703C9E">
              <w:rPr>
                <w:lang w:val="de-AT"/>
              </w:rPr>
              <w:t>Arab</w:t>
            </w:r>
            <w:r w:rsidR="009E5A6E">
              <w:t>”</w:t>
            </w:r>
            <w:r w:rsidRPr="00703C9E">
              <w:rPr>
                <w:lang w:val="de-AT"/>
              </w:rPr>
              <w:t xml:space="preserve"> mūhum </w:t>
            </w:r>
            <w:r w:rsidR="00D7289A">
              <w:rPr>
                <w:lang w:val="de-AT"/>
              </w:rPr>
              <w:t>ˁ</w:t>
            </w:r>
            <w:r w:rsidRPr="00703C9E">
              <w:rPr>
                <w:lang w:val="de-AT"/>
              </w:rPr>
              <w:t xml:space="preserve">Arab. </w:t>
            </w:r>
          </w:p>
        </w:tc>
        <w:tc>
          <w:tcPr>
            <w:tcW w:w="4253" w:type="dxa"/>
          </w:tcPr>
          <w:p w:rsidR="00703C9E" w:rsidRPr="00703C9E" w:rsidRDefault="00703C9E" w:rsidP="00A029D8">
            <w:pPr>
              <w:rPr>
                <w:noProof/>
                <w:lang w:val="de-AT"/>
              </w:rPr>
            </w:pPr>
          </w:p>
        </w:tc>
      </w:tr>
      <w:tr w:rsidR="00703C9E" w:rsidRPr="00BA2FBD" w:rsidTr="00703C9E">
        <w:tc>
          <w:tcPr>
            <w:tcW w:w="817" w:type="dxa"/>
          </w:tcPr>
          <w:p w:rsidR="00703C9E" w:rsidRPr="00703C9E" w:rsidRDefault="00703C9E" w:rsidP="00A029D8">
            <w:pPr>
              <w:rPr>
                <w:lang w:val="de-AT"/>
              </w:rPr>
            </w:pPr>
          </w:p>
        </w:tc>
        <w:tc>
          <w:tcPr>
            <w:tcW w:w="3969" w:type="dxa"/>
          </w:tcPr>
          <w:p w:rsidR="00703C9E" w:rsidRPr="00703C9E" w:rsidRDefault="00703C9E" w:rsidP="009E5A6E">
            <w:pPr>
              <w:rPr>
                <w:lang w:val="de-AT"/>
              </w:rPr>
            </w:pPr>
            <w:r w:rsidRPr="00703C9E">
              <w:rPr>
                <w:lang w:val="de-AT"/>
              </w:rPr>
              <w:t xml:space="preserve">al-badu </w:t>
            </w:r>
            <w:r w:rsidR="009E5A6E">
              <w:rPr>
                <w:lang w:val="de-AT"/>
              </w:rPr>
              <w:t>ˀ</w:t>
            </w:r>
            <w:r w:rsidRPr="00703C9E">
              <w:rPr>
                <w:lang w:val="de-AT"/>
              </w:rPr>
              <w:t xml:space="preserve">awwali min awwali ǧdūdna ygūlū-nna haḏōle mūhum </w:t>
            </w:r>
            <w:r w:rsidR="00D7289A">
              <w:rPr>
                <w:lang w:val="de-AT"/>
              </w:rPr>
              <w:t>ˁ</w:t>
            </w:r>
            <w:r w:rsidRPr="00703C9E">
              <w:rPr>
                <w:lang w:val="de-AT"/>
              </w:rPr>
              <w:t>Arab. badawīye haḏ</w:t>
            </w:r>
            <w:r w:rsidR="009E5A6E">
              <w:rPr>
                <w:lang w:val="de-AT"/>
              </w:rPr>
              <w:t>ō</w:t>
            </w:r>
            <w:r w:rsidRPr="00703C9E">
              <w:rPr>
                <w:lang w:val="de-AT"/>
              </w:rPr>
              <w:t xml:space="preserve">le bdǝwi haḏōle mū </w:t>
            </w:r>
            <w:r w:rsidR="00D7289A">
              <w:rPr>
                <w:lang w:val="de-AT"/>
              </w:rPr>
              <w:t>ˁ</w:t>
            </w:r>
            <w:r w:rsidRPr="00703C9E">
              <w:rPr>
                <w:lang w:val="de-AT"/>
              </w:rPr>
              <w:t>Arab ya</w:t>
            </w:r>
            <w:r w:rsidR="00D7289A">
              <w:rPr>
                <w:lang w:val="de-AT"/>
              </w:rPr>
              <w:t>ˁ</w:t>
            </w:r>
            <w:r w:rsidRPr="00703C9E">
              <w:rPr>
                <w:lang w:val="de-AT"/>
              </w:rPr>
              <w:t xml:space="preserve">ni, kōku mū </w:t>
            </w:r>
            <w:r w:rsidR="00D7289A">
              <w:rPr>
                <w:lang w:val="de-AT"/>
              </w:rPr>
              <w:t>ˁ</w:t>
            </w:r>
            <w:r w:rsidRPr="00703C9E">
              <w:rPr>
                <w:lang w:val="de-AT"/>
              </w:rPr>
              <w:t>Arab. al</w:t>
            </w:r>
            <w:r w:rsidR="009E5A6E">
              <w:rPr>
                <w:lang w:val="de-AT"/>
              </w:rPr>
              <w:t>-ᵊ</w:t>
            </w:r>
            <w:r w:rsidRPr="00703C9E">
              <w:rPr>
                <w:lang w:val="de-AT"/>
              </w:rPr>
              <w:t xml:space="preserve">bduwi kōku mū </w:t>
            </w:r>
            <w:r w:rsidR="00D7289A">
              <w:rPr>
                <w:lang w:val="de-AT"/>
              </w:rPr>
              <w:t>ˁ</w:t>
            </w:r>
            <w:r w:rsidRPr="00703C9E">
              <w:rPr>
                <w:lang w:val="de-AT"/>
              </w:rPr>
              <w:t xml:space="preserve">Arab, </w:t>
            </w:r>
            <w:r w:rsidR="009E5A6E">
              <w:rPr>
                <w:lang w:val="de-AT"/>
              </w:rPr>
              <w:t>ˀ</w:t>
            </w:r>
            <w:r w:rsidRPr="00703C9E">
              <w:rPr>
                <w:lang w:val="de-AT"/>
              </w:rPr>
              <w:t>aš</w:t>
            </w:r>
            <w:r w:rsidR="009E5A6E">
              <w:rPr>
                <w:lang w:val="de-AT"/>
              </w:rPr>
              <w:t xml:space="preserve">qya. – lākin </w:t>
            </w:r>
            <w:r w:rsidRPr="00703C9E">
              <w:rPr>
                <w:lang w:val="de-AT"/>
              </w:rPr>
              <w:t xml:space="preserve">intu </w:t>
            </w:r>
            <w:r w:rsidR="00D7289A">
              <w:rPr>
                <w:lang w:val="de-AT"/>
              </w:rPr>
              <w:t>ˁ</w:t>
            </w:r>
            <w:r w:rsidRPr="00703C9E">
              <w:rPr>
                <w:lang w:val="de-AT"/>
              </w:rPr>
              <w:t>Arab</w:t>
            </w:r>
            <w:r w:rsidR="009E5A6E">
              <w:rPr>
                <w:lang w:val="de-AT"/>
              </w:rPr>
              <w:t xml:space="preserve"> – ˀiḥna</w:t>
            </w:r>
            <w:r w:rsidRPr="00703C9E">
              <w:rPr>
                <w:lang w:val="de-AT"/>
              </w:rPr>
              <w:t xml:space="preserve"> </w:t>
            </w:r>
            <w:r w:rsidR="00D7289A">
              <w:rPr>
                <w:lang w:val="de-AT"/>
              </w:rPr>
              <w:t>ˁ</w:t>
            </w:r>
            <w:r w:rsidRPr="00703C9E">
              <w:rPr>
                <w:lang w:val="de-AT"/>
              </w:rPr>
              <w:t xml:space="preserve">Arab aṣǝl. </w:t>
            </w:r>
            <w:r w:rsidR="009E5A6E">
              <w:rPr>
                <w:lang w:val="de-AT"/>
              </w:rPr>
              <w:t xml:space="preserve">ˀalḥaz iḥna </w:t>
            </w:r>
            <w:r w:rsidRPr="00703C9E">
              <w:rPr>
                <w:lang w:val="de-AT"/>
              </w:rPr>
              <w:t>masala B</w:t>
            </w:r>
            <w:r w:rsidR="009E5A6E">
              <w:rPr>
                <w:lang w:val="de-AT"/>
              </w:rPr>
              <w:t>i</w:t>
            </w:r>
            <w:r w:rsidRPr="00703C9E">
              <w:rPr>
                <w:lang w:val="de-AT"/>
              </w:rPr>
              <w:t xml:space="preserve">ni </w:t>
            </w:r>
            <w:r w:rsidR="00D7289A">
              <w:rPr>
                <w:lang w:val="de-AT"/>
              </w:rPr>
              <w:t>ˁ</w:t>
            </w:r>
            <w:r w:rsidRPr="00703C9E">
              <w:rPr>
                <w:lang w:val="de-AT"/>
              </w:rPr>
              <w:t>Iǧil. š</w:t>
            </w:r>
            <w:r w:rsidR="009E5A6E">
              <w:rPr>
                <w:lang w:val="de-AT"/>
              </w:rPr>
              <w:t>ī</w:t>
            </w:r>
            <w:r w:rsidRPr="00703C9E">
              <w:rPr>
                <w:lang w:val="de-AT"/>
              </w:rPr>
              <w:t xml:space="preserve"> l</w:t>
            </w:r>
            <w:r w:rsidR="009E5A6E">
              <w:rPr>
                <w:lang w:val="de-AT"/>
              </w:rPr>
              <w:t>in</w:t>
            </w:r>
            <w:r w:rsidRPr="00703C9E">
              <w:rPr>
                <w:lang w:val="de-AT"/>
              </w:rPr>
              <w:t>ne šaǧa</w:t>
            </w:r>
            <w:r w:rsidR="009E5A6E">
              <w:rPr>
                <w:lang w:val="de-AT"/>
              </w:rPr>
              <w:t>ṛ</w:t>
            </w:r>
            <w:r w:rsidRPr="00703C9E">
              <w:rPr>
                <w:lang w:val="de-AT"/>
              </w:rPr>
              <w:t xml:space="preserve">a, šgaṛa šī. </w:t>
            </w:r>
          </w:p>
        </w:tc>
        <w:tc>
          <w:tcPr>
            <w:tcW w:w="4253" w:type="dxa"/>
          </w:tcPr>
          <w:p w:rsidR="00703C9E" w:rsidRPr="00703C9E" w:rsidRDefault="00703C9E" w:rsidP="00A029D8">
            <w:pPr>
              <w:rPr>
                <w:lang w:val="de-AT"/>
              </w:rPr>
            </w:pPr>
          </w:p>
        </w:tc>
      </w:tr>
      <w:tr w:rsidR="00703C9E" w:rsidRPr="00BA2FBD" w:rsidTr="00703C9E">
        <w:tc>
          <w:tcPr>
            <w:tcW w:w="817" w:type="dxa"/>
          </w:tcPr>
          <w:p w:rsidR="00703C9E" w:rsidRPr="00703C9E" w:rsidRDefault="009E5A6E" w:rsidP="00A029D8">
            <w:pPr>
              <w:rPr>
                <w:lang w:val="de-AT"/>
              </w:rPr>
            </w:pPr>
            <w:r>
              <w:rPr>
                <w:lang w:val="de-AT"/>
              </w:rPr>
              <w:t>2:28</w:t>
            </w:r>
          </w:p>
        </w:tc>
        <w:tc>
          <w:tcPr>
            <w:tcW w:w="3969" w:type="dxa"/>
          </w:tcPr>
          <w:p w:rsidR="00703C9E" w:rsidRPr="00703C9E" w:rsidRDefault="00703C9E" w:rsidP="009E5A6E">
            <w:pPr>
              <w:rPr>
                <w:lang w:val="de-AT"/>
              </w:rPr>
            </w:pPr>
            <w:r w:rsidRPr="00703C9E">
              <w:rPr>
                <w:lang w:val="de-AT"/>
              </w:rPr>
              <w:t>ba-š-šǧaṛa haḏīč kull awwali al-</w:t>
            </w:r>
            <w:r w:rsidR="00D7289A">
              <w:rPr>
                <w:lang w:val="de-AT"/>
              </w:rPr>
              <w:t>ˁ</w:t>
            </w:r>
            <w:r w:rsidRPr="00703C9E">
              <w:rPr>
                <w:lang w:val="de-AT"/>
              </w:rPr>
              <w:t>ašāyir. hāḏi min dōr al-</w:t>
            </w:r>
            <w:r w:rsidR="00D7289A">
              <w:rPr>
                <w:lang w:val="de-AT"/>
              </w:rPr>
              <w:t>ˁ</w:t>
            </w:r>
            <w:r w:rsidRPr="00703C9E">
              <w:rPr>
                <w:lang w:val="de-AT"/>
              </w:rPr>
              <w:t>Uṯmāni ṣār šī. al-</w:t>
            </w:r>
            <w:r w:rsidR="00D7289A">
              <w:rPr>
                <w:lang w:val="de-AT"/>
              </w:rPr>
              <w:t>ˁ</w:t>
            </w:r>
            <w:r w:rsidRPr="00703C9E">
              <w:rPr>
                <w:lang w:val="de-AT"/>
              </w:rPr>
              <w:t xml:space="preserve">ēle lilhe ngūl-lu an-nisab, an-nisab šī, yiktib nisabu. </w:t>
            </w:r>
            <w:r w:rsidR="00D7289A">
              <w:rPr>
                <w:lang w:val="de-AT"/>
              </w:rPr>
              <w:t>ˀ</w:t>
            </w:r>
            <w:r w:rsidRPr="00703C9E">
              <w:rPr>
                <w:lang w:val="de-AT"/>
              </w:rPr>
              <w:t xml:space="preserve">inte ṣṣīr </w:t>
            </w:r>
            <w:r w:rsidR="009E5A6E">
              <w:rPr>
                <w:lang w:val="de-AT"/>
              </w:rPr>
              <w:t xml:space="preserve">trūḥ </w:t>
            </w:r>
            <w:r w:rsidRPr="00703C9E">
              <w:rPr>
                <w:lang w:val="de-AT"/>
              </w:rPr>
              <w:t xml:space="preserve">tiktib ḥālak abūk yiktabak bi-n-nisab. </w:t>
            </w:r>
            <w:r w:rsidR="00D7289A">
              <w:rPr>
                <w:lang w:val="de-AT"/>
              </w:rPr>
              <w:t>ˀ</w:t>
            </w:r>
            <w:r w:rsidRPr="00703C9E">
              <w:rPr>
                <w:color w:val="FF0000"/>
                <w:lang w:val="de-AT"/>
              </w:rPr>
              <w:t>an͡-aṣīr</w:t>
            </w:r>
            <w:r w:rsidRPr="00703C9E">
              <w:rPr>
                <w:lang w:val="de-AT"/>
              </w:rPr>
              <w:t xml:space="preserve"> aktib iktib-li ha-n-nisab ygūl wald </w:t>
            </w:r>
            <w:r w:rsidR="009E5A6E">
              <w:rPr>
                <w:lang w:val="de-AT"/>
              </w:rPr>
              <w:t>ᵊ</w:t>
            </w:r>
            <w:r w:rsidRPr="00703C9E">
              <w:rPr>
                <w:lang w:val="de-AT"/>
              </w:rPr>
              <w:t xml:space="preserve">Mḥammad. </w:t>
            </w:r>
          </w:p>
        </w:tc>
        <w:tc>
          <w:tcPr>
            <w:tcW w:w="4253" w:type="dxa"/>
          </w:tcPr>
          <w:p w:rsidR="00703C9E" w:rsidRPr="00703C9E" w:rsidRDefault="00703C9E" w:rsidP="00A029D8">
            <w:pPr>
              <w:rPr>
                <w:lang w:val="de-AT"/>
              </w:rPr>
            </w:pPr>
          </w:p>
        </w:tc>
      </w:tr>
      <w:tr w:rsidR="00703C9E" w:rsidRPr="00BA2FBD" w:rsidTr="00703C9E">
        <w:tc>
          <w:tcPr>
            <w:tcW w:w="817" w:type="dxa"/>
          </w:tcPr>
          <w:p w:rsidR="00703C9E" w:rsidRPr="00703C9E" w:rsidRDefault="00703C9E" w:rsidP="00A029D8">
            <w:pPr>
              <w:rPr>
                <w:lang w:val="de-AT"/>
              </w:rPr>
            </w:pPr>
          </w:p>
        </w:tc>
        <w:tc>
          <w:tcPr>
            <w:tcW w:w="3969" w:type="dxa"/>
          </w:tcPr>
          <w:p w:rsidR="00703C9E" w:rsidRPr="00703C9E" w:rsidRDefault="009E5A6E" w:rsidP="002C0380">
            <w:pPr>
              <w:rPr>
                <w:lang w:val="de-AT"/>
              </w:rPr>
            </w:pPr>
            <w:r>
              <w:rPr>
                <w:lang w:val="de-AT"/>
              </w:rPr>
              <w:t>bāčir</w:t>
            </w:r>
            <w:r w:rsidR="00703C9E" w:rsidRPr="00703C9E">
              <w:rPr>
                <w:lang w:val="de-AT"/>
              </w:rPr>
              <w:t xml:space="preserve"> </w:t>
            </w:r>
            <w:r w:rsidR="00D7289A">
              <w:rPr>
                <w:lang w:val="de-AT"/>
              </w:rPr>
              <w:t>ˀ</w:t>
            </w:r>
            <w:r w:rsidR="00703C9E" w:rsidRPr="00703C9E">
              <w:rPr>
                <w:lang w:val="de-AT"/>
              </w:rPr>
              <w:t>āni wlidi yṣīr w-āxḍu wlidi aktib ismu qādi, soyad māmiš awwali soyad māmiš, Ibrāhīm ibn Mḥammad Mḥammad ibin Bōzaw Bōzaw ibn Maḥmūd ydāw</w:t>
            </w:r>
            <w:r>
              <w:rPr>
                <w:lang w:val="de-AT"/>
              </w:rPr>
              <w:t>i</w:t>
            </w:r>
            <w:r w:rsidR="00703C9E" w:rsidRPr="00703C9E">
              <w:rPr>
                <w:lang w:val="de-AT"/>
              </w:rPr>
              <w:t xml:space="preserve">m aš-šakil </w:t>
            </w:r>
            <w:r w:rsidR="002C0380">
              <w:rPr>
                <w:lang w:val="de-AT"/>
              </w:rPr>
              <w:t>hāḏe bi-</w:t>
            </w:r>
            <w:r w:rsidR="00703C9E" w:rsidRPr="00703C9E">
              <w:rPr>
                <w:lang w:val="de-AT"/>
              </w:rPr>
              <w:t xml:space="preserve">nisab </w:t>
            </w:r>
            <w:r w:rsidR="002C0380">
              <w:rPr>
                <w:lang w:val="de-AT"/>
              </w:rPr>
              <w:t xml:space="preserve">šī </w:t>
            </w:r>
            <w:r w:rsidR="00703C9E" w:rsidRPr="00703C9E">
              <w:rPr>
                <w:lang w:val="de-AT"/>
              </w:rPr>
              <w:t>šǧaṛa, al-</w:t>
            </w:r>
            <w:r w:rsidR="00D7289A">
              <w:rPr>
                <w:lang w:val="de-AT"/>
              </w:rPr>
              <w:t>ˁ</w:t>
            </w:r>
            <w:r w:rsidR="00703C9E" w:rsidRPr="00703C9E">
              <w:rPr>
                <w:lang w:val="de-AT"/>
              </w:rPr>
              <w:t>ašāyir kull</w:t>
            </w:r>
            <w:r w:rsidR="002C0380">
              <w:rPr>
                <w:lang w:val="de-AT"/>
              </w:rPr>
              <w:t>-min luw</w:t>
            </w:r>
            <w:r w:rsidR="00703C9E" w:rsidRPr="00703C9E">
              <w:rPr>
                <w:lang w:val="de-AT"/>
              </w:rPr>
              <w:t xml:space="preserve">wa šǧaṛa. masala </w:t>
            </w:r>
            <w:r w:rsidR="00D7289A">
              <w:rPr>
                <w:lang w:val="de-AT"/>
              </w:rPr>
              <w:t>ˀ</w:t>
            </w:r>
            <w:r w:rsidR="00703C9E" w:rsidRPr="00703C9E">
              <w:rPr>
                <w:lang w:val="de-AT"/>
              </w:rPr>
              <w:t>iḥ</w:t>
            </w:r>
            <w:r w:rsidR="002C0380">
              <w:rPr>
                <w:lang w:val="de-AT"/>
              </w:rPr>
              <w:t>n</w:t>
            </w:r>
            <w:r w:rsidR="00703C9E" w:rsidRPr="00703C9E">
              <w:rPr>
                <w:lang w:val="de-AT"/>
              </w:rPr>
              <w:t>a B</w:t>
            </w:r>
            <w:r w:rsidR="002C0380">
              <w:rPr>
                <w:lang w:val="de-AT"/>
              </w:rPr>
              <w:t>i</w:t>
            </w:r>
            <w:r w:rsidR="00703C9E" w:rsidRPr="00703C9E">
              <w:rPr>
                <w:lang w:val="de-AT"/>
              </w:rPr>
              <w:t xml:space="preserve">ni </w:t>
            </w:r>
            <w:r w:rsidR="00D7289A">
              <w:rPr>
                <w:lang w:val="de-AT"/>
              </w:rPr>
              <w:t>ˁ</w:t>
            </w:r>
            <w:r w:rsidR="00703C9E" w:rsidRPr="00703C9E">
              <w:rPr>
                <w:lang w:val="de-AT"/>
              </w:rPr>
              <w:t xml:space="preserve">Iǧil </w:t>
            </w:r>
            <w:r w:rsidR="002C0380">
              <w:rPr>
                <w:lang w:val="de-AT"/>
              </w:rPr>
              <w:t>ᵊ</w:t>
            </w:r>
            <w:r w:rsidR="00703C9E" w:rsidRPr="00703C9E">
              <w:rPr>
                <w:lang w:val="de-AT"/>
              </w:rPr>
              <w:t xml:space="preserve">šǧaritne min </w:t>
            </w:r>
            <w:r w:rsidR="002C0380">
              <w:rPr>
                <w:lang w:val="de-AT"/>
              </w:rPr>
              <w:t xml:space="preserve">l-ᵊhnīye </w:t>
            </w:r>
            <w:r w:rsidR="00703C9E" w:rsidRPr="00703C9E">
              <w:rPr>
                <w:lang w:val="de-AT"/>
              </w:rPr>
              <w:t xml:space="preserve">trūḥ. </w:t>
            </w:r>
          </w:p>
        </w:tc>
        <w:tc>
          <w:tcPr>
            <w:tcW w:w="4253" w:type="dxa"/>
          </w:tcPr>
          <w:p w:rsidR="00703C9E" w:rsidRPr="00703C9E" w:rsidRDefault="00703C9E" w:rsidP="00A029D8">
            <w:pPr>
              <w:rPr>
                <w:lang w:val="de-AT"/>
              </w:rPr>
            </w:pPr>
          </w:p>
        </w:tc>
      </w:tr>
      <w:tr w:rsidR="00703C9E" w:rsidRPr="00BA2FBD" w:rsidTr="00703C9E">
        <w:tc>
          <w:tcPr>
            <w:tcW w:w="817" w:type="dxa"/>
          </w:tcPr>
          <w:p w:rsidR="00703C9E" w:rsidRPr="00703C9E" w:rsidRDefault="00703C9E" w:rsidP="00A029D8">
            <w:pPr>
              <w:rPr>
                <w:lang w:val="de-AT"/>
              </w:rPr>
            </w:pPr>
          </w:p>
        </w:tc>
        <w:tc>
          <w:tcPr>
            <w:tcW w:w="3969" w:type="dxa"/>
          </w:tcPr>
          <w:p w:rsidR="00703C9E" w:rsidRPr="00703C9E" w:rsidRDefault="00703C9E" w:rsidP="001043A4">
            <w:pPr>
              <w:rPr>
                <w:lang w:val="de-AT"/>
              </w:rPr>
            </w:pPr>
            <w:r w:rsidRPr="00703C9E">
              <w:rPr>
                <w:lang w:val="de-AT"/>
              </w:rPr>
              <w:t xml:space="preserve">hazreti Ḥusayn </w:t>
            </w:r>
            <w:r w:rsidR="001043A4">
              <w:rPr>
                <w:lang w:val="de-AT"/>
              </w:rPr>
              <w:t>ᵊ</w:t>
            </w:r>
            <w:r w:rsidRPr="00703C9E">
              <w:rPr>
                <w:lang w:val="de-AT"/>
              </w:rPr>
              <w:t xml:space="preserve">trūḥ min qādi niǧi. alḥaz </w:t>
            </w:r>
            <w:r w:rsidR="001043A4">
              <w:rPr>
                <w:lang w:val="de-AT"/>
              </w:rPr>
              <w:t xml:space="preserve">b-an-nisab ˁidne </w:t>
            </w:r>
            <w:r w:rsidRPr="00703C9E">
              <w:rPr>
                <w:lang w:val="de-AT"/>
              </w:rPr>
              <w:t>š</w:t>
            </w:r>
            <w:r w:rsidR="001043A4">
              <w:rPr>
                <w:lang w:val="de-AT"/>
              </w:rPr>
              <w:t>ī</w:t>
            </w:r>
            <w:r w:rsidRPr="00703C9E">
              <w:rPr>
                <w:lang w:val="de-AT"/>
              </w:rPr>
              <w:t xml:space="preserve">. Hazreti Ḥusayn min qādi </w:t>
            </w:r>
            <w:r w:rsidR="00D7289A">
              <w:rPr>
                <w:lang w:val="de-AT"/>
              </w:rPr>
              <w:t>ˀ</w:t>
            </w:r>
            <w:r w:rsidRPr="00703C9E">
              <w:rPr>
                <w:lang w:val="de-AT"/>
              </w:rPr>
              <w:t>iḥna ǧdūdne y</w:t>
            </w:r>
            <w:r w:rsidR="001043A4">
              <w:rPr>
                <w:lang w:val="de-AT"/>
              </w:rPr>
              <w:t xml:space="preserve">iǧūn ha-š-šakle </w:t>
            </w:r>
            <w:r w:rsidRPr="00703C9E">
              <w:rPr>
                <w:lang w:val="de-AT"/>
              </w:rPr>
              <w:t>hāḏi ydāwmūn. nisab awwali al-kutuk nisab. yōmin wāḥad yḏ̣ī</w:t>
            </w:r>
            <w:r w:rsidR="00D7289A">
              <w:rPr>
                <w:lang w:val="de-AT"/>
              </w:rPr>
              <w:t>ˁ</w:t>
            </w:r>
            <w:r w:rsidRPr="00703C9E">
              <w:rPr>
                <w:lang w:val="de-AT"/>
              </w:rPr>
              <w:t xml:space="preserve"> </w:t>
            </w:r>
            <w:r w:rsidR="001043A4">
              <w:rPr>
                <w:lang w:val="de-AT"/>
              </w:rPr>
              <w:t>yrīd yilg</w:t>
            </w:r>
            <w:r w:rsidRPr="00703C9E">
              <w:rPr>
                <w:lang w:val="de-AT"/>
              </w:rPr>
              <w:t xml:space="preserve">ūnu. yiǧūn </w:t>
            </w:r>
            <w:r w:rsidR="00D7289A">
              <w:rPr>
                <w:lang w:val="de-AT"/>
              </w:rPr>
              <w:t>ˁ</w:t>
            </w:r>
            <w:r w:rsidRPr="00703C9E">
              <w:rPr>
                <w:lang w:val="de-AT"/>
              </w:rPr>
              <w:t>a-l-</w:t>
            </w:r>
            <w:r w:rsidR="00D7289A">
              <w:rPr>
                <w:lang w:val="de-AT"/>
              </w:rPr>
              <w:t>ˁ</w:t>
            </w:r>
            <w:r w:rsidRPr="00703C9E">
              <w:rPr>
                <w:lang w:val="de-AT"/>
              </w:rPr>
              <w:t>ašīre ygūlūn az-zlime ḏ</w:t>
            </w:r>
            <w:r w:rsidR="001043A4">
              <w:rPr>
                <w:lang w:val="de-AT"/>
              </w:rPr>
              <w:t>a</w:t>
            </w:r>
            <w:r w:rsidRPr="00703C9E">
              <w:rPr>
                <w:lang w:val="de-AT"/>
              </w:rPr>
              <w:t xml:space="preserve"> min</w:t>
            </w:r>
            <w:r w:rsidR="001043A4">
              <w:rPr>
                <w:lang w:val="de-AT"/>
              </w:rPr>
              <w:t>-</w:t>
            </w:r>
            <w:r w:rsidRPr="00703C9E">
              <w:rPr>
                <w:lang w:val="de-AT"/>
              </w:rPr>
              <w:t xml:space="preserve">man? </w:t>
            </w:r>
            <w:r w:rsidR="001043A4">
              <w:rPr>
                <w:lang w:val="de-AT"/>
              </w:rPr>
              <w:t>ˀ</w:t>
            </w:r>
            <w:r w:rsidRPr="00703C9E">
              <w:rPr>
                <w:lang w:val="de-AT"/>
              </w:rPr>
              <w:t>al-</w:t>
            </w:r>
            <w:r w:rsidR="00D7289A">
              <w:rPr>
                <w:lang w:val="de-AT"/>
              </w:rPr>
              <w:t>ˁ</w:t>
            </w:r>
            <w:r w:rsidRPr="00703C9E">
              <w:rPr>
                <w:lang w:val="de-AT"/>
              </w:rPr>
              <w:t>ašīre tuṭl</w:t>
            </w:r>
            <w:r w:rsidR="001043A4">
              <w:rPr>
                <w:lang w:val="de-AT"/>
              </w:rPr>
              <w:t>u</w:t>
            </w:r>
            <w:r w:rsidR="00D7289A">
              <w:rPr>
                <w:lang w:val="de-AT"/>
              </w:rPr>
              <w:t>ˁ</w:t>
            </w:r>
            <w:r w:rsidRPr="00703C9E">
              <w:rPr>
                <w:lang w:val="de-AT"/>
              </w:rPr>
              <w:t xml:space="preserve"> </w:t>
            </w:r>
            <w:r w:rsidRPr="004D6589">
              <w:rPr>
                <w:color w:val="FF0000"/>
                <w:lang w:val="de-AT"/>
              </w:rPr>
              <w:t>hāḏ</w:t>
            </w:r>
            <w:r w:rsidR="001043A4" w:rsidRPr="004D6589">
              <w:rPr>
                <w:color w:val="FF0000"/>
                <w:lang w:val="de-AT"/>
              </w:rPr>
              <w:t xml:space="preserve"> min-man an-nisab w tdaḥḥǧ-illu hāḏa</w:t>
            </w:r>
            <w:r w:rsidRPr="004D6589">
              <w:rPr>
                <w:color w:val="FF0000"/>
                <w:lang w:val="de-AT"/>
              </w:rPr>
              <w:t xml:space="preserve"> min h</w:t>
            </w:r>
            <w:r w:rsidR="001043A4" w:rsidRPr="004D6589">
              <w:rPr>
                <w:color w:val="FF0000"/>
                <w:lang w:val="de-AT"/>
              </w:rPr>
              <w:t>ā</w:t>
            </w:r>
            <w:r w:rsidRPr="004D6589">
              <w:rPr>
                <w:color w:val="FF0000"/>
                <w:lang w:val="de-AT"/>
              </w:rPr>
              <w:t>y</w:t>
            </w:r>
            <w:r w:rsidRPr="00703C9E">
              <w:rPr>
                <w:lang w:val="de-AT"/>
              </w:rPr>
              <w:t xml:space="preserve"> makān</w:t>
            </w:r>
            <w:r w:rsidR="001043A4">
              <w:rPr>
                <w:lang w:val="de-AT"/>
              </w:rPr>
              <w:t>.</w:t>
            </w:r>
          </w:p>
        </w:tc>
        <w:tc>
          <w:tcPr>
            <w:tcW w:w="4253" w:type="dxa"/>
          </w:tcPr>
          <w:p w:rsidR="00703C9E" w:rsidRPr="00703C9E" w:rsidRDefault="00703C9E" w:rsidP="00A029D8">
            <w:pPr>
              <w:rPr>
                <w:lang w:val="de-AT"/>
              </w:rPr>
            </w:pPr>
          </w:p>
        </w:tc>
      </w:tr>
    </w:tbl>
    <w:p w:rsidR="005E0956" w:rsidRDefault="005E0956" w:rsidP="005E0956">
      <w:pPr>
        <w:rPr>
          <w:lang w:val="de-AT"/>
        </w:rPr>
      </w:pPr>
    </w:p>
    <w:p w:rsidR="005E0956" w:rsidRPr="009C1379" w:rsidRDefault="00DF76C1" w:rsidP="00DF76C1">
      <w:pPr>
        <w:pStyle w:val="berschrift2"/>
        <w:rPr>
          <w:lang w:val="en-US"/>
        </w:rPr>
      </w:pPr>
      <w:r w:rsidRPr="009C1379">
        <w:rPr>
          <w:lang w:val="en-US"/>
        </w:rPr>
        <w:t>Urfa-</w:t>
      </w:r>
      <w:r w:rsidR="005E0956" w:rsidRPr="009C1379">
        <w:rPr>
          <w:lang w:val="en-US"/>
        </w:rPr>
        <w:t>076</w:t>
      </w:r>
      <w:r w:rsidR="00A029D8" w:rsidRPr="009C1379">
        <w:rPr>
          <w:lang w:val="en-US"/>
        </w:rPr>
        <w:t xml:space="preserve">: Bedouins </w:t>
      </w:r>
      <w:r w:rsidR="009C1379" w:rsidRPr="009C1379">
        <w:rPr>
          <w:lang w:val="en-US"/>
        </w:rPr>
        <w:t xml:space="preserve">and pedigrees </w:t>
      </w:r>
      <w:r w:rsidR="00A029D8" w:rsidRPr="009C1379">
        <w:rPr>
          <w:lang w:val="en-US"/>
        </w:rPr>
        <w:t>(cont.)</w:t>
      </w:r>
      <w:r w:rsidR="009C1379">
        <w:rPr>
          <w:lang w:val="en-US"/>
        </w:rPr>
        <w:t xml:space="preserve"> </w:t>
      </w:r>
      <w:r w:rsidR="009C1379" w:rsidRPr="00EC6A71">
        <w:rPr>
          <w:color w:val="00B050"/>
          <w:lang w:val="en-US"/>
        </w:rPr>
        <w:t>[</w:t>
      </w:r>
      <w:r w:rsidR="009C1379">
        <w:rPr>
          <w:color w:val="00B050"/>
          <w:lang w:val="en-US"/>
        </w:rPr>
        <w:t>new]</w:t>
      </w:r>
    </w:p>
    <w:p w:rsidR="00DF76C1" w:rsidRDefault="00DF76C1" w:rsidP="00A608C2">
      <w:pPr>
        <w:pStyle w:val="Liste"/>
        <w:rPr>
          <w:lang w:val="de-AT"/>
        </w:rPr>
      </w:pPr>
      <w:r>
        <w:rPr>
          <w:lang w:val="de-AT"/>
        </w:rPr>
        <w:t>Fortsetzung von 075</w:t>
      </w:r>
    </w:p>
    <w:p w:rsidR="009C1379" w:rsidRDefault="009C1379" w:rsidP="00A608C2">
      <w:pPr>
        <w:pStyle w:val="Liste"/>
        <w:rPr>
          <w:lang w:val="de-AT"/>
        </w:rPr>
      </w:pPr>
      <w:r>
        <w:rPr>
          <w:lang w:val="de-AT"/>
        </w:rPr>
        <w:t>3:12</w:t>
      </w:r>
    </w:p>
    <w:p w:rsidR="005E0956" w:rsidRPr="008E1AA8" w:rsidRDefault="005E0956" w:rsidP="005E0956">
      <w:pPr>
        <w:rPr>
          <w:lang w:val="de-AT"/>
        </w:rPr>
      </w:pPr>
    </w:p>
    <w:tbl>
      <w:tblPr>
        <w:tblStyle w:val="Tabellenraster"/>
        <w:tblW w:w="9039" w:type="dxa"/>
        <w:tblLook w:val="04A0" w:firstRow="1" w:lastRow="0" w:firstColumn="1" w:lastColumn="0" w:noHBand="0" w:noVBand="1"/>
      </w:tblPr>
      <w:tblGrid>
        <w:gridCol w:w="817"/>
        <w:gridCol w:w="3969"/>
        <w:gridCol w:w="4253"/>
      </w:tblGrid>
      <w:tr w:rsidR="00DF76C1" w:rsidRPr="00BA2FBD" w:rsidTr="00A029D8">
        <w:tc>
          <w:tcPr>
            <w:tcW w:w="817" w:type="dxa"/>
          </w:tcPr>
          <w:p w:rsidR="00DF76C1" w:rsidRPr="00703C9E" w:rsidRDefault="00DF76C1" w:rsidP="00A029D8">
            <w:pPr>
              <w:rPr>
                <w:lang w:val="de-AT"/>
              </w:rPr>
            </w:pPr>
            <w:r>
              <w:rPr>
                <w:lang w:val="de-AT"/>
              </w:rPr>
              <w:t>0.02</w:t>
            </w:r>
          </w:p>
        </w:tc>
        <w:tc>
          <w:tcPr>
            <w:tcW w:w="3969" w:type="dxa"/>
          </w:tcPr>
          <w:p w:rsidR="00DF76C1" w:rsidRPr="00DF76C1" w:rsidRDefault="00D7289A" w:rsidP="00BA5F5A">
            <w:pPr>
              <w:rPr>
                <w:lang w:val="de-AT"/>
              </w:rPr>
            </w:pPr>
            <w:r>
              <w:rPr>
                <w:lang w:val="de-AT"/>
              </w:rPr>
              <w:t>ˀ</w:t>
            </w:r>
            <w:r w:rsidR="00BA5F5A">
              <w:rPr>
                <w:lang w:val="de-AT"/>
              </w:rPr>
              <w:t>as-s</w:t>
            </w:r>
            <w:r>
              <w:rPr>
                <w:lang w:val="de-AT"/>
              </w:rPr>
              <w:t>ˁ</w:t>
            </w:r>
            <w:r w:rsidR="00BA5F5A">
              <w:rPr>
                <w:lang w:val="de-AT"/>
              </w:rPr>
              <w:t>ūdi, haḏōl alḥaz riyāshum</w:t>
            </w:r>
            <w:r w:rsidR="00DF76C1" w:rsidRPr="00DF76C1">
              <w:rPr>
                <w:lang w:val="de-AT"/>
              </w:rPr>
              <w:t xml:space="preserve"> qrālhum badu, </w:t>
            </w:r>
            <w:r w:rsidR="00DF76C1">
              <w:rPr>
                <w:lang w:val="de-AT"/>
              </w:rPr>
              <w:t xml:space="preserve">haḏōl mūhum </w:t>
            </w:r>
            <w:r>
              <w:rPr>
                <w:lang w:val="de-AT"/>
              </w:rPr>
              <w:t>ˁ</w:t>
            </w:r>
            <w:r w:rsidR="00DF76C1">
              <w:rPr>
                <w:lang w:val="de-AT"/>
              </w:rPr>
              <w:t xml:space="preserve">arab! – </w:t>
            </w:r>
            <w:r>
              <w:rPr>
                <w:lang w:val="de-AT"/>
              </w:rPr>
              <w:t>ˀ</w:t>
            </w:r>
            <w:r w:rsidR="00DF76C1">
              <w:rPr>
                <w:lang w:val="de-AT"/>
              </w:rPr>
              <w:t xml:space="preserve">aṣǝlhum turuk zād </w:t>
            </w:r>
            <w:r w:rsidR="00BA5F5A">
              <w:rPr>
                <w:lang w:val="de-AT"/>
              </w:rPr>
              <w:t>bel</w:t>
            </w:r>
            <w:r w:rsidR="00DF76C1">
              <w:rPr>
                <w:lang w:val="de-AT"/>
              </w:rPr>
              <w:t>či</w:t>
            </w:r>
            <w:r w:rsidR="00BA5F5A">
              <w:rPr>
                <w:lang w:val="de-AT"/>
              </w:rPr>
              <w:t xml:space="preserve"> ydayyrūn</w:t>
            </w:r>
            <w:r w:rsidR="00DF76C1">
              <w:rPr>
                <w:lang w:val="de-AT"/>
              </w:rPr>
              <w:t xml:space="preserve"> at-turuk – ya</w:t>
            </w:r>
            <w:r>
              <w:rPr>
                <w:lang w:val="de-AT"/>
              </w:rPr>
              <w:t>ˁ</w:t>
            </w:r>
            <w:r w:rsidR="00DF76C1">
              <w:rPr>
                <w:lang w:val="de-AT"/>
              </w:rPr>
              <w:t xml:space="preserve">ni </w:t>
            </w:r>
            <w:r>
              <w:rPr>
                <w:lang w:val="de-AT"/>
              </w:rPr>
              <w:t>ˀ</w:t>
            </w:r>
            <w:r w:rsidR="00DF76C1">
              <w:rPr>
                <w:lang w:val="de-AT"/>
              </w:rPr>
              <w:t xml:space="preserve">aṣǝlhum mūhum </w:t>
            </w:r>
            <w:r>
              <w:rPr>
                <w:lang w:val="de-AT"/>
              </w:rPr>
              <w:t>ˁ</w:t>
            </w:r>
            <w:r w:rsidR="00DF76C1">
              <w:rPr>
                <w:lang w:val="de-AT"/>
              </w:rPr>
              <w:t xml:space="preserve">arab. haḏōle </w:t>
            </w:r>
            <w:r>
              <w:rPr>
                <w:lang w:val="de-AT"/>
              </w:rPr>
              <w:t>ˀ</w:t>
            </w:r>
            <w:r w:rsidR="00DF76C1">
              <w:rPr>
                <w:lang w:val="de-AT"/>
              </w:rPr>
              <w:t xml:space="preserve">awwali badu b-al-… </w:t>
            </w:r>
            <w:r>
              <w:rPr>
                <w:lang w:val="de-AT"/>
              </w:rPr>
              <w:t>ˀ</w:t>
            </w:r>
            <w:r w:rsidR="00DF76C1">
              <w:rPr>
                <w:lang w:val="de-AT"/>
              </w:rPr>
              <w:t>ač-čōl. – b-ač-čōl.</w:t>
            </w:r>
          </w:p>
        </w:tc>
        <w:tc>
          <w:tcPr>
            <w:tcW w:w="4253" w:type="dxa"/>
          </w:tcPr>
          <w:p w:rsidR="00DF76C1" w:rsidRPr="00DF76C1" w:rsidRDefault="00DF76C1" w:rsidP="00A029D8">
            <w:pPr>
              <w:rPr>
                <w:lang w:val="de-AT"/>
              </w:rPr>
            </w:pPr>
          </w:p>
        </w:tc>
      </w:tr>
      <w:tr w:rsidR="00DF76C1" w:rsidRPr="00BA2FBD" w:rsidTr="00A029D8">
        <w:tc>
          <w:tcPr>
            <w:tcW w:w="817" w:type="dxa"/>
          </w:tcPr>
          <w:p w:rsidR="00DF76C1" w:rsidRDefault="00DF76C1" w:rsidP="00A029D8">
            <w:pPr>
              <w:rPr>
                <w:lang w:val="de-AT"/>
              </w:rPr>
            </w:pPr>
            <w:r>
              <w:rPr>
                <w:lang w:val="de-AT"/>
              </w:rPr>
              <w:t>0.15</w:t>
            </w:r>
          </w:p>
        </w:tc>
        <w:tc>
          <w:tcPr>
            <w:tcW w:w="3969" w:type="dxa"/>
          </w:tcPr>
          <w:p w:rsidR="00DF76C1" w:rsidRPr="00DF76C1" w:rsidRDefault="00DF76C1" w:rsidP="00BA5F5A">
            <w:pPr>
              <w:rPr>
                <w:lang w:val="de-AT"/>
              </w:rPr>
            </w:pPr>
            <w:r>
              <w:rPr>
                <w:lang w:val="de-AT"/>
              </w:rPr>
              <w:t xml:space="preserve">b-ač-čōl lilhum ᵊhnīye čuwādir w ḏ̣allaw b-ač-čōl, b-al-balad mālhum šuġul. </w:t>
            </w:r>
            <w:r w:rsidR="00BA5F5A">
              <w:rPr>
                <w:lang w:val="de-AT"/>
              </w:rPr>
              <w:t>wakt</w:t>
            </w:r>
            <w:r>
              <w:rPr>
                <w:lang w:val="de-AT"/>
              </w:rPr>
              <w:t xml:space="preserve"> al-</w:t>
            </w:r>
            <w:r w:rsidR="00D7289A">
              <w:rPr>
                <w:lang w:val="de-AT"/>
              </w:rPr>
              <w:t>ˁ</w:t>
            </w:r>
            <w:r>
              <w:rPr>
                <w:lang w:val="de-AT"/>
              </w:rPr>
              <w:t xml:space="preserve">uṯmānīye, </w:t>
            </w:r>
            <w:r w:rsidR="00D7289A">
              <w:rPr>
                <w:lang w:val="de-AT"/>
              </w:rPr>
              <w:t>ˀ</w:t>
            </w:r>
            <w:r>
              <w:rPr>
                <w:lang w:val="de-AT"/>
              </w:rPr>
              <w:t xml:space="preserve">al-ingiliz, </w:t>
            </w:r>
            <w:r w:rsidR="00BA5F5A">
              <w:rPr>
                <w:lang w:val="de-AT"/>
              </w:rPr>
              <w:t>ˁāwana</w:t>
            </w:r>
            <w:r>
              <w:rPr>
                <w:lang w:val="de-AT"/>
              </w:rPr>
              <w:t>thum ḥ</w:t>
            </w:r>
            <w:r w:rsidR="00BA5F5A">
              <w:rPr>
                <w:lang w:val="de-AT"/>
              </w:rPr>
              <w:t>i</w:t>
            </w:r>
            <w:r>
              <w:rPr>
                <w:lang w:val="de-AT"/>
              </w:rPr>
              <w:t xml:space="preserve">kamaw </w:t>
            </w:r>
            <w:r w:rsidR="00D7289A">
              <w:rPr>
                <w:lang w:val="de-AT"/>
              </w:rPr>
              <w:t>ˁ</w:t>
            </w:r>
            <w:r>
              <w:rPr>
                <w:lang w:val="de-AT"/>
              </w:rPr>
              <w:t>a-l-</w:t>
            </w:r>
            <w:r w:rsidR="00D7289A">
              <w:rPr>
                <w:lang w:val="de-AT"/>
              </w:rPr>
              <w:t>ˁ</w:t>
            </w:r>
            <w:r>
              <w:rPr>
                <w:lang w:val="de-AT"/>
              </w:rPr>
              <w:t>uṯmānīye, ḥārabaw l-</w:t>
            </w:r>
            <w:r w:rsidR="00D7289A">
              <w:rPr>
                <w:lang w:val="de-AT"/>
              </w:rPr>
              <w:t>ˁ</w:t>
            </w:r>
            <w:r>
              <w:rPr>
                <w:lang w:val="de-AT"/>
              </w:rPr>
              <w:t>uṯmānīye ṣ</w:t>
            </w:r>
            <w:r w:rsidR="00BA5F5A">
              <w:rPr>
                <w:lang w:val="de-AT"/>
              </w:rPr>
              <w:t xml:space="preserve">āraw inṭathum </w:t>
            </w:r>
            <w:r>
              <w:rPr>
                <w:lang w:val="de-AT"/>
              </w:rPr>
              <w:t>as-s</w:t>
            </w:r>
            <w:r w:rsidR="00D7289A">
              <w:rPr>
                <w:lang w:val="de-AT"/>
              </w:rPr>
              <w:t>ˁ</w:t>
            </w:r>
            <w:r>
              <w:rPr>
                <w:lang w:val="de-AT"/>
              </w:rPr>
              <w:t xml:space="preserve">ūdi </w:t>
            </w:r>
            <w:r w:rsidR="00D7289A">
              <w:rPr>
                <w:lang w:val="de-AT"/>
              </w:rPr>
              <w:t>ˁ</w:t>
            </w:r>
            <w:r>
              <w:rPr>
                <w:lang w:val="de-AT"/>
              </w:rPr>
              <w:t>ādēne, humma ḥ</w:t>
            </w:r>
            <w:r w:rsidR="00BA5F5A">
              <w:rPr>
                <w:lang w:val="de-AT"/>
              </w:rPr>
              <w:t>i</w:t>
            </w:r>
            <w:r>
              <w:rPr>
                <w:lang w:val="de-AT"/>
              </w:rPr>
              <w:t xml:space="preserve">kamaw </w:t>
            </w:r>
            <w:r w:rsidR="00E2225E">
              <w:rPr>
                <w:lang w:val="de-AT"/>
              </w:rPr>
              <w:t>ˁ</w:t>
            </w:r>
            <w:r>
              <w:rPr>
                <w:lang w:val="de-AT"/>
              </w:rPr>
              <w:t>a</w:t>
            </w:r>
            <w:r w:rsidR="00E2225E">
              <w:rPr>
                <w:lang w:val="de-AT"/>
              </w:rPr>
              <w:t>-</w:t>
            </w:r>
            <w:r>
              <w:rPr>
                <w:lang w:val="de-AT"/>
              </w:rPr>
              <w:t>s-s</w:t>
            </w:r>
            <w:r w:rsidR="00D7289A">
              <w:rPr>
                <w:lang w:val="de-AT"/>
              </w:rPr>
              <w:t>ˁ</w:t>
            </w:r>
            <w:r>
              <w:rPr>
                <w:lang w:val="de-AT"/>
              </w:rPr>
              <w:t>ūdi</w:t>
            </w:r>
          </w:p>
        </w:tc>
        <w:tc>
          <w:tcPr>
            <w:tcW w:w="4253" w:type="dxa"/>
          </w:tcPr>
          <w:p w:rsidR="00DF76C1" w:rsidRPr="00DF76C1" w:rsidRDefault="00DF76C1" w:rsidP="00A029D8">
            <w:pPr>
              <w:rPr>
                <w:lang w:val="de-AT"/>
              </w:rPr>
            </w:pPr>
          </w:p>
        </w:tc>
      </w:tr>
      <w:tr w:rsidR="00DF76C1" w:rsidRPr="00BA2FBD" w:rsidTr="00A029D8">
        <w:tc>
          <w:tcPr>
            <w:tcW w:w="817" w:type="dxa"/>
          </w:tcPr>
          <w:p w:rsidR="00DF76C1" w:rsidRDefault="00DF76C1" w:rsidP="00A029D8">
            <w:pPr>
              <w:rPr>
                <w:lang w:val="de-AT"/>
              </w:rPr>
            </w:pPr>
            <w:r>
              <w:rPr>
                <w:lang w:val="de-AT"/>
              </w:rPr>
              <w:t>0.30</w:t>
            </w:r>
          </w:p>
        </w:tc>
        <w:tc>
          <w:tcPr>
            <w:tcW w:w="3969" w:type="dxa"/>
          </w:tcPr>
          <w:p w:rsidR="00DF76C1" w:rsidRPr="00DF76C1" w:rsidRDefault="00DF76C1" w:rsidP="00E2225E">
            <w:pPr>
              <w:rPr>
                <w:lang w:val="de-AT"/>
              </w:rPr>
            </w:pPr>
            <w:r>
              <w:rPr>
                <w:lang w:val="de-AT"/>
              </w:rPr>
              <w:t>w gā</w:t>
            </w:r>
            <w:r w:rsidR="00E2225E">
              <w:rPr>
                <w:lang w:val="de-AT"/>
              </w:rPr>
              <w:t>ḷ</w:t>
            </w:r>
            <w:r>
              <w:rPr>
                <w:lang w:val="de-AT"/>
              </w:rPr>
              <w:t xml:space="preserve">aw </w:t>
            </w:r>
            <w:r w:rsidRPr="00DF76C1">
              <w:rPr>
                <w:lang w:val="de-AT"/>
              </w:rPr>
              <w:t xml:space="preserve">“iḥna </w:t>
            </w:r>
            <w:r w:rsidR="00D7289A">
              <w:rPr>
                <w:lang w:val="de-AT"/>
              </w:rPr>
              <w:t>ˁ</w:t>
            </w:r>
            <w:r w:rsidRPr="00DF76C1">
              <w:rPr>
                <w:lang w:val="de-AT"/>
              </w:rPr>
              <w:t>arab”, humma m</w:t>
            </w:r>
            <w:r>
              <w:rPr>
                <w:lang w:val="de-AT"/>
              </w:rPr>
              <w:t xml:space="preserve">ūhum </w:t>
            </w:r>
            <w:r w:rsidR="00D7289A">
              <w:rPr>
                <w:lang w:val="de-AT"/>
              </w:rPr>
              <w:t>ˁ</w:t>
            </w:r>
            <w:r>
              <w:rPr>
                <w:lang w:val="de-AT"/>
              </w:rPr>
              <w:t xml:space="preserve">arab, badu! </w:t>
            </w:r>
            <w:r w:rsidR="00D7289A">
              <w:rPr>
                <w:lang w:val="de-AT"/>
              </w:rPr>
              <w:t>ˀ</w:t>
            </w:r>
            <w:r>
              <w:rPr>
                <w:lang w:val="de-AT"/>
              </w:rPr>
              <w:t xml:space="preserve">al-badu mū </w:t>
            </w:r>
            <w:r w:rsidR="00D7289A">
              <w:rPr>
                <w:lang w:val="de-AT"/>
              </w:rPr>
              <w:t>ˁ</w:t>
            </w:r>
            <w:r>
              <w:rPr>
                <w:lang w:val="de-AT"/>
              </w:rPr>
              <w:t>rubi! ya</w:t>
            </w:r>
            <w:r w:rsidR="00D7289A">
              <w:rPr>
                <w:lang w:val="de-AT"/>
              </w:rPr>
              <w:t>ˁ</w:t>
            </w:r>
            <w:r>
              <w:rPr>
                <w:lang w:val="de-AT"/>
              </w:rPr>
              <w:t xml:space="preserve">ni haḏōle kull ᵊkbāṛna ǧdūdne kullhum ygūlūn al-kalām hāḏe. ygūlūn </w:t>
            </w:r>
            <w:r w:rsidRPr="00DF76C1">
              <w:rPr>
                <w:lang w:val="de-AT"/>
              </w:rPr>
              <w:t>“h</w:t>
            </w:r>
            <w:r>
              <w:rPr>
                <w:lang w:val="de-AT"/>
              </w:rPr>
              <w:t xml:space="preserve">aḏōle mūhum </w:t>
            </w:r>
            <w:r w:rsidR="00D7289A">
              <w:rPr>
                <w:lang w:val="de-AT"/>
              </w:rPr>
              <w:t>ˁ</w:t>
            </w:r>
            <w:r>
              <w:rPr>
                <w:lang w:val="de-AT"/>
              </w:rPr>
              <w:t>arab, badu!</w:t>
            </w:r>
            <w:r w:rsidRPr="00DF76C1">
              <w:rPr>
                <w:lang w:val="de-AT"/>
              </w:rPr>
              <w:t>”</w:t>
            </w:r>
          </w:p>
        </w:tc>
        <w:tc>
          <w:tcPr>
            <w:tcW w:w="4253" w:type="dxa"/>
          </w:tcPr>
          <w:p w:rsidR="00DF76C1" w:rsidRPr="00DF76C1" w:rsidRDefault="00DF76C1" w:rsidP="00A029D8">
            <w:pPr>
              <w:rPr>
                <w:lang w:val="de-AT"/>
              </w:rPr>
            </w:pPr>
          </w:p>
        </w:tc>
      </w:tr>
      <w:tr w:rsidR="00DF76C1" w:rsidRPr="00BA2FBD" w:rsidTr="00A029D8">
        <w:tc>
          <w:tcPr>
            <w:tcW w:w="817" w:type="dxa"/>
          </w:tcPr>
          <w:p w:rsidR="00DF76C1" w:rsidRDefault="00DF76C1" w:rsidP="00A029D8">
            <w:pPr>
              <w:rPr>
                <w:lang w:val="de-AT"/>
              </w:rPr>
            </w:pPr>
            <w:r>
              <w:rPr>
                <w:lang w:val="de-AT"/>
              </w:rPr>
              <w:t>0.41</w:t>
            </w:r>
          </w:p>
        </w:tc>
        <w:tc>
          <w:tcPr>
            <w:tcW w:w="3969" w:type="dxa"/>
          </w:tcPr>
          <w:p w:rsidR="00DF76C1" w:rsidRPr="00DF76C1" w:rsidRDefault="00D7289A" w:rsidP="00E2225E">
            <w:pPr>
              <w:rPr>
                <w:lang w:val="de-AT"/>
              </w:rPr>
            </w:pPr>
            <w:r>
              <w:rPr>
                <w:lang w:val="de-AT"/>
              </w:rPr>
              <w:t>ˀ</w:t>
            </w:r>
            <w:r w:rsidR="00DF76C1" w:rsidRPr="00DF76C1">
              <w:rPr>
                <w:lang w:val="de-AT"/>
              </w:rPr>
              <w:t xml:space="preserve">amma </w:t>
            </w:r>
            <w:r>
              <w:rPr>
                <w:lang w:val="de-AT"/>
              </w:rPr>
              <w:t>ˀ</w:t>
            </w:r>
            <w:r w:rsidR="00DF76C1" w:rsidRPr="00DF76C1">
              <w:rPr>
                <w:lang w:val="de-AT"/>
              </w:rPr>
              <w:t xml:space="preserve">ište </w:t>
            </w:r>
            <w:r w:rsidR="00E2225E">
              <w:rPr>
                <w:lang w:val="de-AT"/>
              </w:rPr>
              <w:t xml:space="preserve">alḥaz </w:t>
            </w:r>
            <w:r>
              <w:rPr>
                <w:lang w:val="de-AT"/>
              </w:rPr>
              <w:t>ˁ</w:t>
            </w:r>
            <w:r w:rsidR="00DF76C1" w:rsidRPr="00DF76C1">
              <w:rPr>
                <w:lang w:val="de-AT"/>
              </w:rPr>
              <w:t xml:space="preserve">aman ḥākmīn </w:t>
            </w:r>
            <w:r>
              <w:rPr>
                <w:lang w:val="de-AT"/>
              </w:rPr>
              <w:t>ˁ</w:t>
            </w:r>
            <w:r w:rsidR="00DF76C1" w:rsidRPr="00DF76C1">
              <w:rPr>
                <w:lang w:val="de-AT"/>
              </w:rPr>
              <w:t xml:space="preserve">a-d-dawle </w:t>
            </w:r>
            <w:r w:rsidR="00DF76C1">
              <w:rPr>
                <w:lang w:val="de-AT"/>
              </w:rPr>
              <w:t xml:space="preserve">ygūlūn </w:t>
            </w:r>
            <w:r w:rsidR="00DF76C1" w:rsidRPr="00DF76C1">
              <w:rPr>
                <w:lang w:val="de-AT"/>
              </w:rPr>
              <w:t>“i</w:t>
            </w:r>
            <w:r w:rsidR="00DF76C1">
              <w:rPr>
                <w:lang w:val="de-AT"/>
              </w:rPr>
              <w:t xml:space="preserve">ḥna </w:t>
            </w:r>
            <w:r>
              <w:rPr>
                <w:lang w:val="de-AT"/>
              </w:rPr>
              <w:t>ˁ</w:t>
            </w:r>
            <w:r w:rsidR="00DF76C1">
              <w:rPr>
                <w:lang w:val="de-AT"/>
              </w:rPr>
              <w:t xml:space="preserve">arab“ </w:t>
            </w:r>
            <w:r>
              <w:rPr>
                <w:lang w:val="de-AT"/>
              </w:rPr>
              <w:t>ˁ</w:t>
            </w:r>
            <w:r w:rsidR="00DF76C1">
              <w:rPr>
                <w:lang w:val="de-AT"/>
              </w:rPr>
              <w:t>arab ygūlūn ya</w:t>
            </w:r>
            <w:r>
              <w:rPr>
                <w:lang w:val="de-AT"/>
              </w:rPr>
              <w:t>ˁ</w:t>
            </w:r>
            <w:r w:rsidR="00DF76C1">
              <w:rPr>
                <w:lang w:val="de-AT"/>
              </w:rPr>
              <w:t>ni. – s</w:t>
            </w:r>
            <w:r>
              <w:rPr>
                <w:lang w:val="de-AT"/>
              </w:rPr>
              <w:t>ˁ</w:t>
            </w:r>
            <w:r w:rsidR="00DF76C1">
              <w:rPr>
                <w:lang w:val="de-AT"/>
              </w:rPr>
              <w:t xml:space="preserve">ūdi </w:t>
            </w:r>
            <w:r>
              <w:rPr>
                <w:lang w:val="de-AT"/>
              </w:rPr>
              <w:t>ˁ</w:t>
            </w:r>
            <w:r w:rsidR="00DF76C1">
              <w:rPr>
                <w:lang w:val="de-AT"/>
              </w:rPr>
              <w:t xml:space="preserve">Arabistān </w:t>
            </w:r>
            <w:r w:rsidR="00E2225E" w:rsidRPr="00E2225E">
              <w:t>ḥi</w:t>
            </w:r>
            <w:r w:rsidR="00DF76C1" w:rsidRPr="00E2225E">
              <w:t xml:space="preserve">tt </w:t>
            </w:r>
            <w:r w:rsidR="00E2225E">
              <w:t>ᵊ</w:t>
            </w:r>
            <w:r w:rsidR="00DF76C1">
              <w:rPr>
                <w:lang w:val="de-AT"/>
              </w:rPr>
              <w:t>nsammīh</w:t>
            </w:r>
            <w:r w:rsidR="00E2225E">
              <w:rPr>
                <w:lang w:val="de-AT"/>
              </w:rPr>
              <w:t>e</w:t>
            </w:r>
            <w:r w:rsidR="00DF76C1">
              <w:rPr>
                <w:lang w:val="de-AT"/>
              </w:rPr>
              <w:t xml:space="preserve"> </w:t>
            </w:r>
            <w:r>
              <w:rPr>
                <w:lang w:val="de-AT"/>
              </w:rPr>
              <w:t>ˁ</w:t>
            </w:r>
            <w:r w:rsidR="00DF76C1">
              <w:rPr>
                <w:lang w:val="de-AT"/>
              </w:rPr>
              <w:t>Arabistān!</w:t>
            </w:r>
          </w:p>
        </w:tc>
        <w:tc>
          <w:tcPr>
            <w:tcW w:w="4253" w:type="dxa"/>
          </w:tcPr>
          <w:p w:rsidR="00DF76C1" w:rsidRPr="00DF76C1" w:rsidRDefault="00DF76C1" w:rsidP="00A029D8">
            <w:pPr>
              <w:rPr>
                <w:lang w:val="de-AT"/>
              </w:rPr>
            </w:pPr>
          </w:p>
        </w:tc>
      </w:tr>
      <w:tr w:rsidR="00DF76C1" w:rsidRPr="00BA2FBD" w:rsidTr="00A029D8">
        <w:tc>
          <w:tcPr>
            <w:tcW w:w="817" w:type="dxa"/>
          </w:tcPr>
          <w:p w:rsidR="00DF76C1" w:rsidRDefault="00DF76C1" w:rsidP="00A029D8">
            <w:pPr>
              <w:rPr>
                <w:lang w:val="de-AT"/>
              </w:rPr>
            </w:pPr>
            <w:r>
              <w:rPr>
                <w:lang w:val="de-AT"/>
              </w:rPr>
              <w:t>0.49</w:t>
            </w:r>
          </w:p>
        </w:tc>
        <w:tc>
          <w:tcPr>
            <w:tcW w:w="3969" w:type="dxa"/>
          </w:tcPr>
          <w:p w:rsidR="00DF76C1" w:rsidRPr="00A029D8" w:rsidRDefault="00D7289A" w:rsidP="00E2225E">
            <w:pPr>
              <w:rPr>
                <w:lang w:val="de-AT"/>
              </w:rPr>
            </w:pPr>
            <w:r>
              <w:rPr>
                <w:lang w:val="de-AT"/>
              </w:rPr>
              <w:t>ˀ</w:t>
            </w:r>
            <w:r w:rsidR="00A029D8">
              <w:rPr>
                <w:lang w:val="de-AT"/>
              </w:rPr>
              <w:t xml:space="preserve">iḥna </w:t>
            </w:r>
            <w:r w:rsidR="00E2225E">
              <w:rPr>
                <w:lang w:val="de-AT"/>
              </w:rPr>
              <w:t>ˀawwali</w:t>
            </w:r>
            <w:r w:rsidR="00A029D8">
              <w:rPr>
                <w:lang w:val="de-AT"/>
              </w:rPr>
              <w:t xml:space="preserve"> n-nisab, </w:t>
            </w:r>
            <w:r>
              <w:rPr>
                <w:lang w:val="de-AT"/>
              </w:rPr>
              <w:t>ˀ</w:t>
            </w:r>
            <w:r w:rsidR="00A029D8">
              <w:rPr>
                <w:lang w:val="de-AT"/>
              </w:rPr>
              <w:t xml:space="preserve">an-nisab xōǧam, ta-ngūl āni </w:t>
            </w:r>
            <w:r w:rsidR="00E2225E">
              <w:rPr>
                <w:lang w:val="de-AT"/>
              </w:rPr>
              <w:t xml:space="preserve">ˀal-yōm </w:t>
            </w:r>
            <w:r>
              <w:rPr>
                <w:lang w:val="de-AT"/>
              </w:rPr>
              <w:t>ˁ</w:t>
            </w:r>
            <w:r w:rsidR="00A029D8">
              <w:rPr>
                <w:lang w:val="de-AT"/>
              </w:rPr>
              <w:t xml:space="preserve">ala Sūrīye, hināk šī </w:t>
            </w:r>
            <w:r>
              <w:rPr>
                <w:lang w:val="de-AT"/>
              </w:rPr>
              <w:t>ˁ</w:t>
            </w:r>
            <w:r w:rsidR="00A029D8">
              <w:rPr>
                <w:lang w:val="de-AT"/>
              </w:rPr>
              <w:t xml:space="preserve">ašīre Bini </w:t>
            </w:r>
            <w:r>
              <w:rPr>
                <w:lang w:val="de-AT"/>
              </w:rPr>
              <w:t>ˁ</w:t>
            </w:r>
            <w:r w:rsidR="00A029D8">
              <w:rPr>
                <w:lang w:val="de-AT"/>
              </w:rPr>
              <w:t xml:space="preserve">Iǧil </w:t>
            </w:r>
            <w:r>
              <w:rPr>
                <w:lang w:val="de-AT"/>
              </w:rPr>
              <w:t>ˁ</w:t>
            </w:r>
            <w:r w:rsidR="00A029D8">
              <w:rPr>
                <w:lang w:val="de-AT"/>
              </w:rPr>
              <w:t>ašīre, riḥit al-yōm xāṭir, ḏ̣ēf, xiṭarithum</w:t>
            </w:r>
          </w:p>
        </w:tc>
        <w:tc>
          <w:tcPr>
            <w:tcW w:w="4253" w:type="dxa"/>
          </w:tcPr>
          <w:p w:rsidR="00DF76C1" w:rsidRPr="00DF76C1" w:rsidRDefault="00DF76C1" w:rsidP="00A029D8">
            <w:pPr>
              <w:rPr>
                <w:lang w:val="de-AT"/>
              </w:rPr>
            </w:pPr>
          </w:p>
        </w:tc>
      </w:tr>
      <w:tr w:rsidR="00A029D8" w:rsidRPr="00BA2FBD" w:rsidTr="00A029D8">
        <w:tc>
          <w:tcPr>
            <w:tcW w:w="817" w:type="dxa"/>
          </w:tcPr>
          <w:p w:rsidR="00A029D8" w:rsidRDefault="00A029D8" w:rsidP="00A029D8">
            <w:pPr>
              <w:rPr>
                <w:lang w:val="de-AT"/>
              </w:rPr>
            </w:pPr>
            <w:r>
              <w:rPr>
                <w:lang w:val="de-AT"/>
              </w:rPr>
              <w:t>1.02</w:t>
            </w:r>
          </w:p>
        </w:tc>
        <w:tc>
          <w:tcPr>
            <w:tcW w:w="3969" w:type="dxa"/>
          </w:tcPr>
          <w:p w:rsidR="00A029D8" w:rsidRPr="00A029D8" w:rsidRDefault="00A029D8" w:rsidP="00D7289A">
            <w:pPr>
              <w:rPr>
                <w:lang w:val="de-AT"/>
              </w:rPr>
            </w:pPr>
            <w:r>
              <w:rPr>
                <w:lang w:val="de-AT"/>
              </w:rPr>
              <w:t>ygūlūn w yis</w:t>
            </w:r>
            <w:r w:rsidR="00D7289A">
              <w:rPr>
                <w:lang w:val="de-AT"/>
              </w:rPr>
              <w:t>ˁ</w:t>
            </w:r>
            <w:r>
              <w:rPr>
                <w:lang w:val="de-AT"/>
              </w:rPr>
              <w:t xml:space="preserve">alūnni </w:t>
            </w:r>
            <w:r w:rsidRPr="00A029D8">
              <w:rPr>
                <w:lang w:val="de-AT"/>
              </w:rPr>
              <w:t>“</w:t>
            </w:r>
            <w:r w:rsidR="00D7289A">
              <w:rPr>
                <w:lang w:val="de-AT"/>
              </w:rPr>
              <w:t>ˀ</w:t>
            </w:r>
            <w:r w:rsidRPr="00A029D8">
              <w:rPr>
                <w:lang w:val="de-AT"/>
              </w:rPr>
              <w:t xml:space="preserve">inte min </w:t>
            </w:r>
            <w:r w:rsidR="00E2225E">
              <w:rPr>
                <w:lang w:val="de-AT"/>
              </w:rPr>
              <w:t>man</w:t>
            </w:r>
            <w:r>
              <w:rPr>
                <w:lang w:val="de-AT"/>
              </w:rPr>
              <w:t xml:space="preserve"> ?</w:t>
            </w:r>
            <w:r w:rsidRPr="00A029D8">
              <w:rPr>
                <w:lang w:val="de-AT"/>
              </w:rPr>
              <w:t>”</w:t>
            </w:r>
            <w:r>
              <w:rPr>
                <w:lang w:val="de-AT"/>
              </w:rPr>
              <w:t xml:space="preserve"> </w:t>
            </w:r>
            <w:r w:rsidR="00D7289A">
              <w:rPr>
                <w:lang w:val="de-AT"/>
              </w:rPr>
              <w:t>ˀ</w:t>
            </w:r>
            <w:r>
              <w:rPr>
                <w:lang w:val="de-AT"/>
              </w:rPr>
              <w:t xml:space="preserve">agul-lhum </w:t>
            </w:r>
            <w:r w:rsidRPr="00A029D8">
              <w:rPr>
                <w:lang w:val="de-AT"/>
              </w:rPr>
              <w:t>“</w:t>
            </w:r>
            <w:r w:rsidR="00D7289A">
              <w:rPr>
                <w:lang w:val="de-AT"/>
              </w:rPr>
              <w:t>ˀ</w:t>
            </w:r>
            <w:r>
              <w:rPr>
                <w:lang w:val="de-AT"/>
              </w:rPr>
              <w:t xml:space="preserve">āni min Ḥarrān, </w:t>
            </w:r>
            <w:r w:rsidR="00D7289A">
              <w:rPr>
                <w:lang w:val="de-AT"/>
              </w:rPr>
              <w:t>ˁ</w:t>
            </w:r>
            <w:r>
              <w:rPr>
                <w:lang w:val="de-AT"/>
              </w:rPr>
              <w:t xml:space="preserve">Iǧli, Bini </w:t>
            </w:r>
            <w:r w:rsidR="00D7289A">
              <w:rPr>
                <w:lang w:val="de-AT"/>
              </w:rPr>
              <w:t>ˁ</w:t>
            </w:r>
            <w:r>
              <w:rPr>
                <w:lang w:val="de-AT"/>
              </w:rPr>
              <w:t>Iǧil, min… min ᵊflān qab… min flān fuxuḏ̣, min</w:t>
            </w:r>
            <w:r w:rsidR="00E2225E">
              <w:rPr>
                <w:lang w:val="de-AT"/>
              </w:rPr>
              <w:t>… m-ad-Dugmān</w:t>
            </w:r>
            <w:r>
              <w:rPr>
                <w:lang w:val="de-AT"/>
              </w:rPr>
              <w:t>.</w:t>
            </w:r>
            <w:r w:rsidRPr="00A029D8">
              <w:rPr>
                <w:lang w:val="de-AT"/>
              </w:rPr>
              <w:t>”</w:t>
            </w:r>
            <w:r>
              <w:rPr>
                <w:lang w:val="de-AT"/>
              </w:rPr>
              <w:t xml:space="preserve"> hā, ygūlūn </w:t>
            </w:r>
            <w:r w:rsidRPr="00A029D8">
              <w:rPr>
                <w:lang w:val="de-AT"/>
              </w:rPr>
              <w:t>“</w:t>
            </w:r>
            <w:r w:rsidR="00D7289A">
              <w:rPr>
                <w:lang w:val="de-AT"/>
              </w:rPr>
              <w:t>ˀ</w:t>
            </w:r>
            <w:r>
              <w:rPr>
                <w:lang w:val="de-AT"/>
              </w:rPr>
              <w:t xml:space="preserve">iḥna zād Bini </w:t>
            </w:r>
            <w:r w:rsidR="00D7289A">
              <w:rPr>
                <w:lang w:val="de-AT"/>
              </w:rPr>
              <w:t>ˁ</w:t>
            </w:r>
            <w:r>
              <w:rPr>
                <w:lang w:val="de-AT"/>
              </w:rPr>
              <w:t>Iǧil.</w:t>
            </w:r>
          </w:p>
        </w:tc>
        <w:tc>
          <w:tcPr>
            <w:tcW w:w="4253" w:type="dxa"/>
          </w:tcPr>
          <w:p w:rsidR="00A029D8" w:rsidRPr="00DF76C1" w:rsidRDefault="00A029D8" w:rsidP="00A029D8">
            <w:pPr>
              <w:rPr>
                <w:lang w:val="de-AT"/>
              </w:rPr>
            </w:pPr>
          </w:p>
        </w:tc>
      </w:tr>
      <w:tr w:rsidR="00A029D8" w:rsidRPr="00BA2FBD" w:rsidTr="00A029D8">
        <w:tc>
          <w:tcPr>
            <w:tcW w:w="817" w:type="dxa"/>
          </w:tcPr>
          <w:p w:rsidR="00A029D8" w:rsidRDefault="00A029D8" w:rsidP="00A029D8">
            <w:pPr>
              <w:rPr>
                <w:lang w:val="de-AT"/>
              </w:rPr>
            </w:pPr>
            <w:r>
              <w:rPr>
                <w:lang w:val="de-AT"/>
              </w:rPr>
              <w:t>1.14</w:t>
            </w:r>
          </w:p>
        </w:tc>
        <w:tc>
          <w:tcPr>
            <w:tcW w:w="3969" w:type="dxa"/>
          </w:tcPr>
          <w:p w:rsidR="00A029D8" w:rsidRDefault="00D7289A" w:rsidP="00D7289A">
            <w:pPr>
              <w:rPr>
                <w:lang w:val="de-AT"/>
              </w:rPr>
            </w:pPr>
            <w:r>
              <w:rPr>
                <w:lang w:val="de-AT"/>
              </w:rPr>
              <w:t>ˀ</w:t>
            </w:r>
            <w:r w:rsidR="00A029D8">
              <w:rPr>
                <w:lang w:val="de-AT"/>
              </w:rPr>
              <w:t xml:space="preserve">iḥ… </w:t>
            </w:r>
            <w:r>
              <w:rPr>
                <w:lang w:val="de-AT"/>
              </w:rPr>
              <w:t>ˁ</w:t>
            </w:r>
            <w:r w:rsidR="00A029D8">
              <w:rPr>
                <w:lang w:val="de-AT"/>
              </w:rPr>
              <w:t xml:space="preserve">idd ᵊǧdūdak ta-nšūf iḥna </w:t>
            </w:r>
            <w:r w:rsidR="00A029D8" w:rsidRPr="00D7289A">
              <w:t>nirid</w:t>
            </w:r>
            <w:r w:rsidR="00A029D8">
              <w:rPr>
                <w:lang w:val="de-AT"/>
              </w:rPr>
              <w:t xml:space="preserve"> </w:t>
            </w:r>
            <w:r>
              <w:rPr>
                <w:lang w:val="de-AT"/>
              </w:rPr>
              <w:t>ˁ</w:t>
            </w:r>
            <w:r w:rsidR="00A029D8">
              <w:rPr>
                <w:lang w:val="de-AT"/>
              </w:rPr>
              <w:t>ala ba</w:t>
            </w:r>
            <w:r>
              <w:rPr>
                <w:lang w:val="de-AT"/>
              </w:rPr>
              <w:t>ˁ</w:t>
            </w:r>
            <w:r w:rsidR="00A029D8">
              <w:rPr>
                <w:lang w:val="de-AT"/>
              </w:rPr>
              <w:t xml:space="preserve">aḏ̣ne </w:t>
            </w:r>
            <w:r>
              <w:rPr>
                <w:lang w:val="de-AT"/>
              </w:rPr>
              <w:t>ˀ</w:t>
            </w:r>
            <w:r w:rsidR="00A029D8">
              <w:rPr>
                <w:lang w:val="de-AT"/>
              </w:rPr>
              <w:t xml:space="preserve">alla mā nirid, </w:t>
            </w:r>
            <w:r>
              <w:rPr>
                <w:lang w:val="de-AT"/>
              </w:rPr>
              <w:t>ˀ</w:t>
            </w:r>
            <w:r w:rsidR="00A029D8">
              <w:rPr>
                <w:lang w:val="de-AT"/>
              </w:rPr>
              <w:t xml:space="preserve">al-awwalīn </w:t>
            </w:r>
            <w:r>
              <w:rPr>
                <w:lang w:val="de-AT"/>
              </w:rPr>
              <w:t>ṭābi ˀ</w:t>
            </w:r>
            <w:r w:rsidR="00A029D8">
              <w:rPr>
                <w:lang w:val="de-AT"/>
              </w:rPr>
              <w:t xml:space="preserve">alḥaz </w:t>
            </w:r>
            <w:r>
              <w:rPr>
                <w:lang w:val="de-AT"/>
              </w:rPr>
              <w:t>gāmat</w:t>
            </w:r>
            <w:r w:rsidR="00A029D8">
              <w:rPr>
                <w:lang w:val="de-AT"/>
              </w:rPr>
              <w:t xml:space="preserve"> alḥaz alḥīn. </w:t>
            </w:r>
            <w:r>
              <w:rPr>
                <w:lang w:val="de-AT"/>
              </w:rPr>
              <w:t>ˀ</w:t>
            </w:r>
            <w:r w:rsidR="00A029D8">
              <w:rPr>
                <w:lang w:val="de-AT"/>
              </w:rPr>
              <w:t>iḥna</w:t>
            </w:r>
            <w:r>
              <w:rPr>
                <w:lang w:val="de-AT"/>
              </w:rPr>
              <w:t>, ˀāni ˀaˁ</w:t>
            </w:r>
            <w:r w:rsidR="00A029D8">
              <w:rPr>
                <w:lang w:val="de-AT"/>
              </w:rPr>
              <w:t>arif haḏīye. masala agūm a</w:t>
            </w:r>
            <w:r>
              <w:rPr>
                <w:lang w:val="de-AT"/>
              </w:rPr>
              <w:t>ˁ</w:t>
            </w:r>
            <w:r w:rsidR="00A029D8">
              <w:rPr>
                <w:lang w:val="de-AT"/>
              </w:rPr>
              <w:t>idd ᵊǧdūdi [ždūdi],</w:t>
            </w:r>
          </w:p>
        </w:tc>
        <w:tc>
          <w:tcPr>
            <w:tcW w:w="4253" w:type="dxa"/>
          </w:tcPr>
          <w:p w:rsidR="00A029D8" w:rsidRPr="00DF76C1" w:rsidRDefault="00A029D8" w:rsidP="00A029D8">
            <w:pPr>
              <w:rPr>
                <w:lang w:val="de-AT"/>
              </w:rPr>
            </w:pPr>
          </w:p>
        </w:tc>
      </w:tr>
      <w:tr w:rsidR="00A029D8" w:rsidRPr="00A029D8" w:rsidTr="00A029D8">
        <w:tc>
          <w:tcPr>
            <w:tcW w:w="817" w:type="dxa"/>
          </w:tcPr>
          <w:p w:rsidR="00A029D8" w:rsidRDefault="00A029D8" w:rsidP="00A029D8">
            <w:pPr>
              <w:rPr>
                <w:lang w:val="de-AT"/>
              </w:rPr>
            </w:pPr>
            <w:r>
              <w:rPr>
                <w:lang w:val="de-AT"/>
              </w:rPr>
              <w:t>1.24</w:t>
            </w:r>
          </w:p>
        </w:tc>
        <w:tc>
          <w:tcPr>
            <w:tcW w:w="3969" w:type="dxa"/>
          </w:tcPr>
          <w:p w:rsidR="00A029D8" w:rsidRPr="00A029D8" w:rsidRDefault="00A029D8" w:rsidP="00D7289A">
            <w:pPr>
              <w:rPr>
                <w:lang w:val="de-AT"/>
              </w:rPr>
            </w:pPr>
            <w:r>
              <w:rPr>
                <w:lang w:val="de-AT"/>
              </w:rPr>
              <w:t xml:space="preserve">ygūlūn </w:t>
            </w:r>
            <w:r w:rsidR="00D7289A">
              <w:rPr>
                <w:lang w:val="de-AT"/>
              </w:rPr>
              <w:t>agūl-ilhum</w:t>
            </w:r>
            <w:r>
              <w:rPr>
                <w:lang w:val="de-AT"/>
              </w:rPr>
              <w:t xml:space="preserve"> ygūlūn </w:t>
            </w:r>
            <w:r w:rsidRPr="00A029D8">
              <w:rPr>
                <w:lang w:val="de-AT"/>
              </w:rPr>
              <w:t xml:space="preserve">“b-ǧiddkum min huwwa </w:t>
            </w:r>
            <w:r>
              <w:rPr>
                <w:lang w:val="de-AT"/>
              </w:rPr>
              <w:t>gūl-lhum ǧiddi flān?</w:t>
            </w:r>
            <w:r w:rsidRPr="00A029D8">
              <w:rPr>
                <w:lang w:val="de-AT"/>
              </w:rPr>
              <w:t>”</w:t>
            </w:r>
            <w:r>
              <w:rPr>
                <w:lang w:val="de-AT"/>
              </w:rPr>
              <w:t xml:space="preserve"> mesala Ḥarmūš, </w:t>
            </w:r>
            <w:r w:rsidR="00D7289A">
              <w:rPr>
                <w:lang w:val="de-AT"/>
              </w:rPr>
              <w:t>ˀ</w:t>
            </w:r>
            <w:r>
              <w:rPr>
                <w:lang w:val="de-AT"/>
              </w:rPr>
              <w:t xml:space="preserve">iḥna ǧiddna gōm al-Bōzaw hēne Ḥarmūš. ygūlūn </w:t>
            </w:r>
            <w:r w:rsidRPr="00A029D8">
              <w:rPr>
                <w:lang w:val="de-AT"/>
              </w:rPr>
              <w:t>“</w:t>
            </w:r>
            <w:r>
              <w:rPr>
                <w:lang w:val="de-AT"/>
              </w:rPr>
              <w:t>Ḥarmūš iḥna zād ǧiddne.</w:t>
            </w:r>
            <w:r w:rsidRPr="00A029D8">
              <w:rPr>
                <w:lang w:val="de-AT"/>
              </w:rPr>
              <w:t xml:space="preserve">” </w:t>
            </w:r>
            <w:r w:rsidR="00D7289A">
              <w:rPr>
                <w:lang w:val="de-AT"/>
              </w:rPr>
              <w:t xml:space="preserve">yugˁud </w:t>
            </w:r>
            <w:r w:rsidR="00D7289A" w:rsidRPr="00033807">
              <w:rPr>
                <w:vertAlign w:val="superscript"/>
                <w:lang w:val="de-AT"/>
              </w:rPr>
              <w:t>u</w:t>
            </w:r>
            <w:r w:rsidR="00D7289A">
              <w:rPr>
                <w:lang w:val="de-AT"/>
              </w:rPr>
              <w:t>gbāli</w:t>
            </w:r>
            <w:r>
              <w:rPr>
                <w:lang w:val="de-AT"/>
              </w:rPr>
              <w:t xml:space="preserve"> </w:t>
            </w:r>
            <w:r w:rsidR="00D7289A">
              <w:t>“</w:t>
            </w:r>
            <w:r w:rsidR="00D7289A">
              <w:rPr>
                <w:lang w:val="de-AT"/>
              </w:rPr>
              <w:t>ˁ</w:t>
            </w:r>
            <w:r>
              <w:rPr>
                <w:lang w:val="de-AT"/>
              </w:rPr>
              <w:t>idd ta-nšūf!</w:t>
            </w:r>
            <w:r>
              <w:t>”</w:t>
            </w:r>
          </w:p>
        </w:tc>
        <w:tc>
          <w:tcPr>
            <w:tcW w:w="4253" w:type="dxa"/>
          </w:tcPr>
          <w:p w:rsidR="00A029D8" w:rsidRPr="00DF76C1" w:rsidRDefault="00A029D8" w:rsidP="00A029D8">
            <w:pPr>
              <w:rPr>
                <w:lang w:val="de-AT"/>
              </w:rPr>
            </w:pPr>
          </w:p>
        </w:tc>
      </w:tr>
      <w:tr w:rsidR="00A029D8" w:rsidRPr="00A029D8" w:rsidTr="00A029D8">
        <w:tc>
          <w:tcPr>
            <w:tcW w:w="817" w:type="dxa"/>
          </w:tcPr>
          <w:p w:rsidR="00A029D8" w:rsidRDefault="00A029D8" w:rsidP="00A029D8">
            <w:pPr>
              <w:rPr>
                <w:lang w:val="de-AT"/>
              </w:rPr>
            </w:pPr>
            <w:r>
              <w:rPr>
                <w:lang w:val="de-AT"/>
              </w:rPr>
              <w:t>1.37</w:t>
            </w:r>
          </w:p>
        </w:tc>
        <w:tc>
          <w:tcPr>
            <w:tcW w:w="3969" w:type="dxa"/>
          </w:tcPr>
          <w:p w:rsidR="00A029D8" w:rsidRDefault="00A029D8" w:rsidP="00033807">
            <w:pPr>
              <w:rPr>
                <w:lang w:val="de-AT"/>
              </w:rPr>
            </w:pPr>
            <w:r>
              <w:rPr>
                <w:lang w:val="de-AT"/>
              </w:rPr>
              <w:t xml:space="preserve">ta-nirid </w:t>
            </w:r>
            <w:r w:rsidR="00D7289A">
              <w:rPr>
                <w:lang w:val="de-AT"/>
              </w:rPr>
              <w:t>ˁ</w:t>
            </w:r>
            <w:r>
              <w:rPr>
                <w:lang w:val="de-AT"/>
              </w:rPr>
              <w:t xml:space="preserve">ala Ḥarmūš. </w:t>
            </w:r>
            <w:r w:rsidR="00D7289A">
              <w:rPr>
                <w:lang w:val="de-AT"/>
              </w:rPr>
              <w:t>ˀ</w:t>
            </w:r>
            <w:r>
              <w:rPr>
                <w:lang w:val="de-AT"/>
              </w:rPr>
              <w:t xml:space="preserve">āni </w:t>
            </w:r>
            <w:r w:rsidR="00D7289A">
              <w:rPr>
                <w:lang w:val="de-AT"/>
              </w:rPr>
              <w:t>ˁ</w:t>
            </w:r>
            <w:r>
              <w:rPr>
                <w:lang w:val="de-AT"/>
              </w:rPr>
              <w:t>ād agūl a</w:t>
            </w:r>
            <w:r w:rsidR="00D7289A">
              <w:rPr>
                <w:lang w:val="de-AT"/>
              </w:rPr>
              <w:t>ˁ</w:t>
            </w:r>
            <w:r>
              <w:rPr>
                <w:lang w:val="de-AT"/>
              </w:rPr>
              <w:t>idd Ismā</w:t>
            </w:r>
            <w:r w:rsidR="00D7289A">
              <w:rPr>
                <w:lang w:val="de-AT"/>
              </w:rPr>
              <w:t>ˁ</w:t>
            </w:r>
            <w:r>
              <w:rPr>
                <w:lang w:val="de-AT"/>
              </w:rPr>
              <w:t>ī</w:t>
            </w:r>
            <w:r w:rsidR="00033807">
              <w:rPr>
                <w:lang w:val="de-AT"/>
              </w:rPr>
              <w:t>n</w:t>
            </w:r>
            <w:r>
              <w:rPr>
                <w:lang w:val="de-AT"/>
              </w:rPr>
              <w:t xml:space="preserve"> al-Maḥmūd al-Bōzaw al-Maḥmūd </w:t>
            </w:r>
            <w:r w:rsidR="00033807">
              <w:rPr>
                <w:lang w:val="de-AT"/>
              </w:rPr>
              <w:t xml:space="preserve">aš-Šēxaw </w:t>
            </w:r>
            <w:r>
              <w:rPr>
                <w:lang w:val="de-AT"/>
              </w:rPr>
              <w:t>al-ᵊMḥimmad al-Ḥasan al-Ḥarmūš. ᵊn</w:t>
            </w:r>
            <w:r w:rsidR="00D7289A">
              <w:rPr>
                <w:lang w:val="de-AT"/>
              </w:rPr>
              <w:t>ˁ</w:t>
            </w:r>
            <w:r>
              <w:rPr>
                <w:lang w:val="de-AT"/>
              </w:rPr>
              <w:t xml:space="preserve">idd </w:t>
            </w:r>
            <w:r w:rsidR="00D7289A">
              <w:rPr>
                <w:lang w:val="de-AT"/>
              </w:rPr>
              <w:t>ˁ</w:t>
            </w:r>
            <w:r>
              <w:rPr>
                <w:lang w:val="de-AT"/>
              </w:rPr>
              <w:t>as… sab</w:t>
            </w:r>
            <w:r w:rsidR="00D7289A">
              <w:rPr>
                <w:lang w:val="de-AT"/>
              </w:rPr>
              <w:t>ˁ</w:t>
            </w:r>
            <w:r>
              <w:rPr>
                <w:lang w:val="de-AT"/>
              </w:rPr>
              <w:t xml:space="preserve"> ᵊǧdūd ṯamǝn ᵊǧdūd, </w:t>
            </w:r>
            <w:r w:rsidR="00033807">
              <w:rPr>
                <w:lang w:val="de-AT"/>
              </w:rPr>
              <w:t>ˀagaf ˁād ᵊb-</w:t>
            </w:r>
            <w:r>
              <w:rPr>
                <w:lang w:val="de-AT"/>
              </w:rPr>
              <w:t xml:space="preserve">Ḥarmūš. </w:t>
            </w:r>
          </w:p>
        </w:tc>
        <w:tc>
          <w:tcPr>
            <w:tcW w:w="4253" w:type="dxa"/>
          </w:tcPr>
          <w:p w:rsidR="00A029D8" w:rsidRPr="00DF76C1" w:rsidRDefault="00A029D8" w:rsidP="00A029D8">
            <w:pPr>
              <w:rPr>
                <w:lang w:val="de-AT"/>
              </w:rPr>
            </w:pPr>
          </w:p>
        </w:tc>
      </w:tr>
      <w:tr w:rsidR="00A029D8" w:rsidRPr="00BA2FBD" w:rsidTr="00A029D8">
        <w:tc>
          <w:tcPr>
            <w:tcW w:w="817" w:type="dxa"/>
          </w:tcPr>
          <w:p w:rsidR="00A029D8" w:rsidRDefault="00A029D8" w:rsidP="00A029D8">
            <w:pPr>
              <w:rPr>
                <w:lang w:val="de-AT"/>
              </w:rPr>
            </w:pPr>
            <w:r>
              <w:rPr>
                <w:lang w:val="de-AT"/>
              </w:rPr>
              <w:t>1.50</w:t>
            </w:r>
          </w:p>
        </w:tc>
        <w:tc>
          <w:tcPr>
            <w:tcW w:w="3969" w:type="dxa"/>
          </w:tcPr>
          <w:p w:rsidR="00A029D8" w:rsidRPr="009B64D3" w:rsidRDefault="00A029D8" w:rsidP="009B64D3">
            <w:pPr>
              <w:rPr>
                <w:lang w:val="de-AT"/>
              </w:rPr>
            </w:pPr>
            <w:r>
              <w:rPr>
                <w:lang w:val="de-AT"/>
              </w:rPr>
              <w:t>huwwa zād y</w:t>
            </w:r>
            <w:r w:rsidR="00D7289A">
              <w:rPr>
                <w:lang w:val="de-AT"/>
              </w:rPr>
              <w:t>ˁ</w:t>
            </w:r>
            <w:r>
              <w:rPr>
                <w:lang w:val="de-AT"/>
              </w:rPr>
              <w:t xml:space="preserve">idd ta-ngūl ᵊMḥimmad, </w:t>
            </w:r>
            <w:r w:rsidR="00D7289A">
              <w:rPr>
                <w:lang w:val="de-AT" w:bidi="ar-SY"/>
              </w:rPr>
              <w:t>ˁ</w:t>
            </w:r>
            <w:r>
              <w:rPr>
                <w:lang w:val="de-AT" w:bidi="ar-SY"/>
              </w:rPr>
              <w:t>Ali</w:t>
            </w:r>
            <w:r w:rsidR="009B64D3">
              <w:rPr>
                <w:lang w:val="de-AT" w:bidi="ar-SY"/>
              </w:rPr>
              <w:t xml:space="preserve"> wali ta-ngūl </w:t>
            </w:r>
            <w:r w:rsidR="00D7289A">
              <w:rPr>
                <w:lang w:val="de-AT" w:bidi="ar-SY"/>
              </w:rPr>
              <w:t>ˁ</w:t>
            </w:r>
            <w:r w:rsidR="009B64D3">
              <w:rPr>
                <w:lang w:val="de-AT" w:bidi="ar-SY"/>
              </w:rPr>
              <w:t xml:space="preserve">ala hnīt ᵊǧdūdu yiǧi </w:t>
            </w:r>
            <w:r w:rsidR="00D7289A">
              <w:rPr>
                <w:lang w:val="de-AT" w:bidi="ar-SY"/>
              </w:rPr>
              <w:t>ˁ</w:t>
            </w:r>
            <w:r w:rsidR="009B64D3">
              <w:rPr>
                <w:lang w:val="de-AT" w:bidi="ar-SY"/>
              </w:rPr>
              <w:t xml:space="preserve">ād </w:t>
            </w:r>
            <w:r w:rsidR="00D7289A">
              <w:rPr>
                <w:lang w:val="de-AT" w:bidi="ar-SY"/>
              </w:rPr>
              <w:t>ˁ</w:t>
            </w:r>
            <w:r w:rsidR="009B64D3">
              <w:rPr>
                <w:lang w:val="de-AT" w:bidi="ar-SY"/>
              </w:rPr>
              <w:t xml:space="preserve">al- Ḥarmūš, yōmin </w:t>
            </w:r>
            <w:r w:rsidR="00D7289A">
              <w:rPr>
                <w:lang w:val="de-AT" w:bidi="ar-SY"/>
              </w:rPr>
              <w:t>ˁ</w:t>
            </w:r>
            <w:r w:rsidR="009B64D3">
              <w:rPr>
                <w:lang w:val="de-AT" w:bidi="ar-SY"/>
              </w:rPr>
              <w:t>ād ᵊb-Ḥarmūš nilga ba</w:t>
            </w:r>
            <w:r w:rsidR="00D7289A">
              <w:rPr>
                <w:lang w:val="de-AT" w:bidi="ar-SY"/>
              </w:rPr>
              <w:t>ˁ</w:t>
            </w:r>
            <w:r w:rsidR="009B64D3">
              <w:rPr>
                <w:lang w:val="de-AT" w:bidi="ar-SY"/>
              </w:rPr>
              <w:t xml:space="preserve">aḏ̣ne, hāā demek ki </w:t>
            </w:r>
            <w:r w:rsidR="009B64D3" w:rsidRPr="009B64D3">
              <w:rPr>
                <w:lang w:val="de-AT"/>
              </w:rPr>
              <w:t>“</w:t>
            </w:r>
            <w:r w:rsidR="00D7289A">
              <w:rPr>
                <w:lang w:val="de-AT"/>
              </w:rPr>
              <w:t>ˀ</w:t>
            </w:r>
            <w:r w:rsidR="009B64D3">
              <w:rPr>
                <w:lang w:val="de-AT"/>
              </w:rPr>
              <w:t>iḥna gaṛāyib, ṣaġlam ṣaḥīḥ!</w:t>
            </w:r>
            <w:r w:rsidR="009B64D3" w:rsidRPr="009B64D3">
              <w:rPr>
                <w:lang w:val="de-AT"/>
              </w:rPr>
              <w:t>”</w:t>
            </w:r>
          </w:p>
        </w:tc>
        <w:tc>
          <w:tcPr>
            <w:tcW w:w="4253" w:type="dxa"/>
          </w:tcPr>
          <w:p w:rsidR="00A029D8" w:rsidRPr="00DF76C1" w:rsidRDefault="00A029D8" w:rsidP="00A029D8">
            <w:pPr>
              <w:rPr>
                <w:lang w:val="de-AT"/>
              </w:rPr>
            </w:pPr>
          </w:p>
        </w:tc>
      </w:tr>
      <w:tr w:rsidR="009B64D3" w:rsidRPr="00BA2FBD" w:rsidTr="00A029D8">
        <w:tc>
          <w:tcPr>
            <w:tcW w:w="817" w:type="dxa"/>
          </w:tcPr>
          <w:p w:rsidR="009B64D3" w:rsidRDefault="009B64D3" w:rsidP="00A029D8">
            <w:pPr>
              <w:rPr>
                <w:lang w:val="de-AT"/>
              </w:rPr>
            </w:pPr>
            <w:r>
              <w:rPr>
                <w:lang w:val="de-AT"/>
              </w:rPr>
              <w:t>2.03</w:t>
            </w:r>
          </w:p>
        </w:tc>
        <w:tc>
          <w:tcPr>
            <w:tcW w:w="3969" w:type="dxa"/>
          </w:tcPr>
          <w:p w:rsidR="009B64D3" w:rsidRPr="009B64D3" w:rsidRDefault="009B64D3" w:rsidP="00033807">
            <w:pPr>
              <w:rPr>
                <w:lang w:val="de-AT"/>
              </w:rPr>
            </w:pPr>
            <w:r>
              <w:rPr>
                <w:lang w:val="de-AT"/>
              </w:rPr>
              <w:t xml:space="preserve">w-inčād mā </w:t>
            </w:r>
            <w:r w:rsidR="00D7289A">
              <w:rPr>
                <w:lang w:val="de-AT"/>
              </w:rPr>
              <w:t>ˀ</w:t>
            </w:r>
            <w:r>
              <w:rPr>
                <w:lang w:val="de-AT"/>
              </w:rPr>
              <w:t xml:space="preserve">āni mā </w:t>
            </w:r>
            <w:r w:rsidR="00D7289A">
              <w:rPr>
                <w:lang w:val="de-AT"/>
              </w:rPr>
              <w:t>ˁ</w:t>
            </w:r>
            <w:r>
              <w:rPr>
                <w:lang w:val="de-AT"/>
              </w:rPr>
              <w:t xml:space="preserve">addēt wēya hū mā </w:t>
            </w:r>
            <w:r w:rsidR="00D7289A">
              <w:rPr>
                <w:lang w:val="de-AT"/>
              </w:rPr>
              <w:t>ˁ</w:t>
            </w:r>
            <w:r>
              <w:rPr>
                <w:lang w:val="de-AT"/>
              </w:rPr>
              <w:t>add, mā nigdar ya</w:t>
            </w:r>
            <w:r w:rsidR="00D7289A">
              <w:rPr>
                <w:lang w:val="de-AT"/>
              </w:rPr>
              <w:t>ˁ</w:t>
            </w:r>
            <w:r>
              <w:rPr>
                <w:lang w:val="de-AT"/>
              </w:rPr>
              <w:t>ni nis</w:t>
            </w:r>
            <w:r w:rsidR="00D7289A">
              <w:rPr>
                <w:lang w:val="de-AT"/>
              </w:rPr>
              <w:t>ˁ</w:t>
            </w:r>
            <w:r>
              <w:rPr>
                <w:lang w:val="de-AT"/>
              </w:rPr>
              <w:t>al ba</w:t>
            </w:r>
            <w:r w:rsidR="00D7289A">
              <w:rPr>
                <w:lang w:val="de-AT"/>
              </w:rPr>
              <w:t>ˁ</w:t>
            </w:r>
            <w:r>
              <w:rPr>
                <w:lang w:val="de-AT"/>
              </w:rPr>
              <w:t xml:space="preserve">aḏ̣ne, yigūl </w:t>
            </w:r>
            <w:r w:rsidRPr="009B64D3">
              <w:rPr>
                <w:lang w:val="de-AT"/>
              </w:rPr>
              <w:t>“</w:t>
            </w:r>
            <w:r w:rsidR="00D7289A">
              <w:rPr>
                <w:lang w:val="de-AT"/>
              </w:rPr>
              <w:t>ˀ</w:t>
            </w:r>
            <w:r>
              <w:rPr>
                <w:lang w:val="de-AT"/>
              </w:rPr>
              <w:t xml:space="preserve">inte </w:t>
            </w:r>
            <w:r w:rsidR="00033807">
              <w:rPr>
                <w:lang w:val="de-AT"/>
              </w:rPr>
              <w:t>ḥāšak</w:t>
            </w:r>
            <w:r>
              <w:rPr>
                <w:lang w:val="de-AT"/>
              </w:rPr>
              <w:t xml:space="preserve"> tikḏib, minte minne! hīčiḏ ma</w:t>
            </w:r>
            <w:r w:rsidR="00D7289A">
              <w:rPr>
                <w:lang w:val="de-AT"/>
              </w:rPr>
              <w:t>ˁ</w:t>
            </w:r>
            <w:r>
              <w:rPr>
                <w:lang w:val="de-AT"/>
              </w:rPr>
              <w:t>n</w:t>
            </w:r>
            <w:r w:rsidR="00033807">
              <w:rPr>
                <w:lang w:val="de-AT"/>
              </w:rPr>
              <w:t>ā</w:t>
            </w:r>
            <w:r>
              <w:rPr>
                <w:lang w:val="de-AT"/>
              </w:rPr>
              <w:t>t an-nisab ᵊn</w:t>
            </w:r>
            <w:r w:rsidR="00D7289A">
              <w:rPr>
                <w:lang w:val="de-AT"/>
              </w:rPr>
              <w:t>ˁ</w:t>
            </w:r>
            <w:r>
              <w:rPr>
                <w:lang w:val="de-AT"/>
              </w:rPr>
              <w:t>idd ᵊǧdūdne.</w:t>
            </w:r>
          </w:p>
        </w:tc>
        <w:tc>
          <w:tcPr>
            <w:tcW w:w="4253" w:type="dxa"/>
          </w:tcPr>
          <w:p w:rsidR="009B64D3" w:rsidRPr="00DF76C1" w:rsidRDefault="009B64D3" w:rsidP="00A029D8">
            <w:pPr>
              <w:rPr>
                <w:lang w:val="de-AT"/>
              </w:rPr>
            </w:pPr>
          </w:p>
        </w:tc>
      </w:tr>
      <w:tr w:rsidR="000158CC" w:rsidRPr="00BA2FBD" w:rsidTr="00A029D8">
        <w:tc>
          <w:tcPr>
            <w:tcW w:w="817" w:type="dxa"/>
          </w:tcPr>
          <w:p w:rsidR="000158CC" w:rsidRDefault="000158CC" w:rsidP="00A029D8">
            <w:pPr>
              <w:rPr>
                <w:lang w:val="de-AT"/>
              </w:rPr>
            </w:pPr>
            <w:r>
              <w:rPr>
                <w:lang w:val="de-AT"/>
              </w:rPr>
              <w:t>2.14</w:t>
            </w:r>
          </w:p>
        </w:tc>
        <w:tc>
          <w:tcPr>
            <w:tcW w:w="3969" w:type="dxa"/>
          </w:tcPr>
          <w:p w:rsidR="000158CC" w:rsidRPr="000158CC" w:rsidRDefault="00D7289A" w:rsidP="00033807">
            <w:pPr>
              <w:rPr>
                <w:lang w:val="de-AT"/>
              </w:rPr>
            </w:pPr>
            <w:r>
              <w:rPr>
                <w:lang w:val="de-AT"/>
              </w:rPr>
              <w:t>ˀ</w:t>
            </w:r>
            <w:r w:rsidR="000158CC">
              <w:rPr>
                <w:lang w:val="de-AT"/>
              </w:rPr>
              <w:t xml:space="preserve">awwali ṣōyad mā-miš kütük mā-miš, nisab šīy. kull-min yāxuḏ min ahalu ta-ngūl </w:t>
            </w:r>
            <w:r w:rsidR="00033807">
              <w:rPr>
                <w:lang w:val="de-AT"/>
              </w:rPr>
              <w:t>yāba ˀā</w:t>
            </w:r>
            <w:r w:rsidR="000158CC">
              <w:rPr>
                <w:lang w:val="de-AT"/>
              </w:rPr>
              <w:t xml:space="preserve">ni. ǧiddi min hū? </w:t>
            </w:r>
            <w:r>
              <w:rPr>
                <w:lang w:val="de-AT"/>
              </w:rPr>
              <w:t>ˀ</w:t>
            </w:r>
            <w:r w:rsidR="000158CC">
              <w:rPr>
                <w:lang w:val="de-AT"/>
              </w:rPr>
              <w:t xml:space="preserve">abu ǧiddi min hū? ᵊkbārne ywaṣṣūn </w:t>
            </w:r>
            <w:r>
              <w:rPr>
                <w:lang w:val="de-AT"/>
              </w:rPr>
              <w:t>ˁ</w:t>
            </w:r>
            <w:r w:rsidR="000158CC">
              <w:rPr>
                <w:lang w:val="de-AT"/>
              </w:rPr>
              <w:t xml:space="preserve">a-zġārhum ygūl </w:t>
            </w:r>
            <w:r w:rsidR="000158CC" w:rsidRPr="000158CC">
              <w:rPr>
                <w:lang w:val="de-AT"/>
              </w:rPr>
              <w:t>“</w:t>
            </w:r>
            <w:r w:rsidR="00033807">
              <w:rPr>
                <w:lang w:val="de-AT"/>
              </w:rPr>
              <w:t xml:space="preserve">ˀište </w:t>
            </w:r>
            <w:r w:rsidR="000158CC">
              <w:rPr>
                <w:lang w:val="de-AT"/>
              </w:rPr>
              <w:t>wlād</w:t>
            </w:r>
            <w:r w:rsidR="00033807">
              <w:rPr>
                <w:lang w:val="de-AT"/>
              </w:rPr>
              <w:t>i,</w:t>
            </w:r>
            <w:r w:rsidR="000158CC">
              <w:rPr>
                <w:lang w:val="de-AT"/>
              </w:rPr>
              <w:t xml:space="preserve"> </w:t>
            </w:r>
            <w:r w:rsidR="00033807">
              <w:rPr>
                <w:lang w:val="de-AT"/>
              </w:rPr>
              <w:t>ˀ</w:t>
            </w:r>
            <w:r w:rsidR="000158CC">
              <w:rPr>
                <w:lang w:val="de-AT"/>
              </w:rPr>
              <w:t>inte ǧiddna flān ādamīy, ǧiddna flān ādamīy,</w:t>
            </w:r>
          </w:p>
        </w:tc>
        <w:tc>
          <w:tcPr>
            <w:tcW w:w="4253" w:type="dxa"/>
          </w:tcPr>
          <w:p w:rsidR="000158CC" w:rsidRPr="00DF76C1" w:rsidRDefault="000158CC" w:rsidP="00A029D8">
            <w:pPr>
              <w:rPr>
                <w:lang w:val="de-AT"/>
              </w:rPr>
            </w:pPr>
          </w:p>
        </w:tc>
      </w:tr>
      <w:tr w:rsidR="000158CC" w:rsidRPr="00BA2FBD" w:rsidTr="00A029D8">
        <w:tc>
          <w:tcPr>
            <w:tcW w:w="817" w:type="dxa"/>
          </w:tcPr>
          <w:p w:rsidR="000158CC" w:rsidRDefault="000158CC" w:rsidP="00A029D8">
            <w:pPr>
              <w:rPr>
                <w:lang w:val="de-AT"/>
              </w:rPr>
            </w:pPr>
            <w:r>
              <w:rPr>
                <w:lang w:val="de-AT"/>
              </w:rPr>
              <w:t>2.29</w:t>
            </w:r>
          </w:p>
        </w:tc>
        <w:tc>
          <w:tcPr>
            <w:tcW w:w="3969" w:type="dxa"/>
          </w:tcPr>
          <w:p w:rsidR="000158CC" w:rsidRPr="000158CC" w:rsidRDefault="000158CC" w:rsidP="00033807">
            <w:pPr>
              <w:rPr>
                <w:lang w:val="de-AT"/>
              </w:rPr>
            </w:pPr>
            <w:r>
              <w:rPr>
                <w:lang w:val="de-AT"/>
              </w:rPr>
              <w:t xml:space="preserve">yōminnak ᵊtrūḥ gaṛāyib min ᵊflān mǝṭraḥ wēya b-Ḥarrān wēya b-Urfa, </w:t>
            </w:r>
            <w:r w:rsidR="00D7289A">
              <w:rPr>
                <w:lang w:val="de-AT"/>
              </w:rPr>
              <w:t>ˀ</w:t>
            </w:r>
            <w:r>
              <w:rPr>
                <w:lang w:val="de-AT"/>
              </w:rPr>
              <w:t xml:space="preserve">in </w:t>
            </w:r>
            <w:r w:rsidR="00D7289A">
              <w:rPr>
                <w:lang w:val="de-AT"/>
              </w:rPr>
              <w:t>ˁ</w:t>
            </w:r>
            <w:r>
              <w:rPr>
                <w:lang w:val="de-AT"/>
              </w:rPr>
              <w:t xml:space="preserve">addēt ᵊǧdūdak </w:t>
            </w:r>
            <w:r w:rsidR="00D7289A">
              <w:rPr>
                <w:lang w:val="de-AT"/>
              </w:rPr>
              <w:t>ˀ</w:t>
            </w:r>
            <w:r>
              <w:rPr>
                <w:lang w:val="de-AT"/>
              </w:rPr>
              <w:t>inte w huwwa tiǧāma</w:t>
            </w:r>
            <w:r w:rsidR="00D7289A">
              <w:rPr>
                <w:lang w:val="de-AT"/>
              </w:rPr>
              <w:t>ˁ</w:t>
            </w:r>
            <w:r>
              <w:rPr>
                <w:lang w:val="de-AT"/>
              </w:rPr>
              <w:t>ūn.</w:t>
            </w:r>
            <w:r w:rsidRPr="000158CC">
              <w:rPr>
                <w:lang w:val="de-AT"/>
              </w:rPr>
              <w:t xml:space="preserve">” </w:t>
            </w:r>
            <w:r>
              <w:rPr>
                <w:lang w:val="de-AT"/>
              </w:rPr>
              <w:t>ya</w:t>
            </w:r>
            <w:r w:rsidR="00D7289A">
              <w:rPr>
                <w:lang w:val="de-AT"/>
              </w:rPr>
              <w:t>ˁ</w:t>
            </w:r>
            <w:r>
              <w:rPr>
                <w:lang w:val="de-AT"/>
              </w:rPr>
              <w:t xml:space="preserve">ni </w:t>
            </w:r>
            <w:r w:rsidR="00033807">
              <w:rPr>
                <w:lang w:val="de-AT"/>
              </w:rPr>
              <w:t xml:space="preserve">daˁūt </w:t>
            </w:r>
            <w:r>
              <w:rPr>
                <w:lang w:val="de-AT"/>
              </w:rPr>
              <w:t>an-nisab w</w:t>
            </w:r>
            <w:r w:rsidR="00033807">
              <w:rPr>
                <w:lang w:val="de-AT"/>
              </w:rPr>
              <w:t xml:space="preserve">-aǧ-ǧdūd, </w:t>
            </w:r>
            <w:r>
              <w:rPr>
                <w:lang w:val="de-AT"/>
              </w:rPr>
              <w:t>an-nisab hāḏa huwwa.</w:t>
            </w:r>
          </w:p>
        </w:tc>
        <w:tc>
          <w:tcPr>
            <w:tcW w:w="4253" w:type="dxa"/>
          </w:tcPr>
          <w:p w:rsidR="000158CC" w:rsidRPr="00DF76C1" w:rsidRDefault="000158CC" w:rsidP="00A029D8">
            <w:pPr>
              <w:rPr>
                <w:lang w:val="de-AT"/>
              </w:rPr>
            </w:pPr>
          </w:p>
        </w:tc>
      </w:tr>
      <w:tr w:rsidR="000158CC" w:rsidRPr="00BA2FBD" w:rsidTr="00A029D8">
        <w:tc>
          <w:tcPr>
            <w:tcW w:w="817" w:type="dxa"/>
          </w:tcPr>
          <w:p w:rsidR="000158CC" w:rsidRDefault="000158CC" w:rsidP="00A029D8">
            <w:pPr>
              <w:rPr>
                <w:lang w:val="de-AT"/>
              </w:rPr>
            </w:pPr>
            <w:r>
              <w:rPr>
                <w:lang w:val="de-AT"/>
              </w:rPr>
              <w:t>2.44</w:t>
            </w:r>
          </w:p>
        </w:tc>
        <w:tc>
          <w:tcPr>
            <w:tcW w:w="3969" w:type="dxa"/>
          </w:tcPr>
          <w:p w:rsidR="000158CC" w:rsidRDefault="000158CC" w:rsidP="00033807">
            <w:pPr>
              <w:rPr>
                <w:lang w:val="de-AT"/>
              </w:rPr>
            </w:pPr>
            <w:r>
              <w:rPr>
                <w:lang w:val="de-AT"/>
              </w:rPr>
              <w:t xml:space="preserve">w </w:t>
            </w:r>
            <w:r w:rsidR="00D7289A">
              <w:rPr>
                <w:lang w:val="de-AT"/>
              </w:rPr>
              <w:t>ˀ</w:t>
            </w:r>
            <w:r>
              <w:rPr>
                <w:lang w:val="de-AT"/>
              </w:rPr>
              <w:t xml:space="preserve">isim ǧaryitkum šinu? – haḏīye? – </w:t>
            </w:r>
            <w:r w:rsidR="00D7289A">
              <w:rPr>
                <w:lang w:val="de-AT"/>
              </w:rPr>
              <w:t>ˀ</w:t>
            </w:r>
            <w:r>
              <w:rPr>
                <w:lang w:val="de-AT"/>
              </w:rPr>
              <w:t xml:space="preserve">ē! – haḏīye ngūl-ilhe </w:t>
            </w:r>
            <w:r w:rsidR="00D7289A">
              <w:rPr>
                <w:lang w:val="de-AT"/>
              </w:rPr>
              <w:t>ˀ</w:t>
            </w:r>
            <w:r>
              <w:rPr>
                <w:lang w:val="de-AT"/>
              </w:rPr>
              <w:t xml:space="preserve">az-Zyāṛa. – </w:t>
            </w:r>
            <w:r w:rsidR="00D7289A">
              <w:rPr>
                <w:lang w:val="de-AT"/>
              </w:rPr>
              <w:t>ˀ</w:t>
            </w:r>
            <w:r>
              <w:rPr>
                <w:lang w:val="de-AT"/>
              </w:rPr>
              <w:t xml:space="preserve">az-Zyāṛa – </w:t>
            </w:r>
            <w:r w:rsidR="00D7289A">
              <w:rPr>
                <w:lang w:val="de-AT"/>
              </w:rPr>
              <w:t>ˀ</w:t>
            </w:r>
            <w:r>
              <w:rPr>
                <w:lang w:val="de-AT"/>
              </w:rPr>
              <w:t>az-Zyāra hēne gabǝ</w:t>
            </w:r>
            <w:r w:rsidR="00033807">
              <w:rPr>
                <w:lang w:val="de-AT"/>
              </w:rPr>
              <w:t>r</w:t>
            </w:r>
            <w:r>
              <w:rPr>
                <w:lang w:val="de-AT"/>
              </w:rPr>
              <w:t xml:space="preserve"> </w:t>
            </w:r>
            <w:r w:rsidR="00033807">
              <w:rPr>
                <w:lang w:val="de-AT"/>
              </w:rPr>
              <w:t>Ǧā</w:t>
            </w:r>
            <w:r>
              <w:rPr>
                <w:lang w:val="de-AT"/>
              </w:rPr>
              <w:t>b</w:t>
            </w:r>
            <w:r w:rsidR="00033807">
              <w:rPr>
                <w:lang w:val="de-AT"/>
              </w:rPr>
              <w:t>ir</w:t>
            </w:r>
            <w:r>
              <w:rPr>
                <w:lang w:val="de-AT"/>
              </w:rPr>
              <w:t xml:space="preserve"> al-Anṣār, </w:t>
            </w:r>
            <w:r w:rsidR="00033807">
              <w:rPr>
                <w:lang w:val="de-AT"/>
              </w:rPr>
              <w:t>Ǧābir</w:t>
            </w:r>
            <w:r>
              <w:rPr>
                <w:lang w:val="de-AT"/>
              </w:rPr>
              <w:t xml:space="preserve"> al-Anṣār min ṣaḥābt an-nabi, ṣalla </w:t>
            </w:r>
            <w:r w:rsidR="00D7289A">
              <w:rPr>
                <w:lang w:val="de-AT"/>
              </w:rPr>
              <w:t>ˁ</w:t>
            </w:r>
            <w:r>
              <w:rPr>
                <w:lang w:val="de-AT"/>
              </w:rPr>
              <w:t xml:space="preserve">a-s-salām, hēne </w:t>
            </w:r>
            <w:r w:rsidR="00033807">
              <w:rPr>
                <w:lang w:val="de-AT"/>
              </w:rPr>
              <w:t>ˀalḥaz gabru</w:t>
            </w:r>
            <w:r>
              <w:rPr>
                <w:lang w:val="de-AT"/>
              </w:rPr>
              <w:t xml:space="preserve"> hēne b-aǧ-ǧarye.</w:t>
            </w:r>
          </w:p>
        </w:tc>
        <w:tc>
          <w:tcPr>
            <w:tcW w:w="4253" w:type="dxa"/>
          </w:tcPr>
          <w:p w:rsidR="000158CC" w:rsidRPr="00DF76C1" w:rsidRDefault="000158CC" w:rsidP="00A029D8">
            <w:pPr>
              <w:rPr>
                <w:lang w:val="de-AT"/>
              </w:rPr>
            </w:pPr>
          </w:p>
        </w:tc>
      </w:tr>
      <w:tr w:rsidR="000158CC" w:rsidRPr="00BA2FBD" w:rsidTr="00A029D8">
        <w:tc>
          <w:tcPr>
            <w:tcW w:w="817" w:type="dxa"/>
          </w:tcPr>
          <w:p w:rsidR="000158CC" w:rsidRDefault="000158CC" w:rsidP="00A029D8">
            <w:pPr>
              <w:rPr>
                <w:lang w:val="de-AT"/>
              </w:rPr>
            </w:pPr>
            <w:r>
              <w:rPr>
                <w:lang w:val="de-AT"/>
              </w:rPr>
              <w:t>3.01</w:t>
            </w:r>
          </w:p>
        </w:tc>
        <w:tc>
          <w:tcPr>
            <w:tcW w:w="3969" w:type="dxa"/>
          </w:tcPr>
          <w:p w:rsidR="000158CC" w:rsidRDefault="000158CC" w:rsidP="00033807">
            <w:pPr>
              <w:rPr>
                <w:lang w:val="de-AT"/>
              </w:rPr>
            </w:pPr>
            <w:r>
              <w:rPr>
                <w:lang w:val="de-AT"/>
              </w:rPr>
              <w:t xml:space="preserve">w min </w:t>
            </w:r>
            <w:r w:rsidR="00D7289A">
              <w:rPr>
                <w:lang w:val="de-AT"/>
              </w:rPr>
              <w:t>ˁ</w:t>
            </w:r>
            <w:r>
              <w:rPr>
                <w:lang w:val="de-AT"/>
              </w:rPr>
              <w:t xml:space="preserve">aman gabru hēne </w:t>
            </w:r>
            <w:r w:rsidR="00033807">
              <w:rPr>
                <w:lang w:val="de-AT"/>
              </w:rPr>
              <w:t>ˀ</w:t>
            </w:r>
            <w:r>
              <w:rPr>
                <w:lang w:val="de-AT"/>
              </w:rPr>
              <w:t xml:space="preserve">az-zyāṛa yzūrūn hēne </w:t>
            </w:r>
            <w:r w:rsidR="00D7289A">
              <w:rPr>
                <w:lang w:val="de-AT"/>
              </w:rPr>
              <w:t>ˁ</w:t>
            </w:r>
            <w:r>
              <w:rPr>
                <w:lang w:val="de-AT"/>
              </w:rPr>
              <w:t xml:space="preserve">aman ygūmūn yzūrūn yzūrūn ṣāyre </w:t>
            </w:r>
            <w:r w:rsidR="00D7289A">
              <w:rPr>
                <w:lang w:val="de-AT"/>
              </w:rPr>
              <w:t>ˀ</w:t>
            </w:r>
            <w:r>
              <w:rPr>
                <w:lang w:val="de-AT"/>
              </w:rPr>
              <w:t xml:space="preserve">az-Zyāṛa, haḏīye </w:t>
            </w:r>
            <w:r w:rsidR="00D7289A">
              <w:rPr>
                <w:lang w:val="de-AT"/>
              </w:rPr>
              <w:t>ˀ</w:t>
            </w:r>
            <w:r>
              <w:rPr>
                <w:lang w:val="de-AT"/>
              </w:rPr>
              <w:t>az-Zyāṛa. – w b-at-turuk? – b-at-turuk Yardımcı</w:t>
            </w:r>
            <w:r w:rsidR="00033807">
              <w:rPr>
                <w:lang w:val="de-AT"/>
              </w:rPr>
              <w:t>.</w:t>
            </w:r>
          </w:p>
        </w:tc>
        <w:tc>
          <w:tcPr>
            <w:tcW w:w="4253" w:type="dxa"/>
          </w:tcPr>
          <w:p w:rsidR="000158CC" w:rsidRPr="00DF76C1" w:rsidRDefault="000158CC" w:rsidP="00A029D8">
            <w:pPr>
              <w:rPr>
                <w:lang w:val="de-AT"/>
              </w:rPr>
            </w:pPr>
          </w:p>
        </w:tc>
      </w:tr>
    </w:tbl>
    <w:p w:rsidR="005E0956" w:rsidRPr="00DF76C1" w:rsidRDefault="005E0956" w:rsidP="006E14BD">
      <w:pPr>
        <w:pStyle w:val="Textkrper"/>
        <w:rPr>
          <w:lang w:val="de-AT"/>
        </w:rPr>
        <w:sectPr w:rsidR="005E0956" w:rsidRPr="00DF76C1" w:rsidSect="00E37A9F">
          <w:pgSz w:w="11906" w:h="16838"/>
          <w:pgMar w:top="1417" w:right="1417" w:bottom="1134" w:left="1417" w:header="708" w:footer="708" w:gutter="0"/>
          <w:cols w:space="708"/>
          <w:titlePg/>
          <w:docGrid w:linePitch="360"/>
        </w:sectPr>
      </w:pPr>
    </w:p>
    <w:p w:rsidR="008D67BC" w:rsidRPr="005E0956" w:rsidRDefault="008D67BC" w:rsidP="008D67BC">
      <w:pPr>
        <w:pStyle w:val="berschrift2"/>
        <w:rPr>
          <w:noProof/>
          <w:lang w:val="de-AT"/>
        </w:rPr>
      </w:pPr>
      <w:r w:rsidRPr="005E0956">
        <w:rPr>
          <w:lang w:val="de-AT"/>
        </w:rPr>
        <w:t>Urfa-077</w:t>
      </w:r>
      <w:r w:rsidRPr="005E0956">
        <w:rPr>
          <w:noProof/>
          <w:lang w:val="de-AT"/>
        </w:rPr>
        <w:t>:</w:t>
      </w:r>
      <w:r w:rsidR="007E1ADC">
        <w:rPr>
          <w:noProof/>
          <w:lang w:val="de-AT"/>
        </w:rPr>
        <w:t xml:space="preserve"> The</w:t>
      </w:r>
      <w:r w:rsidRPr="005E0956">
        <w:rPr>
          <w:noProof/>
          <w:lang w:val="de-AT"/>
        </w:rPr>
        <w:t xml:space="preserve"> Jinn</w:t>
      </w:r>
    </w:p>
    <w:p w:rsidR="008D67BC" w:rsidRPr="005E0956" w:rsidRDefault="008D67BC" w:rsidP="00A608C2">
      <w:pPr>
        <w:pStyle w:val="Liste"/>
        <w:rPr>
          <w:noProof/>
          <w:lang w:val="de-AT"/>
        </w:rPr>
      </w:pPr>
      <w:r w:rsidRPr="005E0956">
        <w:rPr>
          <w:noProof/>
          <w:lang w:val="de-AT"/>
        </w:rPr>
        <w:t xml:space="preserve">Ibrahim, </w:t>
      </w:r>
      <w:r w:rsidRPr="005E0956">
        <w:rPr>
          <w:lang w:val="de-AT"/>
        </w:rPr>
        <w:t>9.5.2011 in Ya</w:t>
      </w:r>
      <w:r w:rsidR="00B9654A">
        <w:rPr>
          <w:lang w:val="de-AT"/>
        </w:rPr>
        <w:t>rdımcı</w:t>
      </w:r>
      <w:r w:rsidRPr="005E0956">
        <w:rPr>
          <w:lang w:val="de-AT"/>
        </w:rPr>
        <w:t>/az-Ziyāra</w:t>
      </w:r>
    </w:p>
    <w:p w:rsidR="008D67BC" w:rsidRPr="00B1476E" w:rsidRDefault="008D67BC" w:rsidP="00A608C2">
      <w:pPr>
        <w:pStyle w:val="Liste"/>
        <w:rPr>
          <w:noProof/>
          <w:lang w:val="de-AT"/>
        </w:rPr>
      </w:pPr>
      <w:r w:rsidRPr="00B1476E">
        <w:rPr>
          <w:noProof/>
          <w:lang w:val="de-AT"/>
        </w:rPr>
        <w:t>15:19</w:t>
      </w:r>
    </w:p>
    <w:p w:rsidR="008D67BC" w:rsidRPr="00B1476E" w:rsidRDefault="008D67BC" w:rsidP="00A608C2">
      <w:pPr>
        <w:pStyle w:val="Liste"/>
        <w:rPr>
          <w:noProof/>
          <w:lang w:val="de-AT"/>
        </w:rPr>
      </w:pPr>
      <w:r w:rsidRPr="00B1476E">
        <w:rPr>
          <w:noProof/>
          <w:lang w:val="de-AT"/>
        </w:rPr>
        <w:t>Cf. Fartacek Dschinn, p.75 ff. sa</w:t>
      </w:r>
      <w:r w:rsidR="00D7289A">
        <w:rPr>
          <w:noProof/>
          <w:lang w:val="de-AT"/>
        </w:rPr>
        <w:t>ˁ</w:t>
      </w:r>
      <w:r w:rsidRPr="00B1476E">
        <w:rPr>
          <w:noProof/>
          <w:lang w:val="de-AT"/>
        </w:rPr>
        <w:t>lawiyya / sa</w:t>
      </w:r>
      <w:r w:rsidR="00D7289A">
        <w:rPr>
          <w:noProof/>
          <w:lang w:val="de-AT"/>
        </w:rPr>
        <w:t>ˁ</w:t>
      </w:r>
      <w:r w:rsidRPr="00B1476E">
        <w:rPr>
          <w:noProof/>
          <w:lang w:val="de-AT"/>
        </w:rPr>
        <w:t>luwwa</w:t>
      </w:r>
    </w:p>
    <w:p w:rsidR="008D67BC" w:rsidRPr="008D67BC" w:rsidRDefault="008D67BC" w:rsidP="00A608C2">
      <w:pPr>
        <w:pStyle w:val="Liste"/>
        <w:rPr>
          <w:noProof/>
          <w:lang w:val="de-AT"/>
        </w:rPr>
      </w:pPr>
      <w:r>
        <w:rPr>
          <w:noProof/>
          <w:lang w:val="de-AT"/>
        </w:rPr>
        <w:t xml:space="preserve">auch arab. </w:t>
      </w:r>
      <w:r w:rsidRPr="008D67BC">
        <w:rPr>
          <w:noProof/>
          <w:lang w:val="de-AT"/>
        </w:rPr>
        <w:t xml:space="preserve">Wikipedia </w:t>
      </w:r>
      <w:hyperlink r:id="rId13" w:history="1">
        <w:r w:rsidRPr="008D67BC">
          <w:rPr>
            <w:rStyle w:val="Hyperlink"/>
            <w:noProof/>
            <w:lang w:val="de-AT"/>
          </w:rPr>
          <w:t>http://ar.wikipedia.org/wiki/%D8%B3%D8%B9%D9%84%D9%88%D8%A9</w:t>
        </w:r>
      </w:hyperlink>
      <w:r w:rsidRPr="008D67BC">
        <w:rPr>
          <w:noProof/>
          <w:lang w:val="de-AT"/>
        </w:rPr>
        <w:t xml:space="preserve"> </w:t>
      </w:r>
    </w:p>
    <w:p w:rsidR="008D67BC" w:rsidRPr="008D67BC" w:rsidRDefault="008D67BC" w:rsidP="00A608C2">
      <w:pPr>
        <w:pStyle w:val="Liste"/>
        <w:rPr>
          <w:noProof/>
          <w:lang w:val="de-AT"/>
        </w:rPr>
      </w:pPr>
      <w:r w:rsidRPr="008D67BC">
        <w:rPr>
          <w:noProof/>
          <w:lang w:val="de-AT"/>
        </w:rPr>
        <w:t>sa</w:t>
      </w:r>
      <w:r w:rsidR="00D7289A">
        <w:rPr>
          <w:noProof/>
          <w:lang w:val="de-AT"/>
        </w:rPr>
        <w:t>ˁ</w:t>
      </w:r>
      <w:r w:rsidRPr="008D67BC">
        <w:rPr>
          <w:noProof/>
          <w:lang w:val="de-AT"/>
        </w:rPr>
        <w:t>luwwa sa</w:t>
      </w:r>
      <w:r w:rsidR="00D7289A">
        <w:rPr>
          <w:noProof/>
          <w:lang w:val="de-AT"/>
        </w:rPr>
        <w:t>ˁ</w:t>
      </w:r>
      <w:r w:rsidRPr="008D67BC">
        <w:rPr>
          <w:noProof/>
          <w:lang w:val="de-AT"/>
        </w:rPr>
        <w:t>lāt</w:t>
      </w:r>
    </w:p>
    <w:p w:rsidR="008D67BC" w:rsidRPr="001F50CF" w:rsidRDefault="008D67BC" w:rsidP="008D67BC">
      <w:pPr>
        <w:rPr>
          <w:noProof/>
          <w:lang w:val="de-AT"/>
        </w:rPr>
      </w:pPr>
    </w:p>
    <w:p w:rsidR="008D67BC" w:rsidRPr="00703C9E" w:rsidRDefault="008D67BC" w:rsidP="008D67BC">
      <w:pPr>
        <w:rPr>
          <w:noProof/>
          <w:lang w:val="de-AT"/>
        </w:rPr>
      </w:pPr>
    </w:p>
    <w:tbl>
      <w:tblPr>
        <w:tblStyle w:val="Tabellenraster"/>
        <w:tblW w:w="8897" w:type="dxa"/>
        <w:tblLook w:val="04A0" w:firstRow="1" w:lastRow="0" w:firstColumn="1" w:lastColumn="0" w:noHBand="0" w:noVBand="1"/>
      </w:tblPr>
      <w:tblGrid>
        <w:gridCol w:w="959"/>
        <w:gridCol w:w="3969"/>
        <w:gridCol w:w="3969"/>
      </w:tblGrid>
      <w:tr w:rsidR="00CF1172" w:rsidRPr="001F6EF6" w:rsidTr="00CF1172">
        <w:tc>
          <w:tcPr>
            <w:tcW w:w="959" w:type="dxa"/>
          </w:tcPr>
          <w:p w:rsidR="00CF1172" w:rsidRPr="00A54C32" w:rsidRDefault="001F6EF6" w:rsidP="00A029D8">
            <w:pPr>
              <w:rPr>
                <w:noProof/>
                <w:lang w:val="de-AT"/>
              </w:rPr>
            </w:pPr>
            <w:r w:rsidRPr="00A54C32">
              <w:rPr>
                <w:noProof/>
                <w:lang w:val="de-AT"/>
              </w:rPr>
              <w:t>0.04</w:t>
            </w:r>
          </w:p>
        </w:tc>
        <w:tc>
          <w:tcPr>
            <w:tcW w:w="3969" w:type="dxa"/>
          </w:tcPr>
          <w:p w:rsidR="00CF1172" w:rsidRPr="00A54C32" w:rsidRDefault="00CF1172" w:rsidP="001F6EF6">
            <w:pPr>
              <w:rPr>
                <w:noProof/>
                <w:lang w:val="de-AT"/>
              </w:rPr>
            </w:pPr>
            <w:r w:rsidRPr="00A54C32">
              <w:rPr>
                <w:noProof/>
                <w:lang w:val="de-AT"/>
              </w:rPr>
              <w:t>hēn</w:t>
            </w:r>
            <w:r w:rsidR="001F6EF6" w:rsidRPr="00A54C32">
              <w:rPr>
                <w:noProof/>
                <w:lang w:val="de-AT"/>
              </w:rPr>
              <w:t>e</w:t>
            </w:r>
            <w:r w:rsidRPr="00A54C32">
              <w:rPr>
                <w:noProof/>
                <w:lang w:val="de-AT"/>
              </w:rPr>
              <w:t xml:space="preserve"> šī, </w:t>
            </w:r>
            <w:r w:rsidR="00D7289A">
              <w:rPr>
                <w:noProof/>
                <w:lang w:val="de-AT"/>
              </w:rPr>
              <w:t>ˀ</w:t>
            </w:r>
            <w:r w:rsidRPr="00A54C32">
              <w:rPr>
                <w:noProof/>
                <w:lang w:val="de-AT"/>
              </w:rPr>
              <w:t>iḥna ngūl as-sa</w:t>
            </w:r>
            <w:r w:rsidR="00D7289A">
              <w:rPr>
                <w:noProof/>
                <w:lang w:val="de-AT"/>
              </w:rPr>
              <w:t>ˁ</w:t>
            </w:r>
            <w:r w:rsidRPr="00A54C32">
              <w:rPr>
                <w:noProof/>
                <w:lang w:val="de-AT"/>
              </w:rPr>
              <w:t xml:space="preserve">ālwa, </w:t>
            </w:r>
            <w:r w:rsidR="00D7289A">
              <w:rPr>
                <w:noProof/>
                <w:lang w:val="de-AT"/>
              </w:rPr>
              <w:t>ˀ</w:t>
            </w:r>
            <w:r w:rsidRPr="00A54C32">
              <w:rPr>
                <w:noProof/>
                <w:lang w:val="de-AT"/>
              </w:rPr>
              <w:t>as-sa</w:t>
            </w:r>
            <w:r w:rsidR="00D7289A">
              <w:rPr>
                <w:noProof/>
                <w:lang w:val="de-AT"/>
              </w:rPr>
              <w:t>ˁ</w:t>
            </w:r>
            <w:r w:rsidRPr="00A54C32">
              <w:rPr>
                <w:noProof/>
                <w:lang w:val="de-AT"/>
              </w:rPr>
              <w:t>ālwa, yuṭl</w:t>
            </w:r>
            <w:r w:rsidR="001F6EF6" w:rsidRPr="00A54C32">
              <w:rPr>
                <w:noProof/>
                <w:lang w:val="de-AT"/>
              </w:rPr>
              <w:t>u</w:t>
            </w:r>
            <w:r w:rsidR="00D7289A">
              <w:rPr>
                <w:noProof/>
                <w:lang w:val="de-AT"/>
              </w:rPr>
              <w:t>ˁ</w:t>
            </w:r>
            <w:r w:rsidRPr="00A54C32">
              <w:rPr>
                <w:noProof/>
                <w:lang w:val="de-AT"/>
              </w:rPr>
              <w:t xml:space="preserve">in – </w:t>
            </w:r>
            <w:r w:rsidR="00D7289A">
              <w:rPr>
                <w:noProof/>
                <w:lang w:val="de-AT"/>
              </w:rPr>
              <w:t>ˀ</w:t>
            </w:r>
            <w:r w:rsidRPr="00A54C32">
              <w:rPr>
                <w:noProof/>
                <w:lang w:val="de-AT"/>
              </w:rPr>
              <w:t>as-su</w:t>
            </w:r>
            <w:r w:rsidR="00D7289A">
              <w:rPr>
                <w:noProof/>
                <w:lang w:val="de-AT"/>
              </w:rPr>
              <w:t>ˁ</w:t>
            </w:r>
            <w:r w:rsidRPr="00A54C32">
              <w:rPr>
                <w:noProof/>
                <w:lang w:val="de-AT"/>
              </w:rPr>
              <w:t xml:space="preserve">luwwa, </w:t>
            </w:r>
            <w:r w:rsidR="00D7289A">
              <w:rPr>
                <w:noProof/>
                <w:lang w:val="de-AT"/>
              </w:rPr>
              <w:t>ˀ</w:t>
            </w:r>
            <w:r w:rsidRPr="00A54C32">
              <w:rPr>
                <w:noProof/>
                <w:lang w:val="de-AT"/>
              </w:rPr>
              <w:t>as-su</w:t>
            </w:r>
            <w:r w:rsidR="00D7289A">
              <w:rPr>
                <w:noProof/>
                <w:lang w:val="de-AT"/>
              </w:rPr>
              <w:t>ˁ</w:t>
            </w:r>
            <w:r w:rsidRPr="00A54C32">
              <w:rPr>
                <w:noProof/>
                <w:lang w:val="de-AT"/>
              </w:rPr>
              <w:t>luwwa, ǧīna, b-al-</w:t>
            </w:r>
            <w:r w:rsidR="00D7289A">
              <w:rPr>
                <w:noProof/>
                <w:lang w:val="de-AT"/>
              </w:rPr>
              <w:t>ˁ</w:t>
            </w:r>
            <w:r w:rsidRPr="00A54C32">
              <w:rPr>
                <w:noProof/>
                <w:lang w:val="de-AT"/>
              </w:rPr>
              <w:t xml:space="preserve">arab </w:t>
            </w:r>
            <w:r w:rsidR="001F6EF6" w:rsidRPr="00A54C32">
              <w:rPr>
                <w:noProof/>
                <w:lang w:val="de-AT"/>
              </w:rPr>
              <w:t>ᵊ</w:t>
            </w:r>
            <w:r w:rsidRPr="00A54C32">
              <w:rPr>
                <w:noProof/>
                <w:lang w:val="de-AT"/>
              </w:rPr>
              <w:t>ngūl as-su</w:t>
            </w:r>
            <w:r w:rsidR="00D7289A">
              <w:rPr>
                <w:noProof/>
                <w:lang w:val="de-AT"/>
              </w:rPr>
              <w:t>ˁ</w:t>
            </w:r>
            <w:r w:rsidRPr="00A54C32">
              <w:rPr>
                <w:noProof/>
                <w:lang w:val="de-AT"/>
              </w:rPr>
              <w:t xml:space="preserve">luwwa. </w:t>
            </w:r>
            <w:r w:rsidR="001F6EF6" w:rsidRPr="00A54C32">
              <w:rPr>
                <w:noProof/>
                <w:lang w:val="de-AT"/>
              </w:rPr>
              <w:t xml:space="preserve">– </w:t>
            </w:r>
            <w:r w:rsidR="00D7289A">
              <w:rPr>
                <w:noProof/>
                <w:lang w:val="de-AT"/>
              </w:rPr>
              <w:t>ˀ</w:t>
            </w:r>
            <w:r w:rsidRPr="00A54C32">
              <w:rPr>
                <w:noProof/>
                <w:lang w:val="de-AT"/>
              </w:rPr>
              <w:t>as-su</w:t>
            </w:r>
            <w:r w:rsidR="00D7289A">
              <w:rPr>
                <w:noProof/>
                <w:lang w:val="de-AT"/>
              </w:rPr>
              <w:t>ˁ</w:t>
            </w:r>
            <w:r w:rsidRPr="00A54C32">
              <w:rPr>
                <w:noProof/>
                <w:lang w:val="de-AT"/>
              </w:rPr>
              <w:t>luwwa hēne. m</w:t>
            </w:r>
            <w:r w:rsidR="001F6EF6" w:rsidRPr="00A54C32">
              <w:rPr>
                <w:noProof/>
                <w:lang w:val="de-AT"/>
              </w:rPr>
              <w:t>ǝ</w:t>
            </w:r>
            <w:r w:rsidRPr="00A54C32">
              <w:rPr>
                <w:noProof/>
                <w:lang w:val="de-AT"/>
              </w:rPr>
              <w:t xml:space="preserve">ṭāriḥ šī, hināk b-al-lēl </w:t>
            </w:r>
            <w:r w:rsidR="00D7289A">
              <w:rPr>
                <w:noProof/>
                <w:lang w:val="de-AT"/>
              </w:rPr>
              <w:t>ˀ</w:t>
            </w:r>
            <w:r w:rsidRPr="00A54C32">
              <w:rPr>
                <w:noProof/>
                <w:lang w:val="de-AT"/>
              </w:rPr>
              <w:t>in riḥit alli tuṭl</w:t>
            </w:r>
            <w:r w:rsidR="001F6EF6" w:rsidRPr="00A54C32">
              <w:rPr>
                <w:noProof/>
                <w:lang w:val="de-AT"/>
              </w:rPr>
              <w:t>u</w:t>
            </w:r>
            <w:r w:rsidR="00D7289A">
              <w:rPr>
                <w:noProof/>
                <w:lang w:val="de-AT"/>
              </w:rPr>
              <w:t>ˁ</w:t>
            </w:r>
            <w:r w:rsidRPr="00A54C32">
              <w:rPr>
                <w:noProof/>
                <w:lang w:val="de-AT"/>
              </w:rPr>
              <w:t xml:space="preserve"> </w:t>
            </w:r>
            <w:r w:rsidR="00D7289A">
              <w:rPr>
                <w:noProof/>
                <w:lang w:val="de-AT"/>
              </w:rPr>
              <w:t>ˁ</w:t>
            </w:r>
            <w:r w:rsidRPr="00A54C32">
              <w:rPr>
                <w:noProof/>
                <w:lang w:val="de-AT"/>
              </w:rPr>
              <w:t>alēk. muḥaqqaq tuṭl</w:t>
            </w:r>
            <w:r w:rsidR="001F6EF6" w:rsidRPr="00A54C32">
              <w:rPr>
                <w:noProof/>
                <w:lang w:val="de-AT"/>
              </w:rPr>
              <w:t>u</w:t>
            </w:r>
            <w:r w:rsidR="00D7289A">
              <w:rPr>
                <w:noProof/>
                <w:lang w:val="de-AT"/>
              </w:rPr>
              <w:t>ˁ</w:t>
            </w:r>
            <w:r w:rsidRPr="00A54C32">
              <w:rPr>
                <w:noProof/>
                <w:lang w:val="de-AT"/>
              </w:rPr>
              <w:t xml:space="preserve"> </w:t>
            </w:r>
            <w:r w:rsidR="00D7289A">
              <w:rPr>
                <w:noProof/>
                <w:lang w:val="de-AT"/>
              </w:rPr>
              <w:t>ˁ</w:t>
            </w:r>
            <w:r w:rsidRPr="00A54C32">
              <w:rPr>
                <w:noProof/>
                <w:lang w:val="de-AT"/>
              </w:rPr>
              <w:t xml:space="preserve">alēk </w:t>
            </w:r>
            <w:r w:rsidR="001F6EF6" w:rsidRPr="00A54C32">
              <w:rPr>
                <w:noProof/>
                <w:lang w:val="de-AT"/>
              </w:rPr>
              <w:t>ᵊ</w:t>
            </w:r>
            <w:r w:rsidRPr="00A54C32">
              <w:rPr>
                <w:noProof/>
                <w:lang w:val="de-AT"/>
              </w:rPr>
              <w:t xml:space="preserve">ššūfak </w:t>
            </w:r>
            <w:r w:rsidR="001F6EF6" w:rsidRPr="00A54C32">
              <w:rPr>
                <w:noProof/>
                <w:lang w:val="de-AT"/>
              </w:rPr>
              <w:t>ᵊ</w:t>
            </w:r>
            <w:r w:rsidRPr="00A54C32">
              <w:rPr>
                <w:noProof/>
                <w:lang w:val="de-AT"/>
              </w:rPr>
              <w:t>txawwfak.</w:t>
            </w:r>
          </w:p>
        </w:tc>
        <w:tc>
          <w:tcPr>
            <w:tcW w:w="3969" w:type="dxa"/>
          </w:tcPr>
          <w:p w:rsidR="00CF1172" w:rsidRPr="00A61B13" w:rsidRDefault="001F6EF6" w:rsidP="00A61B13">
            <w:r>
              <w:t xml:space="preserve">There is what we call the demon, the </w:t>
            </w:r>
            <w:r w:rsidR="00A61B13">
              <w:t xml:space="preserve">demon comes out – The demon called </w:t>
            </w:r>
            <w:r w:rsidR="00A61B13" w:rsidRPr="00A61B13">
              <w:rPr>
                <w:i/>
              </w:rPr>
              <w:t>su</w:t>
            </w:r>
            <w:r w:rsidR="00D7289A">
              <w:rPr>
                <w:i/>
              </w:rPr>
              <w:t>ˁ</w:t>
            </w:r>
            <w:r w:rsidR="00A61B13" w:rsidRPr="00A61B13">
              <w:rPr>
                <w:i/>
              </w:rPr>
              <w:t>luwwa</w:t>
            </w:r>
            <w:r w:rsidR="00A61B13">
              <w:t xml:space="preserve"> comes to us, in Arabic we say </w:t>
            </w:r>
            <w:r w:rsidR="00A61B13">
              <w:rPr>
                <w:i/>
              </w:rPr>
              <w:t>su</w:t>
            </w:r>
            <w:r w:rsidR="00D7289A">
              <w:rPr>
                <w:i/>
              </w:rPr>
              <w:t>ˁ</w:t>
            </w:r>
            <w:r w:rsidR="00A61B13">
              <w:rPr>
                <w:i/>
              </w:rPr>
              <w:t xml:space="preserve">luwwa. – </w:t>
            </w:r>
            <w:r w:rsidR="00A61B13">
              <w:t xml:space="preserve">Yes the </w:t>
            </w:r>
            <w:r w:rsidR="00A61B13">
              <w:rPr>
                <w:i/>
              </w:rPr>
              <w:t>su</w:t>
            </w:r>
            <w:r w:rsidR="00D7289A">
              <w:rPr>
                <w:i/>
              </w:rPr>
              <w:t>ˁ</w:t>
            </w:r>
            <w:r w:rsidR="00A61B13">
              <w:rPr>
                <w:i/>
              </w:rPr>
              <w:t xml:space="preserve">luwwa </w:t>
            </w:r>
            <w:r w:rsidR="00A61B13">
              <w:t xml:space="preserve">demon is here. There are places, if you go there by night she will come over you. She will certainly come over </w:t>
            </w:r>
            <w:proofErr w:type="gramStart"/>
            <w:r w:rsidR="00A61B13">
              <w:t>you,</w:t>
            </w:r>
            <w:proofErr w:type="gramEnd"/>
            <w:r w:rsidR="00A61B13">
              <w:t xml:space="preserve"> she will see you and frighten you.</w:t>
            </w:r>
          </w:p>
        </w:tc>
      </w:tr>
      <w:tr w:rsidR="00CF1172" w:rsidRPr="002E19ED" w:rsidTr="00CF1172">
        <w:tc>
          <w:tcPr>
            <w:tcW w:w="959" w:type="dxa"/>
          </w:tcPr>
          <w:p w:rsidR="00CF1172" w:rsidRPr="00A54C32" w:rsidRDefault="001F6EF6" w:rsidP="00A029D8">
            <w:pPr>
              <w:rPr>
                <w:lang w:val="de-AT"/>
              </w:rPr>
            </w:pPr>
            <w:r w:rsidRPr="00A54C32">
              <w:rPr>
                <w:lang w:val="de-AT"/>
              </w:rPr>
              <w:t>0.22</w:t>
            </w:r>
          </w:p>
        </w:tc>
        <w:tc>
          <w:tcPr>
            <w:tcW w:w="3969" w:type="dxa"/>
          </w:tcPr>
          <w:p w:rsidR="00CF1172" w:rsidRPr="00A54C32" w:rsidRDefault="00CF1172" w:rsidP="001F6EF6">
            <w:pPr>
              <w:rPr>
                <w:noProof/>
                <w:lang w:val="de-AT"/>
              </w:rPr>
            </w:pPr>
            <w:r w:rsidRPr="00A54C32">
              <w:rPr>
                <w:lang w:val="de-AT"/>
              </w:rPr>
              <w:t>yā</w:t>
            </w:r>
            <w:r w:rsidRPr="00A54C32">
              <w:rPr>
                <w:noProof/>
                <w:lang w:val="de-AT"/>
              </w:rPr>
              <w:t xml:space="preserve"> </w:t>
            </w:r>
            <w:r w:rsidR="001F6EF6" w:rsidRPr="00A54C32">
              <w:rPr>
                <w:noProof/>
                <w:lang w:val="de-AT"/>
              </w:rPr>
              <w:t>tinha</w:t>
            </w:r>
            <w:r w:rsidRPr="00A54C32">
              <w:rPr>
                <w:noProof/>
                <w:lang w:val="de-AT"/>
              </w:rPr>
              <w:t>bil yā tmūt, yā yuktulūnak, kesin hāḏi al yiṣīr</w:t>
            </w:r>
            <w:r w:rsidR="001F6EF6" w:rsidRPr="00A54C32">
              <w:rPr>
                <w:noProof/>
                <w:lang w:val="de-AT"/>
              </w:rPr>
              <w:t xml:space="preserve">, </w:t>
            </w:r>
            <w:r w:rsidR="00D7289A">
              <w:rPr>
                <w:noProof/>
                <w:lang w:val="de-AT"/>
              </w:rPr>
              <w:t>ˀ</w:t>
            </w:r>
            <w:r w:rsidR="001F6EF6" w:rsidRPr="00A54C32">
              <w:rPr>
                <w:noProof/>
                <w:lang w:val="de-AT"/>
              </w:rPr>
              <w:t>ē</w:t>
            </w:r>
            <w:r w:rsidRPr="00A54C32">
              <w:rPr>
                <w:noProof/>
                <w:lang w:val="de-AT"/>
              </w:rPr>
              <w:t xml:space="preserve"> – </w:t>
            </w:r>
            <w:r w:rsidR="001F6EF6" w:rsidRPr="00A54C32">
              <w:rPr>
                <w:noProof/>
                <w:lang w:val="de-AT"/>
              </w:rPr>
              <w:t>ᵊ</w:t>
            </w:r>
            <w:r w:rsidRPr="00A54C32">
              <w:rPr>
                <w:noProof/>
                <w:color w:val="FF0000"/>
                <w:lang w:val="de-AT"/>
              </w:rPr>
              <w:t>tgabbu</w:t>
            </w:r>
            <w:r w:rsidRPr="00A54C32">
              <w:rPr>
                <w:noProof/>
                <w:lang w:val="de-AT"/>
              </w:rPr>
              <w:t xml:space="preserve"> b-gaḷbak, </w:t>
            </w:r>
            <w:r w:rsidR="001F6EF6" w:rsidRPr="00A54C32">
              <w:rPr>
                <w:noProof/>
                <w:lang w:val="de-AT"/>
              </w:rPr>
              <w:t>ᵊ</w:t>
            </w:r>
            <w:r w:rsidRPr="00A54C32">
              <w:rPr>
                <w:noProof/>
                <w:lang w:val="de-AT"/>
              </w:rPr>
              <w:t>tgabbu b-gaḷbak –  ya</w:t>
            </w:r>
            <w:r w:rsidR="00D7289A">
              <w:rPr>
                <w:noProof/>
                <w:lang w:val="de-AT"/>
              </w:rPr>
              <w:t>ˁ</w:t>
            </w:r>
            <w:r w:rsidRPr="00A54C32">
              <w:rPr>
                <w:noProof/>
                <w:lang w:val="de-AT"/>
              </w:rPr>
              <w:t xml:space="preserve">ni </w:t>
            </w:r>
            <w:r w:rsidR="00D7289A">
              <w:rPr>
                <w:noProof/>
                <w:lang w:val="de-AT"/>
              </w:rPr>
              <w:t>ˀ</w:t>
            </w:r>
            <w:r w:rsidRPr="00A54C32">
              <w:rPr>
                <w:noProof/>
                <w:lang w:val="de-AT"/>
              </w:rPr>
              <w:t>amis mesela hēn</w:t>
            </w:r>
            <w:r w:rsidR="001F6EF6" w:rsidRPr="00A54C32">
              <w:rPr>
                <w:noProof/>
                <w:lang w:val="de-AT"/>
              </w:rPr>
              <w:t>e,</w:t>
            </w:r>
            <w:r w:rsidRPr="00A54C32">
              <w:rPr>
                <w:noProof/>
                <w:lang w:val="de-AT"/>
              </w:rPr>
              <w:t xml:space="preserve"> čān </w:t>
            </w:r>
            <w:r w:rsidR="00D7289A">
              <w:rPr>
                <w:noProof/>
                <w:lang w:val="de-AT"/>
              </w:rPr>
              <w:t>ˁ</w:t>
            </w:r>
            <w:r w:rsidRPr="00A54C32">
              <w:rPr>
                <w:noProof/>
                <w:lang w:val="de-AT"/>
              </w:rPr>
              <w:t>idna wāḥad, rabī</w:t>
            </w:r>
            <w:r w:rsidR="00D7289A">
              <w:rPr>
                <w:noProof/>
                <w:lang w:val="de-AT"/>
              </w:rPr>
              <w:t>ˁ</w:t>
            </w:r>
            <w:r w:rsidRPr="00A54C32">
              <w:rPr>
                <w:noProof/>
                <w:lang w:val="de-AT"/>
              </w:rPr>
              <w:t>i. huwwa, ma</w:t>
            </w:r>
            <w:r w:rsidR="001F6EF6" w:rsidRPr="00A54C32">
              <w:rPr>
                <w:noProof/>
                <w:lang w:val="de-AT"/>
              </w:rPr>
              <w:t>ṛ</w:t>
            </w:r>
            <w:r w:rsidRPr="00A54C32">
              <w:rPr>
                <w:noProof/>
                <w:lang w:val="de-AT"/>
              </w:rPr>
              <w:t xml:space="preserve">tu, </w:t>
            </w:r>
            <w:r w:rsidR="001F6EF6" w:rsidRPr="00A54C32">
              <w:rPr>
                <w:noProof/>
                <w:lang w:val="de-AT"/>
              </w:rPr>
              <w:t>ᵊ</w:t>
            </w:r>
            <w:r w:rsidRPr="00A54C32">
              <w:rPr>
                <w:noProof/>
                <w:lang w:val="de-AT"/>
              </w:rPr>
              <w:t xml:space="preserve">ṣṣīr ḥāmil </w:t>
            </w:r>
            <w:r w:rsidR="001F6EF6" w:rsidRPr="00A54C32">
              <w:rPr>
                <w:noProof/>
                <w:lang w:val="de-AT"/>
              </w:rPr>
              <w:t>ᵊ</w:t>
            </w:r>
            <w:r w:rsidRPr="00A54C32">
              <w:rPr>
                <w:noProof/>
                <w:lang w:val="de-AT"/>
              </w:rPr>
              <w:t xml:space="preserve">tḥabil. yōmin </w:t>
            </w:r>
            <w:r w:rsidR="001F6EF6" w:rsidRPr="00A54C32">
              <w:rPr>
                <w:noProof/>
                <w:lang w:val="de-AT"/>
              </w:rPr>
              <w:t>ᵊ</w:t>
            </w:r>
            <w:r w:rsidRPr="00A54C32">
              <w:rPr>
                <w:noProof/>
                <w:lang w:val="de-AT"/>
              </w:rPr>
              <w:t xml:space="preserve">tḥabil wlād, </w:t>
            </w:r>
            <w:r w:rsidR="001F6EF6" w:rsidRPr="00A54C32">
              <w:rPr>
                <w:noProof/>
                <w:lang w:val="de-AT"/>
              </w:rPr>
              <w:t>ᵊ</w:t>
            </w:r>
            <w:r w:rsidRPr="00A54C32">
              <w:rPr>
                <w:noProof/>
                <w:lang w:val="de-AT"/>
              </w:rPr>
              <w:t>twaǧǧi</w:t>
            </w:r>
            <w:r w:rsidR="00D7289A">
              <w:rPr>
                <w:noProof/>
                <w:lang w:val="de-AT"/>
              </w:rPr>
              <w:t>ˁ</w:t>
            </w:r>
            <w:r w:rsidRPr="00A54C32">
              <w:rPr>
                <w:noProof/>
                <w:lang w:val="de-AT"/>
              </w:rPr>
              <w:t xml:space="preserve"> </w:t>
            </w:r>
            <w:r w:rsidR="00D7289A">
              <w:rPr>
                <w:noProof/>
                <w:lang w:val="de-AT"/>
              </w:rPr>
              <w:t>ˁ</w:t>
            </w:r>
            <w:r w:rsidRPr="00A54C32">
              <w:rPr>
                <w:noProof/>
                <w:lang w:val="de-AT"/>
              </w:rPr>
              <w:t xml:space="preserve">a-l-wlād. yōmin </w:t>
            </w:r>
            <w:r w:rsidR="001F6EF6" w:rsidRPr="00A54C32">
              <w:rPr>
                <w:noProof/>
                <w:lang w:val="de-AT"/>
              </w:rPr>
              <w:t>ᵊ</w:t>
            </w:r>
            <w:r w:rsidRPr="00A54C32">
              <w:rPr>
                <w:noProof/>
                <w:lang w:val="de-AT"/>
              </w:rPr>
              <w:t xml:space="preserve">tḥabil </w:t>
            </w:r>
            <w:r w:rsidR="00D7289A">
              <w:rPr>
                <w:noProof/>
                <w:lang w:val="de-AT"/>
              </w:rPr>
              <w:t>ˁ</w:t>
            </w:r>
            <w:r w:rsidRPr="00A54C32">
              <w:rPr>
                <w:noProof/>
                <w:lang w:val="de-AT"/>
              </w:rPr>
              <w:t xml:space="preserve">a-l-wlād </w:t>
            </w:r>
            <w:r w:rsidR="001F6EF6" w:rsidRPr="00A54C32">
              <w:rPr>
                <w:noProof/>
                <w:lang w:val="de-AT"/>
              </w:rPr>
              <w:t>ᵊ</w:t>
            </w:r>
            <w:r w:rsidRPr="00A54C32">
              <w:rPr>
                <w:noProof/>
                <w:lang w:val="de-AT"/>
              </w:rPr>
              <w:t>twaǧǧ</w:t>
            </w:r>
            <w:r w:rsidR="00D7289A">
              <w:rPr>
                <w:noProof/>
                <w:lang w:val="de-AT"/>
              </w:rPr>
              <w:t>ˁ</w:t>
            </w:r>
            <w:r w:rsidRPr="00A54C32">
              <w:rPr>
                <w:noProof/>
                <w:lang w:val="de-AT"/>
              </w:rPr>
              <w:t>u.</w:t>
            </w:r>
          </w:p>
        </w:tc>
        <w:tc>
          <w:tcPr>
            <w:tcW w:w="3969" w:type="dxa"/>
          </w:tcPr>
          <w:p w:rsidR="00CF1172" w:rsidRPr="002E19ED" w:rsidRDefault="002E19ED" w:rsidP="00A54C32">
            <w:r>
              <w:t xml:space="preserve">You will either get mad or you will die or they will beat you. This will surely happen, yes. </w:t>
            </w:r>
            <w:r w:rsidR="00A54C32">
              <w:t>– Your heart stands still, your heart stands still. – Recently we had one here, a friend of mine. His wife got pregnant, she became pregnant. (But) when she conceived a child, she always lost the child. When she got pregnant with a child she lost him or her.</w:t>
            </w:r>
          </w:p>
        </w:tc>
      </w:tr>
      <w:tr w:rsidR="00CF1172" w:rsidRPr="00A54C32" w:rsidTr="00CF1172">
        <w:tc>
          <w:tcPr>
            <w:tcW w:w="959" w:type="dxa"/>
          </w:tcPr>
          <w:p w:rsidR="00CF1172" w:rsidRPr="00A54C32" w:rsidRDefault="001F6EF6" w:rsidP="00A029D8">
            <w:pPr>
              <w:rPr>
                <w:noProof/>
              </w:rPr>
            </w:pPr>
            <w:r w:rsidRPr="00A54C32">
              <w:rPr>
                <w:noProof/>
              </w:rPr>
              <w:t>0.50</w:t>
            </w:r>
          </w:p>
        </w:tc>
        <w:tc>
          <w:tcPr>
            <w:tcW w:w="3969" w:type="dxa"/>
          </w:tcPr>
          <w:p w:rsidR="00CF1172" w:rsidRPr="00472EE4" w:rsidRDefault="001F6EF6" w:rsidP="001F6EF6">
            <w:pPr>
              <w:rPr>
                <w:noProof/>
              </w:rPr>
            </w:pPr>
            <w:r w:rsidRPr="00A54C32">
              <w:rPr>
                <w:noProof/>
              </w:rPr>
              <w:t xml:space="preserve">huwwe mā </w:t>
            </w:r>
            <w:r w:rsidR="00CF1172" w:rsidRPr="00A54C32">
              <w:rPr>
                <w:noProof/>
              </w:rPr>
              <w:t>yṣīr-lu wlād. kull-ma tḥabil ma</w:t>
            </w:r>
            <w:r w:rsidRPr="00A54C32">
              <w:rPr>
                <w:noProof/>
              </w:rPr>
              <w:t>ṛ</w:t>
            </w:r>
            <w:r w:rsidR="00CF1172" w:rsidRPr="00A54C32">
              <w:rPr>
                <w:noProof/>
              </w:rPr>
              <w:t xml:space="preserve">tu yṣīr wlād – baṭinhe ygūmin yiǧinhe b-al-lēl, </w:t>
            </w:r>
            <w:r w:rsidR="00D7289A">
              <w:rPr>
                <w:noProof/>
              </w:rPr>
              <w:t>ˀ</w:t>
            </w:r>
            <w:r w:rsidR="00CF1172" w:rsidRPr="00A54C32">
              <w:rPr>
                <w:noProof/>
              </w:rPr>
              <w:t>as-sa</w:t>
            </w:r>
            <w:r w:rsidR="00D7289A">
              <w:rPr>
                <w:noProof/>
              </w:rPr>
              <w:t>ˁ</w:t>
            </w:r>
            <w:r w:rsidR="00CF1172" w:rsidRPr="00A54C32">
              <w:rPr>
                <w:noProof/>
              </w:rPr>
              <w:t xml:space="preserve">ālwa. </w:t>
            </w:r>
            <w:r w:rsidR="00CF1172" w:rsidRPr="00A54C32">
              <w:rPr>
                <w:noProof/>
                <w:color w:val="FF0000"/>
              </w:rPr>
              <w:t>win</w:t>
            </w:r>
            <w:r w:rsidR="00CF1172" w:rsidRPr="00A54C32">
              <w:rPr>
                <w:noProof/>
              </w:rPr>
              <w:t xml:space="preserve"> ygul-li, </w:t>
            </w:r>
            <w:r w:rsidR="00CF1172" w:rsidRPr="00472EE4">
              <w:rPr>
                <w:noProof/>
              </w:rPr>
              <w:t xml:space="preserve">ǧāni win ygul-li </w:t>
            </w:r>
            <w:r w:rsidRPr="00472EE4">
              <w:t>“</w:t>
            </w:r>
            <w:r w:rsidR="00CF1172" w:rsidRPr="00472EE4">
              <w:rPr>
                <w:noProof/>
              </w:rPr>
              <w:t xml:space="preserve">hīčiḏ </w:t>
            </w:r>
            <w:r w:rsidRPr="00A54C32">
              <w:rPr>
                <w:noProof/>
                <w:lang w:val="de-AT"/>
              </w:rPr>
              <w:t>ᵊ</w:t>
            </w:r>
            <w:r w:rsidR="00CF1172" w:rsidRPr="00472EE4">
              <w:rPr>
                <w:noProof/>
              </w:rPr>
              <w:t xml:space="preserve">šnōn </w:t>
            </w:r>
            <w:r w:rsidRPr="00A54C32">
              <w:rPr>
                <w:noProof/>
                <w:lang w:val="de-AT"/>
              </w:rPr>
              <w:t>ᵊ</w:t>
            </w:r>
            <w:r w:rsidR="00CF1172" w:rsidRPr="00472EE4">
              <w:rPr>
                <w:noProof/>
              </w:rPr>
              <w:t xml:space="preserve">nrīd </w:t>
            </w:r>
            <w:r w:rsidRPr="00A54C32">
              <w:rPr>
                <w:noProof/>
                <w:lang w:val="de-AT"/>
              </w:rPr>
              <w:t>ᵊ</w:t>
            </w:r>
            <w:r w:rsidR="00CF1172" w:rsidRPr="00472EE4">
              <w:rPr>
                <w:noProof/>
              </w:rPr>
              <w:t>nsawwi?</w:t>
            </w:r>
            <w:r w:rsidRPr="00472EE4">
              <w:t>”</w:t>
            </w:r>
            <w:r w:rsidR="00CF1172" w:rsidRPr="00472EE4">
              <w:rPr>
                <w:noProof/>
              </w:rPr>
              <w:t xml:space="preserve"> ha-n-</w:t>
            </w:r>
            <w:r w:rsidR="00CF1172" w:rsidRPr="00472EE4">
              <w:rPr>
                <w:noProof/>
                <w:color w:val="FF0000"/>
              </w:rPr>
              <w:t>nōba</w:t>
            </w:r>
            <w:r w:rsidR="00CF1172" w:rsidRPr="00472EE4">
              <w:rPr>
                <w:noProof/>
              </w:rPr>
              <w:t xml:space="preserve"> </w:t>
            </w:r>
            <w:r w:rsidR="00D7289A">
              <w:rPr>
                <w:noProof/>
              </w:rPr>
              <w:t>ˀ</w:t>
            </w:r>
            <w:r w:rsidR="00CF1172" w:rsidRPr="00472EE4">
              <w:rPr>
                <w:noProof/>
              </w:rPr>
              <w:t>at-t</w:t>
            </w:r>
            <w:r w:rsidRPr="00472EE4">
              <w:rPr>
                <w:noProof/>
              </w:rPr>
              <w:t>i</w:t>
            </w:r>
            <w:r w:rsidR="00CF1172" w:rsidRPr="00472EE4">
              <w:rPr>
                <w:noProof/>
              </w:rPr>
              <w:t>xātra mā yilgū-lu čāṛa. tug</w:t>
            </w:r>
            <w:r w:rsidR="00D7289A">
              <w:rPr>
                <w:noProof/>
              </w:rPr>
              <w:t>ˁ</w:t>
            </w:r>
            <w:r w:rsidR="00CF1172" w:rsidRPr="00472EE4">
              <w:rPr>
                <w:noProof/>
              </w:rPr>
              <w:t>ud twaǧǧi</w:t>
            </w:r>
            <w:r w:rsidR="00D7289A">
              <w:rPr>
                <w:noProof/>
              </w:rPr>
              <w:t>ˁ</w:t>
            </w:r>
            <w:r w:rsidR="00CF1172" w:rsidRPr="00472EE4">
              <w:rPr>
                <w:noProof/>
              </w:rPr>
              <w:t xml:space="preserve"> alli twaǧǧi</w:t>
            </w:r>
            <w:r w:rsidR="00D7289A">
              <w:rPr>
                <w:noProof/>
              </w:rPr>
              <w:t>ˁ</w:t>
            </w:r>
            <w:r w:rsidR="00CF1172" w:rsidRPr="00472EE4">
              <w:rPr>
                <w:noProof/>
              </w:rPr>
              <w:t xml:space="preserve"> ṯalāṯ arba</w:t>
            </w:r>
            <w:r w:rsidR="00D7289A">
              <w:rPr>
                <w:noProof/>
              </w:rPr>
              <w:t>ˁ</w:t>
            </w:r>
            <w:r w:rsidR="00CF1172" w:rsidRPr="00472EE4">
              <w:rPr>
                <w:noProof/>
              </w:rPr>
              <w:t xml:space="preserve"> marrāt </w:t>
            </w:r>
            <w:r w:rsidRPr="00A54C32">
              <w:rPr>
                <w:noProof/>
                <w:lang w:val="de-AT"/>
              </w:rPr>
              <w:t>ᵊ</w:t>
            </w:r>
            <w:r w:rsidR="00CF1172" w:rsidRPr="00472EE4">
              <w:rPr>
                <w:noProof/>
              </w:rPr>
              <w:t>twaǧǧi</w:t>
            </w:r>
            <w:r w:rsidR="00D7289A">
              <w:rPr>
                <w:noProof/>
              </w:rPr>
              <w:t>ˁ</w:t>
            </w:r>
            <w:r w:rsidR="00CF1172" w:rsidRPr="00472EE4">
              <w:rPr>
                <w:noProof/>
              </w:rPr>
              <w:t>.</w:t>
            </w:r>
          </w:p>
        </w:tc>
        <w:tc>
          <w:tcPr>
            <w:tcW w:w="3969" w:type="dxa"/>
          </w:tcPr>
          <w:p w:rsidR="00CF1172" w:rsidRPr="00A54C32" w:rsidRDefault="00A54C32" w:rsidP="00A54C32">
            <w:r>
              <w:t xml:space="preserve">So he did not get chidren. Always when his wife conveived a child they started to come into her belly at night. The demons. He came to me and said, “It’s like that, what </w:t>
            </w:r>
            <w:proofErr w:type="gramStart"/>
            <w:r>
              <w:t>can we</w:t>
            </w:r>
            <w:proofErr w:type="gramEnd"/>
            <w:r>
              <w:t xml:space="preserve"> do?” </w:t>
            </w:r>
            <w:r w:rsidRPr="00A54C32">
              <w:rPr>
                <w:color w:val="FF0000"/>
              </w:rPr>
              <w:t>This time</w:t>
            </w:r>
            <w:r>
              <w:t xml:space="preserve"> the doctors did not find a cure for him. She kept on losing the child, three or four times she miscarried.</w:t>
            </w:r>
          </w:p>
        </w:tc>
      </w:tr>
      <w:tr w:rsidR="00CF1172" w:rsidRPr="00A54C32" w:rsidTr="00CF1172">
        <w:tc>
          <w:tcPr>
            <w:tcW w:w="959" w:type="dxa"/>
          </w:tcPr>
          <w:p w:rsidR="00CF1172" w:rsidRPr="00A54C32" w:rsidRDefault="001F6EF6" w:rsidP="00A029D8">
            <w:pPr>
              <w:rPr>
                <w:noProof/>
              </w:rPr>
            </w:pPr>
            <w:r w:rsidRPr="00A54C32">
              <w:rPr>
                <w:noProof/>
              </w:rPr>
              <w:t>1.09</w:t>
            </w:r>
          </w:p>
        </w:tc>
        <w:tc>
          <w:tcPr>
            <w:tcW w:w="3969" w:type="dxa"/>
          </w:tcPr>
          <w:p w:rsidR="00CF1172" w:rsidRPr="00472EE4" w:rsidRDefault="00D7289A" w:rsidP="001F6EF6">
            <w:pPr>
              <w:rPr>
                <w:noProof/>
              </w:rPr>
            </w:pPr>
            <w:r>
              <w:rPr>
                <w:noProof/>
              </w:rPr>
              <w:t>ˁ</w:t>
            </w:r>
            <w:r w:rsidR="00CF1172" w:rsidRPr="00A54C32">
              <w:rPr>
                <w:noProof/>
              </w:rPr>
              <w:t xml:space="preserve">āmalawwal </w:t>
            </w:r>
            <w:r>
              <w:rPr>
                <w:noProof/>
              </w:rPr>
              <w:t>ˁ</w:t>
            </w:r>
            <w:r w:rsidR="00CF1172" w:rsidRPr="00A54C32">
              <w:rPr>
                <w:noProof/>
              </w:rPr>
              <w:t xml:space="preserve">ādēne </w:t>
            </w:r>
            <w:r>
              <w:rPr>
                <w:noProof/>
              </w:rPr>
              <w:t>ˀ</w:t>
            </w:r>
            <w:r w:rsidR="00CF1172" w:rsidRPr="00A54C32">
              <w:rPr>
                <w:noProof/>
              </w:rPr>
              <w:t>ux</w:t>
            </w:r>
            <w:r w:rsidR="001F6EF6" w:rsidRPr="00A54C32">
              <w:rPr>
                <w:noProof/>
              </w:rPr>
              <w:t>ṛ</w:t>
            </w:r>
            <w:r w:rsidR="00CF1172" w:rsidRPr="00A54C32">
              <w:rPr>
                <w:noProof/>
              </w:rPr>
              <w:t xml:space="preserve">a ḥablāne l-ḥurma </w:t>
            </w:r>
            <w:r w:rsidR="00CF1172" w:rsidRPr="00A54C32">
              <w:rPr>
                <w:noProof/>
                <w:color w:val="FF0000"/>
              </w:rPr>
              <w:t>win ygūl ux</w:t>
            </w:r>
            <w:r w:rsidR="001F6EF6" w:rsidRPr="00A54C32">
              <w:rPr>
                <w:noProof/>
                <w:color w:val="FF0000"/>
              </w:rPr>
              <w:t>ṛ</w:t>
            </w:r>
            <w:r w:rsidR="00CF1172" w:rsidRPr="00A54C32">
              <w:rPr>
                <w:noProof/>
                <w:color w:val="FF0000"/>
              </w:rPr>
              <w:t>a wlād hāḏ</w:t>
            </w:r>
            <w:r w:rsidR="001F6EF6" w:rsidRPr="00A54C32">
              <w:rPr>
                <w:noProof/>
                <w:color w:val="FF0000"/>
              </w:rPr>
              <w:t>e</w:t>
            </w:r>
            <w:r w:rsidR="00CF1172" w:rsidRPr="00A54C32">
              <w:rPr>
                <w:noProof/>
              </w:rPr>
              <w:t xml:space="preserve">: belli, gāl gāman yiǧinhe yiǧin </w:t>
            </w:r>
            <w:r>
              <w:rPr>
                <w:noProof/>
              </w:rPr>
              <w:t>ˁ</w:t>
            </w:r>
            <w:r w:rsidR="00CF1172" w:rsidRPr="00A54C32">
              <w:rPr>
                <w:noProof/>
              </w:rPr>
              <w:t xml:space="preserve">a-l-ḥurma. huwwe </w:t>
            </w:r>
            <w:r w:rsidR="00CF1172" w:rsidRPr="00472EE4">
              <w:rPr>
                <w:noProof/>
              </w:rPr>
              <w:t>zād yabanǧi, ya</w:t>
            </w:r>
            <w:r>
              <w:rPr>
                <w:noProof/>
              </w:rPr>
              <w:t>ˁ</w:t>
            </w:r>
            <w:r w:rsidR="00CF1172" w:rsidRPr="00472EE4">
              <w:rPr>
                <w:noProof/>
              </w:rPr>
              <w:t>ni mū m-al-madīne mūhu Urfalli. gilt-illu “ta-</w:t>
            </w:r>
            <w:r w:rsidR="001F6EF6" w:rsidRPr="00472EE4">
              <w:rPr>
                <w:noProof/>
              </w:rPr>
              <w:t>r</w:t>
            </w:r>
            <w:r w:rsidR="00CF1172" w:rsidRPr="00472EE4">
              <w:rPr>
                <w:noProof/>
              </w:rPr>
              <w:t xml:space="preserve">rūḥ </w:t>
            </w:r>
            <w:r>
              <w:rPr>
                <w:noProof/>
              </w:rPr>
              <w:t>ˁ</w:t>
            </w:r>
            <w:r w:rsidR="00CF1172" w:rsidRPr="00472EE4">
              <w:rPr>
                <w:noProof/>
              </w:rPr>
              <w:t>ala xōǧa, šēx!“ čān, nuṭl</w:t>
            </w:r>
            <w:r w:rsidR="001F6EF6" w:rsidRPr="00472EE4">
              <w:rPr>
                <w:noProof/>
              </w:rPr>
              <w:t>u</w:t>
            </w:r>
            <w:r>
              <w:rPr>
                <w:noProof/>
              </w:rPr>
              <w:t>ˁ</w:t>
            </w:r>
            <w:r w:rsidR="001F6EF6" w:rsidRPr="00472EE4">
              <w:rPr>
                <w:noProof/>
              </w:rPr>
              <w:t xml:space="preserve"> </w:t>
            </w:r>
            <w:r w:rsidR="001F6EF6" w:rsidRPr="00A54C32">
              <w:rPr>
                <w:noProof/>
                <w:lang w:val="de-AT"/>
              </w:rPr>
              <w:t>ᵊ</w:t>
            </w:r>
            <w:r w:rsidR="001F6EF6" w:rsidRPr="00472EE4">
              <w:rPr>
                <w:noProof/>
              </w:rPr>
              <w:t>r</w:t>
            </w:r>
            <w:r w:rsidR="00CF1172" w:rsidRPr="00472EE4">
              <w:rPr>
                <w:noProof/>
              </w:rPr>
              <w:t xml:space="preserve">rūḥ </w:t>
            </w:r>
            <w:r>
              <w:rPr>
                <w:noProof/>
              </w:rPr>
              <w:t>ˁ</w:t>
            </w:r>
            <w:r w:rsidR="00CF1172" w:rsidRPr="00472EE4">
              <w:rPr>
                <w:noProof/>
              </w:rPr>
              <w:t xml:space="preserve">ala šēx, </w:t>
            </w:r>
            <w:r>
              <w:rPr>
                <w:noProof/>
              </w:rPr>
              <w:t>ˀ</w:t>
            </w:r>
            <w:r w:rsidR="00CF1172" w:rsidRPr="00472EE4">
              <w:rPr>
                <w:noProof/>
              </w:rPr>
              <w:t>āni w</w:t>
            </w:r>
            <w:r w:rsidR="001F6EF6" w:rsidRPr="00472EE4">
              <w:rPr>
                <w:noProof/>
              </w:rPr>
              <w:t xml:space="preserve"> </w:t>
            </w:r>
            <w:r w:rsidR="00CF1172" w:rsidRPr="00472EE4">
              <w:rPr>
                <w:noProof/>
              </w:rPr>
              <w:t>huwwa.</w:t>
            </w:r>
          </w:p>
        </w:tc>
        <w:tc>
          <w:tcPr>
            <w:tcW w:w="3969" w:type="dxa"/>
          </w:tcPr>
          <w:p w:rsidR="00CF1172" w:rsidRPr="00A54C32" w:rsidRDefault="00A54C32" w:rsidP="00A54C32">
            <w:r>
              <w:t xml:space="preserve">Last year this woman became pregnant again and he said another child _______________ He said, “They come again to her, </w:t>
            </w:r>
            <w:proofErr w:type="gramStart"/>
            <w:r>
              <w:t>they</w:t>
            </w:r>
            <w:proofErr w:type="gramEnd"/>
            <w:r>
              <w:t xml:space="preserve"> come to the woman.” He is also a stranger, this means he is not from the town, </w:t>
            </w:r>
            <w:proofErr w:type="gramStart"/>
            <w:r>
              <w:t>he</w:t>
            </w:r>
            <w:proofErr w:type="gramEnd"/>
            <w:r>
              <w:t xml:space="preserve"> is not from Urfa. I said to him, “Let’s go to a sage, to a sheikh!” So we went to a sheikh, he and I.</w:t>
            </w:r>
          </w:p>
        </w:tc>
      </w:tr>
      <w:tr w:rsidR="00CF1172" w:rsidRPr="00B730A1" w:rsidTr="00CF1172">
        <w:tc>
          <w:tcPr>
            <w:tcW w:w="959" w:type="dxa"/>
          </w:tcPr>
          <w:p w:rsidR="00CF1172" w:rsidRPr="00A54C32" w:rsidRDefault="001F6EF6" w:rsidP="00A029D8">
            <w:pPr>
              <w:rPr>
                <w:noProof/>
                <w:lang w:val="en-US"/>
              </w:rPr>
            </w:pPr>
            <w:r w:rsidRPr="00A54C32">
              <w:rPr>
                <w:noProof/>
                <w:lang w:val="en-US"/>
              </w:rPr>
              <w:t>1.28</w:t>
            </w:r>
          </w:p>
        </w:tc>
        <w:tc>
          <w:tcPr>
            <w:tcW w:w="3969" w:type="dxa"/>
          </w:tcPr>
          <w:p w:rsidR="00CF1172" w:rsidRPr="00472EE4" w:rsidRDefault="001F6EF6" w:rsidP="001F6EF6">
            <w:pPr>
              <w:rPr>
                <w:noProof/>
                <w:lang w:val="en-US"/>
              </w:rPr>
            </w:pPr>
            <w:r w:rsidRPr="00A54C32">
              <w:rPr>
                <w:noProof/>
                <w:lang w:val="de-AT"/>
              </w:rPr>
              <w:t>ᵊ</w:t>
            </w:r>
            <w:r w:rsidRPr="00A54C32">
              <w:rPr>
                <w:noProof/>
                <w:lang w:val="en-US"/>
              </w:rPr>
              <w:t>r</w:t>
            </w:r>
            <w:r w:rsidR="00CF1172" w:rsidRPr="00A54C32">
              <w:rPr>
                <w:noProof/>
                <w:lang w:val="en-US"/>
              </w:rPr>
              <w:t xml:space="preserve">rūḥ </w:t>
            </w:r>
            <w:r w:rsidRPr="00A54C32">
              <w:rPr>
                <w:noProof/>
                <w:lang w:val="de-AT"/>
              </w:rPr>
              <w:t>ᵊ</w:t>
            </w:r>
            <w:r w:rsidR="00CF1172" w:rsidRPr="00A54C32">
              <w:rPr>
                <w:noProof/>
                <w:lang w:val="en-US"/>
              </w:rPr>
              <w:t>nfahhim l-aš-šēx, win ygūl hāḏ</w:t>
            </w:r>
            <w:r w:rsidRPr="00A54C32">
              <w:rPr>
                <w:noProof/>
                <w:lang w:val="en-US"/>
              </w:rPr>
              <w:t>e</w:t>
            </w:r>
            <w:r w:rsidR="00CF1172" w:rsidRPr="00A54C32">
              <w:rPr>
                <w:noProof/>
                <w:lang w:val="en-US"/>
              </w:rPr>
              <w:t>, “</w:t>
            </w:r>
            <w:r w:rsidR="00D7289A">
              <w:rPr>
                <w:noProof/>
                <w:lang w:val="en-US"/>
              </w:rPr>
              <w:t>ˀ</w:t>
            </w:r>
            <w:r w:rsidR="00CF1172" w:rsidRPr="00A54C32">
              <w:rPr>
                <w:noProof/>
                <w:lang w:val="en-US"/>
              </w:rPr>
              <w:t>aktib-ilkum w</w:t>
            </w:r>
            <w:r w:rsidRPr="00A54C32">
              <w:rPr>
                <w:noProof/>
                <w:lang w:val="en-US"/>
              </w:rPr>
              <w:t xml:space="preserve"> </w:t>
            </w:r>
            <w:r w:rsidR="00CF1172" w:rsidRPr="00A54C32">
              <w:rPr>
                <w:noProof/>
                <w:lang w:val="en-US"/>
              </w:rPr>
              <w:t>lā txāfūn!” gām w</w:t>
            </w:r>
            <w:r w:rsidRPr="00A54C32">
              <w:rPr>
                <w:noProof/>
                <w:lang w:val="en-US"/>
              </w:rPr>
              <w:t xml:space="preserve"> </w:t>
            </w:r>
            <w:r w:rsidR="00CF1172" w:rsidRPr="00A54C32">
              <w:rPr>
                <w:noProof/>
                <w:lang w:val="en-US"/>
              </w:rPr>
              <w:t>čān y</w:t>
            </w:r>
            <w:r w:rsidR="00CF1172" w:rsidRPr="00A54C32">
              <w:rPr>
                <w:noProof/>
              </w:rPr>
              <w:t>iktib-inna wruga. w</w:t>
            </w:r>
            <w:r w:rsidRPr="00A54C32">
              <w:rPr>
                <w:noProof/>
              </w:rPr>
              <w:t xml:space="preserve"> </w:t>
            </w:r>
            <w:r w:rsidR="00CF1172" w:rsidRPr="00A54C32">
              <w:rPr>
                <w:noProof/>
              </w:rPr>
              <w:t>saww-inna wruga</w:t>
            </w:r>
            <w:r w:rsidRPr="00A54C32">
              <w:rPr>
                <w:noProof/>
              </w:rPr>
              <w:t>,</w:t>
            </w:r>
            <w:r w:rsidR="00CF1172" w:rsidRPr="00A54C32">
              <w:rPr>
                <w:noProof/>
              </w:rPr>
              <w:t xml:space="preserve"> min ā</w:t>
            </w:r>
            <w:r w:rsidR="00CF1172" w:rsidRPr="00472EE4">
              <w:rPr>
                <w:noProof/>
                <w:lang w:val="en-US"/>
              </w:rPr>
              <w:t>yat al-qur</w:t>
            </w:r>
            <w:r w:rsidR="00D7289A">
              <w:rPr>
                <w:noProof/>
                <w:lang w:val="en-US"/>
              </w:rPr>
              <w:t>ˀ</w:t>
            </w:r>
            <w:r w:rsidR="00CF1172" w:rsidRPr="00472EE4">
              <w:rPr>
                <w:noProof/>
                <w:lang w:val="en-US"/>
              </w:rPr>
              <w:t>ān</w:t>
            </w:r>
            <w:r w:rsidRPr="00472EE4">
              <w:rPr>
                <w:noProof/>
                <w:lang w:val="en-US"/>
              </w:rPr>
              <w:t>,</w:t>
            </w:r>
            <w:r w:rsidR="00CF1172" w:rsidRPr="00472EE4">
              <w:rPr>
                <w:noProof/>
                <w:lang w:val="en-US"/>
              </w:rPr>
              <w:t xml:space="preserve"> w</w:t>
            </w:r>
            <w:r w:rsidRPr="00472EE4">
              <w:rPr>
                <w:noProof/>
                <w:lang w:val="en-US"/>
              </w:rPr>
              <w:t xml:space="preserve"> kitabhe win </w:t>
            </w:r>
            <w:r w:rsidR="00CF1172" w:rsidRPr="00472EE4">
              <w:rPr>
                <w:noProof/>
                <w:lang w:val="en-US"/>
              </w:rPr>
              <w:t xml:space="preserve">ygūl “haḏanne tḥuṭṭūnhin </w:t>
            </w:r>
            <w:r w:rsidR="00D7289A">
              <w:rPr>
                <w:noProof/>
                <w:lang w:val="en-US"/>
              </w:rPr>
              <w:t>ˁ</w:t>
            </w:r>
            <w:r w:rsidR="00CF1172" w:rsidRPr="00472EE4">
              <w:rPr>
                <w:noProof/>
                <w:lang w:val="en-US"/>
              </w:rPr>
              <w:t>i</w:t>
            </w:r>
            <w:r w:rsidRPr="00472EE4">
              <w:rPr>
                <w:noProof/>
                <w:lang w:val="en-US"/>
              </w:rPr>
              <w:t>n</w:t>
            </w:r>
            <w:r w:rsidR="00CF1172" w:rsidRPr="00472EE4">
              <w:rPr>
                <w:noProof/>
                <w:lang w:val="en-US"/>
              </w:rPr>
              <w:t xml:space="preserve">dhe!” </w:t>
            </w:r>
            <w:r w:rsidRPr="00472EE4">
              <w:rPr>
                <w:noProof/>
                <w:lang w:val="en-US"/>
              </w:rPr>
              <w:t xml:space="preserve">w </w:t>
            </w:r>
            <w:r w:rsidR="00CF1172" w:rsidRPr="00472EE4">
              <w:rPr>
                <w:noProof/>
                <w:lang w:val="en-US"/>
              </w:rPr>
              <w:t>kitab-inna wruga zād, gāl “(t)ḥuṭṭūha b-al-mayye w</w:t>
            </w:r>
            <w:r w:rsidRPr="00472EE4">
              <w:rPr>
                <w:noProof/>
                <w:lang w:val="en-US"/>
              </w:rPr>
              <w:t xml:space="preserve"> </w:t>
            </w:r>
            <w:r w:rsidR="00CF1172" w:rsidRPr="00472EE4">
              <w:rPr>
                <w:noProof/>
                <w:lang w:val="en-US"/>
              </w:rPr>
              <w:t>ku</w:t>
            </w:r>
            <w:r w:rsidRPr="00472EE4">
              <w:rPr>
                <w:noProof/>
                <w:lang w:val="en-US"/>
              </w:rPr>
              <w:t>n__</w:t>
            </w:r>
            <w:r w:rsidR="00CF1172" w:rsidRPr="00472EE4">
              <w:rPr>
                <w:noProof/>
                <w:lang w:val="en-US"/>
              </w:rPr>
              <w:t>nahāṛ tišṛab mayye m-al-</w:t>
            </w:r>
            <w:r w:rsidRPr="00A54C32">
              <w:rPr>
                <w:noProof/>
                <w:lang w:val="de-AT"/>
              </w:rPr>
              <w:t>ᵊ</w:t>
            </w:r>
            <w:r w:rsidR="00CF1172" w:rsidRPr="00472EE4">
              <w:rPr>
                <w:noProof/>
                <w:lang w:val="en-US"/>
              </w:rPr>
              <w:t>hnīye!</w:t>
            </w:r>
          </w:p>
        </w:tc>
        <w:tc>
          <w:tcPr>
            <w:tcW w:w="3969" w:type="dxa"/>
          </w:tcPr>
          <w:p w:rsidR="00CF1172" w:rsidRPr="00B730A1" w:rsidRDefault="00B730A1" w:rsidP="00B730A1">
            <w:r>
              <w:t>We went there and explained the issue to the sheikh. He said, “I will write something for you, don’t worry!” He stood up and wrote and amulet for us. He made an amulet for us from verses of the Koran. He wrote it and then he said, “Put these all on her!” And he wrote for us another amulet and said, “Put this into water and then she should drink from this water every day!</w:t>
            </w:r>
          </w:p>
        </w:tc>
      </w:tr>
      <w:tr w:rsidR="00CF1172" w:rsidRPr="00B730A1" w:rsidTr="00CF1172">
        <w:tc>
          <w:tcPr>
            <w:tcW w:w="959" w:type="dxa"/>
          </w:tcPr>
          <w:p w:rsidR="00CF1172" w:rsidRPr="00B730A1" w:rsidRDefault="0083616C" w:rsidP="0083616C">
            <w:pPr>
              <w:rPr>
                <w:noProof/>
                <w:lang w:val="en-US"/>
              </w:rPr>
            </w:pPr>
            <w:r w:rsidRPr="00B730A1">
              <w:rPr>
                <w:noProof/>
                <w:lang w:val="en-US"/>
              </w:rPr>
              <w:t>1.59</w:t>
            </w:r>
          </w:p>
        </w:tc>
        <w:tc>
          <w:tcPr>
            <w:tcW w:w="3969" w:type="dxa"/>
          </w:tcPr>
          <w:p w:rsidR="00CF1172" w:rsidRPr="00472EE4" w:rsidRDefault="00CF1172" w:rsidP="0083616C">
            <w:pPr>
              <w:rPr>
                <w:noProof/>
                <w:lang w:val="en-US"/>
              </w:rPr>
            </w:pPr>
            <w:r w:rsidRPr="00B730A1">
              <w:rPr>
                <w:noProof/>
                <w:lang w:val="en-US"/>
              </w:rPr>
              <w:t xml:space="preserve">lumman </w:t>
            </w:r>
            <w:r w:rsidR="0083616C" w:rsidRPr="00A54C32">
              <w:rPr>
                <w:noProof/>
                <w:lang w:val="de-AT"/>
              </w:rPr>
              <w:t>ᵊ</w:t>
            </w:r>
            <w:r w:rsidRPr="00B730A1">
              <w:rPr>
                <w:noProof/>
                <w:lang w:val="en-US"/>
              </w:rPr>
              <w:t>txalaṣ ux</w:t>
            </w:r>
            <w:r w:rsidR="0083616C" w:rsidRPr="00B730A1">
              <w:rPr>
                <w:noProof/>
                <w:lang w:val="en-US"/>
              </w:rPr>
              <w:t>ṛ</w:t>
            </w:r>
            <w:r w:rsidRPr="00B730A1">
              <w:rPr>
                <w:noProof/>
                <w:lang w:val="en-US"/>
              </w:rPr>
              <w:t xml:space="preserve">a </w:t>
            </w:r>
            <w:r w:rsidR="0083616C" w:rsidRPr="00B730A1">
              <w:rPr>
                <w:noProof/>
                <w:lang w:val="en-US"/>
              </w:rPr>
              <w:t>asawwi,</w:t>
            </w:r>
            <w:r w:rsidRPr="00B730A1">
              <w:rPr>
                <w:noProof/>
                <w:lang w:val="en-US"/>
              </w:rPr>
              <w:t xml:space="preserve"> </w:t>
            </w:r>
            <w:r w:rsidRPr="00A54C32">
              <w:rPr>
                <w:rFonts w:hint="cs"/>
                <w:noProof/>
                <w:rtl/>
                <w:lang w:val="de-AT"/>
              </w:rPr>
              <w:t>‌</w:t>
            </w:r>
            <w:r w:rsidRPr="00B730A1">
              <w:rPr>
                <w:noProof/>
                <w:lang w:val="en-US"/>
              </w:rPr>
              <w:t xml:space="preserve">lā txāfūn!“ gāl, “hāḏa l-wlād hāḏa </w:t>
            </w:r>
            <w:r w:rsidR="00D7289A">
              <w:rPr>
                <w:noProof/>
                <w:lang w:val="en-US"/>
              </w:rPr>
              <w:t>ˀ</w:t>
            </w:r>
            <w:r w:rsidRPr="00B730A1">
              <w:rPr>
                <w:noProof/>
                <w:lang w:val="en-US"/>
              </w:rPr>
              <w:t>al yiṣ</w:t>
            </w:r>
            <w:r w:rsidRPr="00472EE4">
              <w:rPr>
                <w:noProof/>
                <w:lang w:val="en-US"/>
              </w:rPr>
              <w:t xml:space="preserve">īr.” čān nāxuḏ al-wruga haḏīč. ḥaṭṭēnāha </w:t>
            </w:r>
            <w:r w:rsidR="00D7289A">
              <w:rPr>
                <w:noProof/>
                <w:lang w:val="en-US"/>
              </w:rPr>
              <w:t>ˀ</w:t>
            </w:r>
            <w:r w:rsidRPr="00472EE4">
              <w:rPr>
                <w:noProof/>
                <w:lang w:val="en-US"/>
              </w:rPr>
              <w:t xml:space="preserve">inṭēnāha </w:t>
            </w:r>
            <w:r w:rsidR="00D7289A">
              <w:rPr>
                <w:noProof/>
                <w:lang w:val="en-US"/>
              </w:rPr>
              <w:t>ˁ</w:t>
            </w:r>
            <w:r w:rsidRPr="00472EE4">
              <w:rPr>
                <w:noProof/>
                <w:lang w:val="en-US"/>
              </w:rPr>
              <w:t xml:space="preserve">ala l-ḥurma, min ḥaṭṭēnāha </w:t>
            </w:r>
            <w:r w:rsidR="00D7289A">
              <w:rPr>
                <w:noProof/>
                <w:lang w:val="en-US"/>
              </w:rPr>
              <w:t>ˁ</w:t>
            </w:r>
            <w:r w:rsidRPr="00472EE4">
              <w:rPr>
                <w:noProof/>
                <w:lang w:val="en-US"/>
              </w:rPr>
              <w:t xml:space="preserve">a-l-ḥurma w-šālathe </w:t>
            </w:r>
            <w:r w:rsidR="00D7289A">
              <w:rPr>
                <w:noProof/>
                <w:lang w:val="en-US"/>
              </w:rPr>
              <w:t>ˁ</w:t>
            </w:r>
            <w:r w:rsidRPr="00472EE4">
              <w:rPr>
                <w:noProof/>
                <w:lang w:val="en-US"/>
              </w:rPr>
              <w:t>idhe, haḏannīč mā yiǧinhe b-al-ḥilim.</w:t>
            </w:r>
          </w:p>
        </w:tc>
        <w:tc>
          <w:tcPr>
            <w:tcW w:w="3969" w:type="dxa"/>
          </w:tcPr>
          <w:p w:rsidR="00CF1172" w:rsidRPr="00B730A1" w:rsidRDefault="00B730A1" w:rsidP="00B730A1">
            <w:r>
              <w:t>When it is finished I will maken you another one, don’t worry!” Then he said, “This child is the one who will be born.” We took the amulet and put it on her; we gave it to the woman. After we had put it on her and she was carrying it with her, those (demons) did no longer come to her dreams.</w:t>
            </w:r>
          </w:p>
        </w:tc>
      </w:tr>
      <w:tr w:rsidR="00CF1172" w:rsidRPr="00B730A1" w:rsidTr="00CF1172">
        <w:tc>
          <w:tcPr>
            <w:tcW w:w="959" w:type="dxa"/>
          </w:tcPr>
          <w:p w:rsidR="00CF1172" w:rsidRPr="00A54C32" w:rsidRDefault="0083616C" w:rsidP="00A029D8">
            <w:pPr>
              <w:rPr>
                <w:noProof/>
                <w:lang w:val="de-AT"/>
              </w:rPr>
            </w:pPr>
            <w:r w:rsidRPr="00A54C32">
              <w:rPr>
                <w:noProof/>
                <w:lang w:val="de-AT"/>
              </w:rPr>
              <w:t>2.03</w:t>
            </w:r>
          </w:p>
        </w:tc>
        <w:tc>
          <w:tcPr>
            <w:tcW w:w="3969" w:type="dxa"/>
          </w:tcPr>
          <w:p w:rsidR="00CF1172" w:rsidRPr="00A54C32" w:rsidRDefault="00D7289A" w:rsidP="0079299F">
            <w:pPr>
              <w:rPr>
                <w:noProof/>
                <w:lang w:val="de-AT"/>
              </w:rPr>
            </w:pPr>
            <w:r>
              <w:rPr>
                <w:noProof/>
                <w:lang w:val="de-AT"/>
              </w:rPr>
              <w:t>ˀ</w:t>
            </w:r>
            <w:r w:rsidR="00CF1172" w:rsidRPr="00A54C32">
              <w:rPr>
                <w:noProof/>
                <w:lang w:val="de-AT"/>
              </w:rPr>
              <w:t xml:space="preserve">awwali yiǧinhe b-al-ḥilim, yōmin </w:t>
            </w:r>
            <w:r w:rsidR="0083616C" w:rsidRPr="00A54C32">
              <w:rPr>
                <w:noProof/>
                <w:lang w:val="de-AT"/>
              </w:rPr>
              <w:t>ᵊ</w:t>
            </w:r>
            <w:r w:rsidR="00CF1172" w:rsidRPr="00A54C32">
              <w:rPr>
                <w:noProof/>
                <w:lang w:val="de-AT"/>
              </w:rPr>
              <w:t>tnām yiǧinhe b-al-</w:t>
            </w:r>
            <w:r w:rsidR="0083616C" w:rsidRPr="00A54C32">
              <w:rPr>
                <w:noProof/>
                <w:lang w:val="de-AT"/>
              </w:rPr>
              <w:t>lēl</w:t>
            </w:r>
            <w:r w:rsidR="00CF1172" w:rsidRPr="00A54C32">
              <w:rPr>
                <w:noProof/>
                <w:lang w:val="de-AT"/>
              </w:rPr>
              <w:t>. h</w:t>
            </w:r>
            <w:r w:rsidR="0083616C" w:rsidRPr="00A54C32">
              <w:rPr>
                <w:noProof/>
                <w:lang w:val="de-AT"/>
              </w:rPr>
              <w:t xml:space="preserve">iyye nāyme w </w:t>
            </w:r>
            <w:r w:rsidR="00CF1172" w:rsidRPr="00A54C32">
              <w:rPr>
                <w:noProof/>
                <w:lang w:val="de-AT"/>
              </w:rPr>
              <w:t>ygūmin yiǧinhe. hā w-alḥaz ṣār-lu wlād. ṣār-lu al-wlād ṣār-lu šahaṛ šhaṛēn</w:t>
            </w:r>
            <w:r w:rsidR="0083616C" w:rsidRPr="00A54C32">
              <w:rPr>
                <w:rStyle w:val="Funotenzeichen"/>
                <w:noProof/>
                <w:lang w:val="de-AT"/>
              </w:rPr>
              <w:footnoteReference w:id="44"/>
            </w:r>
            <w:r w:rsidR="00CF1172" w:rsidRPr="00A54C32">
              <w:rPr>
                <w:noProof/>
                <w:lang w:val="de-AT"/>
              </w:rPr>
              <w:t xml:space="preserve"> ṣār-lu. kayyāf </w:t>
            </w:r>
            <w:r>
              <w:rPr>
                <w:noProof/>
                <w:lang w:val="de-AT"/>
              </w:rPr>
              <w:t>ˀ</w:t>
            </w:r>
            <w:r w:rsidR="00CF1172" w:rsidRPr="00A54C32">
              <w:rPr>
                <w:noProof/>
                <w:lang w:val="de-AT"/>
              </w:rPr>
              <w:t xml:space="preserve">awwali kull-ma yṣīr-lu wlād </w:t>
            </w:r>
            <w:r w:rsidR="0079299F" w:rsidRPr="00A54C32">
              <w:rPr>
                <w:noProof/>
                <w:lang w:val="de-AT"/>
              </w:rPr>
              <w:t>ᵊ</w:t>
            </w:r>
            <w:r w:rsidR="00CF1172" w:rsidRPr="00A54C32">
              <w:rPr>
                <w:noProof/>
                <w:lang w:val="de-AT"/>
              </w:rPr>
              <w:t>twaǧǧi</w:t>
            </w:r>
            <w:r>
              <w:rPr>
                <w:noProof/>
                <w:lang w:val="de-AT"/>
              </w:rPr>
              <w:t>ˁ</w:t>
            </w:r>
            <w:r w:rsidR="00CF1172" w:rsidRPr="00A54C32">
              <w:rPr>
                <w:noProof/>
                <w:lang w:val="de-AT"/>
              </w:rPr>
              <w:t>.</w:t>
            </w:r>
          </w:p>
        </w:tc>
        <w:tc>
          <w:tcPr>
            <w:tcW w:w="3969" w:type="dxa"/>
          </w:tcPr>
          <w:p w:rsidR="00CF1172" w:rsidRPr="00B730A1" w:rsidRDefault="00B730A1" w:rsidP="00B730A1">
            <w: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r w:rsidR="0079299F" w:rsidRPr="00B730A1" w:rsidTr="00CF1172">
        <w:tc>
          <w:tcPr>
            <w:tcW w:w="959" w:type="dxa"/>
          </w:tcPr>
          <w:p w:rsidR="0079299F" w:rsidRPr="00B730A1" w:rsidRDefault="0079299F" w:rsidP="00A029D8">
            <w:pPr>
              <w:rPr>
                <w:noProof/>
                <w:lang w:val="en-US"/>
              </w:rPr>
            </w:pPr>
          </w:p>
        </w:tc>
        <w:tc>
          <w:tcPr>
            <w:tcW w:w="3969" w:type="dxa"/>
          </w:tcPr>
          <w:p w:rsidR="0079299F" w:rsidRPr="00B730A1" w:rsidRDefault="0079299F" w:rsidP="0079299F">
            <w:pPr>
              <w:rPr>
                <w:noProof/>
              </w:rPr>
            </w:pPr>
            <w:r w:rsidRPr="00B730A1">
              <w:rPr>
                <w:noProof/>
              </w:rPr>
              <w:t>NEW STORY</w:t>
            </w:r>
          </w:p>
        </w:tc>
        <w:tc>
          <w:tcPr>
            <w:tcW w:w="3969" w:type="dxa"/>
          </w:tcPr>
          <w:p w:rsidR="0079299F" w:rsidRPr="00B730A1" w:rsidRDefault="0079299F" w:rsidP="00A029D8">
            <w:pPr>
              <w:rPr>
                <w:noProof/>
                <w:color w:val="00B050"/>
              </w:rPr>
            </w:pPr>
          </w:p>
        </w:tc>
      </w:tr>
      <w:tr w:rsidR="00CF1172" w:rsidRPr="002E0E06" w:rsidTr="00CF1172">
        <w:tc>
          <w:tcPr>
            <w:tcW w:w="959" w:type="dxa"/>
          </w:tcPr>
          <w:p w:rsidR="00CF1172" w:rsidRPr="00B730A1" w:rsidRDefault="0079299F" w:rsidP="00A029D8">
            <w:pPr>
              <w:rPr>
                <w:noProof/>
              </w:rPr>
            </w:pPr>
            <w:r w:rsidRPr="00B730A1">
              <w:rPr>
                <w:noProof/>
              </w:rPr>
              <w:t>2.18</w:t>
            </w:r>
          </w:p>
        </w:tc>
        <w:tc>
          <w:tcPr>
            <w:tcW w:w="3969" w:type="dxa"/>
          </w:tcPr>
          <w:p w:rsidR="00CF1172" w:rsidRPr="00472EE4" w:rsidRDefault="00CF1172" w:rsidP="0079299F">
            <w:pPr>
              <w:rPr>
                <w:noProof/>
              </w:rPr>
            </w:pPr>
            <w:r w:rsidRPr="002E0E06">
              <w:rPr>
                <w:noProof/>
                <w:color w:val="FF0000"/>
              </w:rPr>
              <w:t>ǧī</w:t>
            </w:r>
            <w:r w:rsidRPr="00B730A1">
              <w:rPr>
                <w:noProof/>
              </w:rPr>
              <w:t xml:space="preserve"> sōlafu </w:t>
            </w:r>
            <w:r w:rsidR="00D7289A">
              <w:rPr>
                <w:noProof/>
              </w:rPr>
              <w:t>ˁ</w:t>
            </w:r>
            <w:r w:rsidRPr="00B730A1">
              <w:rPr>
                <w:noProof/>
              </w:rPr>
              <w:t xml:space="preserve">ala šēx mesela ǧāybīn </w:t>
            </w:r>
            <w:r w:rsidR="0079299F">
              <w:rPr>
                <w:noProof/>
                <w:lang w:val="de-AT"/>
              </w:rPr>
              <w:t>ᵊ</w:t>
            </w:r>
            <w:r w:rsidRPr="00B730A1">
              <w:rPr>
                <w:noProof/>
                <w:color w:val="FF0000"/>
              </w:rPr>
              <w:t>bnayye</w:t>
            </w:r>
            <w:r w:rsidRPr="00B730A1">
              <w:rPr>
                <w:noProof/>
              </w:rPr>
              <w:t xml:space="preserve"> min qēr balad</w:t>
            </w:r>
            <w:r w:rsidR="0079299F" w:rsidRPr="00B730A1">
              <w:rPr>
                <w:noProof/>
              </w:rPr>
              <w:t>,</w:t>
            </w:r>
            <w:r w:rsidRPr="00B730A1">
              <w:rPr>
                <w:noProof/>
              </w:rPr>
              <w:t xml:space="preserve"> </w:t>
            </w:r>
            <w:r w:rsidR="00D7289A">
              <w:rPr>
                <w:noProof/>
              </w:rPr>
              <w:t>ˀ</w:t>
            </w:r>
            <w:r w:rsidRPr="00B730A1">
              <w:rPr>
                <w:noProof/>
              </w:rPr>
              <w:t>al-</w:t>
            </w:r>
            <w:r w:rsidR="0079299F">
              <w:rPr>
                <w:noProof/>
                <w:lang w:val="de-AT"/>
              </w:rPr>
              <w:t>ᵊ</w:t>
            </w:r>
            <w:r w:rsidRPr="00B730A1">
              <w:rPr>
                <w:noProof/>
                <w:color w:val="FF0000"/>
              </w:rPr>
              <w:t>bniyye</w:t>
            </w:r>
            <w:r w:rsidRPr="00B730A1">
              <w:rPr>
                <w:noProof/>
              </w:rPr>
              <w:t xml:space="preserve"> minhable, bn</w:t>
            </w:r>
            <w:r w:rsidR="0079299F" w:rsidRPr="00B730A1">
              <w:rPr>
                <w:noProof/>
              </w:rPr>
              <w:t>i</w:t>
            </w:r>
            <w:r w:rsidRPr="00B730A1">
              <w:rPr>
                <w:noProof/>
              </w:rPr>
              <w:t>yy</w:t>
            </w:r>
            <w:r w:rsidR="0079299F" w:rsidRPr="00B730A1">
              <w:rPr>
                <w:noProof/>
              </w:rPr>
              <w:t>i</w:t>
            </w:r>
            <w:r w:rsidRPr="00B730A1">
              <w:rPr>
                <w:noProof/>
              </w:rPr>
              <w:t xml:space="preserve">t bēt </w:t>
            </w:r>
            <w:r w:rsidR="00D7289A">
              <w:rPr>
                <w:noProof/>
              </w:rPr>
              <w:t>ˁ</w:t>
            </w:r>
            <w:r w:rsidR="0079299F" w:rsidRPr="00B730A1">
              <w:rPr>
                <w:noProof/>
              </w:rPr>
              <w:t xml:space="preserve">umurha </w:t>
            </w:r>
            <w:r w:rsidRPr="00B730A1">
              <w:rPr>
                <w:noProof/>
              </w:rPr>
              <w:t>sab</w:t>
            </w:r>
            <w:r w:rsidR="00D7289A">
              <w:rPr>
                <w:noProof/>
              </w:rPr>
              <w:t>ˁ</w:t>
            </w:r>
            <w:r w:rsidRPr="00B730A1">
              <w:rPr>
                <w:noProof/>
              </w:rPr>
              <w:t>a</w:t>
            </w:r>
            <w:r w:rsidR="0079299F" w:rsidRPr="00B730A1">
              <w:rPr>
                <w:noProof/>
              </w:rPr>
              <w:t>ṭ</w:t>
            </w:r>
            <w:r w:rsidRPr="00B730A1">
              <w:rPr>
                <w:noProof/>
              </w:rPr>
              <w:t>a</w:t>
            </w:r>
            <w:r w:rsidR="00D7289A">
              <w:rPr>
                <w:noProof/>
              </w:rPr>
              <w:t>ˁ</w:t>
            </w:r>
            <w:r w:rsidR="0079299F" w:rsidRPr="00B730A1">
              <w:rPr>
                <w:noProof/>
              </w:rPr>
              <w:t>ǝ</w:t>
            </w:r>
            <w:r w:rsidRPr="00B730A1">
              <w:rPr>
                <w:noProof/>
              </w:rPr>
              <w:t xml:space="preserve">š </w:t>
            </w:r>
            <w:r w:rsidRPr="00472EE4">
              <w:rPr>
                <w:noProof/>
              </w:rPr>
              <w:t>ṯumunṭa</w:t>
            </w:r>
            <w:r w:rsidR="00D7289A">
              <w:rPr>
                <w:noProof/>
              </w:rPr>
              <w:t>ˁ</w:t>
            </w:r>
            <w:r w:rsidR="0079299F" w:rsidRPr="00472EE4">
              <w:rPr>
                <w:noProof/>
              </w:rPr>
              <w:t>ǝ</w:t>
            </w:r>
            <w:r w:rsidRPr="00472EE4">
              <w:rPr>
                <w:noProof/>
              </w:rPr>
              <w:t>š minhable mā t</w:t>
            </w:r>
            <w:r w:rsidR="00D7289A">
              <w:rPr>
                <w:noProof/>
              </w:rPr>
              <w:t>ˁ</w:t>
            </w:r>
            <w:r w:rsidRPr="00472EE4">
              <w:rPr>
                <w:noProof/>
              </w:rPr>
              <w:t xml:space="preserve">arif.  māxḏīnha </w:t>
            </w:r>
            <w:r w:rsidR="00D7289A">
              <w:rPr>
                <w:noProof/>
              </w:rPr>
              <w:t>ˁ</w:t>
            </w:r>
            <w:r w:rsidRPr="00472EE4">
              <w:rPr>
                <w:noProof/>
              </w:rPr>
              <w:t>ala t</w:t>
            </w:r>
            <w:r w:rsidR="0079299F" w:rsidRPr="00472EE4">
              <w:rPr>
                <w:noProof/>
              </w:rPr>
              <w:t>i</w:t>
            </w:r>
            <w:r w:rsidRPr="00472EE4">
              <w:rPr>
                <w:noProof/>
              </w:rPr>
              <w:t xml:space="preserve">xātre māxḏīnha </w:t>
            </w:r>
            <w:r w:rsidR="00D7289A">
              <w:rPr>
                <w:noProof/>
              </w:rPr>
              <w:t>ˁ</w:t>
            </w:r>
            <w:r w:rsidRPr="00472EE4">
              <w:rPr>
                <w:noProof/>
              </w:rPr>
              <w:t xml:space="preserve">ala l-prōfesōrīye mū lāǧī-lhe </w:t>
            </w:r>
            <w:r w:rsidR="0079299F" w:rsidRPr="00472EE4">
              <w:rPr>
                <w:noProof/>
              </w:rPr>
              <w:t xml:space="preserve">čāre </w:t>
            </w:r>
            <w:r w:rsidRPr="00472EE4">
              <w:rPr>
                <w:noProof/>
              </w:rPr>
              <w:t>ya</w:t>
            </w:r>
            <w:r w:rsidR="00D7289A">
              <w:rPr>
                <w:noProof/>
              </w:rPr>
              <w:t>ˁ</w:t>
            </w:r>
            <w:r w:rsidRPr="00472EE4">
              <w:rPr>
                <w:noProof/>
              </w:rPr>
              <w:t>ni māmin š</w:t>
            </w:r>
            <w:r w:rsidR="0079299F" w:rsidRPr="00472EE4">
              <w:rPr>
                <w:noProof/>
              </w:rPr>
              <w:t>a</w:t>
            </w:r>
            <w:r w:rsidRPr="00472EE4">
              <w:rPr>
                <w:noProof/>
              </w:rPr>
              <w:t>klit-in b</w:t>
            </w:r>
            <w:r w:rsidR="0079299F" w:rsidRPr="00472EE4">
              <w:rPr>
                <w:noProof/>
              </w:rPr>
              <w:t>e</w:t>
            </w:r>
            <w:r w:rsidRPr="00472EE4">
              <w:rPr>
                <w:noProof/>
              </w:rPr>
              <w:t xml:space="preserve">llīye ygūlūn </w:t>
            </w:r>
            <w:r w:rsidR="0079299F" w:rsidRPr="00472EE4">
              <w:t>“</w:t>
            </w:r>
            <w:r w:rsidRPr="00472EE4">
              <w:rPr>
                <w:noProof/>
              </w:rPr>
              <w:t>minhable</w:t>
            </w:r>
            <w:r w:rsidR="0079299F" w:rsidRPr="00472EE4">
              <w:rPr>
                <w:noProof/>
              </w:rPr>
              <w:t>,</w:t>
            </w:r>
            <w:r w:rsidRPr="00472EE4">
              <w:rPr>
                <w:noProof/>
              </w:rPr>
              <w:t xml:space="preserve"> mā nigdar </w:t>
            </w:r>
            <w:r w:rsidR="0079299F">
              <w:rPr>
                <w:noProof/>
                <w:lang w:val="de-AT"/>
              </w:rPr>
              <w:t>ᵊ</w:t>
            </w:r>
            <w:r w:rsidR="0079299F" w:rsidRPr="00472EE4">
              <w:rPr>
                <w:noProof/>
              </w:rPr>
              <w:t>nsawwī-lhe ša</w:t>
            </w:r>
            <w:r w:rsidRPr="00472EE4">
              <w:rPr>
                <w:noProof/>
              </w:rPr>
              <w:t>y.</w:t>
            </w:r>
            <w:r w:rsidR="0079299F" w:rsidRPr="00472EE4">
              <w:t>”</w:t>
            </w:r>
            <w:r w:rsidRPr="00472EE4">
              <w:rPr>
                <w:noProof/>
              </w:rPr>
              <w:t xml:space="preserve"> </w:t>
            </w:r>
          </w:p>
        </w:tc>
        <w:tc>
          <w:tcPr>
            <w:tcW w:w="3969" w:type="dxa"/>
          </w:tcPr>
          <w:p w:rsidR="00CF1172" w:rsidRPr="002E0E06" w:rsidRDefault="002E0E06" w:rsidP="0055440E">
            <w:pPr>
              <w:rPr>
                <w:noProof/>
                <w:lang w:val="en-US"/>
              </w:rPr>
            </w:pPr>
            <w:r w:rsidRPr="002E0E06">
              <w:rPr>
                <w:noProof/>
                <w:lang w:val="en-US"/>
              </w:rPr>
              <w:t>They talked about a sheikh to whom they had brought a girl from another tow</w:t>
            </w:r>
            <w:r>
              <w:rPr>
                <w:noProof/>
                <w:lang w:val="en-US"/>
              </w:rPr>
              <w:t>n. The girl was crazy, she was a home-girl.</w:t>
            </w:r>
            <w:r>
              <w:rPr>
                <w:rStyle w:val="Funotenzeichen"/>
                <w:noProof/>
                <w:lang w:val="en-US"/>
              </w:rPr>
              <w:footnoteReference w:id="45"/>
            </w:r>
            <w:r>
              <w:rPr>
                <w:noProof/>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he cannot do anything for her.”</w:t>
            </w:r>
          </w:p>
        </w:tc>
      </w:tr>
      <w:tr w:rsidR="00CF1172" w:rsidRPr="00CA7EC1" w:rsidTr="00CF1172">
        <w:tc>
          <w:tcPr>
            <w:tcW w:w="959" w:type="dxa"/>
          </w:tcPr>
          <w:p w:rsidR="00CF1172" w:rsidRPr="002E0E06" w:rsidRDefault="0079299F" w:rsidP="00A029D8">
            <w:pPr>
              <w:rPr>
                <w:noProof/>
                <w:lang w:val="en-US"/>
              </w:rPr>
            </w:pPr>
            <w:r w:rsidRPr="002E0E06">
              <w:rPr>
                <w:noProof/>
                <w:lang w:val="en-US"/>
              </w:rPr>
              <w:t>2.39</w:t>
            </w:r>
          </w:p>
        </w:tc>
        <w:tc>
          <w:tcPr>
            <w:tcW w:w="3969" w:type="dxa"/>
          </w:tcPr>
          <w:p w:rsidR="00CF1172" w:rsidRPr="00CA7EC1" w:rsidRDefault="00CF1172" w:rsidP="00CA7EC1">
            <w:pPr>
              <w:rPr>
                <w:noProof/>
                <w:lang w:val="en-US"/>
              </w:rPr>
            </w:pPr>
            <w:r w:rsidRPr="002E0E06">
              <w:rPr>
                <w:noProof/>
                <w:lang w:val="en-US"/>
              </w:rPr>
              <w:t>sam</w:t>
            </w:r>
            <w:r w:rsidR="00D7289A">
              <w:rPr>
                <w:noProof/>
                <w:lang w:val="en-US"/>
              </w:rPr>
              <w:t>ˁ</w:t>
            </w:r>
            <w:r w:rsidRPr="002E0E06">
              <w:rPr>
                <w:noProof/>
                <w:lang w:val="en-US"/>
              </w:rPr>
              <w:t xml:space="preserve">ānīn </w:t>
            </w:r>
            <w:r w:rsidR="0079299F">
              <w:rPr>
                <w:noProof/>
                <w:lang w:val="de-AT"/>
              </w:rPr>
              <w:t>ᵊ</w:t>
            </w:r>
            <w:r w:rsidR="0079299F" w:rsidRPr="002E0E06">
              <w:rPr>
                <w:noProof/>
                <w:lang w:val="en-US"/>
              </w:rPr>
              <w:t xml:space="preserve">b-šēx hēne, ǧāybīnha </w:t>
            </w:r>
            <w:r w:rsidR="00D7289A">
              <w:rPr>
                <w:noProof/>
                <w:lang w:val="en-US"/>
              </w:rPr>
              <w:t>ˁ</w:t>
            </w:r>
            <w:r w:rsidR="0079299F" w:rsidRPr="002E0E06">
              <w:rPr>
                <w:noProof/>
                <w:lang w:val="en-US"/>
              </w:rPr>
              <w:t xml:space="preserve">a-š-šēx; </w:t>
            </w:r>
            <w:r w:rsidR="00D7289A">
              <w:rPr>
                <w:noProof/>
                <w:lang w:val="en-US"/>
              </w:rPr>
              <w:t>ˀ</w:t>
            </w:r>
            <w:r w:rsidR="0079299F" w:rsidRPr="002E0E06">
              <w:rPr>
                <w:noProof/>
                <w:lang w:val="en-US"/>
              </w:rPr>
              <w:t>al-</w:t>
            </w:r>
            <w:r w:rsidR="0079299F">
              <w:rPr>
                <w:noProof/>
                <w:lang w:val="de-AT"/>
              </w:rPr>
              <w:t>ᵊ</w:t>
            </w:r>
            <w:r w:rsidRPr="002E0E06">
              <w:rPr>
                <w:noProof/>
                <w:lang w:val="en-US"/>
              </w:rPr>
              <w:t>bnayye. yōmin ǧāybīnh</w:t>
            </w:r>
            <w:r w:rsidR="00CA7EC1">
              <w:rPr>
                <w:noProof/>
                <w:lang w:val="en-US"/>
              </w:rPr>
              <w:t>a</w:t>
            </w:r>
            <w:r w:rsidRPr="002E0E06">
              <w:rPr>
                <w:noProof/>
                <w:lang w:val="en-US"/>
              </w:rPr>
              <w:t xml:space="preserve"> </w:t>
            </w:r>
            <w:r w:rsidR="00D7289A">
              <w:rPr>
                <w:noProof/>
                <w:lang w:val="en-US"/>
              </w:rPr>
              <w:t>ˁ</w:t>
            </w:r>
            <w:r w:rsidRPr="002E0E06">
              <w:rPr>
                <w:noProof/>
                <w:lang w:val="en-US"/>
              </w:rPr>
              <w:t>a</w:t>
            </w:r>
            <w:r w:rsidR="0079299F" w:rsidRPr="002E0E06">
              <w:rPr>
                <w:noProof/>
                <w:lang w:val="en-US"/>
              </w:rPr>
              <w:t>-</w:t>
            </w:r>
            <w:r w:rsidRPr="002E0E06">
              <w:rPr>
                <w:noProof/>
                <w:lang w:val="en-US"/>
              </w:rPr>
              <w:t xml:space="preserve">š-šēx </w:t>
            </w:r>
            <w:r w:rsidR="0079299F">
              <w:rPr>
                <w:noProof/>
                <w:lang w:val="de-AT"/>
              </w:rPr>
              <w:t>ᵊ</w:t>
            </w:r>
            <w:r w:rsidRPr="002E0E06">
              <w:rPr>
                <w:noProof/>
                <w:lang w:val="en-US"/>
              </w:rPr>
              <w:t xml:space="preserve">mdaḥḥǧ-ilhe </w:t>
            </w:r>
            <w:r w:rsidR="00D7289A">
              <w:rPr>
                <w:noProof/>
                <w:lang w:val="en-US"/>
              </w:rPr>
              <w:t>ˁ</w:t>
            </w:r>
            <w:r w:rsidRPr="002E0E06">
              <w:rPr>
                <w:noProof/>
                <w:lang w:val="en-US"/>
              </w:rPr>
              <w:t>arfānhe. šēx Hādi</w:t>
            </w:r>
            <w:r w:rsidR="0079299F" w:rsidRPr="002E0E06">
              <w:rPr>
                <w:noProof/>
                <w:lang w:val="en-US"/>
              </w:rPr>
              <w:t>;</w:t>
            </w:r>
            <w:r w:rsidRPr="002E0E06">
              <w:rPr>
                <w:noProof/>
                <w:lang w:val="en-US"/>
              </w:rPr>
              <w:t xml:space="preserve"> h</w:t>
            </w:r>
            <w:r w:rsidRPr="00CA7EC1">
              <w:rPr>
                <w:noProof/>
                <w:lang w:val="en-US"/>
              </w:rPr>
              <w:t xml:space="preserve">ā ygūl </w:t>
            </w:r>
            <w:r w:rsidR="0079299F">
              <w:rPr>
                <w:noProof/>
                <w:lang w:val="de-AT"/>
              </w:rPr>
              <w:t>ᵊ</w:t>
            </w:r>
            <w:r w:rsidR="0079299F" w:rsidRPr="00CA7EC1">
              <w:rPr>
                <w:noProof/>
                <w:color w:val="FF0000"/>
                <w:lang w:val="en-US"/>
              </w:rPr>
              <w:t>šnōn</w:t>
            </w:r>
            <w:r w:rsidR="0079299F" w:rsidRPr="00CA7EC1">
              <w:rPr>
                <w:noProof/>
                <w:lang w:val="en-US"/>
              </w:rPr>
              <w:t>;</w:t>
            </w:r>
            <w:r w:rsidRPr="00CA7EC1">
              <w:rPr>
                <w:noProof/>
                <w:lang w:val="en-US"/>
              </w:rPr>
              <w:t xml:space="preserve"> </w:t>
            </w:r>
            <w:r w:rsidRPr="00CA7EC1">
              <w:rPr>
                <w:noProof/>
                <w:color w:val="FF0000"/>
                <w:lang w:val="en-US"/>
              </w:rPr>
              <w:t>mū ǧāyibhe gāḏ̣b-ilhe</w:t>
            </w:r>
            <w:r w:rsidRPr="00CA7EC1">
              <w:rPr>
                <w:noProof/>
                <w:lang w:val="en-US"/>
              </w:rPr>
              <w:t xml:space="preserve"> as-sēf</w:t>
            </w:r>
            <w:r w:rsidR="0079299F" w:rsidRPr="00CA7EC1">
              <w:rPr>
                <w:noProof/>
                <w:lang w:val="en-US"/>
              </w:rPr>
              <w:t xml:space="preserve">; </w:t>
            </w:r>
            <w:r w:rsidR="00D7289A">
              <w:rPr>
                <w:noProof/>
                <w:lang w:val="en-US"/>
              </w:rPr>
              <w:t>ˀ</w:t>
            </w:r>
            <w:r w:rsidRPr="00CA7EC1">
              <w:rPr>
                <w:noProof/>
                <w:lang w:val="en-US"/>
              </w:rPr>
              <w:t>as-sēf w</w:t>
            </w:r>
            <w:r w:rsidR="0079299F" w:rsidRPr="00CA7EC1">
              <w:rPr>
                <w:noProof/>
                <w:lang w:val="en-US"/>
              </w:rPr>
              <w:t xml:space="preserve"> ḏ̣āribhe b-as-sēf –</w:t>
            </w:r>
            <w:r w:rsidRPr="00CA7EC1">
              <w:rPr>
                <w:noProof/>
                <w:lang w:val="en-US"/>
              </w:rPr>
              <w:t xml:space="preserve"> ḏ̣āribh</w:t>
            </w:r>
            <w:r w:rsidR="0079299F" w:rsidRPr="00CA7EC1">
              <w:rPr>
                <w:noProof/>
                <w:lang w:val="en-US"/>
              </w:rPr>
              <w:t xml:space="preserve">a b-as-sēf? – b-as-sēf </w:t>
            </w:r>
            <w:r w:rsidRPr="00CA7EC1">
              <w:rPr>
                <w:noProof/>
                <w:lang w:val="en-US"/>
              </w:rPr>
              <w:t>ḏ̣āribh</w:t>
            </w:r>
            <w:r w:rsidR="0079299F" w:rsidRPr="00CA7EC1">
              <w:rPr>
                <w:noProof/>
                <w:lang w:val="en-US"/>
              </w:rPr>
              <w:t>a</w:t>
            </w:r>
            <w:r w:rsidRPr="00CA7EC1">
              <w:rPr>
                <w:noProof/>
                <w:lang w:val="en-US"/>
              </w:rPr>
              <w:t xml:space="preserve">. </w:t>
            </w:r>
          </w:p>
        </w:tc>
        <w:tc>
          <w:tcPr>
            <w:tcW w:w="3969" w:type="dxa"/>
          </w:tcPr>
          <w:p w:rsidR="00CF1172" w:rsidRPr="00CA7EC1" w:rsidRDefault="00CA7EC1" w:rsidP="00CA7EC1">
            <w:pPr>
              <w:rPr>
                <w:noProof/>
                <w:lang w:val="en-US"/>
              </w:rPr>
            </w:pPr>
            <w:r w:rsidRPr="00CA7EC1">
              <w:rPr>
                <w:noProof/>
                <w:lang w:val="en-US"/>
              </w:rPr>
              <w:t xml:space="preserve">Then they heard of a sheikh her and brought </w:t>
            </w:r>
            <w:r>
              <w:rPr>
                <w:noProof/>
                <w:lang w:val="en-US"/>
              </w:rPr>
              <w:t>the girl</w:t>
            </w:r>
            <w:r w:rsidRPr="00CA7EC1">
              <w:rPr>
                <w:noProof/>
                <w:lang w:val="en-US"/>
              </w:rPr>
              <w:t xml:space="preserve"> to the sheikh. </w:t>
            </w:r>
            <w:r>
              <w:rPr>
                <w:noProof/>
                <w:lang w:val="en-US"/>
              </w:rPr>
              <w:t>When they brought her to the sheikh he had a look at her and was in the know. He was Sheikh Hādi.</w:t>
            </w:r>
            <w:r>
              <w:rPr>
                <w:rStyle w:val="Funotenzeichen"/>
                <w:noProof/>
                <w:lang w:val="en-US"/>
              </w:rPr>
              <w:footnoteReference w:id="46"/>
            </w:r>
            <w:r>
              <w:rPr>
                <w:noProof/>
                <w:lang w:val="en-US"/>
              </w:rPr>
              <w:t xml:space="preserve"> He said, “How?” He brought her and took a sword.  Then he hit her with the sword. – He hit her with the sword?” – Yes, he hit her with the sword.</w:t>
            </w:r>
          </w:p>
        </w:tc>
      </w:tr>
      <w:tr w:rsidR="00CF1172" w:rsidRPr="00CA7EC1" w:rsidTr="00CF1172">
        <w:tc>
          <w:tcPr>
            <w:tcW w:w="959" w:type="dxa"/>
          </w:tcPr>
          <w:p w:rsidR="00CF1172" w:rsidRPr="00CA7EC1" w:rsidRDefault="0079299F" w:rsidP="00A029D8">
            <w:pPr>
              <w:rPr>
                <w:noProof/>
                <w:lang w:val="en-US"/>
              </w:rPr>
            </w:pPr>
            <w:r w:rsidRPr="00CA7EC1">
              <w:rPr>
                <w:noProof/>
                <w:lang w:val="en-US"/>
              </w:rPr>
              <w:t>3.02</w:t>
            </w:r>
          </w:p>
        </w:tc>
        <w:tc>
          <w:tcPr>
            <w:tcW w:w="3969" w:type="dxa"/>
          </w:tcPr>
          <w:p w:rsidR="00CF1172" w:rsidRPr="00CA7EC1" w:rsidRDefault="00CF1172" w:rsidP="00CA7EC1">
            <w:pPr>
              <w:rPr>
                <w:noProof/>
                <w:lang w:val="en-US"/>
              </w:rPr>
            </w:pPr>
            <w:r w:rsidRPr="00CA7EC1">
              <w:rPr>
                <w:noProof/>
                <w:lang w:val="en-US"/>
              </w:rPr>
              <w:t>wāǧ</w:t>
            </w:r>
            <w:r w:rsidR="00D7289A">
              <w:rPr>
                <w:noProof/>
                <w:lang w:val="en-US"/>
              </w:rPr>
              <w:t>ˁ</w:t>
            </w:r>
            <w:r w:rsidRPr="00CA7EC1">
              <w:rPr>
                <w:noProof/>
                <w:lang w:val="en-US"/>
              </w:rPr>
              <w:t>a b-al-gā</w:t>
            </w:r>
            <w:r w:rsidR="00D7289A">
              <w:rPr>
                <w:noProof/>
                <w:lang w:val="en-US"/>
              </w:rPr>
              <w:t>ˁ</w:t>
            </w:r>
            <w:r w:rsidR="0079299F" w:rsidRPr="00CA7EC1">
              <w:rPr>
                <w:noProof/>
                <w:lang w:val="en-US"/>
              </w:rPr>
              <w:t>,</w:t>
            </w:r>
            <w:r w:rsidRPr="00CA7EC1">
              <w:rPr>
                <w:noProof/>
                <w:lang w:val="en-US"/>
              </w:rPr>
              <w:t xml:space="preserve"> wa-hāḏi ummha w-abūha gāymīn </w:t>
            </w:r>
            <w:r w:rsidR="0079299F" w:rsidRPr="00CA7EC1">
              <w:rPr>
                <w:noProof/>
                <w:lang w:val="en-US"/>
              </w:rPr>
              <w:t>ī</w:t>
            </w:r>
            <w:r w:rsidRPr="00CA7EC1">
              <w:rPr>
                <w:noProof/>
                <w:lang w:val="en-US"/>
              </w:rPr>
              <w:t>tibāčūn y</w:t>
            </w:r>
            <w:r w:rsidR="0079299F" w:rsidRPr="00CA7EC1">
              <w:rPr>
                <w:noProof/>
                <w:lang w:val="en-US"/>
              </w:rPr>
              <w:t>u</w:t>
            </w:r>
            <w:r w:rsidRPr="00CA7EC1">
              <w:rPr>
                <w:noProof/>
                <w:lang w:val="en-US"/>
              </w:rPr>
              <w:t>ṭl</w:t>
            </w:r>
            <w:r w:rsidR="0079299F" w:rsidRPr="00CA7EC1">
              <w:rPr>
                <w:noProof/>
                <w:lang w:val="en-US"/>
              </w:rPr>
              <w:t>u</w:t>
            </w:r>
            <w:r w:rsidR="00D7289A">
              <w:rPr>
                <w:noProof/>
                <w:lang w:val="en-US"/>
              </w:rPr>
              <w:t>ˁ</w:t>
            </w:r>
            <w:r w:rsidRPr="00CA7EC1">
              <w:rPr>
                <w:noProof/>
                <w:lang w:val="en-US"/>
              </w:rPr>
              <w:t>ūn b-ač-čōl ya</w:t>
            </w:r>
            <w:r w:rsidR="00D7289A">
              <w:rPr>
                <w:noProof/>
                <w:lang w:val="en-US"/>
              </w:rPr>
              <w:t>ˁ</w:t>
            </w:r>
            <w:r w:rsidRPr="00CA7EC1">
              <w:rPr>
                <w:noProof/>
                <w:lang w:val="en-US"/>
              </w:rPr>
              <w:t xml:space="preserve">ni </w:t>
            </w:r>
            <w:r w:rsidR="0079299F" w:rsidRPr="00CA7EC1">
              <w:rPr>
                <w:lang w:val="en-US"/>
              </w:rPr>
              <w:t>“</w:t>
            </w:r>
            <w:r w:rsidRPr="00CA7EC1">
              <w:rPr>
                <w:noProof/>
                <w:lang w:val="en-US"/>
              </w:rPr>
              <w:t>bnayyitna mātat</w:t>
            </w:r>
            <w:r w:rsidR="0079299F" w:rsidRPr="00CA7EC1">
              <w:rPr>
                <w:noProof/>
                <w:lang w:val="en-US"/>
              </w:rPr>
              <w:t>,</w:t>
            </w:r>
            <w:r w:rsidR="0079299F" w:rsidRPr="00CA7EC1">
              <w:rPr>
                <w:lang w:val="en-US"/>
              </w:rPr>
              <w:t>”</w:t>
            </w:r>
            <w:r w:rsidRPr="00CA7EC1">
              <w:rPr>
                <w:noProof/>
                <w:lang w:val="en-US"/>
              </w:rPr>
              <w:t xml:space="preserve"> gā</w:t>
            </w:r>
            <w:r w:rsidR="0079299F" w:rsidRPr="00CA7EC1">
              <w:rPr>
                <w:noProof/>
                <w:lang w:val="en-US"/>
              </w:rPr>
              <w:t>y</w:t>
            </w:r>
            <w:r w:rsidRPr="00CA7EC1">
              <w:rPr>
                <w:noProof/>
                <w:lang w:val="en-US"/>
              </w:rPr>
              <w:t>l</w:t>
            </w:r>
            <w:r w:rsidR="0079299F" w:rsidRPr="00CA7EC1">
              <w:rPr>
                <w:noProof/>
                <w:lang w:val="en-US"/>
              </w:rPr>
              <w:t>īn</w:t>
            </w:r>
            <w:r w:rsidRPr="00CA7EC1">
              <w:rPr>
                <w:noProof/>
                <w:lang w:val="en-US"/>
              </w:rPr>
              <w:t xml:space="preserve">, </w:t>
            </w:r>
            <w:r w:rsidR="0079299F" w:rsidRPr="00CA7EC1">
              <w:rPr>
                <w:noProof/>
                <w:lang w:val="en-US"/>
              </w:rPr>
              <w:t xml:space="preserve">– </w:t>
            </w:r>
            <w:r w:rsidR="00CA7EC1">
              <w:rPr>
                <w:noProof/>
                <w:lang w:val="en-US"/>
              </w:rPr>
              <w:t>“</w:t>
            </w:r>
            <w:r w:rsidRPr="00CA7EC1">
              <w:rPr>
                <w:noProof/>
                <w:lang w:val="en-US"/>
              </w:rPr>
              <w:t>ḏibaḥ</w:t>
            </w:r>
            <w:r w:rsidR="0079299F" w:rsidRPr="00CA7EC1">
              <w:rPr>
                <w:noProof/>
                <w:lang w:val="en-US"/>
              </w:rPr>
              <w:t>ḥ</w:t>
            </w:r>
            <w:r w:rsidRPr="00CA7EC1">
              <w:rPr>
                <w:noProof/>
                <w:lang w:val="en-US"/>
              </w:rPr>
              <w:t>a š-šēx</w:t>
            </w:r>
            <w:r w:rsidR="00CA7EC1">
              <w:rPr>
                <w:noProof/>
                <w:lang w:val="en-US"/>
              </w:rPr>
              <w:t>”</w:t>
            </w:r>
            <w:r w:rsidR="0079299F" w:rsidRPr="00CA7EC1">
              <w:rPr>
                <w:noProof/>
                <w:lang w:val="en-US"/>
              </w:rPr>
              <w:t xml:space="preserve"> –</w:t>
            </w:r>
            <w:r w:rsidRPr="00CA7EC1">
              <w:rPr>
                <w:noProof/>
                <w:lang w:val="en-US"/>
              </w:rPr>
              <w:t xml:space="preserve"> </w:t>
            </w:r>
            <w:r w:rsidR="00CA7EC1">
              <w:rPr>
                <w:noProof/>
                <w:lang w:val="en-US"/>
              </w:rPr>
              <w:t>“</w:t>
            </w:r>
            <w:r w:rsidRPr="00CA7EC1">
              <w:rPr>
                <w:noProof/>
                <w:lang w:val="en-US"/>
              </w:rPr>
              <w:t>ḏibaḥ</w:t>
            </w:r>
            <w:r w:rsidR="0079299F" w:rsidRPr="00CA7EC1">
              <w:rPr>
                <w:noProof/>
                <w:lang w:val="en-US"/>
              </w:rPr>
              <w:t>ḥ</w:t>
            </w:r>
            <w:r w:rsidRPr="00CA7EC1">
              <w:rPr>
                <w:noProof/>
                <w:lang w:val="en-US"/>
              </w:rPr>
              <w:t>a š-šēx</w:t>
            </w:r>
            <w:r w:rsidR="00CA7EC1">
              <w:rPr>
                <w:noProof/>
                <w:lang w:val="en-US"/>
              </w:rPr>
              <w:t>,”</w:t>
            </w:r>
            <w:r w:rsidRPr="00CA7EC1">
              <w:rPr>
                <w:noProof/>
                <w:lang w:val="en-US"/>
              </w:rPr>
              <w:t xml:space="preserve"> </w:t>
            </w:r>
            <w:r w:rsidR="00D7289A">
              <w:rPr>
                <w:noProof/>
                <w:lang w:val="en-US"/>
              </w:rPr>
              <w:t>ˀ</w:t>
            </w:r>
            <w:r w:rsidRPr="00CA7EC1">
              <w:rPr>
                <w:noProof/>
                <w:lang w:val="en-US"/>
              </w:rPr>
              <w:t xml:space="preserve">aš-šēx </w:t>
            </w:r>
            <w:r w:rsidR="00D7289A">
              <w:rPr>
                <w:noProof/>
                <w:lang w:val="en-US"/>
              </w:rPr>
              <w:t>ˁ</w:t>
            </w:r>
            <w:r w:rsidRPr="00CA7EC1">
              <w:rPr>
                <w:noProof/>
                <w:lang w:val="en-US"/>
              </w:rPr>
              <w:t>ād</w:t>
            </w:r>
            <w:r w:rsidR="0079299F" w:rsidRPr="00CA7EC1">
              <w:rPr>
                <w:noProof/>
                <w:lang w:val="en-US"/>
              </w:rPr>
              <w:t>ēn</w:t>
            </w:r>
            <w:r w:rsidRPr="00CA7EC1">
              <w:rPr>
                <w:noProof/>
                <w:lang w:val="en-US"/>
              </w:rPr>
              <w:t xml:space="preserve"> rāmi </w:t>
            </w:r>
            <w:r w:rsidR="0079299F">
              <w:rPr>
                <w:noProof/>
                <w:lang w:val="de-AT"/>
              </w:rPr>
              <w:t>ᵊ</w:t>
            </w:r>
            <w:r w:rsidR="0079299F" w:rsidRPr="00CA7EC1">
              <w:rPr>
                <w:noProof/>
                <w:lang w:val="en-US"/>
              </w:rPr>
              <w:t xml:space="preserve">hnītu ǧubbtu w </w:t>
            </w:r>
            <w:r w:rsidRPr="000D6E20">
              <w:rPr>
                <w:noProof/>
                <w:color w:val="7030A0"/>
                <w:lang w:val="en-US"/>
              </w:rPr>
              <w:t>farrašhe fōg</w:t>
            </w:r>
            <w:r w:rsidR="0079299F" w:rsidRPr="000D6E20">
              <w:rPr>
                <w:noProof/>
                <w:color w:val="7030A0"/>
                <w:lang w:val="en-US"/>
              </w:rPr>
              <w:t>ha al-</w:t>
            </w:r>
            <w:r w:rsidR="0079299F" w:rsidRPr="000D6E20">
              <w:rPr>
                <w:noProof/>
                <w:color w:val="7030A0"/>
                <w:lang w:val="de-AT"/>
              </w:rPr>
              <w:t>ᵊ</w:t>
            </w:r>
            <w:r w:rsidR="0079299F" w:rsidRPr="000D6E20">
              <w:rPr>
                <w:noProof/>
                <w:color w:val="7030A0"/>
                <w:lang w:val="en-US"/>
              </w:rPr>
              <w:t xml:space="preserve">hnīye, fōg al-ḥurma. </w:t>
            </w:r>
            <w:r w:rsidR="0079299F" w:rsidRPr="00CA7EC1">
              <w:rPr>
                <w:noProof/>
                <w:lang w:val="en-US"/>
              </w:rPr>
              <w:t xml:space="preserve">w </w:t>
            </w:r>
            <w:r w:rsidRPr="00CA7EC1">
              <w:rPr>
                <w:noProof/>
                <w:lang w:val="en-US"/>
              </w:rPr>
              <w:t>gāḏ̣ib ad-d</w:t>
            </w:r>
            <w:r w:rsidR="0079299F" w:rsidRPr="00CA7EC1">
              <w:rPr>
                <w:noProof/>
                <w:lang w:val="en-US"/>
              </w:rPr>
              <w:t>a</w:t>
            </w:r>
            <w:r w:rsidRPr="00CA7EC1">
              <w:rPr>
                <w:noProof/>
                <w:lang w:val="en-US"/>
              </w:rPr>
              <w:t>ff w</w:t>
            </w:r>
            <w:r w:rsidR="0079299F" w:rsidRPr="00CA7EC1">
              <w:rPr>
                <w:noProof/>
                <w:lang w:val="en-US"/>
              </w:rPr>
              <w:t xml:space="preserve"> </w:t>
            </w:r>
            <w:r w:rsidRPr="00CA7EC1">
              <w:rPr>
                <w:noProof/>
                <w:lang w:val="en-US"/>
              </w:rPr>
              <w:t>gā</w:t>
            </w:r>
            <w:r w:rsidR="0079299F" w:rsidRPr="00CA7EC1">
              <w:rPr>
                <w:noProof/>
                <w:lang w:val="en-US"/>
              </w:rPr>
              <w:t xml:space="preserve">m </w:t>
            </w:r>
            <w:r w:rsidRPr="00CA7EC1">
              <w:rPr>
                <w:noProof/>
                <w:lang w:val="en-US"/>
              </w:rPr>
              <w:t xml:space="preserve">ydugg. </w:t>
            </w:r>
          </w:p>
        </w:tc>
        <w:tc>
          <w:tcPr>
            <w:tcW w:w="3969" w:type="dxa"/>
          </w:tcPr>
          <w:p w:rsidR="00CF1172" w:rsidRPr="00CA7EC1" w:rsidRDefault="00CA7EC1" w:rsidP="00A029D8">
            <w:pPr>
              <w:rPr>
                <w:lang w:val="en-US"/>
              </w:rPr>
            </w:pPr>
            <w:r w:rsidRPr="00CA7EC1">
              <w:rPr>
                <w:noProof/>
                <w:lang w:val="en-US"/>
              </w:rPr>
              <w:t xml:space="preserve">She fell down to the ground and her mother and her father started to cry and went outside the village shouting </w:t>
            </w:r>
            <w:r>
              <w:t xml:space="preserve">“Our daughter has died! The sheikh has killed her, the sheikh has killed her!” The sheikh, however, took off his cloak and covered her with it, (he spread it) over the woman. Then he took the tambourine and started to beat it. </w:t>
            </w:r>
          </w:p>
        </w:tc>
      </w:tr>
      <w:tr w:rsidR="00CF1172" w:rsidRPr="00CA7EC1" w:rsidTr="00CF1172">
        <w:tc>
          <w:tcPr>
            <w:tcW w:w="959" w:type="dxa"/>
          </w:tcPr>
          <w:p w:rsidR="00CF1172" w:rsidRPr="00CA7EC1" w:rsidRDefault="0079299F" w:rsidP="00A029D8">
            <w:pPr>
              <w:rPr>
                <w:noProof/>
              </w:rPr>
            </w:pPr>
            <w:r w:rsidRPr="00CA7EC1">
              <w:rPr>
                <w:noProof/>
              </w:rPr>
              <w:t>3.20</w:t>
            </w:r>
          </w:p>
        </w:tc>
        <w:tc>
          <w:tcPr>
            <w:tcW w:w="3969" w:type="dxa"/>
          </w:tcPr>
          <w:p w:rsidR="00CF1172" w:rsidRPr="00CA7EC1" w:rsidRDefault="00CF1172" w:rsidP="0079299F">
            <w:pPr>
              <w:rPr>
                <w:noProof/>
              </w:rPr>
            </w:pPr>
            <w:r w:rsidRPr="000D6E20">
              <w:rPr>
                <w:noProof/>
                <w:color w:val="7030A0"/>
              </w:rPr>
              <w:t>yduggūn madīḥ</w:t>
            </w:r>
            <w:r w:rsidR="0079299F" w:rsidRPr="000D6E20">
              <w:rPr>
                <w:noProof/>
                <w:color w:val="7030A0"/>
              </w:rPr>
              <w:t xml:space="preserve">, </w:t>
            </w:r>
            <w:r w:rsidRPr="000D6E20">
              <w:rPr>
                <w:noProof/>
                <w:color w:val="7030A0"/>
              </w:rPr>
              <w:t>yimdaḥ fōgha</w:t>
            </w:r>
            <w:r w:rsidRPr="00CA7EC1">
              <w:rPr>
                <w:noProof/>
              </w:rPr>
              <w:t>. hā y</w:t>
            </w:r>
            <w:r w:rsidR="0079299F" w:rsidRPr="00CA7EC1">
              <w:rPr>
                <w:noProof/>
              </w:rPr>
              <w:t>i</w:t>
            </w:r>
            <w:r w:rsidRPr="00CA7EC1">
              <w:rPr>
                <w:noProof/>
              </w:rPr>
              <w:t xml:space="preserve">gūl </w:t>
            </w:r>
            <w:r w:rsidR="00D7289A">
              <w:rPr>
                <w:noProof/>
              </w:rPr>
              <w:t>ˁ</w:t>
            </w:r>
            <w:r w:rsidRPr="00CA7EC1">
              <w:rPr>
                <w:noProof/>
              </w:rPr>
              <w:t>ugub sā</w:t>
            </w:r>
            <w:r w:rsidR="00D7289A">
              <w:rPr>
                <w:noProof/>
              </w:rPr>
              <w:t>ˁ</w:t>
            </w:r>
            <w:r w:rsidRPr="00CA7EC1">
              <w:rPr>
                <w:noProof/>
              </w:rPr>
              <w:t xml:space="preserve">a ygūl čān yšīlha </w:t>
            </w:r>
            <w:r w:rsidR="0079299F" w:rsidRPr="00CA7EC1">
              <w:rPr>
                <w:noProof/>
              </w:rPr>
              <w:t>(</w:t>
            </w:r>
            <w:r w:rsidR="00D7289A">
              <w:rPr>
                <w:noProof/>
              </w:rPr>
              <w:t>ˁ</w:t>
            </w:r>
            <w:r w:rsidR="0079299F" w:rsidRPr="00CA7EC1">
              <w:rPr>
                <w:noProof/>
              </w:rPr>
              <w:t xml:space="preserve">a-) </w:t>
            </w:r>
            <w:r w:rsidRPr="00CA7EC1">
              <w:rPr>
                <w:noProof/>
              </w:rPr>
              <w:t xml:space="preserve">ǧubbtu ygūl </w:t>
            </w:r>
            <w:r w:rsidRPr="00CA7EC1">
              <w:rPr>
                <w:noProof/>
                <w:color w:val="FF0000"/>
              </w:rPr>
              <w:t>inn</w:t>
            </w:r>
            <w:r w:rsidR="0079299F" w:rsidRPr="00CA7EC1">
              <w:rPr>
                <w:noProof/>
                <w:color w:val="FF0000"/>
              </w:rPr>
              <w:t>a</w:t>
            </w:r>
            <w:r w:rsidRPr="00CA7EC1">
              <w:rPr>
                <w:noProof/>
              </w:rPr>
              <w:t xml:space="preserve"> l-</w:t>
            </w:r>
            <w:r w:rsidR="0079299F">
              <w:rPr>
                <w:noProof/>
                <w:lang w:val="de-AT"/>
              </w:rPr>
              <w:t>ᵊ</w:t>
            </w:r>
            <w:r w:rsidRPr="00CA7EC1">
              <w:rPr>
                <w:noProof/>
              </w:rPr>
              <w:t xml:space="preserve">bnayye </w:t>
            </w:r>
            <w:r w:rsidR="00D7289A">
              <w:rPr>
                <w:noProof/>
              </w:rPr>
              <w:t>ˁ</w:t>
            </w:r>
            <w:r w:rsidRPr="00CA7EC1">
              <w:rPr>
                <w:noProof/>
              </w:rPr>
              <w:t>argāne</w:t>
            </w:r>
            <w:r w:rsidR="0079299F" w:rsidRPr="00CA7EC1">
              <w:rPr>
                <w:noProof/>
              </w:rPr>
              <w:t>,</w:t>
            </w:r>
            <w:r w:rsidRPr="00CA7EC1">
              <w:rPr>
                <w:noProof/>
              </w:rPr>
              <w:t xml:space="preserve"> ṭayybe</w:t>
            </w:r>
            <w:r w:rsidR="0079299F" w:rsidRPr="00CA7EC1">
              <w:rPr>
                <w:noProof/>
              </w:rPr>
              <w:t>,</w:t>
            </w:r>
            <w:r w:rsidRPr="00CA7EC1">
              <w:rPr>
                <w:noProof/>
              </w:rPr>
              <w:t xml:space="preserve"> y</w:t>
            </w:r>
            <w:r w:rsidR="0079299F" w:rsidRPr="00CA7EC1">
              <w:rPr>
                <w:noProof/>
              </w:rPr>
              <w:t>i</w:t>
            </w:r>
            <w:r w:rsidRPr="00CA7EC1">
              <w:rPr>
                <w:noProof/>
              </w:rPr>
              <w:t>gūl čān tug</w:t>
            </w:r>
            <w:r w:rsidR="00D7289A">
              <w:rPr>
                <w:noProof/>
              </w:rPr>
              <w:t>ˁ</w:t>
            </w:r>
            <w:r w:rsidRPr="00CA7EC1">
              <w:rPr>
                <w:noProof/>
              </w:rPr>
              <w:t>ud</w:t>
            </w:r>
            <w:r w:rsidR="0079299F" w:rsidRPr="00CA7EC1">
              <w:rPr>
                <w:noProof/>
              </w:rPr>
              <w:t>,</w:t>
            </w:r>
            <w:r w:rsidRPr="00CA7EC1">
              <w:rPr>
                <w:noProof/>
              </w:rPr>
              <w:t xml:space="preserve"> w</w:t>
            </w:r>
            <w:r w:rsidR="0079299F" w:rsidRPr="00CA7EC1">
              <w:rPr>
                <w:noProof/>
              </w:rPr>
              <w:t xml:space="preserve"> </w:t>
            </w:r>
            <w:r w:rsidRPr="00CA7EC1">
              <w:rPr>
                <w:noProof/>
              </w:rPr>
              <w:t>tug</w:t>
            </w:r>
            <w:r w:rsidR="00D7289A">
              <w:rPr>
                <w:noProof/>
              </w:rPr>
              <w:t>ˁ</w:t>
            </w:r>
            <w:r w:rsidRPr="00CA7EC1">
              <w:rPr>
                <w:noProof/>
              </w:rPr>
              <w:t>u</w:t>
            </w:r>
            <w:r w:rsidR="0079299F" w:rsidRPr="00CA7EC1">
              <w:rPr>
                <w:noProof/>
              </w:rPr>
              <w:t>d</w:t>
            </w:r>
            <w:r w:rsidRPr="00CA7EC1">
              <w:rPr>
                <w:noProof/>
              </w:rPr>
              <w:t xml:space="preserve"> b-al-kanār</w:t>
            </w:r>
            <w:r w:rsidR="00CA7EC1" w:rsidRPr="00CA7EC1">
              <w:rPr>
                <w:noProof/>
              </w:rPr>
              <w:t>,</w:t>
            </w:r>
            <w:r w:rsidRPr="00CA7EC1">
              <w:rPr>
                <w:noProof/>
              </w:rPr>
              <w:t xml:space="preserve"> </w:t>
            </w:r>
            <w:r w:rsidR="00D7289A">
              <w:rPr>
                <w:noProof/>
              </w:rPr>
              <w:t>ˀ</w:t>
            </w:r>
            <w:r w:rsidRPr="00CA7EC1">
              <w:rPr>
                <w:noProof/>
              </w:rPr>
              <w:t xml:space="preserve">ummha </w:t>
            </w:r>
            <w:r w:rsidR="0079299F" w:rsidRPr="00CA7EC1">
              <w:rPr>
                <w:noProof/>
              </w:rPr>
              <w:t>w-</w:t>
            </w:r>
            <w:r w:rsidRPr="00CA7EC1">
              <w:rPr>
                <w:noProof/>
              </w:rPr>
              <w:t>abūha ydaḥḥǧū-lhe w</w:t>
            </w:r>
            <w:r w:rsidR="0079299F" w:rsidRPr="00CA7EC1">
              <w:rPr>
                <w:noProof/>
              </w:rPr>
              <w:t xml:space="preserve"> </w:t>
            </w:r>
            <w:r w:rsidRPr="00CA7EC1">
              <w:rPr>
                <w:noProof/>
              </w:rPr>
              <w:t xml:space="preserve">gāyle </w:t>
            </w:r>
            <w:r w:rsidR="0079299F" w:rsidRPr="00CA7EC1">
              <w:t>“</w:t>
            </w:r>
            <w:r w:rsidRPr="00CA7EC1">
              <w:rPr>
                <w:noProof/>
              </w:rPr>
              <w:t>yumma</w:t>
            </w:r>
            <w:r w:rsidR="0079299F" w:rsidRPr="00CA7EC1">
              <w:rPr>
                <w:noProof/>
              </w:rPr>
              <w:t>!</w:t>
            </w:r>
            <w:r w:rsidRPr="00CA7EC1">
              <w:rPr>
                <w:noProof/>
              </w:rPr>
              <w:t xml:space="preserve"> yāba</w:t>
            </w:r>
            <w:r w:rsidR="0079299F" w:rsidRPr="00CA7EC1">
              <w:rPr>
                <w:noProof/>
              </w:rPr>
              <w:t>!</w:t>
            </w:r>
            <w:r w:rsidRPr="00CA7EC1">
              <w:rPr>
                <w:noProof/>
              </w:rPr>
              <w:t xml:space="preserve"> </w:t>
            </w:r>
            <w:r w:rsidR="00D7289A">
              <w:rPr>
                <w:noProof/>
              </w:rPr>
              <w:t>ˀ</w:t>
            </w:r>
            <w:r w:rsidRPr="00CA7EC1">
              <w:rPr>
                <w:noProof/>
              </w:rPr>
              <w:t xml:space="preserve">āni šinhu šuġli hēne? </w:t>
            </w:r>
            <w:r w:rsidR="00D7289A">
              <w:rPr>
                <w:noProof/>
              </w:rPr>
              <w:t>ˀ</w:t>
            </w:r>
            <w:r w:rsidR="0079299F" w:rsidRPr="00CA7EC1">
              <w:rPr>
                <w:noProof/>
              </w:rPr>
              <w:t>i</w:t>
            </w:r>
            <w:r w:rsidRPr="00CA7EC1">
              <w:rPr>
                <w:noProof/>
              </w:rPr>
              <w:t>š-ǧa</w:t>
            </w:r>
            <w:r w:rsidR="00D7289A">
              <w:rPr>
                <w:noProof/>
              </w:rPr>
              <w:t>ˁ</w:t>
            </w:r>
            <w:r w:rsidRPr="00CA7EC1">
              <w:rPr>
                <w:noProof/>
              </w:rPr>
              <w:t>ad asawwi hēne?</w:t>
            </w:r>
            <w:r w:rsidR="0079299F" w:rsidRPr="00CA7EC1">
              <w:t>”</w:t>
            </w:r>
            <w:r w:rsidRPr="00CA7EC1">
              <w:rPr>
                <w:noProof/>
              </w:rPr>
              <w:t xml:space="preserve"> </w:t>
            </w:r>
          </w:p>
        </w:tc>
        <w:tc>
          <w:tcPr>
            <w:tcW w:w="3969" w:type="dxa"/>
          </w:tcPr>
          <w:p w:rsidR="00CF1172" w:rsidRPr="00CA7EC1" w:rsidRDefault="00CA7EC1" w:rsidP="00CA7EC1">
            <w:pPr>
              <w:rPr>
                <w:lang w:val="en-US"/>
              </w:rPr>
            </w:pPr>
            <w:r w:rsidRPr="00CA7EC1">
              <w:rPr>
                <w:noProof/>
                <w:lang w:val="en-US"/>
              </w:rPr>
              <w:t xml:space="preserve">They performed lauds (for the prophet Muhammad), they </w:t>
            </w:r>
            <w:r>
              <w:rPr>
                <w:noProof/>
                <w:lang w:val="en-US"/>
              </w:rPr>
              <w:t>sang</w:t>
            </w:r>
            <w:r w:rsidRPr="00CA7EC1">
              <w:rPr>
                <w:noProof/>
                <w:lang w:val="en-US"/>
              </w:rPr>
              <w:t xml:space="preserve"> lauds</w:t>
            </w:r>
            <w:r>
              <w:rPr>
                <w:noProof/>
                <w:lang w:val="en-US"/>
              </w:rPr>
              <w:t xml:space="preserve"> over her. It is said that after an hour he took away his cloak from her. The girl was in sweat but well. It is said that she sat up. She sat aside. Her mother and her father were looking at her when she said, </w:t>
            </w:r>
            <w:r>
              <w:rPr>
                <w:lang w:val="en-US"/>
              </w:rPr>
              <w:t>“Mum! Dad! What’s my business here? What I am doing here?”</w:t>
            </w:r>
          </w:p>
        </w:tc>
      </w:tr>
      <w:tr w:rsidR="00CF1172" w:rsidRPr="00CA7EC1" w:rsidTr="00CF1172">
        <w:tc>
          <w:tcPr>
            <w:tcW w:w="959" w:type="dxa"/>
          </w:tcPr>
          <w:p w:rsidR="00CF1172" w:rsidRPr="00CA7EC1" w:rsidRDefault="0079299F" w:rsidP="00A029D8">
            <w:pPr>
              <w:rPr>
                <w:noProof/>
                <w:lang w:val="en-US"/>
              </w:rPr>
            </w:pPr>
            <w:r w:rsidRPr="00CA7EC1">
              <w:rPr>
                <w:noProof/>
                <w:lang w:val="en-US"/>
              </w:rPr>
              <w:t>3.40</w:t>
            </w:r>
          </w:p>
        </w:tc>
        <w:tc>
          <w:tcPr>
            <w:tcW w:w="3969" w:type="dxa"/>
          </w:tcPr>
          <w:p w:rsidR="00CF1172" w:rsidRPr="00472EE4" w:rsidRDefault="00CF1172" w:rsidP="002F3B69">
            <w:pPr>
              <w:rPr>
                <w:noProof/>
                <w:lang w:val="en-US"/>
              </w:rPr>
            </w:pPr>
            <w:r w:rsidRPr="00CA7EC1">
              <w:rPr>
                <w:noProof/>
                <w:lang w:val="en-US"/>
              </w:rPr>
              <w:t xml:space="preserve">gāylin </w:t>
            </w:r>
            <w:r w:rsidR="0079299F" w:rsidRPr="00CA7EC1">
              <w:rPr>
                <w:lang w:val="en-US"/>
              </w:rPr>
              <w:t>“</w:t>
            </w:r>
            <w:r w:rsidRPr="00CA7EC1">
              <w:rPr>
                <w:noProof/>
                <w:lang w:val="en-US"/>
              </w:rPr>
              <w:t xml:space="preserve">māmiš </w:t>
            </w:r>
            <w:r w:rsidRPr="00CA7EC1">
              <w:rPr>
                <w:noProof/>
                <w:color w:val="FF0000"/>
                <w:lang w:val="en-US"/>
              </w:rPr>
              <w:t>ši</w:t>
            </w:r>
            <w:r w:rsidRPr="00CA7EC1">
              <w:rPr>
                <w:noProof/>
                <w:lang w:val="en-US"/>
              </w:rPr>
              <w:t xml:space="preserve"> ǧīna </w:t>
            </w:r>
            <w:r w:rsidR="00D7289A">
              <w:rPr>
                <w:noProof/>
                <w:lang w:val="en-US"/>
              </w:rPr>
              <w:t>ˁ</w:t>
            </w:r>
            <w:r w:rsidRPr="00CA7EC1">
              <w:rPr>
                <w:noProof/>
                <w:lang w:val="en-US"/>
              </w:rPr>
              <w:t>a-z-ziyāra</w:t>
            </w:r>
            <w:r w:rsidR="0079299F" w:rsidRPr="00CA7EC1">
              <w:rPr>
                <w:noProof/>
                <w:lang w:val="en-US"/>
              </w:rPr>
              <w:t>.</w:t>
            </w:r>
            <w:r w:rsidR="0079299F" w:rsidRPr="00CA7EC1">
              <w:rPr>
                <w:lang w:val="en-US"/>
              </w:rPr>
              <w:t>”</w:t>
            </w:r>
            <w:r w:rsidRPr="00CA7EC1">
              <w:rPr>
                <w:noProof/>
                <w:lang w:val="en-US"/>
              </w:rPr>
              <w:t xml:space="preserve"> hā ygūlūn rāyḥīn ǧāybī-lu </w:t>
            </w:r>
            <w:r w:rsidR="0079299F" w:rsidRPr="00CA7EC1">
              <w:rPr>
                <w:noProof/>
                <w:lang w:val="en-US"/>
              </w:rPr>
              <w:t>ṭ</w:t>
            </w:r>
            <w:r w:rsidRPr="00CA7EC1">
              <w:rPr>
                <w:noProof/>
                <w:lang w:val="en-US"/>
              </w:rPr>
              <w:t>aqṣi māx</w:t>
            </w:r>
            <w:r w:rsidR="0079299F" w:rsidRPr="00CA7EC1">
              <w:rPr>
                <w:noProof/>
                <w:lang w:val="en-US"/>
              </w:rPr>
              <w:t>ḏ</w:t>
            </w:r>
            <w:r w:rsidRPr="00CA7EC1">
              <w:rPr>
                <w:noProof/>
                <w:lang w:val="en-US"/>
              </w:rPr>
              <w:t xml:space="preserve">ī-lu </w:t>
            </w:r>
            <w:r w:rsidR="0079299F" w:rsidRPr="00CA7EC1">
              <w:rPr>
                <w:noProof/>
                <w:lang w:val="en-US"/>
              </w:rPr>
              <w:t>ṭ</w:t>
            </w:r>
            <w:r w:rsidRPr="00CA7EC1">
              <w:rPr>
                <w:noProof/>
                <w:lang w:val="en-US"/>
              </w:rPr>
              <w:t>aqṣi hadīye w</w:t>
            </w:r>
            <w:r w:rsidR="00FB504F" w:rsidRPr="00CA7EC1">
              <w:rPr>
                <w:noProof/>
                <w:lang w:val="en-US"/>
              </w:rPr>
              <w:t xml:space="preserve"> ǧāybīn inṭō </w:t>
            </w:r>
            <w:r w:rsidR="00FB504F" w:rsidRPr="00472EE4">
              <w:rPr>
                <w:noProof/>
                <w:lang w:val="en-US"/>
              </w:rPr>
              <w:t>la-š-šēx. w-al-</w:t>
            </w:r>
            <w:r w:rsidR="00FB504F">
              <w:rPr>
                <w:noProof/>
                <w:lang w:val="de-AT"/>
              </w:rPr>
              <w:t>ᵊ</w:t>
            </w:r>
            <w:r w:rsidRPr="00472EE4">
              <w:rPr>
                <w:noProof/>
                <w:lang w:val="en-US"/>
              </w:rPr>
              <w:t>bnayye ṭābat w</w:t>
            </w:r>
            <w:r w:rsidR="00FB504F" w:rsidRPr="00472EE4">
              <w:rPr>
                <w:noProof/>
                <w:lang w:val="en-US"/>
              </w:rPr>
              <w:t xml:space="preserve"> </w:t>
            </w:r>
            <w:r w:rsidRPr="00472EE4">
              <w:rPr>
                <w:noProof/>
                <w:lang w:val="en-US"/>
              </w:rPr>
              <w:t>rāḥ</w:t>
            </w:r>
            <w:r w:rsidR="002F3B69">
              <w:rPr>
                <w:noProof/>
                <w:lang w:val="en-US"/>
              </w:rPr>
              <w:t>a</w:t>
            </w:r>
            <w:r w:rsidRPr="00472EE4">
              <w:rPr>
                <w:noProof/>
                <w:lang w:val="en-US"/>
              </w:rPr>
              <w:t>t</w:t>
            </w:r>
            <w:r w:rsidR="00FB504F" w:rsidRPr="00472EE4">
              <w:rPr>
                <w:noProof/>
                <w:lang w:val="en-US"/>
              </w:rPr>
              <w:t xml:space="preserve"> – ṭābat w rāḥ</w:t>
            </w:r>
            <w:r w:rsidR="002F3B69">
              <w:rPr>
                <w:noProof/>
                <w:lang w:val="en-US"/>
              </w:rPr>
              <w:t>a</w:t>
            </w:r>
            <w:r w:rsidR="00FB504F" w:rsidRPr="00472EE4">
              <w:rPr>
                <w:noProof/>
                <w:lang w:val="en-US"/>
              </w:rPr>
              <w:t>t –</w:t>
            </w:r>
            <w:r w:rsidRPr="00472EE4">
              <w:rPr>
                <w:noProof/>
                <w:lang w:val="en-US"/>
              </w:rPr>
              <w:t xml:space="preserve"> </w:t>
            </w:r>
            <w:r w:rsidR="00FB504F">
              <w:rPr>
                <w:noProof/>
                <w:lang w:val="de-AT"/>
              </w:rPr>
              <w:t>ᵊ</w:t>
            </w:r>
            <w:r w:rsidRPr="00472EE4">
              <w:rPr>
                <w:noProof/>
                <w:lang w:val="en-US"/>
              </w:rPr>
              <w:t>b-sā</w:t>
            </w:r>
            <w:r w:rsidR="00D7289A">
              <w:rPr>
                <w:noProof/>
                <w:lang w:val="en-US"/>
              </w:rPr>
              <w:t>ˁ</w:t>
            </w:r>
            <w:r w:rsidRPr="00472EE4">
              <w:rPr>
                <w:noProof/>
                <w:lang w:val="en-US"/>
              </w:rPr>
              <w:t xml:space="preserve"> zimān. </w:t>
            </w:r>
            <w:r w:rsidR="00D7289A">
              <w:rPr>
                <w:noProof/>
                <w:lang w:val="en-US"/>
              </w:rPr>
              <w:t>ˀ</w:t>
            </w:r>
            <w:r w:rsidRPr="00472EE4">
              <w:rPr>
                <w:noProof/>
                <w:lang w:val="en-US"/>
              </w:rPr>
              <w:t>as-sa</w:t>
            </w:r>
            <w:r w:rsidR="00D7289A">
              <w:rPr>
                <w:noProof/>
                <w:lang w:val="en-US"/>
              </w:rPr>
              <w:t>ˁ</w:t>
            </w:r>
            <w:r w:rsidRPr="00472EE4">
              <w:rPr>
                <w:noProof/>
                <w:lang w:val="en-US"/>
              </w:rPr>
              <w:t xml:space="preserve">ālwa ište hīčiḏ ysawwin al-xawāǧi zād </w:t>
            </w:r>
            <w:r w:rsidRPr="00472EE4">
              <w:rPr>
                <w:noProof/>
                <w:color w:val="FF0000"/>
                <w:lang w:val="en-US"/>
              </w:rPr>
              <w:t>yiktibū</w:t>
            </w:r>
            <w:r w:rsidRPr="00472EE4">
              <w:rPr>
                <w:noProof/>
                <w:lang w:val="en-US"/>
              </w:rPr>
              <w:t xml:space="preserve">-lhin min </w:t>
            </w:r>
            <w:r w:rsidR="00FB504F">
              <w:rPr>
                <w:noProof/>
                <w:lang w:val="de-AT"/>
              </w:rPr>
              <w:t>ᵊ</w:t>
            </w:r>
            <w:r w:rsidRPr="00472EE4">
              <w:rPr>
                <w:noProof/>
                <w:lang w:val="en-US"/>
              </w:rPr>
              <w:t>hnīy</w:t>
            </w:r>
            <w:r w:rsidR="00FB504F" w:rsidRPr="00472EE4">
              <w:rPr>
                <w:noProof/>
                <w:lang w:val="en-US"/>
              </w:rPr>
              <w:t>ā</w:t>
            </w:r>
            <w:r w:rsidRPr="00472EE4">
              <w:rPr>
                <w:noProof/>
                <w:lang w:val="en-US"/>
              </w:rPr>
              <w:t>t al-qur</w:t>
            </w:r>
            <w:r w:rsidR="00D7289A">
              <w:rPr>
                <w:noProof/>
                <w:lang w:val="en-US"/>
              </w:rPr>
              <w:t>ˀ</w:t>
            </w:r>
            <w:r w:rsidRPr="00472EE4">
              <w:rPr>
                <w:noProof/>
                <w:lang w:val="en-US"/>
              </w:rPr>
              <w:t xml:space="preserve">ān mā </w:t>
            </w:r>
            <w:r w:rsidR="00FB504F" w:rsidRPr="00472EE4">
              <w:rPr>
                <w:noProof/>
                <w:lang w:val="en-US"/>
              </w:rPr>
              <w:t>ī</w:t>
            </w:r>
            <w:r w:rsidRPr="00472EE4">
              <w:rPr>
                <w:noProof/>
                <w:lang w:val="en-US"/>
              </w:rPr>
              <w:t xml:space="preserve">tigallaṭin </w:t>
            </w:r>
            <w:r w:rsidR="00D7289A">
              <w:rPr>
                <w:noProof/>
                <w:lang w:val="en-US"/>
              </w:rPr>
              <w:t>ˁ</w:t>
            </w:r>
            <w:r w:rsidRPr="00472EE4">
              <w:rPr>
                <w:noProof/>
                <w:lang w:val="en-US"/>
              </w:rPr>
              <w:t>ala hnīye</w:t>
            </w:r>
            <w:r w:rsidR="00FB504F" w:rsidRPr="00472EE4">
              <w:rPr>
                <w:noProof/>
                <w:lang w:val="en-US"/>
              </w:rPr>
              <w:t>.</w:t>
            </w:r>
            <w:r w:rsidRPr="00472EE4">
              <w:rPr>
                <w:noProof/>
                <w:lang w:val="en-US"/>
              </w:rPr>
              <w:t xml:space="preserve"> </w:t>
            </w:r>
          </w:p>
        </w:tc>
        <w:tc>
          <w:tcPr>
            <w:tcW w:w="3969" w:type="dxa"/>
          </w:tcPr>
          <w:p w:rsidR="00CF1172" w:rsidRPr="00CA7EC1" w:rsidRDefault="00CA7EC1" w:rsidP="00CA7EC1">
            <w:pPr>
              <w:rPr>
                <w:lang w:val="en-US"/>
              </w:rPr>
            </w:pPr>
            <w:r w:rsidRPr="00472EE4">
              <w:rPr>
                <w:noProof/>
                <w:lang w:val="en-US"/>
              </w:rPr>
              <w:t xml:space="preserve">They said, </w:t>
            </w:r>
            <w:r w:rsidRPr="00472EE4">
              <w:rPr>
                <w:lang w:val="en-US"/>
              </w:rPr>
              <w:t xml:space="preserve">“Nothing (to worry), we went to a sanctuary.” </w:t>
            </w:r>
            <w:r w:rsidRPr="00CA7EC1">
              <w:rPr>
                <w:lang w:val="en-US"/>
              </w:rPr>
              <w:t xml:space="preserve">It is said that they bought a car for </w:t>
            </w:r>
            <w:r>
              <w:rPr>
                <w:lang w:val="en-US"/>
              </w:rPr>
              <w:t xml:space="preserve">the sheikh </w:t>
            </w:r>
            <w:r w:rsidRPr="00CA7EC1">
              <w:rPr>
                <w:lang w:val="en-US"/>
              </w:rPr>
              <w:t>and gave it h</w:t>
            </w:r>
            <w:r>
              <w:rPr>
                <w:lang w:val="en-US"/>
              </w:rPr>
              <w:t>im as a present. The girl had recovered and went away – she was well and went away – immediately. The demons do it like that but the sage men write amulets against them which are made from verses of the Koran. So they cannot come close to you.</w:t>
            </w:r>
          </w:p>
        </w:tc>
      </w:tr>
      <w:tr w:rsidR="000F0CB0" w:rsidRPr="00CA7EC1" w:rsidTr="00CF1172">
        <w:tc>
          <w:tcPr>
            <w:tcW w:w="959" w:type="dxa"/>
          </w:tcPr>
          <w:p w:rsidR="000F0CB0" w:rsidRPr="00CA7EC1" w:rsidRDefault="000F0CB0" w:rsidP="00A029D8">
            <w:pPr>
              <w:rPr>
                <w:noProof/>
                <w:lang w:val="en-US"/>
              </w:rPr>
            </w:pPr>
          </w:p>
        </w:tc>
        <w:tc>
          <w:tcPr>
            <w:tcW w:w="3969" w:type="dxa"/>
          </w:tcPr>
          <w:p w:rsidR="000F0CB0" w:rsidRPr="00CA7EC1" w:rsidRDefault="000F0CB0" w:rsidP="00FB504F">
            <w:pPr>
              <w:rPr>
                <w:noProof/>
                <w:lang w:val="en-US"/>
              </w:rPr>
            </w:pPr>
            <w:r w:rsidRPr="00CA7EC1">
              <w:rPr>
                <w:noProof/>
                <w:lang w:val="en-US"/>
              </w:rPr>
              <w:t>NEW STORY</w:t>
            </w:r>
          </w:p>
        </w:tc>
        <w:tc>
          <w:tcPr>
            <w:tcW w:w="3969" w:type="dxa"/>
          </w:tcPr>
          <w:p w:rsidR="000F0CB0" w:rsidRPr="00CA7EC1" w:rsidRDefault="000F0CB0" w:rsidP="00A029D8">
            <w:pPr>
              <w:rPr>
                <w:noProof/>
                <w:lang w:val="en-US"/>
              </w:rPr>
            </w:pPr>
          </w:p>
        </w:tc>
      </w:tr>
      <w:tr w:rsidR="00CF1172" w:rsidRPr="00BA4C09" w:rsidTr="00CF1172">
        <w:tc>
          <w:tcPr>
            <w:tcW w:w="959" w:type="dxa"/>
          </w:tcPr>
          <w:p w:rsidR="00CF1172" w:rsidRPr="00CA7EC1" w:rsidRDefault="00FB504F" w:rsidP="00A029D8">
            <w:pPr>
              <w:rPr>
                <w:noProof/>
                <w:lang w:val="en-US"/>
              </w:rPr>
            </w:pPr>
            <w:r w:rsidRPr="00CA7EC1">
              <w:rPr>
                <w:noProof/>
                <w:lang w:val="en-US"/>
              </w:rPr>
              <w:t>3.59</w:t>
            </w:r>
          </w:p>
        </w:tc>
        <w:tc>
          <w:tcPr>
            <w:tcW w:w="3969" w:type="dxa"/>
          </w:tcPr>
          <w:p w:rsidR="00CF1172" w:rsidRPr="00472EE4" w:rsidRDefault="00D7289A" w:rsidP="00FB504F">
            <w:pPr>
              <w:rPr>
                <w:noProof/>
                <w:lang w:val="en-US"/>
              </w:rPr>
            </w:pPr>
            <w:r>
              <w:rPr>
                <w:noProof/>
                <w:lang w:val="en-US"/>
              </w:rPr>
              <w:t>ˀ</w:t>
            </w:r>
            <w:r w:rsidR="00CF1172" w:rsidRPr="00CA7EC1">
              <w:rPr>
                <w:noProof/>
                <w:lang w:val="en-US"/>
              </w:rPr>
              <w:t xml:space="preserve">alḥaz iḥne </w:t>
            </w:r>
            <w:r>
              <w:rPr>
                <w:noProof/>
                <w:lang w:val="en-US"/>
              </w:rPr>
              <w:t>ˁ</w:t>
            </w:r>
            <w:r w:rsidR="00CF1172" w:rsidRPr="00CA7EC1">
              <w:rPr>
                <w:noProof/>
                <w:lang w:val="en-US"/>
              </w:rPr>
              <w:t>iǧ</w:t>
            </w:r>
            <w:r w:rsidR="00FB504F" w:rsidRPr="00CA7EC1">
              <w:rPr>
                <w:noProof/>
                <w:lang w:val="en-US"/>
              </w:rPr>
              <w:t>y</w:t>
            </w:r>
            <w:r w:rsidR="00CF1172" w:rsidRPr="00CA7EC1">
              <w:rPr>
                <w:noProof/>
                <w:lang w:val="en-US"/>
              </w:rPr>
              <w:t xml:space="preserve">ān </w:t>
            </w:r>
            <w:r w:rsidR="00FB504F">
              <w:rPr>
                <w:noProof/>
                <w:lang w:val="de-AT"/>
              </w:rPr>
              <w:t>ᵊ</w:t>
            </w:r>
            <w:r w:rsidR="00FB504F" w:rsidRPr="00CA7EC1">
              <w:rPr>
                <w:noProof/>
                <w:lang w:val="en-US"/>
              </w:rPr>
              <w:t>z</w:t>
            </w:r>
            <w:r w:rsidR="00CF1172" w:rsidRPr="00CA7EC1">
              <w:rPr>
                <w:noProof/>
                <w:lang w:val="en-US"/>
              </w:rPr>
              <w:t xml:space="preserve">ġār kull </w:t>
            </w:r>
            <w:r>
              <w:rPr>
                <w:noProof/>
                <w:lang w:val="en-US"/>
              </w:rPr>
              <w:t>ˁ</w:t>
            </w:r>
            <w:r w:rsidR="00CF1172" w:rsidRPr="00CA7EC1">
              <w:rPr>
                <w:noProof/>
                <w:lang w:val="en-US"/>
              </w:rPr>
              <w:t>aǧi-n ẓaġīr nḥ</w:t>
            </w:r>
            <w:r w:rsidR="00FB504F" w:rsidRPr="00CA7EC1">
              <w:rPr>
                <w:noProof/>
                <w:lang w:val="en-US"/>
              </w:rPr>
              <w:t>u</w:t>
            </w:r>
            <w:r w:rsidR="00CF1172" w:rsidRPr="00CA7EC1">
              <w:rPr>
                <w:noProof/>
                <w:lang w:val="en-US"/>
              </w:rPr>
              <w:t>ṭṭ-</w:t>
            </w:r>
            <w:r w:rsidR="00FB504F" w:rsidRPr="00CA7EC1">
              <w:rPr>
                <w:noProof/>
                <w:lang w:val="en-US"/>
              </w:rPr>
              <w:t>il</w:t>
            </w:r>
            <w:r w:rsidR="00CF1172" w:rsidRPr="00CA7EC1">
              <w:rPr>
                <w:noProof/>
                <w:lang w:val="en-US"/>
              </w:rPr>
              <w:t xml:space="preserve">lu gāma, gāma, </w:t>
            </w:r>
            <w:r>
              <w:rPr>
                <w:noProof/>
                <w:lang w:val="en-US"/>
              </w:rPr>
              <w:t>ˀ</w:t>
            </w:r>
            <w:r w:rsidR="00CF1172" w:rsidRPr="00CA7EC1">
              <w:rPr>
                <w:noProof/>
                <w:lang w:val="en-US"/>
              </w:rPr>
              <w:t>āyat al-kursi ngūl</w:t>
            </w:r>
            <w:r w:rsidR="00FB504F" w:rsidRPr="00CA7EC1">
              <w:rPr>
                <w:noProof/>
                <w:lang w:val="en-US"/>
              </w:rPr>
              <w:t>,</w:t>
            </w:r>
            <w:r w:rsidR="00CF1172" w:rsidRPr="00CA7EC1">
              <w:rPr>
                <w:noProof/>
                <w:lang w:val="en-US"/>
              </w:rPr>
              <w:t xml:space="preserve"> muska, </w:t>
            </w:r>
            <w:r w:rsidR="00FB504F">
              <w:rPr>
                <w:noProof/>
                <w:lang w:val="de-AT"/>
              </w:rPr>
              <w:t>ᵊ</w:t>
            </w:r>
            <w:r w:rsidR="00FB504F" w:rsidRPr="00CA7EC1">
              <w:rPr>
                <w:noProof/>
                <w:lang w:val="en-US"/>
              </w:rPr>
              <w:t>n</w:t>
            </w:r>
            <w:r w:rsidR="00CF1172" w:rsidRPr="00CA7EC1">
              <w:rPr>
                <w:noProof/>
                <w:lang w:val="en-US"/>
              </w:rPr>
              <w:t>ḥuṭṭha mā nx</w:t>
            </w:r>
            <w:r w:rsidR="00CF1172" w:rsidRPr="00472EE4">
              <w:rPr>
                <w:noProof/>
                <w:lang w:val="en-US"/>
              </w:rPr>
              <w:t xml:space="preserve">āf </w:t>
            </w:r>
            <w:r w:rsidR="00FB504F" w:rsidRPr="00472EE4">
              <w:rPr>
                <w:noProof/>
                <w:lang w:val="en-US"/>
              </w:rPr>
              <w:t xml:space="preserve">hīč, </w:t>
            </w:r>
            <w:r>
              <w:rPr>
                <w:noProof/>
                <w:lang w:val="en-US"/>
              </w:rPr>
              <w:t>ˀ</w:t>
            </w:r>
            <w:r w:rsidR="00CF1172" w:rsidRPr="00472EE4">
              <w:rPr>
                <w:noProof/>
                <w:lang w:val="en-US"/>
              </w:rPr>
              <w:t xml:space="preserve">al-ǧinn min </w:t>
            </w:r>
            <w:r w:rsidR="00FB504F" w:rsidRPr="00472EE4">
              <w:rPr>
                <w:noProof/>
                <w:lang w:val="en-US"/>
              </w:rPr>
              <w:t>as-</w:t>
            </w:r>
            <w:r w:rsidR="00CF1172" w:rsidRPr="00472EE4">
              <w:rPr>
                <w:noProof/>
                <w:lang w:val="en-US"/>
              </w:rPr>
              <w:t>sa</w:t>
            </w:r>
            <w:r>
              <w:rPr>
                <w:noProof/>
                <w:lang w:val="en-US"/>
              </w:rPr>
              <w:t>ˁ</w:t>
            </w:r>
            <w:r w:rsidR="00CF1172" w:rsidRPr="00472EE4">
              <w:rPr>
                <w:noProof/>
                <w:lang w:val="en-US"/>
              </w:rPr>
              <w:t xml:space="preserve">ālwa mā yitigallaṭan </w:t>
            </w:r>
            <w:r>
              <w:rPr>
                <w:noProof/>
                <w:lang w:val="en-US"/>
              </w:rPr>
              <w:t>ˁ</w:t>
            </w:r>
            <w:r w:rsidR="00CF1172" w:rsidRPr="00472EE4">
              <w:rPr>
                <w:noProof/>
                <w:lang w:val="en-US"/>
              </w:rPr>
              <w:t xml:space="preserve">alēk. </w:t>
            </w:r>
            <w:r>
              <w:rPr>
                <w:noProof/>
                <w:lang w:val="en-US"/>
              </w:rPr>
              <w:t>ˀ</w:t>
            </w:r>
            <w:r w:rsidR="00CF1172" w:rsidRPr="00472EE4">
              <w:rPr>
                <w:noProof/>
                <w:lang w:val="en-US"/>
              </w:rPr>
              <w:t xml:space="preserve">āni, </w:t>
            </w:r>
            <w:r>
              <w:rPr>
                <w:noProof/>
                <w:lang w:val="en-US"/>
              </w:rPr>
              <w:t>ˀ</w:t>
            </w:r>
            <w:r w:rsidR="00CF1172" w:rsidRPr="00472EE4">
              <w:rPr>
                <w:noProof/>
                <w:lang w:val="en-US"/>
              </w:rPr>
              <w:t xml:space="preserve">inte </w:t>
            </w:r>
            <w:r w:rsidR="00FB504F" w:rsidRPr="00472EE4">
              <w:rPr>
                <w:noProof/>
                <w:lang w:val="en-US"/>
              </w:rPr>
              <w:t>s</w:t>
            </w:r>
            <w:r w:rsidR="00CF1172" w:rsidRPr="00472EE4">
              <w:rPr>
                <w:noProof/>
                <w:lang w:val="en-US"/>
              </w:rPr>
              <w:t>sōlif, āni ǧanni hēne b-al-bēt hēne</w:t>
            </w:r>
            <w:r w:rsidR="00FB504F" w:rsidRPr="00472EE4">
              <w:rPr>
                <w:noProof/>
                <w:lang w:val="en-US"/>
              </w:rPr>
              <w:t xml:space="preserve"> – b-al-bēt hēne? – </w:t>
            </w:r>
            <w:r w:rsidR="00CF1172" w:rsidRPr="00472EE4">
              <w:rPr>
                <w:noProof/>
                <w:lang w:val="en-US"/>
              </w:rPr>
              <w:t xml:space="preserve">b-al-bēt </w:t>
            </w:r>
            <w:r w:rsidR="00FB504F" w:rsidRPr="00472EE4">
              <w:rPr>
                <w:noProof/>
                <w:lang w:val="en-US"/>
              </w:rPr>
              <w:t>hēne</w:t>
            </w:r>
            <w:r w:rsidR="00CF1172" w:rsidRPr="00472EE4">
              <w:rPr>
                <w:noProof/>
                <w:lang w:val="en-US"/>
              </w:rPr>
              <w:t xml:space="preserve"> š</w:t>
            </w:r>
            <w:r w:rsidR="00FB504F" w:rsidRPr="00472EE4">
              <w:rPr>
                <w:noProof/>
                <w:lang w:val="en-US"/>
              </w:rPr>
              <w:t>u</w:t>
            </w:r>
            <w:r w:rsidR="00CF1172" w:rsidRPr="00472EE4">
              <w:rPr>
                <w:noProof/>
                <w:lang w:val="en-US"/>
              </w:rPr>
              <w:t>-ygūlū-lu haḏāk</w:t>
            </w:r>
            <w:r w:rsidR="00FB504F" w:rsidRPr="00472EE4">
              <w:rPr>
                <w:noProof/>
                <w:lang w:val="en-US"/>
              </w:rPr>
              <w:t xml:space="preserve"> aaa…</w:t>
            </w:r>
            <w:r w:rsidR="00CF1172" w:rsidRPr="00472EE4">
              <w:rPr>
                <w:noProof/>
                <w:lang w:val="en-US"/>
              </w:rPr>
              <w:t xml:space="preserve"> </w:t>
            </w:r>
            <w:r w:rsidR="00FB504F" w:rsidRPr="00472EE4">
              <w:rPr>
                <w:noProof/>
                <w:lang w:val="en-US"/>
              </w:rPr>
              <w:t xml:space="preserve">– </w:t>
            </w:r>
            <w:r w:rsidR="00CF1172" w:rsidRPr="00472EE4">
              <w:rPr>
                <w:noProof/>
                <w:lang w:val="en-US"/>
              </w:rPr>
              <w:t xml:space="preserve">suqun? </w:t>
            </w:r>
            <w:r w:rsidR="00FB504F" w:rsidRPr="00472EE4">
              <w:rPr>
                <w:noProof/>
                <w:lang w:val="en-US"/>
              </w:rPr>
              <w:t xml:space="preserve">– </w:t>
            </w:r>
            <w:r w:rsidR="00CF1172" w:rsidRPr="00472EE4">
              <w:rPr>
                <w:noProof/>
                <w:lang w:val="en-US"/>
              </w:rPr>
              <w:t xml:space="preserve">lā mū as-suqun. </w:t>
            </w:r>
          </w:p>
        </w:tc>
        <w:tc>
          <w:tcPr>
            <w:tcW w:w="3969" w:type="dxa"/>
          </w:tcPr>
          <w:p w:rsidR="00CF1172" w:rsidRPr="00472EE4" w:rsidRDefault="00CF1172" w:rsidP="00A029D8">
            <w:pPr>
              <w:rPr>
                <w:noProof/>
                <w:lang w:val="en-US"/>
              </w:rPr>
            </w:pPr>
          </w:p>
        </w:tc>
      </w:tr>
      <w:tr w:rsidR="00CF1172" w:rsidRPr="00BA2FBD" w:rsidTr="00CF1172">
        <w:tc>
          <w:tcPr>
            <w:tcW w:w="959" w:type="dxa"/>
          </w:tcPr>
          <w:p w:rsidR="00CF1172" w:rsidRPr="00877028" w:rsidRDefault="00FB504F" w:rsidP="00A029D8">
            <w:pPr>
              <w:rPr>
                <w:noProof/>
                <w:lang w:val="de-AT"/>
              </w:rPr>
            </w:pPr>
            <w:r>
              <w:rPr>
                <w:noProof/>
                <w:lang w:val="de-AT"/>
              </w:rPr>
              <w:t>4.22</w:t>
            </w:r>
          </w:p>
        </w:tc>
        <w:tc>
          <w:tcPr>
            <w:tcW w:w="3969" w:type="dxa"/>
          </w:tcPr>
          <w:p w:rsidR="00CF1172" w:rsidRPr="00877028" w:rsidRDefault="00D7289A" w:rsidP="000F0CB0">
            <w:pPr>
              <w:rPr>
                <w:noProof/>
                <w:lang w:val="de-AT"/>
              </w:rPr>
            </w:pPr>
            <w:r>
              <w:rPr>
                <w:noProof/>
                <w:lang w:val="de-AT"/>
              </w:rPr>
              <w:t>ˀ</w:t>
            </w:r>
            <w:r w:rsidR="000F0CB0" w:rsidRPr="00877028">
              <w:rPr>
                <w:noProof/>
                <w:lang w:val="de-AT"/>
              </w:rPr>
              <w:t>ab</w:t>
            </w:r>
            <w:r w:rsidR="000F0CB0">
              <w:rPr>
                <w:noProof/>
                <w:lang w:val="de-AT"/>
              </w:rPr>
              <w:t xml:space="preserve">u </w:t>
            </w:r>
            <w:r w:rsidR="000F0CB0" w:rsidRPr="00877028">
              <w:rPr>
                <w:noProof/>
                <w:lang w:val="de-AT"/>
              </w:rPr>
              <w:t>lubēt</w:t>
            </w:r>
            <w:r w:rsidR="000F0CB0">
              <w:rPr>
                <w:noProof/>
                <w:lang w:val="de-AT"/>
              </w:rPr>
              <w:t>?</w:t>
            </w:r>
            <w:r w:rsidR="000F0CB0" w:rsidRPr="00877028">
              <w:rPr>
                <w:noProof/>
                <w:lang w:val="de-AT"/>
              </w:rPr>
              <w:t xml:space="preserve"> </w:t>
            </w:r>
            <w:r w:rsidR="000F0CB0">
              <w:rPr>
                <w:noProof/>
                <w:lang w:val="de-AT"/>
              </w:rPr>
              <w:t xml:space="preserve">– </w:t>
            </w:r>
            <w:r>
              <w:rPr>
                <w:noProof/>
                <w:lang w:val="de-AT"/>
              </w:rPr>
              <w:t>ˀ</w:t>
            </w:r>
            <w:r w:rsidR="00CF1172" w:rsidRPr="00877028">
              <w:rPr>
                <w:noProof/>
                <w:lang w:val="de-AT"/>
              </w:rPr>
              <w:t>ab</w:t>
            </w:r>
            <w:r w:rsidR="000F0CB0">
              <w:rPr>
                <w:noProof/>
                <w:lang w:val="de-AT"/>
              </w:rPr>
              <w:t xml:space="preserve">u </w:t>
            </w:r>
            <w:r w:rsidR="00CF1172" w:rsidRPr="00877028">
              <w:rPr>
                <w:noProof/>
                <w:lang w:val="de-AT"/>
              </w:rPr>
              <w:t>lubēt</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ismu huwwa </w:t>
            </w:r>
            <w:r w:rsidR="000F0CB0">
              <w:rPr>
                <w:noProof/>
                <w:lang w:val="de-AT"/>
              </w:rPr>
              <w:t xml:space="preserve">– </w:t>
            </w:r>
            <w:r w:rsidR="00CF1172" w:rsidRPr="00877028">
              <w:rPr>
                <w:noProof/>
                <w:lang w:val="de-AT"/>
              </w:rPr>
              <w:t xml:space="preserve">karabasan </w:t>
            </w:r>
            <w:r w:rsidR="000F0CB0">
              <w:rPr>
                <w:noProof/>
                <w:lang w:val="de-AT"/>
              </w:rPr>
              <w:t xml:space="preserve">– </w:t>
            </w:r>
            <w:r w:rsidR="000F0CB0" w:rsidRPr="00877028">
              <w:rPr>
                <w:noProof/>
                <w:lang w:val="de-AT"/>
              </w:rPr>
              <w:t xml:space="preserve">karabasan </w:t>
            </w:r>
            <w:r w:rsidR="00CF1172" w:rsidRPr="00877028">
              <w:rPr>
                <w:noProof/>
                <w:lang w:val="de-AT"/>
              </w:rPr>
              <w:t>b-at-turuk y</w:t>
            </w:r>
            <w:r w:rsidR="000F0CB0">
              <w:rPr>
                <w:noProof/>
                <w:lang w:val="de-AT"/>
              </w:rPr>
              <w:t>i</w:t>
            </w:r>
            <w:r w:rsidR="00CF1172" w:rsidRPr="00877028">
              <w:rPr>
                <w:noProof/>
                <w:lang w:val="de-AT"/>
              </w:rPr>
              <w:t xml:space="preserve">gūlūn karabasan. yōmin </w:t>
            </w:r>
            <w:r w:rsidR="000F0CB0">
              <w:rPr>
                <w:noProof/>
                <w:lang w:val="de-AT"/>
              </w:rPr>
              <w:t>ᵊ</w:t>
            </w:r>
            <w:r w:rsidR="00CF1172" w:rsidRPr="00877028">
              <w:rPr>
                <w:noProof/>
                <w:lang w:val="de-AT"/>
              </w:rPr>
              <w:t>tnām</w:t>
            </w:r>
            <w:r w:rsidR="000F0CB0">
              <w:rPr>
                <w:noProof/>
                <w:lang w:val="de-AT"/>
              </w:rPr>
              <w:t xml:space="preserve"> ylabbit fōgak b-al-</w:t>
            </w:r>
            <w:r>
              <w:rPr>
                <w:noProof/>
                <w:lang w:val="de-AT"/>
              </w:rPr>
              <w:t>ˁ</w:t>
            </w:r>
            <w:r w:rsidR="000F0CB0">
              <w:rPr>
                <w:noProof/>
                <w:lang w:val="de-AT"/>
              </w:rPr>
              <w:t xml:space="preserve">arabīye </w:t>
            </w:r>
            <w:r>
              <w:rPr>
                <w:noProof/>
                <w:lang w:val="de-AT"/>
              </w:rPr>
              <w:t>ˀ</w:t>
            </w:r>
            <w:r w:rsidR="000F0CB0">
              <w:rPr>
                <w:noProof/>
                <w:lang w:val="de-AT"/>
              </w:rPr>
              <w:t xml:space="preserve">abu </w:t>
            </w:r>
            <w:r w:rsidR="00CF1172" w:rsidRPr="00877028">
              <w:rPr>
                <w:noProof/>
                <w:lang w:val="de-AT"/>
              </w:rPr>
              <w:t>lubēt hā ab</w:t>
            </w:r>
            <w:r w:rsidR="000F0CB0">
              <w:rPr>
                <w:noProof/>
                <w:lang w:val="de-AT"/>
              </w:rPr>
              <w:t xml:space="preserve">u </w:t>
            </w:r>
            <w:r w:rsidR="00CF1172" w:rsidRPr="00877028">
              <w:rPr>
                <w:noProof/>
                <w:lang w:val="de-AT"/>
              </w:rPr>
              <w:t>lubēt ṣǝ</w:t>
            </w:r>
            <w:r>
              <w:rPr>
                <w:noProof/>
                <w:lang w:val="de-AT"/>
              </w:rPr>
              <w:t>ˁ</w:t>
            </w:r>
            <w:r w:rsidR="00CF1172" w:rsidRPr="00877028">
              <w:rPr>
                <w:noProof/>
                <w:lang w:val="de-AT"/>
              </w:rPr>
              <w:t>lu yōmin al-wāḥad nāyim</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āni nōbtēn ṣār </w:t>
            </w:r>
            <w:r>
              <w:rPr>
                <w:noProof/>
                <w:lang w:val="de-AT"/>
              </w:rPr>
              <w:t>ˁ</w:t>
            </w:r>
            <w:r w:rsidR="00CF1172" w:rsidRPr="00877028">
              <w:rPr>
                <w:noProof/>
                <w:lang w:val="de-AT"/>
              </w:rPr>
              <w:t>alayye. ḥatta ṯalāṯe</w:t>
            </w:r>
            <w:r w:rsidR="000F0CB0">
              <w:rPr>
                <w:noProof/>
                <w:lang w:val="de-AT"/>
              </w:rPr>
              <w:t>,</w:t>
            </w:r>
            <w:r w:rsidR="00CF1172" w:rsidRPr="00877028">
              <w:rPr>
                <w:noProof/>
                <w:lang w:val="de-AT"/>
              </w:rPr>
              <w:t xml:space="preserve"> </w:t>
            </w:r>
            <w:r w:rsidR="000F0CB0">
              <w:rPr>
                <w:noProof/>
                <w:lang w:val="de-AT"/>
              </w:rPr>
              <w:t>ṯ</w:t>
            </w:r>
            <w:r w:rsidR="00CF1172" w:rsidRPr="00877028">
              <w:rPr>
                <w:noProof/>
                <w:lang w:val="de-AT"/>
              </w:rPr>
              <w:t xml:space="preserve">alaṯ nōbāt ṣār </w:t>
            </w:r>
            <w:r>
              <w:rPr>
                <w:noProof/>
                <w:lang w:val="de-AT"/>
              </w:rPr>
              <w:t>ˁ</w:t>
            </w:r>
            <w:r w:rsidR="00CF1172" w:rsidRPr="00877028">
              <w:rPr>
                <w:noProof/>
                <w:lang w:val="de-AT"/>
              </w:rPr>
              <w:t>alayye</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āni nāyim hēne b-ad-dār haḏīye nāyim, </w:t>
            </w:r>
          </w:p>
        </w:tc>
        <w:tc>
          <w:tcPr>
            <w:tcW w:w="3969" w:type="dxa"/>
          </w:tcPr>
          <w:p w:rsidR="00CF1172" w:rsidRPr="00877028" w:rsidRDefault="00CF1172" w:rsidP="00A029D8">
            <w:pPr>
              <w:rPr>
                <w:noProof/>
                <w:lang w:val="de-AT"/>
              </w:rPr>
            </w:pPr>
          </w:p>
        </w:tc>
      </w:tr>
      <w:tr w:rsidR="00CF1172" w:rsidRPr="00BA2FBD" w:rsidTr="00CF1172">
        <w:tc>
          <w:tcPr>
            <w:tcW w:w="959" w:type="dxa"/>
          </w:tcPr>
          <w:p w:rsidR="00CF1172" w:rsidRPr="00877028" w:rsidRDefault="000F0CB0" w:rsidP="00A029D8">
            <w:pPr>
              <w:rPr>
                <w:noProof/>
                <w:lang w:val="de-AT"/>
              </w:rPr>
            </w:pPr>
            <w:r>
              <w:rPr>
                <w:noProof/>
                <w:lang w:val="de-AT"/>
              </w:rPr>
              <w:t>4.45</w:t>
            </w:r>
          </w:p>
        </w:tc>
        <w:tc>
          <w:tcPr>
            <w:tcW w:w="3969" w:type="dxa"/>
          </w:tcPr>
          <w:p w:rsidR="00CF1172" w:rsidRPr="00877028" w:rsidRDefault="00CF1172" w:rsidP="000F0CB0">
            <w:pPr>
              <w:rPr>
                <w:noProof/>
                <w:lang w:val="de-AT"/>
              </w:rPr>
            </w:pPr>
            <w:r w:rsidRPr="00877028">
              <w:rPr>
                <w:noProof/>
                <w:lang w:val="de-AT"/>
              </w:rPr>
              <w:t>b-al-lēl w čān yiǧi w yubruk fōgi, gǝḏ̣abni kull wuǧūdi kull wuǧūdi ha-š-š</w:t>
            </w:r>
            <w:r w:rsidR="000F0CB0">
              <w:rPr>
                <w:noProof/>
                <w:lang w:val="de-AT"/>
              </w:rPr>
              <w:t>a</w:t>
            </w:r>
            <w:r w:rsidRPr="00877028">
              <w:rPr>
                <w:noProof/>
                <w:lang w:val="de-AT"/>
              </w:rPr>
              <w:t xml:space="preserve">kil hāḏa gǝḏ̣abni. mā </w:t>
            </w:r>
            <w:r w:rsidR="000F0CB0">
              <w:rPr>
                <w:noProof/>
                <w:lang w:val="de-AT"/>
              </w:rPr>
              <w:t>a</w:t>
            </w:r>
            <w:r w:rsidRPr="00877028">
              <w:rPr>
                <w:noProof/>
                <w:lang w:val="de-AT"/>
              </w:rPr>
              <w:t xml:space="preserve">gdar agūl mā </w:t>
            </w:r>
            <w:r w:rsidR="000F0CB0">
              <w:rPr>
                <w:noProof/>
                <w:lang w:val="de-AT"/>
              </w:rPr>
              <w:t>a</w:t>
            </w:r>
            <w:r w:rsidRPr="00877028">
              <w:rPr>
                <w:noProof/>
                <w:lang w:val="de-AT"/>
              </w:rPr>
              <w:t>gdar asōlif</w:t>
            </w:r>
            <w:r w:rsidR="000F0CB0">
              <w:rPr>
                <w:noProof/>
                <w:lang w:val="de-AT"/>
              </w:rPr>
              <w:t>,</w:t>
            </w:r>
            <w:r w:rsidRPr="00877028">
              <w:rPr>
                <w:noProof/>
                <w:lang w:val="de-AT"/>
              </w:rPr>
              <w:t xml:space="preserve"> </w:t>
            </w:r>
            <w:r w:rsidR="000F0CB0">
              <w:rPr>
                <w:noProof/>
                <w:lang w:val="de-AT"/>
              </w:rPr>
              <w:t>ᵊ</w:t>
            </w:r>
            <w:r w:rsidRPr="00877028">
              <w:rPr>
                <w:noProof/>
                <w:lang w:val="de-AT"/>
              </w:rPr>
              <w:t xml:space="preserve">b-nōba! </w:t>
            </w:r>
            <w:r w:rsidR="00D7289A">
              <w:rPr>
                <w:noProof/>
                <w:lang w:val="de-AT"/>
              </w:rPr>
              <w:t>ˀ</w:t>
            </w:r>
            <w:r w:rsidRPr="00877028">
              <w:rPr>
                <w:noProof/>
                <w:lang w:val="de-AT"/>
              </w:rPr>
              <w:t xml:space="preserve">arīd aṣīḥ mā </w:t>
            </w:r>
            <w:r w:rsidR="000F0CB0">
              <w:rPr>
                <w:noProof/>
                <w:lang w:val="de-AT"/>
              </w:rPr>
              <w:t>a</w:t>
            </w:r>
            <w:r w:rsidRPr="00877028">
              <w:rPr>
                <w:noProof/>
                <w:lang w:val="de-AT"/>
              </w:rPr>
              <w:t xml:space="preserve">gdar gāḏ̣ib </w:t>
            </w:r>
            <w:r w:rsidR="000F0CB0">
              <w:rPr>
                <w:noProof/>
                <w:lang w:val="de-AT"/>
              </w:rPr>
              <w:t>ᵊ</w:t>
            </w:r>
            <w:r w:rsidRPr="00877028">
              <w:rPr>
                <w:noProof/>
                <w:lang w:val="de-AT"/>
              </w:rPr>
              <w:t xml:space="preserve">lsāni w gāḏ̣ibni </w:t>
            </w:r>
            <w:r w:rsidR="000F0CB0" w:rsidRPr="00877028">
              <w:rPr>
                <w:noProof/>
                <w:lang w:val="de-AT"/>
              </w:rPr>
              <w:t>ha-š-š</w:t>
            </w:r>
            <w:r w:rsidR="000F0CB0">
              <w:rPr>
                <w:noProof/>
                <w:lang w:val="de-AT"/>
              </w:rPr>
              <w:t>a</w:t>
            </w:r>
            <w:r w:rsidR="000F0CB0" w:rsidRPr="00877028">
              <w:rPr>
                <w:noProof/>
                <w:lang w:val="de-AT"/>
              </w:rPr>
              <w:t xml:space="preserve">kil </w:t>
            </w:r>
            <w:r w:rsidRPr="00877028">
              <w:rPr>
                <w:noProof/>
                <w:lang w:val="de-AT"/>
              </w:rPr>
              <w:t xml:space="preserve">mā </w:t>
            </w:r>
            <w:r w:rsidR="000F0CB0">
              <w:rPr>
                <w:noProof/>
                <w:lang w:val="de-AT"/>
              </w:rPr>
              <w:t>a</w:t>
            </w:r>
            <w:r w:rsidRPr="00877028">
              <w:rPr>
                <w:noProof/>
                <w:lang w:val="de-AT"/>
              </w:rPr>
              <w:t>gdar altab</w:t>
            </w:r>
            <w:r w:rsidR="000F0CB0">
              <w:rPr>
                <w:noProof/>
                <w:lang w:val="de-AT"/>
              </w:rPr>
              <w:t>ǝ</w:t>
            </w:r>
            <w:r w:rsidRPr="00877028">
              <w:rPr>
                <w:noProof/>
                <w:lang w:val="de-AT"/>
              </w:rPr>
              <w:t>ṭ</w:t>
            </w:r>
            <w:r w:rsidR="000F0CB0">
              <w:rPr>
                <w:noProof/>
                <w:lang w:val="de-AT"/>
              </w:rPr>
              <w:t>.</w:t>
            </w:r>
            <w:r w:rsidRPr="00877028">
              <w:rPr>
                <w:noProof/>
                <w:lang w:val="de-AT"/>
              </w:rPr>
              <w:t xml:space="preserve"> hā w gimit </w:t>
            </w:r>
            <w:r w:rsidR="00D7289A">
              <w:rPr>
                <w:noProof/>
                <w:lang w:val="de-AT"/>
              </w:rPr>
              <w:t>ˁ</w:t>
            </w:r>
            <w:r w:rsidRPr="00877028">
              <w:rPr>
                <w:noProof/>
                <w:lang w:val="de-AT"/>
              </w:rPr>
              <w:t>ādēne</w:t>
            </w:r>
            <w:r w:rsidR="000F0CB0">
              <w:rPr>
                <w:noProof/>
                <w:lang w:val="de-AT"/>
              </w:rPr>
              <w:t xml:space="preserve"> b…</w:t>
            </w:r>
            <w:r w:rsidRPr="00877028">
              <w:rPr>
                <w:noProof/>
                <w:lang w:val="de-AT"/>
              </w:rPr>
              <w:t xml:space="preserve"> b-rās </w:t>
            </w:r>
            <w:r w:rsidR="000F0CB0">
              <w:rPr>
                <w:noProof/>
                <w:lang w:val="de-AT"/>
              </w:rPr>
              <w:t>ᵊ</w:t>
            </w:r>
            <w:r w:rsidRPr="00877028">
              <w:rPr>
                <w:noProof/>
                <w:lang w:val="de-AT"/>
              </w:rPr>
              <w:t>lsāni gimit ag</w:t>
            </w:r>
            <w:r w:rsidR="000F0CB0">
              <w:rPr>
                <w:noProof/>
                <w:lang w:val="de-AT"/>
              </w:rPr>
              <w:t>ṛ</w:t>
            </w:r>
            <w:r w:rsidRPr="00877028">
              <w:rPr>
                <w:noProof/>
                <w:lang w:val="de-AT"/>
              </w:rPr>
              <w:t xml:space="preserve">a </w:t>
            </w:r>
            <w:r w:rsidR="00D7289A">
              <w:rPr>
                <w:noProof/>
                <w:lang w:val="de-AT"/>
              </w:rPr>
              <w:t>ˀ</w:t>
            </w:r>
            <w:r w:rsidRPr="00877028">
              <w:rPr>
                <w:noProof/>
                <w:lang w:val="de-AT"/>
              </w:rPr>
              <w:t xml:space="preserve">āyat al-kursi. </w:t>
            </w:r>
          </w:p>
        </w:tc>
        <w:tc>
          <w:tcPr>
            <w:tcW w:w="3969" w:type="dxa"/>
          </w:tcPr>
          <w:p w:rsidR="00CF1172" w:rsidRPr="00877028" w:rsidRDefault="00CF1172" w:rsidP="00A029D8">
            <w:pPr>
              <w:rPr>
                <w:noProof/>
                <w:lang w:val="de-AT"/>
              </w:rPr>
            </w:pPr>
          </w:p>
        </w:tc>
      </w:tr>
      <w:tr w:rsidR="00CF1172" w:rsidRPr="00BA2FBD" w:rsidTr="00CF1172">
        <w:tc>
          <w:tcPr>
            <w:tcW w:w="959" w:type="dxa"/>
          </w:tcPr>
          <w:p w:rsidR="00CF1172" w:rsidRPr="00877028" w:rsidRDefault="000F0CB0" w:rsidP="00A029D8">
            <w:pPr>
              <w:rPr>
                <w:noProof/>
                <w:lang w:val="de-AT"/>
              </w:rPr>
            </w:pPr>
            <w:r>
              <w:rPr>
                <w:noProof/>
                <w:lang w:val="de-AT"/>
              </w:rPr>
              <w:t>5.09</w:t>
            </w:r>
          </w:p>
        </w:tc>
        <w:tc>
          <w:tcPr>
            <w:tcW w:w="3969" w:type="dxa"/>
          </w:tcPr>
          <w:p w:rsidR="00CF1172" w:rsidRPr="00877028" w:rsidRDefault="00CF1172" w:rsidP="000F0CB0">
            <w:pPr>
              <w:rPr>
                <w:noProof/>
                <w:lang w:val="de-AT"/>
              </w:rPr>
            </w:pPr>
            <w:r w:rsidRPr="00877028">
              <w:rPr>
                <w:noProof/>
                <w:lang w:val="de-AT"/>
              </w:rPr>
              <w:t xml:space="preserve">grēt āyat al-kursi gǝḏ̣at āyat al-kursi </w:t>
            </w:r>
            <w:r w:rsidR="000F0CB0">
              <w:rPr>
                <w:noProof/>
                <w:lang w:val="de-AT"/>
              </w:rPr>
              <w:t xml:space="preserve">w huwwa čān _______________________ ni. </w:t>
            </w:r>
            <w:r w:rsidRPr="00877028">
              <w:rPr>
                <w:noProof/>
                <w:lang w:val="de-AT"/>
              </w:rPr>
              <w:t>nōbtēn haḏann</w:t>
            </w:r>
            <w:r w:rsidR="000F0CB0">
              <w:rPr>
                <w:noProof/>
                <w:lang w:val="de-AT"/>
              </w:rPr>
              <w:t>e</w:t>
            </w:r>
            <w:r w:rsidRPr="00877028">
              <w:rPr>
                <w:noProof/>
                <w:lang w:val="de-AT"/>
              </w:rPr>
              <w:t xml:space="preserve"> hēne ṣār</w:t>
            </w:r>
            <w:r w:rsidR="000F0CB0">
              <w:rPr>
                <w:noProof/>
                <w:lang w:val="de-AT"/>
              </w:rPr>
              <w:t xml:space="preserve">u </w:t>
            </w:r>
            <w:r w:rsidR="00D7289A">
              <w:rPr>
                <w:noProof/>
                <w:lang w:val="de-AT"/>
              </w:rPr>
              <w:t>ˁ</w:t>
            </w:r>
            <w:r w:rsidR="000F0CB0">
              <w:rPr>
                <w:noProof/>
                <w:lang w:val="de-AT"/>
              </w:rPr>
              <w:t xml:space="preserve">alayye w </w:t>
            </w:r>
            <w:r w:rsidRPr="00877028">
              <w:rPr>
                <w:noProof/>
                <w:lang w:val="de-AT"/>
              </w:rPr>
              <w:t xml:space="preserve">nōba </w:t>
            </w:r>
            <w:r w:rsidR="000F0CB0">
              <w:rPr>
                <w:noProof/>
                <w:lang w:val="de-AT"/>
              </w:rPr>
              <w:t>zād ᵊ</w:t>
            </w:r>
            <w:r w:rsidRPr="00877028">
              <w:rPr>
                <w:noProof/>
                <w:lang w:val="de-AT"/>
              </w:rPr>
              <w:t>b-qēr m</w:t>
            </w:r>
            <w:r w:rsidR="000F0CB0">
              <w:rPr>
                <w:noProof/>
                <w:lang w:val="de-AT"/>
              </w:rPr>
              <w:t>ǝ</w:t>
            </w:r>
            <w:r w:rsidRPr="00877028">
              <w:rPr>
                <w:noProof/>
                <w:lang w:val="de-AT"/>
              </w:rPr>
              <w:t>ṭraḥ. yiǧi ha-š-šakil hāḏ</w:t>
            </w:r>
            <w:r w:rsidR="000F0CB0">
              <w:rPr>
                <w:noProof/>
                <w:lang w:val="de-AT"/>
              </w:rPr>
              <w:t>e</w:t>
            </w:r>
            <w:r w:rsidRPr="00877028">
              <w:rPr>
                <w:noProof/>
                <w:lang w:val="de-AT"/>
              </w:rPr>
              <w:t xml:space="preserve"> </w:t>
            </w:r>
            <w:r w:rsidR="00D7289A">
              <w:rPr>
                <w:noProof/>
                <w:lang w:val="de-AT"/>
              </w:rPr>
              <w:t>ˀ</w:t>
            </w:r>
            <w:r w:rsidRPr="00877028">
              <w:rPr>
                <w:noProof/>
                <w:lang w:val="de-AT"/>
              </w:rPr>
              <w:t xml:space="preserve">ā hīčiḏ yugḏ̣ubak, </w:t>
            </w:r>
            <w:r w:rsidR="000F0CB0">
              <w:rPr>
                <w:noProof/>
                <w:lang w:val="de-AT"/>
              </w:rPr>
              <w:t>ᵊ</w:t>
            </w:r>
            <w:r w:rsidRPr="00877028">
              <w:rPr>
                <w:noProof/>
                <w:lang w:val="de-AT"/>
              </w:rPr>
              <w:t xml:space="preserve">tfukk </w:t>
            </w:r>
            <w:r w:rsidR="00D7289A">
              <w:rPr>
                <w:noProof/>
                <w:lang w:val="de-AT"/>
              </w:rPr>
              <w:t>ˁ</w:t>
            </w:r>
            <w:r w:rsidRPr="00877028">
              <w:rPr>
                <w:noProof/>
                <w:lang w:val="de-AT"/>
              </w:rPr>
              <w:t xml:space="preserve">ēnak, mā </w:t>
            </w:r>
            <w:r w:rsidR="000F0CB0">
              <w:rPr>
                <w:noProof/>
                <w:lang w:val="de-AT"/>
              </w:rPr>
              <w:t>š</w:t>
            </w:r>
            <w:r w:rsidRPr="00877028">
              <w:rPr>
                <w:noProof/>
                <w:lang w:val="de-AT"/>
              </w:rPr>
              <w:t xml:space="preserve">šūfu. </w:t>
            </w:r>
            <w:r w:rsidR="00D7289A">
              <w:rPr>
                <w:noProof/>
                <w:lang w:val="de-AT"/>
              </w:rPr>
              <w:t>ˀ</w:t>
            </w:r>
            <w:r w:rsidRPr="00877028">
              <w:rPr>
                <w:noProof/>
                <w:lang w:val="de-AT"/>
              </w:rPr>
              <w:t>a</w:t>
            </w:r>
            <w:r w:rsidR="000F0CB0">
              <w:rPr>
                <w:noProof/>
                <w:lang w:val="de-AT"/>
              </w:rPr>
              <w:t>m</w:t>
            </w:r>
            <w:r w:rsidRPr="00877028">
              <w:rPr>
                <w:noProof/>
                <w:lang w:val="de-AT"/>
              </w:rPr>
              <w:t xml:space="preserve">ma </w:t>
            </w:r>
            <w:r w:rsidR="00D7289A">
              <w:rPr>
                <w:noProof/>
                <w:lang w:val="de-AT"/>
              </w:rPr>
              <w:t>ˀ</w:t>
            </w:r>
            <w:r w:rsidRPr="00877028">
              <w:rPr>
                <w:noProof/>
                <w:lang w:val="de-AT"/>
              </w:rPr>
              <w:t xml:space="preserve">inte magḏ̣ūb lā tgūl hīčiḏ lā tigdar </w:t>
            </w:r>
            <w:r w:rsidR="000F0CB0">
              <w:rPr>
                <w:noProof/>
                <w:lang w:val="de-AT"/>
              </w:rPr>
              <w:t>ᵊ</w:t>
            </w:r>
            <w:r w:rsidRPr="00877028">
              <w:rPr>
                <w:noProof/>
                <w:lang w:val="de-AT"/>
              </w:rPr>
              <w:t xml:space="preserve">tgūl hīčiḏ. lā tigdar </w:t>
            </w:r>
            <w:r w:rsidR="000F0CB0">
              <w:rPr>
                <w:noProof/>
                <w:lang w:val="de-AT"/>
              </w:rPr>
              <w:t>ᵊ</w:t>
            </w:r>
            <w:r w:rsidRPr="00877028">
              <w:rPr>
                <w:noProof/>
                <w:lang w:val="de-AT"/>
              </w:rPr>
              <w:t xml:space="preserve">ssōlif lā tigdar </w:t>
            </w:r>
            <w:r w:rsidR="000F0CB0">
              <w:rPr>
                <w:noProof/>
                <w:lang w:val="de-AT"/>
              </w:rPr>
              <w:t>ᵊ</w:t>
            </w:r>
            <w:r w:rsidRPr="00877028">
              <w:rPr>
                <w:noProof/>
                <w:lang w:val="de-AT"/>
              </w:rPr>
              <w:t xml:space="preserve">tfukk </w:t>
            </w:r>
            <w:r w:rsidR="00D7289A">
              <w:rPr>
                <w:noProof/>
                <w:lang w:val="de-AT"/>
              </w:rPr>
              <w:t>ˁ</w:t>
            </w:r>
            <w:r w:rsidRPr="00877028">
              <w:rPr>
                <w:noProof/>
                <w:lang w:val="de-AT"/>
              </w:rPr>
              <w:t xml:space="preserve">ēnak </w:t>
            </w:r>
            <w:r w:rsidR="000F0CB0">
              <w:rPr>
                <w:noProof/>
                <w:lang w:val="de-AT"/>
              </w:rPr>
              <w:t>–</w:t>
            </w:r>
            <w:r w:rsidRPr="00877028">
              <w:rPr>
                <w:noProof/>
                <w:lang w:val="de-AT"/>
              </w:rPr>
              <w:t xml:space="preserve"> ḥissak mā yuṭlu</w:t>
            </w:r>
            <w:r w:rsidR="00D7289A">
              <w:rPr>
                <w:noProof/>
                <w:lang w:val="de-AT"/>
              </w:rPr>
              <w:t>ˁ</w:t>
            </w:r>
            <w:r w:rsidRPr="00877028">
              <w:rPr>
                <w:noProof/>
                <w:lang w:val="de-AT"/>
              </w:rPr>
              <w:t xml:space="preserve">. </w:t>
            </w:r>
          </w:p>
        </w:tc>
        <w:tc>
          <w:tcPr>
            <w:tcW w:w="3969" w:type="dxa"/>
          </w:tcPr>
          <w:p w:rsidR="00CF1172" w:rsidRPr="00877028" w:rsidRDefault="00CF1172" w:rsidP="00A029D8">
            <w:pPr>
              <w:rPr>
                <w:noProof/>
                <w:lang w:val="de-AT"/>
              </w:rPr>
            </w:pPr>
          </w:p>
        </w:tc>
      </w:tr>
      <w:tr w:rsidR="00CF1172" w:rsidRPr="00BA2FBD" w:rsidTr="00CF1172">
        <w:tc>
          <w:tcPr>
            <w:tcW w:w="959" w:type="dxa"/>
          </w:tcPr>
          <w:p w:rsidR="00CF1172" w:rsidRPr="00877028" w:rsidRDefault="000F0CB0" w:rsidP="000F0CB0">
            <w:pPr>
              <w:rPr>
                <w:noProof/>
                <w:lang w:val="de-AT"/>
              </w:rPr>
            </w:pPr>
            <w:r>
              <w:rPr>
                <w:noProof/>
                <w:lang w:val="de-AT"/>
              </w:rPr>
              <w:t>5.27</w:t>
            </w:r>
          </w:p>
        </w:tc>
        <w:tc>
          <w:tcPr>
            <w:tcW w:w="3969" w:type="dxa"/>
          </w:tcPr>
          <w:p w:rsidR="00CF1172" w:rsidRPr="00877028" w:rsidRDefault="00CF1172" w:rsidP="00C93879">
            <w:pPr>
              <w:rPr>
                <w:noProof/>
                <w:lang w:val="de-AT"/>
              </w:rPr>
            </w:pPr>
            <w:r w:rsidRPr="00877028">
              <w:rPr>
                <w:noProof/>
                <w:lang w:val="de-AT"/>
              </w:rPr>
              <w:t xml:space="preserve">lā tigdar … ib-nōba. hīčiḏ hīčiḏ gimadat mā ššūfu huwwe yčalliṭ </w:t>
            </w:r>
            <w:r w:rsidR="00D7289A">
              <w:rPr>
                <w:noProof/>
                <w:lang w:val="de-AT"/>
              </w:rPr>
              <w:t>ˁ</w:t>
            </w:r>
            <w:r w:rsidRPr="00877028">
              <w:rPr>
                <w:noProof/>
                <w:lang w:val="de-AT"/>
              </w:rPr>
              <w:t xml:space="preserve">alēk yčalliṭ </w:t>
            </w:r>
            <w:r w:rsidR="00D7289A">
              <w:rPr>
                <w:noProof/>
                <w:lang w:val="de-AT"/>
              </w:rPr>
              <w:t>ˁ</w:t>
            </w:r>
            <w:r w:rsidRPr="00877028">
              <w:rPr>
                <w:noProof/>
                <w:lang w:val="de-AT"/>
              </w:rPr>
              <w:t>alēk abalubēt nsammi abalubēt. ya</w:t>
            </w:r>
            <w:r w:rsidR="00D7289A">
              <w:rPr>
                <w:noProof/>
                <w:lang w:val="de-AT"/>
              </w:rPr>
              <w:t>ˁ</w:t>
            </w:r>
            <w:r w:rsidRPr="00877028">
              <w:rPr>
                <w:noProof/>
                <w:lang w:val="de-AT"/>
              </w:rPr>
              <w:t>ni ḥissak itḥasib ḥālak ǧa</w:t>
            </w:r>
            <w:r w:rsidR="00D7289A">
              <w:rPr>
                <w:noProof/>
                <w:lang w:val="de-AT"/>
              </w:rPr>
              <w:t>ˁ</w:t>
            </w:r>
            <w:r w:rsidRPr="00877028">
              <w:rPr>
                <w:noProof/>
                <w:lang w:val="de-AT"/>
              </w:rPr>
              <w:t>ad aṣīḥ ama ḥissak mā-miš mā yrūḥ. aṣīḥ mā yuṭlu</w:t>
            </w:r>
            <w:r w:rsidR="00D7289A">
              <w:rPr>
                <w:noProof/>
                <w:lang w:val="de-AT"/>
              </w:rPr>
              <w:t>ˁ</w:t>
            </w:r>
            <w:r w:rsidRPr="00877028">
              <w:rPr>
                <w:noProof/>
                <w:lang w:val="de-AT"/>
              </w:rPr>
              <w:t xml:space="preserve"> ḥiss mā-min. ba-tāli yōm ydaššrak yrūḥ </w:t>
            </w:r>
            <w:r w:rsidR="00D7289A">
              <w:rPr>
                <w:noProof/>
                <w:lang w:val="de-AT"/>
              </w:rPr>
              <w:t>ˁ</w:t>
            </w:r>
            <w:r w:rsidRPr="00877028">
              <w:rPr>
                <w:noProof/>
                <w:lang w:val="de-AT"/>
              </w:rPr>
              <w:t xml:space="preserve">ād ḥissak inte tizgaḥ ḥissak </w:t>
            </w:r>
            <w:r w:rsidR="00D7289A">
              <w:rPr>
                <w:noProof/>
                <w:lang w:val="de-AT"/>
              </w:rPr>
              <w:t>ˁ</w:t>
            </w:r>
            <w:r w:rsidRPr="00877028">
              <w:rPr>
                <w:noProof/>
                <w:lang w:val="de-AT"/>
              </w:rPr>
              <w:t>ād yuṭlu</w:t>
            </w:r>
            <w:r w:rsidR="00D7289A">
              <w:rPr>
                <w:noProof/>
                <w:lang w:val="de-AT"/>
              </w:rPr>
              <w:t>ˁ</w:t>
            </w:r>
            <w:r w:rsidR="00C93879">
              <w:rPr>
                <w:noProof/>
                <w:lang w:val="de-AT"/>
              </w:rPr>
              <w:t xml:space="preserve">, </w:t>
            </w:r>
            <w:r w:rsidR="00C93879" w:rsidRPr="00877028">
              <w:rPr>
                <w:noProof/>
                <w:lang w:val="de-AT"/>
              </w:rPr>
              <w:t xml:space="preserve">al yammak </w:t>
            </w:r>
            <w:r w:rsidR="00D7289A">
              <w:rPr>
                <w:noProof/>
                <w:lang w:val="de-AT"/>
              </w:rPr>
              <w:t>ˁ</w:t>
            </w:r>
            <w:r w:rsidR="00C93879">
              <w:rPr>
                <w:noProof/>
                <w:lang w:val="de-AT"/>
              </w:rPr>
              <w:t xml:space="preserve">ād </w:t>
            </w:r>
            <w:r w:rsidR="00C93879" w:rsidRPr="00877028">
              <w:rPr>
                <w:noProof/>
                <w:lang w:val="de-AT"/>
              </w:rPr>
              <w:t>yisma</w:t>
            </w:r>
            <w:r w:rsidR="00D7289A">
              <w:rPr>
                <w:noProof/>
                <w:lang w:val="de-AT"/>
              </w:rPr>
              <w:t>ˁ</w:t>
            </w:r>
            <w:r w:rsidR="00C93879" w:rsidRPr="00877028">
              <w:rPr>
                <w:noProof/>
                <w:lang w:val="de-AT"/>
              </w:rPr>
              <w:t>ak</w:t>
            </w:r>
            <w:r w:rsidR="00C93879">
              <w:rPr>
                <w:noProof/>
                <w:lang w:val="de-AT"/>
              </w:rPr>
              <w:t xml:space="preserve"> ygūm</w:t>
            </w:r>
          </w:p>
        </w:tc>
        <w:tc>
          <w:tcPr>
            <w:tcW w:w="3969" w:type="dxa"/>
          </w:tcPr>
          <w:p w:rsidR="00CF1172" w:rsidRPr="00877028" w:rsidRDefault="00CF1172" w:rsidP="00A029D8">
            <w:pPr>
              <w:rPr>
                <w:noProof/>
                <w:lang w:val="de-AT"/>
              </w:rPr>
            </w:pPr>
          </w:p>
        </w:tc>
      </w:tr>
      <w:tr w:rsidR="00CF1172" w:rsidRPr="00DF17BB" w:rsidTr="00CF1172">
        <w:tc>
          <w:tcPr>
            <w:tcW w:w="959" w:type="dxa"/>
          </w:tcPr>
          <w:p w:rsidR="00CF1172" w:rsidRPr="00877028" w:rsidRDefault="00C93879" w:rsidP="00A029D8">
            <w:pPr>
              <w:rPr>
                <w:noProof/>
                <w:lang w:val="de-AT"/>
              </w:rPr>
            </w:pPr>
            <w:r>
              <w:rPr>
                <w:noProof/>
                <w:lang w:val="de-AT"/>
              </w:rPr>
              <w:t>5.47</w:t>
            </w:r>
          </w:p>
        </w:tc>
        <w:tc>
          <w:tcPr>
            <w:tcW w:w="3969" w:type="dxa"/>
          </w:tcPr>
          <w:p w:rsidR="00CF1172" w:rsidRPr="00877028" w:rsidRDefault="00D7289A" w:rsidP="00C93879">
            <w:pPr>
              <w:rPr>
                <w:noProof/>
                <w:lang w:val="de-AT"/>
              </w:rPr>
            </w:pPr>
            <w:r>
              <w:rPr>
                <w:noProof/>
                <w:lang w:val="de-AT"/>
              </w:rPr>
              <w:t>ˀ</w:t>
            </w:r>
            <w:r w:rsidR="00CF1172" w:rsidRPr="00877028">
              <w:rPr>
                <w:noProof/>
                <w:lang w:val="de-AT"/>
              </w:rPr>
              <w:t>āni ṯal</w:t>
            </w:r>
            <w:r w:rsidR="00C93879">
              <w:rPr>
                <w:noProof/>
                <w:lang w:val="de-AT"/>
              </w:rPr>
              <w:t>a</w:t>
            </w:r>
            <w:r w:rsidR="00CF1172" w:rsidRPr="00877028">
              <w:rPr>
                <w:noProof/>
                <w:lang w:val="de-AT"/>
              </w:rPr>
              <w:t xml:space="preserve">ṯ nōbāt ṣār </w:t>
            </w:r>
            <w:r>
              <w:rPr>
                <w:noProof/>
                <w:lang w:val="de-AT"/>
              </w:rPr>
              <w:t>ˁ</w:t>
            </w:r>
            <w:r w:rsidR="00CF1172" w:rsidRPr="00877028">
              <w:rPr>
                <w:noProof/>
                <w:lang w:val="de-AT"/>
              </w:rPr>
              <w:t>alayye, ṯal</w:t>
            </w:r>
            <w:r w:rsidR="00C93879">
              <w:rPr>
                <w:noProof/>
                <w:lang w:val="de-AT"/>
              </w:rPr>
              <w:t>a</w:t>
            </w:r>
            <w:r w:rsidR="00CF1172" w:rsidRPr="00877028">
              <w:rPr>
                <w:noProof/>
                <w:lang w:val="de-AT"/>
              </w:rPr>
              <w:t>ṯ nōbāt</w:t>
            </w:r>
            <w:r w:rsidR="00C93879">
              <w:rPr>
                <w:noProof/>
                <w:lang w:val="de-AT"/>
              </w:rPr>
              <w:t xml:space="preserve">, </w:t>
            </w:r>
            <w:r>
              <w:rPr>
                <w:noProof/>
                <w:lang w:val="de-AT"/>
              </w:rPr>
              <w:t>ˀ</w:t>
            </w:r>
            <w:r w:rsidR="00CF1172" w:rsidRPr="00877028">
              <w:rPr>
                <w:noProof/>
                <w:lang w:val="de-AT"/>
              </w:rPr>
              <w:t>ā hēne</w:t>
            </w:r>
            <w:r w:rsidR="00C93879">
              <w:rPr>
                <w:noProof/>
                <w:lang w:val="de-AT"/>
              </w:rPr>
              <w:t xml:space="preserve"> b-al-bēt</w:t>
            </w:r>
            <w:r w:rsidR="00CF1172" w:rsidRPr="00877028">
              <w:rPr>
                <w:noProof/>
                <w:lang w:val="de-AT"/>
              </w:rPr>
              <w:t xml:space="preserve"> gǝḏ̣abni ha-š-šakil hāḏa mā</w:t>
            </w:r>
            <w:r w:rsidR="00C93879">
              <w:rPr>
                <w:noProof/>
                <w:lang w:val="de-AT"/>
              </w:rPr>
              <w:t>__</w:t>
            </w:r>
            <w:r w:rsidR="00CF1172" w:rsidRPr="00877028">
              <w:rPr>
                <w:noProof/>
                <w:lang w:val="de-AT"/>
              </w:rPr>
              <w:t xml:space="preserve">gdar atimalmal </w:t>
            </w:r>
            <w:r w:rsidR="00C93879">
              <w:rPr>
                <w:noProof/>
                <w:lang w:val="de-AT"/>
              </w:rPr>
              <w:t>ᵊ</w:t>
            </w:r>
            <w:r w:rsidR="00CF1172" w:rsidRPr="00877028">
              <w:rPr>
                <w:noProof/>
                <w:lang w:val="de-AT"/>
              </w:rPr>
              <w:t xml:space="preserve">b-nōba, </w:t>
            </w:r>
            <w:r>
              <w:rPr>
                <w:noProof/>
                <w:lang w:val="de-AT"/>
              </w:rPr>
              <w:t>ˀ</w:t>
            </w:r>
            <w:r w:rsidR="00CF1172" w:rsidRPr="00877028">
              <w:rPr>
                <w:noProof/>
                <w:lang w:val="de-AT"/>
              </w:rPr>
              <w:t>arīd asōlif mā</w:t>
            </w:r>
            <w:r w:rsidR="00C93879">
              <w:rPr>
                <w:noProof/>
                <w:lang w:val="de-AT"/>
              </w:rPr>
              <w:t>__</w:t>
            </w:r>
            <w:r w:rsidR="00CF1172" w:rsidRPr="00877028">
              <w:rPr>
                <w:noProof/>
                <w:lang w:val="de-AT"/>
              </w:rPr>
              <w:t xml:space="preserve">gdar. </w:t>
            </w:r>
            <w:r>
              <w:rPr>
                <w:noProof/>
                <w:lang w:val="de-AT"/>
              </w:rPr>
              <w:t>ˀ</w:t>
            </w:r>
            <w:r w:rsidR="00CF1172" w:rsidRPr="00877028">
              <w:rPr>
                <w:noProof/>
                <w:lang w:val="de-AT"/>
              </w:rPr>
              <w:t xml:space="preserve">arīd </w:t>
            </w:r>
            <w:r w:rsidR="00C93879">
              <w:rPr>
                <w:noProof/>
                <w:lang w:val="de-AT"/>
              </w:rPr>
              <w:t>ᵊ</w:t>
            </w:r>
            <w:r w:rsidR="00CF1172" w:rsidRPr="00877028">
              <w:rPr>
                <w:noProof/>
                <w:lang w:val="de-AT"/>
              </w:rPr>
              <w:t xml:space="preserve">hnīye gāḏ̣ibni min </w:t>
            </w:r>
            <w:r w:rsidR="00CF1172" w:rsidRPr="00C93879">
              <w:rPr>
                <w:noProof/>
                <w:color w:val="FF0000"/>
                <w:lang w:val="de-AT"/>
              </w:rPr>
              <w:t>iṯ</w:t>
            </w:r>
            <w:r w:rsidR="00C93879" w:rsidRPr="00C93879">
              <w:rPr>
                <w:noProof/>
                <w:color w:val="FF0000"/>
                <w:lang w:val="de-AT"/>
              </w:rPr>
              <w:t>u</w:t>
            </w:r>
            <w:r w:rsidR="00CF1172" w:rsidRPr="00C93879">
              <w:rPr>
                <w:noProof/>
                <w:color w:val="FF0000"/>
                <w:lang w:val="de-AT"/>
              </w:rPr>
              <w:t>mi</w:t>
            </w:r>
            <w:r w:rsidR="00CF1172" w:rsidRPr="00877028">
              <w:rPr>
                <w:noProof/>
                <w:lang w:val="de-AT"/>
              </w:rPr>
              <w:t xml:space="preserve"> min </w:t>
            </w:r>
            <w:r w:rsidR="00C93879">
              <w:rPr>
                <w:noProof/>
                <w:lang w:val="de-AT"/>
              </w:rPr>
              <w:t>ᵊ</w:t>
            </w:r>
            <w:r w:rsidR="00CF1172" w:rsidRPr="00877028">
              <w:rPr>
                <w:noProof/>
                <w:lang w:val="de-AT"/>
              </w:rPr>
              <w:t xml:space="preserve">lsāni min wuǧūdi ha-š-šakil </w:t>
            </w:r>
            <w:r w:rsidR="00CF1172" w:rsidRPr="00C93879">
              <w:rPr>
                <w:noProof/>
                <w:color w:val="FF0000"/>
                <w:lang w:val="de-AT"/>
              </w:rPr>
              <w:t>hāḏe</w:t>
            </w:r>
            <w:r w:rsidR="00CF1172" w:rsidRPr="00877028">
              <w:rPr>
                <w:noProof/>
                <w:lang w:val="de-AT"/>
              </w:rPr>
              <w:t xml:space="preserve">. </w:t>
            </w:r>
            <w:r w:rsidR="00C93879">
              <w:rPr>
                <w:noProof/>
                <w:lang w:val="de-AT"/>
              </w:rPr>
              <w:t>–</w:t>
            </w:r>
          </w:p>
        </w:tc>
        <w:tc>
          <w:tcPr>
            <w:tcW w:w="3969" w:type="dxa"/>
          </w:tcPr>
          <w:p w:rsidR="00CF1172" w:rsidRPr="00DF17BB" w:rsidRDefault="00DF17BB" w:rsidP="00DF17BB">
            <w:pPr>
              <w:rPr>
                <w:noProof/>
                <w:lang w:val="en-US"/>
              </w:rPr>
            </w:pPr>
            <w:r w:rsidRPr="00DF17BB">
              <w:rPr>
                <w:noProof/>
                <w:lang w:val="en-US"/>
              </w:rPr>
              <w:t xml:space="preserve">As for me he came over me thrice, three times. </w:t>
            </w:r>
            <w:r>
              <w:rPr>
                <w:noProof/>
                <w:lang w:val="en-US"/>
              </w:rPr>
              <w:t>Here in the house he grabbed me like this. I could not budge at all and when I wanted to speak I couldn’t. I wanted to speak but he kept shut my mouth, he grabbed my tongue and my body like this.</w:t>
            </w:r>
          </w:p>
        </w:tc>
      </w:tr>
      <w:tr w:rsidR="00C93879" w:rsidRPr="00DF17BB" w:rsidTr="00CF1172">
        <w:tc>
          <w:tcPr>
            <w:tcW w:w="959" w:type="dxa"/>
          </w:tcPr>
          <w:p w:rsidR="00C93879" w:rsidRPr="00DF17BB" w:rsidRDefault="00C93879" w:rsidP="00A029D8">
            <w:pPr>
              <w:rPr>
                <w:noProof/>
                <w:lang w:val="en-US"/>
              </w:rPr>
            </w:pPr>
          </w:p>
        </w:tc>
        <w:tc>
          <w:tcPr>
            <w:tcW w:w="3969" w:type="dxa"/>
          </w:tcPr>
          <w:p w:rsidR="00C93879" w:rsidRPr="00DF17BB" w:rsidRDefault="00C93879" w:rsidP="00C93879">
            <w:pPr>
              <w:rPr>
                <w:noProof/>
                <w:lang w:val="en-US"/>
              </w:rPr>
            </w:pPr>
            <w:r w:rsidRPr="00DF17BB">
              <w:rPr>
                <w:noProof/>
                <w:lang w:val="en-US"/>
              </w:rPr>
              <w:t>New story</w:t>
            </w:r>
          </w:p>
        </w:tc>
        <w:tc>
          <w:tcPr>
            <w:tcW w:w="3969" w:type="dxa"/>
          </w:tcPr>
          <w:p w:rsidR="00C93879" w:rsidRPr="00DF17BB" w:rsidRDefault="00C93879" w:rsidP="00A029D8">
            <w:pPr>
              <w:rPr>
                <w:noProof/>
                <w:lang w:val="en-US"/>
              </w:rPr>
            </w:pPr>
          </w:p>
        </w:tc>
      </w:tr>
      <w:tr w:rsidR="00CF1172" w:rsidRPr="00DF17BB" w:rsidTr="00CF1172">
        <w:tc>
          <w:tcPr>
            <w:tcW w:w="959" w:type="dxa"/>
          </w:tcPr>
          <w:p w:rsidR="00CF1172" w:rsidRPr="00DF17BB" w:rsidRDefault="00C93879" w:rsidP="00A029D8">
            <w:pPr>
              <w:rPr>
                <w:noProof/>
                <w:lang w:val="en-US"/>
              </w:rPr>
            </w:pPr>
            <w:r w:rsidRPr="00DF17BB">
              <w:rPr>
                <w:noProof/>
                <w:lang w:val="en-US"/>
              </w:rPr>
              <w:t>6.01</w:t>
            </w:r>
          </w:p>
        </w:tc>
        <w:tc>
          <w:tcPr>
            <w:tcW w:w="3969" w:type="dxa"/>
          </w:tcPr>
          <w:p w:rsidR="00CF1172" w:rsidRPr="00E70147" w:rsidRDefault="00D7289A" w:rsidP="00C93879">
            <w:pPr>
              <w:rPr>
                <w:noProof/>
                <w:lang w:val="en-US"/>
              </w:rPr>
            </w:pPr>
            <w:r>
              <w:rPr>
                <w:noProof/>
                <w:lang w:val="en-US"/>
              </w:rPr>
              <w:t>ˀ</w:t>
            </w:r>
            <w:r w:rsidR="00C93879" w:rsidRPr="00DF17BB">
              <w:rPr>
                <w:noProof/>
                <w:lang w:val="en-US"/>
              </w:rPr>
              <w:t>iḥne b-</w:t>
            </w:r>
            <w:r w:rsidR="00CF1172" w:rsidRPr="00DF17BB">
              <w:rPr>
                <w:noProof/>
                <w:lang w:val="en-US"/>
              </w:rPr>
              <w:t>zimānāt</w:t>
            </w:r>
            <w:r w:rsidR="00C93879" w:rsidRPr="00DF17BB">
              <w:rPr>
                <w:noProof/>
                <w:lang w:val="en-US"/>
              </w:rPr>
              <w:t xml:space="preserve"> </w:t>
            </w:r>
            <w:r>
              <w:rPr>
                <w:noProof/>
                <w:lang w:val="en-US"/>
              </w:rPr>
              <w:t>ˀ</w:t>
            </w:r>
            <w:r w:rsidR="00C93879" w:rsidRPr="00DF17BB">
              <w:rPr>
                <w:noProof/>
                <w:lang w:val="en-US"/>
              </w:rPr>
              <w:t>ǟǟǟ</w:t>
            </w:r>
            <w:r w:rsidR="00CF1172" w:rsidRPr="00DF17BB">
              <w:rPr>
                <w:noProof/>
                <w:lang w:val="en-US"/>
              </w:rPr>
              <w:t>, ǧārna š</w:t>
            </w:r>
            <w:r w:rsidR="00C93879" w:rsidRPr="00DF17BB">
              <w:rPr>
                <w:noProof/>
                <w:lang w:val="en-US"/>
              </w:rPr>
              <w:t>ī</w:t>
            </w:r>
            <w:r w:rsidR="00CF1172" w:rsidRPr="00DF17BB">
              <w:rPr>
                <w:noProof/>
                <w:lang w:val="en-US"/>
              </w:rPr>
              <w:t xml:space="preserve"> wāḥad bēt b-al-maḥalle. huww</w:t>
            </w:r>
            <w:r w:rsidR="00C93879" w:rsidRPr="00DF17BB">
              <w:rPr>
                <w:noProof/>
                <w:lang w:val="en-US"/>
              </w:rPr>
              <w:t>a</w:t>
            </w:r>
            <w:r w:rsidR="00CF1172" w:rsidRPr="00DF17BB">
              <w:rPr>
                <w:noProof/>
                <w:lang w:val="en-US"/>
              </w:rPr>
              <w:t xml:space="preserve"> māt </w:t>
            </w:r>
            <w:r w:rsidR="00C93879">
              <w:rPr>
                <w:noProof/>
                <w:lang w:val="de-AT"/>
              </w:rPr>
              <w:t>ᵊ</w:t>
            </w:r>
            <w:r w:rsidR="00CF1172" w:rsidRPr="00DF17BB">
              <w:rPr>
                <w:noProof/>
                <w:lang w:val="en-US"/>
              </w:rPr>
              <w:t>rt</w:t>
            </w:r>
            <w:r w:rsidR="00C93879" w:rsidRPr="00DF17BB">
              <w:rPr>
                <w:noProof/>
                <w:lang w:val="en-US"/>
              </w:rPr>
              <w:t>i</w:t>
            </w:r>
            <w:r w:rsidR="00CF1172" w:rsidRPr="00DF17BB">
              <w:rPr>
                <w:noProof/>
                <w:lang w:val="en-US"/>
              </w:rPr>
              <w:t xml:space="preserve">ḥam </w:t>
            </w:r>
            <w:r w:rsidR="00C93879">
              <w:rPr>
                <w:noProof/>
                <w:lang w:val="de-AT"/>
              </w:rPr>
              <w:t>ᵊ</w:t>
            </w:r>
            <w:r w:rsidR="00CF1172" w:rsidRPr="00DF17BB">
              <w:rPr>
                <w:noProof/>
                <w:lang w:val="en-US"/>
              </w:rPr>
              <w:t>n</w:t>
            </w:r>
            <w:r w:rsidR="00CF1172" w:rsidRPr="00E70147">
              <w:rPr>
                <w:noProof/>
                <w:lang w:val="en-US"/>
              </w:rPr>
              <w:t>g</w:t>
            </w:r>
            <w:r w:rsidR="00C93879" w:rsidRPr="00E70147">
              <w:rPr>
                <w:noProof/>
                <w:lang w:val="en-US"/>
              </w:rPr>
              <w:t>ū</w:t>
            </w:r>
            <w:r w:rsidR="00CF1172" w:rsidRPr="00E70147">
              <w:rPr>
                <w:noProof/>
                <w:lang w:val="en-US"/>
              </w:rPr>
              <w:t>l-lu Š</w:t>
            </w:r>
            <w:r w:rsidR="00C93879" w:rsidRPr="00E70147">
              <w:rPr>
                <w:noProof/>
                <w:lang w:val="en-US"/>
              </w:rPr>
              <w:t>ēx</w:t>
            </w:r>
            <w:r w:rsidR="00CF1172" w:rsidRPr="00E70147">
              <w:rPr>
                <w:noProof/>
                <w:lang w:val="en-US"/>
              </w:rPr>
              <w:t xml:space="preserve"> Mǝṭar. šēx-in ya</w:t>
            </w:r>
            <w:r>
              <w:rPr>
                <w:noProof/>
                <w:lang w:val="en-US"/>
              </w:rPr>
              <w:t>ˁ</w:t>
            </w:r>
            <w:r w:rsidR="00CF1172" w:rsidRPr="00E70147">
              <w:rPr>
                <w:noProof/>
                <w:lang w:val="en-US"/>
              </w:rPr>
              <w:t>ni bizzāt ya</w:t>
            </w:r>
            <w:r>
              <w:rPr>
                <w:noProof/>
                <w:lang w:val="en-US"/>
              </w:rPr>
              <w:t>ˁ</w:t>
            </w:r>
            <w:r w:rsidR="00CF1172" w:rsidRPr="00E70147">
              <w:rPr>
                <w:noProof/>
                <w:lang w:val="en-US"/>
              </w:rPr>
              <w:t xml:space="preserve">ni Aḷḷa yirḥamu. Šēx Mǝṭar </w:t>
            </w:r>
            <w:r>
              <w:rPr>
                <w:noProof/>
                <w:lang w:val="en-US"/>
              </w:rPr>
              <w:t>ˁ</w:t>
            </w:r>
            <w:r w:rsidR="00CF1172" w:rsidRPr="00E70147">
              <w:rPr>
                <w:noProof/>
                <w:lang w:val="en-US"/>
              </w:rPr>
              <w:t>ālim bir xōǧa ya</w:t>
            </w:r>
            <w:r>
              <w:rPr>
                <w:noProof/>
                <w:lang w:val="en-US"/>
              </w:rPr>
              <w:t>ˁ</w:t>
            </w:r>
            <w:r w:rsidR="00CF1172" w:rsidRPr="00E70147">
              <w:rPr>
                <w:noProof/>
                <w:lang w:val="en-US"/>
              </w:rPr>
              <w:t>ni taqwa ṣāḥib taqwa. n</w:t>
            </w:r>
            <w:r w:rsidR="00C93879" w:rsidRPr="00E70147">
              <w:rPr>
                <w:noProof/>
                <w:lang w:val="en-US"/>
              </w:rPr>
              <w:t>a</w:t>
            </w:r>
            <w:r w:rsidR="00CF1172" w:rsidRPr="00E70147">
              <w:rPr>
                <w:noProof/>
                <w:lang w:val="en-US"/>
              </w:rPr>
              <w:t>hāṛ rabī</w:t>
            </w:r>
            <w:r>
              <w:rPr>
                <w:noProof/>
                <w:lang w:val="en-US"/>
              </w:rPr>
              <w:t>ˁ</w:t>
            </w:r>
            <w:r w:rsidR="00CF1172" w:rsidRPr="00E70147">
              <w:rPr>
                <w:noProof/>
                <w:lang w:val="en-US"/>
              </w:rPr>
              <w:t xml:space="preserve">u wāḥad </w:t>
            </w:r>
            <w:r>
              <w:rPr>
                <w:noProof/>
                <w:lang w:val="en-US"/>
              </w:rPr>
              <w:t>ˁ</w:t>
            </w:r>
            <w:r w:rsidR="00C93879" w:rsidRPr="00E70147">
              <w:rPr>
                <w:noProof/>
                <w:lang w:val="en-US"/>
              </w:rPr>
              <w:t>ā</w:t>
            </w:r>
            <w:r w:rsidR="00CF1172" w:rsidRPr="00E70147">
              <w:rPr>
                <w:noProof/>
                <w:lang w:val="en-US"/>
              </w:rPr>
              <w:t xml:space="preserve">zmu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tanbūl. rāyiḥ ma</w:t>
            </w:r>
            <w:r>
              <w:rPr>
                <w:noProof/>
                <w:lang w:val="en-US"/>
              </w:rPr>
              <w:t>ˁ</w:t>
            </w:r>
            <w:r w:rsidR="00CF1172" w:rsidRPr="00E70147">
              <w:rPr>
                <w:noProof/>
                <w:lang w:val="en-US"/>
              </w:rPr>
              <w:t xml:space="preserve">zūm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 xml:space="preserve">tanbul māxiḏ Šēx Mǝṭar </w:t>
            </w:r>
            <w:r w:rsidR="00C93879">
              <w:rPr>
                <w:noProof/>
                <w:lang w:val="de-AT"/>
              </w:rPr>
              <w:t>ᵊ</w:t>
            </w:r>
            <w:r w:rsidR="00CF1172" w:rsidRPr="00E70147">
              <w:rPr>
                <w:noProof/>
                <w:lang w:val="en-US"/>
              </w:rPr>
              <w:t>b-sāgtu, ma</w:t>
            </w:r>
            <w:r>
              <w:rPr>
                <w:noProof/>
                <w:lang w:val="en-US"/>
              </w:rPr>
              <w:t>ˁ</w:t>
            </w:r>
            <w:r w:rsidR="00C93879" w:rsidRPr="00E70147">
              <w:rPr>
                <w:noProof/>
                <w:lang w:val="en-US"/>
              </w:rPr>
              <w:t>ā,</w:t>
            </w:r>
            <w:r w:rsidR="00CF1172" w:rsidRPr="00E70147">
              <w:rPr>
                <w:noProof/>
                <w:lang w:val="en-US"/>
              </w:rPr>
              <w:t xml:space="preserve">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tanbūl.</w:t>
            </w:r>
          </w:p>
        </w:tc>
        <w:tc>
          <w:tcPr>
            <w:tcW w:w="3969" w:type="dxa"/>
          </w:tcPr>
          <w:p w:rsidR="00CF1172" w:rsidRPr="00DF17BB" w:rsidRDefault="00DF17BB" w:rsidP="00DF17BB">
            <w:pPr>
              <w:rPr>
                <w:noProof/>
                <w:lang w:val="en-US"/>
              </w:rPr>
            </w:pPr>
            <w:r w:rsidRPr="00DF17BB">
              <w:rPr>
                <w:noProof/>
                <w:lang w:val="en-US"/>
              </w:rPr>
              <w:t xml:space="preserve">Once we had a neighbour in our quarter. </w:t>
            </w:r>
            <w:r>
              <w:rPr>
                <w:noProof/>
                <w:lang w:val="en-US"/>
              </w:rPr>
              <w:t>He died, he passed away. We called him Sheikh Mǝṭar. He was a real sage man, may God grant him mercy. Sheikh Mǝṭar was a learned man</w:t>
            </w:r>
            <w:r w:rsidR="00885EDB">
              <w:rPr>
                <w:noProof/>
                <w:lang w:val="en-US"/>
              </w:rPr>
              <w:t xml:space="preserve"> and very pious, he possessed piety. One day somebody invited his friend to Istanbul. As he was invited he went to Istanbul and he took Sheikh Mǝṭar with him.</w:t>
            </w:r>
          </w:p>
        </w:tc>
      </w:tr>
      <w:tr w:rsidR="00CF1172" w:rsidRPr="00885EDB" w:rsidTr="00CF1172">
        <w:tc>
          <w:tcPr>
            <w:tcW w:w="959" w:type="dxa"/>
          </w:tcPr>
          <w:p w:rsidR="00CF1172" w:rsidRPr="00885EDB" w:rsidRDefault="00C93879" w:rsidP="00A029D8">
            <w:pPr>
              <w:rPr>
                <w:noProof/>
                <w:lang w:val="en-US"/>
              </w:rPr>
            </w:pPr>
            <w:r w:rsidRPr="00885EDB">
              <w:rPr>
                <w:noProof/>
                <w:lang w:val="en-US"/>
              </w:rPr>
              <w:t>6.27</w:t>
            </w:r>
          </w:p>
        </w:tc>
        <w:tc>
          <w:tcPr>
            <w:tcW w:w="3969" w:type="dxa"/>
          </w:tcPr>
          <w:p w:rsidR="00CF1172" w:rsidRPr="00E70147" w:rsidRDefault="00CF1172" w:rsidP="00C93879">
            <w:pPr>
              <w:rPr>
                <w:noProof/>
                <w:lang w:val="en-US"/>
              </w:rPr>
            </w:pPr>
            <w:r w:rsidRPr="00885EDB">
              <w:rPr>
                <w:noProof/>
                <w:lang w:val="en-US"/>
              </w:rPr>
              <w:t>yōmin rāyḥīn qādi wāḥ</w:t>
            </w:r>
            <w:r w:rsidR="00C93879" w:rsidRPr="00885EDB">
              <w:rPr>
                <w:noProof/>
                <w:lang w:val="en-US"/>
              </w:rPr>
              <w:t>a</w:t>
            </w:r>
            <w:r w:rsidRPr="00885EDB">
              <w:rPr>
                <w:noProof/>
                <w:lang w:val="en-US"/>
              </w:rPr>
              <w:t>d</w:t>
            </w:r>
            <w:r w:rsidR="00C93879" w:rsidRPr="00885EDB">
              <w:rPr>
                <w:noProof/>
                <w:lang w:val="en-US"/>
              </w:rPr>
              <w:t>-</w:t>
            </w:r>
            <w:r w:rsidRPr="00885EDB">
              <w:rPr>
                <w:noProof/>
                <w:lang w:val="en-US"/>
              </w:rPr>
              <w:t xml:space="preserve">in hināk qayri </w:t>
            </w:r>
            <w:r w:rsidR="00C93879" w:rsidRPr="00885EDB">
              <w:rPr>
                <w:noProof/>
                <w:lang w:val="en-US"/>
              </w:rPr>
              <w:t>mü</w:t>
            </w:r>
            <w:r w:rsidRPr="00885EDB">
              <w:rPr>
                <w:noProof/>
                <w:lang w:val="en-US"/>
              </w:rPr>
              <w:t>sl</w:t>
            </w:r>
            <w:r w:rsidR="00C93879" w:rsidRPr="00885EDB">
              <w:rPr>
                <w:noProof/>
                <w:lang w:val="en-US"/>
              </w:rPr>
              <w:t>ü</w:t>
            </w:r>
            <w:r w:rsidRPr="00885EDB">
              <w:rPr>
                <w:noProof/>
                <w:lang w:val="en-US"/>
              </w:rPr>
              <w:t xml:space="preserve">m ta-ngūl masīḥi </w:t>
            </w:r>
            <w:r w:rsidR="00C93879" w:rsidRPr="00885EDB">
              <w:rPr>
                <w:noProof/>
                <w:lang w:val="en-US"/>
              </w:rPr>
              <w:t xml:space="preserve">wēya </w:t>
            </w:r>
            <w:r w:rsidR="00D7289A">
              <w:rPr>
                <w:noProof/>
                <w:lang w:val="en-US"/>
              </w:rPr>
              <w:t>ˀ</w:t>
            </w:r>
            <w:r w:rsidRPr="00885EDB">
              <w:rPr>
                <w:noProof/>
                <w:lang w:val="en-US"/>
              </w:rPr>
              <w:t>aw xristyāni</w:t>
            </w:r>
            <w:r w:rsidR="00C93879" w:rsidRPr="00885EDB">
              <w:rPr>
                <w:noProof/>
                <w:lang w:val="en-US"/>
              </w:rPr>
              <w:t>,</w:t>
            </w:r>
            <w:r w:rsidRPr="00885EDB">
              <w:rPr>
                <w:noProof/>
                <w:lang w:val="en-US"/>
              </w:rPr>
              <w:t xml:space="preserve"> </w:t>
            </w:r>
            <w:r w:rsidR="00D7289A">
              <w:rPr>
                <w:noProof/>
                <w:lang w:val="en-US"/>
              </w:rPr>
              <w:t>ˁ</w:t>
            </w:r>
            <w:r w:rsidRPr="00885EDB">
              <w:rPr>
                <w:noProof/>
                <w:lang w:val="en-US"/>
              </w:rPr>
              <w:t>indu bnayye m</w:t>
            </w:r>
            <w:r w:rsidR="00C93879" w:rsidRPr="00885EDB">
              <w:rPr>
                <w:noProof/>
                <w:lang w:val="en-US"/>
              </w:rPr>
              <w:t>ī</w:t>
            </w:r>
            <w:r w:rsidRPr="00885EDB">
              <w:rPr>
                <w:noProof/>
                <w:lang w:val="en-US"/>
              </w:rPr>
              <w:t xml:space="preserve"> </w:t>
            </w:r>
            <w:r w:rsidR="00D7289A">
              <w:rPr>
                <w:noProof/>
                <w:lang w:val="en-US"/>
              </w:rPr>
              <w:t>ˁ</w:t>
            </w:r>
            <w:r w:rsidRPr="00885EDB">
              <w:rPr>
                <w:noProof/>
                <w:lang w:val="en-US"/>
              </w:rPr>
              <w:t>ādle. [trīd aṣ-ṣuf</w:t>
            </w:r>
            <w:r w:rsidRPr="00E70147">
              <w:rPr>
                <w:noProof/>
                <w:lang w:val="en-US"/>
              </w:rPr>
              <w:t xml:space="preserve">fat?] </w:t>
            </w:r>
            <w:r w:rsidR="00D7289A">
              <w:rPr>
                <w:noProof/>
                <w:lang w:val="en-US"/>
              </w:rPr>
              <w:t>ˁ</w:t>
            </w:r>
            <w:r w:rsidRPr="00E70147">
              <w:rPr>
                <w:noProof/>
                <w:lang w:val="en-US"/>
              </w:rPr>
              <w:t>indu bnayye m</w:t>
            </w:r>
            <w:r w:rsidR="00C93879" w:rsidRPr="00E70147">
              <w:rPr>
                <w:noProof/>
                <w:lang w:val="en-US"/>
              </w:rPr>
              <w:t>ī</w:t>
            </w:r>
            <w:r w:rsidRPr="00E70147">
              <w:rPr>
                <w:noProof/>
                <w:lang w:val="en-US"/>
              </w:rPr>
              <w:t xml:space="preserve"> </w:t>
            </w:r>
            <w:r w:rsidR="00D7289A">
              <w:rPr>
                <w:noProof/>
                <w:lang w:val="en-US"/>
              </w:rPr>
              <w:t>ˁ</w:t>
            </w:r>
            <w:r w:rsidRPr="00E70147">
              <w:rPr>
                <w:noProof/>
                <w:lang w:val="en-US"/>
              </w:rPr>
              <w:t xml:space="preserve">ādle. </w:t>
            </w:r>
            <w:r w:rsidR="00C93879">
              <w:rPr>
                <w:noProof/>
                <w:lang w:val="de-AT"/>
              </w:rPr>
              <w:t>ᵊ</w:t>
            </w:r>
            <w:r w:rsidRPr="00E70147">
              <w:rPr>
                <w:noProof/>
                <w:lang w:val="en-US"/>
              </w:rPr>
              <w:t>bnayytu mā tilbas</w:t>
            </w:r>
            <w:r w:rsidR="00C93879" w:rsidRPr="00E70147">
              <w:rPr>
                <w:noProof/>
                <w:lang w:val="en-US"/>
              </w:rPr>
              <w:t xml:space="preserve"> </w:t>
            </w:r>
            <w:r w:rsidR="00C93879">
              <w:rPr>
                <w:noProof/>
                <w:lang w:val="de-AT"/>
              </w:rPr>
              <w:t>ᵊ</w:t>
            </w:r>
            <w:r w:rsidRPr="00E70147">
              <w:rPr>
                <w:noProof/>
                <w:lang w:val="en-US"/>
              </w:rPr>
              <w:t xml:space="preserve">hdūmha </w:t>
            </w:r>
            <w:r w:rsidR="00C93879">
              <w:rPr>
                <w:noProof/>
                <w:lang w:val="de-AT"/>
              </w:rPr>
              <w:t>ᵊ</w:t>
            </w:r>
            <w:r w:rsidRPr="00E70147">
              <w:rPr>
                <w:noProof/>
                <w:lang w:val="en-US"/>
              </w:rPr>
              <w:t xml:space="preserve">tkaššim </w:t>
            </w:r>
            <w:r w:rsidR="00C93879">
              <w:rPr>
                <w:noProof/>
                <w:lang w:val="de-AT"/>
              </w:rPr>
              <w:t>ᵊ</w:t>
            </w:r>
            <w:r w:rsidRPr="00E70147">
              <w:rPr>
                <w:noProof/>
                <w:lang w:val="en-US"/>
              </w:rPr>
              <w:t>hdūmha d</w:t>
            </w:r>
            <w:r w:rsidR="00C93879" w:rsidRPr="00E70147">
              <w:rPr>
                <w:noProof/>
                <w:lang w:val="en-US"/>
              </w:rPr>
              <w:t>āw</w:t>
            </w:r>
            <w:r w:rsidRPr="00E70147">
              <w:rPr>
                <w:noProof/>
                <w:lang w:val="en-US"/>
              </w:rPr>
              <w:t>aml</w:t>
            </w:r>
            <w:r w:rsidR="00C93879" w:rsidRPr="00E70147">
              <w:rPr>
                <w:noProof/>
                <w:lang w:val="en-US"/>
              </w:rPr>
              <w:t xml:space="preserve">i šī tilbas </w:t>
            </w:r>
            <w:r w:rsidR="00C93879">
              <w:rPr>
                <w:noProof/>
                <w:lang w:val="de-AT"/>
              </w:rPr>
              <w:t>ᵊ</w:t>
            </w:r>
            <w:r w:rsidRPr="00E70147">
              <w:rPr>
                <w:noProof/>
                <w:lang w:val="en-US"/>
              </w:rPr>
              <w:t xml:space="preserve">tkaššim </w:t>
            </w:r>
            <w:r w:rsidR="00C93879">
              <w:rPr>
                <w:noProof/>
                <w:lang w:val="de-AT"/>
              </w:rPr>
              <w:t>ᵊ</w:t>
            </w:r>
            <w:r w:rsidR="00C93879" w:rsidRPr="00E70147">
              <w:rPr>
                <w:noProof/>
                <w:lang w:val="en-US"/>
              </w:rPr>
              <w:t xml:space="preserve">hdūmha. mā tilbas </w:t>
            </w:r>
            <w:r w:rsidR="00C93879">
              <w:rPr>
                <w:noProof/>
                <w:lang w:val="de-AT"/>
              </w:rPr>
              <w:t>ᵊ</w:t>
            </w:r>
            <w:r w:rsidRPr="00E70147">
              <w:rPr>
                <w:noProof/>
                <w:lang w:val="en-US"/>
              </w:rPr>
              <w:t>hdūm</w:t>
            </w:r>
            <w:r w:rsidR="00C93879" w:rsidRPr="00E70147">
              <w:rPr>
                <w:noProof/>
                <w:lang w:val="en-US"/>
              </w:rPr>
              <w:t xml:space="preserve">, msallaxa dōm miṯil-ma </w:t>
            </w:r>
            <w:r w:rsidR="00D7289A">
              <w:rPr>
                <w:noProof/>
                <w:lang w:val="en-US"/>
              </w:rPr>
              <w:t>ˀ</w:t>
            </w:r>
            <w:r w:rsidR="00C93879" w:rsidRPr="00E70147">
              <w:rPr>
                <w:noProof/>
                <w:lang w:val="en-US"/>
              </w:rPr>
              <w:t>ummha ǧābat-he.</w:t>
            </w:r>
          </w:p>
        </w:tc>
        <w:tc>
          <w:tcPr>
            <w:tcW w:w="3969" w:type="dxa"/>
          </w:tcPr>
          <w:p w:rsidR="00CF1172" w:rsidRPr="00885EDB" w:rsidRDefault="00885EDB" w:rsidP="00885EDB">
            <w:pPr>
              <w:rPr>
                <w:noProof/>
                <w:lang w:val="en-US"/>
              </w:rPr>
            </w:pPr>
            <w:r w:rsidRPr="00885EDB">
              <w:rPr>
                <w:noProof/>
                <w:lang w:val="en-US"/>
              </w:rPr>
              <w:t xml:space="preserve">When they went there (they met) somebody there who was a non-Muslim, let’s say he was </w:t>
            </w:r>
            <w:r>
              <w:rPr>
                <w:noProof/>
                <w:lang w:val="en-US"/>
              </w:rPr>
              <w:t>a Christian or an adherent of Christ.</w:t>
            </w:r>
            <w:r>
              <w:rPr>
                <w:rStyle w:val="Funotenzeichen"/>
                <w:noProof/>
                <w:lang w:val="en-US"/>
              </w:rPr>
              <w:footnoteReference w:id="47"/>
            </w:r>
            <w:r>
              <w:rPr>
                <w:noProof/>
                <w:lang w:val="en-US"/>
              </w:rPr>
              <w:t xml:space="preserve"> He had a daughter who was not normal. [Do you want the cigarette case?] He had a girl who was not normal. His daughter did not wear clothes, she tore her clothes. Always when she put on clothes she tore them. She did not wear clothes, she was always naked like her mother delivered her.</w:t>
            </w:r>
          </w:p>
        </w:tc>
      </w:tr>
      <w:tr w:rsidR="00CF1172" w:rsidRPr="00416A2A" w:rsidTr="00CF1172">
        <w:tc>
          <w:tcPr>
            <w:tcW w:w="959" w:type="dxa"/>
          </w:tcPr>
          <w:p w:rsidR="00CF1172" w:rsidRPr="00885EDB" w:rsidRDefault="00A23BEF" w:rsidP="00A029D8">
            <w:pPr>
              <w:rPr>
                <w:noProof/>
                <w:lang w:val="en-US"/>
              </w:rPr>
            </w:pPr>
            <w:r w:rsidRPr="00885EDB">
              <w:rPr>
                <w:noProof/>
                <w:lang w:val="en-US"/>
              </w:rPr>
              <w:t>6.48</w:t>
            </w:r>
          </w:p>
        </w:tc>
        <w:tc>
          <w:tcPr>
            <w:tcW w:w="3969" w:type="dxa"/>
          </w:tcPr>
          <w:p w:rsidR="00CF1172" w:rsidRPr="00416A2A" w:rsidRDefault="00D7289A" w:rsidP="00416A2A">
            <w:pPr>
              <w:rPr>
                <w:noProof/>
                <w:lang w:val="en-US"/>
              </w:rPr>
            </w:pPr>
            <w:r>
              <w:rPr>
                <w:noProof/>
                <w:lang w:val="en-US"/>
              </w:rPr>
              <w:t>ˀ</w:t>
            </w:r>
            <w:r w:rsidR="00CF1172" w:rsidRPr="00885EDB">
              <w:rPr>
                <w:noProof/>
                <w:lang w:val="en-US"/>
              </w:rPr>
              <w:t>az-zlime hāḏa msawwī-lh</w:t>
            </w:r>
            <w:r w:rsidR="00416A2A">
              <w:rPr>
                <w:noProof/>
                <w:lang w:val="en-US"/>
              </w:rPr>
              <w:t>e</w:t>
            </w:r>
            <w:r w:rsidR="00CF1172" w:rsidRPr="00885EDB">
              <w:rPr>
                <w:noProof/>
                <w:lang w:val="en-US"/>
              </w:rPr>
              <w:t xml:space="preserve"> šubbāk b-al-bēt, šubbāk b-</w:t>
            </w:r>
            <w:r w:rsidR="00416A2A">
              <w:rPr>
                <w:noProof/>
                <w:lang w:val="en-US"/>
              </w:rPr>
              <w:t>ᵊ</w:t>
            </w:r>
            <w:r w:rsidR="00CF1172" w:rsidRPr="00885EDB">
              <w:rPr>
                <w:noProof/>
                <w:lang w:val="en-US"/>
              </w:rPr>
              <w:t>ḥsāb miṯl al-ḥabis ta-ngūl</w:t>
            </w:r>
            <w:r w:rsidR="00416A2A">
              <w:rPr>
                <w:noProof/>
                <w:lang w:val="en-US"/>
              </w:rPr>
              <w:t>, ḥ</w:t>
            </w:r>
            <w:r w:rsidR="00CF1172" w:rsidRPr="00885EDB">
              <w:rPr>
                <w:noProof/>
                <w:lang w:val="en-US"/>
              </w:rPr>
              <w:t xml:space="preserve">uǧra. </w:t>
            </w:r>
            <w:r w:rsidR="00416A2A">
              <w:rPr>
                <w:noProof/>
                <w:lang w:val="en-US"/>
              </w:rPr>
              <w:t xml:space="preserve">– qafaṣ – </w:t>
            </w:r>
            <w:r w:rsidR="00CF1172" w:rsidRPr="00885EDB">
              <w:rPr>
                <w:noProof/>
                <w:lang w:val="en-US"/>
              </w:rPr>
              <w:t>qafaṣ msawwī-lh</w:t>
            </w:r>
            <w:r w:rsidR="00416A2A">
              <w:rPr>
                <w:noProof/>
                <w:lang w:val="en-US"/>
              </w:rPr>
              <w:t xml:space="preserve">e qafaṣ </w:t>
            </w:r>
            <w:r w:rsidR="00CF1172" w:rsidRPr="00885EDB">
              <w:rPr>
                <w:noProof/>
                <w:lang w:val="en-US"/>
              </w:rPr>
              <w:t>w</w:t>
            </w:r>
            <w:r w:rsidR="00416A2A">
              <w:rPr>
                <w:noProof/>
                <w:lang w:val="en-US"/>
              </w:rPr>
              <w:t xml:space="preserve"> </w:t>
            </w:r>
            <w:r w:rsidR="00CF1172" w:rsidRPr="00885EDB">
              <w:rPr>
                <w:noProof/>
                <w:lang w:val="en-US"/>
              </w:rPr>
              <w:t>bāb w</w:t>
            </w:r>
            <w:r w:rsidR="00416A2A">
              <w:rPr>
                <w:noProof/>
                <w:lang w:val="en-US"/>
              </w:rPr>
              <w:t xml:space="preserve"> </w:t>
            </w:r>
            <w:r w:rsidR="00CF1172" w:rsidRPr="00885EDB">
              <w:rPr>
                <w:noProof/>
                <w:lang w:val="en-US"/>
              </w:rPr>
              <w:t>čilī</w:t>
            </w:r>
            <w:r w:rsidR="00416A2A">
              <w:rPr>
                <w:noProof/>
                <w:lang w:val="en-US"/>
              </w:rPr>
              <w:t>t w-ᵊ</w:t>
            </w:r>
            <w:r w:rsidR="00CF1172" w:rsidRPr="00416A2A">
              <w:rPr>
                <w:noProof/>
                <w:lang w:val="en-US"/>
              </w:rPr>
              <w:t>mčalli</w:t>
            </w:r>
            <w:r w:rsidR="00416A2A">
              <w:rPr>
                <w:noProof/>
                <w:lang w:val="en-US"/>
              </w:rPr>
              <w:t>t</w:t>
            </w:r>
            <w:r w:rsidR="00CF1172" w:rsidRPr="00416A2A">
              <w:rPr>
                <w:noProof/>
                <w:lang w:val="en-US"/>
              </w:rPr>
              <w:t xml:space="preserve"> </w:t>
            </w:r>
            <w:r>
              <w:rPr>
                <w:noProof/>
                <w:lang w:val="en-US"/>
              </w:rPr>
              <w:t>ˁ</w:t>
            </w:r>
            <w:r w:rsidR="00CF1172" w:rsidRPr="00416A2A">
              <w:rPr>
                <w:noProof/>
                <w:lang w:val="en-US"/>
              </w:rPr>
              <w:t>alēh</w:t>
            </w:r>
            <w:r w:rsidR="00416A2A">
              <w:rPr>
                <w:noProof/>
                <w:lang w:val="en-US"/>
              </w:rPr>
              <w:t xml:space="preserve">e w </w:t>
            </w:r>
            <w:r w:rsidR="00CF1172" w:rsidRPr="00416A2A">
              <w:rPr>
                <w:noProof/>
                <w:lang w:val="en-US"/>
              </w:rPr>
              <w:t>yḥuṭṭha b-al</w:t>
            </w:r>
            <w:r w:rsidR="00416A2A">
              <w:rPr>
                <w:noProof/>
                <w:lang w:val="en-US"/>
              </w:rPr>
              <w:t>… aš</w:t>
            </w:r>
            <w:r w:rsidR="00CF1172" w:rsidRPr="00416A2A">
              <w:rPr>
                <w:noProof/>
                <w:lang w:val="en-US"/>
              </w:rPr>
              <w:t xml:space="preserve">-šubbāk. yunṭūnha l-ačil </w:t>
            </w:r>
            <w:r w:rsidR="00416A2A">
              <w:rPr>
                <w:noProof/>
                <w:lang w:val="en-US"/>
              </w:rPr>
              <w:t>ᵊ</w:t>
            </w:r>
            <w:r w:rsidR="00CF1172" w:rsidRPr="00416A2A">
              <w:rPr>
                <w:noProof/>
                <w:lang w:val="en-US"/>
              </w:rPr>
              <w:t xml:space="preserve">tkubb al-ačil tkubb… </w:t>
            </w:r>
            <w:r w:rsidR="00416A2A">
              <w:rPr>
                <w:noProof/>
                <w:lang w:val="en-US"/>
              </w:rPr>
              <w:t>ᵊ</w:t>
            </w:r>
            <w:r w:rsidR="00CF1172" w:rsidRPr="00416A2A">
              <w:rPr>
                <w:noProof/>
                <w:lang w:val="en-US"/>
              </w:rPr>
              <w:t xml:space="preserve">msallaxa </w:t>
            </w:r>
            <w:r w:rsidR="00416A2A">
              <w:rPr>
                <w:noProof/>
                <w:lang w:val="en-US"/>
              </w:rPr>
              <w:t xml:space="preserve">– </w:t>
            </w:r>
            <w:r w:rsidR="00CF1172" w:rsidRPr="00416A2A">
              <w:rPr>
                <w:noProof/>
                <w:lang w:val="en-US"/>
              </w:rPr>
              <w:t xml:space="preserve">miṯil ḥīwān </w:t>
            </w:r>
            <w:r w:rsidR="00416A2A">
              <w:rPr>
                <w:noProof/>
                <w:lang w:val="en-US"/>
              </w:rPr>
              <w:t xml:space="preserve">– </w:t>
            </w:r>
            <w:r w:rsidR="00CF1172" w:rsidRPr="00416A2A">
              <w:rPr>
                <w:noProof/>
                <w:lang w:val="en-US"/>
              </w:rPr>
              <w:t>miṯil ḥ</w:t>
            </w:r>
            <w:r w:rsidR="00416A2A">
              <w:rPr>
                <w:noProof/>
                <w:lang w:val="en-US"/>
              </w:rPr>
              <w:t>ay</w:t>
            </w:r>
            <w:r w:rsidR="00CF1172" w:rsidRPr="00416A2A">
              <w:rPr>
                <w:noProof/>
                <w:lang w:val="en-US"/>
              </w:rPr>
              <w:t xml:space="preserve">wāne </w:t>
            </w:r>
            <w:r>
              <w:rPr>
                <w:noProof/>
                <w:lang w:val="en-US"/>
              </w:rPr>
              <w:t>ˀ</w:t>
            </w:r>
            <w:r w:rsidR="00CF1172" w:rsidRPr="00416A2A">
              <w:rPr>
                <w:noProof/>
                <w:lang w:val="en-US"/>
              </w:rPr>
              <w:t xml:space="preserve">ē. </w:t>
            </w:r>
          </w:p>
        </w:tc>
        <w:tc>
          <w:tcPr>
            <w:tcW w:w="3969" w:type="dxa"/>
          </w:tcPr>
          <w:p w:rsidR="00CF1172" w:rsidRPr="00963378" w:rsidRDefault="00963378" w:rsidP="00A029D8">
            <w:pPr>
              <w:rPr>
                <w:lang w:val="en-US"/>
              </w:rPr>
            </w:pPr>
            <w:r>
              <w:rPr>
                <w:lang w:val="en-US"/>
              </w:rPr>
              <w:t>This man had made a fence for her in the house. A fence, let’s say something like a prison, a cell. – A cage. – Yes, he had made for her a cage with a door and a lock. He put her inside the fence and locked her. When they gave her food she spilled it, she spilled… She was naked. – Like an animal. – Yes, like an animal.</w:t>
            </w:r>
          </w:p>
        </w:tc>
      </w:tr>
      <w:tr w:rsidR="00CF1172" w:rsidRPr="00416A2A" w:rsidTr="00CF1172">
        <w:tc>
          <w:tcPr>
            <w:tcW w:w="959" w:type="dxa"/>
          </w:tcPr>
          <w:p w:rsidR="00CF1172" w:rsidRPr="00416A2A" w:rsidRDefault="00416A2A" w:rsidP="00A029D8">
            <w:pPr>
              <w:rPr>
                <w:noProof/>
                <w:lang w:val="en-US"/>
              </w:rPr>
            </w:pPr>
            <w:r>
              <w:rPr>
                <w:noProof/>
                <w:lang w:val="en-US"/>
              </w:rPr>
              <w:t>7.04</w:t>
            </w:r>
          </w:p>
        </w:tc>
        <w:tc>
          <w:tcPr>
            <w:tcW w:w="3969" w:type="dxa"/>
          </w:tcPr>
          <w:p w:rsidR="00CF1172" w:rsidRPr="00416A2A" w:rsidRDefault="00CF1172" w:rsidP="00416A2A">
            <w:pPr>
              <w:rPr>
                <w:noProof/>
                <w:lang w:val="en-US"/>
              </w:rPr>
            </w:pPr>
            <w:r w:rsidRPr="00416A2A">
              <w:rPr>
                <w:noProof/>
                <w:lang w:val="en-US"/>
              </w:rPr>
              <w:t>yōmin māxḏīn</w:t>
            </w:r>
            <w:r w:rsidR="00416A2A" w:rsidRPr="00416A2A">
              <w:rPr>
                <w:noProof/>
                <w:lang w:val="en-US"/>
              </w:rPr>
              <w:t>…</w:t>
            </w:r>
            <w:r w:rsidRPr="00416A2A">
              <w:rPr>
                <w:noProof/>
                <w:lang w:val="en-US"/>
              </w:rPr>
              <w:t xml:space="preserve"> Šēx Mǝṭar ǧāybī-lu </w:t>
            </w:r>
            <w:r w:rsidR="00D7289A">
              <w:rPr>
                <w:noProof/>
                <w:lang w:val="en-US"/>
              </w:rPr>
              <w:t>ˁ</w:t>
            </w:r>
            <w:r w:rsidRPr="00416A2A">
              <w:rPr>
                <w:noProof/>
                <w:lang w:val="en-US"/>
              </w:rPr>
              <w:t>a</w:t>
            </w:r>
            <w:r w:rsidR="00416A2A">
              <w:rPr>
                <w:noProof/>
                <w:lang w:val="en-US"/>
              </w:rPr>
              <w:t>-</w:t>
            </w:r>
            <w:r w:rsidRPr="00416A2A">
              <w:rPr>
                <w:noProof/>
                <w:lang w:val="en-US"/>
              </w:rPr>
              <w:t>l-baḥǝs hāḏa, gāylī-lu ǧīrānn</w:t>
            </w:r>
            <w:r w:rsidR="00416A2A">
              <w:rPr>
                <w:noProof/>
                <w:lang w:val="en-US"/>
              </w:rPr>
              <w:t>e</w:t>
            </w:r>
            <w:r w:rsidRPr="00416A2A">
              <w:rPr>
                <w:noProof/>
                <w:lang w:val="en-US"/>
              </w:rPr>
              <w:t xml:space="preserve"> </w:t>
            </w:r>
            <w:r w:rsidR="00D7289A">
              <w:rPr>
                <w:noProof/>
                <w:lang w:val="en-US"/>
              </w:rPr>
              <w:t>ˁ</w:t>
            </w:r>
            <w:r w:rsidRPr="00416A2A">
              <w:rPr>
                <w:noProof/>
                <w:lang w:val="en-US"/>
              </w:rPr>
              <w:t xml:space="preserve">idhum hīčiḏ </w:t>
            </w:r>
            <w:r w:rsidR="00416A2A">
              <w:rPr>
                <w:noProof/>
                <w:lang w:val="en-US"/>
              </w:rPr>
              <w:t>ᵊ</w:t>
            </w:r>
            <w:r w:rsidRPr="00416A2A">
              <w:rPr>
                <w:noProof/>
                <w:lang w:val="en-US"/>
              </w:rPr>
              <w:t>bnayye. w</w:t>
            </w:r>
            <w:r w:rsidR="00416A2A">
              <w:rPr>
                <w:noProof/>
                <w:lang w:val="en-US"/>
              </w:rPr>
              <w:t xml:space="preserve"> </w:t>
            </w:r>
            <w:r w:rsidRPr="00416A2A">
              <w:rPr>
                <w:noProof/>
                <w:lang w:val="en-US"/>
              </w:rPr>
              <w:t>mā ǧa</w:t>
            </w:r>
            <w:r w:rsidR="00D7289A">
              <w:rPr>
                <w:noProof/>
                <w:lang w:val="en-US"/>
              </w:rPr>
              <w:t>ˁ</w:t>
            </w:r>
            <w:r w:rsidRPr="00416A2A">
              <w:rPr>
                <w:noProof/>
                <w:lang w:val="en-US"/>
              </w:rPr>
              <w:t>ad at-tax</w:t>
            </w:r>
            <w:r w:rsidR="00416A2A">
              <w:rPr>
                <w:noProof/>
                <w:lang w:val="en-US"/>
              </w:rPr>
              <w:t>t</w:t>
            </w:r>
            <w:r w:rsidRPr="00416A2A">
              <w:rPr>
                <w:noProof/>
                <w:lang w:val="en-US"/>
              </w:rPr>
              <w:t>ūr mā y</w:t>
            </w:r>
            <w:r w:rsidR="00416A2A">
              <w:rPr>
                <w:noProof/>
                <w:lang w:val="en-US"/>
              </w:rPr>
              <w:t>i</w:t>
            </w:r>
            <w:r w:rsidRPr="00416A2A">
              <w:rPr>
                <w:noProof/>
                <w:lang w:val="en-US"/>
              </w:rPr>
              <w:t>ṭayyibhe w-</w:t>
            </w:r>
            <w:r w:rsidR="00416A2A">
              <w:rPr>
                <w:noProof/>
                <w:lang w:val="en-US"/>
              </w:rPr>
              <w:t>at-</w:t>
            </w:r>
            <w:r w:rsidRPr="00416A2A">
              <w:rPr>
                <w:noProof/>
                <w:lang w:val="en-US"/>
              </w:rPr>
              <w:t>taxā</w:t>
            </w:r>
            <w:r w:rsidR="00416A2A">
              <w:rPr>
                <w:noProof/>
                <w:lang w:val="en-US"/>
              </w:rPr>
              <w:t>t</w:t>
            </w:r>
            <w:r w:rsidRPr="00416A2A">
              <w:rPr>
                <w:noProof/>
                <w:lang w:val="en-US"/>
              </w:rPr>
              <w:t>re w-al-</w:t>
            </w:r>
            <w:r w:rsidR="00D7289A">
              <w:rPr>
                <w:noProof/>
                <w:lang w:val="en-US"/>
              </w:rPr>
              <w:t>ˁ</w:t>
            </w:r>
            <w:r w:rsidRPr="00416A2A">
              <w:rPr>
                <w:noProof/>
                <w:lang w:val="en-US"/>
              </w:rPr>
              <w:t>illāme w-al-xawāǧi maḥḥad y</w:t>
            </w:r>
            <w:r w:rsidR="00416A2A">
              <w:rPr>
                <w:noProof/>
                <w:lang w:val="en-US"/>
              </w:rPr>
              <w:t>i</w:t>
            </w:r>
            <w:r w:rsidRPr="00416A2A">
              <w:rPr>
                <w:noProof/>
                <w:lang w:val="en-US"/>
              </w:rPr>
              <w:t>ṭayyibhe</w:t>
            </w:r>
            <w:r w:rsidR="00416A2A">
              <w:rPr>
                <w:noProof/>
                <w:lang w:val="en-US"/>
              </w:rPr>
              <w:t>,</w:t>
            </w:r>
            <w:r w:rsidRPr="00416A2A">
              <w:rPr>
                <w:noProof/>
                <w:lang w:val="en-US"/>
              </w:rPr>
              <w:t xml:space="preserve"> </w:t>
            </w:r>
            <w:r w:rsidR="00D7289A">
              <w:rPr>
                <w:noProof/>
                <w:lang w:val="en-US"/>
              </w:rPr>
              <w:t>ˀ</w:t>
            </w:r>
            <w:r w:rsidRPr="00416A2A">
              <w:rPr>
                <w:noProof/>
                <w:lang w:val="en-US"/>
              </w:rPr>
              <w:t>aṣṣōb-ma nāxuḏhe mā ligō-lhe čā</w:t>
            </w:r>
            <w:r w:rsidR="00416A2A">
              <w:rPr>
                <w:noProof/>
                <w:lang w:val="en-US"/>
              </w:rPr>
              <w:t>ṛ</w:t>
            </w:r>
            <w:r w:rsidRPr="00416A2A">
              <w:rPr>
                <w:noProof/>
                <w:lang w:val="en-US"/>
              </w:rPr>
              <w:t xml:space="preserve">a. gāyil </w:t>
            </w:r>
            <w:r w:rsidR="00416A2A">
              <w:rPr>
                <w:noProof/>
                <w:lang w:val="en-US"/>
              </w:rPr>
              <w:t xml:space="preserve">iš </w:t>
            </w:r>
            <w:r w:rsidRPr="00416A2A">
              <w:rPr>
                <w:noProof/>
                <w:lang w:val="en-US"/>
              </w:rPr>
              <w:t xml:space="preserve">Šēx Mǝṭar </w:t>
            </w:r>
            <w:r w:rsidR="00416A2A">
              <w:rPr>
                <w:noProof/>
                <w:lang w:val="en-US"/>
              </w:rPr>
              <w:t>“</w:t>
            </w:r>
            <w:r w:rsidRPr="00416A2A">
              <w:rPr>
                <w:noProof/>
                <w:lang w:val="en-US"/>
              </w:rPr>
              <w:t xml:space="preserve">mā </w:t>
            </w:r>
            <w:r w:rsidRPr="00416A2A">
              <w:rPr>
                <w:lang w:val="en-US"/>
              </w:rPr>
              <w:t xml:space="preserve">tigdar </w:t>
            </w:r>
            <w:r w:rsidR="00416A2A" w:rsidRPr="00416A2A">
              <w:t>ᵊt</w:t>
            </w:r>
            <w:r w:rsidRPr="00416A2A">
              <w:rPr>
                <w:lang w:val="en-US"/>
              </w:rPr>
              <w:t>sawwī-lhe</w:t>
            </w:r>
            <w:r w:rsidRPr="00416A2A">
              <w:rPr>
                <w:noProof/>
                <w:lang w:val="en-US"/>
              </w:rPr>
              <w:t xml:space="preserve"> š</w:t>
            </w:r>
            <w:r w:rsidR="00416A2A">
              <w:rPr>
                <w:noProof/>
                <w:lang w:val="en-US"/>
              </w:rPr>
              <w:t>a</w:t>
            </w:r>
            <w:r w:rsidRPr="00416A2A">
              <w:rPr>
                <w:noProof/>
                <w:lang w:val="en-US"/>
              </w:rPr>
              <w:t xml:space="preserve">kle wruga </w:t>
            </w:r>
            <w:r w:rsidR="00416A2A">
              <w:rPr>
                <w:noProof/>
                <w:lang w:val="en-US"/>
              </w:rPr>
              <w:t>wē</w:t>
            </w:r>
            <w:r w:rsidRPr="00416A2A">
              <w:rPr>
                <w:noProof/>
                <w:lang w:val="en-US"/>
              </w:rPr>
              <w:t>ya š</w:t>
            </w:r>
            <w:r w:rsidR="00416A2A">
              <w:rPr>
                <w:noProof/>
                <w:lang w:val="en-US"/>
              </w:rPr>
              <w:t>akle?”</w:t>
            </w:r>
            <w:r w:rsidRPr="00416A2A">
              <w:rPr>
                <w:noProof/>
                <w:lang w:val="en-US"/>
              </w:rPr>
              <w:t xml:space="preserve"> </w:t>
            </w:r>
          </w:p>
        </w:tc>
        <w:tc>
          <w:tcPr>
            <w:tcW w:w="3969" w:type="dxa"/>
          </w:tcPr>
          <w:p w:rsidR="00CF1172" w:rsidRPr="00416A2A" w:rsidRDefault="00963378" w:rsidP="00963378">
            <w:pPr>
              <w:rPr>
                <w:noProof/>
                <w:lang w:val="en-US"/>
              </w:rPr>
            </w:pPr>
            <w:r>
              <w:rPr>
                <w:noProof/>
                <w:lang w:val="en-US"/>
              </w:rPr>
              <w:t>When they took… They brought Sheikh Mǝṭar to investigate this. They told him, “We have neighbours who have such and such a daughter. No doctor can cure her. No doctors, no sages, no sheikhs, nobody can cure her. Wherever we have brought her, they did not find a cure for her.” He said to Sheikh Mǝṭar, “Couldn’t you make an amulett or something like this for her?”</w:t>
            </w:r>
          </w:p>
        </w:tc>
      </w:tr>
      <w:tr w:rsidR="00CF1172" w:rsidRPr="00416A2A" w:rsidTr="00CF1172">
        <w:tc>
          <w:tcPr>
            <w:tcW w:w="959" w:type="dxa"/>
          </w:tcPr>
          <w:p w:rsidR="00CF1172" w:rsidRPr="00416A2A" w:rsidRDefault="00416A2A" w:rsidP="00A029D8">
            <w:pPr>
              <w:rPr>
                <w:noProof/>
                <w:lang w:val="en-US"/>
              </w:rPr>
            </w:pPr>
            <w:r>
              <w:rPr>
                <w:noProof/>
                <w:lang w:val="en-US"/>
              </w:rPr>
              <w:t>7.23</w:t>
            </w:r>
          </w:p>
        </w:tc>
        <w:tc>
          <w:tcPr>
            <w:tcW w:w="3969" w:type="dxa"/>
          </w:tcPr>
          <w:p w:rsidR="00CF1172" w:rsidRPr="00416A2A" w:rsidRDefault="00416A2A" w:rsidP="00963378">
            <w:pPr>
              <w:rPr>
                <w:noProof/>
                <w:lang w:val="en-US"/>
              </w:rPr>
            </w:pPr>
            <w:r w:rsidRPr="00416A2A">
              <w:rPr>
                <w:noProof/>
                <w:lang w:val="en-US"/>
              </w:rPr>
              <w:t xml:space="preserve">w </w:t>
            </w:r>
            <w:r w:rsidR="00CF1172" w:rsidRPr="00416A2A">
              <w:rPr>
                <w:noProof/>
                <w:lang w:val="en-US"/>
              </w:rPr>
              <w:t xml:space="preserve">gāyil </w:t>
            </w:r>
            <w:r>
              <w:t>“</w:t>
            </w:r>
            <w:r w:rsidR="00CF1172" w:rsidRPr="00416A2A">
              <w:rPr>
                <w:noProof/>
                <w:lang w:val="en-US"/>
              </w:rPr>
              <w:t xml:space="preserve">b-iḏn Aḷḷa </w:t>
            </w:r>
            <w:r w:rsidR="00CF1172" w:rsidRPr="00416A2A">
              <w:rPr>
                <w:noProof/>
                <w:color w:val="FF0000"/>
                <w:lang w:val="en-US"/>
              </w:rPr>
              <w:t>halla</w:t>
            </w:r>
            <w:r>
              <w:rPr>
                <w:noProof/>
                <w:lang w:val="en-US"/>
              </w:rPr>
              <w:t xml:space="preserve"> a</w:t>
            </w:r>
            <w:r w:rsidR="00CF1172" w:rsidRPr="00416A2A">
              <w:rPr>
                <w:noProof/>
                <w:lang w:val="en-US"/>
              </w:rPr>
              <w:t>gūm ta-</w:t>
            </w:r>
            <w:r>
              <w:rPr>
                <w:noProof/>
                <w:lang w:val="en-US"/>
              </w:rPr>
              <w:t>r</w:t>
            </w:r>
            <w:r w:rsidR="00CF1172" w:rsidRPr="00416A2A">
              <w:rPr>
                <w:noProof/>
                <w:lang w:val="en-US"/>
              </w:rPr>
              <w:t xml:space="preserve">rūḥ </w:t>
            </w:r>
            <w:r>
              <w:rPr>
                <w:noProof/>
                <w:lang w:val="en-US"/>
              </w:rPr>
              <w:t>ᵊ</w:t>
            </w:r>
            <w:r w:rsidR="00CF1172" w:rsidRPr="00416A2A">
              <w:rPr>
                <w:noProof/>
                <w:lang w:val="en-US"/>
              </w:rPr>
              <w:t>nšūfha.</w:t>
            </w:r>
            <w:r>
              <w:rPr>
                <w:noProof/>
                <w:lang w:val="en-US"/>
              </w:rPr>
              <w:t>”</w:t>
            </w:r>
            <w:r w:rsidR="00CF1172" w:rsidRPr="00416A2A">
              <w:rPr>
                <w:noProof/>
                <w:lang w:val="en-US"/>
              </w:rPr>
              <w:t xml:space="preserve"> yōmin ǧāyīn </w:t>
            </w:r>
            <w:r w:rsidR="00D7289A">
              <w:rPr>
                <w:noProof/>
                <w:lang w:val="en-US"/>
              </w:rPr>
              <w:t>ˀ</w:t>
            </w:r>
            <w:r w:rsidR="00CF1172" w:rsidRPr="00416A2A">
              <w:rPr>
                <w:noProof/>
                <w:lang w:val="en-US"/>
              </w:rPr>
              <w:t xml:space="preserve">abūha </w:t>
            </w:r>
            <w:r w:rsidR="00D7289A">
              <w:rPr>
                <w:noProof/>
                <w:lang w:val="en-US"/>
              </w:rPr>
              <w:t>ˀ</w:t>
            </w:r>
            <w:r w:rsidR="00CF1172" w:rsidRPr="00963378">
              <w:rPr>
                <w:noProof/>
                <w:color w:val="FF0000"/>
                <w:lang w:val="en-US"/>
              </w:rPr>
              <w:t>ugḏ̣ubu</w:t>
            </w:r>
            <w:r w:rsidR="00CF1172" w:rsidRPr="00416A2A">
              <w:rPr>
                <w:noProof/>
                <w:lang w:val="en-US"/>
              </w:rPr>
              <w:t xml:space="preserve"> mdaḥḥǧ-ilhe Šēx Mǝṭar</w:t>
            </w:r>
            <w:r>
              <w:rPr>
                <w:noProof/>
                <w:lang w:val="en-US"/>
              </w:rPr>
              <w:t xml:space="preserve"> w</w:t>
            </w:r>
            <w:r w:rsidR="00CF1172" w:rsidRPr="00416A2A">
              <w:rPr>
                <w:noProof/>
                <w:lang w:val="en-US"/>
              </w:rPr>
              <w:t xml:space="preserve"> </w:t>
            </w:r>
            <w:r w:rsidR="00CF1172" w:rsidRPr="00963378">
              <w:rPr>
                <w:noProof/>
                <w:color w:val="FF0000"/>
                <w:lang w:val="en-US"/>
              </w:rPr>
              <w:t>f</w:t>
            </w:r>
            <w:r w:rsidRPr="00963378">
              <w:rPr>
                <w:noProof/>
                <w:color w:val="FF0000"/>
                <w:lang w:val="en-US"/>
              </w:rPr>
              <w:t>ukk</w:t>
            </w:r>
            <w:r>
              <w:rPr>
                <w:noProof/>
                <w:lang w:val="en-US"/>
              </w:rPr>
              <w:t xml:space="preserve"> al-bāb w </w:t>
            </w:r>
            <w:r w:rsidR="00CF1172" w:rsidRPr="00416A2A">
              <w:rPr>
                <w:noProof/>
                <w:lang w:val="en-US"/>
              </w:rPr>
              <w:t>ḥ</w:t>
            </w:r>
            <w:r>
              <w:rPr>
                <w:noProof/>
                <w:lang w:val="en-US"/>
              </w:rPr>
              <w:t>u</w:t>
            </w:r>
            <w:r w:rsidR="00963378">
              <w:rPr>
                <w:noProof/>
                <w:lang w:val="en-US"/>
              </w:rPr>
              <w:t xml:space="preserve">ṭṭ Šēx Mǝṭar </w:t>
            </w:r>
            <w:r w:rsidR="00D7289A">
              <w:rPr>
                <w:noProof/>
                <w:lang w:val="en-US"/>
              </w:rPr>
              <w:t>ˁ</w:t>
            </w:r>
            <w:r w:rsidR="00963378">
              <w:rPr>
                <w:noProof/>
                <w:lang w:val="en-US"/>
              </w:rPr>
              <w:t>alē ǧawwa ḥu</w:t>
            </w:r>
            <w:r w:rsidR="00CF1172" w:rsidRPr="00416A2A">
              <w:rPr>
                <w:noProof/>
                <w:lang w:val="en-US"/>
              </w:rPr>
              <w:t>ṭṭ Šēx Mǝṭar w</w:t>
            </w:r>
            <w:r w:rsidR="00963378">
              <w:rPr>
                <w:noProof/>
                <w:lang w:val="en-US"/>
              </w:rPr>
              <w:t xml:space="preserve"> </w:t>
            </w:r>
            <w:r w:rsidR="00CF1172" w:rsidRPr="00963378">
              <w:rPr>
                <w:noProof/>
                <w:color w:val="FF0000"/>
                <w:lang w:val="en-US"/>
              </w:rPr>
              <w:t>čall</w:t>
            </w:r>
            <w:r w:rsidR="00963378" w:rsidRPr="00963378">
              <w:rPr>
                <w:noProof/>
                <w:color w:val="FF0000"/>
                <w:lang w:val="en-US"/>
              </w:rPr>
              <w:t>it</w:t>
            </w:r>
            <w:r w:rsidR="00CF1172" w:rsidRPr="00416A2A">
              <w:rPr>
                <w:noProof/>
                <w:lang w:val="en-US"/>
              </w:rPr>
              <w:t xml:space="preserve"> </w:t>
            </w:r>
            <w:r w:rsidR="00D7289A">
              <w:rPr>
                <w:noProof/>
                <w:lang w:val="en-US"/>
              </w:rPr>
              <w:t>ˁ</w:t>
            </w:r>
            <w:r w:rsidR="00CF1172" w:rsidRPr="00416A2A">
              <w:rPr>
                <w:noProof/>
                <w:lang w:val="en-US"/>
              </w:rPr>
              <w:t>ala Šēx Mǝṭar al-bāb.</w:t>
            </w:r>
          </w:p>
        </w:tc>
        <w:tc>
          <w:tcPr>
            <w:tcW w:w="3969" w:type="dxa"/>
          </w:tcPr>
          <w:p w:rsidR="00CF1172" w:rsidRPr="00416A2A" w:rsidRDefault="00963378" w:rsidP="00A029D8">
            <w:pPr>
              <w:rPr>
                <w:noProof/>
                <w:lang w:val="en-US"/>
              </w:rPr>
            </w:pPr>
            <w:r>
              <w:rPr>
                <w:noProof/>
                <w:lang w:val="en-US"/>
              </w:rPr>
              <w:t>He said, “With God’s permission. Let’s go to her and have a look!” When they came her father took him and Sheikh Mǝṭar had a look at her. He (the father) opened the door, let Sheikh Mǝṭar go inside, he put him inside and locked the door behind Sheikh Mǝṭar.</w:t>
            </w:r>
          </w:p>
        </w:tc>
      </w:tr>
      <w:tr w:rsidR="00CF1172" w:rsidRPr="00963378" w:rsidTr="00CF1172">
        <w:tc>
          <w:tcPr>
            <w:tcW w:w="959" w:type="dxa"/>
          </w:tcPr>
          <w:p w:rsidR="00CF1172" w:rsidRPr="00416A2A" w:rsidRDefault="00963378" w:rsidP="00A029D8">
            <w:pPr>
              <w:rPr>
                <w:noProof/>
                <w:lang w:val="en-US"/>
              </w:rPr>
            </w:pPr>
            <w:r w:rsidRPr="00416A2A">
              <w:rPr>
                <w:noProof/>
                <w:lang w:val="en-US"/>
              </w:rPr>
              <w:t>7</w:t>
            </w:r>
            <w:r>
              <w:rPr>
                <w:noProof/>
                <w:lang w:val="en-US"/>
              </w:rPr>
              <w:t>.</w:t>
            </w:r>
            <w:r w:rsidRPr="00416A2A">
              <w:rPr>
                <w:noProof/>
                <w:lang w:val="en-US"/>
              </w:rPr>
              <w:t>35</w:t>
            </w:r>
          </w:p>
        </w:tc>
        <w:tc>
          <w:tcPr>
            <w:tcW w:w="3969" w:type="dxa"/>
          </w:tcPr>
          <w:p w:rsidR="00CF1172" w:rsidRPr="00963378" w:rsidRDefault="00CF1172" w:rsidP="000C35CD">
            <w:pPr>
              <w:rPr>
                <w:noProof/>
                <w:lang w:val="en-US"/>
              </w:rPr>
            </w:pPr>
            <w:r w:rsidRPr="00416A2A">
              <w:rPr>
                <w:noProof/>
                <w:lang w:val="en-US"/>
              </w:rPr>
              <w:t xml:space="preserve">gāyil </w:t>
            </w:r>
            <w:r w:rsidR="000C35CD">
              <w:rPr>
                <w:noProof/>
                <w:lang w:val="en-US"/>
              </w:rPr>
              <w:t>“</w:t>
            </w:r>
            <w:r w:rsidRPr="00416A2A">
              <w:rPr>
                <w:noProof/>
                <w:lang w:val="en-US"/>
              </w:rPr>
              <w:t>y</w:t>
            </w:r>
            <w:r w:rsidR="000C35CD">
              <w:rPr>
                <w:noProof/>
                <w:lang w:val="en-US"/>
              </w:rPr>
              <w:t>ā</w:t>
            </w:r>
            <w:r w:rsidRPr="00416A2A">
              <w:rPr>
                <w:noProof/>
                <w:lang w:val="en-US"/>
              </w:rPr>
              <w:t xml:space="preserve"> tṭayyibh</w:t>
            </w:r>
            <w:r w:rsidR="000C35CD">
              <w:rPr>
                <w:noProof/>
                <w:lang w:val="en-US"/>
              </w:rPr>
              <w:t>e</w:t>
            </w:r>
            <w:r w:rsidRPr="00416A2A">
              <w:rPr>
                <w:noProof/>
                <w:lang w:val="en-US"/>
              </w:rPr>
              <w:t xml:space="preserve"> yōma zād axallīk ma</w:t>
            </w:r>
            <w:r w:rsidR="00D7289A">
              <w:rPr>
                <w:noProof/>
                <w:lang w:val="en-US"/>
              </w:rPr>
              <w:t>ˁ</w:t>
            </w:r>
            <w:r w:rsidRPr="00416A2A">
              <w:rPr>
                <w:noProof/>
                <w:lang w:val="en-US"/>
              </w:rPr>
              <w:t xml:space="preserve">āha. yā tṭayyibhe yōma zād axallīk </w:t>
            </w:r>
            <w:r w:rsidR="00D7289A">
              <w:rPr>
                <w:noProof/>
                <w:lang w:val="en-US"/>
              </w:rPr>
              <w:t>ˁ</w:t>
            </w:r>
            <w:r w:rsidRPr="00416A2A">
              <w:rPr>
                <w:noProof/>
                <w:lang w:val="en-US"/>
              </w:rPr>
              <w:t xml:space="preserve">idhe </w:t>
            </w:r>
            <w:r w:rsidRPr="00C054F9">
              <w:rPr>
                <w:noProof/>
                <w:color w:val="FF0000"/>
                <w:lang w:val="en-US"/>
              </w:rPr>
              <w:t>š</w:t>
            </w:r>
            <w:r w:rsidR="000C35CD" w:rsidRPr="00C054F9">
              <w:rPr>
                <w:noProof/>
                <w:color w:val="FF0000"/>
                <w:lang w:val="en-US"/>
              </w:rPr>
              <w:t>ā</w:t>
            </w:r>
            <w:r w:rsidRPr="00C054F9">
              <w:rPr>
                <w:noProof/>
                <w:color w:val="FF0000"/>
                <w:lang w:val="en-US"/>
              </w:rPr>
              <w:t>dde</w:t>
            </w:r>
            <w:r w:rsidRPr="00416A2A">
              <w:rPr>
                <w:noProof/>
                <w:lang w:val="en-US"/>
              </w:rPr>
              <w:t xml:space="preserve"> trīd </w:t>
            </w:r>
            <w:r w:rsidR="000C35CD">
              <w:rPr>
                <w:noProof/>
                <w:lang w:val="en-US"/>
              </w:rPr>
              <w:t>ᵊ</w:t>
            </w:r>
            <w:r w:rsidRPr="00416A2A">
              <w:rPr>
                <w:noProof/>
                <w:lang w:val="en-US"/>
              </w:rPr>
              <w:t>tṭayyibhe ta-nšūf</w:t>
            </w:r>
            <w:r w:rsidR="000C35CD">
              <w:rPr>
                <w:noProof/>
                <w:lang w:val="en-US"/>
              </w:rPr>
              <w:t>!”</w:t>
            </w:r>
            <w:r w:rsidRPr="00416A2A">
              <w:rPr>
                <w:noProof/>
                <w:lang w:val="en-US"/>
              </w:rPr>
              <w:t xml:space="preserve"> mā yiǧi</w:t>
            </w:r>
            <w:r w:rsidRPr="00963378">
              <w:rPr>
                <w:noProof/>
                <w:lang w:val="en-US"/>
              </w:rPr>
              <w:t>n Šēx Mǝṭar</w:t>
            </w:r>
            <w:r w:rsidR="00C054F9">
              <w:rPr>
                <w:noProof/>
                <w:lang w:val="en-US"/>
              </w:rPr>
              <w:t>.</w:t>
            </w:r>
            <w:r w:rsidRPr="00963378">
              <w:rPr>
                <w:noProof/>
                <w:lang w:val="en-US"/>
              </w:rPr>
              <w:t xml:space="preserve"> b-iḏn Aḷḷa yugḏ̣ub</w:t>
            </w:r>
            <w:r w:rsidR="000C35CD">
              <w:rPr>
                <w:noProof/>
                <w:lang w:val="en-US"/>
              </w:rPr>
              <w:t xml:space="preserve"> w</w:t>
            </w:r>
            <w:r w:rsidRPr="00963378">
              <w:rPr>
                <w:noProof/>
                <w:lang w:val="en-US"/>
              </w:rPr>
              <w:t xml:space="preserve"> yuṭlu</w:t>
            </w:r>
            <w:r w:rsidR="00D7289A">
              <w:rPr>
                <w:noProof/>
                <w:lang w:val="en-US"/>
              </w:rPr>
              <w:t>ˁ</w:t>
            </w:r>
            <w:r w:rsidRPr="00963378">
              <w:rPr>
                <w:noProof/>
                <w:lang w:val="en-US"/>
              </w:rPr>
              <w:t xml:space="preserve"> </w:t>
            </w:r>
            <w:r w:rsidR="000C35CD">
              <w:rPr>
                <w:noProof/>
                <w:lang w:val="en-US"/>
              </w:rPr>
              <w:t>ᵊ</w:t>
            </w:r>
            <w:r w:rsidRPr="00963378">
              <w:rPr>
                <w:noProof/>
                <w:lang w:val="en-US"/>
              </w:rPr>
              <w:t>hḏā lābis šaḥḥāṭīye klāšu</w:t>
            </w:r>
            <w:r w:rsidR="000C35CD">
              <w:rPr>
                <w:noProof/>
                <w:lang w:val="en-US"/>
              </w:rPr>
              <w:t>,</w:t>
            </w:r>
            <w:r w:rsidRPr="00963378">
              <w:rPr>
                <w:noProof/>
                <w:lang w:val="en-US"/>
              </w:rPr>
              <w:t xml:space="preserve"> yuṭlu</w:t>
            </w:r>
            <w:r w:rsidR="00D7289A">
              <w:rPr>
                <w:noProof/>
                <w:lang w:val="en-US"/>
              </w:rPr>
              <w:t>ˁ</w:t>
            </w:r>
            <w:r w:rsidRPr="00963378">
              <w:rPr>
                <w:noProof/>
                <w:lang w:val="en-US"/>
              </w:rPr>
              <w:t xml:space="preserve"> </w:t>
            </w:r>
            <w:r w:rsidR="000C35CD">
              <w:rPr>
                <w:noProof/>
                <w:lang w:val="en-US"/>
              </w:rPr>
              <w:t>_</w:t>
            </w:r>
            <w:r w:rsidR="000C35CD" w:rsidRPr="000C35CD">
              <w:rPr>
                <w:noProof/>
                <w:color w:val="FF0000"/>
                <w:lang w:val="en-US"/>
              </w:rPr>
              <w:t xml:space="preserve">______________ </w:t>
            </w:r>
            <w:r w:rsidRPr="00963378">
              <w:rPr>
                <w:noProof/>
                <w:lang w:val="en-US"/>
              </w:rPr>
              <w:t>klāšu ygūm yṣaṭṭ</w:t>
            </w:r>
            <w:r w:rsidR="000C35CD">
              <w:rPr>
                <w:noProof/>
                <w:lang w:val="en-US"/>
              </w:rPr>
              <w:t>ǝ</w:t>
            </w:r>
            <w:r w:rsidRPr="00963378">
              <w:rPr>
                <w:noProof/>
                <w:lang w:val="en-US"/>
              </w:rPr>
              <w:t>rha. yṣaṭṭ</w:t>
            </w:r>
            <w:r w:rsidR="000C35CD">
              <w:rPr>
                <w:noProof/>
                <w:lang w:val="en-US"/>
              </w:rPr>
              <w:t>ǝ</w:t>
            </w:r>
            <w:r w:rsidRPr="00963378">
              <w:rPr>
                <w:noProof/>
                <w:lang w:val="en-US"/>
              </w:rPr>
              <w:t>r waǧihhe yu</w:t>
            </w:r>
            <w:r w:rsidR="000C35CD">
              <w:rPr>
                <w:noProof/>
                <w:lang w:val="en-US"/>
              </w:rPr>
              <w:t>ṣ</w:t>
            </w:r>
            <w:r w:rsidRPr="00963378">
              <w:rPr>
                <w:noProof/>
                <w:lang w:val="en-US"/>
              </w:rPr>
              <w:t xml:space="preserve">ṭurha </w:t>
            </w:r>
            <w:r w:rsidR="000C35CD">
              <w:rPr>
                <w:noProof/>
                <w:lang w:val="en-US"/>
              </w:rPr>
              <w:t xml:space="preserve">______________ </w:t>
            </w:r>
            <w:r w:rsidRPr="00963378">
              <w:rPr>
                <w:noProof/>
                <w:lang w:val="en-US"/>
              </w:rPr>
              <w:t>y</w:t>
            </w:r>
            <w:r w:rsidR="000C35CD">
              <w:rPr>
                <w:noProof/>
                <w:lang w:val="en-US"/>
              </w:rPr>
              <w:t>u</w:t>
            </w:r>
            <w:r w:rsidRPr="00963378">
              <w:rPr>
                <w:noProof/>
                <w:lang w:val="en-US"/>
              </w:rPr>
              <w:t>ṭlu</w:t>
            </w:r>
            <w:r w:rsidR="00D7289A">
              <w:rPr>
                <w:noProof/>
                <w:lang w:val="en-US"/>
              </w:rPr>
              <w:t>ˁ</w:t>
            </w:r>
            <w:r w:rsidRPr="00963378">
              <w:rPr>
                <w:noProof/>
                <w:lang w:val="en-US"/>
              </w:rPr>
              <w:t xml:space="preserve"> </w:t>
            </w:r>
            <w:r w:rsidR="000C35CD">
              <w:rPr>
                <w:noProof/>
                <w:lang w:val="en-US"/>
              </w:rPr>
              <w:t>aǧ-</w:t>
            </w:r>
            <w:r w:rsidRPr="00963378">
              <w:rPr>
                <w:noProof/>
                <w:lang w:val="en-US"/>
              </w:rPr>
              <w:t xml:space="preserve">ǧnūn minhe. </w:t>
            </w:r>
          </w:p>
        </w:tc>
        <w:tc>
          <w:tcPr>
            <w:tcW w:w="3969" w:type="dxa"/>
          </w:tcPr>
          <w:p w:rsidR="00CF1172" w:rsidRPr="00963378" w:rsidRDefault="00C054F9" w:rsidP="00C054F9">
            <w:pPr>
              <w:rPr>
                <w:noProof/>
                <w:lang w:val="en-US"/>
              </w:rPr>
            </w:pPr>
            <w:r>
              <w:rPr>
                <w:noProof/>
                <w:lang w:val="en-US"/>
              </w:rPr>
              <w:t xml:space="preserve">He said, “Either you cure her or I will let you there with her. Either you cure her or I will let you beside her. She is </w:t>
            </w:r>
            <w:r w:rsidRPr="00C054F9">
              <w:rPr>
                <w:noProof/>
                <w:color w:val="FF0000"/>
                <w:lang w:val="en-US"/>
              </w:rPr>
              <w:t>bound</w:t>
            </w:r>
            <w:r>
              <w:rPr>
                <w:noProof/>
                <w:lang w:val="en-US"/>
              </w:rPr>
              <w:t>. Let’s see if you will cure her. He did not believe in Sheikh Mǝṭar. With God’s permissioni he put off his shoes and grabbed them. He was wearing clogs, slippers. He put off his slippers and started beating her with them. He slapped into her face, he slapped her and so the demons got out of her.</w:t>
            </w:r>
          </w:p>
        </w:tc>
      </w:tr>
      <w:tr w:rsidR="00CF1172" w:rsidRPr="000C35CD" w:rsidTr="00CF1172">
        <w:tc>
          <w:tcPr>
            <w:tcW w:w="959" w:type="dxa"/>
          </w:tcPr>
          <w:p w:rsidR="00CF1172" w:rsidRPr="00963378" w:rsidRDefault="000C35CD" w:rsidP="00A029D8">
            <w:pPr>
              <w:rPr>
                <w:noProof/>
                <w:lang w:val="en-US"/>
              </w:rPr>
            </w:pPr>
            <w:r>
              <w:rPr>
                <w:noProof/>
                <w:lang w:val="en-US"/>
              </w:rPr>
              <w:t>7.53</w:t>
            </w:r>
          </w:p>
        </w:tc>
        <w:tc>
          <w:tcPr>
            <w:tcW w:w="3969" w:type="dxa"/>
          </w:tcPr>
          <w:p w:rsidR="00CF1172" w:rsidRPr="000C35CD" w:rsidRDefault="00CF1172" w:rsidP="007C4034">
            <w:pPr>
              <w:rPr>
                <w:noProof/>
                <w:lang w:val="en-US"/>
              </w:rPr>
            </w:pPr>
            <w:r w:rsidRPr="000C35CD">
              <w:rPr>
                <w:noProof/>
                <w:lang w:val="en-US"/>
              </w:rPr>
              <w:t>ṣāṭǝrhe ṣaṭǝrtēn ṯalāṯ w</w:t>
            </w:r>
            <w:r w:rsidR="000C35CD" w:rsidRPr="000C35CD">
              <w:rPr>
                <w:noProof/>
                <w:lang w:val="en-US"/>
              </w:rPr>
              <w:t xml:space="preserve"> </w:t>
            </w:r>
            <w:r w:rsidRPr="000C35CD">
              <w:rPr>
                <w:noProof/>
                <w:lang w:val="en-US"/>
              </w:rPr>
              <w:t xml:space="preserve">ṣāyiḥ </w:t>
            </w:r>
            <w:r w:rsidR="000C35CD">
              <w:rPr>
                <w:noProof/>
                <w:lang w:val="en-US"/>
              </w:rPr>
              <w:t xml:space="preserve">w… </w:t>
            </w:r>
            <w:r w:rsidRPr="000C35CD">
              <w:rPr>
                <w:noProof/>
                <w:lang w:val="en-US"/>
              </w:rPr>
              <w:t>w-al-</w:t>
            </w:r>
            <w:r w:rsidR="00D7289A">
              <w:rPr>
                <w:noProof/>
                <w:lang w:val="en-US"/>
              </w:rPr>
              <w:t>ˁ</w:t>
            </w:r>
            <w:r w:rsidRPr="000C35CD">
              <w:rPr>
                <w:noProof/>
                <w:lang w:val="en-US"/>
              </w:rPr>
              <w:t>āǧīye gāyle bi</w:t>
            </w:r>
            <w:r w:rsidR="000C35CD">
              <w:rPr>
                <w:noProof/>
                <w:lang w:val="en-US"/>
              </w:rPr>
              <w:t>-</w:t>
            </w:r>
            <w:r w:rsidRPr="000C35CD">
              <w:rPr>
                <w:noProof/>
                <w:lang w:val="en-US"/>
              </w:rPr>
              <w:t>smi</w:t>
            </w:r>
            <w:r w:rsidR="000C35CD">
              <w:rPr>
                <w:noProof/>
                <w:lang w:val="en-US"/>
              </w:rPr>
              <w:t>-ḷḷā</w:t>
            </w:r>
            <w:r w:rsidRPr="000C35CD">
              <w:rPr>
                <w:noProof/>
                <w:lang w:val="en-US"/>
              </w:rPr>
              <w:t xml:space="preserve"> b-iḏn Aḷḷa ṭayybe wāǧfe w-gāyle</w:t>
            </w:r>
            <w:r w:rsidR="000C35CD">
              <w:rPr>
                <w:noProof/>
                <w:lang w:val="en-US"/>
              </w:rPr>
              <w:t xml:space="preserve"> gāyme</w:t>
            </w:r>
            <w:r w:rsidRPr="000C35CD">
              <w:rPr>
                <w:noProof/>
                <w:lang w:val="en-US"/>
              </w:rPr>
              <w:t xml:space="preserve"> tlumm </w:t>
            </w:r>
            <w:r w:rsidR="00D7289A">
              <w:rPr>
                <w:noProof/>
                <w:lang w:val="en-US"/>
              </w:rPr>
              <w:t>ˁ</w:t>
            </w:r>
            <w:r w:rsidRPr="000C35CD">
              <w:rPr>
                <w:noProof/>
                <w:lang w:val="en-US"/>
              </w:rPr>
              <w:t xml:space="preserve">ala ḥālhe hīčiḏ </w:t>
            </w:r>
            <w:r w:rsidR="000C35CD">
              <w:rPr>
                <w:noProof/>
                <w:lang w:val="en-US"/>
              </w:rPr>
              <w:t>ᵊ</w:t>
            </w:r>
            <w:r w:rsidRPr="000C35CD">
              <w:rPr>
                <w:noProof/>
                <w:lang w:val="en-US"/>
              </w:rPr>
              <w:t>t</w:t>
            </w:r>
            <w:r w:rsidR="000C35CD">
              <w:rPr>
                <w:noProof/>
                <w:lang w:val="en-US"/>
              </w:rPr>
              <w:t>q</w:t>
            </w:r>
            <w:r w:rsidRPr="000C35CD">
              <w:rPr>
                <w:noProof/>
                <w:lang w:val="en-US"/>
              </w:rPr>
              <w:t>abbi ta-ngūl ḥayāha w</w:t>
            </w:r>
            <w:r w:rsidR="000C35CD">
              <w:rPr>
                <w:noProof/>
                <w:lang w:val="en-US"/>
              </w:rPr>
              <w:t xml:space="preserve"> </w:t>
            </w:r>
            <w:r w:rsidRPr="000C35CD">
              <w:rPr>
                <w:noProof/>
                <w:lang w:val="en-US"/>
              </w:rPr>
              <w:t xml:space="preserve">gāyle </w:t>
            </w:r>
            <w:r w:rsidR="000C35CD">
              <w:rPr>
                <w:noProof/>
                <w:lang w:val="en-US"/>
              </w:rPr>
              <w:t>“</w:t>
            </w:r>
            <w:r w:rsidR="00D7289A">
              <w:rPr>
                <w:noProof/>
                <w:lang w:val="en-US"/>
              </w:rPr>
              <w:t>ˀ</w:t>
            </w:r>
            <w:r w:rsidRPr="000C35CD">
              <w:rPr>
                <w:noProof/>
                <w:lang w:val="en-US"/>
              </w:rPr>
              <w:t>ǝnṭūni hdūm</w:t>
            </w:r>
            <w:r w:rsidR="000C35CD">
              <w:rPr>
                <w:noProof/>
                <w:lang w:val="en-US"/>
              </w:rPr>
              <w:t>!”</w:t>
            </w:r>
            <w:r w:rsidRPr="000C35CD">
              <w:rPr>
                <w:noProof/>
                <w:lang w:val="en-US"/>
              </w:rPr>
              <w:t xml:space="preserve"> gāyil Šēx Mǝṭar </w:t>
            </w:r>
            <w:r w:rsidR="000C35CD">
              <w:rPr>
                <w:noProof/>
                <w:lang w:val="en-US"/>
              </w:rPr>
              <w:t>“</w:t>
            </w:r>
            <w:r w:rsidR="00D7289A">
              <w:rPr>
                <w:noProof/>
                <w:lang w:val="en-US"/>
              </w:rPr>
              <w:t>ˀ</w:t>
            </w:r>
            <w:r w:rsidRPr="000C35CD">
              <w:rPr>
                <w:noProof/>
                <w:lang w:val="en-US"/>
              </w:rPr>
              <w:t>ǝnṭūni hātū</w:t>
            </w:r>
            <w:r w:rsidR="000C35CD">
              <w:rPr>
                <w:noProof/>
                <w:lang w:val="en-US"/>
              </w:rPr>
              <w:t>-</w:t>
            </w:r>
            <w:r w:rsidRPr="000C35CD">
              <w:rPr>
                <w:noProof/>
                <w:lang w:val="en-US"/>
              </w:rPr>
              <w:t>li hdūmha</w:t>
            </w:r>
            <w:r w:rsidR="000C35CD">
              <w:rPr>
                <w:noProof/>
                <w:lang w:val="en-US"/>
              </w:rPr>
              <w:t>!”</w:t>
            </w:r>
            <w:r w:rsidRPr="000C35CD">
              <w:rPr>
                <w:noProof/>
                <w:lang w:val="en-US"/>
              </w:rPr>
              <w:t xml:space="preserve"> </w:t>
            </w:r>
            <w:r w:rsidR="000C35CD">
              <w:rPr>
                <w:noProof/>
                <w:lang w:val="en-US"/>
              </w:rPr>
              <w:t>ᵊ</w:t>
            </w:r>
            <w:r w:rsidRPr="000C35CD">
              <w:rPr>
                <w:noProof/>
                <w:lang w:val="en-US"/>
              </w:rPr>
              <w:t xml:space="preserve">mnawwšīn </w:t>
            </w:r>
            <w:r w:rsidR="000C35CD">
              <w:rPr>
                <w:noProof/>
                <w:lang w:val="en-US"/>
              </w:rPr>
              <w:t>ᵊ</w:t>
            </w:r>
            <w:r w:rsidRPr="000C35CD">
              <w:rPr>
                <w:noProof/>
                <w:lang w:val="en-US"/>
              </w:rPr>
              <w:t xml:space="preserve">hdūmhe mlabb … minṭīhe gāyme tilbas gāyle </w:t>
            </w:r>
            <w:r w:rsidR="000C35CD">
              <w:rPr>
                <w:noProof/>
                <w:lang w:val="en-US"/>
              </w:rPr>
              <w:t>“t</w:t>
            </w:r>
            <w:r w:rsidRPr="000C35CD">
              <w:rPr>
                <w:noProof/>
                <w:lang w:val="en-US"/>
              </w:rPr>
              <w:t>amā</w:t>
            </w:r>
            <w:r w:rsidR="000C35CD">
              <w:rPr>
                <w:noProof/>
                <w:lang w:val="en-US"/>
              </w:rPr>
              <w:t>m</w:t>
            </w:r>
            <w:r w:rsidRPr="000C35CD">
              <w:rPr>
                <w:noProof/>
                <w:lang w:val="en-US"/>
              </w:rPr>
              <w:t xml:space="preserve"> yā </w:t>
            </w:r>
            <w:r w:rsidRPr="000C35CD">
              <w:rPr>
                <w:noProof/>
                <w:highlight w:val="yellow"/>
                <w:lang w:val="en-US"/>
              </w:rPr>
              <w:t>ǧiddo</w:t>
            </w:r>
            <w:r w:rsidRPr="000C35CD">
              <w:rPr>
                <w:noProof/>
                <w:lang w:val="en-US"/>
              </w:rPr>
              <w:t xml:space="preserve"> [wie mit feminin?] gurbānak āni ṭ</w:t>
            </w:r>
            <w:r w:rsidR="007C4034">
              <w:rPr>
                <w:noProof/>
                <w:lang w:val="en-US"/>
              </w:rPr>
              <w:t>ǝ</w:t>
            </w:r>
            <w:r w:rsidRPr="000C35CD">
              <w:rPr>
                <w:noProof/>
                <w:lang w:val="en-US"/>
              </w:rPr>
              <w:t>bit</w:t>
            </w:r>
            <w:r w:rsidR="007C4034">
              <w:rPr>
                <w:noProof/>
                <w:lang w:val="en-US"/>
              </w:rPr>
              <w:t>.</w:t>
            </w:r>
            <w:r w:rsidRPr="000C35CD">
              <w:rPr>
                <w:noProof/>
                <w:lang w:val="en-US"/>
              </w:rPr>
              <w:t xml:space="preserve"> daxīlak ǧiddo</w:t>
            </w:r>
            <w:r w:rsidR="007C4034">
              <w:rPr>
                <w:noProof/>
                <w:lang w:val="en-US"/>
              </w:rPr>
              <w:t>!” gāyme tilbas ᵊ</w:t>
            </w:r>
            <w:r w:rsidRPr="000C35CD">
              <w:rPr>
                <w:noProof/>
                <w:lang w:val="en-US"/>
              </w:rPr>
              <w:t>hdūmha w</w:t>
            </w:r>
            <w:r w:rsidR="007C4034">
              <w:rPr>
                <w:noProof/>
                <w:lang w:val="en-US"/>
              </w:rPr>
              <w:t xml:space="preserve"> </w:t>
            </w:r>
            <w:r w:rsidRPr="000C35CD">
              <w:rPr>
                <w:noProof/>
                <w:lang w:val="en-US"/>
              </w:rPr>
              <w:t>ṭāl</w:t>
            </w:r>
            <w:r w:rsidR="00D7289A">
              <w:rPr>
                <w:noProof/>
                <w:lang w:val="en-US"/>
              </w:rPr>
              <w:t>ˁ</w:t>
            </w:r>
            <w:r w:rsidRPr="000C35CD">
              <w:rPr>
                <w:noProof/>
                <w:lang w:val="en-US"/>
              </w:rPr>
              <w:t xml:space="preserve">īn </w:t>
            </w:r>
            <w:r w:rsidR="007C4034">
              <w:rPr>
                <w:noProof/>
                <w:lang w:val="en-US"/>
              </w:rPr>
              <w:t xml:space="preserve">[huwwa] </w:t>
            </w:r>
            <w:r w:rsidRPr="000C35CD">
              <w:rPr>
                <w:noProof/>
                <w:lang w:val="en-US"/>
              </w:rPr>
              <w:t>hiyye w</w:t>
            </w:r>
            <w:r w:rsidR="007C4034">
              <w:rPr>
                <w:noProof/>
                <w:lang w:val="en-US"/>
              </w:rPr>
              <w:t xml:space="preserve"> </w:t>
            </w:r>
            <w:r w:rsidRPr="000C35CD">
              <w:rPr>
                <w:noProof/>
                <w:lang w:val="en-US"/>
              </w:rPr>
              <w:t>Šēx Mǝṭar ǧimī</w:t>
            </w:r>
            <w:r w:rsidR="00D7289A">
              <w:rPr>
                <w:noProof/>
                <w:lang w:val="en-US"/>
              </w:rPr>
              <w:t>ˁ</w:t>
            </w:r>
            <w:r w:rsidRPr="000C35CD">
              <w:rPr>
                <w:noProof/>
                <w:lang w:val="en-US"/>
              </w:rPr>
              <w:t xml:space="preserve"> w</w:t>
            </w:r>
            <w:r w:rsidR="007C4034">
              <w:rPr>
                <w:noProof/>
                <w:lang w:val="en-US"/>
              </w:rPr>
              <w:t xml:space="preserve"> </w:t>
            </w:r>
            <w:r w:rsidRPr="000C35CD">
              <w:rPr>
                <w:noProof/>
                <w:lang w:val="en-US"/>
              </w:rPr>
              <w:t>ǧā</w:t>
            </w:r>
            <w:r w:rsidR="00D7289A">
              <w:rPr>
                <w:noProof/>
                <w:lang w:val="en-US"/>
              </w:rPr>
              <w:t>ˁ</w:t>
            </w:r>
            <w:r w:rsidRPr="000C35CD">
              <w:rPr>
                <w:noProof/>
                <w:lang w:val="en-US"/>
              </w:rPr>
              <w:t xml:space="preserve">dīn gāyle </w:t>
            </w:r>
            <w:r w:rsidR="007C4034">
              <w:rPr>
                <w:noProof/>
                <w:lang w:val="en-US"/>
              </w:rPr>
              <w:t>“</w:t>
            </w:r>
            <w:r w:rsidRPr="000C35CD">
              <w:rPr>
                <w:noProof/>
                <w:lang w:val="en-US"/>
              </w:rPr>
              <w:t>yāba</w:t>
            </w:r>
            <w:r w:rsidR="007C4034">
              <w:rPr>
                <w:noProof/>
                <w:lang w:val="en-US"/>
              </w:rPr>
              <w:t>!</w:t>
            </w:r>
            <w:r w:rsidRPr="000C35CD">
              <w:rPr>
                <w:noProof/>
                <w:lang w:val="en-US"/>
              </w:rPr>
              <w:t xml:space="preserve"> </w:t>
            </w:r>
            <w:r w:rsidR="00D7289A">
              <w:rPr>
                <w:noProof/>
                <w:lang w:val="en-US"/>
              </w:rPr>
              <w:t>ˀ</w:t>
            </w:r>
            <w:r w:rsidRPr="000C35CD">
              <w:rPr>
                <w:noProof/>
                <w:lang w:val="en-US"/>
              </w:rPr>
              <w:t>āni ṭǝbit</w:t>
            </w:r>
            <w:r w:rsidR="007C4034">
              <w:rPr>
                <w:noProof/>
                <w:lang w:val="en-US"/>
              </w:rPr>
              <w:t>.”</w:t>
            </w:r>
            <w:r w:rsidRPr="000C35CD">
              <w:rPr>
                <w:noProof/>
                <w:lang w:val="en-US"/>
              </w:rPr>
              <w:t xml:space="preserve"> </w:t>
            </w:r>
          </w:p>
        </w:tc>
        <w:tc>
          <w:tcPr>
            <w:tcW w:w="3969" w:type="dxa"/>
          </w:tcPr>
          <w:p w:rsidR="00CF1172" w:rsidRPr="000C35CD" w:rsidRDefault="00C054F9" w:rsidP="00C054F9">
            <w:pPr>
              <w:rPr>
                <w:noProof/>
                <w:lang w:val="en-US"/>
              </w:rPr>
            </w:pPr>
            <w:r>
              <w:rPr>
                <w:noProof/>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CF1172" w:rsidRPr="007C4034" w:rsidTr="00CF1172">
        <w:tc>
          <w:tcPr>
            <w:tcW w:w="959" w:type="dxa"/>
          </w:tcPr>
          <w:p w:rsidR="00CF1172" w:rsidRPr="000C35CD" w:rsidRDefault="007C4034" w:rsidP="007C4034">
            <w:pPr>
              <w:rPr>
                <w:noProof/>
                <w:lang w:val="en-US"/>
              </w:rPr>
            </w:pPr>
            <w:r>
              <w:rPr>
                <w:noProof/>
                <w:lang w:val="en-US"/>
              </w:rPr>
              <w:t>8.21</w:t>
            </w:r>
          </w:p>
        </w:tc>
        <w:tc>
          <w:tcPr>
            <w:tcW w:w="3969" w:type="dxa"/>
          </w:tcPr>
          <w:p w:rsidR="00CF1172" w:rsidRPr="007C4034" w:rsidRDefault="007C4034" w:rsidP="00C054F9">
            <w:pPr>
              <w:rPr>
                <w:noProof/>
                <w:lang w:val="en-US"/>
              </w:rPr>
            </w:pPr>
            <w:r>
              <w:rPr>
                <w:noProof/>
                <w:lang w:val="en-US"/>
              </w:rPr>
              <w:t xml:space="preserve">w </w:t>
            </w:r>
            <w:r w:rsidR="00CF1172" w:rsidRPr="000C35CD">
              <w:rPr>
                <w:noProof/>
                <w:lang w:val="en-US"/>
              </w:rPr>
              <w:t xml:space="preserve">gāḏ̣ib abūha </w:t>
            </w:r>
            <w:r w:rsidR="00D7289A">
              <w:rPr>
                <w:noProof/>
                <w:lang w:val="en-US"/>
              </w:rPr>
              <w:t>ˁ</w:t>
            </w:r>
            <w:r>
              <w:rPr>
                <w:noProof/>
                <w:lang w:val="en-US"/>
              </w:rPr>
              <w:t xml:space="preserve">ād </w:t>
            </w:r>
            <w:r w:rsidR="00CF1172" w:rsidRPr="000C35CD">
              <w:rPr>
                <w:noProof/>
                <w:lang w:val="en-US"/>
              </w:rPr>
              <w:t>gāyil l-</w:t>
            </w:r>
            <w:r w:rsidR="00C054F9">
              <w:rPr>
                <w:noProof/>
                <w:lang w:val="en-US"/>
              </w:rPr>
              <w:t>a</w:t>
            </w:r>
            <w:r w:rsidR="00CF1172" w:rsidRPr="000C35CD">
              <w:rPr>
                <w:noProof/>
                <w:lang w:val="en-US"/>
              </w:rPr>
              <w:t xml:space="preserve">š- Šēx Mǝṭar </w:t>
            </w:r>
            <w:r>
              <w:rPr>
                <w:noProof/>
                <w:lang w:val="en-US"/>
              </w:rPr>
              <w:t>“</w:t>
            </w:r>
            <w:r w:rsidR="00CF1172" w:rsidRPr="000C35CD">
              <w:rPr>
                <w:noProof/>
                <w:lang w:val="en-US"/>
              </w:rPr>
              <w:t>xayyo</w:t>
            </w:r>
            <w:r>
              <w:rPr>
                <w:noProof/>
                <w:lang w:val="en-US"/>
              </w:rPr>
              <w:t>,</w:t>
            </w:r>
            <w:r w:rsidR="00CF1172" w:rsidRPr="000C35CD">
              <w:rPr>
                <w:noProof/>
                <w:lang w:val="en-US"/>
              </w:rPr>
              <w:t xml:space="preserve"> </w:t>
            </w:r>
            <w:r w:rsidR="00D7289A">
              <w:rPr>
                <w:noProof/>
                <w:lang w:val="en-US"/>
              </w:rPr>
              <w:t>ˀ</w:t>
            </w:r>
            <w:r>
              <w:rPr>
                <w:noProof/>
                <w:lang w:val="en-US"/>
              </w:rPr>
              <w:t xml:space="preserve">inte… āni </w:t>
            </w:r>
            <w:r w:rsidR="00CF1172" w:rsidRPr="000C35CD">
              <w:rPr>
                <w:noProof/>
                <w:lang w:val="en-US"/>
              </w:rPr>
              <w:t>tamām inte šēxi. ši-trīd</w:t>
            </w:r>
            <w:r>
              <w:rPr>
                <w:noProof/>
                <w:lang w:val="en-US"/>
              </w:rPr>
              <w:t>?”</w:t>
            </w:r>
            <w:r w:rsidR="00CF1172" w:rsidRPr="000C35CD">
              <w:rPr>
                <w:noProof/>
                <w:lang w:val="en-US"/>
              </w:rPr>
              <w:t xml:space="preserve"> gāyil </w:t>
            </w:r>
            <w:r>
              <w:rPr>
                <w:noProof/>
                <w:lang w:val="en-US"/>
              </w:rPr>
              <w:t>“</w:t>
            </w:r>
            <w:r w:rsidR="00D7289A">
              <w:rPr>
                <w:noProof/>
                <w:lang w:val="en-US"/>
              </w:rPr>
              <w:t>ˀ</w:t>
            </w:r>
            <w:r w:rsidR="00CF1172" w:rsidRPr="000C35CD">
              <w:rPr>
                <w:noProof/>
                <w:lang w:val="en-US"/>
              </w:rPr>
              <w:t>āni mā</w:t>
            </w:r>
            <w:r>
              <w:rPr>
                <w:noProof/>
                <w:lang w:val="en-US"/>
              </w:rPr>
              <w:t xml:space="preserve">__rīd kullši, </w:t>
            </w:r>
            <w:r w:rsidR="00D7289A">
              <w:rPr>
                <w:noProof/>
                <w:lang w:val="en-US"/>
              </w:rPr>
              <w:t>ˀ</w:t>
            </w:r>
            <w:r>
              <w:rPr>
                <w:noProof/>
                <w:lang w:val="en-US"/>
              </w:rPr>
              <w:t xml:space="preserve">āni </w:t>
            </w:r>
            <w:r w:rsidR="00CF1172" w:rsidRPr="000C35CD">
              <w:rPr>
                <w:noProof/>
                <w:lang w:val="en-US"/>
              </w:rPr>
              <w:t>miššān Aḷḷa ṭayyabithe</w:t>
            </w:r>
            <w:r>
              <w:rPr>
                <w:noProof/>
                <w:lang w:val="en-US"/>
              </w:rPr>
              <w:t xml:space="preserve">, </w:t>
            </w:r>
            <w:r w:rsidR="00D7289A">
              <w:rPr>
                <w:noProof/>
                <w:lang w:val="en-US"/>
              </w:rPr>
              <w:t>ˀ</w:t>
            </w:r>
            <w:r>
              <w:rPr>
                <w:noProof/>
                <w:lang w:val="en-US"/>
              </w:rPr>
              <w:t>āni</w:t>
            </w:r>
            <w:r w:rsidR="00CF1172" w:rsidRPr="000C35CD">
              <w:rPr>
                <w:noProof/>
                <w:lang w:val="en-US"/>
              </w:rPr>
              <w:t xml:space="preserve"> mā</w:t>
            </w:r>
            <w:r>
              <w:rPr>
                <w:noProof/>
                <w:lang w:val="en-US"/>
              </w:rPr>
              <w:t>__</w:t>
            </w:r>
            <w:r w:rsidR="00CF1172" w:rsidRPr="007C4034">
              <w:rPr>
                <w:noProof/>
                <w:lang w:val="en-US"/>
              </w:rPr>
              <w:t xml:space="preserve">rīd </w:t>
            </w:r>
            <w:r>
              <w:rPr>
                <w:noProof/>
                <w:lang w:val="en-US"/>
              </w:rPr>
              <w:t>ᵊ</w:t>
            </w:r>
            <w:r w:rsidR="00CF1172" w:rsidRPr="007C4034">
              <w:rPr>
                <w:noProof/>
                <w:lang w:val="en-US"/>
              </w:rPr>
              <w:t>flūs w</w:t>
            </w:r>
            <w:r>
              <w:rPr>
                <w:noProof/>
                <w:lang w:val="en-US"/>
              </w:rPr>
              <w:t xml:space="preserve"> </w:t>
            </w:r>
            <w:r w:rsidR="00CF1172" w:rsidRPr="007C4034">
              <w:rPr>
                <w:noProof/>
                <w:lang w:val="en-US"/>
              </w:rPr>
              <w:t>m</w:t>
            </w:r>
            <w:r>
              <w:rPr>
                <w:noProof/>
                <w:lang w:val="en-US"/>
              </w:rPr>
              <w:t>ǝ</w:t>
            </w:r>
            <w:r w:rsidR="00CF1172" w:rsidRPr="007C4034">
              <w:rPr>
                <w:noProof/>
                <w:lang w:val="en-US"/>
              </w:rPr>
              <w:t>ṣāri mā</w:t>
            </w:r>
            <w:r>
              <w:rPr>
                <w:noProof/>
                <w:lang w:val="en-US"/>
              </w:rPr>
              <w:t xml:space="preserve"> a</w:t>
            </w:r>
            <w:r w:rsidR="00CF1172" w:rsidRPr="007C4034">
              <w:rPr>
                <w:noProof/>
                <w:lang w:val="en-US"/>
              </w:rPr>
              <w:t>rīd.</w:t>
            </w:r>
            <w:r>
              <w:rPr>
                <w:noProof/>
                <w:lang w:val="en-US"/>
              </w:rPr>
              <w:t>”</w:t>
            </w:r>
            <w:r w:rsidR="00CF1172" w:rsidRPr="007C4034">
              <w:rPr>
                <w:noProof/>
                <w:lang w:val="en-US"/>
              </w:rPr>
              <w:t xml:space="preserve"> </w:t>
            </w:r>
            <w:r w:rsidR="00CF1172" w:rsidRPr="00C054F9">
              <w:rPr>
                <w:noProof/>
                <w:color w:val="FF0000"/>
                <w:lang w:val="en-US"/>
              </w:rPr>
              <w:t>gāḏ̣ib</w:t>
            </w:r>
            <w:r w:rsidR="00CF1172" w:rsidRPr="007C4034">
              <w:rPr>
                <w:noProof/>
                <w:lang w:val="en-US"/>
              </w:rPr>
              <w:t xml:space="preserve"> </w:t>
            </w:r>
            <w:r w:rsidR="00D7289A">
              <w:rPr>
                <w:noProof/>
                <w:lang w:val="en-US"/>
              </w:rPr>
              <w:t>ˁ</w:t>
            </w:r>
            <w:r w:rsidR="00CF1172" w:rsidRPr="007C4034">
              <w:rPr>
                <w:noProof/>
                <w:lang w:val="en-US"/>
              </w:rPr>
              <w:t xml:space="preserve">ād Šēx Mǝṭar </w:t>
            </w:r>
            <w:r>
              <w:rPr>
                <w:noProof/>
                <w:lang w:val="en-US"/>
              </w:rPr>
              <w:t xml:space="preserve">w </w:t>
            </w:r>
            <w:r w:rsidR="00CF1172" w:rsidRPr="007C4034">
              <w:rPr>
                <w:noProof/>
                <w:lang w:val="en-US"/>
              </w:rPr>
              <w:t xml:space="preserve">ǧāy </w:t>
            </w:r>
            <w:r w:rsidR="00D7289A">
              <w:rPr>
                <w:noProof/>
                <w:lang w:val="en-US"/>
              </w:rPr>
              <w:t>ˁ</w:t>
            </w:r>
            <w:r w:rsidR="00CF1172" w:rsidRPr="007C4034">
              <w:rPr>
                <w:noProof/>
                <w:lang w:val="en-US"/>
              </w:rPr>
              <w:t>al-Urfa</w:t>
            </w:r>
            <w:r w:rsidR="00C054F9">
              <w:rPr>
                <w:noProof/>
                <w:lang w:val="en-US"/>
              </w:rPr>
              <w:t>.</w:t>
            </w:r>
            <w:r w:rsidR="00CF1172" w:rsidRPr="007C4034">
              <w:rPr>
                <w:noProof/>
                <w:lang w:val="en-US"/>
              </w:rPr>
              <w:t xml:space="preserve"> </w:t>
            </w:r>
          </w:p>
        </w:tc>
        <w:tc>
          <w:tcPr>
            <w:tcW w:w="3969" w:type="dxa"/>
          </w:tcPr>
          <w:p w:rsidR="00CF1172" w:rsidRPr="007C4034" w:rsidRDefault="00C054F9" w:rsidP="00A029D8">
            <w:pPr>
              <w:rPr>
                <w:noProof/>
                <w:lang w:val="en-US"/>
              </w:rPr>
            </w:pPr>
            <w:r>
              <w:rPr>
                <w:noProof/>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CF1172" w:rsidRPr="00C054F9" w:rsidTr="00CF1172">
        <w:tc>
          <w:tcPr>
            <w:tcW w:w="959" w:type="dxa"/>
          </w:tcPr>
          <w:p w:rsidR="00CF1172" w:rsidRPr="007C4034" w:rsidRDefault="00C054F9" w:rsidP="00C054F9">
            <w:pPr>
              <w:rPr>
                <w:noProof/>
                <w:lang w:val="en-US"/>
              </w:rPr>
            </w:pPr>
            <w:r>
              <w:rPr>
                <w:noProof/>
                <w:lang w:val="en-US"/>
              </w:rPr>
              <w:t>8.32</w:t>
            </w:r>
          </w:p>
        </w:tc>
        <w:tc>
          <w:tcPr>
            <w:tcW w:w="3969" w:type="dxa"/>
          </w:tcPr>
          <w:p w:rsidR="00CF1172" w:rsidRPr="00C054F9" w:rsidRDefault="00D7289A" w:rsidP="00C054F9">
            <w:pPr>
              <w:rPr>
                <w:noProof/>
                <w:lang w:val="en-US"/>
              </w:rPr>
            </w:pPr>
            <w:r>
              <w:rPr>
                <w:noProof/>
                <w:lang w:val="en-US"/>
              </w:rPr>
              <w:t>ˀ</w:t>
            </w:r>
            <w:r w:rsidR="00C054F9" w:rsidRPr="007C4034">
              <w:rPr>
                <w:noProof/>
                <w:lang w:val="en-US"/>
              </w:rPr>
              <w:t>abūha huww</w:t>
            </w:r>
            <w:r w:rsidR="00C054F9">
              <w:rPr>
                <w:noProof/>
                <w:lang w:val="en-US"/>
              </w:rPr>
              <w:t>a</w:t>
            </w:r>
            <w:r w:rsidR="00C054F9" w:rsidRPr="007C4034">
              <w:rPr>
                <w:noProof/>
                <w:lang w:val="en-US"/>
              </w:rPr>
              <w:t xml:space="preserve"> yibī</w:t>
            </w:r>
            <w:r>
              <w:rPr>
                <w:noProof/>
                <w:lang w:val="en-US"/>
              </w:rPr>
              <w:t>ˁ</w:t>
            </w:r>
            <w:r w:rsidR="00C054F9" w:rsidRPr="007C4034">
              <w:rPr>
                <w:noProof/>
                <w:lang w:val="en-US"/>
              </w:rPr>
              <w:t xml:space="preserve"> aǧ-ǧubun</w:t>
            </w:r>
            <w:r w:rsidR="00C054F9">
              <w:rPr>
                <w:noProof/>
                <w:lang w:val="en-US"/>
              </w:rPr>
              <w:t>,</w:t>
            </w:r>
            <w:r w:rsidR="00C054F9" w:rsidRPr="007C4034">
              <w:rPr>
                <w:noProof/>
                <w:lang w:val="en-US"/>
              </w:rPr>
              <w:t xml:space="preserve"> tāǧir ǧubun.</w:t>
            </w:r>
            <w:r w:rsidR="00C054F9">
              <w:rPr>
                <w:noProof/>
                <w:lang w:val="en-US"/>
              </w:rPr>
              <w:t xml:space="preserve"> </w:t>
            </w:r>
            <w:r w:rsidR="00CF1172" w:rsidRPr="007C4034">
              <w:rPr>
                <w:noProof/>
                <w:lang w:val="en-US"/>
              </w:rPr>
              <w:t xml:space="preserve">w-gāyil </w:t>
            </w:r>
            <w:r>
              <w:rPr>
                <w:noProof/>
                <w:lang w:val="en-US"/>
              </w:rPr>
              <w:t>ˁ</w:t>
            </w:r>
            <w:r w:rsidR="00CF1172" w:rsidRPr="007C4034">
              <w:rPr>
                <w:noProof/>
                <w:lang w:val="en-US"/>
              </w:rPr>
              <w:t>ād kull sine yḥuṭṭ dāb</w:t>
            </w:r>
            <w:r w:rsidR="00C054F9">
              <w:rPr>
                <w:noProof/>
                <w:lang w:val="en-US"/>
              </w:rPr>
              <w:t>bī</w:t>
            </w:r>
            <w:r w:rsidR="00CF1172" w:rsidRPr="007C4034">
              <w:rPr>
                <w:noProof/>
                <w:lang w:val="en-US"/>
              </w:rPr>
              <w:t>tēn ǧubun yinṭīhin l-</w:t>
            </w:r>
            <w:r w:rsidR="00C054F9">
              <w:rPr>
                <w:noProof/>
                <w:lang w:val="en-US"/>
              </w:rPr>
              <w:t>a</w:t>
            </w:r>
            <w:r w:rsidR="00CF1172" w:rsidRPr="007C4034">
              <w:rPr>
                <w:noProof/>
                <w:lang w:val="en-US"/>
              </w:rPr>
              <w:t>l-atabōs ygūl hāḏa tāxḏūnhin tinṭūnhin l-</w:t>
            </w:r>
            <w:r w:rsidR="00C054F9">
              <w:rPr>
                <w:noProof/>
                <w:lang w:val="en-US"/>
              </w:rPr>
              <w:t>a</w:t>
            </w:r>
            <w:r w:rsidR="00CF1172" w:rsidRPr="007C4034">
              <w:rPr>
                <w:noProof/>
                <w:lang w:val="en-US"/>
              </w:rPr>
              <w:t>š- Šēx Mǝṭar hāḏi hadīt Šēx M</w:t>
            </w:r>
            <w:r w:rsidR="00CF1172" w:rsidRPr="00C054F9">
              <w:rPr>
                <w:noProof/>
                <w:lang w:val="en-US"/>
              </w:rPr>
              <w:t>ǝṭar</w:t>
            </w:r>
            <w:r w:rsidR="00C054F9">
              <w:rPr>
                <w:noProof/>
                <w:lang w:val="en-US"/>
              </w:rPr>
              <w:t>,</w:t>
            </w:r>
            <w:r w:rsidR="00CF1172" w:rsidRPr="00C054F9">
              <w:rPr>
                <w:noProof/>
                <w:lang w:val="en-US"/>
              </w:rPr>
              <w:t xml:space="preserve"> ǧubun. salāmtak w-</w:t>
            </w:r>
            <w:r w:rsidR="00C054F9">
              <w:rPr>
                <w:noProof/>
                <w:lang w:val="en-US"/>
              </w:rPr>
              <w:t>a</w:t>
            </w:r>
            <w:r w:rsidR="00CF1172" w:rsidRPr="00C054F9">
              <w:rPr>
                <w:noProof/>
                <w:lang w:val="en-US"/>
              </w:rPr>
              <w:t>l-</w:t>
            </w:r>
            <w:r>
              <w:rPr>
                <w:noProof/>
                <w:lang w:val="en-US"/>
              </w:rPr>
              <w:t>ˁ</w:t>
            </w:r>
            <w:r w:rsidR="00CF1172" w:rsidRPr="00C054F9">
              <w:rPr>
                <w:noProof/>
                <w:lang w:val="en-US"/>
              </w:rPr>
              <w:t>āfye.</w:t>
            </w:r>
          </w:p>
        </w:tc>
        <w:tc>
          <w:tcPr>
            <w:tcW w:w="3969" w:type="dxa"/>
          </w:tcPr>
          <w:p w:rsidR="00CF1172" w:rsidRPr="00C054F9" w:rsidRDefault="00C054F9" w:rsidP="00A029D8">
            <w:pPr>
              <w:rPr>
                <w:noProof/>
                <w:lang w:val="en-US"/>
              </w:rPr>
            </w:pPr>
            <w:r>
              <w:rPr>
                <w:noProof/>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CF1172" w:rsidRPr="00052889" w:rsidTr="00CF1172">
        <w:tc>
          <w:tcPr>
            <w:tcW w:w="959" w:type="dxa"/>
          </w:tcPr>
          <w:p w:rsidR="00CF1172" w:rsidRPr="00C054F9" w:rsidRDefault="00052889" w:rsidP="00A029D8">
            <w:pPr>
              <w:rPr>
                <w:noProof/>
                <w:lang w:val="en-US"/>
              </w:rPr>
            </w:pPr>
            <w:r>
              <w:rPr>
                <w:noProof/>
                <w:lang w:val="en-US"/>
              </w:rPr>
              <w:t>8.47</w:t>
            </w:r>
          </w:p>
        </w:tc>
        <w:tc>
          <w:tcPr>
            <w:tcW w:w="3969" w:type="dxa"/>
          </w:tcPr>
          <w:p w:rsidR="00CF1172" w:rsidRPr="00052889" w:rsidRDefault="00CF1172" w:rsidP="00C42729">
            <w:pPr>
              <w:rPr>
                <w:noProof/>
                <w:lang w:val="en-US"/>
              </w:rPr>
            </w:pPr>
            <w:r w:rsidRPr="00052889">
              <w:rPr>
                <w:noProof/>
                <w:lang w:val="en-US"/>
              </w:rPr>
              <w:t>Šēx Mǝṭar ya</w:t>
            </w:r>
            <w:r w:rsidR="00D7289A">
              <w:rPr>
                <w:noProof/>
                <w:lang w:val="en-US"/>
              </w:rPr>
              <w:t>ˁ</w:t>
            </w:r>
            <w:r w:rsidRPr="00052889">
              <w:rPr>
                <w:noProof/>
                <w:lang w:val="en-US"/>
              </w:rPr>
              <w:t xml:space="preserve">ni zāten </w:t>
            </w:r>
            <w:r w:rsidR="00D7289A">
              <w:rPr>
                <w:noProof/>
                <w:lang w:val="en-US"/>
              </w:rPr>
              <w:t>ˁ</w:t>
            </w:r>
            <w:r w:rsidRPr="00052889">
              <w:rPr>
                <w:noProof/>
                <w:lang w:val="en-US"/>
              </w:rPr>
              <w:t>ālim</w:t>
            </w:r>
            <w:r w:rsidR="00C42729">
              <w:rPr>
                <w:noProof/>
                <w:lang w:val="en-US"/>
              </w:rPr>
              <w:t>,</w:t>
            </w:r>
            <w:r w:rsidRPr="00052889">
              <w:rPr>
                <w:noProof/>
                <w:lang w:val="en-US"/>
              </w:rPr>
              <w:t xml:space="preserve"> </w:t>
            </w:r>
            <w:r w:rsidR="00D7289A">
              <w:rPr>
                <w:noProof/>
                <w:lang w:val="en-US"/>
              </w:rPr>
              <w:t>ˀ</w:t>
            </w:r>
            <w:r w:rsidRPr="00052889">
              <w:rPr>
                <w:noProof/>
                <w:lang w:val="en-US"/>
              </w:rPr>
              <w:t>iḥna al-mh</w:t>
            </w:r>
            <w:r w:rsidR="00C42729">
              <w:rPr>
                <w:noProof/>
                <w:lang w:val="en-US"/>
              </w:rPr>
              <w:t>a</w:t>
            </w:r>
            <w:r w:rsidRPr="00052889">
              <w:rPr>
                <w:noProof/>
                <w:lang w:val="en-US"/>
              </w:rPr>
              <w:t>būl aš-</w:t>
            </w:r>
            <w:r w:rsidRPr="00C42729">
              <w:rPr>
                <w:noProof/>
                <w:color w:val="FF0000"/>
                <w:lang w:val="en-US"/>
              </w:rPr>
              <w:t>šūx</w:t>
            </w:r>
            <w:r w:rsidRPr="00052889">
              <w:rPr>
                <w:noProof/>
                <w:lang w:val="en-US"/>
              </w:rPr>
              <w:t xml:space="preserve"> hēne ygūl </w:t>
            </w:r>
            <w:r w:rsidR="00C42729">
              <w:rPr>
                <w:noProof/>
                <w:lang w:val="en-US"/>
              </w:rPr>
              <w:t xml:space="preserve">al-ᵊmhabūl </w:t>
            </w:r>
            <w:r w:rsidRPr="00052889">
              <w:rPr>
                <w:noProof/>
                <w:lang w:val="en-US"/>
              </w:rPr>
              <w:t>yṭayybūn al-</w:t>
            </w:r>
            <w:r w:rsidR="00C42729">
              <w:rPr>
                <w:noProof/>
                <w:lang w:val="en-US"/>
              </w:rPr>
              <w:t>ᵊ</w:t>
            </w:r>
            <w:r w:rsidRPr="00052889">
              <w:rPr>
                <w:noProof/>
                <w:lang w:val="en-US"/>
              </w:rPr>
              <w:t>mh</w:t>
            </w:r>
            <w:r w:rsidR="00C42729">
              <w:rPr>
                <w:noProof/>
                <w:lang w:val="en-US"/>
              </w:rPr>
              <w:t>a</w:t>
            </w:r>
            <w:r w:rsidRPr="00052889">
              <w:rPr>
                <w:noProof/>
                <w:lang w:val="en-US"/>
              </w:rPr>
              <w:t>būl, al</w:t>
            </w:r>
            <w:r w:rsidR="00C42729">
              <w:rPr>
                <w:noProof/>
                <w:lang w:val="en-US"/>
              </w:rPr>
              <w:t>-ᵊ</w:t>
            </w:r>
            <w:r w:rsidRPr="00052889">
              <w:rPr>
                <w:noProof/>
                <w:lang w:val="en-US"/>
              </w:rPr>
              <w:t>mhabūl ba</w:t>
            </w:r>
            <w:r w:rsidR="00D7289A">
              <w:rPr>
                <w:noProof/>
                <w:lang w:val="en-US"/>
              </w:rPr>
              <w:t>ˁ</w:t>
            </w:r>
            <w:r w:rsidRPr="00052889">
              <w:rPr>
                <w:noProof/>
                <w:lang w:val="en-US"/>
              </w:rPr>
              <w:t xml:space="preserve">ḏ̣ </w:t>
            </w:r>
            <w:r w:rsidR="00C42729">
              <w:rPr>
                <w:noProof/>
                <w:lang w:val="en-US"/>
              </w:rPr>
              <w:t>ᵊ</w:t>
            </w:r>
            <w:r w:rsidRPr="00052889">
              <w:rPr>
                <w:noProof/>
                <w:lang w:val="en-US"/>
              </w:rPr>
              <w:t xml:space="preserve">mhabale </w:t>
            </w:r>
            <w:r w:rsidR="00D7289A">
              <w:rPr>
                <w:noProof/>
                <w:lang w:val="en-US"/>
              </w:rPr>
              <w:t>ˀ</w:t>
            </w:r>
            <w:r w:rsidRPr="00052889">
              <w:rPr>
                <w:noProof/>
                <w:lang w:val="en-US"/>
              </w:rPr>
              <w:t>aṭ-ṭibb mā yilgāhum čā</w:t>
            </w:r>
            <w:r w:rsidR="00C42729">
              <w:rPr>
                <w:noProof/>
                <w:lang w:val="en-US"/>
              </w:rPr>
              <w:t xml:space="preserve">ṛa, </w:t>
            </w:r>
            <w:r w:rsidR="00D7289A">
              <w:rPr>
                <w:noProof/>
                <w:lang w:val="en-US"/>
              </w:rPr>
              <w:t>ˀ</w:t>
            </w:r>
            <w:r w:rsidR="00C42729">
              <w:rPr>
                <w:noProof/>
                <w:lang w:val="en-US"/>
              </w:rPr>
              <w:t>al-</w:t>
            </w:r>
            <w:r w:rsidR="00D7289A">
              <w:rPr>
                <w:noProof/>
                <w:lang w:val="en-US"/>
              </w:rPr>
              <w:t>ˁ</w:t>
            </w:r>
            <w:r w:rsidR="00C42729">
              <w:rPr>
                <w:noProof/>
                <w:lang w:val="en-US"/>
              </w:rPr>
              <w:t>āǧiz</w:t>
            </w:r>
            <w:r w:rsidRPr="00052889">
              <w:rPr>
                <w:noProof/>
                <w:lang w:val="en-US"/>
              </w:rPr>
              <w:t xml:space="preserve"> ya</w:t>
            </w:r>
            <w:r w:rsidR="00D7289A">
              <w:rPr>
                <w:noProof/>
                <w:lang w:val="en-US"/>
              </w:rPr>
              <w:t>ˁ</w:t>
            </w:r>
            <w:r w:rsidRPr="00052889">
              <w:rPr>
                <w:noProof/>
                <w:lang w:val="en-US"/>
              </w:rPr>
              <w:t xml:space="preserve">ni ṭ-ṭibb </w:t>
            </w:r>
            <w:r w:rsidR="00D7289A">
              <w:rPr>
                <w:noProof/>
                <w:lang w:val="en-US"/>
              </w:rPr>
              <w:t>ˁ</w:t>
            </w:r>
            <w:r w:rsidRPr="00052889">
              <w:rPr>
                <w:noProof/>
                <w:lang w:val="en-US"/>
              </w:rPr>
              <w:t xml:space="preserve">āǧiz </w:t>
            </w:r>
            <w:r w:rsidR="00C42729">
              <w:rPr>
                <w:noProof/>
                <w:lang w:val="en-US"/>
              </w:rPr>
              <w:t>q</w:t>
            </w:r>
            <w:r w:rsidRPr="00052889">
              <w:rPr>
                <w:noProof/>
                <w:lang w:val="en-US"/>
              </w:rPr>
              <w:t xml:space="preserve">aliyor. </w:t>
            </w:r>
            <w:r w:rsidR="00C42729">
              <w:rPr>
                <w:noProof/>
                <w:lang w:val="en-US"/>
              </w:rPr>
              <w:t>y</w:t>
            </w:r>
            <w:r w:rsidRPr="00052889">
              <w:rPr>
                <w:noProof/>
                <w:lang w:val="en-US"/>
              </w:rPr>
              <w:t xml:space="preserve">gūl at-turuk tıbbın </w:t>
            </w:r>
            <w:r w:rsidR="00D7289A">
              <w:rPr>
                <w:noProof/>
                <w:lang w:val="en-US"/>
              </w:rPr>
              <w:t>ˁ</w:t>
            </w:r>
            <w:r w:rsidRPr="00052889">
              <w:rPr>
                <w:noProof/>
                <w:lang w:val="en-US"/>
              </w:rPr>
              <w:t xml:space="preserve">aciz </w:t>
            </w:r>
            <w:r w:rsidR="00C42729">
              <w:rPr>
                <w:noProof/>
                <w:lang w:val="en-US"/>
              </w:rPr>
              <w:t>q</w:t>
            </w:r>
            <w:r w:rsidRPr="00052889">
              <w:rPr>
                <w:noProof/>
                <w:lang w:val="en-US"/>
              </w:rPr>
              <w:t>aldı</w:t>
            </w:r>
            <w:r w:rsidR="00C42729">
              <w:rPr>
                <w:noProof/>
                <w:lang w:val="en-US"/>
              </w:rPr>
              <w:t>ġı q</w:t>
            </w:r>
            <w:r w:rsidRPr="00052889">
              <w:rPr>
                <w:noProof/>
                <w:lang w:val="en-US"/>
              </w:rPr>
              <w:t xml:space="preserve">onularda </w:t>
            </w:r>
            <w:r w:rsidR="00C42729">
              <w:rPr>
                <w:noProof/>
                <w:lang w:val="en-US"/>
              </w:rPr>
              <w:t>(</w:t>
            </w:r>
            <w:r w:rsidRPr="00052889">
              <w:rPr>
                <w:noProof/>
                <w:lang w:val="en-US"/>
              </w:rPr>
              <w:t>aš-</w:t>
            </w:r>
            <w:r w:rsidR="00C42729">
              <w:rPr>
                <w:noProof/>
                <w:lang w:val="en-US"/>
              </w:rPr>
              <w:t xml:space="preserve">) </w:t>
            </w:r>
            <w:r w:rsidRPr="00052889">
              <w:rPr>
                <w:noProof/>
                <w:lang w:val="en-US"/>
              </w:rPr>
              <w:t xml:space="preserve">šūxne </w:t>
            </w:r>
            <w:r w:rsidR="00D7289A">
              <w:rPr>
                <w:noProof/>
                <w:lang w:val="en-US"/>
              </w:rPr>
              <w:t>ˀ</w:t>
            </w:r>
            <w:r w:rsidRPr="00052889">
              <w:rPr>
                <w:noProof/>
                <w:lang w:val="en-US"/>
              </w:rPr>
              <w:t>iḥne hēne aš-šūx al-ma</w:t>
            </w:r>
            <w:r w:rsidR="00D7289A">
              <w:rPr>
                <w:noProof/>
                <w:lang w:val="en-US"/>
              </w:rPr>
              <w:t>ˁ</w:t>
            </w:r>
            <w:r w:rsidRPr="00052889">
              <w:rPr>
                <w:noProof/>
                <w:lang w:val="en-US"/>
              </w:rPr>
              <w:t>rūfīn</w:t>
            </w:r>
            <w:r w:rsidR="00C42729">
              <w:rPr>
                <w:noProof/>
                <w:lang w:val="en-US"/>
              </w:rPr>
              <w:t>,</w:t>
            </w:r>
            <w:r w:rsidRPr="00052889">
              <w:rPr>
                <w:noProof/>
                <w:lang w:val="en-US"/>
              </w:rPr>
              <w:t xml:space="preserve"> </w:t>
            </w:r>
          </w:p>
        </w:tc>
        <w:tc>
          <w:tcPr>
            <w:tcW w:w="3969" w:type="dxa"/>
          </w:tcPr>
          <w:p w:rsidR="00CF1172" w:rsidRPr="00C42729" w:rsidRDefault="00C42729" w:rsidP="00C42729">
            <w:pPr>
              <w:rPr>
                <w:lang w:val="en-US"/>
              </w:rPr>
            </w:pPr>
            <w:r>
              <w:rPr>
                <w:lang w:val="en-US"/>
              </w:rPr>
              <w:t>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ell-known sheikhs.</w:t>
            </w:r>
          </w:p>
        </w:tc>
      </w:tr>
      <w:tr w:rsidR="00CF1172" w:rsidRPr="00C42729" w:rsidTr="00CF1172">
        <w:tc>
          <w:tcPr>
            <w:tcW w:w="959" w:type="dxa"/>
          </w:tcPr>
          <w:p w:rsidR="00CF1172" w:rsidRPr="00052889" w:rsidRDefault="00C42729" w:rsidP="00A029D8">
            <w:pPr>
              <w:rPr>
                <w:noProof/>
                <w:lang w:val="en-US"/>
              </w:rPr>
            </w:pPr>
            <w:r>
              <w:rPr>
                <w:noProof/>
                <w:lang w:val="en-US"/>
              </w:rPr>
              <w:t>9.06</w:t>
            </w:r>
          </w:p>
        </w:tc>
        <w:tc>
          <w:tcPr>
            <w:tcW w:w="3969" w:type="dxa"/>
          </w:tcPr>
          <w:p w:rsidR="00CF1172" w:rsidRPr="00C42729" w:rsidRDefault="00CF1172" w:rsidP="00C42729">
            <w:pPr>
              <w:rPr>
                <w:noProof/>
                <w:lang w:val="en-US"/>
              </w:rPr>
            </w:pPr>
            <w:r w:rsidRPr="00C42729">
              <w:rPr>
                <w:noProof/>
                <w:lang w:val="en-US"/>
              </w:rPr>
              <w:t xml:space="preserve">yāxḏūn </w:t>
            </w:r>
            <w:r w:rsidR="00D7289A">
              <w:rPr>
                <w:noProof/>
                <w:lang w:val="en-US"/>
              </w:rPr>
              <w:t>ˁ</w:t>
            </w:r>
            <w:r w:rsidRPr="00C42729">
              <w:rPr>
                <w:noProof/>
                <w:lang w:val="en-US"/>
              </w:rPr>
              <w:t>alēhum al-</w:t>
            </w:r>
            <w:r w:rsidR="00C42729">
              <w:rPr>
                <w:noProof/>
                <w:lang w:val="de-AT"/>
              </w:rPr>
              <w:t>ᵊ</w:t>
            </w:r>
            <w:r w:rsidRPr="00C42729">
              <w:rPr>
                <w:noProof/>
                <w:lang w:val="en-US"/>
              </w:rPr>
              <w:t>mhabūl al-waǧ</w:t>
            </w:r>
            <w:r w:rsidR="00D7289A">
              <w:rPr>
                <w:noProof/>
                <w:lang w:val="en-US"/>
              </w:rPr>
              <w:t>ˁ</w:t>
            </w:r>
            <w:r w:rsidRPr="00C42729">
              <w:rPr>
                <w:noProof/>
                <w:lang w:val="en-US"/>
              </w:rPr>
              <w:t>ān aš-š</w:t>
            </w:r>
            <w:r w:rsidR="00C42729">
              <w:rPr>
                <w:noProof/>
                <w:lang w:val="en-US"/>
              </w:rPr>
              <w:t>īt al… aš-šīt</w:t>
            </w:r>
            <w:r w:rsidRPr="00C42729">
              <w:rPr>
                <w:noProof/>
                <w:lang w:val="en-US"/>
              </w:rPr>
              <w:t xml:space="preserve"> al ta-ngūl mālhe čā</w:t>
            </w:r>
            <w:r w:rsidR="00C42729">
              <w:rPr>
                <w:noProof/>
                <w:lang w:val="en-US"/>
              </w:rPr>
              <w:t xml:space="preserve">ṛa, </w:t>
            </w:r>
            <w:r w:rsidR="00D7289A">
              <w:rPr>
                <w:noProof/>
                <w:lang w:val="en-US"/>
              </w:rPr>
              <w:t>ˀ</w:t>
            </w:r>
            <w:r w:rsidRPr="00C42729">
              <w:rPr>
                <w:noProof/>
                <w:lang w:val="en-US"/>
              </w:rPr>
              <w:t>aš-šūx b-iḏn aḷḷ</w:t>
            </w:r>
            <w:r w:rsidR="00C42729">
              <w:rPr>
                <w:noProof/>
                <w:lang w:val="en-US"/>
              </w:rPr>
              <w:t>ā</w:t>
            </w:r>
            <w:r w:rsidRPr="00C42729">
              <w:rPr>
                <w:noProof/>
                <w:lang w:val="en-US"/>
              </w:rPr>
              <w:t xml:space="preserve"> yṭayybūnu </w:t>
            </w:r>
            <w:r w:rsidR="00C42729">
              <w:rPr>
                <w:noProof/>
                <w:lang w:val="en-US"/>
              </w:rPr>
              <w:t>ya</w:t>
            </w:r>
            <w:r w:rsidR="00D7289A">
              <w:rPr>
                <w:noProof/>
                <w:lang w:val="en-US"/>
              </w:rPr>
              <w:t>ˁ</w:t>
            </w:r>
            <w:r w:rsidR="00C42729">
              <w:rPr>
                <w:noProof/>
                <w:lang w:val="en-US"/>
              </w:rPr>
              <w:t xml:space="preserve">ni </w:t>
            </w:r>
            <w:r w:rsidRPr="00C42729">
              <w:rPr>
                <w:noProof/>
                <w:lang w:val="en-US"/>
              </w:rPr>
              <w:t>yṭayybūnu</w:t>
            </w:r>
            <w:r w:rsidR="00C42729">
              <w:rPr>
                <w:noProof/>
                <w:lang w:val="en-US"/>
              </w:rPr>
              <w:t xml:space="preserve"> </w:t>
            </w:r>
            <w:r w:rsidR="00D7289A">
              <w:rPr>
                <w:noProof/>
                <w:lang w:val="en-US"/>
              </w:rPr>
              <w:t>ˀ</w:t>
            </w:r>
            <w:r w:rsidR="00C42729">
              <w:rPr>
                <w:noProof/>
                <w:lang w:val="en-US"/>
              </w:rPr>
              <w:t>abad</w:t>
            </w:r>
            <w:r w:rsidRPr="00C42729">
              <w:rPr>
                <w:noProof/>
                <w:lang w:val="en-US"/>
              </w:rPr>
              <w:t xml:space="preserve">. </w:t>
            </w:r>
          </w:p>
        </w:tc>
        <w:tc>
          <w:tcPr>
            <w:tcW w:w="3969" w:type="dxa"/>
          </w:tcPr>
          <w:p w:rsidR="00CF1172" w:rsidRPr="00C42729" w:rsidRDefault="00C42729" w:rsidP="00C42729">
            <w:pPr>
              <w:rPr>
                <w:noProof/>
                <w:lang w:val="en-US"/>
              </w:rPr>
            </w:pPr>
            <w:r>
              <w:rPr>
                <w:noProof/>
                <w:lang w:val="en-US"/>
              </w:rPr>
              <w:t>So they bring to them the mentally insane, the ill, all those cases for which is no cure. With God’s permission the sheikhs heal them, they cure them for sure.</w:t>
            </w:r>
          </w:p>
        </w:tc>
      </w:tr>
      <w:tr w:rsidR="00C42729" w:rsidRPr="00C42729" w:rsidTr="00CF1172">
        <w:tc>
          <w:tcPr>
            <w:tcW w:w="959" w:type="dxa"/>
          </w:tcPr>
          <w:p w:rsidR="00C42729" w:rsidRDefault="00C42729" w:rsidP="00A029D8">
            <w:pPr>
              <w:rPr>
                <w:noProof/>
                <w:lang w:val="en-US"/>
              </w:rPr>
            </w:pPr>
          </w:p>
        </w:tc>
        <w:tc>
          <w:tcPr>
            <w:tcW w:w="3969" w:type="dxa"/>
          </w:tcPr>
          <w:p w:rsidR="00C42729" w:rsidRPr="00C42729" w:rsidRDefault="00C42729" w:rsidP="00C42729">
            <w:pPr>
              <w:rPr>
                <w:noProof/>
                <w:lang w:val="en-US"/>
              </w:rPr>
            </w:pPr>
            <w:r>
              <w:rPr>
                <w:noProof/>
                <w:lang w:val="en-US"/>
              </w:rPr>
              <w:t>New story</w:t>
            </w:r>
            <w:r w:rsidR="00C15C7E">
              <w:rPr>
                <w:noProof/>
                <w:lang w:val="en-US"/>
              </w:rPr>
              <w:t>, Ibrahim</w:t>
            </w:r>
          </w:p>
        </w:tc>
        <w:tc>
          <w:tcPr>
            <w:tcW w:w="3969" w:type="dxa"/>
          </w:tcPr>
          <w:p w:rsidR="00C42729" w:rsidRPr="00C42729" w:rsidRDefault="00C42729" w:rsidP="00A029D8">
            <w:pPr>
              <w:rPr>
                <w:noProof/>
                <w:lang w:val="en-US"/>
              </w:rPr>
            </w:pPr>
          </w:p>
        </w:tc>
      </w:tr>
      <w:tr w:rsidR="00CF1172" w:rsidRPr="00C42729" w:rsidTr="00CF1172">
        <w:tc>
          <w:tcPr>
            <w:tcW w:w="959" w:type="dxa"/>
          </w:tcPr>
          <w:p w:rsidR="00CF1172" w:rsidRPr="00C42729" w:rsidRDefault="00C15C7E" w:rsidP="00A029D8">
            <w:pPr>
              <w:rPr>
                <w:noProof/>
                <w:lang w:val="en-US"/>
              </w:rPr>
            </w:pPr>
            <w:r>
              <w:rPr>
                <w:noProof/>
                <w:lang w:val="en-US"/>
              </w:rPr>
              <w:t>9.18</w:t>
            </w:r>
          </w:p>
        </w:tc>
        <w:tc>
          <w:tcPr>
            <w:tcW w:w="3969" w:type="dxa"/>
          </w:tcPr>
          <w:p w:rsidR="00CF1172" w:rsidRPr="00C42729" w:rsidRDefault="00C42729" w:rsidP="005B6B25">
            <w:pPr>
              <w:rPr>
                <w:noProof/>
                <w:lang w:val="en-US"/>
              </w:rPr>
            </w:pPr>
            <w:r w:rsidRPr="00C42729">
              <w:rPr>
                <w:noProof/>
                <w:lang w:val="en-US"/>
              </w:rPr>
              <w:t>wāḥad iḥna min ga</w:t>
            </w:r>
            <w:r w:rsidR="00C15C7E">
              <w:rPr>
                <w:noProof/>
                <w:lang w:val="en-US"/>
              </w:rPr>
              <w:t>ṛ</w:t>
            </w:r>
            <w:r w:rsidRPr="00C42729">
              <w:rPr>
                <w:noProof/>
                <w:lang w:val="en-US"/>
              </w:rPr>
              <w:t>āyibn</w:t>
            </w:r>
            <w:r w:rsidR="00C15C7E">
              <w:rPr>
                <w:noProof/>
                <w:lang w:val="en-US"/>
              </w:rPr>
              <w:t>e</w:t>
            </w:r>
            <w:r w:rsidRPr="00C42729">
              <w:rPr>
                <w:noProof/>
                <w:lang w:val="en-US"/>
              </w:rPr>
              <w:t xml:space="preserve"> ngul-lu as-sǝ</w:t>
            </w:r>
            <w:r w:rsidR="00D7289A">
              <w:rPr>
                <w:noProof/>
                <w:lang w:val="en-US"/>
              </w:rPr>
              <w:t>ˁ</w:t>
            </w:r>
            <w:r w:rsidRPr="00C42729">
              <w:rPr>
                <w:noProof/>
                <w:lang w:val="en-US"/>
              </w:rPr>
              <w:t xml:space="preserve">lu, </w:t>
            </w:r>
            <w:r w:rsidR="00C15C7E">
              <w:rPr>
                <w:noProof/>
                <w:lang w:val="en-US"/>
              </w:rPr>
              <w:t xml:space="preserve">– </w:t>
            </w:r>
            <w:r w:rsidRPr="00C42729">
              <w:rPr>
                <w:noProof/>
                <w:lang w:val="en-US"/>
              </w:rPr>
              <w:t>min</w:t>
            </w:r>
            <w:r w:rsidR="00C15C7E">
              <w:rPr>
                <w:noProof/>
                <w:lang w:val="en-US"/>
              </w:rPr>
              <w:t xml:space="preserve"> </w:t>
            </w:r>
            <w:r w:rsidRPr="00C42729">
              <w:rPr>
                <w:noProof/>
                <w:lang w:val="en-US"/>
              </w:rPr>
              <w:t>g</w:t>
            </w:r>
            <w:r w:rsidR="00C15C7E">
              <w:rPr>
                <w:noProof/>
                <w:lang w:val="en-US"/>
              </w:rPr>
              <w:t xml:space="preserve">add-ma </w:t>
            </w:r>
            <w:r w:rsidRPr="00C42729">
              <w:rPr>
                <w:noProof/>
                <w:lang w:val="en-US"/>
              </w:rPr>
              <w:t>s-sa</w:t>
            </w:r>
            <w:r w:rsidR="00D7289A">
              <w:rPr>
                <w:noProof/>
                <w:lang w:val="en-US"/>
              </w:rPr>
              <w:t>ˁ</w:t>
            </w:r>
            <w:r w:rsidRPr="00C42729">
              <w:rPr>
                <w:noProof/>
                <w:lang w:val="en-US"/>
              </w:rPr>
              <w:t>ālwa yuṭlu</w:t>
            </w:r>
            <w:r w:rsidR="00D7289A">
              <w:rPr>
                <w:noProof/>
                <w:lang w:val="en-US"/>
              </w:rPr>
              <w:t>ˁ</w:t>
            </w:r>
            <w:r w:rsidRPr="00C42729">
              <w:rPr>
                <w:noProof/>
                <w:lang w:val="en-US"/>
              </w:rPr>
              <w:t>in-illu [</w:t>
            </w:r>
            <w:r w:rsidR="00D7289A">
              <w:rPr>
                <w:noProof/>
                <w:lang w:val="en-US"/>
              </w:rPr>
              <w:t>ˁ</w:t>
            </w:r>
            <w:r w:rsidRPr="00C42729">
              <w:rPr>
                <w:noProof/>
                <w:lang w:val="en-US"/>
              </w:rPr>
              <w:t xml:space="preserve">alē]. </w:t>
            </w:r>
            <w:r w:rsidR="00C15C7E">
              <w:rPr>
                <w:noProof/>
                <w:lang w:val="en-US"/>
              </w:rPr>
              <w:t xml:space="preserve">– </w:t>
            </w:r>
            <w:r w:rsidR="00D7289A">
              <w:rPr>
                <w:noProof/>
                <w:lang w:val="en-US"/>
              </w:rPr>
              <w:t>ˀ</w:t>
            </w:r>
            <w:r w:rsidR="00CF1172" w:rsidRPr="00C42729">
              <w:rPr>
                <w:noProof/>
                <w:lang w:val="en-US"/>
              </w:rPr>
              <w:t>insān min</w:t>
            </w:r>
            <w:r w:rsidR="00C15C7E">
              <w:rPr>
                <w:noProof/>
                <w:lang w:val="en-US"/>
              </w:rPr>
              <w:t xml:space="preserve"> </w:t>
            </w:r>
            <w:r w:rsidR="00CF1172" w:rsidRPr="00C42729">
              <w:rPr>
                <w:noProof/>
                <w:lang w:val="en-US"/>
              </w:rPr>
              <w:t>gad</w:t>
            </w:r>
            <w:r w:rsidR="005B6B25">
              <w:rPr>
                <w:noProof/>
                <w:lang w:val="en-US"/>
              </w:rPr>
              <w:t>d</w:t>
            </w:r>
            <w:r w:rsidR="00CF1172" w:rsidRPr="00C42729">
              <w:rPr>
                <w:noProof/>
                <w:lang w:val="en-US"/>
              </w:rPr>
              <w:t>-ma yšūf sa</w:t>
            </w:r>
            <w:r w:rsidR="00D7289A">
              <w:rPr>
                <w:noProof/>
                <w:lang w:val="en-US"/>
              </w:rPr>
              <w:t>ˁ</w:t>
            </w:r>
            <w:r w:rsidR="00CF1172" w:rsidRPr="00C42729">
              <w:rPr>
                <w:noProof/>
                <w:lang w:val="en-US"/>
              </w:rPr>
              <w:t xml:space="preserve">ālwa </w:t>
            </w:r>
            <w:r w:rsidR="00C15C7E">
              <w:rPr>
                <w:noProof/>
                <w:lang w:val="en-US"/>
              </w:rPr>
              <w:t xml:space="preserve">– </w:t>
            </w:r>
            <w:r w:rsidR="00CF1172" w:rsidRPr="00C42729">
              <w:rPr>
                <w:noProof/>
                <w:lang w:val="en-US"/>
              </w:rPr>
              <w:t>sammō s-sǝ</w:t>
            </w:r>
            <w:r w:rsidR="00D7289A">
              <w:rPr>
                <w:noProof/>
                <w:lang w:val="en-US"/>
              </w:rPr>
              <w:t>ˁ</w:t>
            </w:r>
            <w:r w:rsidR="00CF1172" w:rsidRPr="00C42729">
              <w:rPr>
                <w:noProof/>
                <w:lang w:val="en-US"/>
              </w:rPr>
              <w:t>lu</w:t>
            </w:r>
            <w:r w:rsidR="00C15C7E">
              <w:rPr>
                <w:noProof/>
                <w:lang w:val="en-US"/>
              </w:rPr>
              <w:t xml:space="preserve"> – </w:t>
            </w:r>
            <w:r w:rsidR="00D7289A">
              <w:rPr>
                <w:noProof/>
                <w:lang w:val="en-US"/>
              </w:rPr>
              <w:t>ˀ</w:t>
            </w:r>
            <w:r w:rsidR="00C15C7E">
              <w:rPr>
                <w:noProof/>
                <w:lang w:val="en-US"/>
              </w:rPr>
              <w:t>as-sǝ</w:t>
            </w:r>
            <w:r w:rsidR="00D7289A">
              <w:rPr>
                <w:noProof/>
                <w:lang w:val="en-US"/>
              </w:rPr>
              <w:t>ˁ</w:t>
            </w:r>
            <w:r w:rsidR="00C15C7E">
              <w:rPr>
                <w:noProof/>
                <w:lang w:val="en-US"/>
              </w:rPr>
              <w:t>lu</w:t>
            </w:r>
            <w:r w:rsidR="00CF1172" w:rsidRPr="00C42729">
              <w:rPr>
                <w:noProof/>
                <w:lang w:val="en-US"/>
              </w:rPr>
              <w:t xml:space="preserve"> huww</w:t>
            </w:r>
            <w:r w:rsidR="00C15C7E">
              <w:rPr>
                <w:noProof/>
                <w:lang w:val="en-US"/>
              </w:rPr>
              <w:t>a</w:t>
            </w:r>
            <w:r w:rsidR="00CF1172" w:rsidRPr="00C42729">
              <w:rPr>
                <w:noProof/>
                <w:lang w:val="en-US"/>
              </w:rPr>
              <w:t xml:space="preserve"> ḏābiḥ wāḥad </w:t>
            </w:r>
            <w:r w:rsidR="00C15C7E">
              <w:rPr>
                <w:noProof/>
                <w:lang w:val="en-US"/>
              </w:rPr>
              <w:t>ᵊ</w:t>
            </w:r>
            <w:r w:rsidR="00CF1172" w:rsidRPr="00C42729">
              <w:rPr>
                <w:noProof/>
                <w:lang w:val="en-US"/>
              </w:rPr>
              <w:t>mn-as-sa</w:t>
            </w:r>
            <w:r w:rsidR="00D7289A">
              <w:rPr>
                <w:noProof/>
                <w:lang w:val="en-US"/>
              </w:rPr>
              <w:t>ˁ</w:t>
            </w:r>
            <w:r w:rsidR="00CF1172" w:rsidRPr="00C42729">
              <w:rPr>
                <w:noProof/>
                <w:lang w:val="en-US"/>
              </w:rPr>
              <w:t>ālwa</w:t>
            </w:r>
            <w:r w:rsidR="00C15C7E">
              <w:rPr>
                <w:noProof/>
                <w:lang w:val="en-US"/>
              </w:rPr>
              <w:t>,</w:t>
            </w:r>
            <w:r w:rsidR="00CF1172" w:rsidRPr="00C42729">
              <w:rPr>
                <w:noProof/>
                <w:lang w:val="en-US"/>
              </w:rPr>
              <w:t xml:space="preserve"> </w:t>
            </w:r>
            <w:r w:rsidR="00C15C7E">
              <w:rPr>
                <w:noProof/>
                <w:lang w:val="en-US"/>
              </w:rPr>
              <w:t>k</w:t>
            </w:r>
            <w:r w:rsidR="00CF1172" w:rsidRPr="00C42729">
              <w:rPr>
                <w:noProof/>
                <w:lang w:val="en-US"/>
              </w:rPr>
              <w:t>ātil</w:t>
            </w:r>
            <w:r w:rsidR="00C15C7E">
              <w:rPr>
                <w:noProof/>
                <w:lang w:val="en-US"/>
              </w:rPr>
              <w:t>… min</w:t>
            </w:r>
            <w:r w:rsidR="00CF1172" w:rsidRPr="00C42729">
              <w:rPr>
                <w:noProof/>
                <w:lang w:val="en-US"/>
              </w:rPr>
              <w:t>d</w:t>
            </w:r>
            <w:r w:rsidR="00C15C7E">
              <w:rPr>
                <w:noProof/>
                <w:lang w:val="en-US"/>
              </w:rPr>
              <w:t>a</w:t>
            </w:r>
            <w:r w:rsidR="00CF1172" w:rsidRPr="00C42729">
              <w:rPr>
                <w:noProof/>
                <w:lang w:val="en-US"/>
              </w:rPr>
              <w:t>mī</w:t>
            </w:r>
            <w:r w:rsidR="00C15C7E">
              <w:rPr>
                <w:noProof/>
                <w:lang w:val="en-US"/>
              </w:rPr>
              <w:t>-</w:t>
            </w:r>
            <w:r w:rsidR="00CF1172" w:rsidRPr="00C42729">
              <w:rPr>
                <w:noProof/>
                <w:lang w:val="en-US"/>
              </w:rPr>
              <w:t>lhum</w:t>
            </w:r>
            <w:r w:rsidR="00C15C7E">
              <w:rPr>
                <w:noProof/>
                <w:lang w:val="en-US"/>
              </w:rPr>
              <w:t xml:space="preserve">, </w:t>
            </w:r>
            <w:r w:rsidR="00CF1172" w:rsidRPr="00C42729">
              <w:rPr>
                <w:noProof/>
                <w:lang w:val="en-US"/>
              </w:rPr>
              <w:t>w</w:t>
            </w:r>
            <w:r w:rsidR="00C15C7E">
              <w:rPr>
                <w:noProof/>
                <w:lang w:val="en-US"/>
              </w:rPr>
              <w:t xml:space="preserve"> šāmiṭ as-s</w:t>
            </w:r>
            <w:r w:rsidR="00CF1172" w:rsidRPr="00C42729">
              <w:rPr>
                <w:noProof/>
                <w:lang w:val="en-US"/>
              </w:rPr>
              <w:t xml:space="preserve">… </w:t>
            </w:r>
            <w:r w:rsidR="00C15C7E">
              <w:rPr>
                <w:noProof/>
                <w:lang w:val="en-US"/>
              </w:rPr>
              <w:t>ᵊ</w:t>
            </w:r>
            <w:r w:rsidR="00CF1172" w:rsidRPr="00C42729">
              <w:rPr>
                <w:noProof/>
                <w:lang w:val="en-US"/>
              </w:rPr>
              <w:t>tfungtu ḏ̣̣ārib</w:t>
            </w:r>
            <w:r w:rsidR="00C15C7E">
              <w:rPr>
                <w:noProof/>
                <w:lang w:val="en-US"/>
              </w:rPr>
              <w:t xml:space="preserve">u w </w:t>
            </w:r>
            <w:r w:rsidR="00CF1172" w:rsidRPr="00C42729">
              <w:rPr>
                <w:noProof/>
                <w:lang w:val="en-US"/>
              </w:rPr>
              <w:t>mayyit</w:t>
            </w:r>
            <w:r w:rsidR="00C15C7E">
              <w:rPr>
                <w:noProof/>
                <w:lang w:val="en-US"/>
              </w:rPr>
              <w:t>,</w:t>
            </w:r>
            <w:r w:rsidR="00CF1172" w:rsidRPr="00C42729">
              <w:rPr>
                <w:noProof/>
                <w:lang w:val="en-US"/>
              </w:rPr>
              <w:t xml:space="preserve"> </w:t>
            </w:r>
            <w:r w:rsidR="00D7289A">
              <w:rPr>
                <w:noProof/>
                <w:lang w:val="en-US"/>
              </w:rPr>
              <w:t>ˀ</w:t>
            </w:r>
            <w:r w:rsidR="00CF1172" w:rsidRPr="00C42729">
              <w:rPr>
                <w:noProof/>
                <w:lang w:val="en-US"/>
              </w:rPr>
              <w:t>as-sǝ</w:t>
            </w:r>
            <w:r w:rsidR="00D7289A">
              <w:rPr>
                <w:noProof/>
                <w:lang w:val="en-US"/>
              </w:rPr>
              <w:t>ˁ</w:t>
            </w:r>
            <w:r w:rsidR="00CF1172" w:rsidRPr="00C42729">
              <w:rPr>
                <w:noProof/>
                <w:lang w:val="en-US"/>
              </w:rPr>
              <w:t xml:space="preserve">lu mayyit. </w:t>
            </w:r>
            <w:r w:rsidR="00D7289A">
              <w:rPr>
                <w:noProof/>
                <w:lang w:val="en-US"/>
              </w:rPr>
              <w:t>ˀ</w:t>
            </w:r>
            <w:r w:rsidR="00C15C7E">
              <w:rPr>
                <w:noProof/>
                <w:lang w:val="en-US"/>
              </w:rPr>
              <w:t>a..</w:t>
            </w:r>
            <w:r w:rsidR="00D7289A">
              <w:rPr>
                <w:noProof/>
                <w:lang w:val="en-US"/>
              </w:rPr>
              <w:t>ˁ</w:t>
            </w:r>
            <w:r w:rsidR="00C15C7E">
              <w:rPr>
                <w:noProof/>
                <w:lang w:val="en-US"/>
              </w:rPr>
              <w:t>u…</w:t>
            </w:r>
            <w:r w:rsidR="00CF1172" w:rsidRPr="00C42729">
              <w:rPr>
                <w:noProof/>
                <w:lang w:val="en-US"/>
              </w:rPr>
              <w:t xml:space="preserve"> </w:t>
            </w:r>
            <w:r w:rsidR="00D7289A">
              <w:rPr>
                <w:noProof/>
                <w:lang w:val="en-US"/>
              </w:rPr>
              <w:t>ˁ</w:t>
            </w:r>
            <w:r w:rsidR="00CF1172" w:rsidRPr="00C42729">
              <w:rPr>
                <w:noProof/>
                <w:lang w:val="en-US"/>
              </w:rPr>
              <w:t xml:space="preserve">ugub-ma māt </w:t>
            </w:r>
            <w:r w:rsidR="00C15C7E">
              <w:rPr>
                <w:noProof/>
                <w:lang w:val="en-US"/>
              </w:rPr>
              <w:t xml:space="preserve">ygūl </w:t>
            </w:r>
            <w:r w:rsidR="00C15C7E" w:rsidRPr="00C42729">
              <w:rPr>
                <w:noProof/>
                <w:lang w:val="en-US"/>
              </w:rPr>
              <w:t>ha-n-nōb</w:t>
            </w:r>
            <w:r w:rsidR="00C15C7E">
              <w:rPr>
                <w:noProof/>
                <w:lang w:val="en-US"/>
              </w:rPr>
              <w:t xml:space="preserve"> </w:t>
            </w:r>
            <w:r w:rsidR="00CF1172" w:rsidRPr="00C42729">
              <w:rPr>
                <w:noProof/>
                <w:lang w:val="en-US"/>
              </w:rPr>
              <w:t>gāmō yquččūn</w:t>
            </w:r>
            <w:r w:rsidR="00C15C7E">
              <w:rPr>
                <w:noProof/>
                <w:lang w:val="en-US"/>
              </w:rPr>
              <w:t>u</w:t>
            </w:r>
            <w:r w:rsidR="00CF1172" w:rsidRPr="00C42729">
              <w:rPr>
                <w:noProof/>
                <w:lang w:val="en-US"/>
              </w:rPr>
              <w:t xml:space="preserve"> </w:t>
            </w:r>
            <w:r w:rsidR="00C15C7E">
              <w:rPr>
                <w:noProof/>
                <w:lang w:val="en-US"/>
              </w:rPr>
              <w:t xml:space="preserve">– </w:t>
            </w:r>
            <w:r w:rsidR="00CF1172" w:rsidRPr="00C42729">
              <w:rPr>
                <w:noProof/>
                <w:lang w:val="en-US"/>
              </w:rPr>
              <w:t>d</w:t>
            </w:r>
            <w:r w:rsidR="00C15C7E">
              <w:rPr>
                <w:noProof/>
                <w:lang w:val="en-US"/>
              </w:rPr>
              <w:t>āw</w:t>
            </w:r>
            <w:r w:rsidR="00CF1172" w:rsidRPr="00C42729">
              <w:rPr>
                <w:noProof/>
                <w:lang w:val="en-US"/>
              </w:rPr>
              <w:t>aml</w:t>
            </w:r>
            <w:r w:rsidR="00C15C7E">
              <w:rPr>
                <w:noProof/>
                <w:lang w:val="en-US"/>
              </w:rPr>
              <w:t>ǝ</w:t>
            </w:r>
            <w:r w:rsidR="00CF1172" w:rsidRPr="00C42729">
              <w:rPr>
                <w:noProof/>
                <w:lang w:val="en-US"/>
              </w:rPr>
              <w:t xml:space="preserve"> yquččūnu</w:t>
            </w:r>
            <w:r w:rsidR="00C15C7E">
              <w:rPr>
                <w:noProof/>
                <w:lang w:val="en-US"/>
              </w:rPr>
              <w:t xml:space="preserve"> –</w:t>
            </w:r>
            <w:r w:rsidR="00CF1172" w:rsidRPr="00C42729">
              <w:rPr>
                <w:noProof/>
                <w:lang w:val="en-US"/>
              </w:rPr>
              <w:t xml:space="preserve"> ygūl āni b-al-bēt </w:t>
            </w:r>
            <w:r w:rsidR="00D7289A">
              <w:rPr>
                <w:noProof/>
                <w:lang w:val="en-US"/>
              </w:rPr>
              <w:t>ˀ</w:t>
            </w:r>
            <w:r w:rsidR="00CF1172" w:rsidRPr="00C42729">
              <w:rPr>
                <w:noProof/>
                <w:lang w:val="en-US"/>
              </w:rPr>
              <w:t xml:space="preserve">arīd aṭluḥ ba… b-ač-čōl ašūfhum b-ač-čōl wāǧfīn ašūfhum </w:t>
            </w:r>
            <w:r w:rsidR="00CF1172" w:rsidRPr="005B6B25">
              <w:rPr>
                <w:noProof/>
                <w:lang w:val="en-US"/>
              </w:rPr>
              <w:t xml:space="preserve">yigūl bass </w:t>
            </w:r>
            <w:r w:rsidR="005B6B25" w:rsidRPr="005B6B25">
              <w:rPr>
                <w:noProof/>
                <w:lang w:val="en-US"/>
              </w:rPr>
              <w:t xml:space="preserve">huwwa </w:t>
            </w:r>
            <w:r w:rsidR="00CF1172" w:rsidRPr="005B6B25">
              <w:rPr>
                <w:noProof/>
                <w:lang w:val="en-US"/>
              </w:rPr>
              <w:t>y</w:t>
            </w:r>
            <w:r w:rsidR="005B6B25" w:rsidRPr="005B6B25">
              <w:rPr>
                <w:noProof/>
                <w:lang w:val="en-US"/>
              </w:rPr>
              <w:t>šūfhum.</w:t>
            </w:r>
          </w:p>
        </w:tc>
        <w:tc>
          <w:tcPr>
            <w:tcW w:w="3969" w:type="dxa"/>
          </w:tcPr>
          <w:p w:rsidR="00CF1172" w:rsidRPr="005B6B25" w:rsidRDefault="005B6B25" w:rsidP="005B6B25">
            <w:pPr>
              <w:rPr>
                <w:lang w:val="en-US"/>
              </w:rPr>
            </w:pPr>
            <w:r>
              <w:rPr>
                <w:noProof/>
                <w:lang w:val="en-US"/>
              </w:rPr>
              <w:t xml:space="preserve">One of our relatives, we call </w:t>
            </w:r>
            <w:r w:rsidRPr="005B6B25">
              <w:rPr>
                <w:noProof/>
                <w:color w:val="FF0000"/>
                <w:lang w:val="en-US"/>
              </w:rPr>
              <w:t>him demon</w:t>
            </w:r>
            <w:r>
              <w:rPr>
                <w:noProof/>
                <w:color w:val="FF0000"/>
                <w:lang w:val="en-US"/>
              </w:rPr>
              <w:t xml:space="preserve"> </w:t>
            </w:r>
            <w:r>
              <w:rPr>
                <w:lang w:val="en-US"/>
              </w:rPr>
              <w:t xml:space="preserve">because the demons came to him that often. – A man who sees the demons very often… – they call him a demon himself. – The demon is one who has killed one of the demons, a murder… This means he has a blood feud with them. One who produced a weapon, one who drew his gun and shot at </w:t>
            </w:r>
            <w:proofErr w:type="gramStart"/>
            <w:r>
              <w:rPr>
                <w:lang w:val="en-US"/>
              </w:rPr>
              <w:t>him.</w:t>
            </w:r>
            <w:proofErr w:type="gramEnd"/>
            <w:r>
              <w:rPr>
                <w:lang w:val="en-US"/>
              </w:rPr>
              <w:t xml:space="preserve"> So he died, the demon died. After he has died they start to persue him. – They always persue him. – Then this one says, “I’m at home, but I want to go outside (of the village) to see them. They are standing outside and he sees them. But only he sees them.</w:t>
            </w:r>
          </w:p>
        </w:tc>
      </w:tr>
      <w:tr w:rsidR="00CF1172" w:rsidRPr="005B6B25" w:rsidTr="00CF1172">
        <w:tc>
          <w:tcPr>
            <w:tcW w:w="959" w:type="dxa"/>
          </w:tcPr>
          <w:p w:rsidR="00CF1172" w:rsidRPr="00C42729" w:rsidRDefault="005B6B25" w:rsidP="00A029D8">
            <w:pPr>
              <w:rPr>
                <w:noProof/>
                <w:lang w:val="en-US"/>
              </w:rPr>
            </w:pPr>
            <w:r>
              <w:rPr>
                <w:noProof/>
                <w:lang w:val="en-US"/>
              </w:rPr>
              <w:t>9.48</w:t>
            </w:r>
          </w:p>
        </w:tc>
        <w:tc>
          <w:tcPr>
            <w:tcW w:w="3969" w:type="dxa"/>
          </w:tcPr>
          <w:p w:rsidR="00CF1172" w:rsidRPr="005B6B25" w:rsidRDefault="00CF1172" w:rsidP="00A029D8">
            <w:pPr>
              <w:rPr>
                <w:noProof/>
                <w:lang w:val="en-US"/>
              </w:rPr>
            </w:pPr>
            <w:r w:rsidRPr="00C15C7E">
              <w:rPr>
                <w:noProof/>
                <w:lang w:val="en-US"/>
              </w:rPr>
              <w:t>ygūl ib-sāgti min yḥuṭṭūni bēnāthum, ygūl amši bēnāthum min xōfi itikāwanūn kōn. ygūl ḏ̣allēt ṯalāṯ arba</w:t>
            </w:r>
            <w:r w:rsidR="00D7289A">
              <w:rPr>
                <w:noProof/>
                <w:lang w:val="en-US"/>
              </w:rPr>
              <w:t>ˁ</w:t>
            </w:r>
            <w:r w:rsidRPr="00C15C7E">
              <w:rPr>
                <w:noProof/>
                <w:lang w:val="en-US"/>
              </w:rPr>
              <w:t xml:space="preserve"> snīn hīčiḏ. ān</w:t>
            </w:r>
            <w:r w:rsidRPr="005B6B25">
              <w:rPr>
                <w:noProof/>
                <w:lang w:val="en-US"/>
              </w:rPr>
              <w:t>i w-humma devām kōn min nuṭlu</w:t>
            </w:r>
            <w:r w:rsidR="00D7289A">
              <w:rPr>
                <w:noProof/>
                <w:lang w:val="en-US"/>
              </w:rPr>
              <w:t>ˁ</w:t>
            </w:r>
            <w:r w:rsidRPr="005B6B25">
              <w:rPr>
                <w:noProof/>
                <w:lang w:val="en-US"/>
              </w:rPr>
              <w:t xml:space="preserve"> al-xāli hīčiḏ awwali mā-min tuwāle. yuṭlu</w:t>
            </w:r>
            <w:r w:rsidR="00D7289A">
              <w:rPr>
                <w:noProof/>
                <w:lang w:val="en-US"/>
              </w:rPr>
              <w:t>ˁ</w:t>
            </w:r>
            <w:r w:rsidRPr="005B6B25">
              <w:rPr>
                <w:noProof/>
                <w:lang w:val="en-US"/>
              </w:rPr>
              <w:t xml:space="preserve"> </w:t>
            </w:r>
            <w:r w:rsidR="00D7289A">
              <w:rPr>
                <w:noProof/>
                <w:lang w:val="en-US"/>
              </w:rPr>
              <w:t>ˁ</w:t>
            </w:r>
            <w:r w:rsidRPr="005B6B25">
              <w:rPr>
                <w:noProof/>
                <w:lang w:val="en-US"/>
              </w:rPr>
              <w:t xml:space="preserve">a-l-xāli hīčiḏ </w:t>
            </w:r>
            <w:r w:rsidR="00D7289A">
              <w:rPr>
                <w:noProof/>
                <w:lang w:val="en-US"/>
              </w:rPr>
              <w:t>ˁ</w:t>
            </w:r>
            <w:r w:rsidRPr="005B6B25">
              <w:rPr>
                <w:noProof/>
                <w:lang w:val="en-US"/>
              </w:rPr>
              <w:t>a-l-gā</w:t>
            </w:r>
            <w:r w:rsidR="00D7289A">
              <w:rPr>
                <w:noProof/>
                <w:lang w:val="en-US"/>
              </w:rPr>
              <w:t>ˁ</w:t>
            </w:r>
            <w:r w:rsidRPr="005B6B25">
              <w:rPr>
                <w:noProof/>
                <w:lang w:val="en-US"/>
              </w:rPr>
              <w:t xml:space="preserve"> yirūḥ </w:t>
            </w:r>
            <w:r w:rsidR="00D7289A">
              <w:rPr>
                <w:noProof/>
                <w:lang w:val="en-US"/>
              </w:rPr>
              <w:t>ˁ</w:t>
            </w:r>
            <w:r w:rsidRPr="005B6B25">
              <w:rPr>
                <w:noProof/>
                <w:lang w:val="en-US"/>
              </w:rPr>
              <w:t xml:space="preserve">a-č-čōl, </w:t>
            </w:r>
            <w:r w:rsidR="00D7289A">
              <w:rPr>
                <w:noProof/>
                <w:lang w:val="en-US"/>
              </w:rPr>
              <w:t>ˁ</w:t>
            </w:r>
            <w:r w:rsidRPr="005B6B25">
              <w:rPr>
                <w:noProof/>
                <w:lang w:val="en-US"/>
              </w:rPr>
              <w:t xml:space="preserve">a-t-tuwāle. </w:t>
            </w:r>
          </w:p>
        </w:tc>
        <w:tc>
          <w:tcPr>
            <w:tcW w:w="3969" w:type="dxa"/>
          </w:tcPr>
          <w:p w:rsidR="00CF1172" w:rsidRPr="005B6B25" w:rsidRDefault="00CF1172" w:rsidP="00A029D8">
            <w:pPr>
              <w:rPr>
                <w:noProof/>
                <w:lang w:val="en-US"/>
              </w:rPr>
            </w:pPr>
          </w:p>
        </w:tc>
      </w:tr>
      <w:tr w:rsidR="00CF1172" w:rsidRPr="00C93879" w:rsidTr="00CF1172">
        <w:tc>
          <w:tcPr>
            <w:tcW w:w="959" w:type="dxa"/>
          </w:tcPr>
          <w:p w:rsidR="00CF1172" w:rsidRPr="005B6B25"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igūl min aṭlu</w:t>
            </w:r>
            <w:r w:rsidR="00D7289A">
              <w:rPr>
                <w:noProof/>
                <w:lang w:val="en-US"/>
              </w:rPr>
              <w:t>ˁ</w:t>
            </w:r>
            <w:r w:rsidRPr="00E70147">
              <w:rPr>
                <w:noProof/>
                <w:lang w:val="en-US"/>
              </w:rPr>
              <w:t xml:space="preserve"> hīčiḏ ygūl yuguṭ</w:t>
            </w:r>
            <w:r w:rsidR="00D7289A">
              <w:rPr>
                <w:noProof/>
                <w:lang w:val="en-US"/>
              </w:rPr>
              <w:t>ˁ</w:t>
            </w:r>
            <w:r w:rsidRPr="00E70147">
              <w:rPr>
                <w:noProof/>
                <w:lang w:val="en-US"/>
              </w:rPr>
              <w:t>ū-li ygūl yṣīr alli al fā</w:t>
            </w:r>
            <w:r w:rsidR="00D7289A">
              <w:rPr>
                <w:noProof/>
                <w:lang w:val="en-US"/>
              </w:rPr>
              <w:t>ˁ</w:t>
            </w:r>
            <w:r w:rsidRPr="00E70147">
              <w:rPr>
                <w:noProof/>
                <w:lang w:val="en-US"/>
              </w:rPr>
              <w:t>aš b-al-</w:t>
            </w:r>
            <w:r w:rsidR="00D7289A">
              <w:rPr>
                <w:noProof/>
                <w:lang w:val="en-US"/>
              </w:rPr>
              <w:t>ˁ</w:t>
            </w:r>
            <w:r w:rsidRPr="00E70147">
              <w:rPr>
                <w:noProof/>
                <w:lang w:val="en-US"/>
              </w:rPr>
              <w:t>aṣī b-al-ǝhnīye ygūl al-milli tdaḥḥǧ-illi āni ǧa</w:t>
            </w:r>
            <w:r w:rsidR="00D7289A">
              <w:rPr>
                <w:noProof/>
                <w:lang w:val="en-US"/>
              </w:rPr>
              <w:t>ˁ</w:t>
            </w:r>
            <w:r w:rsidRPr="00E70147">
              <w:rPr>
                <w:noProof/>
                <w:lang w:val="en-US"/>
              </w:rPr>
              <w:t>ad afa</w:t>
            </w:r>
            <w:r w:rsidR="00D7289A">
              <w:rPr>
                <w:noProof/>
                <w:lang w:val="en-US"/>
              </w:rPr>
              <w:t>ˁˁ</w:t>
            </w:r>
            <w:r w:rsidRPr="00E70147">
              <w:rPr>
                <w:noProof/>
                <w:lang w:val="en-US"/>
              </w:rPr>
              <w:t xml:space="preserve">iš ḥade maḥḥad yšūfhum haḏōlak mā yšūfūnhum - ī - lumminu-mu rāḥ rāḥ </w:t>
            </w:r>
            <w:r w:rsidR="00D7289A">
              <w:rPr>
                <w:noProof/>
                <w:lang w:val="en-US"/>
              </w:rPr>
              <w:t>ˁ</w:t>
            </w:r>
            <w:r w:rsidRPr="00E70147">
              <w:rPr>
                <w:noProof/>
                <w:lang w:val="en-US"/>
              </w:rPr>
              <w:t xml:space="preserve">a-l-ḥiǧǧ rāḥ </w:t>
            </w:r>
            <w:r w:rsidR="00D7289A">
              <w:rPr>
                <w:noProof/>
                <w:lang w:val="en-US"/>
              </w:rPr>
              <w:t>ˁ</w:t>
            </w:r>
            <w:r w:rsidRPr="00E70147">
              <w:rPr>
                <w:noProof/>
                <w:lang w:val="en-US"/>
              </w:rPr>
              <w:t xml:space="preserve">ala dǝxal an-nabi </w:t>
            </w:r>
            <w:r w:rsidR="00D7289A">
              <w:rPr>
                <w:noProof/>
                <w:lang w:val="en-US"/>
              </w:rPr>
              <w:t>ˁ</w:t>
            </w:r>
            <w:r w:rsidRPr="00E70147">
              <w:rPr>
                <w:noProof/>
                <w:lang w:val="en-US"/>
              </w:rPr>
              <w:t xml:space="preserve">ala gabr ar-rasūl,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D7289A" w:rsidP="00A029D8">
            <w:pPr>
              <w:rPr>
                <w:noProof/>
                <w:lang w:val="en-US"/>
              </w:rPr>
            </w:pPr>
            <w:r>
              <w:rPr>
                <w:noProof/>
                <w:lang w:val="en-US"/>
              </w:rPr>
              <w:t>ˁ</w:t>
            </w:r>
            <w:r w:rsidR="00CF1172" w:rsidRPr="00E70147">
              <w:rPr>
                <w:noProof/>
                <w:lang w:val="en-US"/>
              </w:rPr>
              <w:t xml:space="preserve">ala gabr ar-rasūl ǝxlǝṣ alḥaz yšūfūnu yinhazmūn </w:t>
            </w:r>
            <w:r>
              <w:rPr>
                <w:noProof/>
                <w:lang w:val="en-US"/>
              </w:rPr>
              <w:t>ˁ</w:t>
            </w:r>
            <w:r w:rsidR="00CF1172" w:rsidRPr="00E70147">
              <w:rPr>
                <w:noProof/>
                <w:lang w:val="en-US"/>
              </w:rPr>
              <w:t xml:space="preserve">innu. gāl yā rasūl Aḷḷa daxīlak minhum xalliṣni aw min ḥaǧǧu dǝxal </w:t>
            </w:r>
            <w:r>
              <w:rPr>
                <w:noProof/>
                <w:lang w:val="en-US"/>
              </w:rPr>
              <w:t>ˁ</w:t>
            </w:r>
            <w:r w:rsidR="00CF1172" w:rsidRPr="00E70147">
              <w:rPr>
                <w:noProof/>
                <w:lang w:val="en-US"/>
              </w:rPr>
              <w:t xml:space="preserve">a-r-rasūl </w:t>
            </w:r>
            <w:r>
              <w:rPr>
                <w:noProof/>
                <w:lang w:val="en-US"/>
              </w:rPr>
              <w:t>ˁ</w:t>
            </w:r>
            <w:r w:rsidR="00CF1172" w:rsidRPr="00E70147">
              <w:rPr>
                <w:noProof/>
                <w:lang w:val="en-US"/>
              </w:rPr>
              <w:t xml:space="preserve">alit s. w salām mā </w:t>
            </w:r>
            <w:r>
              <w:rPr>
                <w:noProof/>
                <w:lang w:val="en-US"/>
              </w:rPr>
              <w:t>ˁ</w:t>
            </w:r>
            <w:r w:rsidR="00CF1172" w:rsidRPr="00E70147">
              <w:rPr>
                <w:noProof/>
                <w:lang w:val="en-US"/>
              </w:rPr>
              <w:t>ād yiǧūnu, ǝtrikō. ḥaǧǧ ya</w:t>
            </w:r>
            <w:r>
              <w:rPr>
                <w:noProof/>
                <w:lang w:val="en-US"/>
              </w:rPr>
              <w:t>ˁ</w:t>
            </w:r>
            <w:r w:rsidR="00CF1172" w:rsidRPr="00E70147">
              <w:rPr>
                <w:noProof/>
                <w:lang w:val="en-US"/>
              </w:rPr>
              <w:t>ni [ma] 1030 as-sa</w:t>
            </w:r>
            <w:r>
              <w:rPr>
                <w:noProof/>
                <w:lang w:val="en-US"/>
              </w:rPr>
              <w:t>ˁ</w:t>
            </w:r>
            <w:r w:rsidR="00CF1172" w:rsidRPr="00E70147">
              <w:rPr>
                <w:noProof/>
                <w:lang w:val="en-US"/>
              </w:rPr>
              <w:t xml:space="preserve">ālwa hēne čiṯīr ǝbyūt al b-al-midīne … ama mū kull </w:t>
            </w:r>
            <w:r>
              <w:rPr>
                <w:noProof/>
                <w:lang w:val="en-US"/>
              </w:rPr>
              <w:t>ˁ</w:t>
            </w:r>
            <w:r w:rsidR="00CF1172" w:rsidRPr="00E70147">
              <w:rPr>
                <w:noProof/>
                <w:lang w:val="en-US"/>
              </w:rPr>
              <w:t>ala ḥade ya</w:t>
            </w:r>
            <w:r>
              <w:rPr>
                <w:noProof/>
                <w:lang w:val="en-US"/>
              </w:rPr>
              <w:t>ˁ</w:t>
            </w:r>
            <w:r w:rsidR="00CF1172" w:rsidRPr="00E70147">
              <w:rPr>
                <w:noProof/>
                <w:lang w:val="en-US"/>
              </w:rPr>
              <w:t xml:space="preserve">ni.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 xml:space="preserve">mū kull </w:t>
            </w:r>
            <w:r w:rsidR="00D7289A">
              <w:rPr>
                <w:noProof/>
                <w:lang w:val="en-US"/>
              </w:rPr>
              <w:t>ˁ</w:t>
            </w:r>
            <w:r w:rsidRPr="00E70147">
              <w:rPr>
                <w:noProof/>
                <w:lang w:val="en-US"/>
              </w:rPr>
              <w:t>ala ḥade yšūfūn ba</w:t>
            </w:r>
            <w:r w:rsidR="00D7289A">
              <w:rPr>
                <w:noProof/>
                <w:lang w:val="en-US"/>
              </w:rPr>
              <w:t>ˁ</w:t>
            </w:r>
            <w:r w:rsidRPr="00E70147">
              <w:rPr>
                <w:noProof/>
                <w:lang w:val="en-US"/>
              </w:rPr>
              <w:t xml:space="preserve">ḏ̣ nās yiǧūnhum. yiǧi b-šäkil insān ǝb-šäkil ḥīwān, yiǧi b-šäkil al-ḥīwān yiǧi, b-šäkil al-insān yiǧi. iḥna </w:t>
            </w:r>
            <w:r w:rsidR="00D7289A">
              <w:rPr>
                <w:noProof/>
                <w:lang w:val="en-US"/>
              </w:rPr>
              <w:t>ˁ</w:t>
            </w:r>
            <w:r w:rsidRPr="00E70147">
              <w:rPr>
                <w:noProof/>
                <w:lang w:val="en-US"/>
              </w:rPr>
              <w:t>ād Ibrāhīm ysōlif yōmin nuṭlu</w:t>
            </w:r>
            <w:r w:rsidR="00D7289A">
              <w:rPr>
                <w:noProof/>
                <w:lang w:val="en-US"/>
              </w:rPr>
              <w:t>ˁ</w:t>
            </w:r>
            <w:r w:rsidRPr="00E70147">
              <w:rPr>
                <w:noProof/>
                <w:lang w:val="en-US"/>
              </w:rPr>
              <w:t xml:space="preserve"> b-ač-čōl b-al-lēl ta-ngūl inrīd nuṭlu</w:t>
            </w:r>
            <w:r w:rsidR="00D7289A">
              <w:rPr>
                <w:noProof/>
                <w:lang w:val="en-US"/>
              </w:rPr>
              <w:t>ˁ</w:t>
            </w:r>
            <w:r w:rsidRPr="00E70147">
              <w:rPr>
                <w:noProof/>
                <w:lang w:val="en-US"/>
              </w:rPr>
              <w:t xml:space="preserve"> baṛṛa, nfukk al-bāb yōmin ǝnrīd ǝnmidd xuṭwuṭne nsammi bismilla.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ōmin insammi mā itigallaṭūn yib</w:t>
            </w:r>
            <w:r w:rsidR="00D7289A">
              <w:rPr>
                <w:noProof/>
                <w:lang w:val="en-US"/>
              </w:rPr>
              <w:t>ˁ</w:t>
            </w:r>
            <w:r w:rsidRPr="00E70147">
              <w:rPr>
                <w:noProof/>
                <w:lang w:val="en-US"/>
              </w:rPr>
              <w:t>idūn ya</w:t>
            </w:r>
            <w:r w:rsidR="00D7289A">
              <w:rPr>
                <w:noProof/>
                <w:lang w:val="en-US"/>
              </w:rPr>
              <w:t>ˁ</w:t>
            </w:r>
            <w:r w:rsidRPr="00E70147">
              <w:rPr>
                <w:noProof/>
                <w:lang w:val="en-US"/>
              </w:rPr>
              <w:t>ni ba</w:t>
            </w:r>
            <w:r w:rsidR="00D7289A">
              <w:rPr>
                <w:noProof/>
                <w:lang w:val="en-US"/>
              </w:rPr>
              <w:t>ˁ</w:t>
            </w:r>
            <w:r w:rsidRPr="00E70147">
              <w:rPr>
                <w:noProof/>
                <w:lang w:val="en-US"/>
              </w:rPr>
              <w:t xml:space="preserve">ḏ̣hum </w:t>
            </w:r>
            <w:r w:rsidR="00D7289A">
              <w:rPr>
                <w:noProof/>
                <w:lang w:val="en-US"/>
              </w:rPr>
              <w:t>ˁ</w:t>
            </w:r>
            <w:r w:rsidRPr="00E70147">
              <w:rPr>
                <w:noProof/>
                <w:lang w:val="en-US"/>
              </w:rPr>
              <w:t>alēš, yigūl, al-misǧane yōmin tiǧīhe w-tdūshe hīčiḏ ib-qēr-ma tsammi. ḏīč as-sā</w:t>
            </w:r>
            <w:r w:rsidR="00D7289A">
              <w:rPr>
                <w:noProof/>
                <w:lang w:val="en-US"/>
              </w:rPr>
              <w:t>ˁ</w:t>
            </w:r>
            <w:r w:rsidRPr="00E70147">
              <w:rPr>
                <w:noProof/>
                <w:lang w:val="en-US"/>
              </w:rPr>
              <w:t>a tdūshum humma fōg al-misǧane yil</w:t>
            </w:r>
            <w:r w:rsidR="00D7289A">
              <w:rPr>
                <w:noProof/>
                <w:lang w:val="en-US"/>
              </w:rPr>
              <w:t>ˁ</w:t>
            </w:r>
            <w:r w:rsidRPr="00E70147">
              <w:rPr>
                <w:noProof/>
                <w:lang w:val="en-US"/>
              </w:rPr>
              <w:t xml:space="preserve">abūn. alḥaz humma </w:t>
            </w:r>
            <w:r w:rsidR="00D7289A">
              <w:rPr>
                <w:noProof/>
                <w:lang w:val="en-US"/>
              </w:rPr>
              <w:t>ˁ</w:t>
            </w:r>
            <w:r w:rsidRPr="00E70147">
              <w:rPr>
                <w:noProof/>
                <w:lang w:val="en-US"/>
              </w:rPr>
              <w:t xml:space="preserve">ala inančna islāmīye.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aslam bi-d-dinye ḏīye as-sa</w:t>
            </w:r>
            <w:r w:rsidR="00D7289A">
              <w:rPr>
                <w:noProof/>
                <w:lang w:val="en-US"/>
              </w:rPr>
              <w:t>ˁ</w:t>
            </w:r>
            <w:r w:rsidRPr="00E70147">
              <w:rPr>
                <w:noProof/>
                <w:lang w:val="en-US"/>
              </w:rPr>
              <w:t>ālwa iḥna mā nšūfhum. humma yšūfūnna hāḏa maktūb b-al-qur</w:t>
            </w:r>
            <w:r w:rsidR="00D7289A">
              <w:rPr>
                <w:noProof/>
                <w:lang w:val="en-US"/>
              </w:rPr>
              <w:t>ˀ</w:t>
            </w:r>
            <w:r w:rsidRPr="00E70147">
              <w:rPr>
                <w:noProof/>
                <w:lang w:val="en-US"/>
              </w:rPr>
              <w:t>ān b-al-āxir iḥna nšūfhum humma mā yšūfūnna. rabb al-</w:t>
            </w:r>
            <w:r w:rsidR="00D7289A">
              <w:rPr>
                <w:noProof/>
                <w:lang w:val="en-US"/>
              </w:rPr>
              <w:t>ˁ</w:t>
            </w:r>
            <w:r w:rsidRPr="00E70147">
              <w:rPr>
                <w:noProof/>
                <w:lang w:val="en-US"/>
              </w:rPr>
              <w:t xml:space="preserve">ālamīn 1125 yirīd ysawwi b-at-ters. hā hēne </w:t>
            </w:r>
            <w:r w:rsidR="00D7289A">
              <w:rPr>
                <w:noProof/>
                <w:lang w:val="en-US"/>
              </w:rPr>
              <w:t>ˁ</w:t>
            </w:r>
            <w:r w:rsidRPr="00E70147">
              <w:rPr>
                <w:noProof/>
                <w:lang w:val="en-US"/>
              </w:rPr>
              <w:t xml:space="preserve">alēne alḥaz kull mǝṭraḥ šī ǝǧnūn hēne alḥaz </w:t>
            </w:r>
            <w:r w:rsidR="00D7289A">
              <w:rPr>
                <w:noProof/>
                <w:lang w:val="en-US"/>
              </w:rPr>
              <w:t>ˁ</w:t>
            </w:r>
            <w:r w:rsidRPr="00E70147">
              <w:rPr>
                <w:noProof/>
                <w:lang w:val="en-US"/>
              </w:rPr>
              <w:t xml:space="preserve">idna šī.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gūl rabb al-</w:t>
            </w:r>
            <w:r w:rsidR="00D7289A">
              <w:rPr>
                <w:noProof/>
                <w:lang w:val="en-US"/>
              </w:rPr>
              <w:t>ˁ</w:t>
            </w:r>
            <w:r w:rsidRPr="00E70147">
              <w:rPr>
                <w:noProof/>
                <w:lang w:val="en-US"/>
              </w:rPr>
              <w:t xml:space="preserve">ālamīn kull insān, inte zād āni zād kull insān lūwa min ǧiddāmu mḥāfaḏ̣e mäläk yigūl al-mäläk yigūl yōmin al-insān inte alḥaz yōminnak timši al-mäläk ǧiddāmak ygūl yfukk-illak darib. </w:t>
            </w:r>
            <w:r w:rsidR="00D7289A">
              <w:rPr>
                <w:noProof/>
                <w:lang w:val="en-US"/>
              </w:rPr>
              <w:t>ˁ</w:t>
            </w:r>
            <w:r w:rsidRPr="00E70147">
              <w:rPr>
                <w:noProof/>
                <w:lang w:val="en-US"/>
              </w:rPr>
              <w:t xml:space="preserve">inhum hā inte </w:t>
            </w:r>
            <w:r w:rsidR="00D7289A">
              <w:rPr>
                <w:noProof/>
                <w:lang w:val="en-US"/>
              </w:rPr>
              <w:t>ˁ</w:t>
            </w:r>
            <w:r w:rsidRPr="00E70147">
              <w:rPr>
                <w:noProof/>
                <w:lang w:val="en-US"/>
              </w:rPr>
              <w:t>ādēne miṯil-ma gāl Ismā</w:t>
            </w:r>
            <w:r w:rsidR="00D7289A">
              <w:rPr>
                <w:noProof/>
                <w:lang w:val="en-US"/>
              </w:rPr>
              <w:t>ˁ</w:t>
            </w:r>
            <w:r w:rsidRPr="00E70147">
              <w:rPr>
                <w:noProof/>
                <w:lang w:val="en-US"/>
              </w:rPr>
              <w:t xml:space="preserve">īl b-aslāmīye kull xuṭwa tsammi bismilla.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lang w:val="en-US"/>
              </w:rPr>
            </w:pPr>
            <w:r w:rsidRPr="00E70147">
              <w:rPr>
                <w:noProof/>
                <w:lang w:val="en-US"/>
              </w:rPr>
              <w:t xml:space="preserve">axāf innak tdūs </w:t>
            </w:r>
            <w:r w:rsidR="00D7289A">
              <w:rPr>
                <w:noProof/>
                <w:lang w:val="en-US"/>
              </w:rPr>
              <w:t>ˁ</w:t>
            </w:r>
            <w:r w:rsidRPr="00E70147">
              <w:rPr>
                <w:noProof/>
                <w:lang w:val="en-US"/>
              </w:rPr>
              <w:t xml:space="preserve">aǧīhum axāf innak ǝtdūsu ygūl samm bismilla mā-yṣīr šī mā tdūsu. mā tidḥamun ama in dustu ha-n-nōb 1205 </w:t>
            </w:r>
            <w:r w:rsidRPr="00E70147">
              <w:rPr>
                <w:lang w:val="en-US"/>
              </w:rPr>
              <w:t>nigbal haḏīye haḏīye čünkü yaqīn alḥaz as-sa</w:t>
            </w:r>
            <w:r w:rsidR="00D7289A">
              <w:rPr>
                <w:lang w:val="en-US"/>
              </w:rPr>
              <w:t>ˁ</w:t>
            </w:r>
            <w:r w:rsidRPr="00E70147">
              <w:rPr>
                <w:lang w:val="en-US"/>
              </w:rPr>
              <w:t>ālwa šī ǝǧnūn šī. wa-y</w:t>
            </w:r>
            <w:r w:rsidR="00D7289A">
              <w:rPr>
                <w:lang w:val="en-US"/>
              </w:rPr>
              <w:t>ˁ</w:t>
            </w:r>
            <w:r w:rsidRPr="00E70147">
              <w:rPr>
                <w:lang w:val="en-US"/>
              </w:rPr>
              <w:t>arfūn asqāl al-māḏ̣īyāt al-awwali ṣāyir aǧ-ǧinn y</w:t>
            </w:r>
            <w:r w:rsidR="00D7289A">
              <w:rPr>
                <w:lang w:val="en-US"/>
              </w:rPr>
              <w:t>ˁ</w:t>
            </w:r>
            <w:r w:rsidRPr="00E70147">
              <w:rPr>
                <w:lang w:val="en-US"/>
              </w:rPr>
              <w:t>arif w-y</w:t>
            </w:r>
            <w:r w:rsidR="00D7289A">
              <w:rPr>
                <w:lang w:val="en-US"/>
              </w:rPr>
              <w:t>ˁ</w:t>
            </w:r>
            <w:r w:rsidRPr="00E70147">
              <w:rPr>
                <w:lang w:val="en-US"/>
              </w:rPr>
              <w:t xml:space="preserve">allim al-insān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ama</w:t>
            </w:r>
            <w:proofErr w:type="gramEnd"/>
            <w:r w:rsidRPr="00E70147">
              <w:rPr>
                <w:lang w:val="en-US"/>
              </w:rPr>
              <w:t xml:space="preserve"> al-miǧbil mā y</w:t>
            </w:r>
            <w:r w:rsidR="00D7289A">
              <w:rPr>
                <w:lang w:val="en-US"/>
              </w:rPr>
              <w:t>ˁ</w:t>
            </w:r>
            <w:r w:rsidRPr="00E70147">
              <w:rPr>
                <w:lang w:val="en-US"/>
              </w:rPr>
              <w:t>arif, y</w:t>
            </w:r>
            <w:r w:rsidR="00D7289A">
              <w:rPr>
                <w:lang w:val="en-US"/>
              </w:rPr>
              <w:t>ˁ</w:t>
            </w:r>
            <w:r w:rsidRPr="00E70147">
              <w:rPr>
                <w:lang w:val="en-US"/>
              </w:rPr>
              <w:t>arif bass aṣ-ṣāyir, alḥaz ši ba</w:t>
            </w:r>
            <w:r w:rsidR="00D7289A">
              <w:rPr>
                <w:lang w:val="en-US"/>
              </w:rPr>
              <w:t>ˁ</w:t>
            </w:r>
            <w:r w:rsidRPr="00E70147">
              <w:rPr>
                <w:lang w:val="en-US"/>
              </w:rPr>
              <w:t>ḏ̣ xawāǧi ysōlfūn aǧ-ǧnūn, ygūlūn ḏ̣āy</w:t>
            </w:r>
            <w:r w:rsidR="00D7289A">
              <w:rPr>
                <w:lang w:val="en-US"/>
              </w:rPr>
              <w:t>ˁ</w:t>
            </w:r>
            <w:r w:rsidRPr="00E70147">
              <w:rPr>
                <w:lang w:val="en-US"/>
              </w:rPr>
              <w:t xml:space="preserve">ilne ḏahab ǝlgu! </w:t>
            </w:r>
            <w:proofErr w:type="gramStart"/>
            <w:r w:rsidRPr="00E70147">
              <w:rPr>
                <w:lang w:val="en-US"/>
              </w:rPr>
              <w:t>ǝlgu</w:t>
            </w:r>
            <w:proofErr w:type="gramEnd"/>
            <w:r w:rsidRPr="00E70147">
              <w:rPr>
                <w:lang w:val="en-US"/>
              </w:rPr>
              <w:t xml:space="preserve">! </w:t>
            </w:r>
            <w:proofErr w:type="gramStart"/>
            <w:r w:rsidRPr="00E70147">
              <w:rPr>
                <w:lang w:val="en-US"/>
              </w:rPr>
              <w:t>ygūl</w:t>
            </w:r>
            <w:proofErr w:type="gramEnd"/>
            <w:r w:rsidRPr="00E70147">
              <w:rPr>
                <w:lang w:val="en-US"/>
              </w:rPr>
              <w:t xml:space="preserve"> aṣ-ṣǝ</w:t>
            </w:r>
            <w:r w:rsidR="00D7289A">
              <w:rPr>
                <w:lang w:val="en-US"/>
              </w:rPr>
              <w:t>ˁ</w:t>
            </w:r>
            <w:r w:rsidRPr="00E70147">
              <w:rPr>
                <w:lang w:val="en-US"/>
              </w:rPr>
              <w:t>lu y</w:t>
            </w:r>
            <w:r w:rsidR="00D7289A">
              <w:rPr>
                <w:lang w:val="en-US"/>
              </w:rPr>
              <w:t>ˁ</w:t>
            </w:r>
            <w:r w:rsidRPr="00E70147">
              <w:rPr>
                <w:lang w:val="en-US"/>
              </w:rPr>
              <w:t xml:space="preserve">allmu. </w:t>
            </w:r>
            <w:proofErr w:type="gramStart"/>
            <w:r w:rsidRPr="00E70147">
              <w:rPr>
                <w:lang w:val="en-US"/>
              </w:rPr>
              <w:t>ygūl</w:t>
            </w:r>
            <w:proofErr w:type="gramEnd"/>
            <w:r w:rsidRPr="00E70147">
              <w:rPr>
                <w:lang w:val="en-US"/>
              </w:rPr>
              <w:t xml:space="preserve"> b-ǝflān mǝṭraḥ b-ǝflān mǝgṭa</w:t>
            </w:r>
            <w:r w:rsidR="00D7289A">
              <w:rPr>
                <w:lang w:val="en-US"/>
              </w:rPr>
              <w:t>ˁ</w:t>
            </w:r>
            <w:r w:rsidRPr="00E70147">
              <w:rPr>
                <w:lang w:val="en-US"/>
              </w:rPr>
              <w:t xml:space="preserve">. </w:t>
            </w:r>
            <w:proofErr w:type="gramStart"/>
            <w:r w:rsidRPr="00E70147">
              <w:rPr>
                <w:lang w:val="en-US"/>
              </w:rPr>
              <w:t>ygūl</w:t>
            </w:r>
            <w:proofErr w:type="gramEnd"/>
            <w:r w:rsidRPr="00E70147">
              <w:rPr>
                <w:lang w:val="en-US"/>
              </w:rPr>
              <w:t xml:space="preserve"> āni arid al-xōǧe, aṣṣōb al-xōǧe?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āni</w:t>
            </w:r>
            <w:proofErr w:type="gramEnd"/>
            <w:r w:rsidRPr="00E70147">
              <w:rPr>
                <w:lang w:val="en-US"/>
              </w:rPr>
              <w:t xml:space="preserve"> ǧirät </w:t>
            </w:r>
            <w:r w:rsidR="00D7289A">
              <w:rPr>
                <w:lang w:val="en-US"/>
              </w:rPr>
              <w:t>ˁ</w:t>
            </w:r>
            <w:r w:rsidRPr="00E70147">
              <w:rPr>
                <w:lang w:val="en-US"/>
              </w:rPr>
              <w:t>ala rāsi āni šifit sa</w:t>
            </w:r>
            <w:r w:rsidR="00D7289A">
              <w:rPr>
                <w:lang w:val="en-US"/>
              </w:rPr>
              <w:t>ˁ</w:t>
            </w:r>
            <w:r w:rsidRPr="00E70147">
              <w:rPr>
                <w:lang w:val="en-US"/>
              </w:rPr>
              <w:t xml:space="preserve">alit xōǧe gilit in Yāsīn al-Aḥmad, ē gǝlt-illu wald </w:t>
            </w:r>
            <w:r w:rsidR="00D7289A">
              <w:rPr>
                <w:lang w:val="en-US"/>
              </w:rPr>
              <w:t>ˁ</w:t>
            </w:r>
            <w:r w:rsidRPr="00E70147">
              <w:rPr>
                <w:lang w:val="en-US"/>
              </w:rPr>
              <w:t xml:space="preserve">ammi āni b-Avrūpa aṣṣōbu </w:t>
            </w:r>
            <w:r w:rsidR="00D7289A">
              <w:rPr>
                <w:lang w:val="en-US"/>
              </w:rPr>
              <w:t>ˁ</w:t>
            </w:r>
            <w:r w:rsidRPr="00E70147">
              <w:rPr>
                <w:lang w:val="en-US"/>
              </w:rPr>
              <w:t xml:space="preserve">allim-ni! </w:t>
            </w:r>
            <w:proofErr w:type="gramStart"/>
            <w:r w:rsidRPr="00E70147">
              <w:rPr>
                <w:lang w:val="en-US"/>
              </w:rPr>
              <w:t>midāmin</w:t>
            </w:r>
            <w:proofErr w:type="gramEnd"/>
            <w:r w:rsidRPr="00E70147">
              <w:rPr>
                <w:lang w:val="en-US"/>
              </w:rPr>
              <w:t xml:space="preserve"> y</w:t>
            </w:r>
            <w:r w:rsidR="00D7289A">
              <w:rPr>
                <w:lang w:val="en-US"/>
              </w:rPr>
              <w:t>ˁ</w:t>
            </w:r>
            <w:r w:rsidRPr="00E70147">
              <w:rPr>
                <w:lang w:val="en-US"/>
              </w:rPr>
              <w:t>arif al-ǧinn hāḏa aṣ-ṣa</w:t>
            </w:r>
            <w:r w:rsidR="00D7289A">
              <w:rPr>
                <w:lang w:val="en-US"/>
              </w:rPr>
              <w:t>ˁ</w:t>
            </w:r>
            <w:r w:rsidRPr="00E70147">
              <w:rPr>
                <w:lang w:val="en-US"/>
              </w:rPr>
              <w:t>ālwa w-čān yis</w:t>
            </w:r>
            <w:r w:rsidR="00D7289A">
              <w:rPr>
                <w:lang w:val="en-US"/>
              </w:rPr>
              <w:t>ˁ</w:t>
            </w:r>
            <w:r w:rsidRPr="00E70147">
              <w:rPr>
                <w:lang w:val="en-US"/>
              </w:rPr>
              <w:t xml:space="preserve">alu w-ygūl b-al-Almānye. </w:t>
            </w:r>
            <w:proofErr w:type="gramStart"/>
            <w:r w:rsidRPr="00E70147">
              <w:rPr>
                <w:lang w:val="en-US"/>
              </w:rPr>
              <w:t>gilit</w:t>
            </w:r>
            <w:proofErr w:type="gramEnd"/>
            <w:r w:rsidRPr="00E70147">
              <w:rPr>
                <w:lang w:val="en-US"/>
              </w:rPr>
              <w:t xml:space="preserve"> lō wald </w:t>
            </w:r>
            <w:r w:rsidR="00D7289A">
              <w:rPr>
                <w:lang w:val="en-US"/>
              </w:rPr>
              <w:t>ˁ</w:t>
            </w:r>
            <w:r w:rsidRPr="00E70147">
              <w:rPr>
                <w:lang w:val="en-US"/>
              </w:rPr>
              <w:t xml:space="preserve">ammi b-Holanda šnōn Almāny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ṯāni</w:t>
            </w:r>
            <w:proofErr w:type="gramEnd"/>
            <w:r w:rsidRPr="00E70147">
              <w:rPr>
                <w:lang w:val="en-US"/>
              </w:rPr>
              <w:t xml:space="preserve"> nahār sa</w:t>
            </w:r>
            <w:r w:rsidR="00D7289A">
              <w:rPr>
                <w:lang w:val="en-US"/>
              </w:rPr>
              <w:t>ˁ</w:t>
            </w:r>
            <w:r w:rsidRPr="00E70147">
              <w:rPr>
                <w:lang w:val="en-US"/>
              </w:rPr>
              <w:t xml:space="preserve">alit axū win ygūl ṣār-lu xamǝs tiyyām b-Almānye. </w:t>
            </w:r>
            <w:proofErr w:type="gramStart"/>
            <w:r w:rsidRPr="00E70147">
              <w:rPr>
                <w:lang w:val="en-US"/>
              </w:rPr>
              <w:t>ṣaḥīḥ</w:t>
            </w:r>
            <w:proofErr w:type="gramEnd"/>
            <w:r w:rsidRPr="00E70147">
              <w:rPr>
                <w:lang w:val="en-US"/>
              </w:rPr>
              <w:t xml:space="preserve">. </w:t>
            </w:r>
            <w:proofErr w:type="gramStart"/>
            <w:r w:rsidRPr="00E70147">
              <w:rPr>
                <w:lang w:val="en-US"/>
              </w:rPr>
              <w:t>ya</w:t>
            </w:r>
            <w:r w:rsidR="00D7289A">
              <w:rPr>
                <w:lang w:val="en-US"/>
              </w:rPr>
              <w:t>ˁ</w:t>
            </w:r>
            <w:r w:rsidRPr="00E70147">
              <w:rPr>
                <w:lang w:val="en-US"/>
              </w:rPr>
              <w:t>ni</w:t>
            </w:r>
            <w:proofErr w:type="gramEnd"/>
            <w:r w:rsidRPr="00E70147">
              <w:rPr>
                <w:lang w:val="en-US"/>
              </w:rPr>
              <w:t xml:space="preserve"> iḥna nis</w:t>
            </w:r>
            <w:r w:rsidR="00D7289A">
              <w:rPr>
                <w:lang w:val="en-US"/>
              </w:rPr>
              <w:t>ˁ</w:t>
            </w:r>
            <w:r w:rsidRPr="00E70147">
              <w:rPr>
                <w:lang w:val="en-US"/>
              </w:rPr>
              <w:t xml:space="preserve">al </w:t>
            </w:r>
            <w:r w:rsidR="00D7289A">
              <w:rPr>
                <w:lang w:val="en-US"/>
              </w:rPr>
              <w:t>ˁ</w:t>
            </w:r>
            <w:r w:rsidRPr="00E70147">
              <w:rPr>
                <w:lang w:val="en-US"/>
              </w:rPr>
              <w:t xml:space="preserve">in ibin </w:t>
            </w:r>
            <w:r w:rsidR="00D7289A">
              <w:rPr>
                <w:lang w:val="en-US"/>
              </w:rPr>
              <w:t>ˁ</w:t>
            </w:r>
            <w:r w:rsidRPr="00E70147">
              <w:rPr>
                <w:lang w:val="en-US"/>
              </w:rPr>
              <w:t xml:space="preserve">ammne. </w:t>
            </w:r>
            <w:proofErr w:type="gramStart"/>
            <w:r w:rsidRPr="00E70147">
              <w:rPr>
                <w:lang w:val="en-US"/>
              </w:rPr>
              <w:t>ygūl</w:t>
            </w:r>
            <w:proofErr w:type="gramEnd"/>
            <w:r w:rsidRPr="00E70147">
              <w:rPr>
                <w:lang w:val="en-US"/>
              </w:rPr>
              <w:t xml:space="preserve"> Ibrāhīm is</w:t>
            </w:r>
            <w:r w:rsidR="00D7289A">
              <w:rPr>
                <w:lang w:val="en-US"/>
              </w:rPr>
              <w:t>ˁ</w:t>
            </w:r>
            <w:r w:rsidRPr="00E70147">
              <w:rPr>
                <w:lang w:val="en-US"/>
              </w:rPr>
              <w:t xml:space="preserve">al aǧ-ǧinn </w:t>
            </w:r>
            <w:r w:rsidR="00D7289A">
              <w:rPr>
                <w:lang w:val="en-US"/>
              </w:rPr>
              <w:t>ˁ</w:t>
            </w:r>
            <w:r w:rsidRPr="00E70147">
              <w:rPr>
                <w:lang w:val="en-US"/>
              </w:rPr>
              <w:t>indinnu y</w:t>
            </w:r>
            <w:r w:rsidR="00D7289A">
              <w:rPr>
                <w:lang w:val="en-US"/>
              </w:rPr>
              <w:t>ˁ</w:t>
            </w:r>
            <w:r w:rsidRPr="00E70147">
              <w:rPr>
                <w:lang w:val="en-US"/>
              </w:rPr>
              <w:t xml:space="preserve">arif ibin </w:t>
            </w:r>
            <w:r w:rsidR="00D7289A">
              <w:rPr>
                <w:lang w:val="en-US"/>
              </w:rPr>
              <w:t>ˁ</w:t>
            </w:r>
            <w:r w:rsidRPr="00E70147">
              <w:rPr>
                <w:lang w:val="en-US"/>
              </w:rPr>
              <w:t xml:space="preserve">ammu aṣṣōbu. gāyil w…win ygūl ibn </w:t>
            </w:r>
            <w:r w:rsidR="00D7289A">
              <w:rPr>
                <w:lang w:val="en-US"/>
              </w:rPr>
              <w:t>ˁ</w:t>
            </w:r>
            <w:r w:rsidRPr="00E70147">
              <w:rPr>
                <w:lang w:val="en-US"/>
              </w:rPr>
              <w:t>ammak b-Avrupa ya</w:t>
            </w:r>
            <w:r w:rsidR="00D7289A">
              <w:rPr>
                <w:lang w:val="en-US"/>
              </w:rPr>
              <w:t>ˁ</w:t>
            </w:r>
            <w:r w:rsidRPr="00E70147">
              <w:rPr>
                <w:lang w:val="en-US"/>
              </w:rPr>
              <w:t xml:space="preserve">ni ginnā-lu (~gulnā-lu) b-Avrupa yištaġil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gāl</w:t>
            </w:r>
            <w:proofErr w:type="gramEnd"/>
            <w:r w:rsidRPr="00E70147">
              <w:rPr>
                <w:lang w:val="en-US"/>
              </w:rPr>
              <w:t xml:space="preserve"> b-hay dawla yištaġil gāl ibin </w:t>
            </w:r>
            <w:r w:rsidR="00D7289A">
              <w:rPr>
                <w:lang w:val="en-US"/>
              </w:rPr>
              <w:t>ˁ</w:t>
            </w:r>
            <w:r w:rsidRPr="00E70147">
              <w:rPr>
                <w:lang w:val="en-US"/>
              </w:rPr>
              <w:t xml:space="preserve">ammak halḥīn b-Almānye, b-Almānye. </w:t>
            </w:r>
            <w:proofErr w:type="gramStart"/>
            <w:r w:rsidRPr="00E70147">
              <w:rPr>
                <w:lang w:val="en-US"/>
              </w:rPr>
              <w:t>iḥna</w:t>
            </w:r>
            <w:proofErr w:type="gramEnd"/>
            <w:r w:rsidRPr="00E70147">
              <w:rPr>
                <w:lang w:val="en-US"/>
              </w:rPr>
              <w:t xml:space="preserve"> ibin </w:t>
            </w:r>
            <w:r w:rsidR="00D7289A">
              <w:rPr>
                <w:lang w:val="en-US"/>
              </w:rPr>
              <w:t>ˁ</w:t>
            </w:r>
            <w:r w:rsidRPr="00E70147">
              <w:rPr>
                <w:lang w:val="en-US"/>
              </w:rPr>
              <w:t>ammne b-Hōlanda ṣār-lu xamsa w-</w:t>
            </w:r>
            <w:r w:rsidR="00D7289A">
              <w:rPr>
                <w:lang w:val="en-US"/>
              </w:rPr>
              <w:t>ˁ</w:t>
            </w:r>
            <w:r w:rsidRPr="00E70147">
              <w:rPr>
                <w:lang w:val="en-US"/>
              </w:rPr>
              <w:t>išrīn sine b-Hōlanda Ibrāhīm gāl, inte mā t</w:t>
            </w:r>
            <w:r w:rsidR="00D7289A">
              <w:rPr>
                <w:lang w:val="en-US"/>
              </w:rPr>
              <w:t>ˁ</w:t>
            </w:r>
            <w:r w:rsidRPr="00E70147">
              <w:rPr>
                <w:lang w:val="en-US"/>
              </w:rPr>
              <w:t xml:space="preserve">arif yaġnīš yāw gāl: lā ibn </w:t>
            </w:r>
            <w:r w:rsidR="00D7289A">
              <w:rPr>
                <w:lang w:val="en-US"/>
              </w:rPr>
              <w:t>ˁ</w:t>
            </w:r>
            <w:r w:rsidRPr="00E70147">
              <w:rPr>
                <w:lang w:val="en-US"/>
              </w:rPr>
              <w:t xml:space="preserve">ammak b-Almānya. Ibrāhīm </w:t>
            </w:r>
            <w:r w:rsidR="00D7289A">
              <w:rPr>
                <w:lang w:val="en-US"/>
              </w:rPr>
              <w:t>ˁ</w:t>
            </w:r>
            <w:r w:rsidRPr="00E70147">
              <w:rPr>
                <w:lang w:val="en-US"/>
              </w:rPr>
              <w:t xml:space="preserve">ād ṯāni nahār gāyil Muṣṭafa Muṣṭafa al hēne mū b-Hōland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gāyl-lu</w:t>
            </w:r>
            <w:proofErr w:type="gramEnd"/>
            <w:r w:rsidRPr="00E70147">
              <w:rPr>
                <w:lang w:val="en-US"/>
              </w:rPr>
              <w:t xml:space="preserve"> yāw al-bāriḥ sa</w:t>
            </w:r>
            <w:r w:rsidR="00D7289A">
              <w:rPr>
                <w:lang w:val="en-US"/>
              </w:rPr>
              <w:t>ˁ</w:t>
            </w:r>
            <w:r w:rsidRPr="00E70147">
              <w:rPr>
                <w:lang w:val="en-US"/>
              </w:rPr>
              <w:t xml:space="preserve">alit xōǧe. </w:t>
            </w:r>
            <w:proofErr w:type="gramStart"/>
            <w:r w:rsidRPr="00E70147">
              <w:rPr>
                <w:lang w:val="en-US"/>
              </w:rPr>
              <w:t>sa</w:t>
            </w:r>
            <w:r w:rsidR="00D7289A">
              <w:rPr>
                <w:lang w:val="en-US"/>
              </w:rPr>
              <w:t>ˁ</w:t>
            </w:r>
            <w:r w:rsidRPr="00E70147">
              <w:rPr>
                <w:lang w:val="en-US"/>
              </w:rPr>
              <w:t>al</w:t>
            </w:r>
            <w:proofErr w:type="gramEnd"/>
            <w:r w:rsidRPr="00E70147">
              <w:rPr>
                <w:lang w:val="en-US"/>
              </w:rPr>
              <w:t xml:space="preserve"> aǧ-ǧnūn kalāmhum, w-sa</w:t>
            </w:r>
            <w:r w:rsidR="00D7289A">
              <w:rPr>
                <w:lang w:val="en-US"/>
              </w:rPr>
              <w:t>ˁ</w:t>
            </w:r>
            <w:r w:rsidRPr="00E70147">
              <w:rPr>
                <w:lang w:val="en-US"/>
              </w:rPr>
              <w:t xml:space="preserve">alit </w:t>
            </w:r>
            <w:r w:rsidR="00D7289A">
              <w:rPr>
                <w:lang w:val="en-US"/>
              </w:rPr>
              <w:t>ˁ</w:t>
            </w:r>
            <w:r w:rsidRPr="00E70147">
              <w:rPr>
                <w:lang w:val="en-US"/>
              </w:rPr>
              <w:t>in Yāsīn, ya</w:t>
            </w:r>
            <w:r w:rsidR="00D7289A">
              <w:rPr>
                <w:lang w:val="en-US"/>
              </w:rPr>
              <w:t>ˁ</w:t>
            </w:r>
            <w:r w:rsidRPr="00E70147">
              <w:rPr>
                <w:lang w:val="en-US"/>
              </w:rPr>
              <w:t>ni al qādi zād ismu Yāsīn, Yāsīn sa</w:t>
            </w:r>
            <w:r w:rsidR="00D7289A">
              <w:rPr>
                <w:lang w:val="en-US"/>
              </w:rPr>
              <w:t>ˁ</w:t>
            </w:r>
            <w:r w:rsidRPr="00E70147">
              <w:rPr>
                <w:lang w:val="en-US"/>
              </w:rPr>
              <w:t xml:space="preserve">altu gult b-Hōlanda? </w:t>
            </w:r>
            <w:proofErr w:type="gramStart"/>
            <w:r w:rsidRPr="00E70147">
              <w:rPr>
                <w:lang w:val="en-US"/>
              </w:rPr>
              <w:t>huwwe</w:t>
            </w:r>
            <w:proofErr w:type="gramEnd"/>
            <w:r w:rsidRPr="00E70147">
              <w:rPr>
                <w:lang w:val="en-US"/>
              </w:rPr>
              <w:t xml:space="preserve"> ygūl lā b-Almānye gāyil ī waḷḷa Yāsīn luwwa xamǝs tīyām </w:t>
            </w:r>
            <w:r w:rsidR="00D7289A">
              <w:rPr>
                <w:lang w:val="en-US"/>
              </w:rPr>
              <w:t>ˁ</w:t>
            </w:r>
            <w:r w:rsidRPr="00E70147">
              <w:rPr>
                <w:lang w:val="en-US"/>
              </w:rPr>
              <w:t xml:space="preserve">id xawālu. </w:t>
            </w:r>
            <w:proofErr w:type="gramStart"/>
            <w:r w:rsidRPr="00E70147">
              <w:rPr>
                <w:lang w:val="en-US"/>
              </w:rPr>
              <w:t>xālu</w:t>
            </w:r>
            <w:proofErr w:type="gramEnd"/>
            <w:r w:rsidRPr="00E70147">
              <w:rPr>
                <w:lang w:val="en-US"/>
              </w:rPr>
              <w:t xml:space="preserve"> b-Almānya w-ǧāy yzūr xawālu.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ṣārlu</w:t>
            </w:r>
            <w:proofErr w:type="gramEnd"/>
            <w:r w:rsidRPr="00E70147">
              <w:rPr>
                <w:lang w:val="en-US"/>
              </w:rPr>
              <w:t xml:space="preserve"> xams tīyām b-Almānya. </w:t>
            </w:r>
            <w:proofErr w:type="gramStart"/>
            <w:r w:rsidRPr="00E70147">
              <w:rPr>
                <w:lang w:val="en-US"/>
              </w:rPr>
              <w:t>yigūl</w:t>
            </w:r>
            <w:proofErr w:type="gramEnd"/>
            <w:r w:rsidRPr="00E70147">
              <w:rPr>
                <w:lang w:val="en-US"/>
              </w:rPr>
              <w:t xml:space="preserve"> b-Almānya hāḏa ygūl lā hāḏa mā y</w:t>
            </w:r>
            <w:r w:rsidR="00D7289A">
              <w:rPr>
                <w:lang w:val="en-US"/>
              </w:rPr>
              <w:t>ˁ</w:t>
            </w:r>
            <w:r w:rsidRPr="00E70147">
              <w:rPr>
                <w:lang w:val="en-US"/>
              </w:rPr>
              <w:t xml:space="preserve">arif. </w:t>
            </w:r>
            <w:proofErr w:type="gramStart"/>
            <w:r w:rsidRPr="00E70147">
              <w:rPr>
                <w:lang w:val="en-US"/>
              </w:rPr>
              <w:t>demek</w:t>
            </w:r>
            <w:proofErr w:type="gramEnd"/>
            <w:r w:rsidRPr="00E70147">
              <w:rPr>
                <w:lang w:val="en-US"/>
              </w:rPr>
              <w:t xml:space="preserve"> ṣaḥīḥ b-Almānya. </w:t>
            </w:r>
            <w:proofErr w:type="gramStart"/>
            <w:r w:rsidRPr="00E70147">
              <w:rPr>
                <w:lang w:val="en-US"/>
              </w:rPr>
              <w:t>alḥaz</w:t>
            </w:r>
            <w:proofErr w:type="gramEnd"/>
            <w:r w:rsidRPr="00E70147">
              <w:rPr>
                <w:lang w:val="en-US"/>
              </w:rPr>
              <w:t xml:space="preserve"> as-sa</w:t>
            </w:r>
            <w:r w:rsidR="00D7289A">
              <w:rPr>
                <w:lang w:val="en-US"/>
              </w:rPr>
              <w:t>ˁ</w:t>
            </w:r>
            <w:r w:rsidRPr="00E70147">
              <w:rPr>
                <w:lang w:val="en-US"/>
              </w:rPr>
              <w:t>ālwa y</w:t>
            </w:r>
            <w:r w:rsidR="00D7289A">
              <w:rPr>
                <w:lang w:val="en-US"/>
              </w:rPr>
              <w:t>ˁ</w:t>
            </w:r>
            <w:r w:rsidRPr="00E70147">
              <w:rPr>
                <w:lang w:val="en-US"/>
              </w:rPr>
              <w:t>arfūn yuṭlu</w:t>
            </w:r>
            <w:r w:rsidR="00D7289A">
              <w:rPr>
                <w:lang w:val="en-US"/>
              </w:rPr>
              <w:t>ˁ</w:t>
            </w:r>
            <w:r w:rsidRPr="00E70147">
              <w:rPr>
                <w:lang w:val="en-US"/>
              </w:rPr>
              <w:t xml:space="preserve">un šqāl šqāl b-šäkil ǧaḥaš, b-šäkil faras b-šäkil qanam. b-šäkil </w:t>
            </w:r>
            <w:r w:rsidR="00D7289A">
              <w:rPr>
                <w:lang w:val="en-US"/>
              </w:rPr>
              <w:t>ˁ</w:t>
            </w:r>
            <w:r w:rsidRPr="00E70147">
              <w:rPr>
                <w:lang w:val="en-US"/>
              </w:rPr>
              <w:t xml:space="preserve">aniz b-šäkil čälib, mā yiǧi b-sīmt insān;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proofErr w:type="gramStart"/>
            <w:r w:rsidRPr="00E70147">
              <w:rPr>
                <w:lang w:val="en-US"/>
              </w:rPr>
              <w:t>ba</w:t>
            </w:r>
            <w:r w:rsidR="00D7289A">
              <w:rPr>
                <w:lang w:val="en-US"/>
              </w:rPr>
              <w:t>ˁ</w:t>
            </w:r>
            <w:r w:rsidRPr="00E70147">
              <w:rPr>
                <w:lang w:val="en-US"/>
              </w:rPr>
              <w:t>ḏ</w:t>
            </w:r>
            <w:proofErr w:type="gramEnd"/>
            <w:r w:rsidRPr="00E70147">
              <w:rPr>
                <w:lang w:val="en-US"/>
              </w:rPr>
              <w:t xml:space="preserve">̣ nōbāt šäkil šäkil yṣīr hāḏe mawǧūd. </w:t>
            </w:r>
            <w:proofErr w:type="gramStart"/>
            <w:r w:rsidRPr="00E70147">
              <w:rPr>
                <w:lang w:val="en-US"/>
              </w:rPr>
              <w:t>ama</w:t>
            </w:r>
            <w:proofErr w:type="gramEnd"/>
            <w:r w:rsidRPr="00E70147">
              <w:rPr>
                <w:lang w:val="en-US"/>
              </w:rPr>
              <w:t xml:space="preserve"> iḥna mā n</w:t>
            </w:r>
            <w:r w:rsidR="00D7289A">
              <w:rPr>
                <w:lang w:val="en-US"/>
              </w:rPr>
              <w:t>ˁ</w:t>
            </w:r>
            <w:r w:rsidRPr="00E70147">
              <w:rPr>
                <w:lang w:val="en-US"/>
              </w:rPr>
              <w:t>arif alḥaz yuṭluḥ yiǧi b-al-lēl itixattamne kidīš ngūl ǧaḥaš ngūl hāḏa ǧaḥaš, halbuki belčinnu sǝ</w:t>
            </w:r>
            <w:r w:rsidR="00D7289A">
              <w:rPr>
                <w:lang w:val="en-US"/>
              </w:rPr>
              <w:t>ˁ</w:t>
            </w:r>
            <w:r w:rsidRPr="00E70147">
              <w:rPr>
                <w:lang w:val="en-US"/>
              </w:rPr>
              <w:t>lu sǝ</w:t>
            </w:r>
            <w:r w:rsidR="00D7289A">
              <w:rPr>
                <w:lang w:val="en-US"/>
              </w:rPr>
              <w:t>ˁ</w:t>
            </w:r>
            <w:r w:rsidRPr="00E70147">
              <w:rPr>
                <w:lang w:val="en-US"/>
              </w:rPr>
              <w:t>lūwa mā n</w:t>
            </w:r>
            <w:r w:rsidR="00D7289A">
              <w:rPr>
                <w:lang w:val="en-US"/>
              </w:rPr>
              <w:t>ˁ</w:t>
            </w:r>
            <w:r w:rsidRPr="00E70147">
              <w:rPr>
                <w:lang w:val="en-US"/>
              </w:rPr>
              <w:t>arif. aǧ-ǧinn iḥna nsammī sǝ</w:t>
            </w:r>
            <w:r w:rsidR="00D7289A">
              <w:rPr>
                <w:lang w:val="en-US"/>
              </w:rPr>
              <w:t>ˁ</w:t>
            </w:r>
            <w:r w:rsidRPr="00E70147">
              <w:rPr>
                <w:lang w:val="en-US"/>
              </w:rPr>
              <w:t>lu, sǝ</w:t>
            </w:r>
            <w:r w:rsidR="00D7289A">
              <w:rPr>
                <w:lang w:val="en-US"/>
              </w:rPr>
              <w:t>ˁ</w:t>
            </w:r>
            <w:r w:rsidRPr="00E70147">
              <w:rPr>
                <w:lang w:val="en-US"/>
              </w:rPr>
              <w:t>lūwa, as-sa</w:t>
            </w:r>
            <w:r w:rsidR="00D7289A">
              <w:rPr>
                <w:lang w:val="en-US"/>
              </w:rPr>
              <w:t>ˁ</w:t>
            </w:r>
            <w:r w:rsidRPr="00E70147">
              <w:rPr>
                <w:lang w:val="en-US"/>
              </w:rPr>
              <w:t>ālwa šäkl-in šī, šäkl-in šī as-sa</w:t>
            </w:r>
            <w:r w:rsidR="00D7289A">
              <w:rPr>
                <w:lang w:val="en-US"/>
              </w:rPr>
              <w:t>ˁ</w:t>
            </w:r>
            <w:r w:rsidRPr="00E70147">
              <w:rPr>
                <w:lang w:val="en-US"/>
              </w:rPr>
              <w:t xml:space="preserve">ālw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 xml:space="preserve">šī islām w-šī mūhum islām, raḥmāni var, islām islām müsülman miṯilna islām w-ši muhum islām, qayri müslüm, šayṭāni, raḥmāni w-šayṭāni alḥaz islām zāten miṯilne mā yǝḏ̣rǝbūn ḥade, mā yiǧūn </w:t>
            </w:r>
            <w:r w:rsidR="00D7289A">
              <w:rPr>
                <w:lang w:val="en-US"/>
              </w:rPr>
              <w:t>ˁ</w:t>
            </w:r>
            <w:r w:rsidRPr="00E70147">
              <w:rPr>
                <w:lang w:val="en-US"/>
              </w:rPr>
              <w:t>ala darib ḥade, mā yxaffūn ḥade, w-aš-šayṭāni haḏāk yxawwif ib-sāgt aš-šayṭān, šayāṭīn, šayāṭīn Iblīs ǝb-sāgǝt Iblīs na</w:t>
            </w:r>
            <w:r w:rsidR="00D7289A">
              <w:rPr>
                <w:lang w:val="en-US"/>
              </w:rPr>
              <w:t>ˁ</w:t>
            </w:r>
            <w:r w:rsidRPr="00E70147">
              <w:rPr>
                <w:lang w:val="en-US"/>
              </w:rPr>
              <w:t xml:space="preserve">altulla </w:t>
            </w:r>
            <w:r w:rsidR="00D7289A">
              <w:rPr>
                <w:lang w:val="en-US"/>
              </w:rPr>
              <w:t>ˁ</w:t>
            </w:r>
            <w:r w:rsidRPr="00E70147">
              <w:rPr>
                <w:lang w:val="en-US"/>
              </w:rPr>
              <w:t>alē b-sāgtu.</w:t>
            </w:r>
          </w:p>
        </w:tc>
        <w:tc>
          <w:tcPr>
            <w:tcW w:w="3969" w:type="dxa"/>
          </w:tcPr>
          <w:p w:rsidR="00CF1172" w:rsidRPr="00E70147" w:rsidRDefault="00CF1172" w:rsidP="00A029D8">
            <w:pPr>
              <w:rPr>
                <w:lang w:val="en-US"/>
              </w:rPr>
            </w:pPr>
          </w:p>
        </w:tc>
      </w:tr>
    </w:tbl>
    <w:p w:rsidR="008D67BC" w:rsidRPr="00E70147" w:rsidRDefault="008D67BC" w:rsidP="008D67BC">
      <w:pPr>
        <w:rPr>
          <w:lang w:val="en-US"/>
        </w:rPr>
      </w:pPr>
    </w:p>
    <w:p w:rsidR="008D67BC" w:rsidRPr="00E70147" w:rsidRDefault="008D67BC" w:rsidP="008D67BC">
      <w:pPr>
        <w:rPr>
          <w:noProof/>
          <w:lang w:val="en-US"/>
        </w:rPr>
      </w:pPr>
    </w:p>
    <w:p w:rsidR="008D67BC" w:rsidRPr="00E70147" w:rsidRDefault="008D67BC" w:rsidP="00A608C2">
      <w:pPr>
        <w:pStyle w:val="Liste"/>
        <w:rPr>
          <w:noProof/>
          <w:lang w:val="en-US"/>
        </w:rPr>
      </w:pPr>
      <w:r w:rsidRPr="00E70147">
        <w:rPr>
          <w:noProof/>
          <w:lang w:val="en-US"/>
        </w:rPr>
        <w:t xml:space="preserve">yinšab-illak, mā ydaššrak </w:t>
      </w:r>
    </w:p>
    <w:p w:rsidR="008D67BC" w:rsidRPr="00E70147" w:rsidRDefault="008D67BC" w:rsidP="00A608C2">
      <w:pPr>
        <w:pStyle w:val="Liste"/>
        <w:rPr>
          <w:lang w:val="en-US"/>
        </w:rPr>
      </w:pPr>
      <w:r w:rsidRPr="00E70147">
        <w:rPr>
          <w:noProof/>
          <w:lang w:val="en-US"/>
        </w:rPr>
        <w:t xml:space="preserve">ǝnhabal yinhabil </w:t>
      </w:r>
      <w:r w:rsidRPr="00E70147">
        <w:rPr>
          <w:lang w:val="en-US"/>
        </w:rPr>
        <w:t>verrückt werden</w:t>
      </w:r>
    </w:p>
    <w:p w:rsidR="008D67BC" w:rsidRPr="00E70147" w:rsidRDefault="008D67BC" w:rsidP="00A608C2">
      <w:pPr>
        <w:pStyle w:val="Liste"/>
        <w:rPr>
          <w:lang w:val="en-US"/>
        </w:rPr>
      </w:pPr>
      <w:proofErr w:type="gramStart"/>
      <w:r w:rsidRPr="00E70147">
        <w:rPr>
          <w:lang w:val="en-US"/>
        </w:rPr>
        <w:t>sawwa</w:t>
      </w:r>
      <w:proofErr w:type="gramEnd"/>
      <w:r w:rsidRPr="00E70147">
        <w:rPr>
          <w:lang w:val="en-US"/>
        </w:rPr>
        <w:t xml:space="preserve"> ysawwi IMP saww hāḏa!</w:t>
      </w:r>
    </w:p>
    <w:p w:rsidR="008D67BC" w:rsidRPr="006E59A0" w:rsidRDefault="008D67BC" w:rsidP="00A608C2">
      <w:pPr>
        <w:pStyle w:val="Liste"/>
        <w:rPr>
          <w:lang w:val="de-AT"/>
        </w:rPr>
      </w:pPr>
      <w:r w:rsidRPr="006E59A0">
        <w:rPr>
          <w:lang w:val="de-AT"/>
        </w:rPr>
        <w:t xml:space="preserve">nhabalit </w:t>
      </w:r>
    </w:p>
    <w:p w:rsidR="008D67BC" w:rsidRDefault="008D67BC" w:rsidP="00A608C2">
      <w:pPr>
        <w:pStyle w:val="Liste"/>
        <w:rPr>
          <w:lang w:val="de-AT"/>
        </w:rPr>
      </w:pPr>
      <w:r w:rsidRPr="0086664C">
        <w:rPr>
          <w:i/>
          <w:lang w:val="de-AT"/>
        </w:rPr>
        <w:t xml:space="preserve">gabb gaḷbi </w:t>
      </w:r>
      <w:r w:rsidRPr="0086664C">
        <w:rPr>
          <w:lang w:val="de-AT"/>
        </w:rPr>
        <w:t>mein Herz blieb stehen</w:t>
      </w:r>
    </w:p>
    <w:p w:rsidR="008D67BC" w:rsidRDefault="008D67BC" w:rsidP="00A608C2">
      <w:pPr>
        <w:pStyle w:val="Liste"/>
        <w:rPr>
          <w:lang w:val="de-AT"/>
        </w:rPr>
      </w:pPr>
      <w:r>
        <w:rPr>
          <w:lang w:val="de-AT"/>
        </w:rPr>
        <w:t>ywaǧǧi</w:t>
      </w:r>
      <w:r w:rsidR="00D7289A">
        <w:rPr>
          <w:lang w:val="de-AT"/>
        </w:rPr>
        <w:t>ˁ</w:t>
      </w:r>
      <w:r>
        <w:rPr>
          <w:lang w:val="de-AT"/>
        </w:rPr>
        <w:t xml:space="preserve"> fallen lassen; f. Kind verlieren</w:t>
      </w:r>
    </w:p>
    <w:p w:rsidR="008D67BC" w:rsidRDefault="008D67BC" w:rsidP="006E14BD">
      <w:pPr>
        <w:pStyle w:val="Textkrper"/>
        <w:rPr>
          <w:lang w:val="de-AT"/>
        </w:rPr>
      </w:pPr>
      <w:r>
        <w:rPr>
          <w:lang w:val="de-AT"/>
        </w:rPr>
        <w:t xml:space="preserve">Doublette: </w:t>
      </w:r>
    </w:p>
    <w:p w:rsidR="008D67BC" w:rsidRDefault="008D67BC" w:rsidP="00A608C2">
      <w:pPr>
        <w:pStyle w:val="Liste"/>
        <w:rPr>
          <w:lang w:val="de-AT"/>
        </w:rPr>
      </w:pPr>
      <w:r>
        <w:rPr>
          <w:lang w:val="de-AT"/>
        </w:rPr>
        <w:t>wruga Amulett - waraga Papiergeld</w:t>
      </w:r>
    </w:p>
    <w:p w:rsidR="008D67BC" w:rsidRDefault="008D67BC" w:rsidP="00A608C2">
      <w:pPr>
        <w:pStyle w:val="Liste"/>
        <w:rPr>
          <w:lang w:val="de-AT"/>
        </w:rPr>
      </w:pPr>
      <w:r w:rsidRPr="00F74E45">
        <w:rPr>
          <w:lang w:val="de-AT"/>
        </w:rPr>
        <w:t>tigallaṭ</w:t>
      </w:r>
      <w:r>
        <w:rPr>
          <w:lang w:val="de-AT"/>
        </w:rPr>
        <w:t xml:space="preserve"> itigallaṭ </w:t>
      </w:r>
      <w:r w:rsidRPr="00F74E45">
        <w:rPr>
          <w:lang w:val="de-AT"/>
        </w:rPr>
        <w:t>1 Pl. tigallaṭna sich nähern</w:t>
      </w:r>
    </w:p>
    <w:p w:rsidR="008D67BC" w:rsidRDefault="008D67BC" w:rsidP="00A608C2">
      <w:pPr>
        <w:pStyle w:val="Liste"/>
        <w:rPr>
          <w:lang w:val="de-AT"/>
        </w:rPr>
      </w:pPr>
      <w:r>
        <w:rPr>
          <w:lang w:val="de-AT"/>
        </w:rPr>
        <w:t>labbat / ṭ aufsteigen binmek</w:t>
      </w:r>
    </w:p>
    <w:p w:rsidR="008D67BC" w:rsidRDefault="008D67BC" w:rsidP="00A608C2">
      <w:pPr>
        <w:pStyle w:val="Liste"/>
        <w:rPr>
          <w:lang w:val="de-AT"/>
        </w:rPr>
      </w:pPr>
      <w:r>
        <w:rPr>
          <w:lang w:val="de-AT"/>
        </w:rPr>
        <w:t>yiltabiṭ = kıpırdamak</w:t>
      </w:r>
    </w:p>
    <w:p w:rsidR="008D67BC" w:rsidRDefault="008D67BC" w:rsidP="00A608C2">
      <w:pPr>
        <w:pStyle w:val="Liste"/>
        <w:rPr>
          <w:lang w:val="de-AT"/>
        </w:rPr>
      </w:pPr>
      <w:r>
        <w:rPr>
          <w:i/>
          <w:lang w:val="de-AT"/>
        </w:rPr>
        <w:t xml:space="preserve">gǝḏ̣a </w:t>
      </w:r>
      <w:r w:rsidRPr="00EB5B94">
        <w:rPr>
          <w:lang w:val="de-AT"/>
        </w:rPr>
        <w:t xml:space="preserve">zu Ende sein bitmek - </w:t>
      </w:r>
      <w:r w:rsidR="00D7289A">
        <w:rPr>
          <w:lang w:val="de-AT"/>
        </w:rPr>
        <w:t>ˁ</w:t>
      </w:r>
      <w:r>
        <w:rPr>
          <w:lang w:val="de-AT"/>
        </w:rPr>
        <w:t xml:space="preserve">indak xubuz? mā </w:t>
      </w:r>
      <w:r w:rsidR="00D7289A">
        <w:rPr>
          <w:lang w:val="de-AT"/>
        </w:rPr>
        <w:t>ˁ</w:t>
      </w:r>
      <w:r>
        <w:rPr>
          <w:lang w:val="de-AT"/>
        </w:rPr>
        <w:t>indi, gǝḏ̣a. mayye gǝḏ̣at.</w:t>
      </w:r>
    </w:p>
    <w:p w:rsidR="008D67BC" w:rsidRDefault="008D67BC" w:rsidP="00A608C2">
      <w:pPr>
        <w:pStyle w:val="Liste"/>
        <w:rPr>
          <w:lang w:val="de-AT"/>
        </w:rPr>
      </w:pPr>
      <w:r w:rsidRPr="00EB5B94">
        <w:rPr>
          <w:i/>
          <w:lang w:val="de-AT"/>
        </w:rPr>
        <w:t>gimadat</w:t>
      </w:r>
      <w:r>
        <w:rPr>
          <w:lang w:val="de-AT"/>
        </w:rPr>
        <w:t xml:space="preserve"> dondurmuş</w:t>
      </w:r>
    </w:p>
    <w:p w:rsidR="008D67BC" w:rsidRPr="008D67BC" w:rsidRDefault="008D67BC" w:rsidP="00A608C2">
      <w:pPr>
        <w:pStyle w:val="Liste"/>
        <w:rPr>
          <w:lang w:val="de-AT"/>
        </w:rPr>
      </w:pPr>
      <w:r>
        <w:rPr>
          <w:i/>
          <w:lang w:val="de-AT"/>
        </w:rPr>
        <w:t xml:space="preserve">zagaḥ </w:t>
      </w:r>
      <w:r w:rsidRPr="008D67BC">
        <w:rPr>
          <w:lang w:val="de-AT"/>
        </w:rPr>
        <w:t>schreien, bağırmak</w:t>
      </w:r>
    </w:p>
    <w:p w:rsidR="008D67BC" w:rsidRPr="000C35CD" w:rsidRDefault="008D67BC" w:rsidP="00A608C2">
      <w:pPr>
        <w:pStyle w:val="Liste"/>
        <w:rPr>
          <w:lang w:val="en-US"/>
        </w:rPr>
      </w:pPr>
      <w:r w:rsidRPr="008D67BC">
        <w:rPr>
          <w:lang w:val="de-AT"/>
        </w:rPr>
        <w:t xml:space="preserve">yōma …yōma </w:t>
      </w:r>
      <w:r w:rsidR="000C35CD">
        <w:rPr>
          <w:lang w:val="de-AT"/>
        </w:rPr>
        <w:t>„</w:t>
      </w:r>
      <w:r w:rsidRPr="008D67BC">
        <w:rPr>
          <w:lang w:val="de-AT"/>
        </w:rPr>
        <w:t>oder</w:t>
      </w:r>
      <w:r w:rsidR="000C35CD">
        <w:rPr>
          <w:lang w:val="de-AT"/>
        </w:rPr>
        <w:t>“</w:t>
      </w:r>
      <w:r w:rsidRPr="008D67BC">
        <w:rPr>
          <w:lang w:val="de-AT"/>
        </w:rPr>
        <w:t xml:space="preserve"> yōma tiǧi yōma mā tiǧi?</w:t>
      </w:r>
      <w:r w:rsidR="000C35CD">
        <w:rPr>
          <w:lang w:val="de-AT"/>
        </w:rPr>
        <w:t xml:space="preserve"> </w:t>
      </w:r>
      <w:r w:rsidR="000C35CD" w:rsidRPr="000C35CD">
        <w:rPr>
          <w:lang w:val="en-US"/>
        </w:rPr>
        <w:t>Will you come or will you not come?</w:t>
      </w:r>
    </w:p>
    <w:p w:rsidR="008D67BC" w:rsidRPr="00E70147" w:rsidRDefault="008D67BC" w:rsidP="00A608C2">
      <w:pPr>
        <w:pStyle w:val="Liste"/>
        <w:rPr>
          <w:lang w:val="en-US"/>
        </w:rPr>
      </w:pPr>
      <w:r w:rsidRPr="00E70147">
        <w:rPr>
          <w:lang w:val="en-US"/>
        </w:rPr>
        <w:t>tikāwanna b-as-sūg</w:t>
      </w:r>
    </w:p>
    <w:p w:rsidR="008D67BC" w:rsidRPr="00E70147" w:rsidRDefault="008D67BC" w:rsidP="00A608C2">
      <w:pPr>
        <w:pStyle w:val="Liste"/>
        <w:rPr>
          <w:lang w:val="en-US"/>
        </w:rPr>
      </w:pPr>
      <w:r w:rsidRPr="00E70147">
        <w:rPr>
          <w:lang w:val="en-US"/>
        </w:rPr>
        <w:t>tifā</w:t>
      </w:r>
      <w:r w:rsidR="00D7289A">
        <w:rPr>
          <w:lang w:val="en-US"/>
        </w:rPr>
        <w:t>ˁ</w:t>
      </w:r>
      <w:r w:rsidRPr="00E70147">
        <w:rPr>
          <w:lang w:val="en-US"/>
        </w:rPr>
        <w:t>ašna itifā</w:t>
      </w:r>
      <w:r w:rsidR="00D7289A">
        <w:rPr>
          <w:lang w:val="en-US"/>
        </w:rPr>
        <w:t>ˁ</w:t>
      </w:r>
      <w:r w:rsidRPr="00E70147">
        <w:rPr>
          <w:lang w:val="en-US"/>
        </w:rPr>
        <w:t>ašūn sich zerfetzen birbirlerine parçalıyor</w:t>
      </w:r>
    </w:p>
    <w:p w:rsidR="008D67BC" w:rsidRPr="00E70147" w:rsidRDefault="008D67BC" w:rsidP="00A608C2">
      <w:pPr>
        <w:pStyle w:val="Liste"/>
        <w:rPr>
          <w:lang w:val="en-US"/>
        </w:rPr>
      </w:pPr>
      <w:r w:rsidRPr="00E70147">
        <w:rPr>
          <w:lang w:val="en-US"/>
        </w:rPr>
        <w:t>dǝḥam yidḥam çarpmak dḥamithe</w:t>
      </w:r>
    </w:p>
    <w:p w:rsidR="008D67BC" w:rsidRPr="00E70147" w:rsidRDefault="00D7289A" w:rsidP="00A608C2">
      <w:pPr>
        <w:pStyle w:val="Liste"/>
        <w:rPr>
          <w:lang w:val="en-US"/>
        </w:rPr>
      </w:pPr>
      <w:r>
        <w:rPr>
          <w:lang w:val="en-US"/>
        </w:rPr>
        <w:t>ˁ</w:t>
      </w:r>
      <w:r w:rsidR="008D67BC" w:rsidRPr="00E70147">
        <w:rPr>
          <w:lang w:val="en-US"/>
        </w:rPr>
        <w:t xml:space="preserve">indinn- + suffix mademki  </w:t>
      </w:r>
      <w:r>
        <w:rPr>
          <w:lang w:val="en-US"/>
        </w:rPr>
        <w:t>ˁ</w:t>
      </w:r>
      <w:r w:rsidR="008D67BC" w:rsidRPr="00E70147">
        <w:rPr>
          <w:lang w:val="en-US"/>
        </w:rPr>
        <w:t>indinnak ǝt</w:t>
      </w:r>
      <w:r>
        <w:rPr>
          <w:lang w:val="en-US"/>
        </w:rPr>
        <w:t>ˁ</w:t>
      </w:r>
      <w:r w:rsidR="008D67BC" w:rsidRPr="00E70147">
        <w:rPr>
          <w:lang w:val="en-US"/>
        </w:rPr>
        <w:t xml:space="preserve">arif, </w:t>
      </w:r>
      <w:r>
        <w:rPr>
          <w:lang w:val="en-US"/>
        </w:rPr>
        <w:t>ˁ</w:t>
      </w:r>
      <w:r w:rsidR="008D67BC" w:rsidRPr="00E70147">
        <w:rPr>
          <w:lang w:val="en-US"/>
        </w:rPr>
        <w:t>indinnič it</w:t>
      </w:r>
      <w:r>
        <w:rPr>
          <w:lang w:val="en-US"/>
        </w:rPr>
        <w:t>ˁ</w:t>
      </w:r>
      <w:r w:rsidR="008D67BC" w:rsidRPr="00E70147">
        <w:rPr>
          <w:lang w:val="en-US"/>
        </w:rPr>
        <w:t>arfīn</w:t>
      </w:r>
    </w:p>
    <w:p w:rsidR="008D67BC" w:rsidRPr="00E70147" w:rsidRDefault="008D67BC" w:rsidP="00A608C2">
      <w:pPr>
        <w:pStyle w:val="Liste"/>
        <w:rPr>
          <w:lang w:val="en-US"/>
        </w:rPr>
      </w:pPr>
      <w:r w:rsidRPr="00E70147">
        <w:rPr>
          <w:lang w:val="en-US"/>
        </w:rPr>
        <w:t>yinšab-illak peşine takılır pl. yinšabū-lak ya</w:t>
      </w:r>
      <w:r w:rsidR="00D7289A">
        <w:rPr>
          <w:lang w:val="en-US"/>
        </w:rPr>
        <w:t>ˁ</w:t>
      </w:r>
      <w:r w:rsidRPr="00E70147">
        <w:rPr>
          <w:lang w:val="en-US"/>
        </w:rPr>
        <w:t>ni mā ydaššrak</w:t>
      </w:r>
    </w:p>
    <w:p w:rsidR="008D67BC" w:rsidRDefault="008D67BC" w:rsidP="00A608C2">
      <w:pPr>
        <w:pStyle w:val="Liste"/>
        <w:rPr>
          <w:lang w:val="de-AT"/>
        </w:rPr>
      </w:pPr>
      <w:r w:rsidRPr="00393318">
        <w:rPr>
          <w:i/>
          <w:lang w:val="de-AT"/>
        </w:rPr>
        <w:t>ǧa</w:t>
      </w:r>
      <w:r w:rsidR="00D7289A">
        <w:rPr>
          <w:i/>
          <w:lang w:val="de-AT"/>
        </w:rPr>
        <w:t>ˁ</w:t>
      </w:r>
      <w:r w:rsidRPr="00393318">
        <w:rPr>
          <w:i/>
          <w:lang w:val="de-AT"/>
        </w:rPr>
        <w:t xml:space="preserve">ad ydawwrū-lak </w:t>
      </w:r>
      <w:r w:rsidRPr="00393318">
        <w:rPr>
          <w:lang w:val="de-AT"/>
        </w:rPr>
        <w:t xml:space="preserve">sie suchen dich </w:t>
      </w:r>
      <w:r>
        <w:rPr>
          <w:lang w:val="de-AT"/>
        </w:rPr>
        <w:t>ūn &gt; ū</w:t>
      </w:r>
    </w:p>
    <w:p w:rsidR="008D67BC" w:rsidRDefault="008D67BC" w:rsidP="00A608C2">
      <w:pPr>
        <w:pStyle w:val="Liste"/>
        <w:rPr>
          <w:lang w:val="de-AT"/>
        </w:rPr>
      </w:pPr>
      <w:r>
        <w:rPr>
          <w:lang w:val="de-AT"/>
        </w:rPr>
        <w:t>iḥna islāmīye</w:t>
      </w:r>
    </w:p>
    <w:p w:rsidR="008D67BC" w:rsidRDefault="008D67BC" w:rsidP="00A608C2">
      <w:pPr>
        <w:pStyle w:val="Liste"/>
        <w:rPr>
          <w:lang w:val="de-AT"/>
        </w:rPr>
      </w:pPr>
      <w:r>
        <w:rPr>
          <w:lang w:val="de-AT"/>
        </w:rPr>
        <w:t>al-qayri müslim</w:t>
      </w:r>
    </w:p>
    <w:p w:rsidR="008D67BC" w:rsidRPr="00393318" w:rsidRDefault="008D67BC" w:rsidP="00A608C2">
      <w:pPr>
        <w:pStyle w:val="Liste"/>
        <w:rPr>
          <w:lang w:val="de-AT"/>
        </w:rPr>
      </w:pPr>
      <w:r>
        <w:rPr>
          <w:lang w:val="de-AT"/>
        </w:rPr>
        <w:t>mā yigbal er akzeptiert nicht</w:t>
      </w:r>
    </w:p>
    <w:p w:rsidR="008D67BC" w:rsidRDefault="008D67BC" w:rsidP="008D67BC">
      <w:pPr>
        <w:rPr>
          <w:i/>
          <w:lang w:val="de-AT"/>
        </w:rPr>
      </w:pPr>
    </w:p>
    <w:p w:rsidR="00B9654A" w:rsidRPr="00B9654A" w:rsidRDefault="00B9654A" w:rsidP="00B9654A">
      <w:pPr>
        <w:pStyle w:val="berschrift2"/>
        <w:rPr>
          <w:noProof/>
          <w:lang w:val="en-US"/>
        </w:rPr>
      </w:pPr>
      <w:r w:rsidRPr="00B9654A">
        <w:rPr>
          <w:lang w:val="en-US"/>
        </w:rPr>
        <w:t>Urfa-08</w:t>
      </w:r>
      <w:r>
        <w:rPr>
          <w:lang w:val="en-US"/>
        </w:rPr>
        <w:t>0</w:t>
      </w:r>
      <w:r w:rsidRPr="00B9654A">
        <w:rPr>
          <w:noProof/>
          <w:lang w:val="en-US"/>
        </w:rPr>
        <w:t xml:space="preserve">: </w:t>
      </w:r>
      <w:r>
        <w:rPr>
          <w:noProof/>
          <w:lang w:val="en-US"/>
        </w:rPr>
        <w:t>The gazelle and the Jews</w:t>
      </w:r>
      <w:r w:rsidR="00C71221">
        <w:rPr>
          <w:noProof/>
          <w:lang w:val="en-US"/>
        </w:rPr>
        <w:t xml:space="preserve"> </w:t>
      </w:r>
      <w:r w:rsidR="00C71221" w:rsidRPr="005D59C9">
        <w:rPr>
          <w:color w:val="00B050"/>
          <w:lang w:val="en-US"/>
        </w:rPr>
        <w:t>[new]</w:t>
      </w:r>
    </w:p>
    <w:p w:rsidR="00B9654A" w:rsidRPr="00B9654A" w:rsidRDefault="00B9654A" w:rsidP="00A608C2">
      <w:pPr>
        <w:pStyle w:val="Liste"/>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rsidR="00B9654A" w:rsidRPr="00B9654A" w:rsidRDefault="00C71221" w:rsidP="00A608C2">
      <w:pPr>
        <w:pStyle w:val="Liste"/>
        <w:rPr>
          <w:noProof/>
          <w:lang w:val="en-US"/>
        </w:rPr>
      </w:pPr>
      <w:r>
        <w:rPr>
          <w:noProof/>
          <w:lang w:val="en-US"/>
        </w:rPr>
        <w:t>4</w:t>
      </w:r>
      <w:r w:rsidR="00B9654A" w:rsidRPr="00B9654A">
        <w:rPr>
          <w:noProof/>
          <w:lang w:val="en-US"/>
        </w:rPr>
        <w:t>:</w:t>
      </w:r>
      <w:r>
        <w:rPr>
          <w:noProof/>
          <w:lang w:val="en-US"/>
        </w:rPr>
        <w:t>45</w:t>
      </w:r>
    </w:p>
    <w:p w:rsidR="00B9654A" w:rsidRPr="00B9654A" w:rsidRDefault="00B9654A" w:rsidP="008D67BC">
      <w:pPr>
        <w:rPr>
          <w:i/>
          <w:lang w:val="en-US"/>
        </w:rPr>
      </w:pPr>
    </w:p>
    <w:tbl>
      <w:tblPr>
        <w:tblStyle w:val="Tabellenraster"/>
        <w:tblW w:w="9071" w:type="dxa"/>
        <w:tblLook w:val="04A0" w:firstRow="1" w:lastRow="0" w:firstColumn="1" w:lastColumn="0" w:noHBand="0" w:noVBand="1"/>
      </w:tblPr>
      <w:tblGrid>
        <w:gridCol w:w="850"/>
        <w:gridCol w:w="3969"/>
        <w:gridCol w:w="4252"/>
      </w:tblGrid>
      <w:tr w:rsidR="00B9654A" w:rsidRPr="00B9654A" w:rsidTr="0003359F">
        <w:tc>
          <w:tcPr>
            <w:tcW w:w="850" w:type="dxa"/>
          </w:tcPr>
          <w:p w:rsidR="00B9654A" w:rsidRPr="00B9654A" w:rsidRDefault="0003359F" w:rsidP="0003359F">
            <w:pPr>
              <w:rPr>
                <w:lang w:val="en-US"/>
              </w:rPr>
            </w:pPr>
            <w:r>
              <w:rPr>
                <w:lang w:val="en-US"/>
              </w:rPr>
              <w:t>0.01</w:t>
            </w:r>
          </w:p>
        </w:tc>
        <w:tc>
          <w:tcPr>
            <w:tcW w:w="3969" w:type="dxa"/>
          </w:tcPr>
          <w:p w:rsidR="00B9654A" w:rsidRPr="00B9654A" w:rsidRDefault="00D7289A" w:rsidP="0003359F">
            <w:pPr>
              <w:rPr>
                <w:lang w:val="en-US"/>
              </w:rPr>
            </w:pPr>
            <w:r>
              <w:rPr>
                <w:lang w:val="en-US"/>
              </w:rPr>
              <w:t>ˀ</w:t>
            </w:r>
            <w:r w:rsidR="0003359F">
              <w:rPr>
                <w:lang w:val="en-US"/>
              </w:rPr>
              <w:t xml:space="preserve">al-qazāle xōǧam, </w:t>
            </w:r>
            <w:r>
              <w:rPr>
                <w:lang w:val="en-US"/>
              </w:rPr>
              <w:t>ˀ</w:t>
            </w:r>
            <w:r w:rsidR="0003359F">
              <w:rPr>
                <w:lang w:val="en-US"/>
              </w:rPr>
              <w:t xml:space="preserve">aaa…, nahāṛ ______________ ________________ </w:t>
            </w:r>
            <w:r>
              <w:rPr>
                <w:lang w:val="en-US"/>
              </w:rPr>
              <w:t>ˁ</w:t>
            </w:r>
            <w:r w:rsidR="0003359F">
              <w:rPr>
                <w:lang w:val="en-US"/>
              </w:rPr>
              <w:t xml:space="preserve">ala dōr ar-rasūl </w:t>
            </w:r>
            <w:r>
              <w:rPr>
                <w:lang w:val="en-US"/>
              </w:rPr>
              <w:t>ˁ</w:t>
            </w:r>
            <w:r w:rsidR="0003359F">
              <w:rPr>
                <w:lang w:val="en-US"/>
              </w:rPr>
              <w:t xml:space="preserve">alē </w:t>
            </w:r>
            <w:r>
              <w:rPr>
                <w:lang w:val="en-US"/>
              </w:rPr>
              <w:t>ˀ</w:t>
            </w:r>
            <w:r w:rsidR="0003359F">
              <w:rPr>
                <w:lang w:val="en-US"/>
              </w:rPr>
              <w:t>aṣ-ṣalāt w-as-salām, qazāle lilhe ǧalā… ya</w:t>
            </w:r>
            <w:r>
              <w:rPr>
                <w:lang w:val="en-US"/>
              </w:rPr>
              <w:t>ˁ</w:t>
            </w:r>
            <w:r w:rsidR="0003359F">
              <w:rPr>
                <w:lang w:val="en-US"/>
              </w:rPr>
              <w:t>ni ǧalā</w:t>
            </w:r>
            <w:r>
              <w:rPr>
                <w:lang w:val="en-US"/>
              </w:rPr>
              <w:t>ˁ</w:t>
            </w:r>
            <w:r w:rsidR="0003359F">
              <w:rPr>
                <w:lang w:val="en-US"/>
              </w:rPr>
              <w:t>itha. ᵊṯnēne wēya ṯalāṯe mandal čam waḥde __________________ al-mandal.</w:t>
            </w:r>
          </w:p>
        </w:tc>
        <w:tc>
          <w:tcPr>
            <w:tcW w:w="4252" w:type="dxa"/>
          </w:tcPr>
          <w:p w:rsidR="00B9654A" w:rsidRPr="00B9654A" w:rsidRDefault="00B9654A" w:rsidP="0003359F">
            <w:pPr>
              <w:rPr>
                <w:lang w:val="en-US"/>
              </w:rPr>
            </w:pPr>
          </w:p>
        </w:tc>
      </w:tr>
      <w:tr w:rsidR="0003359F" w:rsidRPr="00B9654A" w:rsidTr="0003359F">
        <w:tc>
          <w:tcPr>
            <w:tcW w:w="850" w:type="dxa"/>
          </w:tcPr>
          <w:p w:rsidR="0003359F" w:rsidRDefault="0003359F" w:rsidP="0003359F">
            <w:pPr>
              <w:rPr>
                <w:lang w:val="en-US"/>
              </w:rPr>
            </w:pPr>
            <w:r>
              <w:rPr>
                <w:lang w:val="en-US"/>
              </w:rPr>
              <w:t>0.18</w:t>
            </w:r>
          </w:p>
        </w:tc>
        <w:tc>
          <w:tcPr>
            <w:tcW w:w="3969" w:type="dxa"/>
          </w:tcPr>
          <w:p w:rsidR="0003359F" w:rsidRDefault="0003359F" w:rsidP="0003359F">
            <w:pPr>
              <w:rPr>
                <w:lang w:val="en-US"/>
              </w:rPr>
            </w:pPr>
            <w:proofErr w:type="gramStart"/>
            <w:r>
              <w:rPr>
                <w:lang w:val="en-US"/>
              </w:rPr>
              <w:t>hiyye</w:t>
            </w:r>
            <w:proofErr w:type="gramEnd"/>
            <w:r>
              <w:rPr>
                <w:lang w:val="en-US"/>
              </w:rPr>
              <w:t xml:space="preserve"> trūḥ til</w:t>
            </w:r>
            <w:r w:rsidR="00D7289A">
              <w:rPr>
                <w:lang w:val="en-US"/>
              </w:rPr>
              <w:t>ˁ</w:t>
            </w:r>
            <w:r>
              <w:rPr>
                <w:lang w:val="en-US"/>
              </w:rPr>
              <w:t xml:space="preserve">a </w:t>
            </w:r>
            <w:r w:rsidR="00D7289A">
              <w:rPr>
                <w:lang w:val="en-US"/>
              </w:rPr>
              <w:t>ˁ</w:t>
            </w:r>
            <w:r>
              <w:rPr>
                <w:lang w:val="en-US"/>
              </w:rPr>
              <w:t xml:space="preserve">a-l… </w:t>
            </w:r>
            <w:r w:rsidR="00D7289A">
              <w:rPr>
                <w:lang w:val="en-US"/>
              </w:rPr>
              <w:t>ˁ</w:t>
            </w:r>
            <w:r>
              <w:rPr>
                <w:lang w:val="en-US"/>
              </w:rPr>
              <w:t>a-l-guwā</w:t>
            </w:r>
            <w:r w:rsidR="00D7289A">
              <w:rPr>
                <w:lang w:val="en-US"/>
              </w:rPr>
              <w:t>ˁ</w:t>
            </w:r>
            <w:r>
              <w:rPr>
                <w:lang w:val="en-US"/>
              </w:rPr>
              <w:t>i, ᵊtrūḥ til</w:t>
            </w:r>
            <w:r w:rsidR="00D7289A">
              <w:rPr>
                <w:lang w:val="en-US"/>
              </w:rPr>
              <w:t>ˁ</w:t>
            </w:r>
            <w:r>
              <w:rPr>
                <w:lang w:val="en-US"/>
              </w:rPr>
              <w:t>a tākul šū btākul ta-yṣīr bīha ḥalīb w tiǧi tirḏ̣a</w:t>
            </w:r>
            <w:r w:rsidR="00D7289A">
              <w:rPr>
                <w:lang w:val="en-US"/>
              </w:rPr>
              <w:t>ˁ</w:t>
            </w:r>
            <w:r>
              <w:rPr>
                <w:lang w:val="en-US"/>
              </w:rPr>
              <w:t xml:space="preserve"> [tirḏ̣aḥ] ǧalā</w:t>
            </w:r>
            <w:r w:rsidR="00D7289A">
              <w:rPr>
                <w:lang w:val="en-US"/>
              </w:rPr>
              <w:t>ˁ</w:t>
            </w:r>
            <w:r>
              <w:rPr>
                <w:lang w:val="en-US"/>
              </w:rPr>
              <w:t>ithe, ya</w:t>
            </w:r>
            <w:r w:rsidR="00D7289A">
              <w:rPr>
                <w:lang w:val="en-US"/>
              </w:rPr>
              <w:t>ˁ</w:t>
            </w:r>
            <w:r>
              <w:rPr>
                <w:lang w:val="en-US"/>
              </w:rPr>
              <w:t>ni ǧalā</w:t>
            </w:r>
            <w:r w:rsidR="00D7289A">
              <w:rPr>
                <w:lang w:val="en-US"/>
              </w:rPr>
              <w:t>ˁ</w:t>
            </w:r>
            <w:r>
              <w:rPr>
                <w:lang w:val="en-US"/>
              </w:rPr>
              <w:t xml:space="preserve">ithe zġāṛ. </w:t>
            </w:r>
          </w:p>
        </w:tc>
        <w:tc>
          <w:tcPr>
            <w:tcW w:w="4252" w:type="dxa"/>
          </w:tcPr>
          <w:p w:rsidR="0003359F" w:rsidRPr="00B9654A" w:rsidRDefault="0003359F" w:rsidP="0003359F">
            <w:pPr>
              <w:rPr>
                <w:lang w:val="en-US"/>
              </w:rPr>
            </w:pPr>
          </w:p>
        </w:tc>
      </w:tr>
      <w:tr w:rsidR="0003359F" w:rsidRPr="00B9654A" w:rsidTr="0003359F">
        <w:tc>
          <w:tcPr>
            <w:tcW w:w="850" w:type="dxa"/>
          </w:tcPr>
          <w:p w:rsidR="0003359F" w:rsidRDefault="0003359F" w:rsidP="0003359F">
            <w:pPr>
              <w:rPr>
                <w:lang w:val="en-US"/>
              </w:rPr>
            </w:pPr>
            <w:r>
              <w:rPr>
                <w:lang w:val="en-US"/>
              </w:rPr>
              <w:t>0.31</w:t>
            </w:r>
          </w:p>
        </w:tc>
        <w:tc>
          <w:tcPr>
            <w:tcW w:w="3969" w:type="dxa"/>
          </w:tcPr>
          <w:p w:rsidR="0003359F" w:rsidRDefault="0003359F" w:rsidP="0003359F">
            <w:pPr>
              <w:rPr>
                <w:lang w:val="en-US"/>
              </w:rPr>
            </w:pPr>
            <w:proofErr w:type="gramStart"/>
            <w:r>
              <w:rPr>
                <w:lang w:val="en-US"/>
              </w:rPr>
              <w:t>nahār</w:t>
            </w:r>
            <w:proofErr w:type="gramEnd"/>
            <w:r>
              <w:rPr>
                <w:lang w:val="en-US"/>
              </w:rPr>
              <w:t xml:space="preserve"> rāyḥe </w:t>
            </w:r>
            <w:r w:rsidR="00D7289A">
              <w:rPr>
                <w:lang w:val="en-US"/>
              </w:rPr>
              <w:t>ˁ</w:t>
            </w:r>
            <w:r>
              <w:rPr>
                <w:lang w:val="en-US"/>
              </w:rPr>
              <w:t xml:space="preserve">ala, </w:t>
            </w:r>
            <w:r w:rsidR="00D7289A">
              <w:rPr>
                <w:lang w:val="en-US"/>
              </w:rPr>
              <w:t>ˁ</w:t>
            </w:r>
            <w:r>
              <w:rPr>
                <w:lang w:val="en-US"/>
              </w:rPr>
              <w:t>a-ǧ-ǧbile __________________ ǧa</w:t>
            </w:r>
            <w:r w:rsidR="00D7289A">
              <w:rPr>
                <w:lang w:val="en-US"/>
              </w:rPr>
              <w:t>ˁ</w:t>
            </w:r>
            <w:r>
              <w:rPr>
                <w:lang w:val="en-US"/>
              </w:rPr>
              <w:t>ad tir</w:t>
            </w:r>
            <w:r w:rsidR="00D7289A">
              <w:rPr>
                <w:lang w:val="en-US"/>
              </w:rPr>
              <w:t>ˁ</w:t>
            </w:r>
            <w:r>
              <w:rPr>
                <w:lang w:val="en-US"/>
              </w:rPr>
              <w:t xml:space="preserve">a w hināk aṣ-ṣayyāde, </w:t>
            </w:r>
            <w:r w:rsidR="00D7289A">
              <w:rPr>
                <w:lang w:val="en-US"/>
              </w:rPr>
              <w:t>ˀ</w:t>
            </w:r>
            <w:r>
              <w:rPr>
                <w:lang w:val="en-US"/>
              </w:rPr>
              <w:t xml:space="preserve">aṣ-ṣayyāde ngūl-lhum iḥna </w:t>
            </w:r>
            <w:r w:rsidR="00D7289A">
              <w:rPr>
                <w:lang w:val="en-US"/>
              </w:rPr>
              <w:t>ˁ</w:t>
            </w:r>
            <w:r>
              <w:rPr>
                <w:lang w:val="en-US"/>
              </w:rPr>
              <w:t xml:space="preserve">a-l-ᵊhnīye b-at-turuk ysammūnhum </w:t>
            </w:r>
            <w:r w:rsidR="00D7289A">
              <w:rPr>
                <w:lang w:val="en-US"/>
              </w:rPr>
              <w:t>ˀ</w:t>
            </w:r>
            <w:r>
              <w:rPr>
                <w:lang w:val="en-US"/>
              </w:rPr>
              <w:t xml:space="preserve">awǧi. </w:t>
            </w:r>
            <w:r w:rsidR="00D7289A">
              <w:rPr>
                <w:lang w:val="en-US"/>
              </w:rPr>
              <w:t>ˀ</w:t>
            </w:r>
            <w:r>
              <w:rPr>
                <w:lang w:val="en-US"/>
              </w:rPr>
              <w:t xml:space="preserve">aṣ-ṣayyāde yṣūdūn qazāl, yṣūdūn qazāl w-inhum ḥāṭṭīnhe bēnāthum w </w:t>
            </w:r>
            <w:r w:rsidRPr="0003359F">
              <w:rPr>
                <w:color w:val="FF0000"/>
                <w:lang w:val="en-US"/>
              </w:rPr>
              <w:t>yrīd</w:t>
            </w:r>
            <w:r>
              <w:rPr>
                <w:lang w:val="en-US"/>
              </w:rPr>
              <w:t>(ūn) yiḏbaḥūnhe</w:t>
            </w:r>
          </w:p>
        </w:tc>
        <w:tc>
          <w:tcPr>
            <w:tcW w:w="4252" w:type="dxa"/>
          </w:tcPr>
          <w:p w:rsidR="0003359F" w:rsidRPr="00B9654A" w:rsidRDefault="0003359F" w:rsidP="0003359F">
            <w:pPr>
              <w:rPr>
                <w:lang w:val="en-US"/>
              </w:rPr>
            </w:pPr>
          </w:p>
        </w:tc>
      </w:tr>
      <w:tr w:rsidR="0003359F" w:rsidRPr="00B9654A" w:rsidTr="0003359F">
        <w:tc>
          <w:tcPr>
            <w:tcW w:w="850" w:type="dxa"/>
          </w:tcPr>
          <w:p w:rsidR="0003359F" w:rsidRDefault="0003359F" w:rsidP="0003359F">
            <w:pPr>
              <w:rPr>
                <w:lang w:val="en-US"/>
              </w:rPr>
            </w:pPr>
            <w:r>
              <w:rPr>
                <w:lang w:val="en-US"/>
              </w:rPr>
              <w:t>0.47</w:t>
            </w:r>
          </w:p>
        </w:tc>
        <w:tc>
          <w:tcPr>
            <w:tcW w:w="3969" w:type="dxa"/>
          </w:tcPr>
          <w:p w:rsidR="0003359F" w:rsidRPr="0003359F" w:rsidRDefault="00D7289A" w:rsidP="0003359F">
            <w:pPr>
              <w:rPr>
                <w:rFonts w:asciiTheme="minorHAnsi" w:hAnsiTheme="minorHAnsi"/>
                <w:lang w:val="en-US"/>
              </w:rPr>
            </w:pPr>
            <w:r>
              <w:t>ˀ</w:t>
            </w:r>
            <w:r w:rsidR="0003359F">
              <w:t xml:space="preserve">awwali ᵊhnīye </w:t>
            </w:r>
            <w:r>
              <w:t>ˁ</w:t>
            </w:r>
            <w:r w:rsidR="0003359F">
              <w:t>idhum</w:t>
            </w:r>
            <w:r w:rsidR="0003359F">
              <w:rPr>
                <w:lang w:val="en-US"/>
              </w:rPr>
              <w:t xml:space="preserve"> ᵊnsammī </w:t>
            </w:r>
            <w:r>
              <w:rPr>
                <w:lang w:val="en-US"/>
              </w:rPr>
              <w:t>ˀ</w:t>
            </w:r>
            <w:r w:rsidR="0003359F">
              <w:rPr>
                <w:lang w:val="en-US"/>
              </w:rPr>
              <w:t xml:space="preserve">iḥne </w:t>
            </w:r>
            <w:r>
              <w:rPr>
                <w:lang w:val="en-US"/>
              </w:rPr>
              <w:t>ˀ</w:t>
            </w:r>
            <w:r w:rsidR="0003359F">
              <w:rPr>
                <w:lang w:val="en-US"/>
              </w:rPr>
              <w:t xml:space="preserve">ox ᵊtgūl b-at-turuk ᵊtgūl-lu </w:t>
            </w:r>
            <w:r>
              <w:rPr>
                <w:lang w:val="en-US"/>
              </w:rPr>
              <w:t>ˀ</w:t>
            </w:r>
            <w:r w:rsidR="0003359F">
              <w:rPr>
                <w:lang w:val="en-US"/>
              </w:rPr>
              <w:t>ox, ya</w:t>
            </w:r>
            <w:r>
              <w:rPr>
                <w:lang w:val="en-US"/>
              </w:rPr>
              <w:t>ˁ</w:t>
            </w:r>
            <w:r w:rsidR="0003359F">
              <w:rPr>
                <w:lang w:val="en-US"/>
              </w:rPr>
              <w:t xml:space="preserve">ni hnīye </w:t>
            </w:r>
            <w:r>
              <w:rPr>
                <w:lang w:val="en-US"/>
              </w:rPr>
              <w:t>ˀ</w:t>
            </w:r>
            <w:r w:rsidR="0003359F">
              <w:rPr>
                <w:lang w:val="en-US"/>
              </w:rPr>
              <w:t xml:space="preserve">aaa – niššābe – niššābe, </w:t>
            </w:r>
            <w:r>
              <w:rPr>
                <w:lang w:val="en-US"/>
              </w:rPr>
              <w:t>ˀ</w:t>
            </w:r>
            <w:r w:rsidR="0003359F">
              <w:rPr>
                <w:lang w:val="en-US"/>
              </w:rPr>
              <w:t>al-</w:t>
            </w:r>
            <w:r>
              <w:rPr>
                <w:lang w:val="en-US"/>
              </w:rPr>
              <w:t>ˁ</w:t>
            </w:r>
            <w:r w:rsidR="0003359F">
              <w:rPr>
                <w:lang w:val="en-US"/>
              </w:rPr>
              <w:t xml:space="preserve">arab ygūlūn __________________ niššābe </w:t>
            </w:r>
            <w:r>
              <w:rPr>
                <w:lang w:val="en-US"/>
              </w:rPr>
              <w:t>ˀ</w:t>
            </w:r>
            <w:r w:rsidR="0003359F">
              <w:rPr>
                <w:lang w:val="en-US"/>
              </w:rPr>
              <w:t xml:space="preserve">iḥne zād ᵊngūl-lu </w:t>
            </w:r>
            <w:r>
              <w:rPr>
                <w:lang w:val="en-US"/>
              </w:rPr>
              <w:t>ˀ</w:t>
            </w:r>
            <w:r w:rsidR="0003359F">
              <w:rPr>
                <w:lang w:val="en-US"/>
              </w:rPr>
              <w:t>ox ta-ngūl.</w:t>
            </w:r>
          </w:p>
        </w:tc>
        <w:tc>
          <w:tcPr>
            <w:tcW w:w="4252" w:type="dxa"/>
          </w:tcPr>
          <w:p w:rsidR="0003359F" w:rsidRPr="00B9654A" w:rsidRDefault="0003359F" w:rsidP="0003359F">
            <w:pPr>
              <w:rPr>
                <w:lang w:val="en-US"/>
              </w:rPr>
            </w:pPr>
          </w:p>
        </w:tc>
      </w:tr>
      <w:tr w:rsidR="0003359F" w:rsidRPr="00B9654A" w:rsidTr="0003359F">
        <w:tc>
          <w:tcPr>
            <w:tcW w:w="850" w:type="dxa"/>
          </w:tcPr>
          <w:p w:rsidR="0003359F" w:rsidRDefault="0003359F" w:rsidP="0003359F">
            <w:pPr>
              <w:rPr>
                <w:lang w:val="en-US"/>
              </w:rPr>
            </w:pPr>
            <w:r>
              <w:rPr>
                <w:lang w:val="en-US"/>
              </w:rPr>
              <w:t>1.00</w:t>
            </w:r>
          </w:p>
        </w:tc>
        <w:tc>
          <w:tcPr>
            <w:tcW w:w="3969" w:type="dxa"/>
          </w:tcPr>
          <w:p w:rsidR="0003359F" w:rsidRDefault="0003359F" w:rsidP="0003359F">
            <w:proofErr w:type="gramStart"/>
            <w:r>
              <w:t>yōmin</w:t>
            </w:r>
            <w:proofErr w:type="gramEnd"/>
            <w:r>
              <w:t xml:space="preserve"> ḥāṭṭīnhe bēnāthum w yrīd yiḏbaḥūnhe mdaḥḥǧe lā tinhazim hīčiḏ, hiy… mā </w:t>
            </w:r>
            <w:r>
              <w:rPr>
                <w:lang w:val="en-US"/>
              </w:rPr>
              <w:t>__________________ nhazim, ya</w:t>
            </w:r>
            <w:r w:rsidR="00D7289A">
              <w:rPr>
                <w:lang w:val="en-US"/>
              </w:rPr>
              <w:t>ˁ</w:t>
            </w:r>
            <w:r>
              <w:rPr>
                <w:lang w:val="en-US"/>
              </w:rPr>
              <w:t xml:space="preserve">ni mā tigdar tinhazim. </w:t>
            </w:r>
            <w:proofErr w:type="gramStart"/>
            <w:r>
              <w:rPr>
                <w:lang w:val="en-US"/>
              </w:rPr>
              <w:t>w</w:t>
            </w:r>
            <w:proofErr w:type="gramEnd"/>
            <w:r>
              <w:rPr>
                <w:lang w:val="en-US"/>
              </w:rPr>
              <w:t xml:space="preserve"> __________________ </w:t>
            </w:r>
            <w:r w:rsidR="00D7289A">
              <w:rPr>
                <w:lang w:val="en-US"/>
              </w:rPr>
              <w:t>ˁ</w:t>
            </w:r>
            <w:r>
              <w:rPr>
                <w:lang w:val="en-US"/>
              </w:rPr>
              <w:t xml:space="preserve">ala dōr ar-rasūl __________________ ṣāyḥe “madad yā rasūl aḷḷā! </w:t>
            </w:r>
            <w:proofErr w:type="gramStart"/>
            <w:r>
              <w:rPr>
                <w:lang w:val="en-US"/>
              </w:rPr>
              <w:t>madad</w:t>
            </w:r>
            <w:proofErr w:type="gramEnd"/>
            <w:r>
              <w:rPr>
                <w:lang w:val="en-US"/>
              </w:rPr>
              <w:t xml:space="preserve">, </w:t>
            </w:r>
            <w:r w:rsidR="00D7289A">
              <w:rPr>
                <w:lang w:val="en-US"/>
              </w:rPr>
              <w:t>ˀ</w:t>
            </w:r>
            <w:r>
              <w:rPr>
                <w:lang w:val="en-US"/>
              </w:rPr>
              <w:t xml:space="preserve">arīd imdād minnak. </w:t>
            </w:r>
            <w:proofErr w:type="gramStart"/>
            <w:r>
              <w:rPr>
                <w:lang w:val="en-US"/>
              </w:rPr>
              <w:t>yā</w:t>
            </w:r>
            <w:proofErr w:type="gramEnd"/>
            <w:r>
              <w:rPr>
                <w:lang w:val="en-US"/>
              </w:rPr>
              <w:t xml:space="preserve"> rasūl aḷḷā, madad!”</w:t>
            </w:r>
          </w:p>
        </w:tc>
        <w:tc>
          <w:tcPr>
            <w:tcW w:w="4252" w:type="dxa"/>
          </w:tcPr>
          <w:p w:rsidR="0003359F" w:rsidRPr="0003359F" w:rsidRDefault="0003359F" w:rsidP="0003359F"/>
        </w:tc>
      </w:tr>
      <w:tr w:rsidR="0003359F" w:rsidRPr="00B9654A" w:rsidTr="0003359F">
        <w:tc>
          <w:tcPr>
            <w:tcW w:w="850" w:type="dxa"/>
          </w:tcPr>
          <w:p w:rsidR="0003359F" w:rsidRDefault="0003359F" w:rsidP="0003359F">
            <w:pPr>
              <w:rPr>
                <w:lang w:val="en-US"/>
              </w:rPr>
            </w:pPr>
            <w:r>
              <w:rPr>
                <w:lang w:val="en-US"/>
              </w:rPr>
              <w:t>1.17</w:t>
            </w:r>
          </w:p>
        </w:tc>
        <w:tc>
          <w:tcPr>
            <w:tcW w:w="3969" w:type="dxa"/>
          </w:tcPr>
          <w:p w:rsidR="0003359F" w:rsidRDefault="0003359F" w:rsidP="0003359F">
            <w:proofErr w:type="gramStart"/>
            <w:r>
              <w:t>yōmin</w:t>
            </w:r>
            <w:proofErr w:type="gramEnd"/>
            <w:r>
              <w:t xml:space="preserve"> ṣāyḥe “madad rasūl aḷḷā!” faz</w:t>
            </w:r>
            <w:r w:rsidR="00D7289A">
              <w:t>ˁ</w:t>
            </w:r>
            <w:r>
              <w:t xml:space="preserve">ān </w:t>
            </w:r>
            <w:r w:rsidR="00D7289A">
              <w:t>ˁ</w:t>
            </w:r>
            <w:r>
              <w:t xml:space="preserve">alēhe, ǧāyhe. </w:t>
            </w:r>
            <w:proofErr w:type="gramStart"/>
            <w:r>
              <w:t>daqīqa</w:t>
            </w:r>
            <w:proofErr w:type="gramEnd"/>
            <w:r>
              <w:t xml:space="preserve"> b-sāniye ǧāyhe. ᵊmdaḥḥǧīn al ḥāṭṭīnhe bēnāthum wāǧif </w:t>
            </w:r>
            <w:r w:rsidR="00D7289A">
              <w:t>ˁ</w:t>
            </w:r>
            <w:r>
              <w:t xml:space="preserve">idhe r-rasūl, </w:t>
            </w:r>
            <w:r w:rsidR="00D7289A">
              <w:t>ˀ</w:t>
            </w:r>
            <w:r>
              <w:t xml:space="preserve">ē </w:t>
            </w:r>
            <w:r w:rsidR="00D7289A">
              <w:t>ˁ</w:t>
            </w:r>
            <w:r>
              <w:t>ād yahūd zād y</w:t>
            </w:r>
            <w:r w:rsidR="00D7289A">
              <w:t>ˁ</w:t>
            </w:r>
            <w:r>
              <w:t>arfūn rasūl aḷḷā</w:t>
            </w:r>
            <w:r w:rsidR="000B4512">
              <w:t>.</w:t>
            </w:r>
          </w:p>
        </w:tc>
        <w:tc>
          <w:tcPr>
            <w:tcW w:w="4252" w:type="dxa"/>
          </w:tcPr>
          <w:p w:rsidR="0003359F" w:rsidRPr="0003359F" w:rsidRDefault="0003359F" w:rsidP="0003359F"/>
        </w:tc>
      </w:tr>
      <w:tr w:rsidR="000B4512" w:rsidRPr="00B9654A" w:rsidTr="0003359F">
        <w:tc>
          <w:tcPr>
            <w:tcW w:w="850" w:type="dxa"/>
          </w:tcPr>
          <w:p w:rsidR="000B4512" w:rsidRDefault="000B4512" w:rsidP="0003359F">
            <w:pPr>
              <w:rPr>
                <w:lang w:val="en-US"/>
              </w:rPr>
            </w:pPr>
            <w:r>
              <w:rPr>
                <w:lang w:val="en-US"/>
              </w:rPr>
              <w:t>1.29</w:t>
            </w:r>
          </w:p>
        </w:tc>
        <w:tc>
          <w:tcPr>
            <w:tcW w:w="3969" w:type="dxa"/>
          </w:tcPr>
          <w:p w:rsidR="000B4512" w:rsidRDefault="000B4512" w:rsidP="000B4512">
            <w:r>
              <w:t xml:space="preserve">gāyil “iš-bīč yā qazāle yā </w:t>
            </w:r>
            <w:r w:rsidR="00D7289A">
              <w:t>ˀ</w:t>
            </w:r>
            <w:r>
              <w:t xml:space="preserve">aṣ ṣǝḥti </w:t>
            </w:r>
            <w:r w:rsidR="00D7289A">
              <w:t>ˁ</w:t>
            </w:r>
            <w:r>
              <w:t>alayye</w:t>
            </w:r>
            <w:r w:rsidR="00A76B57">
              <w:t xml:space="preserve"> ši-trīdīn minni?” gāyle “yā rasūl aḷḷā “ṣǝḥit </w:t>
            </w:r>
            <w:r w:rsidR="00D7289A">
              <w:t>ˁ</w:t>
            </w:r>
            <w:r w:rsidR="00A76B57">
              <w:t xml:space="preserve">alēk </w:t>
            </w:r>
            <w:r w:rsidR="00A76B57">
              <w:rPr>
                <w:lang w:val="en-US"/>
              </w:rPr>
              <w:t xml:space="preserve">__________________ l-yahūd w yrīd yiḏbaḥūnni, w </w:t>
            </w:r>
            <w:r w:rsidR="00D7289A">
              <w:rPr>
                <w:lang w:val="en-US"/>
              </w:rPr>
              <w:t>ˀ</w:t>
            </w:r>
            <w:r w:rsidR="00A76B57">
              <w:rPr>
                <w:lang w:val="en-US"/>
              </w:rPr>
              <w:t xml:space="preserve">āni arīd minnak, madad arid minnak, </w:t>
            </w:r>
            <w:r w:rsidR="00D7289A">
              <w:rPr>
                <w:lang w:val="en-US"/>
              </w:rPr>
              <w:t>ˀ</w:t>
            </w:r>
            <w:r w:rsidR="00A76B57">
              <w:rPr>
                <w:lang w:val="en-US"/>
              </w:rPr>
              <w:t>āni xallēt ǧalā</w:t>
            </w:r>
            <w:r w:rsidR="00D7289A">
              <w:rPr>
                <w:lang w:val="en-US"/>
              </w:rPr>
              <w:t>ˁ</w:t>
            </w:r>
            <w:r w:rsidR="00A76B57">
              <w:rPr>
                <w:lang w:val="en-US"/>
              </w:rPr>
              <w:t xml:space="preserve">iti b-al-bēt w __________________ bī ḥalīb </w:t>
            </w:r>
          </w:p>
        </w:tc>
        <w:tc>
          <w:tcPr>
            <w:tcW w:w="4252" w:type="dxa"/>
          </w:tcPr>
          <w:p w:rsidR="000B4512" w:rsidRPr="0003359F" w:rsidRDefault="000B4512" w:rsidP="0003359F"/>
        </w:tc>
      </w:tr>
      <w:tr w:rsidR="00A76B57" w:rsidRPr="00B9654A" w:rsidTr="0003359F">
        <w:tc>
          <w:tcPr>
            <w:tcW w:w="850" w:type="dxa"/>
          </w:tcPr>
          <w:p w:rsidR="00A76B57" w:rsidRDefault="00A76B57" w:rsidP="0003359F">
            <w:pPr>
              <w:rPr>
                <w:lang w:val="en-US"/>
              </w:rPr>
            </w:pPr>
            <w:r>
              <w:rPr>
                <w:lang w:val="en-US"/>
              </w:rPr>
              <w:t>1.44</w:t>
            </w:r>
          </w:p>
        </w:tc>
        <w:tc>
          <w:tcPr>
            <w:tcW w:w="3969" w:type="dxa"/>
          </w:tcPr>
          <w:p w:rsidR="00A76B57" w:rsidRDefault="00A76B57" w:rsidP="00A76B57">
            <w:proofErr w:type="gramStart"/>
            <w:r>
              <w:t>w</w:t>
            </w:r>
            <w:proofErr w:type="gramEnd"/>
            <w:r>
              <w:t xml:space="preserve"> ǧa</w:t>
            </w:r>
            <w:r>
              <w:rPr>
                <w:lang w:val="en-US"/>
              </w:rPr>
              <w:t xml:space="preserve">__________________ </w:t>
            </w:r>
            <w:r w:rsidR="00D7289A">
              <w:rPr>
                <w:lang w:val="en-US"/>
              </w:rPr>
              <w:t>ˀ</w:t>
            </w:r>
            <w:r>
              <w:rPr>
                <w:lang w:val="en-US"/>
              </w:rPr>
              <w:t xml:space="preserve">inni </w:t>
            </w:r>
            <w:r>
              <w:t>arūḥ aṭ</w:t>
            </w:r>
            <w:r w:rsidR="00D7289A">
              <w:t>ˁ</w:t>
            </w:r>
            <w:r>
              <w:t xml:space="preserve">amhin arḏ̣aḥḥin ḥalīb. </w:t>
            </w:r>
            <w:proofErr w:type="gramStart"/>
            <w:r>
              <w:t>ha</w:t>
            </w:r>
            <w:proofErr w:type="gramEnd"/>
            <w:r>
              <w:rPr>
                <w:lang w:val="en-US"/>
              </w:rPr>
              <w:t xml:space="preserve">__________________ haḏōle yiḏbaḥūnni, </w:t>
            </w:r>
            <w:r w:rsidR="00D7289A">
              <w:rPr>
                <w:lang w:val="en-US"/>
              </w:rPr>
              <w:t>ˀ</w:t>
            </w:r>
            <w:r>
              <w:rPr>
                <w:lang w:val="en-US"/>
              </w:rPr>
              <w:t xml:space="preserve">akfanni limman-ma rūḥ l-al-bēt __________________ </w:t>
            </w:r>
            <w:r w:rsidR="00D7289A">
              <w:rPr>
                <w:lang w:val="en-US"/>
              </w:rPr>
              <w:t>ˀ</w:t>
            </w:r>
            <w:r>
              <w:rPr>
                <w:lang w:val="en-US"/>
              </w:rPr>
              <w:t xml:space="preserve">akfanni minhum ta-rūḥ </w:t>
            </w:r>
            <w:r w:rsidR="00D7289A">
              <w:rPr>
                <w:lang w:val="en-US"/>
              </w:rPr>
              <w:t>ˁ</w:t>
            </w:r>
            <w:r>
              <w:rPr>
                <w:lang w:val="en-US"/>
              </w:rPr>
              <w:t>a-l-bēt w-anṭi ḥalībi arḏ̣i</w:t>
            </w:r>
            <w:r w:rsidR="00D7289A">
              <w:rPr>
                <w:lang w:val="en-US"/>
              </w:rPr>
              <w:t>ˁ</w:t>
            </w:r>
            <w:r>
              <w:rPr>
                <w:lang w:val="en-US"/>
              </w:rPr>
              <w:t xml:space="preserve"> ǧalā</w:t>
            </w:r>
            <w:r w:rsidR="00D7289A">
              <w:rPr>
                <w:lang w:val="en-US"/>
              </w:rPr>
              <w:t>ˁ</w:t>
            </w:r>
            <w:r>
              <w:rPr>
                <w:lang w:val="en-US"/>
              </w:rPr>
              <w:t>iti w ba</w:t>
            </w:r>
            <w:r w:rsidR="00D7289A">
              <w:rPr>
                <w:lang w:val="en-US"/>
              </w:rPr>
              <w:t>ˁ</w:t>
            </w:r>
            <w:r>
              <w:rPr>
                <w:lang w:val="en-US"/>
              </w:rPr>
              <w:t xml:space="preserve">dēn </w:t>
            </w:r>
            <w:r>
              <w:rPr>
                <w:color w:val="FF0000"/>
                <w:lang w:val="en-US"/>
              </w:rPr>
              <w:t xml:space="preserve">aǧi </w:t>
            </w:r>
            <w:r w:rsidRPr="00A76B57">
              <w:rPr>
                <w:color w:val="FF0000"/>
                <w:lang w:val="en-US"/>
              </w:rPr>
              <w:t>xallhum</w:t>
            </w:r>
            <w:r>
              <w:rPr>
                <w:lang w:val="en-US"/>
              </w:rPr>
              <w:t xml:space="preserve"> yiḏbaḥūnni. </w:t>
            </w:r>
            <w:proofErr w:type="gramStart"/>
            <w:r>
              <w:rPr>
                <w:lang w:val="en-US"/>
              </w:rPr>
              <w:t>hāḏi</w:t>
            </w:r>
            <w:proofErr w:type="gramEnd"/>
            <w:r>
              <w:rPr>
                <w:lang w:val="en-US"/>
              </w:rPr>
              <w:t xml:space="preserve"> rid… ridithe minnak.”</w:t>
            </w:r>
          </w:p>
        </w:tc>
        <w:tc>
          <w:tcPr>
            <w:tcW w:w="4252" w:type="dxa"/>
          </w:tcPr>
          <w:p w:rsidR="00A76B57" w:rsidRPr="0003359F" w:rsidRDefault="00A76B57" w:rsidP="0003359F"/>
        </w:tc>
      </w:tr>
      <w:tr w:rsidR="00A76B57" w:rsidRPr="00B9654A" w:rsidTr="0003359F">
        <w:tc>
          <w:tcPr>
            <w:tcW w:w="850" w:type="dxa"/>
          </w:tcPr>
          <w:p w:rsidR="00A76B57" w:rsidRDefault="00A76B57" w:rsidP="0003359F">
            <w:pPr>
              <w:rPr>
                <w:lang w:val="en-US"/>
              </w:rPr>
            </w:pPr>
            <w:r>
              <w:rPr>
                <w:lang w:val="en-US"/>
              </w:rPr>
              <w:t>2.03</w:t>
            </w:r>
          </w:p>
        </w:tc>
        <w:tc>
          <w:tcPr>
            <w:tcW w:w="3969" w:type="dxa"/>
          </w:tcPr>
          <w:p w:rsidR="00A76B57" w:rsidRDefault="00A76B57" w:rsidP="00930A3D">
            <w:r>
              <w:t>rasūl aḷḷā b-</w:t>
            </w:r>
            <w:r w:rsidR="00D7289A">
              <w:t>ˁ</w:t>
            </w:r>
            <w:r>
              <w:t xml:space="preserve">izztu wa-ǧalālu ṣalla </w:t>
            </w:r>
            <w:r w:rsidR="00D7289A">
              <w:t>ˁ</w:t>
            </w:r>
            <w:r>
              <w:t xml:space="preserve">alē w sallam gāyil </w:t>
            </w:r>
            <w:r w:rsidR="00930A3D">
              <w:t>l-al-yahūd gāyil “yā ǧimā</w:t>
            </w:r>
            <w:r w:rsidR="00D7289A">
              <w:t>ˁ</w:t>
            </w:r>
            <w:r w:rsidR="00930A3D">
              <w:t xml:space="preserve">a, </w:t>
            </w:r>
            <w:r w:rsidR="00D7289A">
              <w:t>ˀ</w:t>
            </w:r>
            <w:r w:rsidR="00915A5B">
              <w:t>intu t</w:t>
            </w:r>
            <w:r w:rsidR="00D7289A">
              <w:t>ˁ</w:t>
            </w:r>
            <w:r w:rsidR="00915A5B">
              <w:t>arfūnni?” gāylīn “n</w:t>
            </w:r>
            <w:r w:rsidR="00D7289A">
              <w:t>ˁ</w:t>
            </w:r>
            <w:r w:rsidR="00915A5B">
              <w:t>arfak na</w:t>
            </w:r>
            <w:r w:rsidR="00D7289A">
              <w:t>ˁ</w:t>
            </w:r>
            <w:r w:rsidR="00915A5B">
              <w:t xml:space="preserve">am, </w:t>
            </w:r>
            <w:r w:rsidR="00D7289A">
              <w:t>ˀ</w:t>
            </w:r>
            <w:r w:rsidR="00915A5B">
              <w:t xml:space="preserve">inte rasūl aḷḷā, Mḥammad.” gāyil “hāḏiye l-qazāle </w:t>
            </w:r>
            <w:r w:rsidR="00915A5B" w:rsidRPr="00915A5B">
              <w:rPr>
                <w:color w:val="FF0000"/>
              </w:rPr>
              <w:t>ṣāḥat</w:t>
            </w:r>
            <w:r w:rsidR="00915A5B">
              <w:t xml:space="preserve"> maddat minni w ǧīt </w:t>
            </w:r>
            <w:r w:rsidR="00D7289A">
              <w:t>ˁ</w:t>
            </w:r>
            <w:r w:rsidR="00915A5B">
              <w:t>alēhe, fzi</w:t>
            </w:r>
            <w:r w:rsidR="00D7289A">
              <w:t>ˁ</w:t>
            </w:r>
            <w:r w:rsidR="00915A5B">
              <w:t xml:space="preserve">it </w:t>
            </w:r>
            <w:r w:rsidR="00D7289A">
              <w:t>ˁ</w:t>
            </w:r>
            <w:r w:rsidR="00915A5B">
              <w:t>alēhe, w-arīd minkum, minčin tanṭūnni msā</w:t>
            </w:r>
            <w:r w:rsidR="00D7289A">
              <w:t>ˁ</w:t>
            </w:r>
            <w:r w:rsidR="00915A5B">
              <w:t xml:space="preserve">de ta-trūḥ </w:t>
            </w:r>
            <w:r w:rsidR="00D7289A">
              <w:t>ˁ</w:t>
            </w:r>
            <w:r w:rsidR="00915A5B">
              <w:t>al bēthe,</w:t>
            </w:r>
          </w:p>
        </w:tc>
        <w:tc>
          <w:tcPr>
            <w:tcW w:w="4252" w:type="dxa"/>
          </w:tcPr>
          <w:p w:rsidR="00A76B57" w:rsidRPr="0003359F" w:rsidRDefault="00A76B57" w:rsidP="0003359F"/>
        </w:tc>
      </w:tr>
      <w:tr w:rsidR="00915A5B" w:rsidRPr="00B9654A" w:rsidTr="0003359F">
        <w:tc>
          <w:tcPr>
            <w:tcW w:w="850" w:type="dxa"/>
          </w:tcPr>
          <w:p w:rsidR="00915A5B" w:rsidRDefault="00915A5B" w:rsidP="0003359F">
            <w:pPr>
              <w:rPr>
                <w:lang w:val="en-US"/>
              </w:rPr>
            </w:pPr>
            <w:r>
              <w:rPr>
                <w:lang w:val="en-US"/>
              </w:rPr>
              <w:t>2.23</w:t>
            </w:r>
          </w:p>
        </w:tc>
        <w:tc>
          <w:tcPr>
            <w:tcW w:w="3969" w:type="dxa"/>
          </w:tcPr>
          <w:p w:rsidR="00915A5B" w:rsidRPr="00915A5B" w:rsidRDefault="00915A5B" w:rsidP="00915A5B">
            <w:proofErr w:type="gramStart"/>
            <w:r>
              <w:t>mǝṭraḥ</w:t>
            </w:r>
            <w:proofErr w:type="gramEnd"/>
            <w:r>
              <w:t xml:space="preserve"> ǧarā</w:t>
            </w:r>
            <w:r w:rsidR="00D7289A">
              <w:t>ˁ</w:t>
            </w:r>
            <w:r>
              <w:t>itha, mǝṭraḥ… ya</w:t>
            </w:r>
            <w:r w:rsidR="00D7289A">
              <w:t>ˁ</w:t>
            </w:r>
            <w:r>
              <w:t>ni makānhe. tirḏ̣a</w:t>
            </w:r>
            <w:r w:rsidR="00D7289A">
              <w:t>ˁ</w:t>
            </w:r>
            <w:r>
              <w:t xml:space="preserve"> ǧarā</w:t>
            </w:r>
            <w:r w:rsidR="00D7289A">
              <w:t>ˁ</w:t>
            </w:r>
            <w:r>
              <w:t>itha w ba</w:t>
            </w:r>
            <w:r w:rsidR="00D7289A">
              <w:t>ˁ</w:t>
            </w:r>
            <w:r>
              <w:t xml:space="preserve">dēn tiǧīkum tiḏbaḥūnhe.” tss gāylīn “yā rasūl aḷḷā tamām iḥna nigbal __________________tak, tamam qabūl.” _________________ gāyil-lhe rasūl aḷḷā “rūḥi w </w:t>
            </w:r>
            <w:r w:rsidRPr="00915A5B">
              <w:rPr>
                <w:color w:val="FF0000"/>
              </w:rPr>
              <w:t>mā ǧītīy!”</w:t>
            </w:r>
            <w:r>
              <w:rPr>
                <w:color w:val="FF0000"/>
              </w:rPr>
              <w:t xml:space="preserve"> ya</w:t>
            </w:r>
            <w:r w:rsidR="00D7289A">
              <w:rPr>
                <w:color w:val="FF0000"/>
              </w:rPr>
              <w:t>ˁ</w:t>
            </w:r>
            <w:r>
              <w:rPr>
                <w:color w:val="FF0000"/>
              </w:rPr>
              <w:t xml:space="preserve">ni </w:t>
            </w:r>
            <w:r>
              <w:t xml:space="preserve">trūḥīn ___________________ </w:t>
            </w:r>
            <w:r w:rsidR="00D7289A">
              <w:t>ˀ</w:t>
            </w:r>
            <w:r>
              <w:t>āni ḏ̣all _________________ aṣīr.</w:t>
            </w:r>
          </w:p>
        </w:tc>
        <w:tc>
          <w:tcPr>
            <w:tcW w:w="4252" w:type="dxa"/>
          </w:tcPr>
          <w:p w:rsidR="00915A5B" w:rsidRPr="0003359F" w:rsidRDefault="00915A5B" w:rsidP="0003359F"/>
        </w:tc>
      </w:tr>
      <w:tr w:rsidR="00915A5B" w:rsidRPr="00B9654A" w:rsidTr="0003359F">
        <w:tc>
          <w:tcPr>
            <w:tcW w:w="850" w:type="dxa"/>
          </w:tcPr>
          <w:p w:rsidR="00915A5B" w:rsidRDefault="00915A5B" w:rsidP="0003359F">
            <w:pPr>
              <w:rPr>
                <w:lang w:val="en-US"/>
              </w:rPr>
            </w:pPr>
            <w:r>
              <w:rPr>
                <w:lang w:val="en-US"/>
              </w:rPr>
              <w:t>2.43</w:t>
            </w:r>
          </w:p>
        </w:tc>
        <w:tc>
          <w:tcPr>
            <w:tcW w:w="3969" w:type="dxa"/>
          </w:tcPr>
          <w:p w:rsidR="00915A5B" w:rsidRDefault="00D7289A" w:rsidP="00181331">
            <w:r>
              <w:t>ˀ</w:t>
            </w:r>
            <w:r w:rsidR="00915A5B">
              <w:t xml:space="preserve">inti mā ǧīti </w:t>
            </w:r>
            <w:r>
              <w:t>ˀ</w:t>
            </w:r>
            <w:r w:rsidR="00915A5B">
              <w:t xml:space="preserve">āni yiḏbaḥūnni bi-ḏālič.” gāyle “yā rasūl aḷḷā, </w:t>
            </w:r>
            <w:r>
              <w:t>ˀ</w:t>
            </w:r>
            <w:r w:rsidR="00915A5B">
              <w:t xml:space="preserve">āni da-rūḥ </w:t>
            </w:r>
            <w:r>
              <w:t>ˁ</w:t>
            </w:r>
            <w:r w:rsidR="00915A5B">
              <w:t>ala ǧarā</w:t>
            </w:r>
            <w:r>
              <w:t>ˁ</w:t>
            </w:r>
            <w:r w:rsidR="00915A5B">
              <w:t xml:space="preserve">iti </w:t>
            </w:r>
            <w:r>
              <w:t>ˀ</w:t>
            </w:r>
            <w:r w:rsidR="00915A5B">
              <w:t>arḏ̣aḥḥin</w:t>
            </w:r>
            <w:r w:rsidR="00181331">
              <w:t xml:space="preserve"> w </w:t>
            </w:r>
            <w:r>
              <w:t>ˀ</w:t>
            </w:r>
            <w:r w:rsidR="00181331">
              <w:t xml:space="preserve">inčādin </w:t>
            </w:r>
            <w:r w:rsidR="00181331" w:rsidRPr="00181331">
              <w:rPr>
                <w:color w:val="FF0000"/>
              </w:rPr>
              <w:t>kallabit</w:t>
            </w:r>
            <w:r w:rsidR="00181331">
              <w:t xml:space="preserve"> </w:t>
            </w:r>
            <w:r>
              <w:t>ˁ</w:t>
            </w:r>
            <w:r w:rsidR="00181331">
              <w:t xml:space="preserve">alēk </w:t>
            </w:r>
            <w:r>
              <w:t>ˀ</w:t>
            </w:r>
            <w:r w:rsidR="00181331">
              <w:t xml:space="preserve">aw _______________________ </w:t>
            </w:r>
            <w:r>
              <w:t>ˁ</w:t>
            </w:r>
            <w:r w:rsidR="00181331">
              <w:t>alēk mā ǧīt, xall rabb al-</w:t>
            </w:r>
            <w:r>
              <w:t>ˁ</w:t>
            </w:r>
            <w:r w:rsidR="00181331">
              <w:t>ālamīn bi-</w:t>
            </w:r>
            <w:r>
              <w:t>ˁ</w:t>
            </w:r>
            <w:r w:rsidR="00181331">
              <w:t>izztu wa-ǧalālu b-ad-dinya haḏīč yi</w:t>
            </w:r>
            <w:r>
              <w:t>ˁ</w:t>
            </w:r>
            <w:r w:rsidR="00181331">
              <w:t>liǧni, ᵊ</w:t>
            </w:r>
            <w:r w:rsidR="00181331" w:rsidRPr="00181331">
              <w:rPr>
                <w:lang w:val="en-US"/>
              </w:rPr>
              <w:t>b-sāgit zangīn al mā yin</w:t>
            </w:r>
            <w:r w:rsidR="00181331">
              <w:rPr>
                <w:lang w:val="en-US"/>
              </w:rPr>
              <w:t>ṭi zakātu.</w:t>
            </w:r>
          </w:p>
        </w:tc>
        <w:tc>
          <w:tcPr>
            <w:tcW w:w="4252" w:type="dxa"/>
          </w:tcPr>
          <w:p w:rsidR="00915A5B" w:rsidRPr="0003359F" w:rsidRDefault="00915A5B" w:rsidP="0003359F"/>
        </w:tc>
      </w:tr>
      <w:tr w:rsidR="00181331" w:rsidRPr="00181331" w:rsidTr="0003359F">
        <w:tc>
          <w:tcPr>
            <w:tcW w:w="850" w:type="dxa"/>
          </w:tcPr>
          <w:p w:rsidR="00181331" w:rsidRDefault="00181331" w:rsidP="0003359F">
            <w:pPr>
              <w:rPr>
                <w:lang w:val="en-US"/>
              </w:rPr>
            </w:pPr>
            <w:r>
              <w:rPr>
                <w:lang w:val="en-US"/>
              </w:rPr>
              <w:t>3.01</w:t>
            </w:r>
          </w:p>
        </w:tc>
        <w:tc>
          <w:tcPr>
            <w:tcW w:w="3969" w:type="dxa"/>
          </w:tcPr>
          <w:p w:rsidR="00181331" w:rsidRPr="00181331" w:rsidRDefault="00181331" w:rsidP="00181331">
            <w:pPr>
              <w:rPr>
                <w:lang w:val="en-US"/>
              </w:rPr>
            </w:pPr>
            <w:r>
              <w:t>ᵊ</w:t>
            </w:r>
            <w:r w:rsidRPr="00181331">
              <w:rPr>
                <w:lang w:val="en-US"/>
              </w:rPr>
              <w:t xml:space="preserve">b-sāgt </w:t>
            </w:r>
            <w:r>
              <w:rPr>
                <w:lang w:val="en-US"/>
              </w:rPr>
              <w:t>az-</w:t>
            </w:r>
            <w:r w:rsidRPr="00181331">
              <w:rPr>
                <w:lang w:val="en-US"/>
              </w:rPr>
              <w:t>zan</w:t>
            </w:r>
            <w:r>
              <w:rPr>
                <w:lang w:val="en-US"/>
              </w:rPr>
              <w:t>ā</w:t>
            </w:r>
            <w:r w:rsidRPr="00181331">
              <w:rPr>
                <w:lang w:val="en-US"/>
              </w:rPr>
              <w:t>gī</w:t>
            </w:r>
            <w:r>
              <w:rPr>
                <w:lang w:val="en-US"/>
              </w:rPr>
              <w:t>l</w:t>
            </w:r>
            <w:r w:rsidRPr="00181331">
              <w:rPr>
                <w:lang w:val="en-US"/>
              </w:rPr>
              <w:t xml:space="preserve"> al mā yin</w:t>
            </w:r>
            <w:r>
              <w:rPr>
                <w:lang w:val="en-US"/>
              </w:rPr>
              <w:t>ṭūn zakāthum demek nāṛhum šidīde qādi, xall yi</w:t>
            </w:r>
            <w:r w:rsidR="00D7289A">
              <w:rPr>
                <w:lang w:val="en-US"/>
              </w:rPr>
              <w:t>ˁ</w:t>
            </w:r>
            <w:r>
              <w:rPr>
                <w:lang w:val="en-US"/>
              </w:rPr>
              <w:t>liǧni b-sāgt az-zangīl al mā yinṭi zakātu, yi</w:t>
            </w:r>
            <w:r w:rsidR="00D7289A">
              <w:rPr>
                <w:lang w:val="en-US"/>
              </w:rPr>
              <w:t>ˁ</w:t>
            </w:r>
            <w:r>
              <w:rPr>
                <w:lang w:val="en-US"/>
              </w:rPr>
              <w:t>liǧni ma</w:t>
            </w:r>
            <w:r w:rsidR="00D7289A">
              <w:rPr>
                <w:lang w:val="en-US"/>
              </w:rPr>
              <w:t>ˁ</w:t>
            </w:r>
            <w:r>
              <w:rPr>
                <w:lang w:val="en-US"/>
              </w:rPr>
              <w:t xml:space="preserve">hum ______________________ </w:t>
            </w:r>
            <w:r w:rsidR="00D7289A">
              <w:rPr>
                <w:lang w:val="en-US"/>
              </w:rPr>
              <w:t>ˀ</w:t>
            </w:r>
            <w:r>
              <w:rPr>
                <w:lang w:val="en-US"/>
              </w:rPr>
              <w:t xml:space="preserve">in mā ǧīt.” rasūl aḷḷā gāyil “tamām, </w:t>
            </w:r>
            <w:r w:rsidR="00D7289A">
              <w:rPr>
                <w:lang w:val="en-US"/>
              </w:rPr>
              <w:t>ˀ</w:t>
            </w:r>
            <w:r>
              <w:rPr>
                <w:lang w:val="en-US"/>
              </w:rPr>
              <w:t xml:space="preserve">āni kaff… </w:t>
            </w:r>
            <w:r w:rsidR="00D7289A">
              <w:rPr>
                <w:lang w:val="en-US"/>
              </w:rPr>
              <w:t>ˁ</w:t>
            </w:r>
            <w:r>
              <w:rPr>
                <w:lang w:val="en-US"/>
              </w:rPr>
              <w:t>amannu ______________________ kaffaltič rūḥi.”</w:t>
            </w:r>
          </w:p>
        </w:tc>
        <w:tc>
          <w:tcPr>
            <w:tcW w:w="4252" w:type="dxa"/>
          </w:tcPr>
          <w:p w:rsidR="00181331" w:rsidRPr="00181331" w:rsidRDefault="00181331" w:rsidP="0003359F">
            <w:pPr>
              <w:rPr>
                <w:lang w:val="en-US"/>
              </w:rPr>
            </w:pPr>
          </w:p>
        </w:tc>
      </w:tr>
      <w:tr w:rsidR="00181331" w:rsidRPr="00181331" w:rsidTr="0003359F">
        <w:tc>
          <w:tcPr>
            <w:tcW w:w="850" w:type="dxa"/>
          </w:tcPr>
          <w:p w:rsidR="00181331" w:rsidRDefault="00181331" w:rsidP="0003359F">
            <w:pPr>
              <w:rPr>
                <w:lang w:val="en-US"/>
              </w:rPr>
            </w:pPr>
            <w:r>
              <w:rPr>
                <w:lang w:val="en-US"/>
              </w:rPr>
              <w:t>3.16</w:t>
            </w:r>
          </w:p>
        </w:tc>
        <w:tc>
          <w:tcPr>
            <w:tcW w:w="3969" w:type="dxa"/>
          </w:tcPr>
          <w:p w:rsidR="00181331" w:rsidRDefault="00181331" w:rsidP="00181331">
            <w:proofErr w:type="gramStart"/>
            <w:r>
              <w:t>ndarribhe</w:t>
            </w:r>
            <w:proofErr w:type="gramEnd"/>
            <w:r>
              <w:t xml:space="preserve"> ǧāye </w:t>
            </w:r>
            <w:r w:rsidR="00D7289A">
              <w:t>ˁ</w:t>
            </w:r>
            <w:r>
              <w:t>al bētu</w:t>
            </w:r>
            <w:r>
              <w:rPr>
                <w:rStyle w:val="Funotenzeichen"/>
              </w:rPr>
              <w:footnoteReference w:id="48"/>
            </w:r>
            <w:r>
              <w:t xml:space="preserve"> w yōmin ǧāye tirḏ̣a</w:t>
            </w:r>
            <w:r w:rsidR="00D7289A">
              <w:t>ˁ</w:t>
            </w:r>
            <w:r>
              <w:t xml:space="preserve"> ǧalā</w:t>
            </w:r>
            <w:r w:rsidR="00D7289A">
              <w:t>ˁ</w:t>
            </w:r>
            <w:r>
              <w:t>itha, ᵊššūf ǧalā</w:t>
            </w:r>
            <w:r w:rsidR="00D7289A">
              <w:t>ˁ</w:t>
            </w:r>
            <w:r>
              <w:t>itha b-sa</w:t>
            </w:r>
            <w:r w:rsidR="00D7289A">
              <w:t>ˁ</w:t>
            </w:r>
            <w:r>
              <w:t xml:space="preserve">i </w:t>
            </w:r>
            <w:r>
              <w:rPr>
                <w:lang w:val="en-US"/>
              </w:rPr>
              <w:t>______________________ b-sāniy waḥda rḏ̣a… rḏ̣a</w:t>
            </w:r>
            <w:r w:rsidR="00D7289A">
              <w:rPr>
                <w:lang w:val="en-US"/>
              </w:rPr>
              <w:t>ˁ</w:t>
            </w:r>
            <w:r>
              <w:rPr>
                <w:lang w:val="en-US"/>
              </w:rPr>
              <w:t xml:space="preserve">athe. </w:t>
            </w:r>
            <w:proofErr w:type="gramStart"/>
            <w:r>
              <w:rPr>
                <w:lang w:val="en-US"/>
              </w:rPr>
              <w:t>gālat</w:t>
            </w:r>
            <w:proofErr w:type="gramEnd"/>
            <w:r>
              <w:rPr>
                <w:lang w:val="en-US"/>
              </w:rPr>
              <w:t xml:space="preserve"> ______________________ irḏ̣a</w:t>
            </w:r>
            <w:r w:rsidR="00D7289A">
              <w:rPr>
                <w:lang w:val="en-US"/>
              </w:rPr>
              <w:t>ˁ</w:t>
            </w:r>
            <w:r>
              <w:rPr>
                <w:lang w:val="en-US"/>
              </w:rPr>
              <w:t xml:space="preserve"> lissa</w:t>
            </w:r>
            <w:r w:rsidR="00D7289A">
              <w:rPr>
                <w:lang w:val="en-US"/>
              </w:rPr>
              <w:t>ˁ</w:t>
            </w:r>
            <w:r>
              <w:rPr>
                <w:lang w:val="en-US"/>
              </w:rPr>
              <w:t xml:space="preserve"> bī ḥalīb gālat ya__umma!</w:t>
            </w:r>
          </w:p>
        </w:tc>
        <w:tc>
          <w:tcPr>
            <w:tcW w:w="4252" w:type="dxa"/>
          </w:tcPr>
          <w:p w:rsidR="00181331" w:rsidRPr="00181331" w:rsidRDefault="00181331" w:rsidP="0003359F"/>
        </w:tc>
      </w:tr>
      <w:tr w:rsidR="00181331" w:rsidRPr="00181331" w:rsidTr="0003359F">
        <w:tc>
          <w:tcPr>
            <w:tcW w:w="850" w:type="dxa"/>
          </w:tcPr>
          <w:p w:rsidR="00181331" w:rsidRDefault="00181331" w:rsidP="0003359F">
            <w:pPr>
              <w:rPr>
                <w:lang w:val="en-US"/>
              </w:rPr>
            </w:pPr>
            <w:r>
              <w:rPr>
                <w:lang w:val="en-US"/>
              </w:rPr>
              <w:t>3.30</w:t>
            </w:r>
          </w:p>
        </w:tc>
        <w:tc>
          <w:tcPr>
            <w:tcW w:w="3969" w:type="dxa"/>
          </w:tcPr>
          <w:p w:rsidR="00181331" w:rsidRDefault="00D7289A" w:rsidP="00181331">
            <w:r>
              <w:t>ˀ</w:t>
            </w:r>
            <w:r w:rsidR="00181331">
              <w:t xml:space="preserve">iḥna </w:t>
            </w:r>
            <w:r w:rsidR="00181331" w:rsidRPr="00181331">
              <w:rPr>
                <w:color w:val="FF0000"/>
                <w:lang w:val="en-US"/>
              </w:rPr>
              <w:t>rḏ̣i</w:t>
            </w:r>
            <w:r>
              <w:rPr>
                <w:color w:val="FF0000"/>
                <w:lang w:val="en-US"/>
              </w:rPr>
              <w:t>ˁ</w:t>
            </w:r>
            <w:r w:rsidR="00181331" w:rsidRPr="00181331">
              <w:rPr>
                <w:color w:val="FF0000"/>
                <w:lang w:val="en-US"/>
              </w:rPr>
              <w:t>na</w:t>
            </w:r>
            <w:r w:rsidR="00181331">
              <w:rPr>
                <w:lang w:val="en-US"/>
              </w:rPr>
              <w:t xml:space="preserve"> b-sā</w:t>
            </w:r>
            <w:r>
              <w:rPr>
                <w:lang w:val="en-US"/>
              </w:rPr>
              <w:t>ˁ</w:t>
            </w:r>
            <w:r w:rsidR="00181331">
              <w:rPr>
                <w:lang w:val="en-US"/>
              </w:rPr>
              <w:t>i rūḥi ______________________ rasūl aḷḷā, lā t</w:t>
            </w:r>
            <w:r>
              <w:rPr>
                <w:lang w:val="en-US"/>
              </w:rPr>
              <w:t>ˁ</w:t>
            </w:r>
            <w:r w:rsidR="00181331">
              <w:rPr>
                <w:lang w:val="en-US"/>
              </w:rPr>
              <w:t xml:space="preserve">awwǧīn w xāf ______________________ ______________________ yuḏ̣urbūn rasūl aḷḷā, </w:t>
            </w:r>
            <w:r>
              <w:rPr>
                <w:lang w:val="en-US"/>
              </w:rPr>
              <w:t>ˀ</w:t>
            </w:r>
            <w:r w:rsidR="00181331">
              <w:rPr>
                <w:lang w:val="en-US"/>
              </w:rPr>
              <w:t>aǧ-ǧalā</w:t>
            </w:r>
            <w:r>
              <w:rPr>
                <w:lang w:val="en-US"/>
              </w:rPr>
              <w:t>ˁ</w:t>
            </w:r>
            <w:r w:rsidR="00181331">
              <w:rPr>
                <w:lang w:val="en-US"/>
              </w:rPr>
              <w:t xml:space="preserve">īd </w:t>
            </w:r>
            <w:r w:rsidR="00181331" w:rsidRPr="00181331">
              <w:rPr>
                <w:color w:val="FF0000"/>
                <w:lang w:val="en-US"/>
              </w:rPr>
              <w:t>yikāl</w:t>
            </w:r>
            <w:r w:rsidR="00181331">
              <w:rPr>
                <w:lang w:val="en-US"/>
              </w:rPr>
              <w:t xml:space="preserve"> minhe. ᵊb-sā</w:t>
            </w:r>
            <w:r>
              <w:rPr>
                <w:lang w:val="en-US"/>
              </w:rPr>
              <w:t>ˁ</w:t>
            </w:r>
            <w:r w:rsidR="00181331">
              <w:rPr>
                <w:lang w:val="en-US"/>
              </w:rPr>
              <w:t xml:space="preserve"> rḏ̣a</w:t>
            </w:r>
            <w:r>
              <w:rPr>
                <w:lang w:val="en-US"/>
              </w:rPr>
              <w:t>ˁ</w:t>
            </w:r>
            <w:r w:rsidR="00181331">
              <w:rPr>
                <w:lang w:val="en-US"/>
              </w:rPr>
              <w:t>athin ḥatta _____________________</w:t>
            </w:r>
            <w:proofErr w:type="gramStart"/>
            <w:r w:rsidR="00181331">
              <w:rPr>
                <w:lang w:val="en-US"/>
              </w:rPr>
              <w:t>_  _</w:t>
            </w:r>
            <w:proofErr w:type="gramEnd"/>
            <w:r w:rsidR="00181331">
              <w:rPr>
                <w:lang w:val="en-US"/>
              </w:rPr>
              <w:t xml:space="preserve">_____________________ yākulin. </w:t>
            </w:r>
          </w:p>
        </w:tc>
        <w:tc>
          <w:tcPr>
            <w:tcW w:w="4252" w:type="dxa"/>
          </w:tcPr>
          <w:p w:rsidR="00181331" w:rsidRPr="00181331" w:rsidRDefault="00181331" w:rsidP="0003359F"/>
        </w:tc>
      </w:tr>
      <w:tr w:rsidR="00181331" w:rsidRPr="00181331" w:rsidTr="0003359F">
        <w:tc>
          <w:tcPr>
            <w:tcW w:w="850" w:type="dxa"/>
          </w:tcPr>
          <w:p w:rsidR="00181331" w:rsidRDefault="00181331" w:rsidP="0003359F">
            <w:pPr>
              <w:rPr>
                <w:lang w:val="en-US"/>
              </w:rPr>
            </w:pPr>
            <w:r>
              <w:rPr>
                <w:lang w:val="en-US"/>
              </w:rPr>
              <w:t>3.42</w:t>
            </w:r>
          </w:p>
        </w:tc>
        <w:tc>
          <w:tcPr>
            <w:tcW w:w="3969" w:type="dxa"/>
          </w:tcPr>
          <w:p w:rsidR="00181331" w:rsidRPr="00181331" w:rsidRDefault="00181331" w:rsidP="00181331">
            <w:proofErr w:type="gramStart"/>
            <w:r>
              <w:rPr>
                <w:lang w:val="en-US"/>
              </w:rPr>
              <w:t>wāḥad</w:t>
            </w:r>
            <w:proofErr w:type="gramEnd"/>
            <w:r>
              <w:rPr>
                <w:lang w:val="en-US"/>
              </w:rPr>
              <w:t xml:space="preserve"> mū māčil zād</w:t>
            </w:r>
            <w:r>
              <w:t>, gālat “ya umma b-sā</w:t>
            </w:r>
            <w:r w:rsidR="00D7289A">
              <w:t>ˁ</w:t>
            </w:r>
            <w:r>
              <w:t xml:space="preserve"> srudi!” </w:t>
            </w:r>
            <w:r w:rsidR="00D7289A">
              <w:t>ˀ</w:t>
            </w:r>
            <w:r>
              <w:t xml:space="preserve">iḥna xallīna </w:t>
            </w:r>
            <w:r w:rsidR="00D7289A">
              <w:t>ˀ</w:t>
            </w:r>
            <w:r>
              <w:t>iḥna Aḷḷa ______________________</w:t>
            </w:r>
            <w:proofErr w:type="gramStart"/>
            <w:r>
              <w:t>_ .</w:t>
            </w:r>
            <w:proofErr w:type="gramEnd"/>
            <w:r>
              <w:t xml:space="preserve"> </w:t>
            </w:r>
            <w:r w:rsidR="00D7289A">
              <w:t>ˀ</w:t>
            </w:r>
            <w:r>
              <w:t xml:space="preserve">inti ruddi </w:t>
            </w:r>
            <w:r w:rsidR="00D7289A">
              <w:t>ˁ</w:t>
            </w:r>
            <w:r>
              <w:t>ala ǧalā</w:t>
            </w:r>
            <w:r w:rsidR="00D7289A">
              <w:t>ˁ</w:t>
            </w:r>
            <w:r>
              <w:t xml:space="preserve">īdič! </w:t>
            </w:r>
            <w:r w:rsidR="00D7289A">
              <w:t>ˀ</w:t>
            </w:r>
            <w:r>
              <w:t xml:space="preserve">inti ruddi </w:t>
            </w:r>
            <w:r w:rsidR="00D7289A">
              <w:t>ˁ</w:t>
            </w:r>
            <w:r>
              <w:t>al ḥabīb aḷḷā, rasūl aḷḷā _______________________ al-yahūd yiḏbaḥūnu.”</w:t>
            </w:r>
          </w:p>
        </w:tc>
        <w:tc>
          <w:tcPr>
            <w:tcW w:w="4252" w:type="dxa"/>
          </w:tcPr>
          <w:p w:rsidR="00181331" w:rsidRPr="00181331" w:rsidRDefault="00181331" w:rsidP="0003359F"/>
        </w:tc>
      </w:tr>
      <w:tr w:rsidR="00181331" w:rsidRPr="00181331" w:rsidTr="0003359F">
        <w:tc>
          <w:tcPr>
            <w:tcW w:w="850" w:type="dxa"/>
          </w:tcPr>
          <w:p w:rsidR="00181331" w:rsidRDefault="00181331" w:rsidP="0003359F">
            <w:pPr>
              <w:rPr>
                <w:lang w:val="en-US"/>
              </w:rPr>
            </w:pPr>
            <w:r>
              <w:rPr>
                <w:lang w:val="en-US"/>
              </w:rPr>
              <w:t>3.54</w:t>
            </w:r>
          </w:p>
        </w:tc>
        <w:tc>
          <w:tcPr>
            <w:tcW w:w="3969" w:type="dxa"/>
          </w:tcPr>
          <w:p w:rsidR="00181331" w:rsidRDefault="00181331" w:rsidP="00181331">
            <w:pPr>
              <w:rPr>
                <w:lang w:val="en-US"/>
              </w:rPr>
            </w:pPr>
            <w:proofErr w:type="gramStart"/>
            <w:r>
              <w:rPr>
                <w:lang w:val="en-US"/>
              </w:rPr>
              <w:t>w</w:t>
            </w:r>
            <w:proofErr w:type="gramEnd"/>
            <w:r>
              <w:rPr>
                <w:lang w:val="en-US"/>
              </w:rPr>
              <w:t xml:space="preserve"> hemen rāḏ̣</w:t>
            </w:r>
            <w:r w:rsidR="00D7289A">
              <w:rPr>
                <w:lang w:val="en-US"/>
              </w:rPr>
              <w:t>ˁ</w:t>
            </w:r>
            <w:r>
              <w:rPr>
                <w:lang w:val="en-US"/>
              </w:rPr>
              <w:t xml:space="preserve">ithin w rādda </w:t>
            </w:r>
            <w:r w:rsidR="00D7289A">
              <w:rPr>
                <w:lang w:val="en-US"/>
              </w:rPr>
              <w:t>ˁ</w:t>
            </w:r>
            <w:r>
              <w:rPr>
                <w:lang w:val="en-US"/>
              </w:rPr>
              <w:t xml:space="preserve">ala rasūl aḷḷā, yōmin ǧāyittu </w:t>
            </w:r>
            <w:r w:rsidR="00D7289A">
              <w:rPr>
                <w:lang w:val="en-US"/>
              </w:rPr>
              <w:t>ˀ</w:t>
            </w:r>
            <w:r>
              <w:rPr>
                <w:lang w:val="en-US"/>
              </w:rPr>
              <w:t xml:space="preserve">al-yahūd mdaḥḥǧī-lu </w:t>
            </w:r>
            <w:r>
              <w:t xml:space="preserve">_______________________ bī qazāle, </w:t>
            </w:r>
            <w:r w:rsidR="00D7289A">
              <w:t>ˁ</w:t>
            </w:r>
            <w:r>
              <w:t xml:space="preserve">aman _______________________ inṭat ṣōz </w:t>
            </w:r>
            <w:r w:rsidR="00D7289A">
              <w:t>ˁ</w:t>
            </w:r>
            <w:r>
              <w:t xml:space="preserve">a-rasūl aḷḷā w gālat hīčiḏ w hīčiḏ w ǧat </w:t>
            </w:r>
            <w:r w:rsidR="00D7289A">
              <w:t>ˁ</w:t>
            </w:r>
            <w:r>
              <w:t xml:space="preserve">ala… ǧat </w:t>
            </w:r>
            <w:r w:rsidR="00D7289A">
              <w:t>ˁ</w:t>
            </w:r>
            <w:r>
              <w:t>a-l-mōt, ǧa</w:t>
            </w:r>
            <w:r w:rsidR="00D7289A">
              <w:t>ˁ</w:t>
            </w:r>
            <w:r>
              <w:t xml:space="preserve">ad tiǧi </w:t>
            </w:r>
            <w:r w:rsidR="00D7289A">
              <w:t>ˁ</w:t>
            </w:r>
            <w:r>
              <w:t>a-l-mōt ___________________ḏbaḥha.</w:t>
            </w:r>
          </w:p>
        </w:tc>
        <w:tc>
          <w:tcPr>
            <w:tcW w:w="4252" w:type="dxa"/>
          </w:tcPr>
          <w:p w:rsidR="00181331" w:rsidRPr="00181331" w:rsidRDefault="00181331" w:rsidP="0003359F">
            <w:pPr>
              <w:rPr>
                <w:lang w:val="en-US"/>
              </w:rPr>
            </w:pPr>
          </w:p>
        </w:tc>
      </w:tr>
      <w:tr w:rsidR="00181331" w:rsidRPr="00181331" w:rsidTr="0003359F">
        <w:tc>
          <w:tcPr>
            <w:tcW w:w="850" w:type="dxa"/>
          </w:tcPr>
          <w:p w:rsidR="00181331" w:rsidRDefault="00181331" w:rsidP="0003359F">
            <w:pPr>
              <w:rPr>
                <w:lang w:val="en-US"/>
              </w:rPr>
            </w:pPr>
            <w:r>
              <w:rPr>
                <w:lang w:val="en-US"/>
              </w:rPr>
              <w:t>4.07</w:t>
            </w:r>
          </w:p>
        </w:tc>
        <w:tc>
          <w:tcPr>
            <w:tcW w:w="3969" w:type="dxa"/>
          </w:tcPr>
          <w:p w:rsidR="00181331" w:rsidRDefault="00181331" w:rsidP="00401C93">
            <w:pPr>
              <w:rPr>
                <w:lang w:val="en-US"/>
              </w:rPr>
            </w:pPr>
            <w:proofErr w:type="gramStart"/>
            <w:r>
              <w:rPr>
                <w:lang w:val="en-US"/>
              </w:rPr>
              <w:t>yōmin</w:t>
            </w:r>
            <w:proofErr w:type="gramEnd"/>
            <w:r>
              <w:rPr>
                <w:lang w:val="en-US"/>
              </w:rPr>
              <w:t xml:space="preserve"> ǧat </w:t>
            </w:r>
            <w:r>
              <w:t xml:space="preserve">_______________________ gāfat </w:t>
            </w:r>
            <w:r w:rsidR="00D7289A">
              <w:t>ˁ</w:t>
            </w:r>
            <w:r>
              <w:t>ind ar-rasūl al-yahūd _______________________ awwal _______________________ al-ᵊhnīye b-al-gā</w:t>
            </w:r>
            <w:r w:rsidR="00D7289A">
              <w:t>ˁ</w:t>
            </w:r>
            <w:r>
              <w:t xml:space="preserve"> _______________________ w _______________________ _______________________ ygūlūn “lā </w:t>
            </w:r>
            <w:r w:rsidR="00D7289A">
              <w:t>ˀ</w:t>
            </w:r>
            <w:r>
              <w:t xml:space="preserve">ilāha </w:t>
            </w:r>
            <w:r w:rsidR="00D7289A">
              <w:t>ˀ</w:t>
            </w:r>
            <w:r>
              <w:t xml:space="preserve">illa ḷḷāh, </w:t>
            </w:r>
            <w:r w:rsidR="00D7289A">
              <w:t>ˀ</w:t>
            </w:r>
            <w:r>
              <w:t xml:space="preserve">ašhadu </w:t>
            </w:r>
            <w:r w:rsidR="00D7289A">
              <w:t>ˀ</w:t>
            </w:r>
            <w:r>
              <w:t xml:space="preserve">an lā </w:t>
            </w:r>
            <w:r w:rsidR="00D7289A">
              <w:t>ˀ</w:t>
            </w:r>
            <w:r>
              <w:t xml:space="preserve">ilāha </w:t>
            </w:r>
            <w:r w:rsidR="00D7289A">
              <w:t>ˀ</w:t>
            </w:r>
            <w:r>
              <w:t>illa ḷḷāh wa-</w:t>
            </w:r>
            <w:r w:rsidR="00D7289A">
              <w:t>ˀ</w:t>
            </w:r>
            <w:r>
              <w:t xml:space="preserve">ašhadu _______________________ _______________________ </w:t>
            </w:r>
            <w:r w:rsidR="00D7289A">
              <w:t>ˀ</w:t>
            </w:r>
            <w:r w:rsidR="00401C93">
              <w:t>ǝ</w:t>
            </w:r>
            <w:r>
              <w:t>slamaw</w:t>
            </w:r>
            <w:r w:rsidR="00401C93">
              <w:t>.</w:t>
            </w:r>
          </w:p>
        </w:tc>
        <w:tc>
          <w:tcPr>
            <w:tcW w:w="4252" w:type="dxa"/>
          </w:tcPr>
          <w:p w:rsidR="00181331" w:rsidRPr="00181331" w:rsidRDefault="00181331" w:rsidP="0003359F">
            <w:pPr>
              <w:rPr>
                <w:lang w:val="en-US"/>
              </w:rPr>
            </w:pPr>
          </w:p>
        </w:tc>
      </w:tr>
      <w:tr w:rsidR="00401C93" w:rsidRPr="00181331" w:rsidTr="0003359F">
        <w:tc>
          <w:tcPr>
            <w:tcW w:w="850" w:type="dxa"/>
          </w:tcPr>
          <w:p w:rsidR="00401C93" w:rsidRDefault="00401C93" w:rsidP="0003359F">
            <w:pPr>
              <w:rPr>
                <w:lang w:val="en-US"/>
              </w:rPr>
            </w:pPr>
            <w:r>
              <w:rPr>
                <w:lang w:val="en-US"/>
              </w:rPr>
              <w:t>4.17</w:t>
            </w:r>
          </w:p>
        </w:tc>
        <w:tc>
          <w:tcPr>
            <w:tcW w:w="3969" w:type="dxa"/>
          </w:tcPr>
          <w:p w:rsidR="00401C93" w:rsidRDefault="00401C93" w:rsidP="00401C93">
            <w:pPr>
              <w:rPr>
                <w:lang w:val="en-US"/>
              </w:rPr>
            </w:pPr>
            <w:proofErr w:type="gramStart"/>
            <w:r>
              <w:rPr>
                <w:lang w:val="en-US"/>
              </w:rPr>
              <w:t>tišāhadaw</w:t>
            </w:r>
            <w:proofErr w:type="gramEnd"/>
            <w:r>
              <w:rPr>
                <w:lang w:val="en-US"/>
              </w:rPr>
              <w:t xml:space="preserve"> gālaw “yā rasūl aḷḷā, </w:t>
            </w:r>
            <w:r w:rsidR="00D7289A">
              <w:rPr>
                <w:lang w:val="en-US"/>
              </w:rPr>
              <w:t>ˁ</w:t>
            </w:r>
            <w:r>
              <w:rPr>
                <w:lang w:val="en-US"/>
              </w:rPr>
              <w:t xml:space="preserve">indina qazāle hīčiḏ </w:t>
            </w:r>
            <w:r>
              <w:t xml:space="preserve">_______________________ _______________________ _______________________ min… min al-mōt, mi-n-nāṛ min ǧahannam _______________________ _______________________ min ǧahannam, w ǧat </w:t>
            </w:r>
            <w:r w:rsidR="00D7289A">
              <w:t>ˀ</w:t>
            </w:r>
            <w:r>
              <w:t xml:space="preserve">inta ḥālafne </w:t>
            </w:r>
            <w:r w:rsidR="00D7289A">
              <w:t>ˀ</w:t>
            </w:r>
            <w:r>
              <w:t xml:space="preserve">iḥna _______________________ demek _______________________ mū </w:t>
            </w:r>
            <w:r w:rsidR="00D7289A">
              <w:t>ˁ</w:t>
            </w:r>
            <w:r>
              <w:t>adil.</w:t>
            </w:r>
          </w:p>
        </w:tc>
        <w:tc>
          <w:tcPr>
            <w:tcW w:w="4252" w:type="dxa"/>
          </w:tcPr>
          <w:p w:rsidR="00401C93" w:rsidRPr="00181331" w:rsidRDefault="00401C93" w:rsidP="0003359F">
            <w:pPr>
              <w:rPr>
                <w:lang w:val="en-US"/>
              </w:rPr>
            </w:pPr>
          </w:p>
        </w:tc>
      </w:tr>
      <w:tr w:rsidR="00401C93" w:rsidRPr="00181331" w:rsidTr="0003359F">
        <w:tc>
          <w:tcPr>
            <w:tcW w:w="850" w:type="dxa"/>
          </w:tcPr>
          <w:p w:rsidR="00401C93" w:rsidRDefault="00401C93" w:rsidP="0003359F">
            <w:pPr>
              <w:rPr>
                <w:lang w:val="en-US"/>
              </w:rPr>
            </w:pPr>
            <w:r>
              <w:rPr>
                <w:lang w:val="en-US"/>
              </w:rPr>
              <w:t>4.31</w:t>
            </w:r>
          </w:p>
        </w:tc>
        <w:tc>
          <w:tcPr>
            <w:tcW w:w="3969" w:type="dxa"/>
          </w:tcPr>
          <w:p w:rsidR="00401C93" w:rsidRDefault="00401C93" w:rsidP="00401C93">
            <w:pPr>
              <w:rPr>
                <w:lang w:val="en-US"/>
              </w:rPr>
            </w:pPr>
            <w:proofErr w:type="gramStart"/>
            <w:r>
              <w:rPr>
                <w:lang w:val="en-US"/>
              </w:rPr>
              <w:t>w</w:t>
            </w:r>
            <w:proofErr w:type="gramEnd"/>
            <w:r>
              <w:rPr>
                <w:lang w:val="en-US"/>
              </w:rPr>
              <w:t xml:space="preserve"> </w:t>
            </w:r>
            <w:r w:rsidRPr="00401C93">
              <w:rPr>
                <w:color w:val="FF0000"/>
                <w:lang w:val="en-US"/>
              </w:rPr>
              <w:t>gālaw</w:t>
            </w:r>
            <w:r>
              <w:rPr>
                <w:lang w:val="en-US"/>
              </w:rPr>
              <w:t xml:space="preserve"> tišāhadaw w ġādi w </w:t>
            </w:r>
            <w:r w:rsidR="00D7289A">
              <w:rPr>
                <w:lang w:val="en-US"/>
              </w:rPr>
              <w:t>ˀ</w:t>
            </w:r>
            <w:r>
              <w:rPr>
                <w:lang w:val="en-US"/>
              </w:rPr>
              <w:t xml:space="preserve">ǝslamaw, hāḏa miššān ṣārat-ilhum sabab al-qazāle, kullhum </w:t>
            </w:r>
            <w:r w:rsidR="00D7289A">
              <w:rPr>
                <w:lang w:val="en-US"/>
              </w:rPr>
              <w:t>ˀ</w:t>
            </w:r>
            <w:r>
              <w:rPr>
                <w:lang w:val="en-US"/>
              </w:rPr>
              <w:t xml:space="preserve">ǝslamaw al-yahūd al </w:t>
            </w:r>
            <w:r>
              <w:t xml:space="preserve">_______________________ yiḏbaḥūnhe. </w:t>
            </w:r>
            <w:proofErr w:type="gramStart"/>
            <w:r>
              <w:t>salāmtak</w:t>
            </w:r>
            <w:proofErr w:type="gramEnd"/>
            <w:r>
              <w:t xml:space="preserve"> w </w:t>
            </w:r>
            <w:r w:rsidR="00D7289A">
              <w:t>ˁ</w:t>
            </w:r>
            <w:r>
              <w:t>āfye!</w:t>
            </w:r>
          </w:p>
        </w:tc>
        <w:tc>
          <w:tcPr>
            <w:tcW w:w="4252" w:type="dxa"/>
          </w:tcPr>
          <w:p w:rsidR="00401C93" w:rsidRPr="00181331" w:rsidRDefault="00401C93" w:rsidP="0003359F">
            <w:pPr>
              <w:rPr>
                <w:lang w:val="en-US"/>
              </w:rPr>
            </w:pPr>
          </w:p>
        </w:tc>
      </w:tr>
    </w:tbl>
    <w:p w:rsidR="008D67BC" w:rsidRPr="00181331" w:rsidRDefault="008D67BC" w:rsidP="008D67BC">
      <w:pPr>
        <w:rPr>
          <w:noProof/>
          <w:lang w:val="en-US"/>
        </w:rPr>
      </w:pPr>
    </w:p>
    <w:p w:rsidR="00B9654A" w:rsidRPr="00B9654A" w:rsidRDefault="00B9654A" w:rsidP="00C452F3">
      <w:pPr>
        <w:pStyle w:val="berschrift2"/>
        <w:rPr>
          <w:noProof/>
          <w:lang w:val="en-US"/>
        </w:rPr>
      </w:pPr>
      <w:r w:rsidRPr="00B9654A">
        <w:rPr>
          <w:lang w:val="en-US"/>
        </w:rPr>
        <w:t>Urfa-081</w:t>
      </w:r>
      <w:r w:rsidRPr="00B9654A">
        <w:rPr>
          <w:noProof/>
          <w:lang w:val="en-US"/>
        </w:rPr>
        <w:t>: About food in former times</w:t>
      </w:r>
      <w:r w:rsidR="00C452F3">
        <w:rPr>
          <w:noProof/>
          <w:lang w:val="en-US"/>
        </w:rPr>
        <w:t xml:space="preserve"> </w:t>
      </w:r>
      <w:r w:rsidR="00C452F3" w:rsidRPr="005D59C9">
        <w:rPr>
          <w:color w:val="00B050"/>
          <w:lang w:val="en-US"/>
        </w:rPr>
        <w:t>[new]</w:t>
      </w:r>
    </w:p>
    <w:p w:rsidR="00B9654A" w:rsidRPr="00770A83" w:rsidRDefault="00B9654A" w:rsidP="00A608C2">
      <w:pPr>
        <w:pStyle w:val="Liste"/>
        <w:rPr>
          <w:noProof/>
          <w:lang w:val="en-US"/>
        </w:rPr>
      </w:pPr>
      <w:r w:rsidRPr="00770A83">
        <w:rPr>
          <w:noProof/>
          <w:lang w:val="en-US"/>
        </w:rPr>
        <w:t>Ibrahim</w:t>
      </w:r>
      <w:r w:rsidR="00770A83" w:rsidRPr="00770A83">
        <w:rPr>
          <w:noProof/>
          <w:lang w:val="en-US"/>
        </w:rPr>
        <w:t xml:space="preserve"> and friends</w:t>
      </w:r>
      <w:r w:rsidRPr="00770A83">
        <w:rPr>
          <w:noProof/>
          <w:lang w:val="en-US"/>
        </w:rPr>
        <w:t xml:space="preserve">, </w:t>
      </w:r>
      <w:r w:rsidRPr="00770A83">
        <w:rPr>
          <w:lang w:val="en-US"/>
        </w:rPr>
        <w:t>9.5.2011 in Yardımcı/az-Ziyāra</w:t>
      </w:r>
    </w:p>
    <w:p w:rsidR="002F59DD" w:rsidRPr="0003359F" w:rsidRDefault="00C71221" w:rsidP="00A608C2">
      <w:pPr>
        <w:pStyle w:val="Liste"/>
        <w:rPr>
          <w:noProof/>
          <w:lang w:val="en-US"/>
        </w:rPr>
      </w:pPr>
      <w:r w:rsidRPr="0003359F">
        <w:rPr>
          <w:noProof/>
          <w:lang w:val="en-US"/>
        </w:rPr>
        <w:t>2:0</w:t>
      </w:r>
      <w:r w:rsidR="00B9654A" w:rsidRPr="0003359F">
        <w:rPr>
          <w:noProof/>
          <w:lang w:val="en-US"/>
        </w:rPr>
        <w:t>6</w:t>
      </w:r>
    </w:p>
    <w:p w:rsidR="00B9654A" w:rsidRPr="0003359F" w:rsidRDefault="00B9654A" w:rsidP="008D67BC">
      <w:pPr>
        <w:rPr>
          <w:noProof/>
          <w:lang w:val="en-US"/>
        </w:rPr>
      </w:pPr>
    </w:p>
    <w:tbl>
      <w:tblPr>
        <w:tblStyle w:val="Tabellenraster"/>
        <w:tblW w:w="9071" w:type="dxa"/>
        <w:tblLook w:val="04A0" w:firstRow="1" w:lastRow="0" w:firstColumn="1" w:lastColumn="0" w:noHBand="0" w:noVBand="1"/>
      </w:tblPr>
      <w:tblGrid>
        <w:gridCol w:w="850"/>
        <w:gridCol w:w="3969"/>
        <w:gridCol w:w="4252"/>
      </w:tblGrid>
      <w:tr w:rsidR="00B9654A" w:rsidRPr="00C71221" w:rsidTr="00B9654A">
        <w:tc>
          <w:tcPr>
            <w:tcW w:w="850" w:type="dxa"/>
          </w:tcPr>
          <w:p w:rsidR="00B9654A" w:rsidRPr="0003359F" w:rsidRDefault="00770A83" w:rsidP="0003359F">
            <w:pPr>
              <w:rPr>
                <w:lang w:val="en-US"/>
              </w:rPr>
            </w:pPr>
            <w:r w:rsidRPr="0003359F">
              <w:rPr>
                <w:lang w:val="en-US"/>
              </w:rPr>
              <w:t>0.13</w:t>
            </w:r>
          </w:p>
        </w:tc>
        <w:tc>
          <w:tcPr>
            <w:tcW w:w="3969" w:type="dxa"/>
          </w:tcPr>
          <w:p w:rsidR="00B9654A" w:rsidRPr="0004687F" w:rsidRDefault="00770A83" w:rsidP="00770A83">
            <w:pPr>
              <w:rPr>
                <w:lang w:val="en-US"/>
              </w:rPr>
            </w:pPr>
            <w:proofErr w:type="gramStart"/>
            <w:r w:rsidRPr="0003359F">
              <w:rPr>
                <w:lang w:val="en-US"/>
              </w:rPr>
              <w:t>ḥabbīye</w:t>
            </w:r>
            <w:proofErr w:type="gramEnd"/>
            <w:r w:rsidRPr="0003359F">
              <w:rPr>
                <w:lang w:val="en-US"/>
              </w:rPr>
              <w:t xml:space="preserve"> šī, hēne b</w:t>
            </w:r>
            <w:r w:rsidRPr="0004687F">
              <w:rPr>
                <w:lang w:val="en-US"/>
              </w:rPr>
              <w:t xml:space="preserve">-al-bölge ḏīye ysawwūnhe </w:t>
            </w:r>
            <w:r w:rsidR="00D7289A">
              <w:rPr>
                <w:lang w:val="en-US"/>
              </w:rPr>
              <w:t>ˀ</w:t>
            </w:r>
            <w:r w:rsidRPr="0004687F">
              <w:rPr>
                <w:lang w:val="en-US"/>
              </w:rPr>
              <w:t>awwali,</w:t>
            </w:r>
            <w:r w:rsidRPr="0004687F">
              <w:rPr>
                <w:rFonts w:asciiTheme="minorHAnsi" w:hAnsiTheme="minorHAnsi"/>
                <w:lang w:val="en-US"/>
              </w:rPr>
              <w:t xml:space="preserve"> </w:t>
            </w:r>
            <w:r w:rsidR="00D7289A">
              <w:rPr>
                <w:lang w:val="en-US"/>
              </w:rPr>
              <w:t>ˀ</w:t>
            </w:r>
            <w:r w:rsidRPr="0004687F">
              <w:rPr>
                <w:lang w:val="en-US"/>
              </w:rPr>
              <w:t xml:space="preserve">alḥaz zād ysawwūn bass mū miṯil awwali, </w:t>
            </w:r>
            <w:r w:rsidR="00D7289A">
              <w:rPr>
                <w:lang w:val="en-US"/>
              </w:rPr>
              <w:t>ˀ</w:t>
            </w:r>
            <w:r w:rsidRPr="0004687F">
              <w:rPr>
                <w:lang w:val="en-US"/>
              </w:rPr>
              <w:t>awwali čiṯīr ysawwūnhe, __________________  zīd ysawwūnhe.</w:t>
            </w:r>
          </w:p>
        </w:tc>
        <w:tc>
          <w:tcPr>
            <w:tcW w:w="4252" w:type="dxa"/>
          </w:tcPr>
          <w:p w:rsidR="00B9654A" w:rsidRPr="0004687F" w:rsidRDefault="00B9654A" w:rsidP="0003359F">
            <w:pPr>
              <w:rPr>
                <w:lang w:val="en-US"/>
              </w:rPr>
            </w:pPr>
          </w:p>
        </w:tc>
      </w:tr>
      <w:tr w:rsidR="00770A83" w:rsidRPr="00BA2FBD" w:rsidTr="00B9654A">
        <w:tc>
          <w:tcPr>
            <w:tcW w:w="850" w:type="dxa"/>
          </w:tcPr>
          <w:p w:rsidR="00770A83" w:rsidRDefault="00770A83" w:rsidP="0003359F">
            <w:pPr>
              <w:rPr>
                <w:lang w:val="de-AT"/>
              </w:rPr>
            </w:pPr>
            <w:r>
              <w:rPr>
                <w:lang w:val="de-AT"/>
              </w:rPr>
              <w:t>0.23</w:t>
            </w:r>
          </w:p>
        </w:tc>
        <w:tc>
          <w:tcPr>
            <w:tcW w:w="3969" w:type="dxa"/>
          </w:tcPr>
          <w:p w:rsidR="00770A83" w:rsidRDefault="00770A83" w:rsidP="00770A83">
            <w:pPr>
              <w:rPr>
                <w:lang w:val="de-AT"/>
              </w:rPr>
            </w:pPr>
            <w:r>
              <w:rPr>
                <w:lang w:val="de-AT"/>
              </w:rPr>
              <w:t xml:space="preserve">yḥuṭṭūn </w:t>
            </w:r>
            <w:r w:rsidR="00D7289A">
              <w:rPr>
                <w:lang w:val="de-AT"/>
              </w:rPr>
              <w:t>ˁ</w:t>
            </w:r>
            <w:r>
              <w:rPr>
                <w:lang w:val="de-AT"/>
              </w:rPr>
              <w:t xml:space="preserve">alē ḥunṭa – šismu nōxud – ḥummuṣ, </w:t>
            </w:r>
            <w:r w:rsidR="00D7289A">
              <w:rPr>
                <w:lang w:val="de-AT"/>
              </w:rPr>
              <w:t>ˁ</w:t>
            </w:r>
            <w:r>
              <w:rPr>
                <w:lang w:val="de-AT"/>
              </w:rPr>
              <w:t xml:space="preserve">adas, yiṭbaxūnu b-al-mayye, yḥuṭṭūn </w:t>
            </w:r>
            <w:r w:rsidR="00D7289A">
              <w:rPr>
                <w:lang w:val="de-AT"/>
              </w:rPr>
              <w:t>ˁ</w:t>
            </w:r>
            <w:r>
              <w:rPr>
                <w:lang w:val="de-AT"/>
              </w:rPr>
              <w:t xml:space="preserve">alē dibis, ṣōṭ, yḥuṭṭūn </w:t>
            </w:r>
            <w:r w:rsidR="00D7289A">
              <w:rPr>
                <w:lang w:val="de-AT"/>
              </w:rPr>
              <w:t>ˁ</w:t>
            </w:r>
            <w:r>
              <w:rPr>
                <w:lang w:val="de-AT"/>
              </w:rPr>
              <w:t xml:space="preserve">alē hnīye, waa… yṣīr ḥārr, ḥārr, __________________ čiṯīr zēn, </w:t>
            </w:r>
            <w:r w:rsidR="00D7289A">
              <w:rPr>
                <w:lang w:val="de-AT"/>
              </w:rPr>
              <w:t>ˀ</w:t>
            </w:r>
            <w:r>
              <w:rPr>
                <w:lang w:val="de-AT"/>
              </w:rPr>
              <w:t>ē.</w:t>
            </w:r>
          </w:p>
        </w:tc>
        <w:tc>
          <w:tcPr>
            <w:tcW w:w="4252" w:type="dxa"/>
          </w:tcPr>
          <w:p w:rsidR="00770A83" w:rsidRPr="00770A83" w:rsidRDefault="00770A83" w:rsidP="0003359F">
            <w:pPr>
              <w:rPr>
                <w:lang w:val="de-AT"/>
              </w:rPr>
            </w:pPr>
          </w:p>
        </w:tc>
      </w:tr>
      <w:tr w:rsidR="00770A83" w:rsidRPr="00BA2FBD" w:rsidTr="00B9654A">
        <w:tc>
          <w:tcPr>
            <w:tcW w:w="850" w:type="dxa"/>
          </w:tcPr>
          <w:p w:rsidR="00770A83" w:rsidRDefault="00770A83" w:rsidP="0003359F">
            <w:pPr>
              <w:rPr>
                <w:lang w:val="de-AT"/>
              </w:rPr>
            </w:pPr>
            <w:r>
              <w:rPr>
                <w:lang w:val="de-AT"/>
              </w:rPr>
              <w:t>0.46</w:t>
            </w:r>
          </w:p>
        </w:tc>
        <w:tc>
          <w:tcPr>
            <w:tcW w:w="3969" w:type="dxa"/>
          </w:tcPr>
          <w:p w:rsidR="00770A83" w:rsidRDefault="00770A83" w:rsidP="00770A83">
            <w:pPr>
              <w:rPr>
                <w:lang w:val="de-AT" w:bidi="ar-SY"/>
              </w:rPr>
            </w:pPr>
            <w:r>
              <w:rPr>
                <w:lang w:val="de-AT"/>
              </w:rPr>
              <w:t xml:space="preserve">ᵊhnīye šī, baṣṭǝrma šī, baṣṭǝrma ysawwūnhe b-al-ᵊhnīye, </w:t>
            </w:r>
            <w:r w:rsidR="00D7289A">
              <w:rPr>
                <w:lang w:val="de-AT"/>
              </w:rPr>
              <w:t>ˀ</w:t>
            </w:r>
            <w:r>
              <w:rPr>
                <w:lang w:val="de-AT"/>
              </w:rPr>
              <w:t xml:space="preserve">al-ḥabāyib b-al-burġul yifrikin al-burġul miṯil </w:t>
            </w:r>
            <w:r w:rsidR="00D7289A">
              <w:rPr>
                <w:lang w:val="de-AT"/>
              </w:rPr>
              <w:t>ˀ</w:t>
            </w:r>
            <w:r>
              <w:rPr>
                <w:lang w:val="de-AT"/>
              </w:rPr>
              <w:t xml:space="preserve">ač-čīge, ysawwin hīčiḏ ᵊhnīye, ᵊzġār ᵊzġār, w yḥuṭṭūn </w:t>
            </w:r>
            <w:r w:rsidR="00D7289A">
              <w:rPr>
                <w:lang w:val="de-AT"/>
              </w:rPr>
              <w:t>ˁ</w:t>
            </w:r>
            <w:r>
              <w:rPr>
                <w:lang w:val="de-AT"/>
              </w:rPr>
              <w:t>alē laḥam, laḥam qīyme, w yḥuṭṭūnu….</w:t>
            </w:r>
          </w:p>
        </w:tc>
        <w:tc>
          <w:tcPr>
            <w:tcW w:w="4252" w:type="dxa"/>
          </w:tcPr>
          <w:p w:rsidR="00770A83" w:rsidRPr="00770A83" w:rsidRDefault="00770A83" w:rsidP="0003359F">
            <w:pPr>
              <w:rPr>
                <w:lang w:val="de-AT"/>
              </w:rPr>
            </w:pPr>
          </w:p>
        </w:tc>
      </w:tr>
      <w:tr w:rsidR="00770A83" w:rsidRPr="00BA2FBD" w:rsidTr="00B9654A">
        <w:tc>
          <w:tcPr>
            <w:tcW w:w="850" w:type="dxa"/>
          </w:tcPr>
          <w:p w:rsidR="00770A83" w:rsidRDefault="00770A83" w:rsidP="0003359F">
            <w:pPr>
              <w:rPr>
                <w:lang w:val="de-AT"/>
              </w:rPr>
            </w:pPr>
            <w:r>
              <w:rPr>
                <w:lang w:val="de-AT"/>
              </w:rPr>
              <w:t>1.04</w:t>
            </w:r>
          </w:p>
        </w:tc>
        <w:tc>
          <w:tcPr>
            <w:tcW w:w="3969" w:type="dxa"/>
          </w:tcPr>
          <w:p w:rsidR="00770A83" w:rsidRPr="00770A83" w:rsidRDefault="00770A83" w:rsidP="00770A83">
            <w:pPr>
              <w:rPr>
                <w:lang w:val="de-AT"/>
              </w:rPr>
            </w:pPr>
            <w:r w:rsidRPr="00770A83">
              <w:rPr>
                <w:lang w:val="de-AT"/>
              </w:rPr>
              <w:t>šī yiḥammṣūnu b-as-samin w šī yiṭbax</w:t>
            </w:r>
            <w:r>
              <w:rPr>
                <w:lang w:val="de-AT"/>
              </w:rPr>
              <w:t>ūnu b-al-mayye, w šī __________________ b-al-mayye yiṭbaxūnu ṭabǝx w hīčiḏ w šī yḥammṣūnu b-as-samin zēn.</w:t>
            </w:r>
          </w:p>
        </w:tc>
        <w:tc>
          <w:tcPr>
            <w:tcW w:w="4252" w:type="dxa"/>
          </w:tcPr>
          <w:p w:rsidR="00770A83" w:rsidRPr="00770A83" w:rsidRDefault="00770A83" w:rsidP="0003359F">
            <w:pPr>
              <w:rPr>
                <w:lang w:val="de-AT"/>
              </w:rPr>
            </w:pPr>
          </w:p>
        </w:tc>
      </w:tr>
      <w:tr w:rsidR="00770A83" w:rsidRPr="00BA2FBD" w:rsidTr="00B9654A">
        <w:tc>
          <w:tcPr>
            <w:tcW w:w="850" w:type="dxa"/>
          </w:tcPr>
          <w:p w:rsidR="00770A83" w:rsidRDefault="00770A83" w:rsidP="0003359F">
            <w:pPr>
              <w:rPr>
                <w:lang w:val="de-AT"/>
              </w:rPr>
            </w:pPr>
            <w:r>
              <w:rPr>
                <w:lang w:val="de-AT"/>
              </w:rPr>
              <w:t>1.17</w:t>
            </w:r>
          </w:p>
        </w:tc>
        <w:tc>
          <w:tcPr>
            <w:tcW w:w="3969" w:type="dxa"/>
          </w:tcPr>
          <w:p w:rsidR="00770A83" w:rsidRPr="00770A83" w:rsidRDefault="00770A83" w:rsidP="00D262B0">
            <w:pPr>
              <w:rPr>
                <w:lang w:val="de-AT"/>
              </w:rPr>
            </w:pPr>
            <w:r>
              <w:rPr>
                <w:lang w:val="de-AT"/>
              </w:rPr>
              <w:t>qēr ačil šī hnīye, kḅaḅši, zād b-al-burġul ysawwūnu __________________ __________________ laḥam w bǝṣal</w:t>
            </w:r>
            <w:r w:rsidR="00D262B0">
              <w:rPr>
                <w:lang w:val="de-AT"/>
              </w:rPr>
              <w:t>, w… ṣōṭ, dibis, ysawwūn qārǝšǝq hīčiḏ yḥuṭṭūn __________________ __________________ __________________ūnu. šī zād hāḏi šī yḥammṣūnu b- al… as-samin, w šī ysawwūnu b-al-mayye, yiṭbaxūnu b-al-mayye w yṣīr.</w:t>
            </w:r>
          </w:p>
        </w:tc>
        <w:tc>
          <w:tcPr>
            <w:tcW w:w="4252" w:type="dxa"/>
          </w:tcPr>
          <w:p w:rsidR="00770A83" w:rsidRPr="00770A83" w:rsidRDefault="00770A83" w:rsidP="0003359F">
            <w:pPr>
              <w:rPr>
                <w:lang w:val="de-AT"/>
              </w:rPr>
            </w:pPr>
          </w:p>
        </w:tc>
      </w:tr>
      <w:tr w:rsidR="00D262B0" w:rsidRPr="00BA2FBD" w:rsidTr="00B9654A">
        <w:tc>
          <w:tcPr>
            <w:tcW w:w="850" w:type="dxa"/>
          </w:tcPr>
          <w:p w:rsidR="00D262B0" w:rsidRDefault="00D262B0" w:rsidP="0003359F">
            <w:pPr>
              <w:rPr>
                <w:lang w:val="de-AT"/>
              </w:rPr>
            </w:pPr>
            <w:r>
              <w:rPr>
                <w:lang w:val="de-AT"/>
              </w:rPr>
              <w:t>1.39</w:t>
            </w:r>
          </w:p>
        </w:tc>
        <w:tc>
          <w:tcPr>
            <w:tcW w:w="3969" w:type="dxa"/>
          </w:tcPr>
          <w:p w:rsidR="00D262B0" w:rsidRDefault="00D262B0" w:rsidP="00D262B0">
            <w:pPr>
              <w:rPr>
                <w:lang w:val="de-AT"/>
              </w:rPr>
            </w:pPr>
            <w:r>
              <w:rPr>
                <w:lang w:val="de-AT"/>
              </w:rPr>
              <w:t xml:space="preserve">hēne gdūr-un ᵊkbāṛ šī, ḥabāyib hēne ysawwin </w:t>
            </w:r>
            <w:r w:rsidR="00D7289A">
              <w:rPr>
                <w:lang w:val="de-AT"/>
              </w:rPr>
              <w:t>ˁ</w:t>
            </w:r>
            <w:r>
              <w:rPr>
                <w:lang w:val="de-AT"/>
              </w:rPr>
              <w:t xml:space="preserve">ādēne ǧaw… –qazan – ᵊgdūr ᵊngūl ᵊgdūr-un kǝbār, w </w:t>
            </w:r>
            <w:r w:rsidRPr="00D262B0">
              <w:rPr>
                <w:color w:val="FF0000"/>
                <w:lang w:val="de-AT"/>
              </w:rPr>
              <w:t>gǝḏ̣ab haḏanne nisā w l-ḥabāyib w yāklin</w:t>
            </w:r>
            <w:r>
              <w:rPr>
                <w:color w:val="FF0000"/>
                <w:lang w:val="de-AT"/>
              </w:rPr>
              <w:t xml:space="preserve">, </w:t>
            </w:r>
            <w:r>
              <w:rPr>
                <w:lang w:val="de-AT"/>
              </w:rPr>
              <w:t xml:space="preserve">w ______________________ haḏāk ište </w:t>
            </w:r>
            <w:r w:rsidR="00D7289A">
              <w:rPr>
                <w:lang w:val="de-AT"/>
              </w:rPr>
              <w:t>ˁ</w:t>
            </w:r>
            <w:r>
              <w:rPr>
                <w:lang w:val="de-AT"/>
              </w:rPr>
              <w:t xml:space="preserve">alīǧi l-xāṯir </w:t>
            </w:r>
            <w:r w:rsidR="00D7289A">
              <w:rPr>
                <w:lang w:val="de-AT"/>
              </w:rPr>
              <w:t>ˁ</w:t>
            </w:r>
            <w:r>
              <w:rPr>
                <w:lang w:val="de-AT"/>
              </w:rPr>
              <w:t>alīǧi yinṭūnu</w:t>
            </w:r>
          </w:p>
        </w:tc>
        <w:tc>
          <w:tcPr>
            <w:tcW w:w="4252" w:type="dxa"/>
          </w:tcPr>
          <w:p w:rsidR="00D262B0" w:rsidRPr="00770A83" w:rsidRDefault="00D262B0" w:rsidP="0003359F">
            <w:pPr>
              <w:rPr>
                <w:lang w:val="de-AT"/>
              </w:rPr>
            </w:pPr>
          </w:p>
        </w:tc>
      </w:tr>
      <w:tr w:rsidR="00D262B0" w:rsidRPr="00BA2FBD" w:rsidTr="00B9654A">
        <w:tc>
          <w:tcPr>
            <w:tcW w:w="850" w:type="dxa"/>
          </w:tcPr>
          <w:p w:rsidR="00D262B0" w:rsidRDefault="00D262B0" w:rsidP="0003359F">
            <w:pPr>
              <w:rPr>
                <w:lang w:val="de-AT"/>
              </w:rPr>
            </w:pPr>
            <w:r>
              <w:rPr>
                <w:lang w:val="de-AT"/>
              </w:rPr>
              <w:t>1.55</w:t>
            </w:r>
          </w:p>
        </w:tc>
        <w:tc>
          <w:tcPr>
            <w:tcW w:w="3969" w:type="dxa"/>
          </w:tcPr>
          <w:p w:rsidR="00D262B0" w:rsidRDefault="00D262B0" w:rsidP="00D262B0">
            <w:pPr>
              <w:rPr>
                <w:lang w:val="de-AT" w:bidi="ar-SY"/>
              </w:rPr>
            </w:pPr>
            <w:r>
              <w:rPr>
                <w:lang w:val="de-AT"/>
              </w:rPr>
              <w:t xml:space="preserve">šī gurṣa šī, </w:t>
            </w:r>
            <w:r w:rsidR="00D7289A">
              <w:rPr>
                <w:lang w:val="de-AT"/>
              </w:rPr>
              <w:t>ˀ</w:t>
            </w:r>
            <w:r>
              <w:rPr>
                <w:lang w:val="de-AT"/>
              </w:rPr>
              <w:t xml:space="preserve">al-gurṣa xubuz hēne, šift al-xubuz al ysawwūnu _________________, </w:t>
            </w:r>
            <w:r w:rsidR="00D7289A">
              <w:rPr>
                <w:lang w:val="de-AT"/>
              </w:rPr>
              <w:t>ˀ</w:t>
            </w:r>
            <w:r>
              <w:rPr>
                <w:lang w:val="de-AT"/>
              </w:rPr>
              <w:t xml:space="preserve">al-gurṣa </w:t>
            </w:r>
            <w:r w:rsidR="00D7289A">
              <w:rPr>
                <w:lang w:val="de-AT" w:bidi="ar-SY"/>
              </w:rPr>
              <w:t>ˀ</w:t>
            </w:r>
            <w:r>
              <w:rPr>
                <w:lang w:val="de-AT" w:bidi="ar-SY"/>
              </w:rPr>
              <w:t xml:space="preserve">akbar aqalaḏ̣ minnu, </w:t>
            </w:r>
            <w:r w:rsidR="00D7289A">
              <w:rPr>
                <w:lang w:val="de-AT" w:bidi="ar-SY"/>
              </w:rPr>
              <w:t>ˀ</w:t>
            </w:r>
            <w:r>
              <w:rPr>
                <w:lang w:val="de-AT" w:bidi="ar-SY"/>
              </w:rPr>
              <w:t xml:space="preserve">a_________ . ysawwūnu l-ḥabāyib yḥuṭṭūn </w:t>
            </w:r>
            <w:r w:rsidR="00D7289A">
              <w:rPr>
                <w:lang w:val="de-AT" w:bidi="ar-SY"/>
              </w:rPr>
              <w:t>ˁ</w:t>
            </w:r>
            <w:r>
              <w:rPr>
                <w:lang w:val="de-AT" w:bidi="ar-SY"/>
              </w:rPr>
              <w:t xml:space="preserve">alēhe samin – simsim – simsim yḥuṭṭūnu </w:t>
            </w:r>
            <w:r w:rsidR="00D7289A">
              <w:rPr>
                <w:lang w:val="de-AT" w:bidi="ar-SY"/>
              </w:rPr>
              <w:t>ˁ</w:t>
            </w:r>
            <w:r>
              <w:rPr>
                <w:lang w:val="de-AT" w:bidi="ar-SY"/>
              </w:rPr>
              <w:t xml:space="preserve">alēhe, w yḥabsūnha miššān al-fuṭūr aṣ-ṣubuḥ, gurṣa ygūlūn. </w:t>
            </w:r>
          </w:p>
        </w:tc>
        <w:tc>
          <w:tcPr>
            <w:tcW w:w="4252" w:type="dxa"/>
          </w:tcPr>
          <w:p w:rsidR="00D262B0" w:rsidRPr="00770A83" w:rsidRDefault="00D262B0" w:rsidP="0003359F">
            <w:pPr>
              <w:rPr>
                <w:lang w:val="de-AT"/>
              </w:rPr>
            </w:pPr>
          </w:p>
        </w:tc>
      </w:tr>
    </w:tbl>
    <w:p w:rsidR="00B9654A" w:rsidRPr="00770A83" w:rsidRDefault="00B9654A" w:rsidP="006E14BD">
      <w:pPr>
        <w:pStyle w:val="Textkrper"/>
        <w:rPr>
          <w:noProof/>
          <w:lang w:val="de-AT"/>
        </w:rPr>
        <w:sectPr w:rsidR="00B9654A" w:rsidRPr="00770A83" w:rsidSect="00E37A9F">
          <w:pgSz w:w="11906" w:h="16838"/>
          <w:pgMar w:top="1417" w:right="1417" w:bottom="1134" w:left="1417" w:header="708" w:footer="708" w:gutter="0"/>
          <w:cols w:space="708"/>
          <w:titlePg/>
          <w:docGrid w:linePitch="360"/>
        </w:sectPr>
      </w:pPr>
    </w:p>
    <w:p w:rsidR="007F5DBD" w:rsidRPr="005D59C9" w:rsidRDefault="007F5DBD" w:rsidP="007F5DBD">
      <w:pPr>
        <w:pStyle w:val="berschrift2"/>
        <w:rPr>
          <w:noProof/>
          <w:lang w:val="en-US"/>
        </w:rPr>
      </w:pPr>
      <w:r w:rsidRPr="005D59C9">
        <w:rPr>
          <w:noProof/>
          <w:lang w:val="en-US"/>
        </w:rPr>
        <w:t xml:space="preserve">Urfa-085 The snake in the cistern </w:t>
      </w:r>
      <w:r w:rsidRPr="005D59C9">
        <w:rPr>
          <w:color w:val="00B050"/>
          <w:lang w:val="en-US"/>
        </w:rPr>
        <w:t>[new]</w:t>
      </w:r>
    </w:p>
    <w:p w:rsidR="007F5DBD" w:rsidRDefault="007F5DBD" w:rsidP="006E14BD">
      <w:pPr>
        <w:pStyle w:val="Liste"/>
        <w:rPr>
          <w:lang w:val="es-ES_tradnl"/>
        </w:rPr>
      </w:pPr>
      <w:r>
        <w:rPr>
          <w:lang w:val="es-ES_tradnl"/>
        </w:rPr>
        <w:t>Ismail, 10 May 2010</w:t>
      </w:r>
    </w:p>
    <w:p w:rsidR="007F5DBD" w:rsidRDefault="007F5DBD" w:rsidP="006E14BD">
      <w:pPr>
        <w:pStyle w:val="Liste"/>
        <w:rPr>
          <w:lang w:val="es-ES_tradnl"/>
        </w:rPr>
      </w:pPr>
      <w:r>
        <w:rPr>
          <w:lang w:val="es-ES_tradnl"/>
        </w:rPr>
        <w:t>6:00</w:t>
      </w:r>
    </w:p>
    <w:p w:rsidR="00642570" w:rsidRDefault="00642570" w:rsidP="007F5DBD">
      <w:pPr>
        <w:rPr>
          <w:lang w:val="es-ES_tradnl"/>
        </w:rPr>
      </w:pPr>
    </w:p>
    <w:tbl>
      <w:tblPr>
        <w:tblStyle w:val="Tabellenraster"/>
        <w:tblW w:w="9072" w:type="dxa"/>
        <w:tblLook w:val="0400" w:firstRow="0" w:lastRow="0" w:firstColumn="0" w:lastColumn="0" w:noHBand="0" w:noVBand="1"/>
      </w:tblPr>
      <w:tblGrid>
        <w:gridCol w:w="850"/>
        <w:gridCol w:w="3969"/>
        <w:gridCol w:w="4253"/>
      </w:tblGrid>
      <w:tr w:rsidR="007F5DBD" w:rsidRPr="00926365" w:rsidTr="0089560E">
        <w:tc>
          <w:tcPr>
            <w:tcW w:w="850" w:type="dxa"/>
          </w:tcPr>
          <w:p w:rsidR="007F5DBD" w:rsidRDefault="007F5DBD" w:rsidP="0089560E">
            <w:pPr>
              <w:rPr>
                <w:lang w:val="en-US"/>
              </w:rPr>
            </w:pPr>
            <w:r>
              <w:rPr>
                <w:lang w:val="en-US"/>
              </w:rPr>
              <w:t>0</w:t>
            </w:r>
            <w:r w:rsidR="0089560E">
              <w:rPr>
                <w:lang w:val="en-US"/>
              </w:rPr>
              <w:t>.05</w:t>
            </w:r>
          </w:p>
        </w:tc>
        <w:tc>
          <w:tcPr>
            <w:tcW w:w="3969" w:type="dxa"/>
          </w:tcPr>
          <w:p w:rsidR="007F5DBD" w:rsidRPr="00155094" w:rsidRDefault="0089560E" w:rsidP="0089560E">
            <w:pPr>
              <w:rPr>
                <w:lang w:val="en-US"/>
              </w:rPr>
            </w:pPr>
            <w:proofErr w:type="gramStart"/>
            <w:r>
              <w:rPr>
                <w:lang w:val="en-US"/>
              </w:rPr>
              <w:t>nahāṛ</w:t>
            </w:r>
            <w:proofErr w:type="gramEnd"/>
            <w:r>
              <w:rPr>
                <w:lang w:val="en-US"/>
              </w:rPr>
              <w:t xml:space="preserve"> w wāḥad </w:t>
            </w:r>
            <w:r w:rsidR="00D7289A">
              <w:rPr>
                <w:lang w:val="en-US"/>
              </w:rPr>
              <w:t>ˁ</w:t>
            </w:r>
            <w:r>
              <w:rPr>
                <w:lang w:val="en-US"/>
              </w:rPr>
              <w:t>ala zimān al-awwali ǧa</w:t>
            </w:r>
            <w:r w:rsidR="00D7289A">
              <w:rPr>
                <w:lang w:val="en-US"/>
              </w:rPr>
              <w:t>ˁ</w:t>
            </w:r>
            <w:r>
              <w:rPr>
                <w:lang w:val="en-US"/>
              </w:rPr>
              <w:t xml:space="preserve">ad yimši </w:t>
            </w:r>
            <w:r w:rsidR="00D7289A">
              <w:rPr>
                <w:lang w:val="en-US"/>
              </w:rPr>
              <w:t>ˁ</w:t>
            </w:r>
            <w:r>
              <w:rPr>
                <w:lang w:val="en-US"/>
              </w:rPr>
              <w:t>a-d-darib w… ǧāye m-gaṣṭal w yisma</w:t>
            </w:r>
            <w:r w:rsidR="00D7289A">
              <w:rPr>
                <w:lang w:val="en-US"/>
              </w:rPr>
              <w:t>ˁ</w:t>
            </w:r>
            <w:r>
              <w:rPr>
                <w:lang w:val="en-US"/>
              </w:rPr>
              <w:t xml:space="preserve"> ṣēḥe, ḥiss. </w:t>
            </w:r>
            <w:proofErr w:type="gramStart"/>
            <w:r>
              <w:rPr>
                <w:lang w:val="en-US"/>
              </w:rPr>
              <w:t>wāḥad</w:t>
            </w:r>
            <w:proofErr w:type="gramEnd"/>
            <w:r>
              <w:rPr>
                <w:lang w:val="en-US"/>
              </w:rPr>
              <w:t xml:space="preserve"> min ǧawwa yṣīḥ ya</w:t>
            </w:r>
            <w:r w:rsidR="00D7289A">
              <w:rPr>
                <w:lang w:val="en-US"/>
              </w:rPr>
              <w:t>ˁ</w:t>
            </w:r>
            <w:r>
              <w:rPr>
                <w:lang w:val="en-US"/>
              </w:rPr>
              <w:t xml:space="preserve">ni “imdāt!” yrīd </w:t>
            </w:r>
            <w:r w:rsidR="00D7289A">
              <w:rPr>
                <w:lang w:val="en-US"/>
              </w:rPr>
              <w:t>ˁ</w:t>
            </w:r>
            <w:r>
              <w:rPr>
                <w:lang w:val="en-US"/>
              </w:rPr>
              <w:t xml:space="preserve">awīna, </w:t>
            </w:r>
            <w:r w:rsidR="00D7289A">
              <w:rPr>
                <w:lang w:val="en-US"/>
              </w:rPr>
              <w:t>ˁ</w:t>
            </w:r>
            <w:r>
              <w:rPr>
                <w:lang w:val="en-US"/>
              </w:rPr>
              <w:t>ōne.</w:t>
            </w:r>
          </w:p>
        </w:tc>
        <w:tc>
          <w:tcPr>
            <w:tcW w:w="4253" w:type="dxa"/>
          </w:tcPr>
          <w:p w:rsidR="007F5DBD" w:rsidRPr="0089560E" w:rsidRDefault="007F5DBD" w:rsidP="0089560E">
            <w:pPr>
              <w:rPr>
                <w:lang w:val="en-US"/>
              </w:rPr>
            </w:pPr>
          </w:p>
        </w:tc>
      </w:tr>
      <w:tr w:rsidR="0089560E" w:rsidRPr="00926365" w:rsidTr="0089560E">
        <w:tc>
          <w:tcPr>
            <w:tcW w:w="850" w:type="dxa"/>
          </w:tcPr>
          <w:p w:rsidR="0089560E" w:rsidRDefault="0089560E" w:rsidP="0089560E">
            <w:pPr>
              <w:rPr>
                <w:lang w:val="en-US"/>
              </w:rPr>
            </w:pPr>
            <w:r>
              <w:rPr>
                <w:lang w:val="en-US"/>
              </w:rPr>
              <w:t>0.21</w:t>
            </w:r>
          </w:p>
        </w:tc>
        <w:tc>
          <w:tcPr>
            <w:tcW w:w="3969" w:type="dxa"/>
          </w:tcPr>
          <w:p w:rsidR="0089560E" w:rsidRDefault="00D7289A" w:rsidP="0089560E">
            <w:pPr>
              <w:rPr>
                <w:lang w:val="en-US"/>
              </w:rPr>
            </w:pPr>
            <w:r>
              <w:rPr>
                <w:lang w:val="en-US"/>
              </w:rPr>
              <w:t>ˀ</w:t>
            </w:r>
            <w:r w:rsidR="0089560E" w:rsidRPr="0089560E">
              <w:rPr>
                <w:color w:val="FF0000"/>
                <w:lang w:val="en-US"/>
              </w:rPr>
              <w:t>arīdit</w:t>
            </w:r>
            <w:r w:rsidR="0089560E">
              <w:rPr>
                <w:lang w:val="en-US"/>
              </w:rPr>
              <w:t xml:space="preserve"> </w:t>
            </w:r>
            <w:r>
              <w:rPr>
                <w:lang w:val="en-US"/>
              </w:rPr>
              <w:t>ˁ</w:t>
            </w:r>
            <w:r w:rsidR="0089560E">
              <w:rPr>
                <w:lang w:val="en-US"/>
              </w:rPr>
              <w:t>ōne yisma</w:t>
            </w:r>
            <w:r>
              <w:rPr>
                <w:lang w:val="en-US"/>
              </w:rPr>
              <w:t>ˁ</w:t>
            </w:r>
            <w:r w:rsidR="0089560E">
              <w:rPr>
                <w:lang w:val="en-US"/>
              </w:rPr>
              <w:t xml:space="preserve"> ḥiss al-ḥayye _________________ </w:t>
            </w:r>
            <w:r>
              <w:rPr>
                <w:lang w:val="en-US"/>
              </w:rPr>
              <w:t>ˀ</w:t>
            </w:r>
            <w:r w:rsidR="0089560E">
              <w:rPr>
                <w:lang w:val="en-US"/>
              </w:rPr>
              <w:t xml:space="preserve">asōlif. </w:t>
            </w:r>
            <w:proofErr w:type="gramStart"/>
            <w:r w:rsidR="0089560E">
              <w:rPr>
                <w:lang w:val="en-US"/>
              </w:rPr>
              <w:t>ḥayyt-in</w:t>
            </w:r>
            <w:proofErr w:type="gramEnd"/>
            <w:r w:rsidR="0089560E">
              <w:rPr>
                <w:lang w:val="en-US"/>
              </w:rPr>
              <w:t xml:space="preserve"> čibīre b-gaḷb al-gaṣṭal wāǧi</w:t>
            </w:r>
            <w:r>
              <w:rPr>
                <w:lang w:val="en-US"/>
              </w:rPr>
              <w:t>ˁ</w:t>
            </w:r>
            <w:r w:rsidR="0089560E">
              <w:rPr>
                <w:lang w:val="en-US"/>
              </w:rPr>
              <w:t xml:space="preserve"> b-al-mayye w-al-ḥayye mā tigdar tuṭlu</w:t>
            </w:r>
            <w:r>
              <w:rPr>
                <w:lang w:val="en-US"/>
              </w:rPr>
              <w:t>ˁ</w:t>
            </w:r>
            <w:r w:rsidR="0089560E">
              <w:rPr>
                <w:lang w:val="en-US"/>
              </w:rPr>
              <w:t xml:space="preserve"> [tuṭluḥ], m-al-gaṣṭal.</w:t>
            </w:r>
          </w:p>
        </w:tc>
        <w:tc>
          <w:tcPr>
            <w:tcW w:w="4253" w:type="dxa"/>
          </w:tcPr>
          <w:p w:rsidR="0089560E" w:rsidRPr="0089560E" w:rsidRDefault="0089560E" w:rsidP="0089560E">
            <w:pPr>
              <w:rPr>
                <w:lang w:val="en-US"/>
              </w:rPr>
            </w:pPr>
          </w:p>
        </w:tc>
      </w:tr>
      <w:tr w:rsidR="0089560E" w:rsidRPr="00926365" w:rsidTr="0089560E">
        <w:tc>
          <w:tcPr>
            <w:tcW w:w="850" w:type="dxa"/>
          </w:tcPr>
          <w:p w:rsidR="0089560E" w:rsidRDefault="0089560E" w:rsidP="0089560E">
            <w:pPr>
              <w:rPr>
                <w:lang w:val="en-US"/>
              </w:rPr>
            </w:pPr>
            <w:r>
              <w:rPr>
                <w:lang w:val="en-US"/>
              </w:rPr>
              <w:t>0.33</w:t>
            </w:r>
          </w:p>
        </w:tc>
        <w:tc>
          <w:tcPr>
            <w:tcW w:w="3969" w:type="dxa"/>
          </w:tcPr>
          <w:p w:rsidR="0089560E" w:rsidRDefault="0089560E" w:rsidP="0089560E">
            <w:pPr>
              <w:rPr>
                <w:lang w:val="en-US"/>
              </w:rPr>
            </w:pPr>
            <w:proofErr w:type="gramStart"/>
            <w:r>
              <w:rPr>
                <w:lang w:val="en-US"/>
              </w:rPr>
              <w:t>w</w:t>
            </w:r>
            <w:proofErr w:type="gramEnd"/>
            <w:r>
              <w:rPr>
                <w:lang w:val="en-US"/>
              </w:rPr>
              <w:t xml:space="preserve"> hāḏa mḥawwil </w:t>
            </w:r>
            <w:r w:rsidR="00D7289A">
              <w:rPr>
                <w:lang w:val="en-US"/>
              </w:rPr>
              <w:t>ˁ</w:t>
            </w:r>
            <w:r>
              <w:rPr>
                <w:lang w:val="en-US"/>
              </w:rPr>
              <w:t>alēhe mdaḥḥiǧ gāmat ᵊtkālmu, ᵊssōlfu ya</w:t>
            </w:r>
            <w:r w:rsidR="00D7289A">
              <w:rPr>
                <w:lang w:val="en-US"/>
              </w:rPr>
              <w:t>ˁ</w:t>
            </w:r>
            <w:r>
              <w:rPr>
                <w:lang w:val="en-US"/>
              </w:rPr>
              <w:t xml:space="preserve">ni b-iḏn Aḷḷā. </w:t>
            </w:r>
            <w:proofErr w:type="gramStart"/>
            <w:r>
              <w:rPr>
                <w:lang w:val="en-US"/>
              </w:rPr>
              <w:t>gāyil</w:t>
            </w:r>
            <w:proofErr w:type="gramEnd"/>
            <w:r>
              <w:rPr>
                <w:lang w:val="en-US"/>
              </w:rPr>
              <w:t xml:space="preserve"> “yā ši-trīdīn yā ḥayye minni?” gāyilt-lu “_________ yā bini </w:t>
            </w:r>
            <w:r w:rsidR="00D7289A">
              <w:rPr>
                <w:lang w:val="en-US"/>
              </w:rPr>
              <w:t>ˀ</w:t>
            </w:r>
            <w:r>
              <w:rPr>
                <w:lang w:val="en-US"/>
              </w:rPr>
              <w:t xml:space="preserve">ādam, mā txallǝṣni m-al-mayye! </w:t>
            </w:r>
            <w:proofErr w:type="gramStart"/>
            <w:r>
              <w:rPr>
                <w:lang w:val="en-US"/>
              </w:rPr>
              <w:t>midd</w:t>
            </w:r>
            <w:proofErr w:type="gramEnd"/>
            <w:r>
              <w:rPr>
                <w:lang w:val="en-US"/>
              </w:rPr>
              <w:t xml:space="preserve"> īdak </w:t>
            </w:r>
            <w:r w:rsidR="00D7289A">
              <w:rPr>
                <w:lang w:val="en-US"/>
              </w:rPr>
              <w:t>ˁ</w:t>
            </w:r>
            <w:r>
              <w:rPr>
                <w:lang w:val="en-US"/>
              </w:rPr>
              <w:t>alayye ta-______________ īdak ta-</w:t>
            </w:r>
            <w:r w:rsidR="00D7289A">
              <w:rPr>
                <w:lang w:val="en-US"/>
              </w:rPr>
              <w:t>ˀ</w:t>
            </w:r>
            <w:r>
              <w:rPr>
                <w:lang w:val="en-US"/>
              </w:rPr>
              <w:t>aṭla</w:t>
            </w:r>
            <w:r w:rsidR="00D7289A">
              <w:rPr>
                <w:lang w:val="en-US"/>
              </w:rPr>
              <w:t>ˁ</w:t>
            </w:r>
            <w:r>
              <w:rPr>
                <w:lang w:val="en-US"/>
              </w:rPr>
              <w:t xml:space="preserve"> mā-gdar aṭlu</w:t>
            </w:r>
            <w:r w:rsidR="00D7289A">
              <w:rPr>
                <w:lang w:val="en-US"/>
              </w:rPr>
              <w:t>ˁ</w:t>
            </w:r>
            <w:r>
              <w:rPr>
                <w:lang w:val="en-US"/>
              </w:rPr>
              <w:t>, ________________ ______________________________.”</w:t>
            </w:r>
          </w:p>
        </w:tc>
        <w:tc>
          <w:tcPr>
            <w:tcW w:w="4253" w:type="dxa"/>
          </w:tcPr>
          <w:p w:rsidR="0089560E" w:rsidRPr="0089560E" w:rsidRDefault="0089560E" w:rsidP="0089560E">
            <w:pPr>
              <w:rPr>
                <w:lang w:val="en-US"/>
              </w:rPr>
            </w:pPr>
          </w:p>
        </w:tc>
      </w:tr>
      <w:tr w:rsidR="0089560E" w:rsidRPr="00926365" w:rsidTr="0089560E">
        <w:tc>
          <w:tcPr>
            <w:tcW w:w="850" w:type="dxa"/>
          </w:tcPr>
          <w:p w:rsidR="0089560E" w:rsidRDefault="0089560E" w:rsidP="0089560E">
            <w:pPr>
              <w:rPr>
                <w:lang w:val="en-US"/>
              </w:rPr>
            </w:pPr>
            <w:r>
              <w:rPr>
                <w:lang w:val="en-US"/>
              </w:rPr>
              <w:t>0.49</w:t>
            </w:r>
          </w:p>
        </w:tc>
        <w:tc>
          <w:tcPr>
            <w:tcW w:w="3969" w:type="dxa"/>
          </w:tcPr>
          <w:p w:rsidR="0089560E" w:rsidRDefault="0089560E" w:rsidP="0089560E">
            <w:pPr>
              <w:rPr>
                <w:lang w:val="en-US"/>
              </w:rPr>
            </w:pPr>
            <w:r>
              <w:rPr>
                <w:lang w:val="en-US"/>
              </w:rPr>
              <w:t>“</w:t>
            </w:r>
            <w:r w:rsidR="00D7289A">
              <w:rPr>
                <w:lang w:val="en-US"/>
              </w:rPr>
              <w:t>ˀ</w:t>
            </w:r>
            <w:r>
              <w:rPr>
                <w:lang w:val="en-US"/>
              </w:rPr>
              <w:t>ē” gāyil “</w:t>
            </w:r>
            <w:r w:rsidR="00D7289A">
              <w:rPr>
                <w:lang w:val="en-US"/>
              </w:rPr>
              <w:t>ˀ</w:t>
            </w:r>
            <w:r>
              <w:rPr>
                <w:lang w:val="en-US"/>
              </w:rPr>
              <w:t xml:space="preserve">inti ḥayye, </w:t>
            </w:r>
            <w:r w:rsidR="00D7289A">
              <w:rPr>
                <w:lang w:val="en-US"/>
              </w:rPr>
              <w:t>ˀ</w:t>
            </w:r>
            <w:r>
              <w:rPr>
                <w:lang w:val="en-US"/>
              </w:rPr>
              <w:t xml:space="preserve">axāf in ___________________ič maddēt īdi </w:t>
            </w:r>
            <w:r w:rsidR="00D7289A">
              <w:rPr>
                <w:lang w:val="en-US"/>
              </w:rPr>
              <w:t>ˁ</w:t>
            </w:r>
            <w:r>
              <w:rPr>
                <w:lang w:val="en-US"/>
              </w:rPr>
              <w:t xml:space="preserve">alēč, trūḥīn tāklīnni.” </w:t>
            </w:r>
            <w:r w:rsidR="00D7289A">
              <w:rPr>
                <w:lang w:val="en-US"/>
              </w:rPr>
              <w:t>ˀ</w:t>
            </w:r>
            <w:r>
              <w:rPr>
                <w:lang w:val="en-US"/>
              </w:rPr>
              <w:t xml:space="preserve">al-ḥayye gāyle “wakīlak Aḷḷa, lā txāf! </w:t>
            </w:r>
            <w:r w:rsidR="00D7289A">
              <w:rPr>
                <w:lang w:val="en-US"/>
              </w:rPr>
              <w:t>ˀ</w:t>
            </w:r>
            <w:r>
              <w:rPr>
                <w:lang w:val="en-US"/>
              </w:rPr>
              <w:t>inte tuṭla</w:t>
            </w:r>
            <w:r w:rsidR="00D7289A">
              <w:rPr>
                <w:lang w:val="en-US"/>
              </w:rPr>
              <w:t>ˁ</w:t>
            </w:r>
            <w:r>
              <w:rPr>
                <w:lang w:val="en-US"/>
              </w:rPr>
              <w:t xml:space="preserve"> lī m-al-mayye ǧa</w:t>
            </w:r>
            <w:r w:rsidR="00D7289A">
              <w:rPr>
                <w:lang w:val="en-US"/>
              </w:rPr>
              <w:t>ˁ</w:t>
            </w:r>
            <w:r>
              <w:rPr>
                <w:lang w:val="en-US"/>
              </w:rPr>
              <w:t xml:space="preserve">ad bī ________________ w-āni šnōn ᵊhnīye ________________ak, </w:t>
            </w:r>
            <w:r w:rsidR="00D7289A">
              <w:rPr>
                <w:lang w:val="en-US"/>
              </w:rPr>
              <w:t>ˀ</w:t>
            </w:r>
            <w:r>
              <w:rPr>
                <w:lang w:val="en-US"/>
              </w:rPr>
              <w:t xml:space="preserve">ākulak, </w:t>
            </w:r>
            <w:r w:rsidR="00D7289A">
              <w:rPr>
                <w:lang w:val="en-US"/>
              </w:rPr>
              <w:t>ˀ</w:t>
            </w:r>
            <w:r>
              <w:rPr>
                <w:lang w:val="en-US"/>
              </w:rPr>
              <w:t>aldaġak?”</w:t>
            </w:r>
          </w:p>
        </w:tc>
        <w:tc>
          <w:tcPr>
            <w:tcW w:w="4253" w:type="dxa"/>
          </w:tcPr>
          <w:p w:rsidR="0089560E" w:rsidRPr="0089560E" w:rsidRDefault="0089560E" w:rsidP="0089560E">
            <w:pPr>
              <w:rPr>
                <w:lang w:val="en-US"/>
              </w:rPr>
            </w:pPr>
          </w:p>
        </w:tc>
      </w:tr>
      <w:tr w:rsidR="0089560E" w:rsidRPr="00926365" w:rsidTr="0089560E">
        <w:tc>
          <w:tcPr>
            <w:tcW w:w="850" w:type="dxa"/>
          </w:tcPr>
          <w:p w:rsidR="0089560E" w:rsidRDefault="0089560E" w:rsidP="0089560E">
            <w:pPr>
              <w:rPr>
                <w:lang w:val="en-US"/>
              </w:rPr>
            </w:pPr>
            <w:r>
              <w:rPr>
                <w:lang w:val="en-US"/>
              </w:rPr>
              <w:t>1.05</w:t>
            </w:r>
          </w:p>
        </w:tc>
        <w:tc>
          <w:tcPr>
            <w:tcW w:w="3969" w:type="dxa"/>
          </w:tcPr>
          <w:p w:rsidR="0089560E" w:rsidRDefault="0089560E" w:rsidP="0089560E">
            <w:pPr>
              <w:rPr>
                <w:lang w:val="en-US"/>
              </w:rPr>
            </w:pPr>
            <w:proofErr w:type="gramStart"/>
            <w:r>
              <w:rPr>
                <w:lang w:val="en-US"/>
              </w:rPr>
              <w:t>gāyle</w:t>
            </w:r>
            <w:proofErr w:type="gramEnd"/>
            <w:r>
              <w:rPr>
                <w:lang w:val="en-US"/>
              </w:rPr>
              <w:t xml:space="preserve"> “yā ṣabr Aḷḷa, </w:t>
            </w:r>
            <w:r w:rsidR="00D7289A">
              <w:rPr>
                <w:lang w:val="en-US"/>
              </w:rPr>
              <w:t>ˀ</w:t>
            </w:r>
            <w:r>
              <w:rPr>
                <w:lang w:val="en-US"/>
              </w:rPr>
              <w:t xml:space="preserve">ugḏ̣ubu midd īdak </w:t>
            </w:r>
            <w:r w:rsidR="00D7289A">
              <w:rPr>
                <w:lang w:val="en-US"/>
              </w:rPr>
              <w:t>ˁ</w:t>
            </w:r>
            <w:r>
              <w:rPr>
                <w:lang w:val="en-US"/>
              </w:rPr>
              <w:t xml:space="preserve">alayye” w </w:t>
            </w:r>
            <w:r w:rsidRPr="0089560E">
              <w:rPr>
                <w:color w:val="FF0000"/>
                <w:lang w:val="en-US"/>
              </w:rPr>
              <w:t>ṭāliḥḥe</w:t>
            </w:r>
            <w:r>
              <w:rPr>
                <w:lang w:val="en-US"/>
              </w:rPr>
              <w:t xml:space="preserve"> ṭāliḥḥe m-al-gaṣṭal, ṭāli</w:t>
            </w:r>
            <w:r w:rsidR="00D7289A">
              <w:rPr>
                <w:lang w:val="en-US"/>
              </w:rPr>
              <w:t>ˁ</w:t>
            </w:r>
            <w:r>
              <w:rPr>
                <w:lang w:val="en-US"/>
              </w:rPr>
              <w:t xml:space="preserve"> al-ḥayye. </w:t>
            </w:r>
            <w:proofErr w:type="gramStart"/>
            <w:r>
              <w:rPr>
                <w:lang w:val="en-US"/>
              </w:rPr>
              <w:t>yōmin</w:t>
            </w:r>
            <w:proofErr w:type="gramEnd"/>
            <w:r>
              <w:rPr>
                <w:lang w:val="en-US"/>
              </w:rPr>
              <w:t xml:space="preserve"> ṭāliḥḥe (m-al-ḥayye) m-al-gaṣṭal gāyilt-illu “bass ________________ ________________ </w:t>
            </w:r>
            <w:r w:rsidR="00D7289A">
              <w:rPr>
                <w:lang w:val="en-US"/>
              </w:rPr>
              <w:t>ˁ</w:t>
            </w:r>
            <w:r>
              <w:rPr>
                <w:lang w:val="en-US"/>
              </w:rPr>
              <w:t xml:space="preserve">indana sawwēt bī ________________ ________________ ________________ </w:t>
            </w:r>
            <w:r w:rsidR="00D7289A">
              <w:rPr>
                <w:lang w:val="en-US"/>
              </w:rPr>
              <w:t>ˀ</w:t>
            </w:r>
            <w:r>
              <w:rPr>
                <w:lang w:val="en-US"/>
              </w:rPr>
              <w:t xml:space="preserve">akallmak, </w:t>
            </w:r>
            <w:r w:rsidR="00D7289A">
              <w:rPr>
                <w:lang w:val="en-US"/>
              </w:rPr>
              <w:t>ˀ</w:t>
            </w:r>
            <w:r>
              <w:rPr>
                <w:lang w:val="en-US"/>
              </w:rPr>
              <w:t xml:space="preserve">anṣaḥak. </w:t>
            </w:r>
            <w:r w:rsidR="00D7289A">
              <w:rPr>
                <w:lang w:val="en-US"/>
              </w:rPr>
              <w:t>ˀ</w:t>
            </w:r>
            <w:r>
              <w:rPr>
                <w:lang w:val="en-US"/>
              </w:rPr>
              <w:t>arīd anṣaḥak, sana naṣīḥat edeǧeġim.”</w:t>
            </w:r>
          </w:p>
        </w:tc>
        <w:tc>
          <w:tcPr>
            <w:tcW w:w="4253" w:type="dxa"/>
          </w:tcPr>
          <w:p w:rsidR="0089560E" w:rsidRPr="0089560E" w:rsidRDefault="0089560E" w:rsidP="0089560E">
            <w:pPr>
              <w:rPr>
                <w:lang w:val="en-US"/>
              </w:rPr>
            </w:pPr>
          </w:p>
        </w:tc>
      </w:tr>
      <w:tr w:rsidR="0089560E" w:rsidRPr="00926365" w:rsidTr="0089560E">
        <w:tc>
          <w:tcPr>
            <w:tcW w:w="850" w:type="dxa"/>
          </w:tcPr>
          <w:p w:rsidR="0089560E" w:rsidRDefault="0089560E" w:rsidP="0089560E">
            <w:pPr>
              <w:rPr>
                <w:lang w:val="en-US"/>
              </w:rPr>
            </w:pPr>
            <w:r>
              <w:rPr>
                <w:lang w:val="en-US"/>
              </w:rPr>
              <w:t>1.24</w:t>
            </w:r>
          </w:p>
        </w:tc>
        <w:tc>
          <w:tcPr>
            <w:tcW w:w="3969" w:type="dxa"/>
          </w:tcPr>
          <w:p w:rsidR="0089560E" w:rsidRPr="00F50673" w:rsidRDefault="00F50673" w:rsidP="00F50673">
            <w:r>
              <w:rPr>
                <w:lang w:val="en-US"/>
              </w:rPr>
              <w:t>“</w:t>
            </w:r>
            <w:proofErr w:type="gramStart"/>
            <w:r w:rsidR="0089560E">
              <w:rPr>
                <w:lang w:val="en-US"/>
              </w:rPr>
              <w:t>bini</w:t>
            </w:r>
            <w:r w:rsidRPr="00F50673">
              <w:rPr>
                <w:vertAlign w:val="superscript"/>
                <w:lang w:val="en-US"/>
              </w:rPr>
              <w:t>y</w:t>
            </w:r>
            <w:proofErr w:type="gramEnd"/>
            <w:r w:rsidR="0089560E">
              <w:rPr>
                <w:lang w:val="en-US"/>
              </w:rPr>
              <w:t xml:space="preserve"> ādam</w:t>
            </w:r>
            <w:r>
              <w:rPr>
                <w:lang w:val="en-US"/>
              </w:rPr>
              <w:t xml:space="preserve"> </w:t>
            </w:r>
            <w:r w:rsidR="00D7289A">
              <w:rPr>
                <w:lang w:val="en-US"/>
              </w:rPr>
              <w:t>ˀ</w:t>
            </w:r>
            <w:r>
              <w:rPr>
                <w:lang w:val="en-US"/>
              </w:rPr>
              <w:t>ačāl ḥalīb-in nī</w:t>
            </w:r>
            <w:r w:rsidRPr="00F50673">
              <w:rPr>
                <w:vertAlign w:val="superscript"/>
                <w:lang w:val="en-US"/>
              </w:rPr>
              <w:t>y</w:t>
            </w:r>
            <w:r>
              <w:rPr>
                <w:lang w:val="en-US"/>
              </w:rPr>
              <w:t xml:space="preserve"> lā </w:t>
            </w:r>
            <w:r w:rsidRPr="00F50673">
              <w:rPr>
                <w:color w:val="FF0000"/>
                <w:lang w:val="en-US"/>
              </w:rPr>
              <w:t>t</w:t>
            </w:r>
            <w:r>
              <w:rPr>
                <w:color w:val="FF0000"/>
                <w:lang w:val="en-US"/>
              </w:rPr>
              <w:t>h</w:t>
            </w:r>
            <w:r w:rsidRPr="00F50673">
              <w:rPr>
                <w:color w:val="FF0000"/>
                <w:lang w:val="en-US"/>
              </w:rPr>
              <w:t>immin</w:t>
            </w:r>
            <w:r>
              <w:rPr>
                <w:lang w:val="en-US"/>
              </w:rPr>
              <w:t xml:space="preserve"> bī</w:t>
            </w:r>
            <w:r w:rsidRPr="00F50673">
              <w:rPr>
                <w:vertAlign w:val="superscript"/>
                <w:lang w:val="en-US"/>
              </w:rPr>
              <w:t>y</w:t>
            </w:r>
            <w:r>
              <w:rPr>
                <w:lang w:val="en-US"/>
              </w:rPr>
              <w:t xml:space="preserve">. </w:t>
            </w:r>
            <w:proofErr w:type="gramStart"/>
            <w:r>
              <w:rPr>
                <w:lang w:val="en-US"/>
              </w:rPr>
              <w:t>bini</w:t>
            </w:r>
            <w:r w:rsidRPr="00F50673">
              <w:rPr>
                <w:vertAlign w:val="superscript"/>
                <w:lang w:val="en-US"/>
              </w:rPr>
              <w:t>y</w:t>
            </w:r>
            <w:proofErr w:type="gramEnd"/>
            <w:r>
              <w:rPr>
                <w:lang w:val="en-US"/>
              </w:rPr>
              <w:t xml:space="preserve"> ādam, bini</w:t>
            </w:r>
            <w:r w:rsidRPr="00F50673">
              <w:rPr>
                <w:vertAlign w:val="superscript"/>
                <w:lang w:val="en-US"/>
              </w:rPr>
              <w:t>y</w:t>
            </w:r>
            <w:r>
              <w:rPr>
                <w:lang w:val="en-US"/>
              </w:rPr>
              <w:t xml:space="preserve"> ādam ačāl ḥalīb-in nī</w:t>
            </w:r>
            <w:r w:rsidRPr="00F50673">
              <w:rPr>
                <w:vertAlign w:val="superscript"/>
                <w:lang w:val="en-US"/>
              </w:rPr>
              <w:t>y</w:t>
            </w:r>
            <w:r>
              <w:rPr>
                <w:lang w:val="en-US"/>
              </w:rPr>
              <w:t xml:space="preserve">. </w:t>
            </w:r>
            <w:proofErr w:type="gramStart"/>
            <w:r>
              <w:rPr>
                <w:lang w:val="en-US"/>
              </w:rPr>
              <w:t>mū</w:t>
            </w:r>
            <w:proofErr w:type="gramEnd"/>
            <w:r>
              <w:rPr>
                <w:lang w:val="en-US"/>
              </w:rPr>
              <w:t xml:space="preserve"> yirḏ̣aḥ ḥalīb-in nī</w:t>
            </w:r>
            <w:r w:rsidRPr="00F50673">
              <w:rPr>
                <w:vertAlign w:val="superscript"/>
                <w:lang w:val="en-US"/>
              </w:rPr>
              <w:t>y</w:t>
            </w:r>
            <w:r>
              <w:rPr>
                <w:lang w:val="en-US"/>
              </w:rPr>
              <w:t xml:space="preserve">, </w:t>
            </w:r>
            <w:r w:rsidR="00D7289A">
              <w:rPr>
                <w:lang w:val="en-US"/>
              </w:rPr>
              <w:t>ˀ</w:t>
            </w:r>
            <w:r>
              <w:rPr>
                <w:lang w:val="en-US"/>
              </w:rPr>
              <w:t>iḥna bini</w:t>
            </w:r>
            <w:r w:rsidRPr="00F50673">
              <w:rPr>
                <w:vertAlign w:val="superscript"/>
                <w:lang w:val="en-US"/>
              </w:rPr>
              <w:t>y</w:t>
            </w:r>
            <w:r>
              <w:rPr>
                <w:lang w:val="en-US"/>
              </w:rPr>
              <w:t xml:space="preserve"> ādam yirḏ̣aḥ ḥalīb-in nī</w:t>
            </w:r>
            <w:r w:rsidRPr="00F50673">
              <w:rPr>
                <w:vertAlign w:val="superscript"/>
                <w:lang w:val="en-US"/>
              </w:rPr>
              <w:t>y</w:t>
            </w:r>
            <w:r>
              <w:rPr>
                <w:lang w:val="en-US"/>
              </w:rPr>
              <w:t xml:space="preserve">. </w:t>
            </w:r>
            <w:proofErr w:type="gramStart"/>
            <w:r>
              <w:rPr>
                <w:lang w:val="en-US"/>
              </w:rPr>
              <w:t>ya</w:t>
            </w:r>
            <w:r w:rsidR="00D7289A">
              <w:rPr>
                <w:lang w:val="en-US"/>
              </w:rPr>
              <w:t>ˁ</w:t>
            </w:r>
            <w:r>
              <w:rPr>
                <w:lang w:val="en-US"/>
              </w:rPr>
              <w:t>ni</w:t>
            </w:r>
            <w:proofErr w:type="gramEnd"/>
            <w:r>
              <w:rPr>
                <w:lang w:val="en-US"/>
              </w:rPr>
              <w:t xml:space="preserve"> b-at-turuk ygūlūn pişmemiş süt, ḥalīb-in nī</w:t>
            </w:r>
            <w:r w:rsidRPr="00F50673">
              <w:rPr>
                <w:vertAlign w:val="superscript"/>
                <w:lang w:val="en-US"/>
              </w:rPr>
              <w:t>y</w:t>
            </w:r>
            <w:r>
              <w:t xml:space="preserve"> lā thimmin bī. </w:t>
            </w:r>
            <w:proofErr w:type="gramStart"/>
            <w:r>
              <w:t>lā</w:t>
            </w:r>
            <w:proofErr w:type="gramEnd"/>
            <w:r>
              <w:t xml:space="preserve"> thimmin bī! </w:t>
            </w:r>
            <w:proofErr w:type="gramStart"/>
            <w:r>
              <w:t>ona</w:t>
            </w:r>
            <w:proofErr w:type="gramEnd"/>
            <w:r>
              <w:t xml:space="preserve"> inanma!”</w:t>
            </w:r>
          </w:p>
        </w:tc>
        <w:tc>
          <w:tcPr>
            <w:tcW w:w="4253" w:type="dxa"/>
          </w:tcPr>
          <w:p w:rsidR="0089560E" w:rsidRPr="0089560E" w:rsidRDefault="0089560E" w:rsidP="0089560E">
            <w:pPr>
              <w:rPr>
                <w:lang w:val="en-US"/>
              </w:rPr>
            </w:pPr>
          </w:p>
        </w:tc>
      </w:tr>
      <w:tr w:rsidR="00F50673" w:rsidRPr="00926365" w:rsidTr="0089560E">
        <w:tc>
          <w:tcPr>
            <w:tcW w:w="850" w:type="dxa"/>
          </w:tcPr>
          <w:p w:rsidR="00F50673" w:rsidRDefault="00F50673" w:rsidP="0089560E">
            <w:pPr>
              <w:rPr>
                <w:lang w:val="en-US"/>
              </w:rPr>
            </w:pPr>
            <w:r>
              <w:rPr>
                <w:lang w:val="en-US"/>
              </w:rPr>
              <w:t>1.43</w:t>
            </w:r>
          </w:p>
        </w:tc>
        <w:tc>
          <w:tcPr>
            <w:tcW w:w="3969" w:type="dxa"/>
          </w:tcPr>
          <w:p w:rsidR="00F50673" w:rsidRDefault="00F50673" w:rsidP="00F50673">
            <w:pPr>
              <w:rPr>
                <w:lang w:val="en-US"/>
              </w:rPr>
            </w:pPr>
            <w:proofErr w:type="gramStart"/>
            <w:r>
              <w:rPr>
                <w:lang w:val="en-US"/>
              </w:rPr>
              <w:t>gāyle</w:t>
            </w:r>
            <w:proofErr w:type="gramEnd"/>
            <w:r>
              <w:rPr>
                <w:lang w:val="en-US"/>
              </w:rPr>
              <w:t xml:space="preserve"> “hāḏi hiyya __________________ __________________ __________________ hāḏi. </w:t>
            </w:r>
            <w:proofErr w:type="gramStart"/>
            <w:r>
              <w:rPr>
                <w:lang w:val="en-US"/>
              </w:rPr>
              <w:t>biniy</w:t>
            </w:r>
            <w:proofErr w:type="gramEnd"/>
            <w:r>
              <w:rPr>
                <w:lang w:val="en-US"/>
              </w:rPr>
              <w:t xml:space="preserve"> ādam ačāl ḥalīb-in nīy lā thimmin bī!” gāyil “tamām!” ṭāli</w:t>
            </w:r>
            <w:r w:rsidR="00D7289A">
              <w:rPr>
                <w:lang w:val="en-US"/>
              </w:rPr>
              <w:t>ˁ</w:t>
            </w:r>
            <w:r>
              <w:rPr>
                <w:lang w:val="en-US"/>
              </w:rPr>
              <w:t xml:space="preserve"> b-ač-čōl rāyiḥ ǧa</w:t>
            </w:r>
            <w:r w:rsidR="00D7289A">
              <w:rPr>
                <w:lang w:val="en-US"/>
              </w:rPr>
              <w:t>ˁ</w:t>
            </w:r>
            <w:r>
              <w:rPr>
                <w:lang w:val="en-US"/>
              </w:rPr>
              <w:t>ad yimši al-mǝṭraḥ w __________________ ǧāy ad-darib w __________________ mitxaṭṭmu as-sabi</w:t>
            </w:r>
            <w:r w:rsidR="00D7289A">
              <w:rPr>
                <w:lang w:val="en-US"/>
              </w:rPr>
              <w:t>ˁ</w:t>
            </w:r>
            <w:r>
              <w:rPr>
                <w:lang w:val="en-US"/>
              </w:rPr>
              <w:t>.</w:t>
            </w:r>
          </w:p>
        </w:tc>
        <w:tc>
          <w:tcPr>
            <w:tcW w:w="4253" w:type="dxa"/>
          </w:tcPr>
          <w:p w:rsidR="00F50673" w:rsidRPr="0089560E" w:rsidRDefault="00F50673" w:rsidP="0089560E">
            <w:pPr>
              <w:rPr>
                <w:lang w:val="en-US"/>
              </w:rPr>
            </w:pPr>
          </w:p>
        </w:tc>
      </w:tr>
      <w:tr w:rsidR="00F50673" w:rsidRPr="00926365" w:rsidTr="0089560E">
        <w:tc>
          <w:tcPr>
            <w:tcW w:w="850" w:type="dxa"/>
          </w:tcPr>
          <w:p w:rsidR="00F50673" w:rsidRDefault="00F50673" w:rsidP="0089560E">
            <w:pPr>
              <w:rPr>
                <w:lang w:val="en-US"/>
              </w:rPr>
            </w:pPr>
            <w:r>
              <w:rPr>
                <w:lang w:val="en-US"/>
              </w:rPr>
              <w:t>1.59</w:t>
            </w:r>
          </w:p>
        </w:tc>
        <w:tc>
          <w:tcPr>
            <w:tcW w:w="3969" w:type="dxa"/>
          </w:tcPr>
          <w:p w:rsidR="00F50673" w:rsidRDefault="00D7289A" w:rsidP="00F50673">
            <w:pPr>
              <w:rPr>
                <w:lang w:val="en-US"/>
              </w:rPr>
            </w:pPr>
            <w:r>
              <w:rPr>
                <w:lang w:val="en-US"/>
              </w:rPr>
              <w:t>ˀ</w:t>
            </w:r>
            <w:r w:rsidR="00F50673">
              <w:rPr>
                <w:lang w:val="en-US"/>
              </w:rPr>
              <w:t>as-sabi</w:t>
            </w:r>
            <w:r>
              <w:rPr>
                <w:lang w:val="en-US"/>
              </w:rPr>
              <w:t>ˁ</w:t>
            </w:r>
            <w:r w:rsidR="00F50673">
              <w:rPr>
                <w:lang w:val="en-US"/>
              </w:rPr>
              <w:t xml:space="preserve"> mitxaṭṭmu, </w:t>
            </w:r>
            <w:r>
              <w:rPr>
                <w:lang w:val="en-US"/>
              </w:rPr>
              <w:t>ˀ</w:t>
            </w:r>
            <w:r w:rsidR="00F50673">
              <w:rPr>
                <w:lang w:val="en-US"/>
              </w:rPr>
              <w:t>as-sabi</w:t>
            </w:r>
            <w:r>
              <w:rPr>
                <w:lang w:val="en-US"/>
              </w:rPr>
              <w:t>ˁ</w:t>
            </w:r>
            <w:r w:rsidR="00F50673">
              <w:rPr>
                <w:lang w:val="en-US"/>
              </w:rPr>
              <w:t xml:space="preserve"> innu m_________________</w:t>
            </w:r>
            <w:proofErr w:type="gramStart"/>
            <w:r w:rsidR="00F50673">
              <w:rPr>
                <w:lang w:val="en-US"/>
              </w:rPr>
              <w:t>_  wāḥad</w:t>
            </w:r>
            <w:proofErr w:type="gramEnd"/>
            <w:r w:rsidR="00F50673">
              <w:rPr>
                <w:lang w:val="en-US"/>
              </w:rPr>
              <w:t xml:space="preserve">, </w:t>
            </w:r>
            <w:r>
              <w:rPr>
                <w:lang w:val="en-US"/>
              </w:rPr>
              <w:t>ˀ</w:t>
            </w:r>
            <w:r w:rsidR="00F50673">
              <w:rPr>
                <w:lang w:val="en-US"/>
              </w:rPr>
              <w:t>ādami, māčlu ya</w:t>
            </w:r>
            <w:r>
              <w:rPr>
                <w:lang w:val="en-US"/>
              </w:rPr>
              <w:t>ˁ</w:t>
            </w:r>
            <w:r w:rsidR="00F50673">
              <w:rPr>
                <w:lang w:val="en-US"/>
              </w:rPr>
              <w:t xml:space="preserve">ni mkaššmu, w__________________ </w:t>
            </w:r>
            <w:r>
              <w:rPr>
                <w:lang w:val="en-US"/>
              </w:rPr>
              <w:t>ˁ</w:t>
            </w:r>
            <w:r w:rsidR="00F50673">
              <w:rPr>
                <w:lang w:val="en-US"/>
              </w:rPr>
              <w:t xml:space="preserve">indu ḏahab. </w:t>
            </w:r>
            <w:r>
              <w:rPr>
                <w:lang w:val="en-US"/>
              </w:rPr>
              <w:t>ˁ</w:t>
            </w:r>
            <w:r w:rsidR="00F50673">
              <w:rPr>
                <w:lang w:val="en-US"/>
              </w:rPr>
              <w:t xml:space="preserve">alīǧit ḏahab __________________ gāyil “yā wal, </w:t>
            </w:r>
            <w:r>
              <w:rPr>
                <w:lang w:val="en-US"/>
              </w:rPr>
              <w:t>ˀ</w:t>
            </w:r>
            <w:r w:rsidR="00F50673">
              <w:rPr>
                <w:lang w:val="en-US"/>
              </w:rPr>
              <w:t xml:space="preserve">āni </w:t>
            </w:r>
            <w:r>
              <w:rPr>
                <w:lang w:val="en-US"/>
              </w:rPr>
              <w:t>ˀ</w:t>
            </w:r>
            <w:r w:rsidR="00F50673">
              <w:rPr>
                <w:lang w:val="en-US"/>
              </w:rPr>
              <w:t>az-zlime, šab</w:t>
            </w:r>
            <w:r>
              <w:rPr>
                <w:lang w:val="en-US"/>
              </w:rPr>
              <w:t>ˁ</w:t>
            </w:r>
            <w:r w:rsidR="00F50673">
              <w:rPr>
                <w:lang w:val="en-US"/>
              </w:rPr>
              <w:t>ān halḥīn šab</w:t>
            </w:r>
            <w:r>
              <w:rPr>
                <w:lang w:val="en-US"/>
              </w:rPr>
              <w:t>ˁ</w:t>
            </w:r>
            <w:r w:rsidR="00F50673">
              <w:rPr>
                <w:lang w:val="en-US"/>
              </w:rPr>
              <w:t xml:space="preserve">ān” </w:t>
            </w:r>
            <w:r>
              <w:rPr>
                <w:lang w:val="en-US"/>
              </w:rPr>
              <w:t>ˀ</w:t>
            </w:r>
            <w:r w:rsidR="00F50673">
              <w:rPr>
                <w:lang w:val="en-US"/>
              </w:rPr>
              <w:t>aaaa al-ᵊhnīye s-sabi</w:t>
            </w:r>
            <w:r>
              <w:rPr>
                <w:lang w:val="en-US"/>
              </w:rPr>
              <w:t>ˁ</w:t>
            </w:r>
            <w:r w:rsidR="00F50673">
              <w:rPr>
                <w:lang w:val="en-US"/>
              </w:rPr>
              <w:t xml:space="preserve"> gāyil hāḏa</w:t>
            </w:r>
          </w:p>
        </w:tc>
        <w:tc>
          <w:tcPr>
            <w:tcW w:w="4253" w:type="dxa"/>
          </w:tcPr>
          <w:p w:rsidR="00F50673" w:rsidRPr="0089560E" w:rsidRDefault="00F50673" w:rsidP="0089560E">
            <w:pPr>
              <w:rPr>
                <w:lang w:val="en-US"/>
              </w:rPr>
            </w:pPr>
          </w:p>
        </w:tc>
      </w:tr>
      <w:tr w:rsidR="00F50673" w:rsidRPr="00926365" w:rsidTr="0089560E">
        <w:tc>
          <w:tcPr>
            <w:tcW w:w="850" w:type="dxa"/>
          </w:tcPr>
          <w:p w:rsidR="00F50673" w:rsidRDefault="00F50673" w:rsidP="0089560E">
            <w:pPr>
              <w:rPr>
                <w:lang w:val="en-US"/>
              </w:rPr>
            </w:pPr>
            <w:r>
              <w:rPr>
                <w:lang w:val="en-US"/>
              </w:rPr>
              <w:t>2.17</w:t>
            </w:r>
          </w:p>
        </w:tc>
        <w:tc>
          <w:tcPr>
            <w:tcW w:w="3969" w:type="dxa"/>
          </w:tcPr>
          <w:p w:rsidR="00F50673" w:rsidRPr="00F50673" w:rsidRDefault="00F50673" w:rsidP="00F50673">
            <w:proofErr w:type="gramStart"/>
            <w:r>
              <w:rPr>
                <w:lang w:val="en-US"/>
              </w:rPr>
              <w:t>w</w:t>
            </w:r>
            <w:proofErr w:type="gramEnd"/>
            <w:r>
              <w:rPr>
                <w:lang w:val="en-US"/>
              </w:rPr>
              <w:t xml:space="preserve"> gāni gāyil “yā wal, </w:t>
            </w:r>
            <w:r w:rsidR="00D7289A">
              <w:rPr>
                <w:lang w:val="en-US"/>
              </w:rPr>
              <w:t>ˀ</w:t>
            </w:r>
            <w:r>
              <w:rPr>
                <w:lang w:val="en-US"/>
              </w:rPr>
              <w:t xml:space="preserve">az-zlime čalēt al-__________________ bass ḏ̣all </w:t>
            </w:r>
            <w:r w:rsidR="00D7289A">
              <w:rPr>
                <w:lang w:val="en-US"/>
              </w:rPr>
              <w:t>ˁ</w:t>
            </w:r>
            <w:r>
              <w:rPr>
                <w:lang w:val="en-US"/>
              </w:rPr>
              <w:t xml:space="preserve">indi aḏ-ḏahab mā māklu, ḥadīd, tanak. </w:t>
            </w:r>
            <w:proofErr w:type="gramStart"/>
            <w:r>
              <w:rPr>
                <w:lang w:val="en-US"/>
              </w:rPr>
              <w:t>hāka</w:t>
            </w:r>
            <w:proofErr w:type="gramEnd"/>
            <w:r>
              <w:rPr>
                <w:lang w:val="en-US"/>
              </w:rPr>
              <w:t xml:space="preserve"> </w:t>
            </w:r>
            <w:r w:rsidR="00D7289A">
              <w:rPr>
                <w:lang w:val="en-US"/>
              </w:rPr>
              <w:t>ˁ</w:t>
            </w:r>
            <w:r>
              <w:rPr>
                <w:lang w:val="en-US"/>
              </w:rPr>
              <w:t>alē __________________ __________________ bini ādam __________________ __________________</w:t>
            </w:r>
            <w:r>
              <w:t xml:space="preserve"> w rūḥ! </w:t>
            </w:r>
            <w:r>
              <w:rPr>
                <w:lang w:val="en-US"/>
              </w:rPr>
              <w:t>__________________ __________________ .</w:t>
            </w:r>
          </w:p>
        </w:tc>
        <w:tc>
          <w:tcPr>
            <w:tcW w:w="4253" w:type="dxa"/>
          </w:tcPr>
          <w:p w:rsidR="00F50673" w:rsidRPr="0089560E" w:rsidRDefault="00F50673" w:rsidP="0089560E">
            <w:pPr>
              <w:rPr>
                <w:lang w:val="en-US"/>
              </w:rPr>
            </w:pPr>
          </w:p>
        </w:tc>
      </w:tr>
      <w:tr w:rsidR="00F50673" w:rsidRPr="00926365" w:rsidTr="0089560E">
        <w:tc>
          <w:tcPr>
            <w:tcW w:w="850" w:type="dxa"/>
          </w:tcPr>
          <w:p w:rsidR="00F50673" w:rsidRDefault="00F50673" w:rsidP="0089560E">
            <w:pPr>
              <w:rPr>
                <w:lang w:val="en-US"/>
              </w:rPr>
            </w:pPr>
            <w:r>
              <w:rPr>
                <w:lang w:val="en-US"/>
              </w:rPr>
              <w:t>2.28</w:t>
            </w:r>
          </w:p>
        </w:tc>
        <w:tc>
          <w:tcPr>
            <w:tcW w:w="3969" w:type="dxa"/>
          </w:tcPr>
          <w:p w:rsidR="00F50673" w:rsidRDefault="008F4732" w:rsidP="00F50673">
            <w:pPr>
              <w:rPr>
                <w:lang w:val="en-US"/>
              </w:rPr>
            </w:pPr>
            <w:proofErr w:type="gramStart"/>
            <w:r>
              <w:rPr>
                <w:lang w:val="en-US"/>
              </w:rPr>
              <w:t>waḷḷa</w:t>
            </w:r>
            <w:proofErr w:type="gramEnd"/>
            <w:r>
              <w:rPr>
                <w:lang w:val="en-US"/>
              </w:rPr>
              <w:t xml:space="preserve"> “yā wal” gāyil “mā tākul __________________ __________________ __________________ lā txāf minni!” gāl-lu w __________________ </w:t>
            </w:r>
            <w:r w:rsidR="00D7289A">
              <w:rPr>
                <w:lang w:val="en-US"/>
              </w:rPr>
              <w:t>ˁ</w:t>
            </w:r>
            <w:r>
              <w:rPr>
                <w:lang w:val="en-US"/>
              </w:rPr>
              <w:t>alīǧt aḏ-ḏahab w māxiḏhe m-as-sab</w:t>
            </w:r>
            <w:r w:rsidR="00D7289A">
              <w:rPr>
                <w:lang w:val="en-US"/>
              </w:rPr>
              <w:t>ˁ</w:t>
            </w:r>
            <w:r>
              <w:rPr>
                <w:lang w:val="en-US"/>
              </w:rPr>
              <w:t xml:space="preserve"> w rāyiḥ. </w:t>
            </w:r>
            <w:proofErr w:type="gramStart"/>
            <w:r>
              <w:rPr>
                <w:lang w:val="en-US"/>
              </w:rPr>
              <w:t>yōmin</w:t>
            </w:r>
            <w:proofErr w:type="gramEnd"/>
            <w:r>
              <w:rPr>
                <w:lang w:val="en-US"/>
              </w:rPr>
              <w:t xml:space="preserve"> māxiḏhe m-as-sabi</w:t>
            </w:r>
            <w:r w:rsidR="00D7289A">
              <w:rPr>
                <w:lang w:val="en-US"/>
              </w:rPr>
              <w:t>ˁ</w:t>
            </w:r>
            <w:r>
              <w:rPr>
                <w:lang w:val="en-US"/>
              </w:rPr>
              <w:t xml:space="preserve"> ǧāy </w:t>
            </w:r>
            <w:r w:rsidR="00D7289A">
              <w:rPr>
                <w:lang w:val="en-US"/>
              </w:rPr>
              <w:t>ˁ</w:t>
            </w:r>
            <w:r>
              <w:rPr>
                <w:lang w:val="en-US"/>
              </w:rPr>
              <w:t xml:space="preserve">a-l-balad, ǧāy </w:t>
            </w:r>
            <w:r w:rsidR="00D7289A">
              <w:rPr>
                <w:lang w:val="en-US"/>
              </w:rPr>
              <w:t>ˁ</w:t>
            </w:r>
            <w:r>
              <w:rPr>
                <w:lang w:val="en-US"/>
              </w:rPr>
              <w:t xml:space="preserve">al Urfa ta-ngūl, </w:t>
            </w:r>
            <w:r w:rsidR="00D7289A">
              <w:rPr>
                <w:lang w:val="en-US"/>
              </w:rPr>
              <w:t>ˁ</w:t>
            </w:r>
            <w:r>
              <w:rPr>
                <w:lang w:val="en-US"/>
              </w:rPr>
              <w:t>a-l-madīne.</w:t>
            </w:r>
          </w:p>
        </w:tc>
        <w:tc>
          <w:tcPr>
            <w:tcW w:w="4253" w:type="dxa"/>
          </w:tcPr>
          <w:p w:rsidR="00F50673" w:rsidRPr="0089560E" w:rsidRDefault="00F50673" w:rsidP="0089560E">
            <w:pPr>
              <w:rPr>
                <w:lang w:val="en-US"/>
              </w:rPr>
            </w:pPr>
          </w:p>
        </w:tc>
      </w:tr>
      <w:tr w:rsidR="008F4732" w:rsidRPr="008F4732" w:rsidTr="0089560E">
        <w:tc>
          <w:tcPr>
            <w:tcW w:w="850" w:type="dxa"/>
          </w:tcPr>
          <w:p w:rsidR="008F4732" w:rsidRDefault="008F4732" w:rsidP="0089560E">
            <w:pPr>
              <w:rPr>
                <w:lang w:val="en-US"/>
              </w:rPr>
            </w:pPr>
            <w:r>
              <w:rPr>
                <w:lang w:val="en-US"/>
              </w:rPr>
              <w:t>2.46</w:t>
            </w:r>
          </w:p>
        </w:tc>
        <w:tc>
          <w:tcPr>
            <w:tcW w:w="3969" w:type="dxa"/>
          </w:tcPr>
          <w:p w:rsidR="008F4732" w:rsidRPr="008F4732" w:rsidRDefault="008F4732" w:rsidP="008D59A6">
            <w:pPr>
              <w:rPr>
                <w:lang w:val="en-US"/>
              </w:rPr>
            </w:pPr>
            <w:proofErr w:type="gramStart"/>
            <w:r w:rsidRPr="008F4732">
              <w:rPr>
                <w:lang w:val="en-US"/>
              </w:rPr>
              <w:t>ǧāy</w:t>
            </w:r>
            <w:proofErr w:type="gramEnd"/>
            <w:r w:rsidRPr="008F4732">
              <w:rPr>
                <w:lang w:val="en-US"/>
              </w:rPr>
              <w:t xml:space="preserve"> </w:t>
            </w:r>
            <w:r w:rsidR="00D7289A">
              <w:rPr>
                <w:lang w:val="en-US"/>
              </w:rPr>
              <w:t>ˁ</w:t>
            </w:r>
            <w:r w:rsidRPr="008F4732">
              <w:rPr>
                <w:lang w:val="en-US"/>
              </w:rPr>
              <w:t xml:space="preserve">a-l-madīne yōminnu </w:t>
            </w:r>
            <w:r>
              <w:rPr>
                <w:lang w:val="en-US"/>
              </w:rPr>
              <w:t xml:space="preserve">ǧāy </w:t>
            </w:r>
            <w:r w:rsidR="00D7289A">
              <w:rPr>
                <w:lang w:val="en-US"/>
              </w:rPr>
              <w:t>ˁ</w:t>
            </w:r>
            <w:r>
              <w:rPr>
                <w:lang w:val="en-US"/>
              </w:rPr>
              <w:t>a-l-madīne ǧā luwwa hnīye rabī</w:t>
            </w:r>
            <w:r w:rsidR="00D7289A">
              <w:rPr>
                <w:lang w:val="en-US"/>
              </w:rPr>
              <w:t>ˁ</w:t>
            </w:r>
            <w:r>
              <w:rPr>
                <w:lang w:val="en-US"/>
              </w:rPr>
              <w:t xml:space="preserve"> [rabīḥ] wāḥad b-al-balad, yōmin </w:t>
            </w:r>
            <w:r w:rsidR="008D59A6">
              <w:rPr>
                <w:lang w:val="en-US"/>
              </w:rPr>
              <w:t xml:space="preserve">ǧī </w:t>
            </w:r>
            <w:r>
              <w:rPr>
                <w:lang w:val="en-US"/>
              </w:rPr>
              <w:t>šāyif rabī</w:t>
            </w:r>
            <w:r w:rsidR="00D7289A">
              <w:rPr>
                <w:lang w:val="en-US"/>
              </w:rPr>
              <w:t>ˁ</w:t>
            </w:r>
            <w:r>
              <w:rPr>
                <w:lang w:val="en-US"/>
              </w:rPr>
              <w:t>u gāyl-lu “</w:t>
            </w:r>
            <w:r w:rsidR="008D59A6">
              <w:rPr>
                <w:lang w:val="en-US"/>
              </w:rPr>
              <w:t xml:space="preserve">__________________ ta-rūḥ </w:t>
            </w:r>
            <w:r w:rsidR="00D7289A">
              <w:rPr>
                <w:lang w:val="en-US"/>
              </w:rPr>
              <w:t>ˁ</w:t>
            </w:r>
            <w:r w:rsidR="008D59A6">
              <w:rPr>
                <w:lang w:val="en-US"/>
              </w:rPr>
              <w:t>a-loqanṭa ta-nākul xubuz, ta-qadde.”</w:t>
            </w:r>
          </w:p>
        </w:tc>
        <w:tc>
          <w:tcPr>
            <w:tcW w:w="4253" w:type="dxa"/>
          </w:tcPr>
          <w:p w:rsidR="008F4732" w:rsidRPr="008F4732" w:rsidRDefault="008F4732" w:rsidP="0089560E">
            <w:pPr>
              <w:rPr>
                <w:lang w:val="en-US"/>
              </w:rPr>
            </w:pPr>
          </w:p>
        </w:tc>
      </w:tr>
      <w:tr w:rsidR="008D59A6" w:rsidRPr="008F4732" w:rsidTr="0089560E">
        <w:tc>
          <w:tcPr>
            <w:tcW w:w="850" w:type="dxa"/>
          </w:tcPr>
          <w:p w:rsidR="008D59A6" w:rsidRDefault="008D59A6" w:rsidP="0089560E">
            <w:pPr>
              <w:rPr>
                <w:lang w:val="en-US"/>
              </w:rPr>
            </w:pPr>
            <w:r>
              <w:rPr>
                <w:lang w:val="en-US"/>
              </w:rPr>
              <w:t>3.00</w:t>
            </w:r>
          </w:p>
        </w:tc>
        <w:tc>
          <w:tcPr>
            <w:tcW w:w="3969" w:type="dxa"/>
          </w:tcPr>
          <w:p w:rsidR="008D59A6" w:rsidRPr="008F4732" w:rsidRDefault="008D59A6" w:rsidP="008D59A6">
            <w:pPr>
              <w:rPr>
                <w:lang w:val="en-US"/>
              </w:rPr>
            </w:pPr>
            <w:proofErr w:type="gramStart"/>
            <w:r>
              <w:rPr>
                <w:lang w:val="en-US"/>
              </w:rPr>
              <w:t>ǧāyīn</w:t>
            </w:r>
            <w:proofErr w:type="gramEnd"/>
            <w:r>
              <w:rPr>
                <w:lang w:val="en-US"/>
              </w:rPr>
              <w:t xml:space="preserve"> </w:t>
            </w:r>
            <w:r w:rsidR="00D7289A">
              <w:rPr>
                <w:lang w:val="en-US"/>
              </w:rPr>
              <w:t>ˁ</w:t>
            </w:r>
            <w:r>
              <w:rPr>
                <w:lang w:val="en-US"/>
              </w:rPr>
              <w:t xml:space="preserve">a-l-loqanṭa gāymīn yāklūn xubuz, gāyil “__________________ arīd flūs, </w:t>
            </w:r>
            <w:r w:rsidR="00D7289A">
              <w:rPr>
                <w:lang w:val="en-US"/>
              </w:rPr>
              <w:t>ˀ</w:t>
            </w:r>
            <w:r>
              <w:rPr>
                <w:lang w:val="en-US"/>
              </w:rPr>
              <w:t>al-mǝṣāri.” mǝṣārit ačil, gāyil il rabī</w:t>
            </w:r>
            <w:r w:rsidR="00D7289A">
              <w:rPr>
                <w:lang w:val="en-US"/>
              </w:rPr>
              <w:t>ˁ</w:t>
            </w:r>
            <w:r>
              <w:rPr>
                <w:lang w:val="en-US"/>
              </w:rPr>
              <w:t xml:space="preserve">u “__________________ </w:t>
            </w:r>
            <w:r w:rsidR="00D7289A">
              <w:rPr>
                <w:lang w:val="en-US"/>
              </w:rPr>
              <w:t>ˁ</w:t>
            </w:r>
            <w:r>
              <w:rPr>
                <w:lang w:val="en-US"/>
              </w:rPr>
              <w:t xml:space="preserve">indi ḏahab </w:t>
            </w:r>
            <w:r w:rsidR="00D7289A">
              <w:rPr>
                <w:lang w:val="en-US"/>
              </w:rPr>
              <w:t>ˀ</w:t>
            </w:r>
            <w:r>
              <w:rPr>
                <w:lang w:val="en-US"/>
              </w:rPr>
              <w:t xml:space="preserve">āni </w:t>
            </w:r>
            <w:r w:rsidR="00D7289A">
              <w:rPr>
                <w:lang w:val="en-US"/>
              </w:rPr>
              <w:t>ˀ</w:t>
            </w:r>
            <w:r>
              <w:rPr>
                <w:lang w:val="en-US"/>
              </w:rPr>
              <w:t xml:space="preserve">ǝnṭīhin, </w:t>
            </w:r>
            <w:r w:rsidR="00D7289A">
              <w:rPr>
                <w:lang w:val="en-US"/>
              </w:rPr>
              <w:t>ˀ</w:t>
            </w:r>
            <w:r>
              <w:rPr>
                <w:lang w:val="en-US"/>
              </w:rPr>
              <w:t>inte lā tǝnṭi mǝṣārit ačil!”</w:t>
            </w:r>
          </w:p>
        </w:tc>
        <w:tc>
          <w:tcPr>
            <w:tcW w:w="4253" w:type="dxa"/>
          </w:tcPr>
          <w:p w:rsidR="008D59A6" w:rsidRPr="008F4732" w:rsidRDefault="008D59A6" w:rsidP="0089560E">
            <w:pPr>
              <w:rPr>
                <w:lang w:val="en-US"/>
              </w:rPr>
            </w:pPr>
          </w:p>
        </w:tc>
      </w:tr>
      <w:tr w:rsidR="008D59A6" w:rsidRPr="008F4732" w:rsidTr="0089560E">
        <w:tc>
          <w:tcPr>
            <w:tcW w:w="850" w:type="dxa"/>
          </w:tcPr>
          <w:p w:rsidR="008D59A6" w:rsidRDefault="008D59A6" w:rsidP="0089560E">
            <w:pPr>
              <w:rPr>
                <w:lang w:val="en-US"/>
              </w:rPr>
            </w:pPr>
            <w:r>
              <w:rPr>
                <w:lang w:val="en-US"/>
              </w:rPr>
              <w:t>3.12</w:t>
            </w:r>
          </w:p>
        </w:tc>
        <w:tc>
          <w:tcPr>
            <w:tcW w:w="3969" w:type="dxa"/>
          </w:tcPr>
          <w:p w:rsidR="008D59A6" w:rsidRDefault="008D59A6" w:rsidP="008D59A6">
            <w:pPr>
              <w:rPr>
                <w:lang w:val="en-US"/>
              </w:rPr>
            </w:pPr>
            <w:r>
              <w:rPr>
                <w:lang w:val="en-US"/>
              </w:rPr>
              <w:t>__________________ __________________ agūl __________________ __________________ yōmin fākk al-</w:t>
            </w:r>
            <w:r w:rsidR="00D7289A">
              <w:rPr>
                <w:lang w:val="en-US"/>
              </w:rPr>
              <w:t>ˁ</w:t>
            </w:r>
            <w:r>
              <w:rPr>
                <w:lang w:val="en-US"/>
              </w:rPr>
              <w:t xml:space="preserve">alīǧe __________________ __________________ </w:t>
            </w:r>
            <w:r w:rsidR="00D7289A">
              <w:rPr>
                <w:lang w:val="en-US"/>
              </w:rPr>
              <w:t>ˁ</w:t>
            </w:r>
            <w:r>
              <w:rPr>
                <w:lang w:val="en-US"/>
              </w:rPr>
              <w:t xml:space="preserve">alīǧe malyān aḏ-ḏahab. </w:t>
            </w:r>
            <w:proofErr w:type="gramStart"/>
            <w:r w:rsidRPr="008D59A6">
              <w:rPr>
                <w:color w:val="FF0000"/>
                <w:lang w:val="en-US"/>
              </w:rPr>
              <w:t>yōminta</w:t>
            </w:r>
            <w:proofErr w:type="gramEnd"/>
            <w:r>
              <w:rPr>
                <w:lang w:val="en-US"/>
              </w:rPr>
              <w:t xml:space="preserve"> šāf aḏ-ḏahab haḏāk minhabil. ṭāli</w:t>
            </w:r>
            <w:r w:rsidR="00D7289A">
              <w:rPr>
                <w:lang w:val="en-US"/>
              </w:rPr>
              <w:t>ˁ</w:t>
            </w:r>
            <w:r>
              <w:rPr>
                <w:lang w:val="en-US"/>
              </w:rPr>
              <w:t xml:space="preserve"> __________________ </w:t>
            </w:r>
            <w:r w:rsidR="00D7289A">
              <w:rPr>
                <w:lang w:val="en-US"/>
              </w:rPr>
              <w:t>ˁ</w:t>
            </w:r>
            <w:r>
              <w:rPr>
                <w:lang w:val="en-US"/>
              </w:rPr>
              <w:t>ala loqanṭa kamāli __________________ __________________</w:t>
            </w:r>
          </w:p>
        </w:tc>
        <w:tc>
          <w:tcPr>
            <w:tcW w:w="4253" w:type="dxa"/>
          </w:tcPr>
          <w:p w:rsidR="008D59A6" w:rsidRPr="008F4732" w:rsidRDefault="008D59A6" w:rsidP="0089560E">
            <w:pPr>
              <w:rPr>
                <w:lang w:val="en-US"/>
              </w:rPr>
            </w:pPr>
          </w:p>
        </w:tc>
      </w:tr>
      <w:tr w:rsidR="008D59A6" w:rsidRPr="008F4732" w:rsidTr="0089560E">
        <w:tc>
          <w:tcPr>
            <w:tcW w:w="850" w:type="dxa"/>
          </w:tcPr>
          <w:p w:rsidR="008D59A6" w:rsidRDefault="008D59A6" w:rsidP="0089560E">
            <w:pPr>
              <w:rPr>
                <w:lang w:val="en-US"/>
              </w:rPr>
            </w:pPr>
            <w:r>
              <w:rPr>
                <w:lang w:val="en-US"/>
              </w:rPr>
              <w:t>3.24</w:t>
            </w:r>
          </w:p>
        </w:tc>
        <w:tc>
          <w:tcPr>
            <w:tcW w:w="3969" w:type="dxa"/>
          </w:tcPr>
          <w:p w:rsidR="008D59A6" w:rsidRDefault="008D59A6" w:rsidP="008D59A6">
            <w:pPr>
              <w:rPr>
                <w:lang w:val="en-US"/>
              </w:rPr>
            </w:pPr>
            <w:r>
              <w:rPr>
                <w:lang w:val="en-US"/>
              </w:rPr>
              <w:t xml:space="preserve">__________________ __________________ __________________ </w:t>
            </w:r>
            <w:r w:rsidR="00D7289A">
              <w:rPr>
                <w:lang w:val="en-US"/>
              </w:rPr>
              <w:t>ˁ</w:t>
            </w:r>
            <w:r>
              <w:rPr>
                <w:lang w:val="en-US"/>
              </w:rPr>
              <w:t>ala čatfak hāḏa rabī</w:t>
            </w:r>
            <w:r w:rsidR="00D7289A">
              <w:rPr>
                <w:lang w:val="en-US"/>
              </w:rPr>
              <w:t>ˁ</w:t>
            </w:r>
            <w:r>
              <w:rPr>
                <w:lang w:val="en-US"/>
              </w:rPr>
              <w:t>u, rabī</w:t>
            </w:r>
            <w:r w:rsidR="00D7289A">
              <w:rPr>
                <w:lang w:val="en-US"/>
              </w:rPr>
              <w:t>ˁ</w:t>
            </w:r>
            <w:r>
              <w:rPr>
                <w:lang w:val="en-US"/>
              </w:rPr>
              <w:t>u, ṣidīǧu</w:t>
            </w:r>
            <w:r w:rsidRPr="008D59A6">
              <w:rPr>
                <w:vertAlign w:val="superscript"/>
                <w:lang w:val="en-US"/>
              </w:rPr>
              <w:t>w</w:t>
            </w:r>
            <w:r>
              <w:rPr>
                <w:lang w:val="en-US"/>
              </w:rPr>
              <w:t>! “</w:t>
            </w:r>
            <w:proofErr w:type="gramStart"/>
            <w:r>
              <w:rPr>
                <w:lang w:val="en-US"/>
              </w:rPr>
              <w:t>wal</w:t>
            </w:r>
            <w:proofErr w:type="gramEnd"/>
            <w:r>
              <w:rPr>
                <w:lang w:val="en-US"/>
              </w:rPr>
              <w:t>” gāyil “_________________ ___________________ ḏahabak __________________ __________________ __________________ hāni __________________ __________________ kunt rabī</w:t>
            </w:r>
            <w:r w:rsidR="00D7289A">
              <w:rPr>
                <w:lang w:val="en-US"/>
              </w:rPr>
              <w:t>ˁ</w:t>
            </w:r>
            <w:r>
              <w:rPr>
                <w:lang w:val="en-US"/>
              </w:rPr>
              <w:t>i.”</w:t>
            </w:r>
          </w:p>
        </w:tc>
        <w:tc>
          <w:tcPr>
            <w:tcW w:w="4253" w:type="dxa"/>
          </w:tcPr>
          <w:p w:rsidR="008D59A6" w:rsidRPr="008F4732" w:rsidRDefault="008D59A6" w:rsidP="0089560E">
            <w:pPr>
              <w:rPr>
                <w:lang w:val="en-US"/>
              </w:rPr>
            </w:pPr>
          </w:p>
        </w:tc>
      </w:tr>
      <w:tr w:rsidR="008D59A6" w:rsidRPr="008F4732" w:rsidTr="0089560E">
        <w:tc>
          <w:tcPr>
            <w:tcW w:w="850" w:type="dxa"/>
          </w:tcPr>
          <w:p w:rsidR="008D59A6" w:rsidRDefault="008D59A6" w:rsidP="0089560E">
            <w:pPr>
              <w:rPr>
                <w:lang w:val="en-US"/>
              </w:rPr>
            </w:pPr>
            <w:r>
              <w:rPr>
                <w:lang w:val="en-US"/>
              </w:rPr>
              <w:t>3.34</w:t>
            </w:r>
          </w:p>
        </w:tc>
        <w:tc>
          <w:tcPr>
            <w:tcW w:w="3969" w:type="dxa"/>
          </w:tcPr>
          <w:p w:rsidR="008D59A6" w:rsidRPr="005A0E17" w:rsidRDefault="005A0E17" w:rsidP="005A0E17">
            <w:r>
              <w:t>“</w:t>
            </w:r>
            <w:r w:rsidR="00D7289A">
              <w:rPr>
                <w:lang w:val="en-US"/>
              </w:rPr>
              <w:t>ˀ</w:t>
            </w:r>
            <w:r w:rsidRPr="005A0E17">
              <w:rPr>
                <w:lang w:val="en-US"/>
              </w:rPr>
              <w:t xml:space="preserve">ē“ gāyil </w:t>
            </w:r>
            <w:r>
              <w:t>“mā tǝnṭīni.” gāyil “lā!”, “</w:t>
            </w:r>
            <w:r w:rsidR="00D7289A">
              <w:t>ˀ</w:t>
            </w:r>
            <w:r>
              <w:t xml:space="preserve">ē” gāyil “tamām, lā tǝnṭīni!” hāḏa ugḏ̣ubu w uxbar </w:t>
            </w:r>
            <w:r w:rsidR="00D7289A">
              <w:t>ˁ</w:t>
            </w:r>
            <w:r>
              <w:t xml:space="preserve">alē l-ᵊḥkūma, gāyil “l-ᵊflān </w:t>
            </w:r>
            <w:r w:rsidR="00D7289A">
              <w:t>ˁ</w:t>
            </w:r>
            <w:r>
              <w:t xml:space="preserve">indu ḏahab </w:t>
            </w:r>
            <w:r w:rsidR="00D7289A">
              <w:t>ˁ</w:t>
            </w:r>
            <w:r>
              <w:t xml:space="preserve">alīǧit ḏahab w </w:t>
            </w:r>
            <w:r>
              <w:rPr>
                <w:lang w:val="en-US"/>
              </w:rPr>
              <w:t xml:space="preserve">__________________ </w:t>
            </w:r>
            <w:r>
              <w:t>mnēn ǧāyibhe, ᵊmsallib mǝṭraḥ w ta</w:t>
            </w:r>
            <w:r w:rsidR="00D7289A">
              <w:t>ˁ</w:t>
            </w:r>
            <w:r>
              <w:t xml:space="preserve">āl w </w:t>
            </w:r>
            <w:r>
              <w:rPr>
                <w:lang w:val="en-US"/>
              </w:rPr>
              <w:t>__________________u!”</w:t>
            </w:r>
          </w:p>
        </w:tc>
        <w:tc>
          <w:tcPr>
            <w:tcW w:w="4253" w:type="dxa"/>
          </w:tcPr>
          <w:p w:rsidR="008D59A6" w:rsidRPr="008F4732" w:rsidRDefault="008D59A6" w:rsidP="0089560E">
            <w:pPr>
              <w:rPr>
                <w:lang w:val="en-US"/>
              </w:rPr>
            </w:pPr>
          </w:p>
        </w:tc>
      </w:tr>
      <w:tr w:rsidR="005A0E17" w:rsidRPr="008F4732" w:rsidTr="0089560E">
        <w:tc>
          <w:tcPr>
            <w:tcW w:w="850" w:type="dxa"/>
          </w:tcPr>
          <w:p w:rsidR="005A0E17" w:rsidRDefault="005A0E17" w:rsidP="0089560E">
            <w:pPr>
              <w:rPr>
                <w:lang w:val="en-US"/>
              </w:rPr>
            </w:pPr>
            <w:r>
              <w:rPr>
                <w:lang w:val="en-US"/>
              </w:rPr>
              <w:t>3.47</w:t>
            </w:r>
          </w:p>
        </w:tc>
        <w:tc>
          <w:tcPr>
            <w:tcW w:w="3969" w:type="dxa"/>
          </w:tcPr>
          <w:p w:rsidR="005A0E17" w:rsidRDefault="005A0E17" w:rsidP="007E7F43">
            <w:proofErr w:type="gramStart"/>
            <w:r>
              <w:t>yōmin</w:t>
            </w:r>
            <w:proofErr w:type="gramEnd"/>
            <w:r>
              <w:t xml:space="preserve"> ǧāyīn gāḏ̣bīnu, </w:t>
            </w:r>
            <w:r w:rsidR="00D7289A">
              <w:t>ˀ</w:t>
            </w:r>
            <w:r>
              <w:t xml:space="preserve">al-ᵊḥkūma </w:t>
            </w:r>
            <w:r w:rsidR="007E7F43">
              <w:rPr>
                <w:lang w:val="en-US"/>
              </w:rPr>
              <w:t xml:space="preserve">__________________ w ḥāṭṭīnu b-al-ḥabis, mǝḥbisīnu, yōmin mǝḥbisīnu ḥābsīnu ǧawwa </w:t>
            </w:r>
            <w:r w:rsidR="00D7289A">
              <w:rPr>
                <w:lang w:val="en-US"/>
              </w:rPr>
              <w:t>ˀ</w:t>
            </w:r>
            <w:r w:rsidR="007E7F43">
              <w:rPr>
                <w:lang w:val="en-US"/>
              </w:rPr>
              <w:t xml:space="preserve">al ḥābsu </w:t>
            </w:r>
            <w:r w:rsidR="00D7289A">
              <w:rPr>
                <w:lang w:val="en-US"/>
              </w:rPr>
              <w:t>ˀ</w:t>
            </w:r>
            <w:r w:rsidR="007E7F43">
              <w:rPr>
                <w:lang w:val="en-US"/>
              </w:rPr>
              <w:t>al-ḥākim. _________________ __________________ ta-ngūl al-wāli ḥābsu ǧawwa.</w:t>
            </w:r>
          </w:p>
        </w:tc>
        <w:tc>
          <w:tcPr>
            <w:tcW w:w="4253" w:type="dxa"/>
          </w:tcPr>
          <w:p w:rsidR="005A0E17" w:rsidRPr="008F4732" w:rsidRDefault="005A0E17" w:rsidP="0089560E">
            <w:pPr>
              <w:rPr>
                <w:lang w:val="en-US"/>
              </w:rPr>
            </w:pPr>
          </w:p>
        </w:tc>
      </w:tr>
      <w:tr w:rsidR="007E7F43" w:rsidRPr="008F4732" w:rsidTr="0089560E">
        <w:tc>
          <w:tcPr>
            <w:tcW w:w="850" w:type="dxa"/>
          </w:tcPr>
          <w:p w:rsidR="007E7F43" w:rsidRDefault="007E7F43" w:rsidP="0089560E">
            <w:pPr>
              <w:rPr>
                <w:lang w:val="en-US"/>
              </w:rPr>
            </w:pPr>
            <w:r>
              <w:rPr>
                <w:lang w:val="en-US"/>
              </w:rPr>
              <w:t>4.02</w:t>
            </w:r>
          </w:p>
        </w:tc>
        <w:tc>
          <w:tcPr>
            <w:tcW w:w="3969" w:type="dxa"/>
          </w:tcPr>
          <w:p w:rsidR="007E7F43" w:rsidRDefault="007E7F43" w:rsidP="007E7F43">
            <w:proofErr w:type="gramStart"/>
            <w:r>
              <w:t>yōminnu</w:t>
            </w:r>
            <w:proofErr w:type="gramEnd"/>
            <w:r>
              <w:t xml:space="preserve"> ḥābsu, </w:t>
            </w:r>
            <w:r w:rsidR="00D7289A">
              <w:t>ˀ</w:t>
            </w:r>
            <w:r>
              <w:t xml:space="preserve">al-wāli </w:t>
            </w:r>
            <w:r w:rsidR="00D7289A">
              <w:t>ˁ</w:t>
            </w:r>
            <w:r>
              <w:t xml:space="preserve">indu wulād </w:t>
            </w:r>
            <w:r w:rsidR="00D7289A">
              <w:t>ˁ</w:t>
            </w:r>
            <w:r>
              <w:t>umru ṯimanṭa</w:t>
            </w:r>
            <w:r w:rsidR="00D7289A">
              <w:t>ˁ</w:t>
            </w:r>
            <w:r>
              <w:t xml:space="preserve">ǝš </w:t>
            </w:r>
            <w:r w:rsidR="00D7289A">
              <w:t>ˁ</w:t>
            </w:r>
            <w:r>
              <w:t xml:space="preserve">išrīn sine b-al-bēt </w:t>
            </w:r>
            <w:r>
              <w:rPr>
                <w:lang w:val="en-US"/>
              </w:rPr>
              <w:t xml:space="preserve">__________________ mǝṭraḥ, winhe al-ḥayyit, </w:t>
            </w:r>
            <w:r w:rsidR="00D7289A">
              <w:rPr>
                <w:lang w:val="en-US"/>
              </w:rPr>
              <w:t>ˀ</w:t>
            </w:r>
            <w:r>
              <w:rPr>
                <w:lang w:val="en-US"/>
              </w:rPr>
              <w:t>ar-rabī</w:t>
            </w:r>
            <w:r w:rsidR="00D7289A">
              <w:rPr>
                <w:lang w:val="en-US"/>
              </w:rPr>
              <w:t>ˁ</w:t>
            </w:r>
            <w:r>
              <w:rPr>
                <w:lang w:val="en-US"/>
              </w:rPr>
              <w:t xml:space="preserve"> hāḏa ḥayyt __________________ wāli ǧāye </w:t>
            </w:r>
            <w:r w:rsidR="00D7289A">
              <w:rPr>
                <w:lang w:val="en-US"/>
              </w:rPr>
              <w:t>ˁ</w:t>
            </w:r>
            <w:r>
              <w:rPr>
                <w:lang w:val="en-US"/>
              </w:rPr>
              <w:t xml:space="preserve">ala wald al-wāli winhe miltaffe min riǧlūūū w hīčiḏ </w:t>
            </w:r>
            <w:r w:rsidR="00D7289A">
              <w:rPr>
                <w:lang w:val="en-US"/>
              </w:rPr>
              <w:t>ˁ</w:t>
            </w:r>
            <w:r>
              <w:rPr>
                <w:lang w:val="en-US"/>
              </w:rPr>
              <w:t xml:space="preserve">ala… </w:t>
            </w:r>
            <w:r w:rsidR="00D7289A">
              <w:rPr>
                <w:lang w:val="en-US"/>
              </w:rPr>
              <w:t>ˁ</w:t>
            </w:r>
            <w:r>
              <w:rPr>
                <w:lang w:val="en-US"/>
              </w:rPr>
              <w:t xml:space="preserve">ala __________________ __________________ hīčiḏ. </w:t>
            </w:r>
          </w:p>
        </w:tc>
        <w:tc>
          <w:tcPr>
            <w:tcW w:w="4253" w:type="dxa"/>
          </w:tcPr>
          <w:p w:rsidR="007E7F43" w:rsidRPr="008F4732" w:rsidRDefault="007E7F43" w:rsidP="0089560E">
            <w:pPr>
              <w:rPr>
                <w:lang w:val="en-US"/>
              </w:rPr>
            </w:pPr>
          </w:p>
        </w:tc>
      </w:tr>
      <w:tr w:rsidR="007E7F43" w:rsidRPr="008F4732" w:rsidTr="0089560E">
        <w:tc>
          <w:tcPr>
            <w:tcW w:w="850" w:type="dxa"/>
          </w:tcPr>
          <w:p w:rsidR="007E7F43" w:rsidRDefault="007E7F43" w:rsidP="0089560E">
            <w:pPr>
              <w:rPr>
                <w:lang w:val="en-US"/>
              </w:rPr>
            </w:pPr>
            <w:r>
              <w:rPr>
                <w:lang w:val="en-US"/>
              </w:rPr>
              <w:t>4.19</w:t>
            </w:r>
          </w:p>
        </w:tc>
        <w:tc>
          <w:tcPr>
            <w:tcW w:w="3969" w:type="dxa"/>
          </w:tcPr>
          <w:p w:rsidR="007E7F43" w:rsidRPr="007E7F43" w:rsidRDefault="007E7F43" w:rsidP="007E7F43">
            <w:pPr>
              <w:rPr>
                <w:lang w:val="de-AT"/>
              </w:rPr>
            </w:pPr>
            <w:proofErr w:type="gramStart"/>
            <w:r>
              <w:t>miltaffe</w:t>
            </w:r>
            <w:proofErr w:type="gramEnd"/>
            <w:r>
              <w:t xml:space="preserve"> </w:t>
            </w:r>
            <w:r w:rsidR="00D7289A">
              <w:t>ˁ</w:t>
            </w:r>
            <w:r>
              <w:t xml:space="preserve">alē, čibīre hiyye, wāǧfe hīčiḏ w mā txalli </w:t>
            </w:r>
            <w:r>
              <w:rPr>
                <w:lang w:val="en-US"/>
              </w:rPr>
              <w:t xml:space="preserve">__________________ __________________ </w:t>
            </w:r>
            <w:r w:rsidR="00D7289A">
              <w:rPr>
                <w:lang w:val="en-US"/>
              </w:rPr>
              <w:t>ˁ</w:t>
            </w:r>
            <w:r>
              <w:rPr>
                <w:lang w:val="en-US"/>
              </w:rPr>
              <w:t xml:space="preserve">alēhum. </w:t>
            </w:r>
            <w:proofErr w:type="gramStart"/>
            <w:r>
              <w:rPr>
                <w:lang w:val="en-US"/>
              </w:rPr>
              <w:t>miltaffe</w:t>
            </w:r>
            <w:proofErr w:type="gramEnd"/>
            <w:r>
              <w:rPr>
                <w:lang w:val="en-US"/>
              </w:rPr>
              <w:t xml:space="preserve"> </w:t>
            </w:r>
            <w:r w:rsidR="00D7289A">
              <w:rPr>
                <w:lang w:val="en-US"/>
              </w:rPr>
              <w:t>ˁ</w:t>
            </w:r>
            <w:r>
              <w:rPr>
                <w:lang w:val="en-US"/>
              </w:rPr>
              <w:t xml:space="preserve">ala wlād al-wāli. __________________ </w:t>
            </w:r>
            <w:r w:rsidR="00D7289A">
              <w:rPr>
                <w:lang w:val="en-US"/>
              </w:rPr>
              <w:t>ˁ</w:t>
            </w:r>
            <w:r>
              <w:rPr>
                <w:lang w:val="en-US"/>
              </w:rPr>
              <w:t xml:space="preserve">alēhe, ᵊtgūl “lā __________________ __________________ </w:t>
            </w:r>
            <w:r w:rsidR="00D7289A">
              <w:t>ˀ</w:t>
            </w:r>
            <w:r>
              <w:t>aḏbaḥu.”</w:t>
            </w:r>
          </w:p>
        </w:tc>
        <w:tc>
          <w:tcPr>
            <w:tcW w:w="4253" w:type="dxa"/>
          </w:tcPr>
          <w:p w:rsidR="007E7F43" w:rsidRPr="008F4732" w:rsidRDefault="007E7F43" w:rsidP="0089560E">
            <w:pPr>
              <w:rPr>
                <w:lang w:val="en-US"/>
              </w:rPr>
            </w:pPr>
          </w:p>
        </w:tc>
      </w:tr>
      <w:tr w:rsidR="007E7F43" w:rsidRPr="008F4732" w:rsidTr="0089560E">
        <w:tc>
          <w:tcPr>
            <w:tcW w:w="850" w:type="dxa"/>
          </w:tcPr>
          <w:p w:rsidR="007E7F43" w:rsidRDefault="007E7F43" w:rsidP="0089560E">
            <w:pPr>
              <w:rPr>
                <w:lang w:val="en-US"/>
              </w:rPr>
            </w:pPr>
            <w:r>
              <w:rPr>
                <w:lang w:val="en-US"/>
              </w:rPr>
              <w:t>4.30</w:t>
            </w:r>
          </w:p>
        </w:tc>
        <w:tc>
          <w:tcPr>
            <w:tcW w:w="3969" w:type="dxa"/>
          </w:tcPr>
          <w:p w:rsidR="007E7F43" w:rsidRDefault="007E7F43" w:rsidP="007E7F43">
            <w:proofErr w:type="gramStart"/>
            <w:r>
              <w:t>w</w:t>
            </w:r>
            <w:proofErr w:type="gramEnd"/>
            <w:r>
              <w:t xml:space="preserve"> maḥḥad </w:t>
            </w:r>
            <w:r>
              <w:rPr>
                <w:lang w:val="en-US"/>
              </w:rPr>
              <w:t xml:space="preserve">__________________ maḥḥad __________________ __________________ </w:t>
            </w:r>
            <w:r w:rsidR="00D7289A">
              <w:rPr>
                <w:lang w:val="en-US"/>
              </w:rPr>
              <w:t>ˁ</w:t>
            </w:r>
            <w:r>
              <w:rPr>
                <w:lang w:val="en-US"/>
              </w:rPr>
              <w:t xml:space="preserve">alēhe. </w:t>
            </w:r>
            <w:proofErr w:type="gramStart"/>
            <w:r>
              <w:rPr>
                <w:lang w:val="en-US"/>
              </w:rPr>
              <w:t>hāḏa</w:t>
            </w:r>
            <w:proofErr w:type="gramEnd"/>
            <w:r>
              <w:rPr>
                <w:lang w:val="en-US"/>
              </w:rPr>
              <w:t xml:space="preserve"> b-al-ḥabis b-an-naḏ̣ḏ̣āṛa ǧā</w:t>
            </w:r>
            <w:r w:rsidR="00D7289A">
              <w:rPr>
                <w:lang w:val="en-US"/>
              </w:rPr>
              <w:t>ˁ</w:t>
            </w:r>
            <w:r>
              <w:rPr>
                <w:lang w:val="en-US"/>
              </w:rPr>
              <w:t xml:space="preserve">id w yitisōlafūn ḏ̣ulm al-wāli gāylīn al-wald al-wāli miltaffe </w:t>
            </w:r>
            <w:r w:rsidR="00D7289A">
              <w:rPr>
                <w:lang w:val="en-US"/>
              </w:rPr>
              <w:t>ˁ</w:t>
            </w:r>
            <w:r>
              <w:rPr>
                <w:lang w:val="en-US"/>
              </w:rPr>
              <w:t>alē ḥayye w trīd tukutlu</w:t>
            </w:r>
            <w:r w:rsidRPr="007E7F43">
              <w:rPr>
                <w:vertAlign w:val="superscript"/>
                <w:lang w:val="en-US"/>
              </w:rPr>
              <w:t>w</w:t>
            </w:r>
            <w:r>
              <w:rPr>
                <w:lang w:val="en-US"/>
              </w:rPr>
              <w:t>.</w:t>
            </w:r>
          </w:p>
        </w:tc>
        <w:tc>
          <w:tcPr>
            <w:tcW w:w="4253" w:type="dxa"/>
          </w:tcPr>
          <w:p w:rsidR="007E7F43" w:rsidRPr="008F4732" w:rsidRDefault="007E7F43" w:rsidP="0089560E">
            <w:pPr>
              <w:rPr>
                <w:lang w:val="en-US"/>
              </w:rPr>
            </w:pPr>
          </w:p>
        </w:tc>
      </w:tr>
      <w:tr w:rsidR="007E7F43" w:rsidRPr="008F4732" w:rsidTr="0089560E">
        <w:tc>
          <w:tcPr>
            <w:tcW w:w="850" w:type="dxa"/>
          </w:tcPr>
          <w:p w:rsidR="007E7F43" w:rsidRDefault="007E7F43" w:rsidP="0089560E">
            <w:pPr>
              <w:rPr>
                <w:lang w:val="en-US"/>
              </w:rPr>
            </w:pPr>
            <w:r>
              <w:rPr>
                <w:lang w:val="en-US"/>
              </w:rPr>
              <w:t>4.41</w:t>
            </w:r>
          </w:p>
        </w:tc>
        <w:tc>
          <w:tcPr>
            <w:tcW w:w="3969" w:type="dxa"/>
          </w:tcPr>
          <w:p w:rsidR="007E7F43" w:rsidRDefault="007E7F43" w:rsidP="007E7F43">
            <w:proofErr w:type="gramStart"/>
            <w:r>
              <w:t>w</w:t>
            </w:r>
            <w:proofErr w:type="gramEnd"/>
            <w:r>
              <w:t xml:space="preserve"> maḥḥad </w:t>
            </w:r>
            <w:r>
              <w:rPr>
                <w:lang w:val="en-US"/>
              </w:rPr>
              <w:t xml:space="preserve">__________________ __________________ __________________ </w:t>
            </w:r>
            <w:r w:rsidR="00D7289A">
              <w:rPr>
                <w:lang w:val="en-US"/>
              </w:rPr>
              <w:t>ˁ</w:t>
            </w:r>
            <w:r>
              <w:rPr>
                <w:lang w:val="en-US"/>
              </w:rPr>
              <w:t xml:space="preserve">alē __________________ ḥayye </w:t>
            </w:r>
            <w:r w:rsidR="00D7289A">
              <w:rPr>
                <w:lang w:val="en-US"/>
              </w:rPr>
              <w:t>ˀ</w:t>
            </w:r>
            <w:r>
              <w:rPr>
                <w:lang w:val="en-US"/>
              </w:rPr>
              <w:t>āfe. hāḏa b-al-ḥabis gāyil lilhum, gāyil ygūl “rūḥu gūlu l-al-wāli inčād yinṭīni misā</w:t>
            </w:r>
            <w:r w:rsidR="00D7289A">
              <w:rPr>
                <w:lang w:val="en-US"/>
              </w:rPr>
              <w:t>ˁ</w:t>
            </w:r>
            <w:r>
              <w:rPr>
                <w:lang w:val="en-US"/>
              </w:rPr>
              <w:t xml:space="preserve">de __________________ min ǧawwa </w:t>
            </w:r>
            <w:r w:rsidR="00D7289A">
              <w:rPr>
                <w:lang w:val="en-US"/>
              </w:rPr>
              <w:t>ˀ</w:t>
            </w:r>
            <w:r>
              <w:rPr>
                <w:lang w:val="en-US"/>
              </w:rPr>
              <w:t xml:space="preserve">āni rūḥ </w:t>
            </w:r>
            <w:r w:rsidR="00D7289A">
              <w:rPr>
                <w:lang w:val="en-US"/>
              </w:rPr>
              <w:t>ˀ</w:t>
            </w:r>
            <w:r>
              <w:rPr>
                <w:lang w:val="en-US"/>
              </w:rPr>
              <w:t>a… axallṣu __________________u.</w:t>
            </w:r>
          </w:p>
        </w:tc>
        <w:tc>
          <w:tcPr>
            <w:tcW w:w="4253" w:type="dxa"/>
          </w:tcPr>
          <w:p w:rsidR="007E7F43" w:rsidRPr="007E7F43" w:rsidRDefault="007E7F43" w:rsidP="0089560E"/>
        </w:tc>
      </w:tr>
      <w:tr w:rsidR="007E7F43" w:rsidRPr="008F4732" w:rsidTr="0089560E">
        <w:tc>
          <w:tcPr>
            <w:tcW w:w="850" w:type="dxa"/>
          </w:tcPr>
          <w:p w:rsidR="007E7F43" w:rsidRDefault="007E7F43" w:rsidP="0089560E">
            <w:pPr>
              <w:rPr>
                <w:lang w:val="en-US"/>
              </w:rPr>
            </w:pPr>
            <w:r>
              <w:rPr>
                <w:lang w:val="en-US"/>
              </w:rPr>
              <w:t>4.56</w:t>
            </w:r>
          </w:p>
        </w:tc>
        <w:tc>
          <w:tcPr>
            <w:tcW w:w="3969" w:type="dxa"/>
          </w:tcPr>
          <w:p w:rsidR="007E7F43" w:rsidRDefault="007E7F43" w:rsidP="007E7F43">
            <w:proofErr w:type="gramStart"/>
            <w:r>
              <w:t>hāḏa</w:t>
            </w:r>
            <w:proofErr w:type="gramEnd"/>
            <w:r>
              <w:t xml:space="preserve"> hemen al-xabar </w:t>
            </w:r>
            <w:r w:rsidRPr="007E7F43">
              <w:rPr>
                <w:color w:val="FF0000"/>
              </w:rPr>
              <w:t>wāṣl</w:t>
            </w:r>
            <w:r>
              <w:t xml:space="preserve"> al-wāli rāyḥīnu gāylī-lu “</w:t>
            </w:r>
            <w:r w:rsidR="00D7289A">
              <w:t>ˀ</w:t>
            </w:r>
            <w:r>
              <w:t xml:space="preserve">al b-al-ḥabis al ḥibastu al </w:t>
            </w:r>
            <w:r>
              <w:rPr>
                <w:lang w:val="en-US"/>
              </w:rPr>
              <w:t xml:space="preserve">xaḏēt __________________ </w:t>
            </w:r>
            <w:r w:rsidR="00D7289A">
              <w:rPr>
                <w:lang w:val="en-US"/>
              </w:rPr>
              <w:t>ˀ</w:t>
            </w:r>
            <w:r>
              <w:rPr>
                <w:lang w:val="en-US"/>
              </w:rPr>
              <w:t xml:space="preserve">abu </w:t>
            </w:r>
            <w:r w:rsidR="00D7289A">
              <w:rPr>
                <w:lang w:val="en-US"/>
              </w:rPr>
              <w:t>ˁ</w:t>
            </w:r>
            <w:r>
              <w:rPr>
                <w:lang w:val="en-US"/>
              </w:rPr>
              <w:t xml:space="preserve">alīǧt aḏ-ḏahab, ygūl čāditlu __________________ m-al-ḥabis yiǧībni čādittu __________________ __________________ āni </w:t>
            </w:r>
            <w:r w:rsidR="00D7289A">
              <w:rPr>
                <w:lang w:val="en-US"/>
              </w:rPr>
              <w:t>ˀ</w:t>
            </w:r>
            <w:r>
              <w:rPr>
                <w:lang w:val="en-US"/>
              </w:rPr>
              <w:t>axallṣu.</w:t>
            </w:r>
          </w:p>
        </w:tc>
        <w:tc>
          <w:tcPr>
            <w:tcW w:w="4253" w:type="dxa"/>
          </w:tcPr>
          <w:p w:rsidR="007E7F43" w:rsidRPr="007E7F43" w:rsidRDefault="007E7F43" w:rsidP="0089560E"/>
        </w:tc>
      </w:tr>
      <w:tr w:rsidR="007E7F43" w:rsidRPr="008F4732" w:rsidTr="0089560E">
        <w:tc>
          <w:tcPr>
            <w:tcW w:w="850" w:type="dxa"/>
          </w:tcPr>
          <w:p w:rsidR="007E7F43" w:rsidRDefault="007E7F43" w:rsidP="0089560E">
            <w:pPr>
              <w:rPr>
                <w:lang w:val="en-US"/>
              </w:rPr>
            </w:pPr>
            <w:r>
              <w:rPr>
                <w:lang w:val="en-US"/>
              </w:rPr>
              <w:t>5.06</w:t>
            </w:r>
          </w:p>
        </w:tc>
        <w:tc>
          <w:tcPr>
            <w:tcW w:w="3969" w:type="dxa"/>
          </w:tcPr>
          <w:p w:rsidR="007E7F43" w:rsidRDefault="007E7F43" w:rsidP="007E7F43">
            <w:proofErr w:type="gramStart"/>
            <w:r>
              <w:t>gāyil</w:t>
            </w:r>
            <w:proofErr w:type="gramEnd"/>
            <w:r>
              <w:t xml:space="preserve"> “zaten </w:t>
            </w:r>
            <w:r>
              <w:rPr>
                <w:lang w:val="en-US"/>
              </w:rPr>
              <w:t xml:space="preserve">__________________ __________________ yimūt maḥḥad __________________ xallu yiǧi ta-nšūf!” yōminnu ǧāy hāḏa, </w:t>
            </w:r>
            <w:r w:rsidR="00D7289A">
              <w:rPr>
                <w:lang w:val="en-US"/>
              </w:rPr>
              <w:t>ˀ</w:t>
            </w:r>
            <w:r>
              <w:rPr>
                <w:lang w:val="en-US"/>
              </w:rPr>
              <w:t xml:space="preserve">al-ḥayye mdaḥḥǧit-illu gāyilt-illu “__________________ __________________ yōmin __________________tni m-al-gaṣṭal, mā __________________ bini ādam __________________ ačil ḥayye </w:t>
            </w:r>
            <w:r w:rsidR="00D7289A">
              <w:rPr>
                <w:lang w:val="en-US"/>
              </w:rPr>
              <w:t>ˀ</w:t>
            </w:r>
            <w:r w:rsidR="003A7818">
              <w:rPr>
                <w:lang w:val="en-US"/>
              </w:rPr>
              <w:t>aa an-nīy.</w:t>
            </w:r>
          </w:p>
        </w:tc>
        <w:tc>
          <w:tcPr>
            <w:tcW w:w="4253" w:type="dxa"/>
          </w:tcPr>
          <w:p w:rsidR="007E7F43" w:rsidRPr="007E7F43" w:rsidRDefault="007E7F43" w:rsidP="0089560E"/>
        </w:tc>
      </w:tr>
      <w:tr w:rsidR="003A7818" w:rsidRPr="008F4732" w:rsidTr="0089560E">
        <w:tc>
          <w:tcPr>
            <w:tcW w:w="850" w:type="dxa"/>
          </w:tcPr>
          <w:p w:rsidR="003A7818" w:rsidRDefault="003A7818" w:rsidP="0089560E">
            <w:pPr>
              <w:rPr>
                <w:lang w:val="en-US"/>
              </w:rPr>
            </w:pPr>
            <w:r>
              <w:rPr>
                <w:lang w:val="en-US"/>
              </w:rPr>
              <w:t>5.21</w:t>
            </w:r>
          </w:p>
        </w:tc>
        <w:tc>
          <w:tcPr>
            <w:tcW w:w="3969" w:type="dxa"/>
          </w:tcPr>
          <w:p w:rsidR="003A7818" w:rsidRPr="003A7818" w:rsidRDefault="003A7818" w:rsidP="007E7F43">
            <w:proofErr w:type="gramStart"/>
            <w:r>
              <w:t>gāyil</w:t>
            </w:r>
            <w:proofErr w:type="gramEnd"/>
            <w:r>
              <w:t xml:space="preserve"> “waḷḷa na</w:t>
            </w:r>
            <w:r w:rsidR="00D7289A">
              <w:t>ˁ</w:t>
            </w:r>
            <w:r>
              <w:t>am giltī-li.” “</w:t>
            </w:r>
            <w:r w:rsidR="00D7289A">
              <w:t>ˀ</w:t>
            </w:r>
            <w:r>
              <w:t>ē” gāyle “</w:t>
            </w:r>
            <w:r w:rsidR="00D7289A">
              <w:t>ˀ</w:t>
            </w:r>
            <w:r>
              <w:t xml:space="preserve">ašūf hāḏa </w:t>
            </w:r>
            <w:r w:rsidR="00D7289A">
              <w:t>ˀ</w:t>
            </w:r>
            <w:r>
              <w:t>āni ǧīt ta-</w:t>
            </w:r>
            <w:r w:rsidRPr="003A7818">
              <w:rPr>
                <w:color w:val="FF0000"/>
              </w:rPr>
              <w:t>daxalṣ</w:t>
            </w:r>
            <w:r>
              <w:rPr>
                <w:color w:val="FF0000"/>
              </w:rPr>
              <w:t xml:space="preserve">” </w:t>
            </w:r>
            <w:r>
              <w:rPr>
                <w:lang w:val="en-US"/>
              </w:rPr>
              <w:t xml:space="preserve">__________________ __________________ xallṣak. </w:t>
            </w:r>
            <w:r w:rsidR="00D7289A">
              <w:rPr>
                <w:lang w:val="en-US"/>
              </w:rPr>
              <w:t>ˀ</w:t>
            </w:r>
            <w:r>
              <w:rPr>
                <w:lang w:val="en-US"/>
              </w:rPr>
              <w:t xml:space="preserve">al-wāli __________________ </w:t>
            </w:r>
            <w:r w:rsidR="00D7289A">
              <w:rPr>
                <w:lang w:val="en-US"/>
              </w:rPr>
              <w:t>ˁ</w:t>
            </w:r>
            <w:r>
              <w:rPr>
                <w:lang w:val="en-US"/>
              </w:rPr>
              <w:t>alēhe, gāyil al-wāli gāyil “xallaṣtu __________________ tǝnṭīni __________________ w tǝnṭīni zād wruga __________________ mā tḥāčīni.”</w:t>
            </w:r>
          </w:p>
        </w:tc>
        <w:tc>
          <w:tcPr>
            <w:tcW w:w="4253" w:type="dxa"/>
          </w:tcPr>
          <w:p w:rsidR="003A7818" w:rsidRPr="007E7F43" w:rsidRDefault="003A7818" w:rsidP="0089560E"/>
        </w:tc>
      </w:tr>
      <w:tr w:rsidR="003A7818" w:rsidRPr="008F4732" w:rsidTr="0089560E">
        <w:tc>
          <w:tcPr>
            <w:tcW w:w="850" w:type="dxa"/>
          </w:tcPr>
          <w:p w:rsidR="003A7818" w:rsidRDefault="003A7818" w:rsidP="0089560E">
            <w:pPr>
              <w:rPr>
                <w:lang w:val="en-US"/>
              </w:rPr>
            </w:pPr>
            <w:r>
              <w:rPr>
                <w:lang w:val="en-US"/>
              </w:rPr>
              <w:t>5.34</w:t>
            </w:r>
          </w:p>
        </w:tc>
        <w:tc>
          <w:tcPr>
            <w:tcW w:w="3969" w:type="dxa"/>
          </w:tcPr>
          <w:p w:rsidR="003A7818" w:rsidRDefault="003A7818" w:rsidP="007E7F43">
            <w:proofErr w:type="gramStart"/>
            <w:r>
              <w:t>tǝnṭīni</w:t>
            </w:r>
            <w:proofErr w:type="gramEnd"/>
            <w:r>
              <w:t xml:space="preserve"> wruga mā tḥāčīni gāyil “</w:t>
            </w:r>
            <w:r w:rsidR="00D7289A">
              <w:t>ˀ</w:t>
            </w:r>
            <w:r>
              <w:t xml:space="preserve">ā </w:t>
            </w:r>
            <w:r>
              <w:rPr>
                <w:lang w:val="en-US"/>
              </w:rPr>
              <w:t xml:space="preserve">__________________ __________________ </w:t>
            </w:r>
            <w:r w:rsidR="00D7289A">
              <w:rPr>
                <w:lang w:val="en-US"/>
              </w:rPr>
              <w:t>ˁ</w:t>
            </w:r>
            <w:r>
              <w:rPr>
                <w:lang w:val="en-US"/>
              </w:rPr>
              <w:t xml:space="preserve">alē __________________ _____lhabak. </w:t>
            </w:r>
            <w:proofErr w:type="gramStart"/>
            <w:r>
              <w:rPr>
                <w:lang w:val="en-US"/>
              </w:rPr>
              <w:t>yōminnu</w:t>
            </w:r>
            <w:proofErr w:type="gramEnd"/>
            <w:r>
              <w:rPr>
                <w:lang w:val="en-US"/>
              </w:rPr>
              <w:t xml:space="preserve"> nṭēt __________________ gāyil al-ḥayye ḥawwli. hāḏa __________________ </w:t>
            </w:r>
            <w:r w:rsidR="00D7289A">
              <w:rPr>
                <w:lang w:val="en-US"/>
              </w:rPr>
              <w:t>ˁ</w:t>
            </w:r>
            <w:r>
              <w:rPr>
                <w:lang w:val="en-US"/>
              </w:rPr>
              <w:t>alīǧe mḥawwil __________________ b-al… b-</w:t>
            </w:r>
            <w:r w:rsidR="00D7289A">
              <w:rPr>
                <w:lang w:val="en-US"/>
              </w:rPr>
              <w:t>ˁ</w:t>
            </w:r>
            <w:r>
              <w:rPr>
                <w:lang w:val="en-US"/>
              </w:rPr>
              <w:t>alīǧtu w ba</w:t>
            </w:r>
            <w:r w:rsidR="00D7289A">
              <w:rPr>
                <w:lang w:val="en-US"/>
              </w:rPr>
              <w:t>ˁ</w:t>
            </w:r>
            <w:r>
              <w:rPr>
                <w:lang w:val="en-US"/>
              </w:rPr>
              <w:t xml:space="preserve">dēn </w:t>
            </w:r>
            <w:r w:rsidR="00D7289A">
              <w:rPr>
                <w:lang w:val="en-US"/>
              </w:rPr>
              <w:t>ˀ</w:t>
            </w:r>
            <w:r>
              <w:rPr>
                <w:lang w:val="en-US"/>
              </w:rPr>
              <w:t>ǟǟ</w:t>
            </w:r>
          </w:p>
        </w:tc>
        <w:tc>
          <w:tcPr>
            <w:tcW w:w="4253" w:type="dxa"/>
          </w:tcPr>
          <w:p w:rsidR="003A7818" w:rsidRPr="007E7F43" w:rsidRDefault="003A7818" w:rsidP="0089560E"/>
        </w:tc>
      </w:tr>
      <w:tr w:rsidR="003A7818" w:rsidRPr="008F4732" w:rsidTr="0089560E">
        <w:tc>
          <w:tcPr>
            <w:tcW w:w="850" w:type="dxa"/>
          </w:tcPr>
          <w:p w:rsidR="003A7818" w:rsidRDefault="003A7818" w:rsidP="0089560E">
            <w:pPr>
              <w:rPr>
                <w:lang w:val="en-US"/>
              </w:rPr>
            </w:pPr>
            <w:r>
              <w:rPr>
                <w:lang w:val="en-US"/>
              </w:rPr>
              <w:t>5.50</w:t>
            </w:r>
          </w:p>
        </w:tc>
        <w:tc>
          <w:tcPr>
            <w:tcW w:w="3969" w:type="dxa"/>
          </w:tcPr>
          <w:p w:rsidR="003A7818" w:rsidRDefault="00D7289A" w:rsidP="007E7F43">
            <w:r>
              <w:t>ˁ</w:t>
            </w:r>
            <w:r w:rsidR="003A7818">
              <w:t>ugub-ma xallaṣha w ṭāli</w:t>
            </w:r>
            <w:r>
              <w:t>ˁ</w:t>
            </w:r>
            <w:r w:rsidR="003A7818">
              <w:t xml:space="preserve"> </w:t>
            </w:r>
            <w:r>
              <w:t>ˁ</w:t>
            </w:r>
            <w:r w:rsidR="003A7818">
              <w:t>ād minnu gāyil gilt-illak bini ādam ač čāl ḥalīb-in nīy lā thimmin bī” salāmtak w-al-</w:t>
            </w:r>
            <w:r>
              <w:t>ˁ</w:t>
            </w:r>
            <w:r w:rsidR="003A7818">
              <w:t>āfye!</w:t>
            </w:r>
          </w:p>
        </w:tc>
        <w:tc>
          <w:tcPr>
            <w:tcW w:w="4253" w:type="dxa"/>
          </w:tcPr>
          <w:p w:rsidR="003A7818" w:rsidRPr="007E7F43" w:rsidRDefault="003A7818" w:rsidP="0089560E"/>
        </w:tc>
      </w:tr>
    </w:tbl>
    <w:p w:rsidR="007F5DBD" w:rsidRPr="005D59C9" w:rsidRDefault="007F5DBD" w:rsidP="007F5DBD">
      <w:pPr>
        <w:rPr>
          <w:lang w:val="en-US"/>
        </w:rPr>
      </w:pPr>
    </w:p>
    <w:p w:rsidR="00BC0614" w:rsidRPr="005D59C9" w:rsidRDefault="00BC0614" w:rsidP="00BC0614">
      <w:pPr>
        <w:pStyle w:val="berschrift2"/>
        <w:rPr>
          <w:noProof/>
          <w:lang w:val="en-US"/>
        </w:rPr>
      </w:pPr>
      <w:r w:rsidRPr="005D59C9">
        <w:rPr>
          <w:noProof/>
          <w:lang w:val="en-US"/>
        </w:rPr>
        <w:t xml:space="preserve">Urfa-087 A dish called simīde </w:t>
      </w:r>
      <w:r w:rsidRPr="005D59C9">
        <w:rPr>
          <w:color w:val="00B050"/>
          <w:lang w:val="en-US"/>
        </w:rPr>
        <w:t>[new]</w:t>
      </w:r>
    </w:p>
    <w:p w:rsidR="00BC0614" w:rsidRDefault="00BC0614" w:rsidP="006E14BD">
      <w:pPr>
        <w:pStyle w:val="Liste"/>
        <w:rPr>
          <w:lang w:val="es-ES_tradnl"/>
        </w:rPr>
      </w:pPr>
      <w:r>
        <w:rPr>
          <w:lang w:val="es-ES_tradnl"/>
        </w:rPr>
        <w:t>Ismail, 10 May 2010</w:t>
      </w:r>
    </w:p>
    <w:p w:rsidR="00BC0614" w:rsidRPr="00BC0614" w:rsidRDefault="00BC0614" w:rsidP="006E14BD">
      <w:pPr>
        <w:pStyle w:val="Liste"/>
        <w:rPr>
          <w:lang w:val="es-ES_tradnl"/>
        </w:rPr>
      </w:pPr>
      <w:r>
        <w:rPr>
          <w:lang w:val="es-ES_tradnl"/>
        </w:rPr>
        <w:t>1:04</w:t>
      </w:r>
    </w:p>
    <w:tbl>
      <w:tblPr>
        <w:tblStyle w:val="Tabellenraster"/>
        <w:tblW w:w="9072" w:type="dxa"/>
        <w:tblLook w:val="0400" w:firstRow="0" w:lastRow="0" w:firstColumn="0" w:lastColumn="0" w:noHBand="0" w:noVBand="1"/>
      </w:tblPr>
      <w:tblGrid>
        <w:gridCol w:w="850"/>
        <w:gridCol w:w="3969"/>
        <w:gridCol w:w="4253"/>
      </w:tblGrid>
      <w:tr w:rsidR="00BC0614" w:rsidRPr="00BA2FBD" w:rsidTr="0089560E">
        <w:tc>
          <w:tcPr>
            <w:tcW w:w="850" w:type="dxa"/>
          </w:tcPr>
          <w:p w:rsidR="00BC0614" w:rsidRPr="00BC0614" w:rsidRDefault="00BC0614" w:rsidP="0089560E">
            <w:pPr>
              <w:rPr>
                <w:lang w:val="es-ES_tradnl"/>
              </w:rPr>
            </w:pPr>
            <w:r w:rsidRPr="00BC0614">
              <w:rPr>
                <w:lang w:val="es-ES_tradnl"/>
              </w:rPr>
              <w:t>0</w:t>
            </w:r>
            <w:r w:rsidR="00B154B2">
              <w:rPr>
                <w:lang w:val="es-ES_tradnl"/>
              </w:rPr>
              <w:t>.02</w:t>
            </w:r>
          </w:p>
        </w:tc>
        <w:tc>
          <w:tcPr>
            <w:tcW w:w="3969" w:type="dxa"/>
          </w:tcPr>
          <w:p w:rsidR="00BC0614" w:rsidRPr="00BC0614" w:rsidRDefault="00BC0614" w:rsidP="00B154B2">
            <w:pPr>
              <w:rPr>
                <w:lang w:val="es-ES_tradnl"/>
              </w:rPr>
            </w:pPr>
            <w:r>
              <w:rPr>
                <w:lang w:val="es-ES_tradnl"/>
              </w:rPr>
              <w:t xml:space="preserve">yā </w:t>
            </w:r>
            <w:r w:rsidR="00D7289A">
              <w:rPr>
                <w:lang w:val="es-ES_tradnl"/>
              </w:rPr>
              <w:t>ˀ</w:t>
            </w:r>
            <w:r>
              <w:rPr>
                <w:lang w:val="es-ES_tradnl"/>
              </w:rPr>
              <w:t>Ismā</w:t>
            </w:r>
            <w:r w:rsidR="00D7289A">
              <w:rPr>
                <w:lang w:val="es-ES_tradnl"/>
              </w:rPr>
              <w:t>ˁ</w:t>
            </w:r>
            <w:r>
              <w:rPr>
                <w:lang w:val="es-ES_tradnl"/>
              </w:rPr>
              <w:t xml:space="preserve">īl, </w:t>
            </w:r>
            <w:r w:rsidR="00D7289A">
              <w:rPr>
                <w:lang w:val="es-ES_tradnl"/>
              </w:rPr>
              <w:t>ˀ</w:t>
            </w:r>
            <w:r>
              <w:rPr>
                <w:lang w:val="es-ES_tradnl"/>
              </w:rPr>
              <w:t xml:space="preserve">an-nahāṛ b-al-qada čalēna simīde. – </w:t>
            </w:r>
            <w:r w:rsidR="00D7289A">
              <w:rPr>
                <w:lang w:val="es-ES_tradnl"/>
              </w:rPr>
              <w:t>ˀ</w:t>
            </w:r>
            <w:r>
              <w:rPr>
                <w:lang w:val="es-ES_tradnl"/>
              </w:rPr>
              <w:t xml:space="preserve">ē čalēna simīde, hā! </w:t>
            </w:r>
            <w:r w:rsidR="00D7289A">
              <w:rPr>
                <w:lang w:val="es-ES_tradnl"/>
              </w:rPr>
              <w:t>ˀ</w:t>
            </w:r>
            <w:r>
              <w:rPr>
                <w:lang w:val="es-ES_tradnl"/>
              </w:rPr>
              <w:t xml:space="preserve">as-simīde hāḏiy, </w:t>
            </w:r>
            <w:r w:rsidR="00D7289A">
              <w:rPr>
                <w:lang w:val="es-ES_tradnl"/>
              </w:rPr>
              <w:t>ˀ</w:t>
            </w:r>
            <w:r w:rsidR="00B154B2">
              <w:rPr>
                <w:lang w:val="es-ES_tradnl"/>
              </w:rPr>
              <w:t xml:space="preserve">ǟǟǟ yōmin b-al-maḥalle ta-ngūl ǧīrānne waḥde Aḷḷa yinṭīhe. yṣīr-ilhe haḏanne ta-ngūl ibne yā ______ wulād, </w:t>
            </w:r>
            <w:r w:rsidR="00D7289A">
              <w:rPr>
                <w:lang w:val="es-ES_tradnl"/>
              </w:rPr>
              <w:t>ˀ</w:t>
            </w:r>
            <w:r w:rsidR="00B154B2">
              <w:rPr>
                <w:lang w:val="es-ES_tradnl"/>
              </w:rPr>
              <w:t xml:space="preserve">iḥna ngūl Aḷḷa yinṭīhe! </w:t>
            </w:r>
          </w:p>
        </w:tc>
        <w:tc>
          <w:tcPr>
            <w:tcW w:w="4253" w:type="dxa"/>
          </w:tcPr>
          <w:p w:rsidR="00BC0614" w:rsidRPr="00BC0614" w:rsidRDefault="00BC0614" w:rsidP="0089560E">
            <w:pPr>
              <w:rPr>
                <w:lang w:val="es-ES_tradnl"/>
              </w:rPr>
            </w:pPr>
          </w:p>
        </w:tc>
      </w:tr>
      <w:tr w:rsidR="00B154B2" w:rsidRPr="00BA2FBD" w:rsidTr="0089560E">
        <w:tc>
          <w:tcPr>
            <w:tcW w:w="850" w:type="dxa"/>
          </w:tcPr>
          <w:p w:rsidR="00B154B2" w:rsidRPr="00BC0614" w:rsidRDefault="00B154B2" w:rsidP="0089560E">
            <w:pPr>
              <w:rPr>
                <w:lang w:val="es-ES_tradnl"/>
              </w:rPr>
            </w:pPr>
            <w:r>
              <w:rPr>
                <w:lang w:val="es-ES_tradnl"/>
              </w:rPr>
              <w:t>0.21</w:t>
            </w:r>
          </w:p>
        </w:tc>
        <w:tc>
          <w:tcPr>
            <w:tcW w:w="3969" w:type="dxa"/>
          </w:tcPr>
          <w:p w:rsidR="00B154B2" w:rsidRDefault="00D7289A" w:rsidP="00B154B2">
            <w:pPr>
              <w:rPr>
                <w:lang w:val="es-ES_tradnl"/>
              </w:rPr>
            </w:pPr>
            <w:r>
              <w:rPr>
                <w:lang w:val="es-ES_tradnl"/>
              </w:rPr>
              <w:t>ˀ</w:t>
            </w:r>
            <w:r w:rsidR="00B154B2">
              <w:rPr>
                <w:lang w:val="es-ES_tradnl"/>
              </w:rPr>
              <w:t xml:space="preserve">Aḷḷa </w:t>
            </w:r>
            <w:r>
              <w:rPr>
                <w:lang w:val="es-ES_tradnl"/>
              </w:rPr>
              <w:t>ˀ</w:t>
            </w:r>
            <w:r w:rsidR="00B154B2">
              <w:rPr>
                <w:lang w:val="es-ES_tradnl"/>
              </w:rPr>
              <w:t xml:space="preserve">ǝnṭāha ǧāritne </w:t>
            </w:r>
            <w:r w:rsidR="00B154B2" w:rsidRPr="00B154B2">
              <w:rPr>
                <w:color w:val="FF0000"/>
                <w:lang w:val="es-ES_tradnl"/>
              </w:rPr>
              <w:t>la</w:t>
            </w:r>
            <w:r w:rsidR="00B154B2">
              <w:rPr>
                <w:lang w:val="es-ES_tradnl"/>
              </w:rPr>
              <w:t xml:space="preserve"> mǝnṭīhe, ṣārat-ilhe bnayye, w </w:t>
            </w:r>
            <w:r>
              <w:rPr>
                <w:lang w:val="es-ES_tradnl"/>
              </w:rPr>
              <w:t>ˀ</w:t>
            </w:r>
            <w:r w:rsidR="00B154B2">
              <w:rPr>
                <w:lang w:val="es-ES_tradnl"/>
              </w:rPr>
              <w:t>iḥna rā</w:t>
            </w:r>
            <w:r>
              <w:rPr>
                <w:lang w:val="es-ES_tradnl"/>
              </w:rPr>
              <w:t>ˁ</w:t>
            </w:r>
            <w:r w:rsidR="00B154B2">
              <w:rPr>
                <w:lang w:val="es-ES_tradnl"/>
              </w:rPr>
              <w:t xml:space="preserve">it bēti, </w:t>
            </w:r>
            <w:r>
              <w:rPr>
                <w:lang w:val="es-ES_tradnl"/>
              </w:rPr>
              <w:t>ˀ</w:t>
            </w:r>
            <w:r w:rsidR="00B154B2">
              <w:rPr>
                <w:lang w:val="es-ES_tradnl"/>
              </w:rPr>
              <w:t xml:space="preserve">Amīne, ᵊmsawwīt-ilhe simīde. ᵊb-samin </w:t>
            </w:r>
            <w:r>
              <w:rPr>
                <w:lang w:val="es-ES_tradnl"/>
              </w:rPr>
              <w:t>ˁ</w:t>
            </w:r>
            <w:r w:rsidR="00B154B2">
              <w:rPr>
                <w:lang w:val="es-ES_tradnl"/>
              </w:rPr>
              <w:t xml:space="preserve">Arab, </w:t>
            </w:r>
            <w:r>
              <w:rPr>
                <w:lang w:val="es-ES_tradnl"/>
              </w:rPr>
              <w:t>ˀ</w:t>
            </w:r>
            <w:r w:rsidR="00B154B2">
              <w:rPr>
                <w:lang w:val="es-ES_tradnl"/>
              </w:rPr>
              <w:t>as-simīde šifithe b-</w:t>
            </w:r>
            <w:r>
              <w:rPr>
                <w:lang w:val="es-ES_tradnl"/>
              </w:rPr>
              <w:t>ˁ</w:t>
            </w:r>
            <w:r w:rsidR="00B154B2">
              <w:rPr>
                <w:lang w:val="es-ES_tradnl"/>
              </w:rPr>
              <w:t xml:space="preserve">ēnak, ǧirīšu, ǧirīš al-madgūg – čalētha – </w:t>
            </w:r>
            <w:r>
              <w:rPr>
                <w:lang w:val="es-ES_tradnl"/>
              </w:rPr>
              <w:t>ˀ</w:t>
            </w:r>
            <w:r w:rsidR="00B154B2">
              <w:rPr>
                <w:lang w:val="es-ES_tradnl"/>
              </w:rPr>
              <w:t xml:space="preserve">ē, </w:t>
            </w:r>
            <w:r>
              <w:rPr>
                <w:lang w:val="es-ES_tradnl"/>
              </w:rPr>
              <w:t>ˀ</w:t>
            </w:r>
            <w:r w:rsidR="00B154B2">
              <w:rPr>
                <w:lang w:val="es-ES_tradnl"/>
              </w:rPr>
              <w:t>al-ǧirīš hāḏa ysawwūn ______________________ ______________________ az-zaġīr.</w:t>
            </w:r>
          </w:p>
        </w:tc>
        <w:tc>
          <w:tcPr>
            <w:tcW w:w="4253" w:type="dxa"/>
          </w:tcPr>
          <w:p w:rsidR="00B154B2" w:rsidRPr="00BC0614" w:rsidRDefault="00B154B2" w:rsidP="0089560E">
            <w:pPr>
              <w:rPr>
                <w:lang w:val="es-ES_tradnl"/>
              </w:rPr>
            </w:pPr>
          </w:p>
        </w:tc>
      </w:tr>
      <w:tr w:rsidR="00B154B2" w:rsidRPr="00BA2FBD" w:rsidTr="0089560E">
        <w:tc>
          <w:tcPr>
            <w:tcW w:w="850" w:type="dxa"/>
          </w:tcPr>
          <w:p w:rsidR="00B154B2" w:rsidRDefault="00B154B2" w:rsidP="0089560E">
            <w:pPr>
              <w:rPr>
                <w:lang w:val="es-ES_tradnl"/>
              </w:rPr>
            </w:pPr>
            <w:r>
              <w:rPr>
                <w:lang w:val="es-ES_tradnl"/>
              </w:rPr>
              <w:t>0.40</w:t>
            </w:r>
          </w:p>
        </w:tc>
        <w:tc>
          <w:tcPr>
            <w:tcW w:w="3969" w:type="dxa"/>
          </w:tcPr>
          <w:p w:rsidR="00B154B2" w:rsidRDefault="00B154B2" w:rsidP="00B154B2">
            <w:pPr>
              <w:rPr>
                <w:lang w:val="es-ES_tradnl"/>
              </w:rPr>
            </w:pPr>
            <w:r>
              <w:rPr>
                <w:lang w:val="es-ES_tradnl"/>
              </w:rPr>
              <w:t xml:space="preserve">ta-mā ______________________ ______________________ ______________________ ______________________ǧidīd wālde hā! </w:t>
            </w:r>
            <w:r w:rsidR="00D7289A">
              <w:rPr>
                <w:lang w:val="es-ES_tradnl"/>
              </w:rPr>
              <w:t>ˀ</w:t>
            </w:r>
            <w:r>
              <w:rPr>
                <w:lang w:val="es-ES_tradnl"/>
              </w:rPr>
              <w:t xml:space="preserve">al-wālde ysawwū-lhe simīde tā zēne w... w-iḥna </w:t>
            </w:r>
            <w:r w:rsidR="00D7289A">
              <w:rPr>
                <w:lang w:val="es-ES_tradnl"/>
              </w:rPr>
              <w:t>ˁ</w:t>
            </w:r>
            <w:r>
              <w:rPr>
                <w:lang w:val="es-ES_tradnl"/>
              </w:rPr>
              <w:t xml:space="preserve">alēne </w:t>
            </w:r>
            <w:r w:rsidR="00D7289A">
              <w:rPr>
                <w:lang w:val="es-ES_tradnl"/>
              </w:rPr>
              <w:t>ˀ</w:t>
            </w:r>
            <w:r>
              <w:rPr>
                <w:lang w:val="es-ES_tradnl"/>
              </w:rPr>
              <w:t>iḥna ṯawābha šī, xē</w:t>
            </w:r>
            <w:r w:rsidRPr="00B154B2">
              <w:rPr>
                <w:vertAlign w:val="superscript"/>
                <w:lang w:val="es-ES_tradnl"/>
              </w:rPr>
              <w:t>y</w:t>
            </w:r>
            <w:r>
              <w:rPr>
                <w:lang w:val="es-ES_tradnl"/>
              </w:rPr>
              <w:t>r ya</w:t>
            </w:r>
            <w:r w:rsidR="00D7289A">
              <w:rPr>
                <w:lang w:val="es-ES_tradnl"/>
              </w:rPr>
              <w:t>ˁ</w:t>
            </w:r>
            <w:r>
              <w:rPr>
                <w:lang w:val="es-ES_tradnl"/>
              </w:rPr>
              <w:t>ni ṯawābha čiṯīr.</w:t>
            </w:r>
          </w:p>
        </w:tc>
        <w:tc>
          <w:tcPr>
            <w:tcW w:w="4253" w:type="dxa"/>
          </w:tcPr>
          <w:p w:rsidR="00B154B2" w:rsidRPr="00BC0614" w:rsidRDefault="00B154B2" w:rsidP="0089560E">
            <w:pPr>
              <w:rPr>
                <w:lang w:val="es-ES_tradnl"/>
              </w:rPr>
            </w:pPr>
          </w:p>
        </w:tc>
      </w:tr>
      <w:tr w:rsidR="00B154B2" w:rsidRPr="00BA2FBD" w:rsidTr="0089560E">
        <w:tc>
          <w:tcPr>
            <w:tcW w:w="850" w:type="dxa"/>
          </w:tcPr>
          <w:p w:rsidR="00B154B2" w:rsidRDefault="00B154B2" w:rsidP="0089560E">
            <w:pPr>
              <w:rPr>
                <w:lang w:val="es-ES_tradnl"/>
              </w:rPr>
            </w:pPr>
            <w:r>
              <w:rPr>
                <w:lang w:val="es-ES_tradnl"/>
              </w:rPr>
              <w:t>0.53</w:t>
            </w:r>
          </w:p>
        </w:tc>
        <w:tc>
          <w:tcPr>
            <w:tcW w:w="3969" w:type="dxa"/>
          </w:tcPr>
          <w:p w:rsidR="00B154B2" w:rsidRDefault="00B154B2" w:rsidP="00B154B2">
            <w:pPr>
              <w:rPr>
                <w:lang w:val="es-ES_tradnl"/>
              </w:rPr>
            </w:pPr>
            <w:r>
              <w:rPr>
                <w:lang w:val="es-ES_tradnl"/>
              </w:rPr>
              <w:t>yōmin tāxuḏ as-simīde ygūl al-wālde ______________________ m-as-simīde rabb al-</w:t>
            </w:r>
            <w:r w:rsidR="00D7289A">
              <w:rPr>
                <w:lang w:val="es-ES_tradnl"/>
              </w:rPr>
              <w:t>ˁ</w:t>
            </w:r>
            <w:r>
              <w:rPr>
                <w:lang w:val="es-ES_tradnl"/>
              </w:rPr>
              <w:t xml:space="preserve">ālamīn ygūl yinṭīk </w:t>
            </w:r>
            <w:r w:rsidRPr="00F27374">
              <w:rPr>
                <w:color w:val="FF0000"/>
                <w:lang w:val="es-ES_tradnl"/>
              </w:rPr>
              <w:t>ṯawāb</w:t>
            </w:r>
            <w:r>
              <w:rPr>
                <w:lang w:val="es-ES_tradnl"/>
              </w:rPr>
              <w:t xml:space="preserve"> čiṯīr, ḥasanāt, xēr ya</w:t>
            </w:r>
            <w:r w:rsidR="00D7289A">
              <w:rPr>
                <w:lang w:val="es-ES_tradnl"/>
              </w:rPr>
              <w:t>ˁ</w:t>
            </w:r>
            <w:r>
              <w:rPr>
                <w:lang w:val="es-ES_tradnl"/>
              </w:rPr>
              <w:t>ni b-al-xēr nsawwī-lhe s-simīde. as-simīde ma</w:t>
            </w:r>
            <w:r w:rsidR="00D7289A">
              <w:rPr>
                <w:lang w:val="es-ES_tradnl"/>
              </w:rPr>
              <w:t>ˁ</w:t>
            </w:r>
            <w:r>
              <w:rPr>
                <w:lang w:val="es-ES_tradnl"/>
              </w:rPr>
              <w:t>nātha hāḏi hiyye.</w:t>
            </w:r>
          </w:p>
        </w:tc>
        <w:tc>
          <w:tcPr>
            <w:tcW w:w="4253" w:type="dxa"/>
          </w:tcPr>
          <w:p w:rsidR="00B154B2" w:rsidRPr="00BC0614" w:rsidRDefault="00B154B2" w:rsidP="0089560E">
            <w:pPr>
              <w:rPr>
                <w:lang w:val="es-ES_tradnl"/>
              </w:rPr>
            </w:pPr>
          </w:p>
        </w:tc>
      </w:tr>
    </w:tbl>
    <w:p w:rsidR="00BC0614" w:rsidRPr="00BC0614" w:rsidRDefault="00BC0614" w:rsidP="00BC0614">
      <w:pPr>
        <w:rPr>
          <w:lang w:val="es-ES_tradnl"/>
        </w:rPr>
      </w:pPr>
    </w:p>
    <w:p w:rsidR="002F59DD" w:rsidRPr="00BD0A68" w:rsidRDefault="002F59DD" w:rsidP="002F59DD">
      <w:pPr>
        <w:pStyle w:val="berschrift2"/>
        <w:rPr>
          <w:noProof/>
          <w:lang w:val="es-ES_tradnl"/>
        </w:rPr>
      </w:pPr>
      <w:r w:rsidRPr="00BD0A68">
        <w:rPr>
          <w:noProof/>
          <w:lang w:val="es-ES_tradnl"/>
        </w:rPr>
        <w:t xml:space="preserve">Urfa-092: </w:t>
      </w:r>
      <w:r w:rsidRPr="00BD0A68">
        <w:rPr>
          <w:i/>
          <w:lang w:val="es-ES_tradnl"/>
        </w:rPr>
        <w:t>Sultan Murad</w:t>
      </w:r>
      <w:r w:rsidR="00702644" w:rsidRPr="00BD0A68">
        <w:rPr>
          <w:i/>
          <w:lang w:val="es-ES_tradnl"/>
        </w:rPr>
        <w:t xml:space="preserve"> </w:t>
      </w:r>
      <w:r w:rsidR="00702644" w:rsidRPr="00BD0A68">
        <w:rPr>
          <w:color w:val="00B050"/>
          <w:lang w:val="es-ES_tradnl"/>
        </w:rPr>
        <w:t>[control/trans]</w:t>
      </w:r>
    </w:p>
    <w:p w:rsidR="002F59DD" w:rsidRPr="00BC0614" w:rsidRDefault="002F59DD" w:rsidP="00A608C2">
      <w:pPr>
        <w:pStyle w:val="Liste"/>
        <w:rPr>
          <w:lang w:val="es-ES_tradnl"/>
        </w:rPr>
      </w:pPr>
      <w:r w:rsidRPr="00BC0614">
        <w:rPr>
          <w:lang w:val="es-ES_tradnl"/>
        </w:rPr>
        <w:t>Ismail, 10.5.2010</w:t>
      </w:r>
    </w:p>
    <w:p w:rsidR="002F59DD" w:rsidRPr="00BC0614" w:rsidRDefault="002F59DD" w:rsidP="00A608C2">
      <w:pPr>
        <w:pStyle w:val="Liste"/>
        <w:rPr>
          <w:lang w:val="es-ES_tradnl"/>
        </w:rPr>
      </w:pPr>
      <w:r w:rsidRPr="00BC0614">
        <w:rPr>
          <w:lang w:val="es-ES_tradnl"/>
        </w:rPr>
        <w:t>9:00</w:t>
      </w:r>
    </w:p>
    <w:p w:rsidR="002F59DD" w:rsidRPr="00BC0614" w:rsidRDefault="002F59DD" w:rsidP="002F59DD">
      <w:pPr>
        <w:rPr>
          <w:noProof/>
          <w:lang w:val="es-ES_tradnl"/>
        </w:rPr>
      </w:pPr>
    </w:p>
    <w:tbl>
      <w:tblPr>
        <w:tblStyle w:val="Tabellenraster"/>
        <w:tblW w:w="0" w:type="auto"/>
        <w:tblLook w:val="04A0" w:firstRow="1" w:lastRow="0" w:firstColumn="1" w:lastColumn="0" w:noHBand="0" w:noVBand="1"/>
      </w:tblPr>
      <w:tblGrid>
        <w:gridCol w:w="675"/>
        <w:gridCol w:w="3969"/>
        <w:gridCol w:w="4395"/>
      </w:tblGrid>
      <w:tr w:rsidR="00E42EA6" w:rsidRPr="00594E8A" w:rsidTr="00E42EA6">
        <w:tc>
          <w:tcPr>
            <w:tcW w:w="675" w:type="dxa"/>
          </w:tcPr>
          <w:p w:rsidR="00E42EA6" w:rsidRPr="00BC0614" w:rsidRDefault="00E34229" w:rsidP="00E34229">
            <w:pPr>
              <w:rPr>
                <w:noProof/>
                <w:lang w:val="es-ES_tradnl"/>
              </w:rPr>
            </w:pPr>
            <w:r w:rsidRPr="00BC0614">
              <w:rPr>
                <w:noProof/>
                <w:lang w:val="es-ES_tradnl"/>
              </w:rPr>
              <w:t>0.5</w:t>
            </w:r>
          </w:p>
        </w:tc>
        <w:tc>
          <w:tcPr>
            <w:tcW w:w="3969" w:type="dxa"/>
          </w:tcPr>
          <w:p w:rsidR="00E42EA6" w:rsidRPr="007F5DBD" w:rsidRDefault="00E34229" w:rsidP="00E34229">
            <w:pPr>
              <w:rPr>
                <w:noProof/>
                <w:lang w:val="es-ES_tradnl"/>
              </w:rPr>
            </w:pPr>
            <w:r w:rsidRPr="00BC0614">
              <w:rPr>
                <w:noProof/>
                <w:lang w:val="es-ES_tradnl"/>
              </w:rPr>
              <w:t>as-</w:t>
            </w:r>
            <w:r w:rsidR="00E42EA6" w:rsidRPr="00BC0614">
              <w:rPr>
                <w:noProof/>
                <w:lang w:val="es-ES_tradnl"/>
              </w:rPr>
              <w:t>sulṭā</w:t>
            </w:r>
            <w:r w:rsidRPr="00BC0614">
              <w:rPr>
                <w:noProof/>
                <w:lang w:val="es-ES_tradnl"/>
              </w:rPr>
              <w:t xml:space="preserve">n Murād b-zimānāt </w:t>
            </w:r>
            <w:r w:rsidR="00D7289A">
              <w:rPr>
                <w:noProof/>
                <w:lang w:val="es-ES_tradnl"/>
              </w:rPr>
              <w:t>ˁ</w:t>
            </w:r>
            <w:r w:rsidRPr="00BC0614">
              <w:rPr>
                <w:noProof/>
                <w:lang w:val="es-ES_tradnl"/>
              </w:rPr>
              <w:t>ala dōr al-</w:t>
            </w:r>
            <w:r w:rsidR="00D7289A">
              <w:rPr>
                <w:noProof/>
                <w:lang w:val="es-ES_tradnl"/>
              </w:rPr>
              <w:t>ˁ</w:t>
            </w:r>
            <w:r w:rsidRPr="00BC0614">
              <w:rPr>
                <w:noProof/>
                <w:lang w:val="es-ES_tradnl"/>
              </w:rPr>
              <w:t>u</w:t>
            </w:r>
            <w:r w:rsidR="00E42EA6" w:rsidRPr="00BC0614">
              <w:rPr>
                <w:noProof/>
                <w:lang w:val="es-ES_tradnl"/>
              </w:rPr>
              <w:t>ṯmānīye. huww</w:t>
            </w:r>
            <w:r w:rsidRPr="00BC0614">
              <w:rPr>
                <w:noProof/>
                <w:lang w:val="es-ES_tradnl"/>
              </w:rPr>
              <w:t>a</w:t>
            </w:r>
            <w:r w:rsidR="00E42EA6" w:rsidRPr="00BC0614">
              <w:rPr>
                <w:noProof/>
                <w:lang w:val="es-ES_tradnl"/>
              </w:rPr>
              <w:t xml:space="preserve"> ḥ</w:t>
            </w:r>
            <w:r w:rsidR="00E42EA6" w:rsidRPr="007F5DBD">
              <w:rPr>
                <w:noProof/>
                <w:lang w:val="es-ES_tradnl"/>
              </w:rPr>
              <w:t xml:space="preserve">ākim zād belli bi… zimān </w:t>
            </w:r>
            <w:r>
              <w:rPr>
                <w:noProof/>
                <w:lang w:val="de-AT"/>
              </w:rPr>
              <w:t>ᵊ</w:t>
            </w:r>
            <w:r w:rsidR="00E42EA6" w:rsidRPr="007F5DBD">
              <w:rPr>
                <w:noProof/>
                <w:lang w:val="es-ES_tradnl"/>
              </w:rPr>
              <w:t>msawwi qǝrālīye bāš</w:t>
            </w:r>
            <w:r w:rsidRPr="007F5DBD">
              <w:rPr>
                <w:noProof/>
                <w:lang w:val="es-ES_tradnl"/>
              </w:rPr>
              <w:t>e</w:t>
            </w:r>
            <w:r w:rsidR="00E42EA6" w:rsidRPr="007F5DBD">
              <w:rPr>
                <w:noProof/>
                <w:lang w:val="es-ES_tradnl"/>
              </w:rPr>
              <w:t xml:space="preserve"> ya</w:t>
            </w:r>
            <w:r w:rsidR="00D7289A">
              <w:rPr>
                <w:noProof/>
                <w:lang w:val="es-ES_tradnl"/>
              </w:rPr>
              <w:t>ˁ</w:t>
            </w:r>
            <w:r w:rsidR="00E42EA6" w:rsidRPr="007F5DBD">
              <w:rPr>
                <w:noProof/>
                <w:lang w:val="es-ES_tradnl"/>
              </w:rPr>
              <w:t xml:space="preserve">ni </w:t>
            </w:r>
            <w:r w:rsidR="00D7289A">
              <w:rPr>
                <w:noProof/>
                <w:lang w:val="es-ES_tradnl"/>
              </w:rPr>
              <w:t>ˁ</w:t>
            </w:r>
            <w:r w:rsidR="00E42EA6" w:rsidRPr="007F5DBD">
              <w:rPr>
                <w:noProof/>
                <w:lang w:val="es-ES_tradnl"/>
              </w:rPr>
              <w:t>a</w:t>
            </w:r>
            <w:r w:rsidRPr="007F5DBD">
              <w:rPr>
                <w:noProof/>
                <w:lang w:val="es-ES_tradnl"/>
              </w:rPr>
              <w:t>-</w:t>
            </w:r>
            <w:r w:rsidR="00E42EA6" w:rsidRPr="007F5DBD">
              <w:rPr>
                <w:noProof/>
                <w:lang w:val="es-ES_tradnl"/>
              </w:rPr>
              <w:t>l-</w:t>
            </w:r>
            <w:r w:rsidR="00D7289A">
              <w:rPr>
                <w:noProof/>
                <w:lang w:val="es-ES_tradnl"/>
              </w:rPr>
              <w:t>ˁ</w:t>
            </w:r>
            <w:r w:rsidRPr="007F5DBD">
              <w:rPr>
                <w:noProof/>
                <w:lang w:val="es-ES_tradnl"/>
              </w:rPr>
              <w:t>u</w:t>
            </w:r>
            <w:r w:rsidR="00E42EA6" w:rsidRPr="007F5DBD">
              <w:rPr>
                <w:noProof/>
                <w:lang w:val="es-ES_tradnl"/>
              </w:rPr>
              <w:t>ṯmānīye. huww</w:t>
            </w:r>
            <w:r w:rsidRPr="007F5DBD">
              <w:rPr>
                <w:noProof/>
                <w:lang w:val="es-ES_tradnl"/>
              </w:rPr>
              <w:t xml:space="preserve">a ḍurmu, </w:t>
            </w:r>
            <w:r w:rsidR="00E42EA6" w:rsidRPr="007F5DBD">
              <w:rPr>
                <w:noProof/>
                <w:lang w:val="es-ES_tradnl"/>
              </w:rPr>
              <w:t>ḍurmu ṣāyir guṭma ḏ̣a</w:t>
            </w:r>
            <w:r w:rsidR="00D7289A">
              <w:rPr>
                <w:noProof/>
                <w:lang w:val="es-ES_tradnl"/>
              </w:rPr>
              <w:t>ˁ</w:t>
            </w:r>
            <w:r w:rsidR="00E42EA6" w:rsidRPr="007F5DBD">
              <w:rPr>
                <w:noProof/>
                <w:lang w:val="es-ES_tradnl"/>
              </w:rPr>
              <w:t>īf</w:t>
            </w:r>
            <w:r w:rsidRPr="007F5DBD">
              <w:rPr>
                <w:noProof/>
                <w:lang w:val="es-ES_tradnl"/>
              </w:rPr>
              <w:t>,</w:t>
            </w:r>
            <w:r w:rsidR="00E42EA6" w:rsidRPr="007F5DBD">
              <w:rPr>
                <w:noProof/>
                <w:lang w:val="es-ES_tradnl"/>
              </w:rPr>
              <w:t xml:space="preserve"> ḏ̣a</w:t>
            </w:r>
            <w:r w:rsidR="00D7289A">
              <w:rPr>
                <w:noProof/>
                <w:lang w:val="es-ES_tradnl"/>
              </w:rPr>
              <w:t>ˁ</w:t>
            </w:r>
            <w:r w:rsidR="00E42EA6" w:rsidRPr="007F5DBD">
              <w:rPr>
                <w:noProof/>
                <w:lang w:val="es-ES_tradnl"/>
              </w:rPr>
              <w:t xml:space="preserve">fān. </w:t>
            </w:r>
          </w:p>
        </w:tc>
        <w:tc>
          <w:tcPr>
            <w:tcW w:w="4395" w:type="dxa"/>
          </w:tcPr>
          <w:p w:rsidR="00E42EA6" w:rsidRPr="00594E8A" w:rsidRDefault="00594E8A" w:rsidP="00594E8A">
            <w:pPr>
              <w:rPr>
                <w:lang w:val="en-US"/>
              </w:rPr>
            </w:pPr>
            <w:r w:rsidRPr="00594E8A">
              <w:rPr>
                <w:lang w:val="en-US"/>
              </w:rPr>
              <w:t>Sultan Murad was</w:t>
            </w:r>
            <w:r>
              <w:rPr>
                <w:lang w:val="en-US"/>
              </w:rPr>
              <w:t>,</w:t>
            </w:r>
            <w:r w:rsidRPr="00594E8A">
              <w:rPr>
                <w:lang w:val="en-US"/>
              </w:rPr>
              <w:t xml:space="preserve"> in his time, in the era of the Ottomans, a ruler</w:t>
            </w:r>
            <w:r>
              <w:rPr>
                <w:lang w:val="en-US"/>
              </w:rPr>
              <w:t>. I</w:t>
            </w:r>
            <w:r w:rsidRPr="00594E8A">
              <w:rPr>
                <w:lang w:val="en-US"/>
              </w:rPr>
              <w:t xml:space="preserve">t’s known </w:t>
            </w:r>
            <w:r>
              <w:rPr>
                <w:lang w:val="en-US"/>
              </w:rPr>
              <w:t xml:space="preserve">that </w:t>
            </w:r>
            <w:r w:rsidRPr="00594E8A">
              <w:rPr>
                <w:lang w:val="en-US"/>
              </w:rPr>
              <w:t>he was a king, a pasha fo</w:t>
            </w:r>
            <w:r>
              <w:t>r the Ottomans. But his situation was a little bit weak and fragile.</w:t>
            </w:r>
          </w:p>
        </w:tc>
      </w:tr>
      <w:tr w:rsidR="00E42EA6" w:rsidRPr="00594E8A" w:rsidTr="00E42EA6">
        <w:tc>
          <w:tcPr>
            <w:tcW w:w="675" w:type="dxa"/>
          </w:tcPr>
          <w:p w:rsidR="00E42EA6" w:rsidRPr="00E42EA6" w:rsidRDefault="00E34229" w:rsidP="00E34229">
            <w:pPr>
              <w:rPr>
                <w:noProof/>
                <w:lang w:val="de-AT"/>
              </w:rPr>
            </w:pPr>
            <w:r>
              <w:rPr>
                <w:noProof/>
                <w:lang w:val="de-AT"/>
              </w:rPr>
              <w:t>0.22</w:t>
            </w:r>
          </w:p>
        </w:tc>
        <w:tc>
          <w:tcPr>
            <w:tcW w:w="3969" w:type="dxa"/>
          </w:tcPr>
          <w:p w:rsidR="00E42EA6" w:rsidRPr="00E42EA6" w:rsidRDefault="00E42EA6" w:rsidP="00E34229">
            <w:pPr>
              <w:rPr>
                <w:noProof/>
                <w:lang w:val="de-AT"/>
              </w:rPr>
            </w:pPr>
            <w:r w:rsidRPr="00E42EA6">
              <w:rPr>
                <w:noProof/>
                <w:lang w:val="de-AT"/>
              </w:rPr>
              <w:t>ḏ̣a</w:t>
            </w:r>
            <w:r w:rsidR="00D7289A">
              <w:rPr>
                <w:noProof/>
                <w:lang w:val="de-AT"/>
              </w:rPr>
              <w:t>ˁ</w:t>
            </w:r>
            <w:r w:rsidRPr="00E42EA6">
              <w:rPr>
                <w:noProof/>
                <w:lang w:val="de-AT"/>
              </w:rPr>
              <w:t>fān ḍurmu dawiltu ya</w:t>
            </w:r>
            <w:r w:rsidR="00D7289A">
              <w:rPr>
                <w:noProof/>
                <w:lang w:val="de-AT"/>
              </w:rPr>
              <w:t>ˁ</w:t>
            </w:r>
            <w:r w:rsidRPr="00E42EA6">
              <w:rPr>
                <w:noProof/>
                <w:lang w:val="de-AT"/>
              </w:rPr>
              <w:t>ni min ṭaraf al-</w:t>
            </w:r>
            <w:r w:rsidR="00D7289A">
              <w:rPr>
                <w:noProof/>
                <w:lang w:val="de-AT"/>
              </w:rPr>
              <w:t>ˁ</w:t>
            </w:r>
            <w:r w:rsidR="00E34229">
              <w:rPr>
                <w:noProof/>
                <w:lang w:val="de-AT"/>
              </w:rPr>
              <w:t xml:space="preserve">aǧ… </w:t>
            </w:r>
            <w:r w:rsidR="00D7289A">
              <w:rPr>
                <w:noProof/>
                <w:lang w:val="de-AT"/>
              </w:rPr>
              <w:t>ˁ</w:t>
            </w:r>
            <w:r w:rsidRPr="00E42EA6">
              <w:rPr>
                <w:noProof/>
                <w:lang w:val="de-AT"/>
              </w:rPr>
              <w:t>askarītu</w:t>
            </w:r>
            <w:r w:rsidR="00E34229">
              <w:rPr>
                <w:noProof/>
                <w:lang w:val="de-AT"/>
              </w:rPr>
              <w:t>,</w:t>
            </w:r>
            <w:r w:rsidRPr="00E42EA6">
              <w:rPr>
                <w:noProof/>
                <w:lang w:val="de-AT"/>
              </w:rPr>
              <w:t xml:space="preserve"> mi</w:t>
            </w:r>
            <w:r w:rsidR="00E34229">
              <w:rPr>
                <w:noProof/>
                <w:lang w:val="de-AT"/>
              </w:rPr>
              <w:t>n ṭaraf silāḥu w-min ṭaraf šäklu</w:t>
            </w:r>
            <w:r w:rsidRPr="00E42EA6">
              <w:rPr>
                <w:noProof/>
                <w:lang w:val="de-AT"/>
              </w:rPr>
              <w:t xml:space="preserve"> ḏ̣a</w:t>
            </w:r>
            <w:r w:rsidR="00D7289A">
              <w:rPr>
                <w:noProof/>
                <w:lang w:val="de-AT"/>
              </w:rPr>
              <w:t>ˁ</w:t>
            </w:r>
            <w:r w:rsidRPr="00E42EA6">
              <w:rPr>
                <w:noProof/>
                <w:lang w:val="de-AT"/>
              </w:rPr>
              <w:t>fān</w:t>
            </w:r>
            <w:r w:rsidR="00E34229">
              <w:rPr>
                <w:noProof/>
                <w:lang w:val="de-AT"/>
              </w:rPr>
              <w:t>,</w:t>
            </w:r>
            <w:r w:rsidRPr="00E42EA6">
              <w:rPr>
                <w:noProof/>
                <w:lang w:val="de-AT"/>
              </w:rPr>
              <w:t xml:space="preserve"> </w:t>
            </w:r>
            <w:r w:rsidR="00E34229">
              <w:rPr>
                <w:noProof/>
                <w:lang w:val="de-AT"/>
              </w:rPr>
              <w:t>ya</w:t>
            </w:r>
            <w:r w:rsidR="00D7289A">
              <w:rPr>
                <w:noProof/>
                <w:lang w:val="de-AT"/>
              </w:rPr>
              <w:t>ˁ</w:t>
            </w:r>
            <w:r w:rsidR="00E34229">
              <w:rPr>
                <w:noProof/>
                <w:lang w:val="de-AT"/>
              </w:rPr>
              <w:t>ni</w:t>
            </w:r>
            <w:r w:rsidRPr="00E42EA6">
              <w:rPr>
                <w:noProof/>
                <w:lang w:val="de-AT"/>
              </w:rPr>
              <w:t xml:space="preserve"> </w:t>
            </w:r>
            <w:r w:rsidR="00D7289A">
              <w:rPr>
                <w:noProof/>
                <w:lang w:val="de-AT"/>
              </w:rPr>
              <w:t>ˁ</w:t>
            </w:r>
            <w:r w:rsidRPr="00E42EA6">
              <w:rPr>
                <w:noProof/>
                <w:lang w:val="de-AT"/>
              </w:rPr>
              <w:t xml:space="preserve">indu xāynīn ṣāyrīn wuzāratu wazīrītu wzārtu. </w:t>
            </w:r>
            <w:r w:rsidR="00E34229">
              <w:rPr>
                <w:noProof/>
                <w:lang w:val="de-AT"/>
              </w:rPr>
              <w:t>ar-</w:t>
            </w:r>
            <w:r w:rsidRPr="00E42EA6">
              <w:rPr>
                <w:noProof/>
                <w:lang w:val="de-AT"/>
              </w:rPr>
              <w:t>rūs</w:t>
            </w:r>
            <w:r w:rsidR="00E34229">
              <w:rPr>
                <w:noProof/>
                <w:lang w:val="de-AT"/>
              </w:rPr>
              <w:t>,</w:t>
            </w:r>
            <w:r w:rsidRPr="00E42EA6">
              <w:rPr>
                <w:noProof/>
                <w:lang w:val="de-AT"/>
              </w:rPr>
              <w:t xml:space="preserve"> čār ar-rūs, ar-rūs čārǝ gāy</w:t>
            </w:r>
            <w:r w:rsidR="00E34229">
              <w:rPr>
                <w:noProof/>
                <w:lang w:val="de-AT"/>
              </w:rPr>
              <w:t>i</w:t>
            </w:r>
            <w:r w:rsidRPr="00E42EA6">
              <w:rPr>
                <w:noProof/>
                <w:lang w:val="de-AT"/>
              </w:rPr>
              <w:t>l-lu mdizz-illu xabar</w:t>
            </w:r>
            <w:r w:rsidR="00FF49A4">
              <w:rPr>
                <w:noProof/>
                <w:lang w:val="de-AT"/>
              </w:rPr>
              <w:t>,</w:t>
            </w:r>
          </w:p>
        </w:tc>
        <w:tc>
          <w:tcPr>
            <w:tcW w:w="4395" w:type="dxa"/>
          </w:tcPr>
          <w:p w:rsidR="00E42EA6" w:rsidRPr="00594E8A" w:rsidRDefault="00594E8A" w:rsidP="00594E8A">
            <w:pPr>
              <w:rPr>
                <w:noProof/>
                <w:lang w:val="en-US"/>
              </w:rPr>
            </w:pPr>
            <w:r w:rsidRPr="00594E8A">
              <w:rPr>
                <w:noProof/>
                <w:lang w:val="en-US"/>
              </w:rPr>
              <w:t xml:space="preserve">His situation and his country were weak. </w:t>
            </w:r>
            <w:r>
              <w:rPr>
                <w:noProof/>
                <w:lang w:val="en-US"/>
              </w:rPr>
              <w:t>Weak with regard to his soldiers, with regard to his weapons, and with regard to his inner state. That means, his ministers have become treacherous. The Russians, the Tsar of the Russians, has sent him a message,</w:t>
            </w:r>
          </w:p>
        </w:tc>
      </w:tr>
      <w:tr w:rsidR="00E42EA6" w:rsidRPr="00594E8A" w:rsidTr="00E42EA6">
        <w:tc>
          <w:tcPr>
            <w:tcW w:w="675" w:type="dxa"/>
          </w:tcPr>
          <w:p w:rsidR="00E42EA6" w:rsidRPr="00594E8A" w:rsidRDefault="00594E8A" w:rsidP="00E34229">
            <w:pPr>
              <w:rPr>
                <w:noProof/>
                <w:lang w:val="en-US"/>
              </w:rPr>
            </w:pPr>
            <w:r>
              <w:rPr>
                <w:noProof/>
                <w:lang w:val="en-US"/>
              </w:rPr>
              <w:t>0.41</w:t>
            </w:r>
          </w:p>
        </w:tc>
        <w:tc>
          <w:tcPr>
            <w:tcW w:w="3969" w:type="dxa"/>
          </w:tcPr>
          <w:p w:rsidR="00E42EA6" w:rsidRPr="00594E8A" w:rsidRDefault="00E42EA6" w:rsidP="00594E8A">
            <w:pPr>
              <w:rPr>
                <w:noProof/>
                <w:lang w:val="en-US"/>
              </w:rPr>
            </w:pPr>
            <w:r w:rsidRPr="00594E8A">
              <w:rPr>
                <w:noProof/>
                <w:lang w:val="en-US"/>
              </w:rPr>
              <w:t>gāy</w:t>
            </w:r>
            <w:r w:rsidR="00594E8A">
              <w:rPr>
                <w:noProof/>
                <w:lang w:val="en-US"/>
              </w:rPr>
              <w:t>i</w:t>
            </w:r>
            <w:r w:rsidRPr="00594E8A">
              <w:rPr>
                <w:noProof/>
                <w:lang w:val="en-US"/>
              </w:rPr>
              <w:t xml:space="preserve">l-lu </w:t>
            </w:r>
            <w:r w:rsidRPr="00594E8A">
              <w:rPr>
                <w:lang w:val="en-US"/>
              </w:rPr>
              <w:t>yā</w:t>
            </w:r>
            <w:r w:rsidR="00594E8A">
              <w:rPr>
                <w:lang w:val="en-US"/>
              </w:rPr>
              <w:t>…</w:t>
            </w:r>
            <w:r w:rsidRPr="00594E8A">
              <w:rPr>
                <w:lang w:val="en-US"/>
              </w:rPr>
              <w:t xml:space="preserve"> rūḥ</w:t>
            </w:r>
            <w:r w:rsidR="00594E8A">
              <w:rPr>
                <w:lang w:val="en-US"/>
              </w:rPr>
              <w:t>u</w:t>
            </w:r>
            <w:r w:rsidRPr="00594E8A">
              <w:rPr>
                <w:lang w:val="en-US"/>
              </w:rPr>
              <w:t xml:space="preserve"> gūlū-lu</w:t>
            </w:r>
            <w:r w:rsidR="00594E8A">
              <w:rPr>
                <w:lang w:val="en-US"/>
              </w:rPr>
              <w:t>,</w:t>
            </w:r>
            <w:r w:rsidRPr="00594E8A">
              <w:rPr>
                <w:lang w:val="en-US"/>
              </w:rPr>
              <w:t xml:space="preserve"> mdarrb-illu </w:t>
            </w:r>
            <w:r w:rsidR="00D7289A">
              <w:rPr>
                <w:lang w:val="en-US"/>
              </w:rPr>
              <w:t>ˀ</w:t>
            </w:r>
            <w:r w:rsidRPr="00594E8A">
              <w:rPr>
                <w:lang w:val="en-US"/>
              </w:rPr>
              <w:t xml:space="preserve">elčīye gāyil </w:t>
            </w:r>
            <w:r w:rsidR="00D7289A">
              <w:rPr>
                <w:lang w:val="en-US"/>
              </w:rPr>
              <w:t>ˀ</w:t>
            </w:r>
            <w:r w:rsidR="00594E8A">
              <w:rPr>
                <w:lang w:val="en-US"/>
              </w:rPr>
              <w:t xml:space="preserve">äää… </w:t>
            </w:r>
            <w:r w:rsidR="00594E8A">
              <w:t>“</w:t>
            </w:r>
            <w:r w:rsidR="00D7289A">
              <w:rPr>
                <w:lang w:val="en-US"/>
              </w:rPr>
              <w:t>ˀ</w:t>
            </w:r>
            <w:r w:rsidRPr="00594E8A">
              <w:rPr>
                <w:lang w:val="en-US"/>
              </w:rPr>
              <w:t>arīd minnu ḥarib, sawaš</w:t>
            </w:r>
            <w:r w:rsidR="00594E8A">
              <w:rPr>
                <w:lang w:val="en-US"/>
              </w:rPr>
              <w:t>, ḥarib</w:t>
            </w:r>
            <w:r w:rsidRPr="00594E8A">
              <w:rPr>
                <w:lang w:val="en-US"/>
              </w:rPr>
              <w:t xml:space="preserve"> arīd minnu ḥarib ta-nt</w:t>
            </w:r>
            <w:r w:rsidR="00594E8A">
              <w:rPr>
                <w:lang w:val="en-US"/>
              </w:rPr>
              <w:t>i</w:t>
            </w:r>
            <w:r w:rsidRPr="00594E8A">
              <w:rPr>
                <w:lang w:val="en-US"/>
              </w:rPr>
              <w:t>ḥārab</w:t>
            </w:r>
            <w:r w:rsidR="00594E8A">
              <w:rPr>
                <w:rStyle w:val="Funotenzeichen"/>
                <w:lang w:val="en-US"/>
              </w:rPr>
              <w:footnoteReference w:id="49"/>
            </w:r>
            <w:r w:rsidR="00594E8A">
              <w:rPr>
                <w:lang w:val="en-US"/>
              </w:rPr>
              <w:t>,”</w:t>
            </w:r>
            <w:r w:rsidRPr="00594E8A">
              <w:rPr>
                <w:lang w:val="en-US"/>
              </w:rPr>
              <w:t xml:space="preserve"> w-gāyil</w:t>
            </w:r>
            <w:r w:rsidR="00594E8A">
              <w:rPr>
                <w:lang w:val="en-US"/>
              </w:rPr>
              <w:t>,</w:t>
            </w:r>
            <w:r w:rsidRPr="00594E8A">
              <w:rPr>
                <w:lang w:val="en-US"/>
              </w:rPr>
              <w:t xml:space="preserve"> </w:t>
            </w:r>
            <w:r w:rsidR="00594E8A">
              <w:rPr>
                <w:lang w:val="en-US"/>
              </w:rPr>
              <w:t>“</w:t>
            </w:r>
            <w:r w:rsidRPr="00594E8A">
              <w:rPr>
                <w:lang w:val="en-US"/>
              </w:rPr>
              <w:t>tamām</w:t>
            </w:r>
            <w:r w:rsidR="00594E8A">
              <w:rPr>
                <w:lang w:val="en-US"/>
              </w:rPr>
              <w:t>!”</w:t>
            </w:r>
            <w:r w:rsidRPr="00594E8A">
              <w:rPr>
                <w:lang w:val="en-US"/>
              </w:rPr>
              <w:t xml:space="preserve"> Sulṭān Murād gāyil mesela </w:t>
            </w:r>
            <w:r w:rsidR="00D7289A">
              <w:rPr>
                <w:lang w:val="en-US"/>
              </w:rPr>
              <w:t>ˁ</w:t>
            </w:r>
            <w:r w:rsidRPr="00594E8A">
              <w:rPr>
                <w:lang w:val="en-US"/>
              </w:rPr>
              <w:t>ugub hafte ta-yḥa</w:t>
            </w:r>
            <w:r w:rsidRPr="00594E8A">
              <w:rPr>
                <w:noProof/>
                <w:lang w:val="en-US"/>
              </w:rPr>
              <w:t xml:space="preserve">ḏ̣ḏ̣ir </w:t>
            </w:r>
            <w:r w:rsidR="00D7289A">
              <w:rPr>
                <w:noProof/>
                <w:lang w:val="en-US"/>
              </w:rPr>
              <w:t>ˁ</w:t>
            </w:r>
            <w:r w:rsidRPr="00594E8A">
              <w:rPr>
                <w:noProof/>
                <w:lang w:val="en-US"/>
              </w:rPr>
              <w:t>askaru ta-niǧi nt</w:t>
            </w:r>
            <w:r w:rsidR="00594E8A">
              <w:rPr>
                <w:noProof/>
                <w:lang w:val="en-US"/>
              </w:rPr>
              <w:t xml:space="preserve">iḥārab </w:t>
            </w:r>
            <w:r w:rsidR="00D7289A">
              <w:rPr>
                <w:noProof/>
                <w:lang w:val="en-US"/>
              </w:rPr>
              <w:t>ˁ</w:t>
            </w:r>
            <w:r w:rsidR="00594E8A">
              <w:rPr>
                <w:noProof/>
                <w:lang w:val="en-US"/>
              </w:rPr>
              <w:t>a-l-ᵊ</w:t>
            </w:r>
            <w:r w:rsidRPr="00594E8A">
              <w:rPr>
                <w:noProof/>
                <w:lang w:val="en-US"/>
              </w:rPr>
              <w:t xml:space="preserve">ḥdūd. </w:t>
            </w:r>
          </w:p>
        </w:tc>
        <w:tc>
          <w:tcPr>
            <w:tcW w:w="4395" w:type="dxa"/>
          </w:tcPr>
          <w:p w:rsidR="00E42EA6" w:rsidRPr="00594E8A" w:rsidRDefault="00594E8A" w:rsidP="00594E8A">
            <w:pPr>
              <w:rPr>
                <w:noProof/>
                <w:lang w:val="en-US"/>
              </w:rPr>
            </w:pPr>
            <w:r w:rsidRPr="00594E8A">
              <w:rPr>
                <w:noProof/>
                <w:lang w:val="en-US"/>
              </w:rPr>
              <w:t>telling him</w:t>
            </w:r>
            <w:r>
              <w:rPr>
                <w:noProof/>
                <w:lang w:val="en-US"/>
              </w:rPr>
              <w:t>… “Go and tell him!”—He had sent to him messangers—“I want war with you, fighting, I want war with you, let’s fight!” Sultan Murad said, “Agreed! After one week—to prepare his soldiers—let’s fight at the border!”</w:t>
            </w:r>
          </w:p>
        </w:tc>
      </w:tr>
      <w:tr w:rsidR="00E42EA6" w:rsidRPr="00594E8A" w:rsidTr="00E42EA6">
        <w:tc>
          <w:tcPr>
            <w:tcW w:w="675" w:type="dxa"/>
          </w:tcPr>
          <w:p w:rsidR="00E42EA6" w:rsidRPr="00594E8A" w:rsidRDefault="00594E8A" w:rsidP="00E34229">
            <w:pPr>
              <w:rPr>
                <w:noProof/>
                <w:lang w:val="en-US"/>
              </w:rPr>
            </w:pPr>
            <w:r>
              <w:rPr>
                <w:noProof/>
                <w:lang w:val="en-US"/>
              </w:rPr>
              <w:t>1.02</w:t>
            </w:r>
          </w:p>
        </w:tc>
        <w:tc>
          <w:tcPr>
            <w:tcW w:w="3969" w:type="dxa"/>
          </w:tcPr>
          <w:p w:rsidR="00E42EA6" w:rsidRPr="00594E8A" w:rsidRDefault="00E42EA6" w:rsidP="00594E8A">
            <w:pPr>
              <w:rPr>
                <w:noProof/>
                <w:lang w:val="en-US"/>
              </w:rPr>
            </w:pPr>
            <w:r w:rsidRPr="00594E8A">
              <w:rPr>
                <w:noProof/>
                <w:lang w:val="en-US"/>
              </w:rPr>
              <w:t>Sulṭān Murād qāftu mašġū</w:t>
            </w:r>
            <w:r w:rsidR="00594E8A">
              <w:rPr>
                <w:noProof/>
                <w:lang w:val="en-US"/>
              </w:rPr>
              <w:t>ḷa</w:t>
            </w:r>
            <w:r w:rsidRPr="00594E8A">
              <w:rPr>
                <w:noProof/>
                <w:lang w:val="en-US"/>
              </w:rPr>
              <w:t>. ǧ</w:t>
            </w:r>
            <w:r w:rsidR="00594E8A">
              <w:rPr>
                <w:noProof/>
                <w:lang w:val="en-US"/>
              </w:rPr>
              <w:t>a</w:t>
            </w:r>
            <w:r w:rsidR="00D7289A">
              <w:rPr>
                <w:noProof/>
                <w:lang w:val="en-US"/>
              </w:rPr>
              <w:t>ˁ</w:t>
            </w:r>
            <w:r w:rsidR="00594E8A">
              <w:rPr>
                <w:noProof/>
                <w:lang w:val="en-US"/>
              </w:rPr>
              <w:t>-</w:t>
            </w:r>
            <w:r w:rsidRPr="00594E8A">
              <w:rPr>
                <w:noProof/>
                <w:lang w:val="en-US"/>
              </w:rPr>
              <w:t xml:space="preserve"> ydawwir b-</w:t>
            </w:r>
            <w:r w:rsidR="00594E8A">
              <w:rPr>
                <w:noProof/>
                <w:lang w:val="en-US"/>
              </w:rPr>
              <w:t>a</w:t>
            </w:r>
            <w:r w:rsidRPr="00594E8A">
              <w:rPr>
                <w:noProof/>
                <w:lang w:val="en-US"/>
              </w:rPr>
              <w:t>l-</w:t>
            </w:r>
            <w:r w:rsidR="00594E8A">
              <w:rPr>
                <w:noProof/>
                <w:lang w:val="en-US"/>
              </w:rPr>
              <w:t>ᵊ</w:t>
            </w:r>
            <w:r w:rsidRPr="00594E8A">
              <w:rPr>
                <w:noProof/>
                <w:lang w:val="en-US"/>
              </w:rPr>
              <w:t>hn</w:t>
            </w:r>
            <w:r w:rsidR="00594E8A">
              <w:rPr>
                <w:noProof/>
                <w:lang w:val="en-US"/>
              </w:rPr>
              <w:t>ī</w:t>
            </w:r>
            <w:r w:rsidRPr="00594E8A">
              <w:rPr>
                <w:noProof/>
                <w:lang w:val="en-US"/>
              </w:rPr>
              <w:t xml:space="preserve">ye ǧāy </w:t>
            </w:r>
            <w:r w:rsidR="00594E8A">
              <w:rPr>
                <w:noProof/>
                <w:lang w:val="en-US"/>
              </w:rPr>
              <w:t>ᵊ</w:t>
            </w:r>
            <w:r w:rsidRPr="00594E8A">
              <w:rPr>
                <w:noProof/>
                <w:lang w:val="en-US"/>
              </w:rPr>
              <w:t>mxalli as-sarāy</w:t>
            </w:r>
            <w:r w:rsidR="00594E8A">
              <w:rPr>
                <w:noProof/>
                <w:lang w:val="en-US"/>
              </w:rPr>
              <w:t xml:space="preserve"> ᵊmxalli kullši ṭāli</w:t>
            </w:r>
            <w:r w:rsidR="00D7289A">
              <w:rPr>
                <w:noProof/>
                <w:lang w:val="en-US"/>
              </w:rPr>
              <w:t>ˁ</w:t>
            </w:r>
            <w:r w:rsidR="00594E8A">
              <w:rPr>
                <w:noProof/>
                <w:lang w:val="en-US"/>
              </w:rPr>
              <w:t xml:space="preserve"> aǧ-ǧbile w </w:t>
            </w:r>
            <w:r w:rsidRPr="00594E8A">
              <w:rPr>
                <w:noProof/>
                <w:lang w:val="en-US"/>
              </w:rPr>
              <w:t>ǧa</w:t>
            </w:r>
            <w:r w:rsidR="00D7289A">
              <w:rPr>
                <w:noProof/>
                <w:lang w:val="en-US"/>
              </w:rPr>
              <w:t>ˁ</w:t>
            </w:r>
            <w:r w:rsidR="00594E8A">
              <w:rPr>
                <w:noProof/>
                <w:lang w:val="en-US"/>
              </w:rPr>
              <w:t>-</w:t>
            </w:r>
            <w:r w:rsidRPr="00594E8A">
              <w:rPr>
                <w:noProof/>
                <w:lang w:val="en-US"/>
              </w:rPr>
              <w:t>ydawwir hīčiḏ miṯl al-maǧnūn</w:t>
            </w:r>
            <w:r w:rsidR="00594E8A">
              <w:rPr>
                <w:noProof/>
                <w:lang w:val="en-US"/>
              </w:rPr>
              <w:t>,</w:t>
            </w:r>
            <w:r w:rsidRPr="00594E8A">
              <w:rPr>
                <w:noProof/>
                <w:lang w:val="en-US"/>
              </w:rPr>
              <w:t xml:space="preserve"> miṯl al-mhabūl ydawwir b-aǧ-ǧbile. hināk mitxaṭṭmu rā</w:t>
            </w:r>
            <w:r w:rsidR="00D7289A">
              <w:rPr>
                <w:noProof/>
                <w:lang w:val="en-US"/>
              </w:rPr>
              <w:t>ˁ</w:t>
            </w:r>
            <w:r w:rsidRPr="00594E8A">
              <w:rPr>
                <w:noProof/>
                <w:lang w:val="en-US"/>
              </w:rPr>
              <w:t xml:space="preserve">i. </w:t>
            </w:r>
          </w:p>
        </w:tc>
        <w:tc>
          <w:tcPr>
            <w:tcW w:w="4395" w:type="dxa"/>
          </w:tcPr>
          <w:p w:rsidR="00E42EA6" w:rsidRPr="00594E8A" w:rsidRDefault="00594E8A" w:rsidP="00E34229">
            <w:pPr>
              <w:rPr>
                <w:noProof/>
                <w:lang w:val="en-US"/>
              </w:rPr>
            </w:pPr>
            <w:r>
              <w:rPr>
                <w:noProof/>
                <w:lang w:val="en-US"/>
              </w:rPr>
              <w:t xml:space="preserve">Sultan Murad’s mind was very busy. </w:t>
            </w:r>
            <w:r w:rsidR="00147D98">
              <w:rPr>
                <w:noProof/>
                <w:lang w:val="en-US"/>
              </w:rPr>
              <w:t>He was looking for something, he left his palace, he left everything and went up to a mountain seeking for something like crazy, like a madman. There, a shepherd met him.</w:t>
            </w:r>
          </w:p>
        </w:tc>
      </w:tr>
      <w:tr w:rsidR="00E42EA6" w:rsidRPr="00594E8A" w:rsidTr="00E42EA6">
        <w:tc>
          <w:tcPr>
            <w:tcW w:w="675" w:type="dxa"/>
          </w:tcPr>
          <w:p w:rsidR="00E42EA6" w:rsidRPr="00594E8A" w:rsidRDefault="00310338" w:rsidP="00E34229">
            <w:pPr>
              <w:rPr>
                <w:noProof/>
                <w:lang w:val="en-US"/>
              </w:rPr>
            </w:pPr>
            <w:r>
              <w:rPr>
                <w:noProof/>
                <w:lang w:val="en-US"/>
              </w:rPr>
              <w:t>1.22</w:t>
            </w:r>
          </w:p>
        </w:tc>
        <w:tc>
          <w:tcPr>
            <w:tcW w:w="3969" w:type="dxa"/>
          </w:tcPr>
          <w:p w:rsidR="00E42EA6" w:rsidRPr="00594E8A" w:rsidRDefault="00E42EA6" w:rsidP="00310338">
            <w:pPr>
              <w:rPr>
                <w:noProof/>
                <w:lang w:val="en-US"/>
              </w:rPr>
            </w:pPr>
            <w:r w:rsidRPr="00594E8A">
              <w:rPr>
                <w:noProof/>
                <w:lang w:val="en-US"/>
              </w:rPr>
              <w:t>yōmin šāyif ar-rā</w:t>
            </w:r>
            <w:r w:rsidR="00D7289A">
              <w:rPr>
                <w:noProof/>
                <w:lang w:val="en-US"/>
              </w:rPr>
              <w:t>ˁ</w:t>
            </w:r>
            <w:r w:rsidRPr="00594E8A">
              <w:rPr>
                <w:noProof/>
                <w:lang w:val="en-US"/>
              </w:rPr>
              <w:t>i, ar-rā</w:t>
            </w:r>
            <w:r w:rsidR="00D7289A">
              <w:rPr>
                <w:noProof/>
                <w:lang w:val="en-US"/>
              </w:rPr>
              <w:t>ˁ</w:t>
            </w:r>
            <w:r w:rsidRPr="00594E8A">
              <w:rPr>
                <w:noProof/>
                <w:lang w:val="en-US"/>
              </w:rPr>
              <w:t>i mā y</w:t>
            </w:r>
            <w:r w:rsidR="00D7289A">
              <w:rPr>
                <w:noProof/>
                <w:lang w:val="en-US"/>
              </w:rPr>
              <w:t>ˁ</w:t>
            </w:r>
            <w:r w:rsidRPr="00594E8A">
              <w:rPr>
                <w:noProof/>
                <w:lang w:val="en-US"/>
              </w:rPr>
              <w:t xml:space="preserve">arfu </w:t>
            </w:r>
            <w:r w:rsidR="00D7289A">
              <w:rPr>
                <w:noProof/>
                <w:lang w:val="en-US"/>
              </w:rPr>
              <w:t>ˀ</w:t>
            </w:r>
            <w:r w:rsidRPr="00594E8A">
              <w:rPr>
                <w:noProof/>
                <w:lang w:val="en-US"/>
              </w:rPr>
              <w:t>innu Murād. mā y</w:t>
            </w:r>
            <w:r w:rsidR="00D7289A">
              <w:rPr>
                <w:noProof/>
                <w:lang w:val="en-US"/>
              </w:rPr>
              <w:t>ˁ</w:t>
            </w:r>
            <w:r w:rsidRPr="00594E8A">
              <w:rPr>
                <w:noProof/>
                <w:lang w:val="en-US"/>
              </w:rPr>
              <w:t>arif innu l-q</w:t>
            </w:r>
            <w:r w:rsidR="00310338">
              <w:rPr>
                <w:noProof/>
                <w:lang w:val="en-US"/>
              </w:rPr>
              <w:t>ǝ</w:t>
            </w:r>
            <w:r w:rsidRPr="00594E8A">
              <w:rPr>
                <w:noProof/>
                <w:lang w:val="en-US"/>
              </w:rPr>
              <w:t xml:space="preserve">rāl. </w:t>
            </w:r>
            <w:r w:rsidR="00310338">
              <w:rPr>
                <w:noProof/>
                <w:lang w:val="en-US"/>
              </w:rPr>
              <w:t xml:space="preserve">gāyil-lu “š-bīk yāba? </w:t>
            </w:r>
            <w:r w:rsidRPr="00594E8A">
              <w:rPr>
                <w:noProof/>
                <w:lang w:val="en-US"/>
              </w:rPr>
              <w:t>ǧū</w:t>
            </w:r>
            <w:r w:rsidR="00D7289A">
              <w:rPr>
                <w:noProof/>
                <w:lang w:val="en-US"/>
              </w:rPr>
              <w:t>ˁ</w:t>
            </w:r>
            <w:r w:rsidRPr="00594E8A">
              <w:rPr>
                <w:noProof/>
                <w:lang w:val="en-US"/>
              </w:rPr>
              <w:t>ān</w:t>
            </w:r>
            <w:r w:rsidR="00310338">
              <w:rPr>
                <w:noProof/>
                <w:lang w:val="en-US"/>
              </w:rPr>
              <w:t>?</w:t>
            </w:r>
            <w:r w:rsidRPr="00594E8A">
              <w:rPr>
                <w:noProof/>
                <w:lang w:val="en-US"/>
              </w:rPr>
              <w:t xml:space="preserve"> ta</w:t>
            </w:r>
            <w:r w:rsidR="00D7289A">
              <w:rPr>
                <w:noProof/>
                <w:lang w:val="en-US"/>
              </w:rPr>
              <w:t>ˁ</w:t>
            </w:r>
            <w:r w:rsidRPr="00594E8A">
              <w:rPr>
                <w:noProof/>
                <w:lang w:val="en-US"/>
              </w:rPr>
              <w:t xml:space="preserve">āl āni </w:t>
            </w:r>
            <w:r w:rsidR="00D7289A">
              <w:rPr>
                <w:noProof/>
                <w:lang w:val="en-US"/>
              </w:rPr>
              <w:t>ˁ</w:t>
            </w:r>
            <w:r w:rsidRPr="00594E8A">
              <w:rPr>
                <w:noProof/>
                <w:lang w:val="en-US"/>
              </w:rPr>
              <w:t>indi xāṯir w</w:t>
            </w:r>
            <w:r w:rsidR="00310338">
              <w:rPr>
                <w:noProof/>
                <w:lang w:val="en-US"/>
              </w:rPr>
              <w:t xml:space="preserve"> </w:t>
            </w:r>
            <w:r w:rsidRPr="00594E8A">
              <w:rPr>
                <w:noProof/>
                <w:lang w:val="en-US"/>
              </w:rPr>
              <w:t xml:space="preserve">ḥalīb </w:t>
            </w:r>
            <w:r w:rsidR="00310338">
              <w:rPr>
                <w:noProof/>
                <w:lang w:val="en-US"/>
              </w:rPr>
              <w:t xml:space="preserve">w… </w:t>
            </w:r>
            <w:r w:rsidRPr="00594E8A">
              <w:rPr>
                <w:noProof/>
                <w:lang w:val="en-US"/>
              </w:rPr>
              <w:t>w</w:t>
            </w:r>
            <w:r w:rsidR="00310338">
              <w:rPr>
                <w:noProof/>
                <w:lang w:val="en-US"/>
              </w:rPr>
              <w:t xml:space="preserve"> </w:t>
            </w:r>
            <w:r w:rsidRPr="00594E8A">
              <w:rPr>
                <w:noProof/>
                <w:lang w:val="en-US"/>
              </w:rPr>
              <w:t>ǧubun, xubuz, ta</w:t>
            </w:r>
            <w:r w:rsidR="00D7289A">
              <w:rPr>
                <w:noProof/>
                <w:lang w:val="en-US"/>
              </w:rPr>
              <w:t>ˁ</w:t>
            </w:r>
            <w:r w:rsidRPr="00594E8A">
              <w:rPr>
                <w:noProof/>
                <w:lang w:val="en-US"/>
              </w:rPr>
              <w:t xml:space="preserve">āl w-ukul yā šāyib yā </w:t>
            </w:r>
            <w:r w:rsidR="00D7289A">
              <w:rPr>
                <w:noProof/>
                <w:lang w:val="en-US"/>
              </w:rPr>
              <w:t>ˁ</w:t>
            </w:r>
            <w:r w:rsidRPr="00594E8A">
              <w:rPr>
                <w:noProof/>
                <w:lang w:val="en-US"/>
              </w:rPr>
              <w:t>ammi! ukul</w:t>
            </w:r>
            <w:r w:rsidR="00310338">
              <w:rPr>
                <w:noProof/>
                <w:lang w:val="en-US"/>
              </w:rPr>
              <w:t xml:space="preserve">! </w:t>
            </w:r>
            <w:r w:rsidR="00D7289A">
              <w:rPr>
                <w:noProof/>
                <w:lang w:val="en-US"/>
              </w:rPr>
              <w:t>ˀ</w:t>
            </w:r>
            <w:r w:rsidR="00310338">
              <w:rPr>
                <w:noProof/>
                <w:lang w:val="en-US"/>
              </w:rPr>
              <w:t>āni daḥḥiǧ</w:t>
            </w:r>
            <w:r w:rsidRPr="00594E8A">
              <w:rPr>
                <w:noProof/>
                <w:lang w:val="en-US"/>
              </w:rPr>
              <w:t xml:space="preserve"> </w:t>
            </w:r>
            <w:r w:rsidR="00D7289A">
              <w:rPr>
                <w:noProof/>
                <w:lang w:val="en-US"/>
              </w:rPr>
              <w:t>ˁ</w:t>
            </w:r>
            <w:r w:rsidRPr="00594E8A">
              <w:rPr>
                <w:noProof/>
                <w:lang w:val="en-US"/>
              </w:rPr>
              <w:t>indi xāṯir w</w:t>
            </w:r>
            <w:r w:rsidR="00310338">
              <w:rPr>
                <w:noProof/>
                <w:lang w:val="en-US"/>
              </w:rPr>
              <w:t xml:space="preserve"> </w:t>
            </w:r>
            <w:r w:rsidRPr="00594E8A">
              <w:rPr>
                <w:noProof/>
                <w:lang w:val="en-US"/>
              </w:rPr>
              <w:t>xubuz</w:t>
            </w:r>
            <w:r w:rsidR="00310338">
              <w:rPr>
                <w:noProof/>
                <w:lang w:val="en-US"/>
              </w:rPr>
              <w:t>, ta</w:t>
            </w:r>
            <w:r w:rsidR="00D7289A">
              <w:rPr>
                <w:noProof/>
                <w:lang w:val="en-US"/>
              </w:rPr>
              <w:t>ˁ</w:t>
            </w:r>
            <w:r w:rsidR="00310338">
              <w:rPr>
                <w:noProof/>
                <w:lang w:val="en-US"/>
              </w:rPr>
              <w:t xml:space="preserve">āl! </w:t>
            </w:r>
            <w:r w:rsidRPr="00594E8A">
              <w:rPr>
                <w:noProof/>
                <w:lang w:val="en-US"/>
              </w:rPr>
              <w:t>t</w:t>
            </w:r>
            <w:r w:rsidR="00310338">
              <w:rPr>
                <w:noProof/>
                <w:lang w:val="en-US"/>
              </w:rPr>
              <w:t>i</w:t>
            </w:r>
            <w:r w:rsidRPr="00594E8A">
              <w:rPr>
                <w:noProof/>
                <w:lang w:val="en-US"/>
              </w:rPr>
              <w:t>faḏ̣ḏ̣al ukul!</w:t>
            </w:r>
            <w:r w:rsidR="00310338">
              <w:rPr>
                <w:noProof/>
                <w:lang w:val="en-US"/>
              </w:rPr>
              <w:t>”</w:t>
            </w:r>
          </w:p>
        </w:tc>
        <w:tc>
          <w:tcPr>
            <w:tcW w:w="4395" w:type="dxa"/>
          </w:tcPr>
          <w:p w:rsidR="00E42EA6" w:rsidRPr="00594E8A" w:rsidRDefault="00310338" w:rsidP="00E34229">
            <w:pPr>
              <w:rPr>
                <w:noProof/>
                <w:lang w:val="en-US"/>
              </w:rPr>
            </w:pPr>
            <w:r>
              <w:rPr>
                <w:noProof/>
                <w:lang w:val="en-US"/>
              </w:rPr>
              <w:t xml:space="preserve">When the shepherd saw him, he didn’t know that he was (Sultan) Murad. He did not know that he was the king. He said, “What’s wrong with you, daddy? Are you hungry? Come! I have yoghurt, milk, and cheese, and bread. Come and eat, old man, my uncle! Eat! </w:t>
            </w:r>
            <w:r w:rsidR="0023271D">
              <w:rPr>
                <w:noProof/>
                <w:lang w:val="en-US"/>
              </w:rPr>
              <w:t>Look, I have yoghurt and bread! Come, help yourself, eat!”</w:t>
            </w:r>
          </w:p>
        </w:tc>
      </w:tr>
      <w:tr w:rsidR="00E42EA6" w:rsidRPr="00310338" w:rsidTr="00E42EA6">
        <w:tc>
          <w:tcPr>
            <w:tcW w:w="675" w:type="dxa"/>
          </w:tcPr>
          <w:p w:rsidR="00E42EA6" w:rsidRPr="00594E8A" w:rsidRDefault="00E42EA6" w:rsidP="00E34229">
            <w:pPr>
              <w:rPr>
                <w:noProof/>
                <w:lang w:val="en-US"/>
              </w:rPr>
            </w:pPr>
          </w:p>
        </w:tc>
        <w:tc>
          <w:tcPr>
            <w:tcW w:w="3969" w:type="dxa"/>
          </w:tcPr>
          <w:p w:rsidR="00E42EA6" w:rsidRPr="00310338" w:rsidRDefault="00E42EA6" w:rsidP="00310338">
            <w:pPr>
              <w:rPr>
                <w:lang w:val="en-US"/>
              </w:rPr>
            </w:pPr>
            <w:r w:rsidRPr="00310338">
              <w:rPr>
                <w:noProof/>
                <w:lang w:val="en-US"/>
              </w:rPr>
              <w:t>ar-rā</w:t>
            </w:r>
            <w:r w:rsidR="00D7289A">
              <w:rPr>
                <w:noProof/>
                <w:lang w:val="en-US"/>
              </w:rPr>
              <w:t>ˁ</w:t>
            </w:r>
            <w:r w:rsidRPr="00310338">
              <w:rPr>
                <w:noProof/>
                <w:lang w:val="en-US"/>
              </w:rPr>
              <w:t>i faqīr ya</w:t>
            </w:r>
            <w:r w:rsidR="00D7289A">
              <w:rPr>
                <w:noProof/>
                <w:lang w:val="en-US"/>
              </w:rPr>
              <w:t>ˁ</w:t>
            </w:r>
            <w:r w:rsidRPr="00310338">
              <w:rPr>
                <w:noProof/>
                <w:lang w:val="en-US"/>
              </w:rPr>
              <w:t>ni d</w:t>
            </w:r>
            <w:r w:rsidR="00310338">
              <w:rPr>
                <w:noProof/>
                <w:lang w:val="en-US"/>
              </w:rPr>
              <w:t>ī</w:t>
            </w:r>
            <w:r w:rsidRPr="00310338">
              <w:rPr>
                <w:noProof/>
                <w:lang w:val="en-US"/>
              </w:rPr>
              <w:t xml:space="preserve">wāne. </w:t>
            </w:r>
            <w:r w:rsidRPr="0023271D">
              <w:rPr>
                <w:noProof/>
                <w:color w:val="FF0000"/>
                <w:lang w:val="en-US"/>
              </w:rPr>
              <w:t>manṭi</w:t>
            </w:r>
            <w:r w:rsidRPr="00310338">
              <w:rPr>
                <w:noProof/>
                <w:lang w:val="en-US"/>
              </w:rPr>
              <w:t xml:space="preserve"> gāyim yiṭ</w:t>
            </w:r>
            <w:r w:rsidR="00D7289A">
              <w:rPr>
                <w:noProof/>
                <w:lang w:val="en-US"/>
              </w:rPr>
              <w:t>ˁ</w:t>
            </w:r>
            <w:r w:rsidRPr="00310338">
              <w:rPr>
                <w:noProof/>
                <w:lang w:val="en-US"/>
              </w:rPr>
              <w:t>amu xāṯir w</w:t>
            </w:r>
            <w:r w:rsidR="00310338">
              <w:rPr>
                <w:noProof/>
                <w:lang w:val="en-US"/>
              </w:rPr>
              <w:t xml:space="preserve"> </w:t>
            </w:r>
            <w:r w:rsidRPr="00310338">
              <w:rPr>
                <w:noProof/>
                <w:lang w:val="en-US"/>
              </w:rPr>
              <w:t>ǧubun w</w:t>
            </w:r>
            <w:r w:rsidR="00310338">
              <w:rPr>
                <w:noProof/>
                <w:lang w:val="en-US"/>
              </w:rPr>
              <w:t xml:space="preserve"> </w:t>
            </w:r>
            <w:r w:rsidRPr="00310338">
              <w:rPr>
                <w:noProof/>
                <w:lang w:val="en-US"/>
              </w:rPr>
              <w:t>ḥalīb w</w:t>
            </w:r>
            <w:r w:rsidR="00310338">
              <w:rPr>
                <w:noProof/>
                <w:lang w:val="en-US"/>
              </w:rPr>
              <w:t xml:space="preserve"> </w:t>
            </w:r>
            <w:r w:rsidRPr="00310338">
              <w:rPr>
                <w:noProof/>
                <w:lang w:val="en-US"/>
              </w:rPr>
              <w:t>mišb</w:t>
            </w:r>
            <w:r w:rsidR="00310338">
              <w:rPr>
                <w:noProof/>
                <w:lang w:val="en-US"/>
              </w:rPr>
              <w:t>i</w:t>
            </w:r>
            <w:r w:rsidR="00D7289A">
              <w:rPr>
                <w:noProof/>
                <w:lang w:val="en-US"/>
              </w:rPr>
              <w:t>ˁ</w:t>
            </w:r>
            <w:r w:rsidRPr="00310338">
              <w:rPr>
                <w:noProof/>
                <w:lang w:val="en-US"/>
              </w:rPr>
              <w:t>u w</w:t>
            </w:r>
            <w:r w:rsidR="00310338">
              <w:rPr>
                <w:noProof/>
                <w:lang w:val="en-US"/>
              </w:rPr>
              <w:t xml:space="preserve"> </w:t>
            </w:r>
            <w:r w:rsidRPr="00310338">
              <w:rPr>
                <w:noProof/>
                <w:lang w:val="en-US"/>
              </w:rPr>
              <w:t xml:space="preserve">gāyil-lu: </w:t>
            </w:r>
            <w:r w:rsidR="00310338">
              <w:rPr>
                <w:noProof/>
                <w:lang w:val="en-US"/>
              </w:rPr>
              <w:t>“</w:t>
            </w:r>
            <w:r w:rsidR="00D7289A">
              <w:rPr>
                <w:noProof/>
                <w:lang w:val="en-US"/>
              </w:rPr>
              <w:t>ˀ</w:t>
            </w:r>
            <w:r w:rsidRPr="00310338">
              <w:rPr>
                <w:noProof/>
                <w:lang w:val="en-US"/>
              </w:rPr>
              <w:t xml:space="preserve">inčād </w:t>
            </w:r>
            <w:r w:rsidR="00310338" w:rsidRPr="00310338">
              <w:rPr>
                <w:noProof/>
                <w:vertAlign w:val="superscript"/>
                <w:lang w:val="en-US"/>
              </w:rPr>
              <w:t>i</w:t>
            </w:r>
            <w:r w:rsidRPr="00310338">
              <w:rPr>
                <w:noProof/>
                <w:lang w:val="en-US"/>
              </w:rPr>
              <w:t xml:space="preserve">trīd inčād </w:t>
            </w:r>
            <w:r w:rsidRPr="00310338">
              <w:rPr>
                <w:noProof/>
                <w:vertAlign w:val="superscript"/>
                <w:lang w:val="en-US"/>
              </w:rPr>
              <w:t>i</w:t>
            </w:r>
            <w:r w:rsidRPr="00310338">
              <w:rPr>
                <w:noProof/>
                <w:lang w:val="en-US"/>
              </w:rPr>
              <w:t>trīd xāṯir zād anṭīk saṭil</w:t>
            </w:r>
            <w:r w:rsidR="00310338">
              <w:rPr>
                <w:noProof/>
                <w:lang w:val="en-US"/>
              </w:rPr>
              <w:t>.”</w:t>
            </w:r>
            <w:r w:rsidRPr="00310338">
              <w:rPr>
                <w:noProof/>
                <w:lang w:val="en-US"/>
              </w:rPr>
              <w:t xml:space="preserve"> gāyil </w:t>
            </w:r>
            <w:r w:rsidR="00310338">
              <w:rPr>
                <w:noProof/>
                <w:lang w:val="en-US"/>
              </w:rPr>
              <w:t>“</w:t>
            </w:r>
            <w:r w:rsidR="00D7289A">
              <w:rPr>
                <w:noProof/>
                <w:lang w:val="en-US"/>
              </w:rPr>
              <w:t>ˀ</w:t>
            </w:r>
            <w:r w:rsidRPr="00310338">
              <w:rPr>
                <w:noProof/>
                <w:lang w:val="en-US"/>
              </w:rPr>
              <w:t>axūye</w:t>
            </w:r>
            <w:r w:rsidR="00310338">
              <w:rPr>
                <w:noProof/>
                <w:lang w:val="en-US"/>
              </w:rPr>
              <w:t>,</w:t>
            </w:r>
            <w:r w:rsidRPr="00310338">
              <w:rPr>
                <w:noProof/>
                <w:lang w:val="en-US"/>
              </w:rPr>
              <w:t xml:space="preserve"> </w:t>
            </w:r>
            <w:r w:rsidR="00D7289A">
              <w:rPr>
                <w:noProof/>
                <w:lang w:val="en-US"/>
              </w:rPr>
              <w:t>ˀ</w:t>
            </w:r>
            <w:r w:rsidRPr="00310338">
              <w:rPr>
                <w:noProof/>
                <w:lang w:val="en-US"/>
              </w:rPr>
              <w:t>iš-lī bī?</w:t>
            </w:r>
            <w:r w:rsidR="00310338">
              <w:rPr>
                <w:noProof/>
                <w:lang w:val="en-US"/>
              </w:rPr>
              <w:t>”</w:t>
            </w:r>
          </w:p>
        </w:tc>
        <w:tc>
          <w:tcPr>
            <w:tcW w:w="4395" w:type="dxa"/>
          </w:tcPr>
          <w:p w:rsidR="00E42EA6" w:rsidRPr="00310338" w:rsidRDefault="0023271D" w:rsidP="0023271D">
            <w:pPr>
              <w:rPr>
                <w:noProof/>
                <w:lang w:val="en-US"/>
              </w:rPr>
            </w:pPr>
            <w:r>
              <w:rPr>
                <w:noProof/>
                <w:lang w:val="en-US"/>
              </w:rPr>
              <w:t>The shepherd was poor and indigent. He gave him yoghurt, cheese and milk to eat and thus filled him. Then he said, “If you want more yoghurt I’ll give you a whole bucket.” He said, “My brother, what I’m doing with all that?”</w:t>
            </w:r>
          </w:p>
        </w:tc>
      </w:tr>
      <w:tr w:rsidR="00E42EA6" w:rsidRPr="00310338" w:rsidTr="00E42EA6">
        <w:tc>
          <w:tcPr>
            <w:tcW w:w="675" w:type="dxa"/>
          </w:tcPr>
          <w:p w:rsidR="00E42EA6" w:rsidRPr="00310338" w:rsidRDefault="00310338" w:rsidP="00E34229">
            <w:pPr>
              <w:rPr>
                <w:noProof/>
                <w:lang w:val="en-US"/>
              </w:rPr>
            </w:pPr>
            <w:r>
              <w:rPr>
                <w:noProof/>
                <w:lang w:val="en-US"/>
              </w:rPr>
              <w:t>1.50</w:t>
            </w:r>
          </w:p>
        </w:tc>
        <w:tc>
          <w:tcPr>
            <w:tcW w:w="3969" w:type="dxa"/>
          </w:tcPr>
          <w:p w:rsidR="00E42EA6" w:rsidRPr="00310338" w:rsidRDefault="00E42EA6" w:rsidP="00310338">
            <w:pPr>
              <w:rPr>
                <w:noProof/>
                <w:lang w:val="en-US"/>
              </w:rPr>
            </w:pPr>
            <w:r w:rsidRPr="00310338">
              <w:rPr>
                <w:noProof/>
                <w:color w:val="FF0000"/>
                <w:lang w:val="en-US"/>
              </w:rPr>
              <w:t>manṭi</w:t>
            </w:r>
            <w:r w:rsidRPr="00310338">
              <w:rPr>
                <w:noProof/>
                <w:lang w:val="en-US"/>
              </w:rPr>
              <w:t xml:space="preserve"> saṭǝl xāṯir gel hāḏa </w:t>
            </w:r>
            <w:r w:rsidR="00D7289A">
              <w:rPr>
                <w:noProof/>
                <w:lang w:val="en-US"/>
              </w:rPr>
              <w:t>ˀ</w:t>
            </w:r>
            <w:r w:rsidRPr="00310338">
              <w:rPr>
                <w:noProof/>
                <w:lang w:val="en-US"/>
              </w:rPr>
              <w:t>uxḏu l</w:t>
            </w:r>
            <w:r w:rsidR="00310338" w:rsidRPr="00310338">
              <w:rPr>
                <w:noProof/>
                <w:lang w:val="en-US"/>
              </w:rPr>
              <w:t>i</w:t>
            </w:r>
            <w:r w:rsidRPr="00310338">
              <w:rPr>
                <w:noProof/>
                <w:lang w:val="en-US"/>
              </w:rPr>
              <w:t>-bētak hadīye. b</w:t>
            </w:r>
            <w:r w:rsidR="00310338">
              <w:rPr>
                <w:noProof/>
                <w:lang w:val="en-US"/>
              </w:rPr>
              <w:t xml:space="preserve">alči </w:t>
            </w:r>
            <w:r w:rsidR="00D7289A">
              <w:rPr>
                <w:noProof/>
                <w:lang w:val="en-US"/>
              </w:rPr>
              <w:t>ˀ</w:t>
            </w:r>
            <w:r w:rsidR="00310338">
              <w:rPr>
                <w:noProof/>
                <w:lang w:val="en-US"/>
              </w:rPr>
              <w:t>inte faqīr ašūfak w-ᵊhnīye b-q</w:t>
            </w:r>
            <w:r w:rsidRPr="00310338">
              <w:rPr>
                <w:noProof/>
                <w:lang w:val="en-US"/>
              </w:rPr>
              <w:t xml:space="preserve">āftak čiṯīr mašġūḷa. as-sulṭān māxḏu w-gāyil as-sulṭān zād w-gāyil </w:t>
            </w:r>
            <w:r w:rsidR="00310338">
              <w:rPr>
                <w:noProof/>
                <w:lang w:val="en-US"/>
              </w:rPr>
              <w:t>“</w:t>
            </w:r>
            <w:r w:rsidRPr="00310338">
              <w:rPr>
                <w:noProof/>
                <w:lang w:val="en-US"/>
              </w:rPr>
              <w:t xml:space="preserve">bāčir āni uxra </w:t>
            </w:r>
            <w:r w:rsidR="00D7289A">
              <w:rPr>
                <w:noProof/>
                <w:lang w:val="en-US"/>
              </w:rPr>
              <w:t>ˀ</w:t>
            </w:r>
            <w:r w:rsidRPr="00310338">
              <w:rPr>
                <w:noProof/>
                <w:lang w:val="en-US"/>
              </w:rPr>
              <w:t>arīd</w:t>
            </w:r>
            <w:r w:rsidR="00310338">
              <w:rPr>
                <w:noProof/>
                <w:lang w:val="en-US"/>
              </w:rPr>
              <w:t>,</w:t>
            </w:r>
            <w:r w:rsidRPr="00310338">
              <w:rPr>
                <w:noProof/>
                <w:lang w:val="en-US"/>
              </w:rPr>
              <w:t xml:space="preserve"> bētak aṣṣōbu?</w:t>
            </w:r>
            <w:r w:rsidR="00310338">
              <w:rPr>
                <w:noProof/>
                <w:lang w:val="en-US"/>
              </w:rPr>
              <w:t>”</w:t>
            </w:r>
            <w:r w:rsidRPr="00310338">
              <w:rPr>
                <w:noProof/>
                <w:lang w:val="en-US"/>
              </w:rPr>
              <w:t xml:space="preserve"> gāyil </w:t>
            </w:r>
            <w:r w:rsidR="00310338">
              <w:rPr>
                <w:noProof/>
                <w:lang w:val="en-US"/>
              </w:rPr>
              <w:t>“</w:t>
            </w:r>
            <w:r w:rsidRPr="00310338">
              <w:rPr>
                <w:noProof/>
                <w:lang w:val="en-US"/>
              </w:rPr>
              <w:t>bēti b-al-balad hēne</w:t>
            </w:r>
            <w:r w:rsidR="00310338">
              <w:rPr>
                <w:noProof/>
                <w:lang w:val="en-US"/>
              </w:rPr>
              <w:t>,”</w:t>
            </w:r>
            <w:r w:rsidRPr="00310338">
              <w:rPr>
                <w:noProof/>
                <w:lang w:val="en-US"/>
              </w:rPr>
              <w:t xml:space="preserve"> ta-ngūl. </w:t>
            </w:r>
          </w:p>
        </w:tc>
        <w:tc>
          <w:tcPr>
            <w:tcW w:w="4395" w:type="dxa"/>
          </w:tcPr>
          <w:p w:rsidR="00E42EA6" w:rsidRPr="00310338" w:rsidRDefault="0023271D" w:rsidP="00E34229">
            <w:pPr>
              <w:rPr>
                <w:noProof/>
                <w:lang w:val="en-US"/>
              </w:rPr>
            </w:pPr>
            <w:r>
              <w:rPr>
                <w:noProof/>
                <w:lang w:val="en-US"/>
              </w:rPr>
              <w:t>He brought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E42EA6" w:rsidRPr="00310338" w:rsidTr="00E42EA6">
        <w:tc>
          <w:tcPr>
            <w:tcW w:w="675" w:type="dxa"/>
          </w:tcPr>
          <w:p w:rsidR="00E42EA6" w:rsidRPr="00310338" w:rsidRDefault="00D7630C" w:rsidP="00E34229">
            <w:pPr>
              <w:rPr>
                <w:noProof/>
                <w:lang w:val="en-US"/>
              </w:rPr>
            </w:pPr>
            <w:r>
              <w:rPr>
                <w:noProof/>
                <w:lang w:val="en-US"/>
              </w:rPr>
              <w:t>2.06</w:t>
            </w:r>
          </w:p>
        </w:tc>
        <w:tc>
          <w:tcPr>
            <w:tcW w:w="3969" w:type="dxa"/>
          </w:tcPr>
          <w:p w:rsidR="00E42EA6" w:rsidRPr="00310338" w:rsidRDefault="00310338" w:rsidP="00310338">
            <w:pPr>
              <w:rPr>
                <w:noProof/>
                <w:lang w:val="en-US"/>
              </w:rPr>
            </w:pPr>
            <w:r w:rsidRPr="00310338">
              <w:rPr>
                <w:noProof/>
                <w:lang w:val="en-US"/>
              </w:rPr>
              <w:t xml:space="preserve">gāl </w:t>
            </w:r>
            <w:r>
              <w:rPr>
                <w:noProof/>
                <w:lang w:val="en-US"/>
              </w:rPr>
              <w:t>“</w:t>
            </w:r>
            <w:r w:rsidRPr="00310338">
              <w:rPr>
                <w:noProof/>
                <w:lang w:val="en-US"/>
              </w:rPr>
              <w:t>bētak aṣṣōbu?</w:t>
            </w:r>
            <w:r>
              <w:rPr>
                <w:noProof/>
                <w:lang w:val="en-US"/>
              </w:rPr>
              <w:t>”</w:t>
            </w:r>
            <w:r w:rsidRPr="00310338">
              <w:rPr>
                <w:noProof/>
                <w:lang w:val="en-US"/>
              </w:rPr>
              <w:t xml:space="preserve"> </w:t>
            </w:r>
            <w:r w:rsidR="00E42EA6" w:rsidRPr="00310338">
              <w:rPr>
                <w:noProof/>
                <w:lang w:val="en-US"/>
              </w:rPr>
              <w:t xml:space="preserve">gāyil </w:t>
            </w:r>
            <w:r>
              <w:rPr>
                <w:noProof/>
                <w:lang w:val="en-US"/>
              </w:rPr>
              <w:t>“</w:t>
            </w:r>
            <w:r w:rsidR="00E42EA6" w:rsidRPr="00310338">
              <w:rPr>
                <w:noProof/>
                <w:lang w:val="en-US"/>
              </w:rPr>
              <w:t>bēti b-al-midīne</w:t>
            </w:r>
            <w:r>
              <w:rPr>
                <w:noProof/>
                <w:lang w:val="en-US"/>
              </w:rPr>
              <w:t>.”</w:t>
            </w:r>
            <w:r w:rsidR="00E42EA6" w:rsidRPr="00310338">
              <w:rPr>
                <w:noProof/>
                <w:lang w:val="en-US"/>
              </w:rPr>
              <w:t xml:space="preserve"> gāyil </w:t>
            </w:r>
            <w:r>
              <w:rPr>
                <w:noProof/>
                <w:lang w:val="en-US"/>
              </w:rPr>
              <w:t>“</w:t>
            </w:r>
            <w:r w:rsidR="00D7289A">
              <w:rPr>
                <w:noProof/>
                <w:lang w:val="en-US"/>
              </w:rPr>
              <w:t>ˀ</w:t>
            </w:r>
            <w:r w:rsidR="00E42EA6" w:rsidRPr="00310338">
              <w:rPr>
                <w:noProof/>
                <w:lang w:val="en-US"/>
              </w:rPr>
              <w:t>ē,</w:t>
            </w:r>
            <w:r>
              <w:rPr>
                <w:noProof/>
                <w:lang w:val="en-US"/>
              </w:rPr>
              <w:t>”</w:t>
            </w:r>
            <w:r w:rsidR="00E42EA6" w:rsidRPr="00310338">
              <w:rPr>
                <w:noProof/>
                <w:lang w:val="en-US"/>
              </w:rPr>
              <w:t xml:space="preserve"> gāyil </w:t>
            </w:r>
            <w:r>
              <w:rPr>
                <w:noProof/>
                <w:lang w:val="en-US"/>
              </w:rPr>
              <w:t>“</w:t>
            </w:r>
            <w:r w:rsidR="00E42EA6" w:rsidRPr="00310338">
              <w:rPr>
                <w:noProof/>
                <w:lang w:val="en-US"/>
              </w:rPr>
              <w:t xml:space="preserve">bāčir āni </w:t>
            </w:r>
            <w:r>
              <w:rPr>
                <w:noProof/>
                <w:lang w:val="en-US"/>
              </w:rPr>
              <w:t>a</w:t>
            </w:r>
            <w:r w:rsidR="00E42EA6" w:rsidRPr="00310338">
              <w:rPr>
                <w:noProof/>
                <w:lang w:val="en-US"/>
              </w:rPr>
              <w:t>r</w:t>
            </w:r>
            <w:r>
              <w:rPr>
                <w:noProof/>
                <w:lang w:val="en-US"/>
              </w:rPr>
              <w:t>ī</w:t>
            </w:r>
            <w:r w:rsidR="00E42EA6" w:rsidRPr="00310338">
              <w:rPr>
                <w:noProof/>
                <w:lang w:val="en-US"/>
              </w:rPr>
              <w:t xml:space="preserve">d aǧi </w:t>
            </w:r>
            <w:r w:rsidR="00D7289A">
              <w:rPr>
                <w:noProof/>
                <w:lang w:val="en-US"/>
              </w:rPr>
              <w:t>ˁ</w:t>
            </w:r>
            <w:r w:rsidR="00E42EA6" w:rsidRPr="00310338">
              <w:rPr>
                <w:noProof/>
                <w:lang w:val="en-US"/>
              </w:rPr>
              <w:t>a-l-balad</w:t>
            </w:r>
            <w:r>
              <w:rPr>
                <w:noProof/>
                <w:lang w:val="en-US"/>
              </w:rPr>
              <w:t>,”</w:t>
            </w:r>
            <w:r w:rsidR="00E42EA6" w:rsidRPr="00310338">
              <w:rPr>
                <w:noProof/>
                <w:lang w:val="en-US"/>
              </w:rPr>
              <w:t xml:space="preserve"> ar-rā</w:t>
            </w:r>
            <w:r w:rsidR="00D7289A">
              <w:rPr>
                <w:noProof/>
                <w:lang w:val="en-US"/>
              </w:rPr>
              <w:t>ˁ</w:t>
            </w:r>
            <w:r w:rsidR="00E42EA6" w:rsidRPr="00310338">
              <w:rPr>
                <w:noProof/>
                <w:lang w:val="en-US"/>
              </w:rPr>
              <w:t xml:space="preserve">i </w:t>
            </w:r>
            <w:r>
              <w:rPr>
                <w:noProof/>
                <w:lang w:val="en-US"/>
              </w:rPr>
              <w:t>“</w:t>
            </w:r>
            <w:r w:rsidR="00E42EA6" w:rsidRPr="00310338">
              <w:rPr>
                <w:noProof/>
                <w:lang w:val="en-US"/>
              </w:rPr>
              <w:t xml:space="preserve">bāčir āni aǧi </w:t>
            </w:r>
            <w:r w:rsidR="00D7289A">
              <w:rPr>
                <w:noProof/>
                <w:lang w:val="en-US"/>
              </w:rPr>
              <w:t>ˁ</w:t>
            </w:r>
            <w:r w:rsidR="00E42EA6" w:rsidRPr="00310338">
              <w:rPr>
                <w:noProof/>
                <w:lang w:val="en-US"/>
              </w:rPr>
              <w:t>a-l-balad</w:t>
            </w:r>
            <w:r>
              <w:rPr>
                <w:noProof/>
                <w:lang w:val="en-US"/>
              </w:rPr>
              <w:t>,</w:t>
            </w:r>
            <w:r w:rsidR="00E42EA6" w:rsidRPr="00310338">
              <w:rPr>
                <w:noProof/>
                <w:lang w:val="en-US"/>
              </w:rPr>
              <w:t xml:space="preserve"> </w:t>
            </w:r>
            <w:r w:rsidR="00D7289A">
              <w:rPr>
                <w:noProof/>
                <w:lang w:val="en-US"/>
              </w:rPr>
              <w:t>ˀ</w:t>
            </w:r>
            <w:r w:rsidR="00E42EA6" w:rsidRPr="00310338">
              <w:rPr>
                <w:noProof/>
                <w:lang w:val="en-US"/>
              </w:rPr>
              <w:t xml:space="preserve">inčād </w:t>
            </w:r>
            <w:r>
              <w:rPr>
                <w:noProof/>
                <w:lang w:val="en-US"/>
              </w:rPr>
              <w:t>ᵊ</w:t>
            </w:r>
            <w:r w:rsidR="00E42EA6" w:rsidRPr="00310338">
              <w:rPr>
                <w:noProof/>
                <w:color w:val="FF0000"/>
                <w:lang w:val="en-US"/>
              </w:rPr>
              <w:t>tgūl ta-d</w:t>
            </w:r>
            <w:r w:rsidRPr="00310338">
              <w:rPr>
                <w:noProof/>
                <w:color w:val="FF0000"/>
                <w:lang w:val="en-US"/>
              </w:rPr>
              <w:t>-a</w:t>
            </w:r>
            <w:r w:rsidR="00E42EA6" w:rsidRPr="00310338">
              <w:rPr>
                <w:noProof/>
                <w:color w:val="FF0000"/>
                <w:lang w:val="en-US"/>
              </w:rPr>
              <w:t xml:space="preserve">ǧīb-lak </w:t>
            </w:r>
            <w:r w:rsidR="00E42EA6" w:rsidRPr="00310338">
              <w:rPr>
                <w:noProof/>
                <w:lang w:val="en-US"/>
              </w:rPr>
              <w:t>zād saṭil xāṯir</w:t>
            </w:r>
            <w:r>
              <w:rPr>
                <w:noProof/>
                <w:lang w:val="en-US"/>
              </w:rPr>
              <w:t>,</w:t>
            </w:r>
            <w:r w:rsidR="00E42EA6" w:rsidRPr="00310338">
              <w:rPr>
                <w:noProof/>
                <w:lang w:val="en-US"/>
              </w:rPr>
              <w:t xml:space="preserve"> </w:t>
            </w:r>
            <w:r w:rsidR="00D7289A">
              <w:rPr>
                <w:noProof/>
                <w:lang w:val="en-US"/>
              </w:rPr>
              <w:t>ˀ</w:t>
            </w:r>
            <w:r w:rsidR="00E42EA6" w:rsidRPr="00310338">
              <w:rPr>
                <w:noProof/>
                <w:lang w:val="en-US"/>
              </w:rPr>
              <w:t xml:space="preserve">aṣṣōb bētak? bētak aṣṣōbu? </w:t>
            </w:r>
          </w:p>
        </w:tc>
        <w:tc>
          <w:tcPr>
            <w:tcW w:w="4395" w:type="dxa"/>
          </w:tcPr>
          <w:p w:rsidR="00E42EA6" w:rsidRPr="00310338" w:rsidRDefault="0023271D" w:rsidP="00E34229">
            <w:pPr>
              <w:rPr>
                <w:noProof/>
                <w:lang w:val="en-US"/>
              </w:rPr>
            </w:pPr>
            <w:r>
              <w:rPr>
                <w:noProof/>
                <w:lang w:val="en-US"/>
              </w:rPr>
              <w:t>He said, “Where is your house?” He said, “My house is in the town.” He said, “Okay, tomorrow I will come to town.” The shepherd said, “Tomorrow I will come to town and if you want, I bring you another bucket of yoghurt. Where’s your house?”</w:t>
            </w:r>
          </w:p>
        </w:tc>
      </w:tr>
      <w:tr w:rsidR="00E42EA6" w:rsidRPr="00D7630C" w:rsidTr="00E42EA6">
        <w:tc>
          <w:tcPr>
            <w:tcW w:w="675" w:type="dxa"/>
          </w:tcPr>
          <w:p w:rsidR="00E42EA6" w:rsidRPr="00310338" w:rsidRDefault="00D7630C" w:rsidP="00E34229">
            <w:pPr>
              <w:rPr>
                <w:noProof/>
                <w:lang w:val="en-US"/>
              </w:rPr>
            </w:pPr>
            <w:r>
              <w:rPr>
                <w:noProof/>
                <w:lang w:val="en-US"/>
              </w:rPr>
              <w:t>2.23</w:t>
            </w:r>
          </w:p>
        </w:tc>
        <w:tc>
          <w:tcPr>
            <w:tcW w:w="3969" w:type="dxa"/>
          </w:tcPr>
          <w:p w:rsidR="00E42EA6" w:rsidRPr="00D7630C" w:rsidRDefault="00D7630C" w:rsidP="00D7630C">
            <w:pPr>
              <w:rPr>
                <w:noProof/>
                <w:lang w:val="en-US"/>
              </w:rPr>
            </w:pPr>
            <w:r>
              <w:rPr>
                <w:noProof/>
                <w:lang w:val="en-US"/>
              </w:rPr>
              <w:t>waḷḷa</w:t>
            </w:r>
            <w:r w:rsidR="00E42EA6" w:rsidRPr="0023271D">
              <w:rPr>
                <w:noProof/>
                <w:lang w:val="en-US"/>
              </w:rPr>
              <w:t xml:space="preserve"> gāyil </w:t>
            </w:r>
            <w:r>
              <w:rPr>
                <w:noProof/>
                <w:lang w:val="en-US"/>
              </w:rPr>
              <w:t>“</w:t>
            </w:r>
            <w:r w:rsidR="00E42EA6" w:rsidRPr="0023271D">
              <w:rPr>
                <w:noProof/>
                <w:lang w:val="en-US"/>
              </w:rPr>
              <w:t xml:space="preserve">bēti </w:t>
            </w:r>
            <w:r w:rsidR="00D7289A">
              <w:rPr>
                <w:noProof/>
                <w:lang w:val="en-US"/>
              </w:rPr>
              <w:t>ˀ</w:t>
            </w:r>
            <w:r w:rsidR="00E42EA6" w:rsidRPr="0023271D">
              <w:rPr>
                <w:noProof/>
                <w:lang w:val="en-US"/>
              </w:rPr>
              <w:t>āni, mā tindall bēti ba</w:t>
            </w:r>
            <w:r w:rsidR="00E42EA6" w:rsidRPr="00D7630C">
              <w:rPr>
                <w:noProof/>
                <w:lang w:val="en-US"/>
              </w:rPr>
              <w:t xml:space="preserve">ss tiǧi </w:t>
            </w:r>
            <w:r w:rsidR="00D7289A">
              <w:rPr>
                <w:noProof/>
                <w:lang w:val="en-US"/>
              </w:rPr>
              <w:t>ˁ</w:t>
            </w:r>
            <w:r w:rsidR="00E42EA6" w:rsidRPr="00D7630C">
              <w:rPr>
                <w:noProof/>
                <w:lang w:val="en-US"/>
              </w:rPr>
              <w:t>a</w:t>
            </w:r>
            <w:r>
              <w:rPr>
                <w:noProof/>
                <w:lang w:val="en-US"/>
              </w:rPr>
              <w:t>-</w:t>
            </w:r>
            <w:r w:rsidR="00E42EA6" w:rsidRPr="00D7630C">
              <w:rPr>
                <w:noProof/>
                <w:lang w:val="en-US"/>
              </w:rPr>
              <w:t>l</w:t>
            </w:r>
            <w:r>
              <w:rPr>
                <w:noProof/>
                <w:lang w:val="en-US"/>
              </w:rPr>
              <w:t>-ᵊ</w:t>
            </w:r>
            <w:r w:rsidR="00E42EA6" w:rsidRPr="00D7630C">
              <w:rPr>
                <w:noProof/>
                <w:lang w:val="en-US"/>
              </w:rPr>
              <w:t xml:space="preserve">hnīye </w:t>
            </w:r>
            <w:r w:rsidR="00D7289A">
              <w:rPr>
                <w:noProof/>
                <w:lang w:val="en-US"/>
              </w:rPr>
              <w:t>ˁ</w:t>
            </w:r>
            <w:r w:rsidR="00E42EA6" w:rsidRPr="00D7630C">
              <w:rPr>
                <w:noProof/>
                <w:lang w:val="en-US"/>
              </w:rPr>
              <w:t xml:space="preserve">al.. </w:t>
            </w:r>
            <w:r>
              <w:rPr>
                <w:noProof/>
                <w:lang w:val="en-US"/>
              </w:rPr>
              <w:t xml:space="preserve">– </w:t>
            </w:r>
            <w:r w:rsidR="00E42EA6" w:rsidRPr="00D7630C">
              <w:rPr>
                <w:noProof/>
                <w:lang w:val="en-US"/>
              </w:rPr>
              <w:t xml:space="preserve">ta-ngūl </w:t>
            </w:r>
            <w:r>
              <w:rPr>
                <w:noProof/>
                <w:lang w:val="en-US"/>
              </w:rPr>
              <w:t xml:space="preserve">– </w:t>
            </w:r>
            <w:r w:rsidR="00D7289A">
              <w:rPr>
                <w:noProof/>
                <w:lang w:val="en-US"/>
              </w:rPr>
              <w:t>ˁ</w:t>
            </w:r>
            <w:r w:rsidR="00E42EA6" w:rsidRPr="00D7630C">
              <w:rPr>
                <w:noProof/>
                <w:lang w:val="en-US"/>
              </w:rPr>
              <w:t xml:space="preserve">a-s-sarāy āni </w:t>
            </w:r>
            <w:r w:rsidR="00D7289A">
              <w:rPr>
                <w:noProof/>
                <w:lang w:val="en-US"/>
              </w:rPr>
              <w:t>ˀ</w:t>
            </w:r>
            <w:r w:rsidR="00E42EA6" w:rsidRPr="00D7630C">
              <w:rPr>
                <w:noProof/>
                <w:lang w:val="en-US"/>
              </w:rPr>
              <w:t>aštaġil b-as-sarāy qādi šaġġūl,</w:t>
            </w:r>
            <w:r>
              <w:rPr>
                <w:noProof/>
                <w:lang w:val="en-US"/>
              </w:rPr>
              <w:t>”</w:t>
            </w:r>
            <w:r w:rsidR="00E42EA6" w:rsidRPr="00D7630C">
              <w:rPr>
                <w:noProof/>
                <w:lang w:val="en-US"/>
              </w:rPr>
              <w:t xml:space="preserve"> mū m</w:t>
            </w:r>
            <w:r w:rsidR="00D7289A">
              <w:rPr>
                <w:noProof/>
                <w:lang w:val="en-US"/>
              </w:rPr>
              <w:t>ˁ</w:t>
            </w:r>
            <w:r w:rsidR="00E42EA6" w:rsidRPr="00D7630C">
              <w:rPr>
                <w:noProof/>
                <w:lang w:val="en-US"/>
              </w:rPr>
              <w:t xml:space="preserve">allim </w:t>
            </w:r>
            <w:r w:rsidR="00D7289A">
              <w:rPr>
                <w:noProof/>
                <w:lang w:val="en-US"/>
              </w:rPr>
              <w:t>ˁ</w:t>
            </w:r>
            <w:r w:rsidR="00E42EA6" w:rsidRPr="00D7630C">
              <w:rPr>
                <w:noProof/>
                <w:lang w:val="en-US"/>
              </w:rPr>
              <w:t>ala ḥālu</w:t>
            </w:r>
            <w:r>
              <w:rPr>
                <w:noProof/>
                <w:lang w:val="en-US"/>
              </w:rPr>
              <w:t>,</w:t>
            </w:r>
            <w:r w:rsidR="00E42EA6" w:rsidRPr="00D7630C">
              <w:rPr>
                <w:noProof/>
                <w:lang w:val="en-US"/>
              </w:rPr>
              <w:t xml:space="preserve"> </w:t>
            </w:r>
            <w:r>
              <w:rPr>
                <w:noProof/>
                <w:lang w:val="en-US"/>
              </w:rPr>
              <w:t>“</w:t>
            </w:r>
            <w:r w:rsidR="00E42EA6" w:rsidRPr="00D7630C">
              <w:rPr>
                <w:noProof/>
                <w:lang w:val="en-US"/>
              </w:rPr>
              <w:t xml:space="preserve">bass </w:t>
            </w:r>
            <w:r>
              <w:rPr>
                <w:noProof/>
                <w:lang w:val="en-US"/>
              </w:rPr>
              <w:t>ᵊ</w:t>
            </w:r>
            <w:r w:rsidR="00E42EA6" w:rsidRPr="00D7630C">
              <w:rPr>
                <w:noProof/>
                <w:lang w:val="en-US"/>
              </w:rPr>
              <w:t>tgūl minu</w:t>
            </w:r>
            <w:r>
              <w:rPr>
                <w:noProof/>
                <w:lang w:val="en-US"/>
              </w:rPr>
              <w:t>?”</w:t>
            </w:r>
            <w:r w:rsidR="00E42EA6" w:rsidRPr="00D7630C">
              <w:rPr>
                <w:noProof/>
                <w:lang w:val="en-US"/>
              </w:rPr>
              <w:t xml:space="preserve"> gāyil </w:t>
            </w:r>
            <w:r>
              <w:rPr>
                <w:noProof/>
                <w:lang w:val="en-US"/>
              </w:rPr>
              <w:t>“</w:t>
            </w:r>
            <w:r w:rsidR="00E42EA6" w:rsidRPr="00D7630C">
              <w:rPr>
                <w:noProof/>
                <w:lang w:val="en-US"/>
              </w:rPr>
              <w:t>ismak šinu?</w:t>
            </w:r>
            <w:r>
              <w:rPr>
                <w:noProof/>
                <w:lang w:val="en-US"/>
              </w:rPr>
              <w:t>”</w:t>
            </w:r>
          </w:p>
        </w:tc>
        <w:tc>
          <w:tcPr>
            <w:tcW w:w="4395" w:type="dxa"/>
          </w:tcPr>
          <w:p w:rsidR="00E42EA6" w:rsidRPr="00D7630C" w:rsidRDefault="006D6377" w:rsidP="0054773D">
            <w:pPr>
              <w:rPr>
                <w:noProof/>
                <w:lang w:val="en-US"/>
              </w:rPr>
            </w:pPr>
            <w:r>
              <w:rPr>
                <w:noProof/>
                <w:lang w:val="en-US"/>
              </w:rPr>
              <w:t>“My house</w:t>
            </w:r>
            <w:r w:rsidR="0054773D">
              <w:rPr>
                <w:noProof/>
                <w:lang w:val="en-US"/>
              </w:rPr>
              <w:t>,” he said, “You don’t know my house, just come to the whatsit, to the palace. I work in the palace, I am a worker there.” He did not reveal himself. (The shepherd) said, “Just say who… what is your name?”</w:t>
            </w:r>
          </w:p>
        </w:tc>
      </w:tr>
      <w:tr w:rsidR="00E42EA6" w:rsidRPr="00D7630C" w:rsidTr="00E42EA6">
        <w:tc>
          <w:tcPr>
            <w:tcW w:w="675" w:type="dxa"/>
          </w:tcPr>
          <w:p w:rsidR="00E42EA6" w:rsidRPr="00D7630C" w:rsidRDefault="00D7630C" w:rsidP="00E34229">
            <w:pPr>
              <w:rPr>
                <w:noProof/>
                <w:lang w:val="en-US"/>
              </w:rPr>
            </w:pPr>
            <w:r>
              <w:rPr>
                <w:noProof/>
                <w:lang w:val="en-US"/>
              </w:rPr>
              <w:t>2.37</w:t>
            </w:r>
          </w:p>
        </w:tc>
        <w:tc>
          <w:tcPr>
            <w:tcW w:w="3969" w:type="dxa"/>
          </w:tcPr>
          <w:p w:rsidR="00E42EA6" w:rsidRPr="00D7630C" w:rsidRDefault="00E42EA6" w:rsidP="00D7630C">
            <w:pPr>
              <w:rPr>
                <w:noProof/>
                <w:lang w:val="en-US"/>
              </w:rPr>
            </w:pPr>
            <w:r w:rsidRPr="00D7630C">
              <w:rPr>
                <w:noProof/>
                <w:lang w:val="en-US"/>
              </w:rPr>
              <w:t xml:space="preserve">gāyil </w:t>
            </w:r>
            <w:r w:rsidR="00D7630C">
              <w:rPr>
                <w:noProof/>
                <w:lang w:val="en-US"/>
              </w:rPr>
              <w:t>“</w:t>
            </w:r>
            <w:r w:rsidR="00D7289A">
              <w:rPr>
                <w:noProof/>
                <w:lang w:val="en-US"/>
              </w:rPr>
              <w:t>ˀ</w:t>
            </w:r>
            <w:r w:rsidRPr="00D7630C">
              <w:rPr>
                <w:noProof/>
                <w:lang w:val="en-US"/>
              </w:rPr>
              <w:t>in sa</w:t>
            </w:r>
            <w:r w:rsidR="00D7289A">
              <w:rPr>
                <w:noProof/>
                <w:lang w:val="en-US"/>
              </w:rPr>
              <w:t>ˁ</w:t>
            </w:r>
            <w:r w:rsidRPr="00D7630C">
              <w:rPr>
                <w:noProof/>
                <w:lang w:val="en-US"/>
              </w:rPr>
              <w:t xml:space="preserve">alit </w:t>
            </w:r>
            <w:r w:rsidR="00D7630C">
              <w:rPr>
                <w:noProof/>
                <w:lang w:val="en-US"/>
              </w:rPr>
              <w:t>ᵊ</w:t>
            </w:r>
            <w:r w:rsidRPr="00D7630C">
              <w:rPr>
                <w:noProof/>
                <w:lang w:val="en-US"/>
              </w:rPr>
              <w:t>tgūl Murād ač-čibīr humma kull ḥade y</w:t>
            </w:r>
            <w:r w:rsidR="00D7289A">
              <w:rPr>
                <w:noProof/>
                <w:lang w:val="en-US"/>
              </w:rPr>
              <w:t>ˁ</w:t>
            </w:r>
            <w:r w:rsidRPr="00D7630C">
              <w:rPr>
                <w:noProof/>
                <w:lang w:val="en-US"/>
              </w:rPr>
              <w:t xml:space="preserve">arifni qādi, </w:t>
            </w:r>
            <w:r w:rsidRPr="00D7630C">
              <w:rPr>
                <w:lang w:val="en-US"/>
              </w:rPr>
              <w:t>ydallūnak</w:t>
            </w:r>
            <w:r w:rsidRPr="00D7630C">
              <w:rPr>
                <w:noProof/>
                <w:lang w:val="en-US"/>
              </w:rPr>
              <w:t xml:space="preserve"> </w:t>
            </w:r>
            <w:r w:rsidR="00D7289A">
              <w:rPr>
                <w:noProof/>
                <w:lang w:val="en-US"/>
              </w:rPr>
              <w:t>ˁ</w:t>
            </w:r>
            <w:r w:rsidRPr="00D7630C">
              <w:rPr>
                <w:noProof/>
                <w:lang w:val="en-US"/>
              </w:rPr>
              <w:t>alayy</w:t>
            </w:r>
            <w:r w:rsidR="00D7630C">
              <w:rPr>
                <w:noProof/>
                <w:lang w:val="en-US"/>
              </w:rPr>
              <w:t>e</w:t>
            </w:r>
            <w:r w:rsidRPr="00D7630C">
              <w:rPr>
                <w:noProof/>
                <w:lang w:val="en-US"/>
              </w:rPr>
              <w:t xml:space="preserve"> bēt Murād ač-čibīr</w:t>
            </w:r>
            <w:r w:rsidR="00D7630C">
              <w:rPr>
                <w:noProof/>
                <w:lang w:val="en-US"/>
              </w:rPr>
              <w:t>,”</w:t>
            </w:r>
            <w:r w:rsidRPr="00D7630C">
              <w:rPr>
                <w:noProof/>
                <w:lang w:val="en-US"/>
              </w:rPr>
              <w:t xml:space="preserve"> gāyil l-ar-rā</w:t>
            </w:r>
            <w:r w:rsidR="00D7289A">
              <w:rPr>
                <w:noProof/>
                <w:lang w:val="en-US"/>
              </w:rPr>
              <w:t>ˁ</w:t>
            </w:r>
            <w:r w:rsidRPr="00D7630C">
              <w:rPr>
                <w:noProof/>
                <w:lang w:val="en-US"/>
              </w:rPr>
              <w:t>i</w:t>
            </w:r>
            <w:r w:rsidR="00D7630C">
              <w:rPr>
                <w:noProof/>
                <w:lang w:val="en-US"/>
              </w:rPr>
              <w:t>.</w:t>
            </w:r>
            <w:r w:rsidRPr="00D7630C">
              <w:rPr>
                <w:noProof/>
                <w:lang w:val="en-US"/>
              </w:rPr>
              <w:t xml:space="preserve"> </w:t>
            </w:r>
            <w:r w:rsidR="00D7630C">
              <w:rPr>
                <w:noProof/>
                <w:lang w:val="en-US"/>
              </w:rPr>
              <w:t>“</w:t>
            </w:r>
            <w:r w:rsidRPr="00D7630C">
              <w:rPr>
                <w:noProof/>
                <w:lang w:val="en-US"/>
              </w:rPr>
              <w:t>tamām</w:t>
            </w:r>
            <w:r w:rsidR="00D7630C">
              <w:rPr>
                <w:noProof/>
                <w:lang w:val="en-US"/>
              </w:rPr>
              <w:t>,”</w:t>
            </w:r>
            <w:r w:rsidRPr="00D7630C">
              <w:rPr>
                <w:noProof/>
                <w:lang w:val="en-US"/>
              </w:rPr>
              <w:t xml:space="preserve"> gāl ar-rā</w:t>
            </w:r>
            <w:r w:rsidR="00D7289A">
              <w:rPr>
                <w:noProof/>
                <w:lang w:val="en-US"/>
              </w:rPr>
              <w:t>ˁ</w:t>
            </w:r>
            <w:r w:rsidRPr="00D7630C">
              <w:rPr>
                <w:noProof/>
                <w:lang w:val="en-US"/>
              </w:rPr>
              <w:t>i</w:t>
            </w:r>
            <w:r w:rsidR="00D7630C">
              <w:rPr>
                <w:noProof/>
                <w:lang w:val="en-US"/>
              </w:rPr>
              <w:t>.”</w:t>
            </w:r>
            <w:r w:rsidRPr="00D7630C">
              <w:rPr>
                <w:noProof/>
                <w:lang w:val="en-US"/>
              </w:rPr>
              <w:t xml:space="preserve"> wa</w:t>
            </w:r>
            <w:r w:rsidR="00D7630C">
              <w:rPr>
                <w:noProof/>
                <w:lang w:val="en-US"/>
              </w:rPr>
              <w:t>ḷḷ</w:t>
            </w:r>
            <w:r w:rsidRPr="00D7630C">
              <w:rPr>
                <w:noProof/>
                <w:lang w:val="en-US"/>
              </w:rPr>
              <w:t>a</w:t>
            </w:r>
            <w:r w:rsidR="00D7630C">
              <w:rPr>
                <w:noProof/>
                <w:lang w:val="en-US"/>
              </w:rPr>
              <w:t>,</w:t>
            </w:r>
            <w:r w:rsidRPr="00D7630C">
              <w:rPr>
                <w:noProof/>
                <w:lang w:val="en-US"/>
              </w:rPr>
              <w:t xml:space="preserve"> ar-rā</w:t>
            </w:r>
            <w:r w:rsidR="00D7289A">
              <w:rPr>
                <w:noProof/>
                <w:lang w:val="en-US"/>
              </w:rPr>
              <w:t>ˁ</w:t>
            </w:r>
            <w:r w:rsidRPr="00D7630C">
              <w:rPr>
                <w:noProof/>
                <w:lang w:val="en-US"/>
              </w:rPr>
              <w:t xml:space="preserve">i rāyiḥ w-ǧāy </w:t>
            </w:r>
            <w:r w:rsidR="00D7289A">
              <w:rPr>
                <w:noProof/>
                <w:lang w:val="en-US"/>
              </w:rPr>
              <w:t>ˁ</w:t>
            </w:r>
            <w:r w:rsidRPr="00D7630C">
              <w:rPr>
                <w:noProof/>
                <w:lang w:val="en-US"/>
              </w:rPr>
              <w:t xml:space="preserve">ala </w:t>
            </w:r>
            <w:r w:rsidR="00D7630C">
              <w:rPr>
                <w:noProof/>
                <w:lang w:val="en-US"/>
              </w:rPr>
              <w:t>s-</w:t>
            </w:r>
            <w:r w:rsidRPr="00D7630C">
              <w:rPr>
                <w:noProof/>
                <w:lang w:val="en-US"/>
              </w:rPr>
              <w:t xml:space="preserve">sulṭān Murād, </w:t>
            </w:r>
            <w:r w:rsidR="00D7630C">
              <w:rPr>
                <w:noProof/>
                <w:lang w:val="en-US"/>
              </w:rPr>
              <w:t>ᵊ</w:t>
            </w:r>
            <w:r w:rsidRPr="00D7630C">
              <w:rPr>
                <w:noProof/>
                <w:lang w:val="en-US"/>
              </w:rPr>
              <w:t xml:space="preserve">mḥawwil </w:t>
            </w:r>
            <w:r w:rsidR="00D7289A">
              <w:rPr>
                <w:noProof/>
                <w:lang w:val="en-US"/>
              </w:rPr>
              <w:t>ˁ</w:t>
            </w:r>
            <w:r w:rsidRPr="00D7630C">
              <w:rPr>
                <w:noProof/>
                <w:lang w:val="en-US"/>
              </w:rPr>
              <w:t>ala bētu ǧāy</w:t>
            </w:r>
            <w:r w:rsidR="00D7630C">
              <w:rPr>
                <w:noProof/>
                <w:lang w:val="en-US"/>
              </w:rPr>
              <w:t>,</w:t>
            </w:r>
            <w:r w:rsidRPr="00D7630C">
              <w:rPr>
                <w:noProof/>
                <w:lang w:val="en-US"/>
              </w:rPr>
              <w:t xml:space="preserve"> </w:t>
            </w:r>
          </w:p>
        </w:tc>
        <w:tc>
          <w:tcPr>
            <w:tcW w:w="4395" w:type="dxa"/>
          </w:tcPr>
          <w:p w:rsidR="00E42EA6" w:rsidRPr="00D7630C" w:rsidRDefault="0054773D" w:rsidP="00E34229">
            <w:pPr>
              <w:rPr>
                <w:noProof/>
                <w:lang w:val="en-US"/>
              </w:rPr>
            </w:pPr>
            <w:r>
              <w:rPr>
                <w:noProof/>
                <w:lang w:val="en-US"/>
              </w:rPr>
              <w:t>He said to the shepherd, “When you are asked, say Murad the elder, they all know me there and will show you the wey to me, to the house of Murad the elder.” The shepherd said, “Agreed!” and (the next day) he went to Sultan Murad, he went down to his house there.</w:t>
            </w:r>
          </w:p>
        </w:tc>
      </w:tr>
      <w:tr w:rsidR="00E42EA6" w:rsidRPr="00D7630C" w:rsidTr="00E42EA6">
        <w:tc>
          <w:tcPr>
            <w:tcW w:w="675" w:type="dxa"/>
          </w:tcPr>
          <w:p w:rsidR="00E42EA6" w:rsidRPr="00D7630C" w:rsidRDefault="00D7630C" w:rsidP="00E34229">
            <w:pPr>
              <w:rPr>
                <w:noProof/>
                <w:lang w:val="en-US"/>
              </w:rPr>
            </w:pPr>
            <w:r>
              <w:rPr>
                <w:noProof/>
                <w:lang w:val="en-US"/>
              </w:rPr>
              <w:t>2.56</w:t>
            </w:r>
          </w:p>
        </w:tc>
        <w:tc>
          <w:tcPr>
            <w:tcW w:w="3969" w:type="dxa"/>
          </w:tcPr>
          <w:p w:rsidR="00E42EA6" w:rsidRPr="00D7630C" w:rsidRDefault="00D7630C" w:rsidP="0054773D">
            <w:pPr>
              <w:rPr>
                <w:noProof/>
                <w:lang w:val="en-US"/>
              </w:rPr>
            </w:pPr>
            <w:r w:rsidRPr="00D7630C">
              <w:rPr>
                <w:noProof/>
                <w:lang w:val="en-US"/>
              </w:rPr>
              <w:t>ṯāni nahā</w:t>
            </w:r>
            <w:r>
              <w:rPr>
                <w:noProof/>
                <w:lang w:val="en-US"/>
              </w:rPr>
              <w:t>ṛ</w:t>
            </w:r>
            <w:r w:rsidRPr="00D7630C">
              <w:rPr>
                <w:noProof/>
                <w:lang w:val="en-US"/>
              </w:rPr>
              <w:t xml:space="preserve"> ar-rā</w:t>
            </w:r>
            <w:r w:rsidR="00D7289A">
              <w:rPr>
                <w:noProof/>
                <w:lang w:val="en-US"/>
              </w:rPr>
              <w:t>ˁ</w:t>
            </w:r>
            <w:r w:rsidRPr="00D7630C">
              <w:rPr>
                <w:noProof/>
                <w:lang w:val="en-US"/>
              </w:rPr>
              <w:t>i msawwi saṭǝl xāṯir w-yḥuṭṭu b-īdu</w:t>
            </w:r>
            <w:r>
              <w:rPr>
                <w:rStyle w:val="Funotenzeichen"/>
                <w:noProof/>
                <w:lang w:val="en-US"/>
              </w:rPr>
              <w:footnoteReference w:id="50"/>
            </w:r>
            <w:r w:rsidRPr="00D7630C">
              <w:rPr>
                <w:noProof/>
                <w:lang w:val="en-US"/>
              </w:rPr>
              <w:t xml:space="preserve"> </w:t>
            </w:r>
            <w:r>
              <w:rPr>
                <w:noProof/>
                <w:lang w:val="en-US"/>
              </w:rPr>
              <w:t xml:space="preserve">w </w:t>
            </w:r>
            <w:r w:rsidRPr="00D7630C">
              <w:rPr>
                <w:noProof/>
                <w:lang w:val="en-US"/>
              </w:rPr>
              <w:t xml:space="preserve">gāyil </w:t>
            </w:r>
            <w:r w:rsidR="0054773D">
              <w:rPr>
                <w:noProof/>
                <w:lang w:val="en-US"/>
              </w:rPr>
              <w:t>“</w:t>
            </w:r>
            <w:r w:rsidRPr="00D7630C">
              <w:rPr>
                <w:noProof/>
                <w:lang w:val="en-US"/>
              </w:rPr>
              <w:t>arīd arūḥ aḥuṭṭ āxḏu l-aš-šāyib haḏāk al-faqīr.</w:t>
            </w:r>
            <w:r>
              <w:rPr>
                <w:noProof/>
                <w:lang w:val="en-US"/>
              </w:rPr>
              <w:t xml:space="preserve"> ᵊ</w:t>
            </w:r>
            <w:r w:rsidR="00E42EA6" w:rsidRPr="00D7630C">
              <w:rPr>
                <w:noProof/>
                <w:lang w:val="en-US"/>
              </w:rPr>
              <w:t>b-xēri ta</w:t>
            </w:r>
            <w:r>
              <w:rPr>
                <w:noProof/>
                <w:lang w:val="en-US"/>
              </w:rPr>
              <w:t>-</w:t>
            </w:r>
            <w:r w:rsidR="00E42EA6" w:rsidRPr="00D7630C">
              <w:rPr>
                <w:noProof/>
                <w:lang w:val="en-US"/>
              </w:rPr>
              <w:t>nṭi saṭǝl</w:t>
            </w:r>
            <w:r w:rsidR="0054773D">
              <w:rPr>
                <w:noProof/>
                <w:lang w:val="en-US"/>
              </w:rPr>
              <w:t xml:space="preserve"> xāṯir.”</w:t>
            </w:r>
            <w:r w:rsidR="00E42EA6" w:rsidRPr="00D7630C">
              <w:rPr>
                <w:noProof/>
                <w:lang w:val="en-US"/>
              </w:rPr>
              <w:t xml:space="preserve"> yōminnu minkatt </w:t>
            </w:r>
            <w:r w:rsidR="00D7289A">
              <w:rPr>
                <w:noProof/>
                <w:lang w:val="en-US"/>
              </w:rPr>
              <w:t>ˁ</w:t>
            </w:r>
            <w:r w:rsidR="00E42EA6" w:rsidRPr="00D7630C">
              <w:rPr>
                <w:noProof/>
                <w:lang w:val="en-US"/>
              </w:rPr>
              <w:t xml:space="preserve">a-s-sūg </w:t>
            </w:r>
            <w:r w:rsidRPr="00D7630C">
              <w:rPr>
                <w:noProof/>
                <w:lang w:val="en-US"/>
              </w:rPr>
              <w:t xml:space="preserve">ǧāy </w:t>
            </w:r>
            <w:r w:rsidR="00D7289A">
              <w:rPr>
                <w:noProof/>
                <w:lang w:val="en-US"/>
              </w:rPr>
              <w:t>ˁ</w:t>
            </w:r>
            <w:r>
              <w:rPr>
                <w:noProof/>
                <w:lang w:val="en-US"/>
              </w:rPr>
              <w:t>a-l-balad</w:t>
            </w:r>
            <w:r w:rsidR="0054773D">
              <w:rPr>
                <w:noProof/>
                <w:lang w:val="en-US"/>
              </w:rPr>
              <w:t>,</w:t>
            </w:r>
            <w:r>
              <w:rPr>
                <w:noProof/>
                <w:lang w:val="en-US"/>
              </w:rPr>
              <w:t xml:space="preserve"> yis</w:t>
            </w:r>
            <w:r w:rsidR="00D7289A">
              <w:rPr>
                <w:noProof/>
                <w:lang w:val="en-US"/>
              </w:rPr>
              <w:t>ˁ</w:t>
            </w:r>
            <w:r>
              <w:rPr>
                <w:noProof/>
                <w:lang w:val="en-US"/>
              </w:rPr>
              <w:t xml:space="preserve">al </w:t>
            </w:r>
            <w:r w:rsidR="00E42EA6" w:rsidRPr="00D7630C">
              <w:rPr>
                <w:noProof/>
                <w:lang w:val="en-US"/>
              </w:rPr>
              <w:t>b-al-</w:t>
            </w:r>
            <w:r w:rsidR="00D7289A">
              <w:rPr>
                <w:noProof/>
                <w:lang w:val="en-US"/>
              </w:rPr>
              <w:t>ˁ</w:t>
            </w:r>
            <w:r w:rsidR="00E42EA6" w:rsidRPr="00D7630C">
              <w:rPr>
                <w:noProof/>
                <w:lang w:val="en-US"/>
              </w:rPr>
              <w:t xml:space="preserve">askar ǧāy </w:t>
            </w:r>
            <w:r w:rsidR="00D7289A">
              <w:rPr>
                <w:noProof/>
                <w:lang w:val="en-US"/>
              </w:rPr>
              <w:t>ˁ</w:t>
            </w:r>
            <w:r w:rsidR="00E42EA6" w:rsidRPr="00D7630C">
              <w:rPr>
                <w:noProof/>
                <w:lang w:val="en-US"/>
              </w:rPr>
              <w:t xml:space="preserve">a-l-bāb </w:t>
            </w:r>
            <w:r w:rsidR="00D7289A">
              <w:rPr>
                <w:noProof/>
                <w:lang w:val="en-US"/>
              </w:rPr>
              <w:t>ˁ</w:t>
            </w:r>
            <w:r w:rsidR="0024470D">
              <w:rPr>
                <w:noProof/>
                <w:lang w:val="en-US"/>
              </w:rPr>
              <w:t xml:space="preserve">a… </w:t>
            </w:r>
            <w:r w:rsidR="00E42EA6" w:rsidRPr="00D7630C">
              <w:rPr>
                <w:noProof/>
                <w:lang w:val="en-US"/>
              </w:rPr>
              <w:t xml:space="preserve">ta-ngūl awwali š-isimhe, as-sūr. </w:t>
            </w:r>
          </w:p>
        </w:tc>
        <w:tc>
          <w:tcPr>
            <w:tcW w:w="4395" w:type="dxa"/>
          </w:tcPr>
          <w:p w:rsidR="00E42EA6" w:rsidRPr="00D7630C" w:rsidRDefault="0054773D" w:rsidP="0054773D">
            <w:pPr>
              <w:rPr>
                <w:noProof/>
                <w:lang w:val="en-US"/>
              </w:rPr>
            </w:pPr>
            <w:r>
              <w:rPr>
                <w:noProof/>
                <w:lang w:val="en-US"/>
              </w:rPr>
              <w:t xml:space="preserve">The next day he prepared a bucket of yoghurt, took it in his hand and said, “I want to go and take it to this old, poor man. Do a good deed and let’s give him a bucket of yoghurt!” When he came down to the market, to the town, he asked the soldiers at the gate, at the… how did they call it formerly? The city wall. </w:t>
            </w:r>
          </w:p>
        </w:tc>
      </w:tr>
      <w:tr w:rsidR="00E42EA6" w:rsidRPr="00DF5D7A" w:rsidTr="00E42EA6">
        <w:tc>
          <w:tcPr>
            <w:tcW w:w="675" w:type="dxa"/>
          </w:tcPr>
          <w:p w:rsidR="00E42EA6" w:rsidRPr="00D7630C" w:rsidRDefault="00DF5D7A" w:rsidP="00E34229">
            <w:pPr>
              <w:rPr>
                <w:noProof/>
                <w:lang w:val="en-US"/>
              </w:rPr>
            </w:pPr>
            <w:r>
              <w:rPr>
                <w:noProof/>
                <w:lang w:val="en-US"/>
              </w:rPr>
              <w:t>3.14</w:t>
            </w:r>
          </w:p>
        </w:tc>
        <w:tc>
          <w:tcPr>
            <w:tcW w:w="3969" w:type="dxa"/>
          </w:tcPr>
          <w:p w:rsidR="00E42EA6" w:rsidRPr="00DF5D7A" w:rsidRDefault="00E42EA6" w:rsidP="00DF5D7A">
            <w:pPr>
              <w:rPr>
                <w:noProof/>
                <w:lang w:val="en-US"/>
              </w:rPr>
            </w:pPr>
            <w:r w:rsidRPr="00DF5D7A">
              <w:rPr>
                <w:noProof/>
                <w:lang w:val="en-US"/>
              </w:rPr>
              <w:t xml:space="preserve">yrīd yxušš </w:t>
            </w:r>
            <w:r w:rsidR="00DF5D7A" w:rsidRPr="00DF5D7A">
              <w:rPr>
                <w:noProof/>
                <w:lang w:val="en-US"/>
              </w:rPr>
              <w:t>mn-as-s</w:t>
            </w:r>
            <w:r w:rsidR="00DF5D7A">
              <w:rPr>
                <w:noProof/>
                <w:lang w:val="en-US"/>
              </w:rPr>
              <w:t xml:space="preserve">ūr </w:t>
            </w:r>
            <w:r w:rsidRPr="00DF5D7A">
              <w:rPr>
                <w:noProof/>
                <w:lang w:val="en-US"/>
              </w:rPr>
              <w:t xml:space="preserve">ǧawwa mā-yxallūnu gāyil </w:t>
            </w:r>
            <w:r w:rsidR="00DF5D7A">
              <w:rPr>
                <w:noProof/>
                <w:lang w:val="en-US"/>
              </w:rPr>
              <w:t>“</w:t>
            </w:r>
            <w:r w:rsidRPr="00DF5D7A">
              <w:rPr>
                <w:noProof/>
                <w:lang w:val="en-US"/>
              </w:rPr>
              <w:t>walu</w:t>
            </w:r>
            <w:r w:rsidR="00DF5D7A">
              <w:rPr>
                <w:noProof/>
                <w:lang w:val="en-US"/>
              </w:rPr>
              <w:t>!</w:t>
            </w:r>
            <w:r w:rsidRPr="00DF5D7A">
              <w:rPr>
                <w:noProof/>
                <w:lang w:val="en-US"/>
              </w:rPr>
              <w:t xml:space="preserve"> hāḏa hēne wāḥad yištaġil </w:t>
            </w:r>
            <w:r w:rsidR="00D7289A">
              <w:rPr>
                <w:noProof/>
                <w:lang w:val="en-US"/>
              </w:rPr>
              <w:t>ˁ</w:t>
            </w:r>
            <w:r w:rsidRPr="00DF5D7A">
              <w:rPr>
                <w:noProof/>
                <w:lang w:val="en-US"/>
              </w:rPr>
              <w:t>idkum ismu Murād ač-čibīr, w</w:t>
            </w:r>
            <w:r w:rsidR="00DF5D7A">
              <w:rPr>
                <w:noProof/>
                <w:lang w:val="en-US"/>
              </w:rPr>
              <w:t xml:space="preserve"> </w:t>
            </w:r>
            <w:r w:rsidR="00D7289A">
              <w:rPr>
                <w:noProof/>
                <w:lang w:val="en-US"/>
              </w:rPr>
              <w:t>ˀ</w:t>
            </w:r>
            <w:r w:rsidRPr="00DF5D7A">
              <w:rPr>
                <w:noProof/>
                <w:lang w:val="en-US"/>
              </w:rPr>
              <w:t>āni ǧibt-illu saṭil xāṯir.</w:t>
            </w:r>
            <w:r w:rsidR="00DF5D7A">
              <w:rPr>
                <w:noProof/>
                <w:lang w:val="en-US"/>
              </w:rPr>
              <w:t>”</w:t>
            </w:r>
            <w:r w:rsidRPr="00DF5D7A">
              <w:rPr>
                <w:noProof/>
                <w:lang w:val="en-US"/>
              </w:rPr>
              <w:t xml:space="preserve"> </w:t>
            </w:r>
            <w:r w:rsidR="00DF5D7A">
              <w:rPr>
                <w:noProof/>
                <w:lang w:val="en-US"/>
              </w:rPr>
              <w:t>“</w:t>
            </w:r>
            <w:r w:rsidRPr="00DF5D7A">
              <w:rPr>
                <w:noProof/>
                <w:lang w:val="en-US"/>
              </w:rPr>
              <w:t>wal</w:t>
            </w:r>
            <w:r w:rsidR="00DF5D7A">
              <w:rPr>
                <w:noProof/>
                <w:lang w:val="en-US"/>
              </w:rPr>
              <w:t>”</w:t>
            </w:r>
            <w:r w:rsidRPr="00DF5D7A">
              <w:rPr>
                <w:noProof/>
                <w:lang w:val="en-US"/>
              </w:rPr>
              <w:t xml:space="preserve"> gāylīn </w:t>
            </w:r>
            <w:r w:rsidR="00DF5D7A">
              <w:rPr>
                <w:noProof/>
                <w:lang w:val="en-US"/>
              </w:rPr>
              <w:t>“</w:t>
            </w:r>
            <w:r w:rsidRPr="00DF5D7A">
              <w:rPr>
                <w:noProof/>
                <w:lang w:val="en-US"/>
              </w:rPr>
              <w:t>yā xayyo hēne mā-miš Mur</w:t>
            </w:r>
            <w:r w:rsidR="00DF5D7A">
              <w:rPr>
                <w:noProof/>
                <w:lang w:val="en-US"/>
              </w:rPr>
              <w:t>ā</w:t>
            </w:r>
            <w:r w:rsidRPr="00DF5D7A">
              <w:rPr>
                <w:noProof/>
                <w:lang w:val="en-US"/>
              </w:rPr>
              <w:t xml:space="preserve">d ač-čibīr, </w:t>
            </w:r>
            <w:r w:rsidR="00D7289A">
              <w:rPr>
                <w:noProof/>
                <w:lang w:val="en-US"/>
              </w:rPr>
              <w:t>ˀ</w:t>
            </w:r>
            <w:r w:rsidRPr="00DF5D7A">
              <w:rPr>
                <w:noProof/>
                <w:lang w:val="en-US"/>
              </w:rPr>
              <w:t>inte yaġnīš</w:t>
            </w:r>
            <w:r w:rsidR="00DF5D7A">
              <w:rPr>
                <w:noProof/>
                <w:lang w:val="en-US"/>
              </w:rPr>
              <w:t>!</w:t>
            </w:r>
            <w:r w:rsidRPr="00DF5D7A">
              <w:rPr>
                <w:noProof/>
                <w:lang w:val="en-US"/>
              </w:rPr>
              <w:t xml:space="preserve"> </w:t>
            </w:r>
            <w:r w:rsidR="00D7289A">
              <w:rPr>
                <w:noProof/>
                <w:lang w:val="en-US"/>
              </w:rPr>
              <w:t>ˀ</w:t>
            </w:r>
            <w:r w:rsidRPr="00DF5D7A">
              <w:rPr>
                <w:noProof/>
                <w:lang w:val="en-US"/>
              </w:rPr>
              <w:t xml:space="preserve">iḥne mā </w:t>
            </w:r>
            <w:r w:rsidR="00D7289A">
              <w:rPr>
                <w:noProof/>
                <w:lang w:val="en-US"/>
              </w:rPr>
              <w:t>ˁ</w:t>
            </w:r>
            <w:r w:rsidRPr="00DF5D7A">
              <w:rPr>
                <w:noProof/>
                <w:lang w:val="en-US"/>
              </w:rPr>
              <w:t xml:space="preserve">idna Murād ač-čibīr, </w:t>
            </w:r>
            <w:r w:rsidR="00D7289A">
              <w:rPr>
                <w:noProof/>
                <w:lang w:val="en-US"/>
              </w:rPr>
              <w:t>ˁ</w:t>
            </w:r>
            <w:r w:rsidRPr="00DF5D7A">
              <w:rPr>
                <w:noProof/>
                <w:lang w:val="en-US"/>
              </w:rPr>
              <w:t>idna wāḥad sulṭān Murād.</w:t>
            </w:r>
            <w:r w:rsidR="00DF5D7A">
              <w:rPr>
                <w:noProof/>
                <w:lang w:val="en-US"/>
              </w:rPr>
              <w:t>”</w:t>
            </w:r>
          </w:p>
        </w:tc>
        <w:tc>
          <w:tcPr>
            <w:tcW w:w="4395" w:type="dxa"/>
          </w:tcPr>
          <w:p w:rsidR="00E42EA6" w:rsidRPr="00DF5D7A" w:rsidRDefault="00F57970" w:rsidP="00E34229">
            <w:pPr>
              <w:rPr>
                <w:noProof/>
                <w:lang w:val="en-US"/>
              </w:rPr>
            </w:pPr>
            <w:r>
              <w:rPr>
                <w:noProof/>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E42EA6" w:rsidRPr="00DF5D7A" w:rsidTr="00E42EA6">
        <w:tc>
          <w:tcPr>
            <w:tcW w:w="675" w:type="dxa"/>
          </w:tcPr>
          <w:p w:rsidR="00E42EA6" w:rsidRPr="00DF5D7A" w:rsidRDefault="00DF5D7A" w:rsidP="00E34229">
            <w:pPr>
              <w:rPr>
                <w:noProof/>
                <w:lang w:val="en-US"/>
              </w:rPr>
            </w:pPr>
            <w:r>
              <w:rPr>
                <w:noProof/>
                <w:lang w:val="en-US"/>
              </w:rPr>
              <w:t>3.29</w:t>
            </w:r>
          </w:p>
        </w:tc>
        <w:tc>
          <w:tcPr>
            <w:tcW w:w="3969" w:type="dxa"/>
          </w:tcPr>
          <w:p w:rsidR="00E42EA6" w:rsidRPr="00DF5D7A" w:rsidRDefault="00DF5D7A" w:rsidP="00DF5D7A">
            <w:pPr>
              <w:rPr>
                <w:noProof/>
                <w:lang w:val="en-US"/>
              </w:rPr>
            </w:pPr>
            <w:r>
              <w:rPr>
                <w:noProof/>
                <w:lang w:val="en-US"/>
              </w:rPr>
              <w:t>“</w:t>
            </w:r>
            <w:r w:rsidR="00E42EA6" w:rsidRPr="00DF5D7A">
              <w:rPr>
                <w:noProof/>
                <w:lang w:val="en-US"/>
              </w:rPr>
              <w:t xml:space="preserve">as-sulṭān šinu šuġlu b-sāgtak? </w:t>
            </w:r>
            <w:r w:rsidR="00D7289A">
              <w:rPr>
                <w:noProof/>
                <w:lang w:val="en-US"/>
              </w:rPr>
              <w:t>ˀ</w:t>
            </w:r>
            <w:r w:rsidR="00E42EA6" w:rsidRPr="00DF5D7A">
              <w:rPr>
                <w:noProof/>
                <w:lang w:val="en-US"/>
              </w:rPr>
              <w:t xml:space="preserve">inte ǧāyb-illu saṭǝl xāṯir </w:t>
            </w:r>
            <w:r>
              <w:rPr>
                <w:noProof/>
                <w:lang w:val="en-US"/>
              </w:rPr>
              <w:t>ᵊ</w:t>
            </w:r>
            <w:r w:rsidR="00E42EA6" w:rsidRPr="00DF5D7A">
              <w:rPr>
                <w:noProof/>
                <w:lang w:val="en-US"/>
              </w:rPr>
              <w:t>trūḥ ǧawwa yiḏbaḥak</w:t>
            </w:r>
            <w:r>
              <w:rPr>
                <w:noProof/>
                <w:lang w:val="en-US"/>
              </w:rPr>
              <w:t>.”</w:t>
            </w:r>
            <w:r w:rsidR="00E42EA6" w:rsidRPr="00DF5D7A">
              <w:rPr>
                <w:noProof/>
                <w:lang w:val="en-US"/>
              </w:rPr>
              <w:t xml:space="preserve"> </w:t>
            </w:r>
            <w:r>
              <w:rPr>
                <w:noProof/>
                <w:lang w:val="en-US"/>
              </w:rPr>
              <w:t>“</w:t>
            </w:r>
            <w:r w:rsidR="00E42EA6" w:rsidRPr="00DF5D7A">
              <w:rPr>
                <w:noProof/>
                <w:lang w:val="en-US"/>
              </w:rPr>
              <w:t>wal</w:t>
            </w:r>
            <w:r>
              <w:rPr>
                <w:noProof/>
                <w:lang w:val="en-US"/>
              </w:rPr>
              <w:t>”</w:t>
            </w:r>
            <w:r w:rsidR="00E42EA6" w:rsidRPr="00DF5D7A">
              <w:rPr>
                <w:noProof/>
                <w:lang w:val="en-US"/>
              </w:rPr>
              <w:t xml:space="preserve"> gāyil </w:t>
            </w:r>
            <w:r>
              <w:rPr>
                <w:noProof/>
                <w:lang w:val="en-US"/>
              </w:rPr>
              <w:t>“</w:t>
            </w:r>
            <w:r w:rsidR="00E42EA6" w:rsidRPr="00DF5D7A">
              <w:rPr>
                <w:noProof/>
                <w:lang w:val="en-US"/>
              </w:rPr>
              <w:t>yā ǧimā</w:t>
            </w:r>
            <w:r w:rsidR="00D7289A">
              <w:rPr>
                <w:noProof/>
                <w:lang w:val="en-US"/>
              </w:rPr>
              <w:t>ˁ</w:t>
            </w:r>
            <w:r w:rsidR="00E42EA6" w:rsidRPr="00DF5D7A">
              <w:rPr>
                <w:noProof/>
                <w:lang w:val="en-US"/>
              </w:rPr>
              <w:t xml:space="preserve">a </w:t>
            </w:r>
            <w:r w:rsidR="00D7289A">
              <w:rPr>
                <w:noProof/>
                <w:lang w:val="en-US"/>
              </w:rPr>
              <w:t>ˀ</w:t>
            </w:r>
            <w:r>
              <w:rPr>
                <w:noProof/>
                <w:lang w:val="en-US"/>
              </w:rPr>
              <w:t xml:space="preserve">āni </w:t>
            </w:r>
            <w:r w:rsidR="00E42EA6" w:rsidRPr="00DF5D7A">
              <w:rPr>
                <w:noProof/>
                <w:lang w:val="en-US"/>
              </w:rPr>
              <w:t xml:space="preserve">mā-li šuġul </w:t>
            </w:r>
            <w:r w:rsidR="00D7289A">
              <w:rPr>
                <w:noProof/>
                <w:lang w:val="en-US"/>
              </w:rPr>
              <w:t>ˁ</w:t>
            </w:r>
            <w:r w:rsidR="00E42EA6" w:rsidRPr="00DF5D7A">
              <w:rPr>
                <w:noProof/>
                <w:lang w:val="en-US"/>
              </w:rPr>
              <w:t xml:space="preserve">id sulṭān Murād, </w:t>
            </w:r>
            <w:r w:rsidR="00D7289A">
              <w:rPr>
                <w:noProof/>
                <w:lang w:val="en-US"/>
              </w:rPr>
              <w:t>ˀ</w:t>
            </w:r>
            <w:r w:rsidR="00E42EA6" w:rsidRPr="00DF5D7A">
              <w:rPr>
                <w:noProof/>
                <w:lang w:val="en-US"/>
              </w:rPr>
              <w:t xml:space="preserve">āni </w:t>
            </w:r>
            <w:r w:rsidR="00D7289A">
              <w:rPr>
                <w:noProof/>
                <w:lang w:val="en-US"/>
              </w:rPr>
              <w:t>ˀ</w:t>
            </w:r>
            <w:r w:rsidR="00E42EA6" w:rsidRPr="00DF5D7A">
              <w:rPr>
                <w:noProof/>
                <w:lang w:val="en-US"/>
              </w:rPr>
              <w:t xml:space="preserve">arīd Murād ač-čibīr, </w:t>
            </w:r>
            <w:r w:rsidR="00D7289A">
              <w:rPr>
                <w:noProof/>
                <w:lang w:val="en-US"/>
              </w:rPr>
              <w:t>ˀ</w:t>
            </w:r>
            <w:r w:rsidR="00E42EA6" w:rsidRPr="00DF5D7A">
              <w:rPr>
                <w:noProof/>
                <w:lang w:val="en-US"/>
              </w:rPr>
              <w:t>as</w:t>
            </w:r>
            <w:r w:rsidR="00D7289A">
              <w:rPr>
                <w:noProof/>
                <w:lang w:val="en-US"/>
              </w:rPr>
              <w:t>ˁ</w:t>
            </w:r>
            <w:r w:rsidR="00E42EA6" w:rsidRPr="00DF5D7A">
              <w:rPr>
                <w:noProof/>
                <w:lang w:val="en-US"/>
              </w:rPr>
              <w:t xml:space="preserve">al </w:t>
            </w:r>
            <w:r w:rsidR="00D7289A">
              <w:rPr>
                <w:noProof/>
                <w:lang w:val="en-US"/>
              </w:rPr>
              <w:t>ˁ</w:t>
            </w:r>
            <w:r w:rsidR="00E42EA6" w:rsidRPr="00DF5D7A">
              <w:rPr>
                <w:noProof/>
                <w:lang w:val="en-US"/>
              </w:rPr>
              <w:t>in Murād ač-čibīr</w:t>
            </w:r>
            <w:r>
              <w:rPr>
                <w:noProof/>
                <w:lang w:val="en-US"/>
              </w:rPr>
              <w:t>, Murād</w:t>
            </w:r>
            <w:r w:rsidR="00E42EA6" w:rsidRPr="00DF5D7A">
              <w:rPr>
                <w:noProof/>
                <w:lang w:val="en-US"/>
              </w:rPr>
              <w:t xml:space="preserve">. hāḏa min fōg hīčiḏ, mā-dri šnōn, lāyḥu, šāyfu al-Murād, </w:t>
            </w:r>
          </w:p>
        </w:tc>
        <w:tc>
          <w:tcPr>
            <w:tcW w:w="4395" w:type="dxa"/>
          </w:tcPr>
          <w:p w:rsidR="00E42EA6" w:rsidRPr="00DF5D7A" w:rsidRDefault="00F57970" w:rsidP="00BA08C3">
            <w:pPr>
              <w:rPr>
                <w:noProof/>
                <w:lang w:val="en-US"/>
              </w:rPr>
            </w:pPr>
            <w:r>
              <w:rPr>
                <w:noProof/>
                <w:lang w:val="en-US"/>
              </w:rPr>
              <w:t>“</w:t>
            </w:r>
            <w:r w:rsidR="00BA08C3">
              <w:rPr>
                <w:noProof/>
                <w:lang w:val="en-US"/>
              </w:rPr>
              <w:t>The sultan has got nothing to do with you.” If you go inside and give him a bucket of yoghurt he will kill you.” He said, “He guys, I have nothing to do with Sultan Murad, I want Murad the elder, I ask for Murad the elder, Murad!” That one, Murad—I don’t know how—saw him from above and recognized him.</w:t>
            </w:r>
          </w:p>
        </w:tc>
      </w:tr>
      <w:tr w:rsidR="00E42EA6" w:rsidRPr="00BA08C3" w:rsidTr="00E42EA6">
        <w:tc>
          <w:tcPr>
            <w:tcW w:w="675" w:type="dxa"/>
          </w:tcPr>
          <w:p w:rsidR="00E42EA6" w:rsidRPr="00DF5D7A" w:rsidRDefault="00DF5D7A" w:rsidP="00E34229">
            <w:pPr>
              <w:rPr>
                <w:noProof/>
                <w:lang w:val="en-US"/>
              </w:rPr>
            </w:pPr>
            <w:r>
              <w:rPr>
                <w:noProof/>
                <w:lang w:val="en-US"/>
              </w:rPr>
              <w:t>3.46</w:t>
            </w:r>
          </w:p>
        </w:tc>
        <w:tc>
          <w:tcPr>
            <w:tcW w:w="3969" w:type="dxa"/>
          </w:tcPr>
          <w:p w:rsidR="00E42EA6" w:rsidRPr="00BA08C3" w:rsidRDefault="00BA08C3" w:rsidP="00BA08C3">
            <w:pPr>
              <w:rPr>
                <w:noProof/>
                <w:lang w:val="en-US"/>
              </w:rPr>
            </w:pPr>
            <w:r>
              <w:rPr>
                <w:noProof/>
                <w:lang w:val="en-US"/>
              </w:rPr>
              <w:t>as-</w:t>
            </w:r>
            <w:r w:rsidR="00E42EA6" w:rsidRPr="00DF5D7A">
              <w:rPr>
                <w:noProof/>
                <w:lang w:val="en-US"/>
              </w:rPr>
              <w:t>sulṭān Murād šāyif ar-rā</w:t>
            </w:r>
            <w:r w:rsidR="00D7289A">
              <w:rPr>
                <w:noProof/>
                <w:lang w:val="en-US"/>
              </w:rPr>
              <w:t>ˁ</w:t>
            </w:r>
            <w:r w:rsidR="00E42EA6" w:rsidRPr="00DF5D7A">
              <w:rPr>
                <w:noProof/>
                <w:lang w:val="en-US"/>
              </w:rPr>
              <w:t>i w</w:t>
            </w:r>
            <w:r>
              <w:rPr>
                <w:noProof/>
                <w:lang w:val="en-US"/>
              </w:rPr>
              <w:t xml:space="preserve"> gāyil “</w:t>
            </w:r>
            <w:r w:rsidR="00E42EA6" w:rsidRPr="00DF5D7A">
              <w:rPr>
                <w:noProof/>
                <w:lang w:val="en-US"/>
              </w:rPr>
              <w:t>xallū h</w:t>
            </w:r>
            <w:r>
              <w:rPr>
                <w:noProof/>
                <w:lang w:val="en-US"/>
              </w:rPr>
              <w:t>ōb</w:t>
            </w:r>
            <w:r w:rsidR="00E42EA6" w:rsidRPr="00DF5D7A">
              <w:rPr>
                <w:noProof/>
                <w:lang w:val="en-US"/>
              </w:rPr>
              <w:t>h</w:t>
            </w:r>
            <w:r>
              <w:rPr>
                <w:noProof/>
                <w:lang w:val="en-US"/>
              </w:rPr>
              <w:t>ōb</w:t>
            </w:r>
            <w:r w:rsidR="00E42EA6" w:rsidRPr="00DF5D7A">
              <w:rPr>
                <w:noProof/>
                <w:lang w:val="en-US"/>
              </w:rPr>
              <w:t xml:space="preserve"> ṣīḥū-lu </w:t>
            </w:r>
            <w:r>
              <w:rPr>
                <w:noProof/>
                <w:lang w:val="en-US"/>
              </w:rPr>
              <w:t xml:space="preserve">hāḏa </w:t>
            </w:r>
            <w:r w:rsidR="00E42EA6" w:rsidRPr="00DF5D7A">
              <w:rPr>
                <w:noProof/>
                <w:lang w:val="en-US"/>
              </w:rPr>
              <w:t>xall</w:t>
            </w:r>
            <w:r>
              <w:rPr>
                <w:noProof/>
                <w:lang w:val="en-US"/>
              </w:rPr>
              <w:t>ū</w:t>
            </w:r>
            <w:r w:rsidR="00E42EA6" w:rsidRPr="00DF5D7A">
              <w:rPr>
                <w:noProof/>
                <w:lang w:val="en-US"/>
              </w:rPr>
              <w:t xml:space="preserve"> y</w:t>
            </w:r>
            <w:r>
              <w:rPr>
                <w:noProof/>
                <w:lang w:val="en-US"/>
              </w:rPr>
              <w:t>i</w:t>
            </w:r>
            <w:r w:rsidR="00E42EA6" w:rsidRPr="00DF5D7A">
              <w:rPr>
                <w:noProof/>
                <w:lang w:val="en-US"/>
              </w:rPr>
              <w:t xml:space="preserve">ǧi ǧawwa! </w:t>
            </w:r>
            <w:r>
              <w:rPr>
                <w:noProof/>
                <w:lang w:val="en-US"/>
              </w:rPr>
              <w:t xml:space="preserve">iftaḥu, </w:t>
            </w:r>
            <w:r w:rsidR="00E42EA6" w:rsidRPr="00DF5D7A">
              <w:rPr>
                <w:noProof/>
                <w:lang w:val="en-US"/>
              </w:rPr>
              <w:t xml:space="preserve">fukkū-lu l-bāb! fukkū-lu l-bāb xall yǧīni ǧawwa. </w:t>
            </w:r>
            <w:r w:rsidR="00E42EA6" w:rsidRPr="00BA08C3">
              <w:rPr>
                <w:noProof/>
                <w:lang w:val="en-US"/>
              </w:rPr>
              <w:t>fākkī-lu l-bāb</w:t>
            </w:r>
            <w:r>
              <w:rPr>
                <w:noProof/>
                <w:lang w:val="en-US"/>
              </w:rPr>
              <w:t>,</w:t>
            </w:r>
            <w:r w:rsidR="00E42EA6" w:rsidRPr="00BA08C3">
              <w:rPr>
                <w:noProof/>
                <w:lang w:val="en-US"/>
              </w:rPr>
              <w:t xml:space="preserve"> </w:t>
            </w:r>
            <w:r>
              <w:rPr>
                <w:noProof/>
                <w:lang w:val="en-US"/>
              </w:rPr>
              <w:t>“</w:t>
            </w:r>
            <w:r w:rsidR="00E42EA6" w:rsidRPr="00BA08C3">
              <w:rPr>
                <w:noProof/>
                <w:lang w:val="en-US"/>
              </w:rPr>
              <w:t>wal</w:t>
            </w:r>
            <w:r>
              <w:rPr>
                <w:noProof/>
                <w:lang w:val="en-US"/>
              </w:rPr>
              <w:t>”</w:t>
            </w:r>
            <w:r w:rsidR="00E42EA6" w:rsidRPr="00BA08C3">
              <w:rPr>
                <w:noProof/>
                <w:lang w:val="en-US"/>
              </w:rPr>
              <w:t xml:space="preserve"> gāyil </w:t>
            </w:r>
            <w:r>
              <w:rPr>
                <w:noProof/>
                <w:lang w:val="en-US"/>
              </w:rPr>
              <w:t>“waḷḷa i</w:t>
            </w:r>
            <w:r w:rsidR="00E42EA6" w:rsidRPr="00BA08C3">
              <w:rPr>
                <w:noProof/>
                <w:lang w:val="en-US"/>
              </w:rPr>
              <w:t>nte mā t</w:t>
            </w:r>
            <w:r w:rsidR="00D7289A">
              <w:rPr>
                <w:noProof/>
                <w:lang w:val="en-US"/>
              </w:rPr>
              <w:t>ˁ</w:t>
            </w:r>
            <w:r w:rsidR="00E42EA6" w:rsidRPr="00BA08C3">
              <w:rPr>
                <w:noProof/>
                <w:lang w:val="en-US"/>
              </w:rPr>
              <w:t>allimni ṯ</w:t>
            </w:r>
            <w:r>
              <w:rPr>
                <w:noProof/>
                <w:lang w:val="en-US"/>
              </w:rPr>
              <w:t>a</w:t>
            </w:r>
            <w:r w:rsidR="00E42EA6" w:rsidRPr="00BA08C3">
              <w:rPr>
                <w:noProof/>
                <w:lang w:val="en-US"/>
              </w:rPr>
              <w:t>rīyak inte s-sulṭān</w:t>
            </w:r>
            <w:r>
              <w:rPr>
                <w:noProof/>
                <w:lang w:val="en-US"/>
              </w:rPr>
              <w:t>.</w:t>
            </w:r>
            <w:r w:rsidR="00E42EA6" w:rsidRPr="00BA08C3">
              <w:rPr>
                <w:noProof/>
                <w:lang w:val="en-US"/>
              </w:rPr>
              <w:t xml:space="preserve"> </w:t>
            </w:r>
            <w:r>
              <w:rPr>
                <w:noProof/>
                <w:lang w:val="en-US"/>
              </w:rPr>
              <w:t>ᵊ</w:t>
            </w:r>
            <w:r w:rsidR="00E42EA6" w:rsidRPr="00BA08C3">
              <w:rPr>
                <w:noProof/>
                <w:lang w:val="en-US"/>
              </w:rPr>
              <w:t>tgūl āni Murād ač-čibīr</w:t>
            </w:r>
            <w:r>
              <w:rPr>
                <w:noProof/>
                <w:lang w:val="en-US"/>
              </w:rPr>
              <w:t>,</w:t>
            </w:r>
            <w:r w:rsidR="00E42EA6" w:rsidRPr="00BA08C3">
              <w:rPr>
                <w:noProof/>
                <w:lang w:val="en-US"/>
              </w:rPr>
              <w:t xml:space="preserve"> demek tiḏ̣ḥak </w:t>
            </w:r>
            <w:r w:rsidR="00D7289A">
              <w:rPr>
                <w:noProof/>
                <w:lang w:val="en-US"/>
              </w:rPr>
              <w:t>ˁ</w:t>
            </w:r>
            <w:r w:rsidR="00E42EA6" w:rsidRPr="00BA08C3">
              <w:rPr>
                <w:noProof/>
                <w:lang w:val="en-US"/>
              </w:rPr>
              <w:t>alayy</w:t>
            </w:r>
            <w:r>
              <w:rPr>
                <w:noProof/>
                <w:lang w:val="en-US"/>
              </w:rPr>
              <w:t xml:space="preserve">e. </w:t>
            </w:r>
            <w:r w:rsidR="00D7289A">
              <w:rPr>
                <w:noProof/>
                <w:lang w:val="en-US"/>
              </w:rPr>
              <w:t>ˁ</w:t>
            </w:r>
            <w:r w:rsidRPr="00BA08C3">
              <w:rPr>
                <w:noProof/>
                <w:lang w:val="en-US"/>
              </w:rPr>
              <w:t xml:space="preserve">alē-ma </w:t>
            </w:r>
            <w:r w:rsidR="00D7289A">
              <w:rPr>
                <w:noProof/>
                <w:lang w:val="en-US"/>
              </w:rPr>
              <w:t>ˁ</w:t>
            </w:r>
            <w:r w:rsidRPr="00BA08C3">
              <w:rPr>
                <w:noProof/>
                <w:lang w:val="en-US"/>
              </w:rPr>
              <w:t>alla</w:t>
            </w:r>
            <w:r>
              <w:rPr>
                <w:noProof/>
                <w:lang w:val="en-US"/>
              </w:rPr>
              <w:t>m</w:t>
            </w:r>
            <w:r w:rsidRPr="00BA08C3">
              <w:rPr>
                <w:noProof/>
                <w:lang w:val="en-US"/>
              </w:rPr>
              <w:t>itni?</w:t>
            </w:r>
            <w:r>
              <w:rPr>
                <w:noProof/>
                <w:lang w:val="en-US"/>
              </w:rPr>
              <w:t>”</w:t>
            </w:r>
            <w:r w:rsidRPr="00BA08C3">
              <w:rPr>
                <w:noProof/>
                <w:lang w:val="en-US"/>
              </w:rPr>
              <w:t xml:space="preserve"> ar-rā</w:t>
            </w:r>
            <w:r w:rsidR="00D7289A">
              <w:rPr>
                <w:noProof/>
                <w:lang w:val="en-US"/>
              </w:rPr>
              <w:t>ˁ</w:t>
            </w:r>
            <w:r w:rsidRPr="00BA08C3">
              <w:rPr>
                <w:noProof/>
                <w:lang w:val="en-US"/>
              </w:rPr>
              <w:t xml:space="preserve">i ygūl </w:t>
            </w:r>
            <w:r w:rsidR="00D7289A">
              <w:rPr>
                <w:noProof/>
                <w:lang w:val="en-US"/>
              </w:rPr>
              <w:t>ˁ</w:t>
            </w:r>
            <w:r w:rsidRPr="00BA08C3">
              <w:rPr>
                <w:noProof/>
                <w:lang w:val="en-US"/>
              </w:rPr>
              <w:t xml:space="preserve">al-Murād </w:t>
            </w:r>
            <w:r w:rsidR="00D7289A">
              <w:rPr>
                <w:noProof/>
                <w:lang w:val="en-US"/>
              </w:rPr>
              <w:t>ˁ</w:t>
            </w:r>
            <w:r>
              <w:rPr>
                <w:noProof/>
                <w:lang w:val="en-US"/>
              </w:rPr>
              <w:t>a</w:t>
            </w:r>
            <w:r w:rsidRPr="00BA08C3">
              <w:rPr>
                <w:noProof/>
                <w:lang w:val="en-US"/>
              </w:rPr>
              <w:t>-l-pādišāh</w:t>
            </w:r>
            <w:r>
              <w:rPr>
                <w:noProof/>
                <w:lang w:val="en-US"/>
              </w:rPr>
              <w:t>.</w:t>
            </w:r>
          </w:p>
        </w:tc>
        <w:tc>
          <w:tcPr>
            <w:tcW w:w="4395" w:type="dxa"/>
          </w:tcPr>
          <w:p w:rsidR="00E42EA6" w:rsidRPr="00BA08C3" w:rsidRDefault="00BA08C3" w:rsidP="00BA08C3">
            <w:pPr>
              <w:rPr>
                <w:noProof/>
                <w:lang w:val="en-US"/>
              </w:rPr>
            </w:pPr>
            <w:r>
              <w:rPr>
                <w:noProof/>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E42EA6" w:rsidRPr="00BA08C3" w:rsidTr="00E42EA6">
        <w:tc>
          <w:tcPr>
            <w:tcW w:w="675" w:type="dxa"/>
          </w:tcPr>
          <w:p w:rsidR="00E42EA6" w:rsidRPr="00BA08C3" w:rsidRDefault="00BA08C3" w:rsidP="00E34229">
            <w:pPr>
              <w:rPr>
                <w:noProof/>
                <w:lang w:val="en-US"/>
              </w:rPr>
            </w:pPr>
            <w:r>
              <w:rPr>
                <w:noProof/>
                <w:lang w:val="en-US"/>
              </w:rPr>
              <w:t>4-08</w:t>
            </w:r>
          </w:p>
        </w:tc>
        <w:tc>
          <w:tcPr>
            <w:tcW w:w="3969" w:type="dxa"/>
          </w:tcPr>
          <w:p w:rsidR="00E42EA6" w:rsidRPr="00BA08C3" w:rsidRDefault="00E42EA6" w:rsidP="00093C23">
            <w:pPr>
              <w:rPr>
                <w:noProof/>
                <w:lang w:val="en-US"/>
              </w:rPr>
            </w:pPr>
            <w:r w:rsidRPr="00BA08C3">
              <w:rPr>
                <w:noProof/>
                <w:lang w:val="en-US"/>
              </w:rPr>
              <w:t xml:space="preserve">ǧāy xāšš ǧawwa </w:t>
            </w:r>
            <w:r w:rsidR="00BA08C3">
              <w:rPr>
                <w:noProof/>
                <w:lang w:val="en-US"/>
              </w:rPr>
              <w:t>“</w:t>
            </w:r>
            <w:r w:rsidR="00D7289A">
              <w:rPr>
                <w:noProof/>
                <w:lang w:val="en-US"/>
              </w:rPr>
              <w:t>ˀ</w:t>
            </w:r>
            <w:r w:rsidRPr="00BA08C3">
              <w:rPr>
                <w:noProof/>
                <w:lang w:val="en-US"/>
              </w:rPr>
              <w:t>abū wal</w:t>
            </w:r>
            <w:r w:rsidR="00BA08C3">
              <w:rPr>
                <w:noProof/>
                <w:lang w:val="en-US"/>
              </w:rPr>
              <w:t>”</w:t>
            </w:r>
            <w:r w:rsidRPr="00BA08C3">
              <w:rPr>
                <w:noProof/>
                <w:lang w:val="en-US"/>
              </w:rPr>
              <w:t xml:space="preserve"> gāyil </w:t>
            </w:r>
            <w:r w:rsidR="00BA08C3">
              <w:rPr>
                <w:noProof/>
                <w:lang w:val="en-US"/>
              </w:rPr>
              <w:t>“</w:t>
            </w:r>
            <w:r w:rsidR="00D7289A">
              <w:rPr>
                <w:noProof/>
                <w:lang w:val="en-US"/>
              </w:rPr>
              <w:t>ˀ</w:t>
            </w:r>
            <w:r w:rsidRPr="00BA08C3">
              <w:rPr>
                <w:noProof/>
                <w:lang w:val="en-US"/>
              </w:rPr>
              <w:t xml:space="preserve">inte ḥarām </w:t>
            </w:r>
            <w:r w:rsidR="00D7289A">
              <w:rPr>
                <w:noProof/>
                <w:lang w:val="en-US"/>
              </w:rPr>
              <w:t>ˁ</w:t>
            </w:r>
            <w:r w:rsidRPr="00BA08C3">
              <w:rPr>
                <w:noProof/>
                <w:lang w:val="en-US"/>
              </w:rPr>
              <w:t>indak xadādīm w</w:t>
            </w:r>
            <w:r w:rsidR="00BA08C3">
              <w:rPr>
                <w:noProof/>
                <w:lang w:val="en-US"/>
              </w:rPr>
              <w:t xml:space="preserve"> </w:t>
            </w:r>
            <w:r w:rsidR="00D7289A">
              <w:rPr>
                <w:noProof/>
                <w:lang w:val="en-US"/>
              </w:rPr>
              <w:t>ˁ</w:t>
            </w:r>
            <w:r w:rsidRPr="00BA08C3">
              <w:rPr>
                <w:noProof/>
                <w:lang w:val="en-US"/>
              </w:rPr>
              <w:t>indak zulum. mā t</w:t>
            </w:r>
            <w:r w:rsidR="00D7289A">
              <w:rPr>
                <w:noProof/>
                <w:lang w:val="en-US"/>
              </w:rPr>
              <w:t>ˁ</w:t>
            </w:r>
            <w:r w:rsidRPr="00BA08C3">
              <w:rPr>
                <w:noProof/>
                <w:lang w:val="en-US"/>
              </w:rPr>
              <w:t xml:space="preserve">allimni wal albāriḥ </w:t>
            </w:r>
            <w:r w:rsidR="00BA08C3">
              <w:rPr>
                <w:noProof/>
                <w:lang w:val="en-US"/>
              </w:rPr>
              <w:t xml:space="preserve">hāḏa </w:t>
            </w:r>
            <w:r w:rsidR="00D7289A">
              <w:rPr>
                <w:noProof/>
                <w:lang w:val="en-US"/>
              </w:rPr>
              <w:t>ˀ</w:t>
            </w:r>
            <w:r w:rsidRPr="00BA08C3">
              <w:rPr>
                <w:noProof/>
                <w:lang w:val="en-US"/>
              </w:rPr>
              <w:t>agūl aš-šāyib al-faqīr hāḏa</w:t>
            </w:r>
            <w:r w:rsidR="00BA08C3">
              <w:rPr>
                <w:noProof/>
                <w:lang w:val="en-US"/>
              </w:rPr>
              <w:t>,</w:t>
            </w:r>
            <w:r w:rsidRPr="00BA08C3">
              <w:rPr>
                <w:noProof/>
                <w:lang w:val="en-US"/>
              </w:rPr>
              <w:t xml:space="preserve"> </w:t>
            </w:r>
            <w:r w:rsidR="00D7289A">
              <w:rPr>
                <w:noProof/>
                <w:lang w:val="en-US"/>
              </w:rPr>
              <w:t>ˁ</w:t>
            </w:r>
            <w:r w:rsidRPr="00BA08C3">
              <w:rPr>
                <w:noProof/>
                <w:lang w:val="en-US"/>
              </w:rPr>
              <w:t xml:space="preserve">aǧal mn-aǧ-ǧbile </w:t>
            </w:r>
            <w:r w:rsidR="00D7289A">
              <w:rPr>
                <w:noProof/>
                <w:lang w:val="en-US"/>
              </w:rPr>
              <w:t>ˀ</w:t>
            </w:r>
            <w:r w:rsidRPr="00BA08C3">
              <w:rPr>
                <w:noProof/>
                <w:lang w:val="en-US"/>
              </w:rPr>
              <w:t xml:space="preserve">ataltil </w:t>
            </w:r>
            <w:r w:rsidR="00BA08C3">
              <w:rPr>
                <w:noProof/>
                <w:lang w:val="en-US"/>
              </w:rPr>
              <w:t>ᵊ</w:t>
            </w:r>
            <w:r w:rsidRPr="00BA08C3">
              <w:rPr>
                <w:noProof/>
                <w:lang w:val="en-US"/>
              </w:rPr>
              <w:t xml:space="preserve">b-saṭil al-xāṯir w-inte hēne kullši </w:t>
            </w:r>
            <w:r w:rsidR="00D7289A">
              <w:rPr>
                <w:noProof/>
                <w:lang w:val="en-US"/>
              </w:rPr>
              <w:t>ˁ</w:t>
            </w:r>
            <w:r w:rsidRPr="00BA08C3">
              <w:rPr>
                <w:noProof/>
                <w:lang w:val="en-US"/>
              </w:rPr>
              <w:t>indak. m</w:t>
            </w:r>
            <w:r w:rsidR="00BA08C3">
              <w:rPr>
                <w:noProof/>
                <w:lang w:val="en-US"/>
              </w:rPr>
              <w:t xml:space="preserve">ā </w:t>
            </w:r>
            <w:r w:rsidRPr="00BA08C3">
              <w:rPr>
                <w:noProof/>
                <w:lang w:val="en-US"/>
              </w:rPr>
              <w:t>tg</w:t>
            </w:r>
            <w:r w:rsidR="00093C23">
              <w:rPr>
                <w:noProof/>
                <w:lang w:val="en-US"/>
              </w:rPr>
              <w:t>ū</w:t>
            </w:r>
            <w:r w:rsidRPr="00BA08C3">
              <w:rPr>
                <w:noProof/>
                <w:lang w:val="en-US"/>
              </w:rPr>
              <w:t>l-li?</w:t>
            </w:r>
            <w:r w:rsidR="00BA08C3">
              <w:rPr>
                <w:noProof/>
                <w:lang w:val="en-US"/>
              </w:rPr>
              <w:t>”</w:t>
            </w:r>
          </w:p>
        </w:tc>
        <w:tc>
          <w:tcPr>
            <w:tcW w:w="4395" w:type="dxa"/>
          </w:tcPr>
          <w:p w:rsidR="00E42EA6" w:rsidRPr="00BA08C3" w:rsidRDefault="00BA08C3" w:rsidP="00E34229">
            <w:pPr>
              <w:rPr>
                <w:noProof/>
                <w:lang w:val="en-US"/>
              </w:rPr>
            </w:pPr>
            <w:r>
              <w:rPr>
                <w:noProof/>
                <w:lang w:val="en-US"/>
              </w:rPr>
              <w:t>When he came in he said, “Indeed! You</w:t>
            </w:r>
            <w:r w:rsidR="00093C23">
              <w:rPr>
                <w:noProof/>
                <w:lang w:val="en-US"/>
              </w:rPr>
              <w:t xml:space="preserve"> are a right one. You have servants and other men and you didn’t tell me about this. Yesterday I thought you are a poor, old man and therefore I carried this bucket of yoghurt down from the mountain. And you have everything here. What do you say now?”</w:t>
            </w:r>
          </w:p>
        </w:tc>
      </w:tr>
      <w:tr w:rsidR="00E42EA6" w:rsidRPr="00093C23" w:rsidTr="00E42EA6">
        <w:tc>
          <w:tcPr>
            <w:tcW w:w="675" w:type="dxa"/>
          </w:tcPr>
          <w:p w:rsidR="00E42EA6" w:rsidRPr="00BA08C3" w:rsidRDefault="00093C23" w:rsidP="00E34229">
            <w:pPr>
              <w:rPr>
                <w:noProof/>
                <w:lang w:val="en-US"/>
              </w:rPr>
            </w:pPr>
            <w:r>
              <w:rPr>
                <w:noProof/>
                <w:lang w:val="en-US"/>
              </w:rPr>
              <w:t>4.20</w:t>
            </w:r>
          </w:p>
        </w:tc>
        <w:tc>
          <w:tcPr>
            <w:tcW w:w="3969" w:type="dxa"/>
          </w:tcPr>
          <w:p w:rsidR="00E42EA6" w:rsidRPr="00093C23" w:rsidRDefault="00E42EA6" w:rsidP="00093C23">
            <w:pPr>
              <w:rPr>
                <w:noProof/>
                <w:lang w:val="en-US"/>
              </w:rPr>
            </w:pPr>
            <w:r w:rsidRPr="00BA08C3">
              <w:rPr>
                <w:noProof/>
                <w:lang w:val="en-US"/>
              </w:rPr>
              <w:t xml:space="preserve">gāyil </w:t>
            </w:r>
            <w:r w:rsidR="00093C23">
              <w:rPr>
                <w:noProof/>
                <w:lang w:val="en-US"/>
              </w:rPr>
              <w:t>“</w:t>
            </w:r>
            <w:r w:rsidRPr="00BA08C3">
              <w:rPr>
                <w:noProof/>
                <w:lang w:val="en-US"/>
              </w:rPr>
              <w:t>wa</w:t>
            </w:r>
            <w:r w:rsidR="00093C23">
              <w:rPr>
                <w:noProof/>
                <w:lang w:val="en-US"/>
              </w:rPr>
              <w:t>ḷḷ</w:t>
            </w:r>
            <w:r w:rsidRPr="00BA08C3">
              <w:rPr>
                <w:noProof/>
                <w:lang w:val="en-US"/>
              </w:rPr>
              <w:t>a</w:t>
            </w:r>
            <w:r w:rsidR="00093C23">
              <w:rPr>
                <w:noProof/>
                <w:lang w:val="en-US"/>
              </w:rPr>
              <w:t>,</w:t>
            </w:r>
            <w:r w:rsidRPr="00BA08C3">
              <w:rPr>
                <w:noProof/>
                <w:lang w:val="en-US"/>
              </w:rPr>
              <w:t xml:space="preserve"> yā xayyo, hīčiḏ āni </w:t>
            </w:r>
            <w:r w:rsidRPr="00246ABE">
              <w:rPr>
                <w:noProof/>
                <w:color w:val="FF0000"/>
                <w:lang w:val="en-US"/>
              </w:rPr>
              <w:t>gilt</w:t>
            </w:r>
            <w:r w:rsidRPr="00BA08C3">
              <w:rPr>
                <w:noProof/>
                <w:lang w:val="en-US"/>
              </w:rPr>
              <w:t xml:space="preserve"> ašūf al-mille yōminha agūl-lhe kullhe tgūm </w:t>
            </w:r>
            <w:r w:rsidR="00093C23">
              <w:rPr>
                <w:noProof/>
                <w:lang w:val="en-US"/>
              </w:rPr>
              <w:t xml:space="preserve">ᵊtgallǧ-illi, ssawwī-li </w:t>
            </w:r>
            <w:r w:rsidRPr="00BA08C3">
              <w:rPr>
                <w:noProof/>
                <w:lang w:val="en-US"/>
              </w:rPr>
              <w:t>ya</w:t>
            </w:r>
            <w:r w:rsidR="00D7289A">
              <w:rPr>
                <w:noProof/>
                <w:lang w:val="en-US"/>
              </w:rPr>
              <w:t>ˁ</w:t>
            </w:r>
            <w:r w:rsidRPr="00BA08C3">
              <w:rPr>
                <w:noProof/>
                <w:lang w:val="en-US"/>
              </w:rPr>
              <w:t>ni</w:t>
            </w:r>
            <w:r w:rsidR="00093C23">
              <w:rPr>
                <w:noProof/>
                <w:lang w:val="en-US"/>
              </w:rPr>
              <w:t xml:space="preserve">, </w:t>
            </w:r>
            <w:r w:rsidR="00D7289A">
              <w:rPr>
                <w:noProof/>
                <w:lang w:val="en-US"/>
              </w:rPr>
              <w:t>ˀ</w:t>
            </w:r>
            <w:r w:rsidR="00093C23">
              <w:rPr>
                <w:noProof/>
                <w:lang w:val="en-US"/>
              </w:rPr>
              <w:t xml:space="preserve">äääää, </w:t>
            </w:r>
            <w:r w:rsidRPr="00BA08C3">
              <w:rPr>
                <w:noProof/>
                <w:lang w:val="en-US"/>
              </w:rPr>
              <w:t xml:space="preserve"> yḥ</w:t>
            </w:r>
            <w:r w:rsidR="00093C23">
              <w:rPr>
                <w:noProof/>
                <w:lang w:val="en-US"/>
              </w:rPr>
              <w:t>i</w:t>
            </w:r>
            <w:r w:rsidRPr="00BA08C3">
              <w:rPr>
                <w:noProof/>
                <w:lang w:val="en-US"/>
              </w:rPr>
              <w:t xml:space="preserve">bbūni </w:t>
            </w:r>
            <w:r w:rsidR="00D7289A">
              <w:rPr>
                <w:noProof/>
                <w:lang w:val="en-US"/>
              </w:rPr>
              <w:t>ˁ</w:t>
            </w:r>
            <w:r w:rsidRPr="00BA08C3">
              <w:rPr>
                <w:noProof/>
                <w:lang w:val="en-US"/>
              </w:rPr>
              <w:t xml:space="preserve">amanni </w:t>
            </w:r>
            <w:r w:rsidR="00093C23">
              <w:rPr>
                <w:noProof/>
                <w:lang w:val="en-US"/>
              </w:rPr>
              <w:t>q</w:t>
            </w:r>
            <w:r w:rsidRPr="00BA08C3">
              <w:rPr>
                <w:noProof/>
                <w:lang w:val="en-US"/>
              </w:rPr>
              <w:t xml:space="preserve">rāl. </w:t>
            </w:r>
            <w:r w:rsidR="00D7289A">
              <w:rPr>
                <w:noProof/>
                <w:lang w:val="en-US"/>
              </w:rPr>
              <w:t>ˀ</w:t>
            </w:r>
            <w:r w:rsidRPr="00BA08C3">
              <w:rPr>
                <w:noProof/>
                <w:lang w:val="en-US"/>
              </w:rPr>
              <w:t>in</w:t>
            </w:r>
            <w:r w:rsidRPr="00093C23">
              <w:rPr>
                <w:noProof/>
                <w:lang w:val="en-US"/>
              </w:rPr>
              <w:t xml:space="preserve">te ḥabbētni </w:t>
            </w:r>
            <w:r w:rsidR="00D7289A">
              <w:rPr>
                <w:noProof/>
                <w:lang w:val="en-US"/>
              </w:rPr>
              <w:t>ˁ</w:t>
            </w:r>
            <w:r w:rsidRPr="00093C23">
              <w:rPr>
                <w:noProof/>
                <w:lang w:val="en-US"/>
              </w:rPr>
              <w:t>amanni faqīr ǧibt-illi saṭ</w:t>
            </w:r>
            <w:r w:rsidR="00093C23">
              <w:rPr>
                <w:noProof/>
                <w:lang w:val="en-US"/>
              </w:rPr>
              <w:t>ǝ</w:t>
            </w:r>
            <w:r w:rsidRPr="00093C23">
              <w:rPr>
                <w:noProof/>
                <w:lang w:val="en-US"/>
              </w:rPr>
              <w:t>l xāṯir</w:t>
            </w:r>
            <w:r w:rsidR="00093C23">
              <w:rPr>
                <w:noProof/>
                <w:lang w:val="en-US"/>
              </w:rPr>
              <w:t>.”</w:t>
            </w:r>
            <w:r w:rsidRPr="00093C23">
              <w:rPr>
                <w:noProof/>
                <w:lang w:val="en-US"/>
              </w:rPr>
              <w:t xml:space="preserve"> gāyil </w:t>
            </w:r>
            <w:r w:rsidR="00093C23">
              <w:rPr>
                <w:noProof/>
                <w:lang w:val="en-US"/>
              </w:rPr>
              <w:t>“</w:t>
            </w:r>
            <w:r w:rsidRPr="00093C23">
              <w:rPr>
                <w:noProof/>
                <w:lang w:val="en-US"/>
              </w:rPr>
              <w:t>ug</w:t>
            </w:r>
            <w:r w:rsidR="00D7289A">
              <w:rPr>
                <w:noProof/>
                <w:lang w:val="en-US"/>
              </w:rPr>
              <w:t>ˁ</w:t>
            </w:r>
            <w:r w:rsidRPr="00093C23">
              <w:rPr>
                <w:noProof/>
                <w:lang w:val="en-US"/>
              </w:rPr>
              <w:t>ud ta-nšūf ta-nt</w:t>
            </w:r>
            <w:r w:rsidR="00093C23">
              <w:rPr>
                <w:noProof/>
                <w:lang w:val="en-US"/>
              </w:rPr>
              <w:t>i</w:t>
            </w:r>
            <w:r w:rsidRPr="00093C23">
              <w:rPr>
                <w:noProof/>
                <w:lang w:val="en-US"/>
              </w:rPr>
              <w:t>ḥarrač āni w-inte,</w:t>
            </w:r>
            <w:r w:rsidR="00093C23">
              <w:rPr>
                <w:noProof/>
                <w:lang w:val="en-US"/>
              </w:rPr>
              <w:t>”</w:t>
            </w:r>
            <w:r w:rsidRPr="00093C23">
              <w:rPr>
                <w:noProof/>
                <w:lang w:val="en-US"/>
              </w:rPr>
              <w:t xml:space="preserve"> </w:t>
            </w:r>
            <w:r w:rsidR="00093C23" w:rsidRPr="00093C23">
              <w:rPr>
                <w:noProof/>
                <w:lang w:val="en-US"/>
              </w:rPr>
              <w:t>as-sulṭān ygūl l</w:t>
            </w:r>
            <w:r w:rsidR="00093C23">
              <w:rPr>
                <w:noProof/>
                <w:lang w:val="en-US"/>
              </w:rPr>
              <w:t>-</w:t>
            </w:r>
            <w:r w:rsidR="00093C23" w:rsidRPr="00093C23">
              <w:rPr>
                <w:noProof/>
                <w:lang w:val="en-US"/>
              </w:rPr>
              <w:t>ar-rā</w:t>
            </w:r>
            <w:r w:rsidR="00D7289A">
              <w:rPr>
                <w:noProof/>
                <w:lang w:val="en-US"/>
              </w:rPr>
              <w:t>ˁ</w:t>
            </w:r>
            <w:r w:rsidR="00093C23" w:rsidRPr="00093C23">
              <w:rPr>
                <w:noProof/>
                <w:lang w:val="en-US"/>
              </w:rPr>
              <w:t>i.</w:t>
            </w:r>
          </w:p>
        </w:tc>
        <w:tc>
          <w:tcPr>
            <w:tcW w:w="4395" w:type="dxa"/>
          </w:tcPr>
          <w:p w:rsidR="00E42EA6" w:rsidRPr="00093C23" w:rsidRDefault="00246ABE" w:rsidP="00246ABE">
            <w:pPr>
              <w:rPr>
                <w:noProof/>
                <w:lang w:val="en-US"/>
              </w:rPr>
            </w:pPr>
            <w:r>
              <w:rPr>
                <w:noProof/>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E42EA6" w:rsidRPr="00093C23" w:rsidTr="00E42EA6">
        <w:tc>
          <w:tcPr>
            <w:tcW w:w="675" w:type="dxa"/>
          </w:tcPr>
          <w:p w:rsidR="00E42EA6" w:rsidRPr="00093C23" w:rsidRDefault="00246ABE" w:rsidP="00E34229">
            <w:pPr>
              <w:rPr>
                <w:noProof/>
                <w:lang w:val="en-US"/>
              </w:rPr>
            </w:pPr>
            <w:r>
              <w:rPr>
                <w:noProof/>
                <w:lang w:val="en-US"/>
              </w:rPr>
              <w:t>4.41</w:t>
            </w:r>
          </w:p>
        </w:tc>
        <w:tc>
          <w:tcPr>
            <w:tcW w:w="3969" w:type="dxa"/>
          </w:tcPr>
          <w:p w:rsidR="00E42EA6" w:rsidRPr="00093C23" w:rsidRDefault="00257288" w:rsidP="00257288">
            <w:pPr>
              <w:rPr>
                <w:noProof/>
                <w:lang w:val="en-US"/>
              </w:rPr>
            </w:pPr>
            <w:r>
              <w:rPr>
                <w:noProof/>
                <w:lang w:val="en-US"/>
              </w:rPr>
              <w:t>“</w:t>
            </w:r>
            <w:r w:rsidR="00E42EA6" w:rsidRPr="00093C23">
              <w:rPr>
                <w:noProof/>
                <w:lang w:val="en-US"/>
              </w:rPr>
              <w:t>gūl</w:t>
            </w:r>
            <w:r>
              <w:rPr>
                <w:noProof/>
                <w:lang w:val="en-US"/>
              </w:rPr>
              <w:t>!</w:t>
            </w:r>
            <w:r w:rsidR="00E42EA6" w:rsidRPr="00093C23">
              <w:rPr>
                <w:noProof/>
                <w:lang w:val="en-US"/>
              </w:rPr>
              <w:t xml:space="preserve"> yā xayyo iš-bīk?</w:t>
            </w:r>
            <w:r w:rsidR="00523054">
              <w:rPr>
                <w:noProof/>
                <w:lang w:val="en-US"/>
              </w:rPr>
              <w:t>”</w:t>
            </w:r>
            <w:r w:rsidR="00E42EA6" w:rsidRPr="00093C23">
              <w:rPr>
                <w:noProof/>
                <w:lang w:val="en-US"/>
              </w:rPr>
              <w:t xml:space="preserve"> gāl </w:t>
            </w:r>
            <w:r w:rsidR="00523054">
              <w:rPr>
                <w:noProof/>
                <w:lang w:val="en-US"/>
              </w:rPr>
              <w:t xml:space="preserve">“yā, </w:t>
            </w:r>
            <w:r w:rsidR="00E42EA6" w:rsidRPr="00093C23">
              <w:rPr>
                <w:noProof/>
                <w:lang w:val="en-US"/>
              </w:rPr>
              <w:t>yā xūye humma ǧimī</w:t>
            </w:r>
            <w:r w:rsidR="00D7289A">
              <w:rPr>
                <w:noProof/>
                <w:lang w:val="en-US"/>
              </w:rPr>
              <w:t>ˁ</w:t>
            </w:r>
            <w:r w:rsidR="00E42EA6" w:rsidRPr="00093C23">
              <w:rPr>
                <w:noProof/>
                <w:lang w:val="en-US"/>
              </w:rPr>
              <w:t xml:space="preserve"> ǧā</w:t>
            </w:r>
            <w:r w:rsidR="00D7289A">
              <w:rPr>
                <w:noProof/>
                <w:lang w:val="en-US"/>
              </w:rPr>
              <w:t>ˁ</w:t>
            </w:r>
            <w:r w:rsidR="00E42EA6" w:rsidRPr="00093C23">
              <w:rPr>
                <w:noProof/>
                <w:lang w:val="en-US"/>
              </w:rPr>
              <w:t>dīn waḥadhum</w:t>
            </w:r>
            <w:r w:rsidR="00523054">
              <w:rPr>
                <w:noProof/>
                <w:lang w:val="en-US"/>
              </w:rPr>
              <w:t>”</w:t>
            </w:r>
            <w:r w:rsidR="00E42EA6" w:rsidRPr="00093C23">
              <w:rPr>
                <w:noProof/>
                <w:lang w:val="en-US"/>
              </w:rPr>
              <w:t xml:space="preserve"> gāyil </w:t>
            </w:r>
            <w:r w:rsidR="00523054">
              <w:rPr>
                <w:noProof/>
                <w:lang w:val="en-US"/>
              </w:rPr>
              <w:t>“</w:t>
            </w:r>
            <w:r w:rsidR="00D7289A">
              <w:rPr>
                <w:noProof/>
                <w:lang w:val="en-US"/>
              </w:rPr>
              <w:t>ˀ</w:t>
            </w:r>
            <w:r w:rsidR="00E42EA6" w:rsidRPr="00093C23">
              <w:rPr>
                <w:noProof/>
                <w:lang w:val="en-US"/>
              </w:rPr>
              <w:t>āni xulgi ḏ̣ayyiǧ w</w:t>
            </w:r>
            <w:r w:rsidR="00523054">
              <w:rPr>
                <w:noProof/>
                <w:lang w:val="en-US"/>
              </w:rPr>
              <w:t xml:space="preserve"> </w:t>
            </w:r>
            <w:r w:rsidR="00E42EA6" w:rsidRPr="00093C23">
              <w:rPr>
                <w:noProof/>
                <w:lang w:val="en-US"/>
              </w:rPr>
              <w:t>ṭ</w:t>
            </w:r>
            <w:r w:rsidR="00523054">
              <w:rPr>
                <w:noProof/>
                <w:lang w:val="en-US"/>
              </w:rPr>
              <w:t>ǝ</w:t>
            </w:r>
            <w:r w:rsidR="00E42EA6" w:rsidRPr="00093C23">
              <w:rPr>
                <w:noProof/>
                <w:lang w:val="en-US"/>
              </w:rPr>
              <w:t>l</w:t>
            </w:r>
            <w:r w:rsidR="00523054">
              <w:rPr>
                <w:noProof/>
                <w:lang w:val="en-US"/>
              </w:rPr>
              <w:t>a</w:t>
            </w:r>
            <w:r w:rsidR="00D7289A">
              <w:rPr>
                <w:noProof/>
                <w:lang w:val="en-US"/>
              </w:rPr>
              <w:t>ˁ</w:t>
            </w:r>
            <w:r w:rsidR="00E42EA6" w:rsidRPr="00093C23">
              <w:rPr>
                <w:noProof/>
                <w:lang w:val="en-US"/>
              </w:rPr>
              <w:t xml:space="preserve">it ǧīt </w:t>
            </w:r>
            <w:r w:rsidR="00D7289A">
              <w:rPr>
                <w:noProof/>
                <w:lang w:val="en-US"/>
              </w:rPr>
              <w:t>ˁ</w:t>
            </w:r>
            <w:r w:rsidR="00E42EA6" w:rsidRPr="00093C23">
              <w:rPr>
                <w:noProof/>
                <w:lang w:val="en-US"/>
              </w:rPr>
              <w:t>a-ǧ-ǧbile</w:t>
            </w:r>
            <w:r w:rsidR="00523054">
              <w:rPr>
                <w:noProof/>
                <w:lang w:val="en-US"/>
              </w:rPr>
              <w:t>,</w:t>
            </w:r>
            <w:r w:rsidR="00E42EA6" w:rsidRPr="00093C23">
              <w:rPr>
                <w:noProof/>
                <w:lang w:val="en-US"/>
              </w:rPr>
              <w:t xml:space="preserve"> </w:t>
            </w:r>
            <w:r w:rsidR="00D7289A">
              <w:rPr>
                <w:noProof/>
                <w:lang w:val="en-US"/>
              </w:rPr>
              <w:t>ˀ</w:t>
            </w:r>
            <w:r w:rsidR="00E42EA6" w:rsidRPr="00093C23">
              <w:rPr>
                <w:noProof/>
                <w:lang w:val="en-US"/>
              </w:rPr>
              <w:t>ar-rūs</w:t>
            </w:r>
            <w:r w:rsidR="00523054">
              <w:rPr>
                <w:noProof/>
                <w:lang w:val="en-US"/>
              </w:rPr>
              <w:t>,</w:t>
            </w:r>
            <w:r w:rsidR="00E42EA6" w:rsidRPr="00093C23">
              <w:rPr>
                <w:noProof/>
                <w:lang w:val="en-US"/>
              </w:rPr>
              <w:t xml:space="preserve"> dawl</w:t>
            </w:r>
            <w:r w:rsidR="00523054">
              <w:rPr>
                <w:noProof/>
                <w:lang w:val="en-US"/>
              </w:rPr>
              <w:t>i</w:t>
            </w:r>
            <w:r w:rsidR="00E42EA6" w:rsidRPr="00093C23">
              <w:rPr>
                <w:noProof/>
                <w:lang w:val="en-US"/>
              </w:rPr>
              <w:t>t ar-rūs w</w:t>
            </w:r>
            <w:r w:rsidR="00523054">
              <w:rPr>
                <w:noProof/>
                <w:lang w:val="en-US"/>
              </w:rPr>
              <w:t xml:space="preserve"> fakkat </w:t>
            </w:r>
            <w:r w:rsidR="00D7289A">
              <w:rPr>
                <w:noProof/>
                <w:lang w:val="en-US"/>
              </w:rPr>
              <w:t>ˁ</w:t>
            </w:r>
            <w:r w:rsidR="00523054">
              <w:rPr>
                <w:noProof/>
                <w:lang w:val="en-US"/>
              </w:rPr>
              <w:t>alayye ᵊ</w:t>
            </w:r>
            <w:r w:rsidR="00E42EA6" w:rsidRPr="00093C23">
              <w:rPr>
                <w:noProof/>
                <w:lang w:val="en-US"/>
              </w:rPr>
              <w:t>trīd minni ḥarb. w-āni mā ǧa</w:t>
            </w:r>
            <w:r w:rsidR="00D7289A">
              <w:rPr>
                <w:noProof/>
                <w:lang w:val="en-US"/>
              </w:rPr>
              <w:t>ˁ</w:t>
            </w:r>
            <w:r w:rsidR="00E42EA6" w:rsidRPr="00093C23">
              <w:rPr>
                <w:noProof/>
                <w:lang w:val="en-US"/>
              </w:rPr>
              <w:t>ad atigēwan b-</w:t>
            </w:r>
            <w:r w:rsidR="00D7289A">
              <w:rPr>
                <w:noProof/>
                <w:lang w:val="en-US"/>
              </w:rPr>
              <w:t>ˁ</w:t>
            </w:r>
            <w:r w:rsidR="00E42EA6" w:rsidRPr="00093C23">
              <w:rPr>
                <w:noProof/>
                <w:lang w:val="en-US"/>
              </w:rPr>
              <w:t>askari wālīti qayma</w:t>
            </w:r>
            <w:r w:rsidR="00523054">
              <w:rPr>
                <w:noProof/>
                <w:lang w:val="en-US"/>
              </w:rPr>
              <w:t>qāmīti, ta-ngūl ḏīč as-sā</w:t>
            </w:r>
            <w:r w:rsidR="00D7289A">
              <w:rPr>
                <w:noProof/>
                <w:lang w:val="en-US"/>
              </w:rPr>
              <w:t>ˁ</w:t>
            </w:r>
            <w:r w:rsidR="00523054">
              <w:rPr>
                <w:noProof/>
                <w:lang w:val="en-US"/>
              </w:rPr>
              <w:t>a ši-</w:t>
            </w:r>
            <w:r w:rsidR="00D7289A">
              <w:rPr>
                <w:noProof/>
                <w:lang w:val="en-US"/>
              </w:rPr>
              <w:t>ˀ</w:t>
            </w:r>
            <w:r w:rsidR="00523054">
              <w:rPr>
                <w:noProof/>
                <w:lang w:val="en-US"/>
              </w:rPr>
              <w:t>a</w:t>
            </w:r>
            <w:r w:rsidR="00E42EA6" w:rsidRPr="00093C23">
              <w:rPr>
                <w:noProof/>
                <w:lang w:val="en-US"/>
              </w:rPr>
              <w:t>gūl-</w:t>
            </w:r>
            <w:r w:rsidR="00523054">
              <w:rPr>
                <w:noProof/>
                <w:lang w:val="en-US"/>
              </w:rPr>
              <w:t>i</w:t>
            </w:r>
            <w:r w:rsidR="00E42EA6" w:rsidRPr="00093C23">
              <w:rPr>
                <w:noProof/>
                <w:lang w:val="en-US"/>
              </w:rPr>
              <w:t>lhum</w:t>
            </w:r>
            <w:r w:rsidR="00523054">
              <w:rPr>
                <w:noProof/>
                <w:lang w:val="en-US"/>
              </w:rPr>
              <w:t>?</w:t>
            </w:r>
          </w:p>
        </w:tc>
        <w:tc>
          <w:tcPr>
            <w:tcW w:w="4395" w:type="dxa"/>
          </w:tcPr>
          <w:p w:rsidR="00E42EA6" w:rsidRPr="00093C23" w:rsidRDefault="00257288" w:rsidP="00257288">
            <w:pPr>
              <w:rPr>
                <w:noProof/>
                <w:lang w:val="en-US"/>
              </w:rPr>
            </w:pPr>
            <w:r>
              <w:rPr>
                <w:noProof/>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E42EA6" w:rsidRPr="00523054" w:rsidTr="00E42EA6">
        <w:tc>
          <w:tcPr>
            <w:tcW w:w="675" w:type="dxa"/>
          </w:tcPr>
          <w:p w:rsidR="00E42EA6" w:rsidRPr="00093C23" w:rsidRDefault="00523054" w:rsidP="00E34229">
            <w:pPr>
              <w:rPr>
                <w:noProof/>
                <w:lang w:val="en-US"/>
              </w:rPr>
            </w:pPr>
            <w:r>
              <w:rPr>
                <w:noProof/>
                <w:lang w:val="en-US"/>
              </w:rPr>
              <w:t>5.01</w:t>
            </w:r>
          </w:p>
        </w:tc>
        <w:tc>
          <w:tcPr>
            <w:tcW w:w="3969" w:type="dxa"/>
          </w:tcPr>
          <w:p w:rsidR="00E42EA6" w:rsidRPr="00523054" w:rsidRDefault="00E42EA6" w:rsidP="00523054">
            <w:pPr>
              <w:rPr>
                <w:noProof/>
                <w:lang w:val="en-US"/>
              </w:rPr>
            </w:pPr>
            <w:r w:rsidRPr="00523054">
              <w:rPr>
                <w:noProof/>
                <w:lang w:val="en-US"/>
              </w:rPr>
              <w:t>mā ǧā</w:t>
            </w:r>
            <w:r w:rsidR="00D7289A">
              <w:rPr>
                <w:noProof/>
                <w:lang w:val="en-US"/>
              </w:rPr>
              <w:t>ˁ</w:t>
            </w:r>
            <w:r w:rsidRPr="00523054">
              <w:rPr>
                <w:noProof/>
                <w:lang w:val="en-US"/>
              </w:rPr>
              <w:t>ad atigēwan bīhum ta-ḥārb ar-rūs axāf ar-rūs yqallibne. yuqlubni, mā ǧa</w:t>
            </w:r>
            <w:r w:rsidR="00D7289A">
              <w:rPr>
                <w:noProof/>
                <w:lang w:val="en-US"/>
              </w:rPr>
              <w:t>ˁ</w:t>
            </w:r>
            <w:r w:rsidRPr="00523054">
              <w:rPr>
                <w:noProof/>
                <w:lang w:val="en-US"/>
              </w:rPr>
              <w:t xml:space="preserve">ad atigēwan </w:t>
            </w:r>
            <w:r w:rsidR="00523054">
              <w:rPr>
                <w:noProof/>
                <w:lang w:val="en-US"/>
              </w:rPr>
              <w:t>ᵊb-millti.” gāyl-lu: “</w:t>
            </w:r>
            <w:r w:rsidR="00D7289A">
              <w:rPr>
                <w:noProof/>
                <w:lang w:val="en-US"/>
              </w:rPr>
              <w:t>ˁ</w:t>
            </w:r>
            <w:r w:rsidR="00523054">
              <w:rPr>
                <w:noProof/>
                <w:lang w:val="en-US"/>
              </w:rPr>
              <w:t>alē</w:t>
            </w:r>
            <w:r w:rsidRPr="00523054">
              <w:rPr>
                <w:noProof/>
                <w:lang w:val="en-US"/>
              </w:rPr>
              <w:t xml:space="preserve"> mā ttigēwan?</w:t>
            </w:r>
            <w:r w:rsidR="00523054">
              <w:rPr>
                <w:noProof/>
                <w:lang w:val="en-US"/>
              </w:rPr>
              <w:t>”</w:t>
            </w:r>
            <w:r w:rsidRPr="00523054">
              <w:rPr>
                <w:noProof/>
                <w:lang w:val="en-US"/>
              </w:rPr>
              <w:t xml:space="preserve"> gāyil </w:t>
            </w:r>
            <w:r w:rsidR="00523054">
              <w:rPr>
                <w:noProof/>
                <w:lang w:val="en-US"/>
              </w:rPr>
              <w:t>“</w:t>
            </w:r>
            <w:r w:rsidRPr="00523054">
              <w:rPr>
                <w:noProof/>
                <w:lang w:val="en-US"/>
              </w:rPr>
              <w:t>waḷḷa mā</w:t>
            </w:r>
            <w:r w:rsidR="00523054">
              <w:rPr>
                <w:noProof/>
                <w:lang w:val="en-US"/>
              </w:rPr>
              <w:t>…</w:t>
            </w:r>
            <w:r w:rsidRPr="00523054">
              <w:rPr>
                <w:noProof/>
                <w:lang w:val="en-US"/>
              </w:rPr>
              <w:t xml:space="preserve"> mā ndall mā ǧa</w:t>
            </w:r>
            <w:r w:rsidR="00D7289A">
              <w:rPr>
                <w:noProof/>
                <w:lang w:val="en-US"/>
              </w:rPr>
              <w:t>ˁ</w:t>
            </w:r>
            <w:r w:rsidRPr="00523054">
              <w:rPr>
                <w:noProof/>
                <w:lang w:val="en-US"/>
              </w:rPr>
              <w:t>ad atigēwan</w:t>
            </w:r>
            <w:r w:rsidR="00523054">
              <w:rPr>
                <w:noProof/>
                <w:lang w:val="en-US"/>
              </w:rPr>
              <w:t>.”</w:t>
            </w:r>
            <w:r w:rsidRPr="00523054">
              <w:rPr>
                <w:noProof/>
                <w:lang w:val="en-US"/>
              </w:rPr>
              <w:t xml:space="preserve"> </w:t>
            </w:r>
          </w:p>
        </w:tc>
        <w:tc>
          <w:tcPr>
            <w:tcW w:w="4395" w:type="dxa"/>
          </w:tcPr>
          <w:p w:rsidR="00E42EA6" w:rsidRPr="00523054" w:rsidRDefault="00257288" w:rsidP="00E34229">
            <w:pPr>
              <w:rPr>
                <w:noProof/>
                <w:lang w:val="en-US"/>
              </w:rPr>
            </w:pPr>
            <w:r>
              <w:rPr>
                <w:noProof/>
                <w:lang w:val="en-US"/>
              </w:rPr>
              <w:t>I do not trust them to fight the Russians and I am afraid that the Russian will defeat us. They will defeat me and I do not trust my people.” He said, “Why don’t you trust them?” He said, “By God, I don’t know it, but I don’t trust them.”</w:t>
            </w:r>
          </w:p>
        </w:tc>
      </w:tr>
      <w:tr w:rsidR="00E42EA6" w:rsidRPr="00523054" w:rsidTr="00E42EA6">
        <w:tc>
          <w:tcPr>
            <w:tcW w:w="675" w:type="dxa"/>
          </w:tcPr>
          <w:p w:rsidR="00E42EA6" w:rsidRPr="00523054" w:rsidRDefault="00523054" w:rsidP="00E34229">
            <w:pPr>
              <w:rPr>
                <w:noProof/>
                <w:lang w:val="en-US"/>
              </w:rPr>
            </w:pPr>
            <w:r>
              <w:rPr>
                <w:noProof/>
                <w:lang w:val="en-US"/>
              </w:rPr>
              <w:t>5.13</w:t>
            </w:r>
          </w:p>
        </w:tc>
        <w:tc>
          <w:tcPr>
            <w:tcW w:w="3969" w:type="dxa"/>
          </w:tcPr>
          <w:p w:rsidR="00E42EA6" w:rsidRPr="00523054" w:rsidRDefault="00523054" w:rsidP="00523054">
            <w:pPr>
              <w:rPr>
                <w:noProof/>
                <w:lang w:val="en-US"/>
              </w:rPr>
            </w:pPr>
            <w:r w:rsidRPr="00523054">
              <w:rPr>
                <w:noProof/>
                <w:color w:val="FF0000"/>
                <w:lang w:val="en-US"/>
              </w:rPr>
              <w:t xml:space="preserve">gāyil </w:t>
            </w:r>
            <w:r>
              <w:rPr>
                <w:noProof/>
                <w:color w:val="FF0000"/>
                <w:lang w:val="en-US"/>
              </w:rPr>
              <w:t>“</w:t>
            </w:r>
            <w:r w:rsidR="00D7289A">
              <w:rPr>
                <w:noProof/>
                <w:color w:val="FF0000"/>
                <w:lang w:val="en-US"/>
              </w:rPr>
              <w:t>ˀ</w:t>
            </w:r>
            <w:r>
              <w:rPr>
                <w:noProof/>
                <w:color w:val="FF0000"/>
                <w:lang w:val="en-US"/>
              </w:rPr>
              <w:t xml:space="preserve">inte </w:t>
            </w:r>
            <w:r w:rsidRPr="00523054">
              <w:rPr>
                <w:noProof/>
                <w:color w:val="FF0000"/>
                <w:lang w:val="en-US"/>
              </w:rPr>
              <w:t xml:space="preserve">_______________ ________________ </w:t>
            </w:r>
            <w:r w:rsidR="00D7289A">
              <w:rPr>
                <w:noProof/>
                <w:lang w:val="en-US"/>
              </w:rPr>
              <w:t>ˁ</w:t>
            </w:r>
            <w:r w:rsidRPr="00523054">
              <w:rPr>
                <w:noProof/>
                <w:lang w:val="en-US"/>
              </w:rPr>
              <w:t xml:space="preserve">aǧal m-ǝnte </w:t>
            </w:r>
            <w:r>
              <w:rPr>
                <w:noProof/>
                <w:lang w:val="en-US"/>
              </w:rPr>
              <w:t>q</w:t>
            </w:r>
            <w:r w:rsidRPr="00523054">
              <w:rPr>
                <w:noProof/>
                <w:lang w:val="en-US"/>
              </w:rPr>
              <w:t>r</w:t>
            </w:r>
            <w:r>
              <w:rPr>
                <w:noProof/>
                <w:lang w:val="en-US"/>
              </w:rPr>
              <w:t>ā</w:t>
            </w:r>
            <w:r w:rsidRPr="00523054">
              <w:rPr>
                <w:noProof/>
                <w:lang w:val="en-US"/>
              </w:rPr>
              <w:t xml:space="preserve">l </w:t>
            </w:r>
            <w:r w:rsidR="00D7289A">
              <w:rPr>
                <w:noProof/>
                <w:lang w:val="en-US"/>
              </w:rPr>
              <w:t>ˁ</w:t>
            </w:r>
            <w:r w:rsidRPr="00523054">
              <w:rPr>
                <w:noProof/>
                <w:lang w:val="en-US"/>
              </w:rPr>
              <w:t xml:space="preserve">alēhum? </w:t>
            </w:r>
            <w:r w:rsidR="00E42EA6" w:rsidRPr="00523054">
              <w:rPr>
                <w:noProof/>
                <w:lang w:val="en-US"/>
              </w:rPr>
              <w:t xml:space="preserve">mā </w:t>
            </w:r>
            <w:r>
              <w:rPr>
                <w:noProof/>
                <w:lang w:val="en-US"/>
              </w:rPr>
              <w:t>s</w:t>
            </w:r>
            <w:r w:rsidR="00E42EA6" w:rsidRPr="00523054">
              <w:rPr>
                <w:noProof/>
                <w:lang w:val="en-US"/>
              </w:rPr>
              <w:t>sawwīhum mā tṭawwaḥ</w:t>
            </w:r>
            <w:r>
              <w:rPr>
                <w:noProof/>
                <w:lang w:val="en-US"/>
              </w:rPr>
              <w:t>ḥ</w:t>
            </w:r>
            <w:r w:rsidR="00E42EA6" w:rsidRPr="00523054">
              <w:rPr>
                <w:noProof/>
                <w:lang w:val="en-US"/>
              </w:rPr>
              <w:t>um</w:t>
            </w:r>
            <w:r>
              <w:rPr>
                <w:rStyle w:val="Funotenzeichen"/>
                <w:noProof/>
                <w:lang w:val="en-US"/>
              </w:rPr>
              <w:footnoteReference w:id="51"/>
            </w:r>
            <w:r>
              <w:rPr>
                <w:noProof/>
                <w:lang w:val="en-US"/>
              </w:rPr>
              <w:t xml:space="preserve"> mā t</w:t>
            </w:r>
            <w:r w:rsidR="00E42EA6" w:rsidRPr="00523054">
              <w:rPr>
                <w:noProof/>
                <w:lang w:val="en-US"/>
              </w:rPr>
              <w:t>dazginhum</w:t>
            </w:r>
            <w:r>
              <w:rPr>
                <w:noProof/>
                <w:lang w:val="en-US"/>
              </w:rPr>
              <w:t>.”</w:t>
            </w:r>
            <w:r w:rsidR="00E42EA6" w:rsidRPr="00523054">
              <w:rPr>
                <w:noProof/>
                <w:lang w:val="en-US"/>
              </w:rPr>
              <w:t xml:space="preserve"> </w:t>
            </w:r>
            <w:r>
              <w:rPr>
                <w:noProof/>
                <w:lang w:val="en-US"/>
              </w:rPr>
              <w:t>“</w:t>
            </w:r>
            <w:r w:rsidR="00E42EA6" w:rsidRPr="00523054">
              <w:rPr>
                <w:noProof/>
                <w:lang w:val="en-US"/>
              </w:rPr>
              <w:t>šnōn asawwīhum</w:t>
            </w:r>
            <w:r>
              <w:rPr>
                <w:noProof/>
                <w:lang w:val="en-US"/>
              </w:rPr>
              <w:t>”</w:t>
            </w:r>
            <w:r w:rsidR="00E42EA6" w:rsidRPr="00523054">
              <w:rPr>
                <w:noProof/>
                <w:lang w:val="en-US"/>
              </w:rPr>
              <w:t xml:space="preserve"> gāyil</w:t>
            </w:r>
            <w:r>
              <w:rPr>
                <w:noProof/>
                <w:lang w:val="en-US"/>
              </w:rPr>
              <w:t>,</w:t>
            </w:r>
            <w:r w:rsidR="00E42EA6" w:rsidRPr="00523054">
              <w:rPr>
                <w:noProof/>
                <w:lang w:val="en-US"/>
              </w:rPr>
              <w:t xml:space="preserve"> </w:t>
            </w:r>
            <w:r>
              <w:rPr>
                <w:noProof/>
                <w:lang w:val="en-US"/>
              </w:rPr>
              <w:t>“</w:t>
            </w:r>
            <w:r w:rsidR="00D7289A">
              <w:rPr>
                <w:noProof/>
                <w:lang w:val="en-US"/>
              </w:rPr>
              <w:t>ˀ</w:t>
            </w:r>
            <w:r w:rsidR="00E42EA6" w:rsidRPr="00523054">
              <w:rPr>
                <w:noProof/>
                <w:lang w:val="en-US"/>
              </w:rPr>
              <w:t>inte šnōn ssawwīhum?</w:t>
            </w:r>
            <w:r>
              <w:rPr>
                <w:noProof/>
                <w:lang w:val="en-US"/>
              </w:rPr>
              <w:t>”</w:t>
            </w:r>
            <w:r w:rsidR="00E42EA6" w:rsidRPr="00523054">
              <w:rPr>
                <w:noProof/>
                <w:lang w:val="en-US"/>
              </w:rPr>
              <w:t xml:space="preserve"> halla </w:t>
            </w:r>
            <w:r w:rsidR="00D7289A">
              <w:rPr>
                <w:noProof/>
                <w:lang w:val="en-US"/>
              </w:rPr>
              <w:t>ˁ</w:t>
            </w:r>
            <w:r w:rsidR="00E42EA6" w:rsidRPr="00523054">
              <w:rPr>
                <w:noProof/>
                <w:lang w:val="en-US"/>
              </w:rPr>
              <w:t>ǝṭni msā</w:t>
            </w:r>
            <w:r w:rsidR="00D7289A">
              <w:rPr>
                <w:noProof/>
                <w:lang w:val="en-US"/>
              </w:rPr>
              <w:t>ˁ</w:t>
            </w:r>
            <w:r w:rsidR="00E42EA6" w:rsidRPr="00523054">
              <w:rPr>
                <w:noProof/>
                <w:lang w:val="en-US"/>
              </w:rPr>
              <w:t>de hafte zimān</w:t>
            </w:r>
            <w:r>
              <w:rPr>
                <w:noProof/>
                <w:lang w:val="en-US"/>
              </w:rPr>
              <w:t>,</w:t>
            </w:r>
            <w:r w:rsidR="00E42EA6" w:rsidRPr="00523054">
              <w:rPr>
                <w:noProof/>
                <w:lang w:val="en-US"/>
              </w:rPr>
              <w:t xml:space="preserve"> </w:t>
            </w:r>
            <w:r w:rsidR="00D7289A">
              <w:rPr>
                <w:noProof/>
                <w:lang w:val="en-US"/>
              </w:rPr>
              <w:t>ˀ</w:t>
            </w:r>
            <w:r w:rsidR="00E42EA6" w:rsidRPr="00523054">
              <w:rPr>
                <w:noProof/>
                <w:lang w:val="en-US"/>
              </w:rPr>
              <w:t xml:space="preserve">āni </w:t>
            </w:r>
            <w:r w:rsidR="00D7289A">
              <w:rPr>
                <w:noProof/>
                <w:lang w:val="en-US"/>
              </w:rPr>
              <w:t>ˀ</w:t>
            </w:r>
            <w:r w:rsidR="00E42EA6" w:rsidRPr="00523054">
              <w:rPr>
                <w:noProof/>
                <w:lang w:val="en-US"/>
              </w:rPr>
              <w:t xml:space="preserve">adazginhe. </w:t>
            </w:r>
            <w:r w:rsidR="00D7289A">
              <w:rPr>
                <w:noProof/>
                <w:lang w:val="en-US"/>
              </w:rPr>
              <w:t>ˀ</w:t>
            </w:r>
            <w:r w:rsidR="00E42EA6" w:rsidRPr="00523054">
              <w:rPr>
                <w:noProof/>
                <w:lang w:val="en-US"/>
              </w:rPr>
              <w:t xml:space="preserve">adazgin </w:t>
            </w:r>
            <w:r w:rsidR="00D7289A">
              <w:rPr>
                <w:noProof/>
                <w:lang w:val="en-US"/>
              </w:rPr>
              <w:t>ˁ</w:t>
            </w:r>
            <w:r w:rsidR="00E42EA6" w:rsidRPr="00523054">
              <w:rPr>
                <w:noProof/>
                <w:lang w:val="en-US"/>
              </w:rPr>
              <w:t>askarak</w:t>
            </w:r>
            <w:r>
              <w:rPr>
                <w:noProof/>
                <w:lang w:val="en-US"/>
              </w:rPr>
              <w:t>.”</w:t>
            </w:r>
            <w:r w:rsidR="00E42EA6" w:rsidRPr="00523054">
              <w:rPr>
                <w:noProof/>
                <w:lang w:val="en-US"/>
              </w:rPr>
              <w:t xml:space="preserve"> </w:t>
            </w:r>
          </w:p>
        </w:tc>
        <w:tc>
          <w:tcPr>
            <w:tcW w:w="4395" w:type="dxa"/>
          </w:tcPr>
          <w:p w:rsidR="00E42EA6" w:rsidRPr="00523054" w:rsidRDefault="00257288" w:rsidP="00257288">
            <w:pPr>
              <w:rPr>
                <w:noProof/>
                <w:lang w:val="en-US"/>
              </w:rPr>
            </w:pPr>
            <w:r w:rsidRPr="00257288">
              <w:rPr>
                <w:noProof/>
                <w:color w:val="FF0000"/>
                <w:lang w:val="en-US"/>
              </w:rPr>
              <w:t xml:space="preserve">He said, “You _____________ ________________ . </w:t>
            </w:r>
            <w:r>
              <w:rPr>
                <w:noProof/>
                <w:lang w:val="en-US"/>
              </w:rPr>
              <w:t>Arent’t you king over them? And you don’t put them right, don’t make them to be obedient, don’t sort them out.” He said, “How can I put them right?” He said, “Give me permission to do it,  just a for a week, and I will sort them out. I will make your soldiers obedient.”</w:t>
            </w:r>
          </w:p>
        </w:tc>
      </w:tr>
      <w:tr w:rsidR="00E42EA6" w:rsidRPr="00523054" w:rsidTr="00E42EA6">
        <w:tc>
          <w:tcPr>
            <w:tcW w:w="675" w:type="dxa"/>
          </w:tcPr>
          <w:p w:rsidR="00E42EA6" w:rsidRPr="00523054" w:rsidRDefault="00257288" w:rsidP="00E34229">
            <w:pPr>
              <w:rPr>
                <w:noProof/>
                <w:lang w:val="en-US"/>
              </w:rPr>
            </w:pPr>
            <w:r>
              <w:rPr>
                <w:noProof/>
                <w:lang w:val="en-US"/>
              </w:rPr>
              <w:t>5.26</w:t>
            </w:r>
          </w:p>
        </w:tc>
        <w:tc>
          <w:tcPr>
            <w:tcW w:w="3969" w:type="dxa"/>
          </w:tcPr>
          <w:p w:rsidR="00E42EA6" w:rsidRPr="00523054" w:rsidRDefault="00523054" w:rsidP="00257288">
            <w:pPr>
              <w:rPr>
                <w:noProof/>
                <w:lang w:val="en-US"/>
              </w:rPr>
            </w:pPr>
            <w:r>
              <w:rPr>
                <w:noProof/>
                <w:lang w:val="en-US"/>
              </w:rPr>
              <w:t>“</w:t>
            </w:r>
            <w:r w:rsidRPr="00523054">
              <w:rPr>
                <w:noProof/>
                <w:lang w:val="en-US"/>
              </w:rPr>
              <w:t>ts</w:t>
            </w:r>
            <w:r>
              <w:rPr>
                <w:noProof/>
                <w:lang w:val="en-US"/>
              </w:rPr>
              <w:t>ss”</w:t>
            </w:r>
            <w:r w:rsidRPr="00523054">
              <w:rPr>
                <w:noProof/>
                <w:lang w:val="en-US"/>
              </w:rPr>
              <w:t xml:space="preserve"> gāyil </w:t>
            </w:r>
            <w:r>
              <w:rPr>
                <w:noProof/>
                <w:lang w:val="en-US"/>
              </w:rPr>
              <w:t>“</w:t>
            </w:r>
            <w:r w:rsidRPr="00523054">
              <w:rPr>
                <w:noProof/>
                <w:lang w:val="en-US"/>
              </w:rPr>
              <w:t xml:space="preserve">xayyo dazgin! </w:t>
            </w:r>
            <w:r w:rsidR="00D7289A">
              <w:rPr>
                <w:noProof/>
                <w:lang w:val="en-US"/>
              </w:rPr>
              <w:t>ˁ</w:t>
            </w:r>
            <w:r w:rsidR="00E42EA6" w:rsidRPr="00523054">
              <w:rPr>
                <w:noProof/>
                <w:lang w:val="en-US"/>
              </w:rPr>
              <w:t>indinnak inte tdazginhe t</w:t>
            </w:r>
            <w:r w:rsidR="00257288">
              <w:rPr>
                <w:noProof/>
                <w:lang w:val="en-US"/>
              </w:rPr>
              <w:t>ā</w:t>
            </w:r>
            <w:r w:rsidR="00E42EA6" w:rsidRPr="00523054">
              <w:rPr>
                <w:noProof/>
                <w:lang w:val="en-US"/>
              </w:rPr>
              <w:t xml:space="preserve">-rīd ašūf </w:t>
            </w:r>
            <w:r w:rsidR="00257288">
              <w:rPr>
                <w:noProof/>
                <w:lang w:val="en-US"/>
              </w:rPr>
              <w:t>ᵊ</w:t>
            </w:r>
            <w:r w:rsidR="00E42EA6" w:rsidRPr="00523054">
              <w:rPr>
                <w:noProof/>
                <w:lang w:val="en-US"/>
              </w:rPr>
              <w:t xml:space="preserve">šnōn </w:t>
            </w:r>
            <w:r w:rsidR="00257288">
              <w:rPr>
                <w:noProof/>
                <w:lang w:val="en-US"/>
              </w:rPr>
              <w:t>ᵊ</w:t>
            </w:r>
            <w:r w:rsidR="00E42EA6" w:rsidRPr="00523054">
              <w:rPr>
                <w:noProof/>
                <w:lang w:val="en-US"/>
              </w:rPr>
              <w:t>tdazginh</w:t>
            </w:r>
            <w:r w:rsidR="00257288">
              <w:rPr>
                <w:noProof/>
                <w:lang w:val="en-US"/>
              </w:rPr>
              <w:t>e</w:t>
            </w:r>
            <w:r w:rsidR="00E42EA6" w:rsidRPr="00523054">
              <w:rPr>
                <w:noProof/>
                <w:lang w:val="en-US"/>
              </w:rPr>
              <w:t>.</w:t>
            </w:r>
            <w:r w:rsidR="00257288">
              <w:rPr>
                <w:noProof/>
                <w:lang w:val="en-US"/>
              </w:rPr>
              <w:t>”</w:t>
            </w:r>
            <w:r w:rsidR="00E42EA6" w:rsidRPr="00523054">
              <w:rPr>
                <w:noProof/>
                <w:lang w:val="en-US"/>
              </w:rPr>
              <w:t xml:space="preserve"> gāyil </w:t>
            </w:r>
            <w:r w:rsidR="00257288">
              <w:rPr>
                <w:noProof/>
                <w:lang w:val="en-US"/>
              </w:rPr>
              <w:t>“</w:t>
            </w:r>
            <w:r w:rsidR="00D7289A">
              <w:rPr>
                <w:noProof/>
                <w:lang w:val="en-US"/>
              </w:rPr>
              <w:t>ˀ</w:t>
            </w:r>
            <w:r w:rsidR="00257288">
              <w:rPr>
                <w:noProof/>
                <w:lang w:val="en-US"/>
              </w:rPr>
              <w:t>awwal bād</w:t>
            </w:r>
            <w:r w:rsidR="00E42EA6" w:rsidRPr="00523054">
              <w:rPr>
                <w:noProof/>
                <w:lang w:val="en-US"/>
              </w:rPr>
              <w:t xml:space="preserve">ye </w:t>
            </w:r>
            <w:r w:rsidR="00D7289A">
              <w:rPr>
                <w:noProof/>
                <w:lang w:val="en-US"/>
              </w:rPr>
              <w:t>ˀ</w:t>
            </w:r>
            <w:r w:rsidR="00E42EA6" w:rsidRPr="00523054">
              <w:rPr>
                <w:noProof/>
                <w:lang w:val="en-US"/>
              </w:rPr>
              <w:t xml:space="preserve">inte </w:t>
            </w:r>
            <w:r w:rsidR="00D7289A">
              <w:rPr>
                <w:noProof/>
                <w:lang w:val="en-US"/>
              </w:rPr>
              <w:t>ˁ</w:t>
            </w:r>
            <w:r w:rsidR="00E42EA6" w:rsidRPr="00523054">
              <w:rPr>
                <w:noProof/>
                <w:lang w:val="en-US"/>
              </w:rPr>
              <w:t>askarak</w:t>
            </w:r>
            <w:r w:rsidR="00257288">
              <w:rPr>
                <w:noProof/>
                <w:lang w:val="en-US"/>
              </w:rPr>
              <w:t>,</w:t>
            </w:r>
            <w:r w:rsidR="00E42EA6" w:rsidRPr="00523054">
              <w:rPr>
                <w:noProof/>
                <w:lang w:val="en-US"/>
              </w:rPr>
              <w:t xml:space="preserve"> tinṭīni haft</w:t>
            </w:r>
            <w:r w:rsidR="00257288">
              <w:rPr>
                <w:noProof/>
                <w:lang w:val="en-US"/>
              </w:rPr>
              <w:t>e</w:t>
            </w:r>
            <w:r w:rsidR="00E42EA6" w:rsidRPr="00523054">
              <w:rPr>
                <w:noProof/>
                <w:lang w:val="en-US"/>
              </w:rPr>
              <w:t xml:space="preserve"> š-m</w:t>
            </w:r>
            <w:r w:rsidR="00257288">
              <w:rPr>
                <w:noProof/>
                <w:lang w:val="en-US"/>
              </w:rPr>
              <w:t>ā</w:t>
            </w:r>
            <w:r w:rsidR="00E42EA6" w:rsidRPr="00523054">
              <w:rPr>
                <w:noProof/>
                <w:lang w:val="en-US"/>
              </w:rPr>
              <w:t xml:space="preserve"> </w:t>
            </w:r>
            <w:r w:rsidR="00D7289A">
              <w:rPr>
                <w:noProof/>
                <w:lang w:val="en-US"/>
              </w:rPr>
              <w:t>ˀ</w:t>
            </w:r>
            <w:r w:rsidR="00E42EA6" w:rsidRPr="00523054">
              <w:rPr>
                <w:noProof/>
                <w:lang w:val="en-US"/>
              </w:rPr>
              <w:t xml:space="preserve">asawwi mā </w:t>
            </w:r>
            <w:r w:rsidR="00257288">
              <w:rPr>
                <w:noProof/>
                <w:lang w:val="en-US"/>
              </w:rPr>
              <w:t>t</w:t>
            </w:r>
            <w:r w:rsidR="00E42EA6" w:rsidRPr="00523054">
              <w:rPr>
                <w:noProof/>
                <w:lang w:val="en-US"/>
              </w:rPr>
              <w:t xml:space="preserve">tiqāraš </w:t>
            </w:r>
            <w:r w:rsidR="00257288">
              <w:rPr>
                <w:noProof/>
                <w:lang w:val="en-US"/>
              </w:rPr>
              <w:t>ᵊ</w:t>
            </w:r>
            <w:r w:rsidR="00E42EA6" w:rsidRPr="00523054">
              <w:rPr>
                <w:noProof/>
                <w:lang w:val="en-US"/>
              </w:rPr>
              <w:t>b-šuġli!</w:t>
            </w:r>
            <w:r w:rsidR="00257288">
              <w:rPr>
                <w:noProof/>
                <w:lang w:val="en-US"/>
              </w:rPr>
              <w:t>”</w:t>
            </w:r>
            <w:r w:rsidR="00E42EA6" w:rsidRPr="00523054">
              <w:rPr>
                <w:noProof/>
                <w:lang w:val="en-US"/>
              </w:rPr>
              <w:t xml:space="preserve"> gāyil </w:t>
            </w:r>
            <w:r w:rsidR="00257288">
              <w:rPr>
                <w:noProof/>
                <w:lang w:val="en-US"/>
              </w:rPr>
              <w:t>“</w:t>
            </w:r>
            <w:r w:rsidR="00E42EA6" w:rsidRPr="00523054">
              <w:rPr>
                <w:noProof/>
                <w:lang w:val="en-US"/>
              </w:rPr>
              <w:t>iš-m</w:t>
            </w:r>
            <w:r w:rsidR="00257288">
              <w:rPr>
                <w:noProof/>
                <w:lang w:val="en-US"/>
              </w:rPr>
              <w:t>ā</w:t>
            </w:r>
            <w:r w:rsidR="00E42EA6" w:rsidRPr="00523054">
              <w:rPr>
                <w:noProof/>
                <w:lang w:val="en-US"/>
              </w:rPr>
              <w:t xml:space="preserve"> tsawwi </w:t>
            </w:r>
            <w:r w:rsidR="00257288">
              <w:rPr>
                <w:noProof/>
                <w:lang w:val="en-US"/>
              </w:rPr>
              <w:t>w-</w:t>
            </w:r>
            <w:r w:rsidR="00E42EA6" w:rsidRPr="00523054">
              <w:rPr>
                <w:noProof/>
                <w:lang w:val="en-US"/>
              </w:rPr>
              <w:t>inte serbest!</w:t>
            </w:r>
            <w:r w:rsidR="00257288">
              <w:rPr>
                <w:noProof/>
                <w:lang w:val="en-US"/>
              </w:rPr>
              <w:t>”</w:t>
            </w:r>
            <w:r w:rsidR="00E42EA6" w:rsidRPr="00523054">
              <w:rPr>
                <w:noProof/>
                <w:lang w:val="en-US"/>
              </w:rPr>
              <w:t xml:space="preserve"> gāyil l-ar-rā</w:t>
            </w:r>
            <w:r w:rsidR="00D7289A">
              <w:rPr>
                <w:noProof/>
                <w:lang w:val="en-US"/>
              </w:rPr>
              <w:t>ˁ</w:t>
            </w:r>
            <w:r w:rsidR="00E42EA6" w:rsidRPr="00523054">
              <w:rPr>
                <w:noProof/>
                <w:lang w:val="en-US"/>
              </w:rPr>
              <w:t xml:space="preserve">i. </w:t>
            </w:r>
          </w:p>
        </w:tc>
        <w:tc>
          <w:tcPr>
            <w:tcW w:w="4395" w:type="dxa"/>
          </w:tcPr>
          <w:p w:rsidR="00E42EA6" w:rsidRPr="00523054" w:rsidRDefault="00257288" w:rsidP="00E34229">
            <w:pPr>
              <w:rPr>
                <w:noProof/>
                <w:lang w:val="en-US"/>
              </w:rPr>
            </w:pPr>
            <w:r>
              <w:rPr>
                <w:noProof/>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E42EA6" w:rsidRPr="00E42EA6" w:rsidTr="00E42EA6">
        <w:tc>
          <w:tcPr>
            <w:tcW w:w="675" w:type="dxa"/>
          </w:tcPr>
          <w:p w:rsidR="00E42EA6" w:rsidRPr="00523054" w:rsidRDefault="00B06FAC" w:rsidP="00E34229">
            <w:pPr>
              <w:rPr>
                <w:noProof/>
                <w:lang w:val="en-US"/>
              </w:rPr>
            </w:pPr>
            <w:r>
              <w:rPr>
                <w:noProof/>
                <w:lang w:val="en-US"/>
              </w:rPr>
              <w:t>5.42</w:t>
            </w:r>
          </w:p>
        </w:tc>
        <w:tc>
          <w:tcPr>
            <w:tcW w:w="3969" w:type="dxa"/>
          </w:tcPr>
          <w:p w:rsidR="00E42EA6" w:rsidRPr="00B06FAC" w:rsidRDefault="00E42EA6" w:rsidP="00B06FAC">
            <w:pPr>
              <w:rPr>
                <w:noProof/>
                <w:lang w:val="en-US"/>
              </w:rPr>
            </w:pPr>
            <w:r w:rsidRPr="00257288">
              <w:rPr>
                <w:noProof/>
                <w:lang w:val="en-US"/>
              </w:rPr>
              <w:t>ar-rā</w:t>
            </w:r>
            <w:r w:rsidR="00D7289A">
              <w:rPr>
                <w:noProof/>
                <w:lang w:val="en-US"/>
              </w:rPr>
              <w:t>ˁ</w:t>
            </w:r>
            <w:r w:rsidRPr="00257288">
              <w:rPr>
                <w:noProof/>
                <w:lang w:val="en-US"/>
              </w:rPr>
              <w:t>i gāḏ̣ib awwal mu</w:t>
            </w:r>
            <w:r w:rsidR="00B06FAC">
              <w:rPr>
                <w:noProof/>
                <w:lang w:val="en-US"/>
              </w:rPr>
              <w:t>…</w:t>
            </w:r>
            <w:r w:rsidRPr="00257288">
              <w:rPr>
                <w:noProof/>
                <w:lang w:val="en-US"/>
              </w:rPr>
              <w:t xml:space="preserve"> lāmm gāyil </w:t>
            </w:r>
            <w:r w:rsidR="00A24CB9">
              <w:rPr>
                <w:noProof/>
                <w:lang w:val="en-US"/>
              </w:rPr>
              <w:t>“</w:t>
            </w:r>
            <w:r w:rsidRPr="00257288">
              <w:rPr>
                <w:noProof/>
                <w:lang w:val="en-US"/>
              </w:rPr>
              <w:t xml:space="preserve">čam wilāye šī </w:t>
            </w:r>
            <w:r w:rsidR="00D7289A">
              <w:rPr>
                <w:noProof/>
                <w:lang w:val="en-US"/>
              </w:rPr>
              <w:t>ˁ</w:t>
            </w:r>
            <w:r w:rsidRPr="00257288">
              <w:rPr>
                <w:noProof/>
                <w:lang w:val="en-US"/>
              </w:rPr>
              <w:t>a</w:t>
            </w:r>
            <w:r w:rsidR="00B06FAC">
              <w:rPr>
                <w:noProof/>
                <w:lang w:val="en-US"/>
              </w:rPr>
              <w:t>-</w:t>
            </w:r>
            <w:r w:rsidRPr="00257288">
              <w:rPr>
                <w:noProof/>
                <w:lang w:val="en-US"/>
              </w:rPr>
              <w:t>l-uṯmānīye</w:t>
            </w:r>
            <w:r w:rsidR="00A24CB9">
              <w:rPr>
                <w:noProof/>
                <w:lang w:val="en-US"/>
              </w:rPr>
              <w:t>?”</w:t>
            </w:r>
            <w:r w:rsidRPr="00257288">
              <w:rPr>
                <w:noProof/>
                <w:lang w:val="en-US"/>
              </w:rPr>
              <w:t xml:space="preserve"> ta-ngūl </w:t>
            </w:r>
            <w:r w:rsidR="00B06FAC">
              <w:rPr>
                <w:noProof/>
                <w:lang w:val="en-US"/>
              </w:rPr>
              <w:t>ímyit wilāye, í</w:t>
            </w:r>
            <w:r w:rsidRPr="00257288">
              <w:rPr>
                <w:noProof/>
                <w:lang w:val="en-US"/>
              </w:rPr>
              <w:t xml:space="preserve">myit wilāye, al-wilāyāt hāḏi mdarrib </w:t>
            </w:r>
            <w:r w:rsidR="00D7289A">
              <w:rPr>
                <w:noProof/>
                <w:lang w:val="en-US"/>
              </w:rPr>
              <w:t>ˁ</w:t>
            </w:r>
            <w:r w:rsidRPr="00B06FAC">
              <w:rPr>
                <w:noProof/>
                <w:lang w:val="en-US"/>
              </w:rPr>
              <w:t xml:space="preserve">alēhum xabar li ṣār hafte šī </w:t>
            </w:r>
            <w:r w:rsidR="00D7289A">
              <w:rPr>
                <w:noProof/>
                <w:lang w:val="en-US"/>
              </w:rPr>
              <w:t>ˁ</w:t>
            </w:r>
            <w:r w:rsidRPr="00B06FAC">
              <w:rPr>
                <w:noProof/>
                <w:lang w:val="en-US"/>
              </w:rPr>
              <w:t xml:space="preserve">ala r-rūs mdarrib </w:t>
            </w:r>
            <w:r w:rsidR="00D7289A">
              <w:rPr>
                <w:noProof/>
                <w:lang w:val="en-US"/>
              </w:rPr>
              <w:t>ˁ</w:t>
            </w:r>
            <w:r w:rsidRPr="00B06FAC">
              <w:rPr>
                <w:noProof/>
                <w:lang w:val="en-US"/>
              </w:rPr>
              <w:t>alēhum xabar kullkum bāčir ba</w:t>
            </w:r>
            <w:r w:rsidR="00D7289A">
              <w:rPr>
                <w:noProof/>
                <w:lang w:val="en-US"/>
              </w:rPr>
              <w:t>ˁ</w:t>
            </w:r>
            <w:r w:rsidR="00B06FAC">
              <w:rPr>
                <w:noProof/>
                <w:lang w:val="en-US"/>
              </w:rPr>
              <w:t>a</w:t>
            </w:r>
            <w:r w:rsidRPr="00B06FAC">
              <w:rPr>
                <w:noProof/>
                <w:lang w:val="en-US"/>
              </w:rPr>
              <w:t xml:space="preserve">d bāčir tiltammūn tiǧūn hēne b-as-sarāy aḏ̣-ḏ̣uhur hēne </w:t>
            </w:r>
            <w:r w:rsidR="00D7289A">
              <w:rPr>
                <w:noProof/>
                <w:lang w:val="en-US"/>
              </w:rPr>
              <w:t>ˀ</w:t>
            </w:r>
            <w:r w:rsidRPr="00B06FAC">
              <w:rPr>
                <w:noProof/>
                <w:lang w:val="en-US"/>
              </w:rPr>
              <w:t xml:space="preserve">arīdkum </w:t>
            </w:r>
            <w:r w:rsidR="00D7289A">
              <w:rPr>
                <w:noProof/>
                <w:lang w:val="en-US"/>
              </w:rPr>
              <w:t>ˁ</w:t>
            </w:r>
            <w:r w:rsidRPr="00B06FAC">
              <w:rPr>
                <w:noProof/>
                <w:lang w:val="en-US"/>
              </w:rPr>
              <w:t>ugub ṯal</w:t>
            </w:r>
            <w:r w:rsidR="00B06FAC">
              <w:rPr>
                <w:noProof/>
                <w:lang w:val="en-US"/>
              </w:rPr>
              <w:t>i</w:t>
            </w:r>
            <w:r w:rsidRPr="00B06FAC">
              <w:rPr>
                <w:noProof/>
                <w:lang w:val="en-US"/>
              </w:rPr>
              <w:t xml:space="preserve">ṯ tīyām. </w:t>
            </w:r>
          </w:p>
        </w:tc>
        <w:tc>
          <w:tcPr>
            <w:tcW w:w="4395" w:type="dxa"/>
          </w:tcPr>
          <w:p w:rsidR="00E42EA6" w:rsidRPr="00B06FAC" w:rsidRDefault="00A24CB9" w:rsidP="00A24CB9">
            <w:pPr>
              <w:rPr>
                <w:noProof/>
                <w:lang w:val="en-US"/>
              </w:rPr>
            </w:pPr>
            <w:r>
              <w:rPr>
                <w:noProof/>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E42EA6" w:rsidRPr="00E42EA6" w:rsidTr="00E42EA6">
        <w:tc>
          <w:tcPr>
            <w:tcW w:w="675" w:type="dxa"/>
          </w:tcPr>
          <w:p w:rsidR="00E42EA6" w:rsidRPr="00B06FAC" w:rsidRDefault="00B06FAC" w:rsidP="00E34229">
            <w:pPr>
              <w:rPr>
                <w:noProof/>
              </w:rPr>
            </w:pPr>
            <w:r>
              <w:rPr>
                <w:noProof/>
              </w:rPr>
              <w:t>6.00</w:t>
            </w:r>
          </w:p>
        </w:tc>
        <w:tc>
          <w:tcPr>
            <w:tcW w:w="3969" w:type="dxa"/>
          </w:tcPr>
          <w:p w:rsidR="00E42EA6" w:rsidRPr="00B06FAC" w:rsidRDefault="00E42EA6" w:rsidP="00B06FAC">
            <w:pPr>
              <w:rPr>
                <w:noProof/>
                <w:lang w:val="en-US"/>
              </w:rPr>
            </w:pPr>
            <w:r w:rsidRPr="00B06FAC">
              <w:rPr>
                <w:noProof/>
                <w:lang w:val="en-US"/>
              </w:rPr>
              <w:t xml:space="preserve">mdarrib </w:t>
            </w:r>
            <w:r w:rsidR="00D7289A">
              <w:rPr>
                <w:noProof/>
                <w:lang w:val="en-US"/>
              </w:rPr>
              <w:t>ˁ</w:t>
            </w:r>
            <w:r w:rsidRPr="00B06FAC">
              <w:rPr>
                <w:noProof/>
                <w:lang w:val="en-US"/>
              </w:rPr>
              <w:t>a</w:t>
            </w:r>
            <w:r w:rsidR="00B06FAC">
              <w:rPr>
                <w:noProof/>
                <w:lang w:val="en-US"/>
              </w:rPr>
              <w:t>lēhum ṭurrāše ya</w:t>
            </w:r>
            <w:r w:rsidR="00D7289A">
              <w:rPr>
                <w:noProof/>
                <w:lang w:val="en-US"/>
              </w:rPr>
              <w:t>ˁ</w:t>
            </w:r>
            <w:r w:rsidR="00B06FAC">
              <w:rPr>
                <w:noProof/>
                <w:lang w:val="en-US"/>
              </w:rPr>
              <w:t>ni ṭurrāše xaba</w:t>
            </w:r>
            <w:r w:rsidRPr="00B06FAC">
              <w:rPr>
                <w:noProof/>
                <w:lang w:val="en-US"/>
              </w:rPr>
              <w:t xml:space="preserve">rǧi kullhum ṣāyiḥ-ilhum </w:t>
            </w:r>
            <w:r w:rsidR="00B06FAC">
              <w:rPr>
                <w:noProof/>
                <w:lang w:val="en-US"/>
              </w:rPr>
              <w:t xml:space="preserve">b-al… </w:t>
            </w:r>
            <w:r w:rsidRPr="00B06FAC">
              <w:rPr>
                <w:noProof/>
                <w:lang w:val="en-US"/>
              </w:rPr>
              <w:t xml:space="preserve">lāmmhum b-al-ḥōš yōmin </w:t>
            </w:r>
            <w:r w:rsidR="00B06FAC">
              <w:rPr>
                <w:noProof/>
                <w:lang w:val="en-US"/>
              </w:rPr>
              <w:t>lāmmhum gāyil kull</w:t>
            </w:r>
            <w:r w:rsidRPr="00B06FAC">
              <w:rPr>
                <w:noProof/>
                <w:lang w:val="en-US"/>
              </w:rPr>
              <w:t xml:space="preserve"> awwal</w:t>
            </w:r>
            <w:r w:rsidR="00B06FAC">
              <w:rPr>
                <w:noProof/>
                <w:lang w:val="en-US"/>
              </w:rPr>
              <w:t>i</w:t>
            </w:r>
            <w:r w:rsidRPr="00B06FAC">
              <w:rPr>
                <w:noProof/>
                <w:lang w:val="en-US"/>
              </w:rPr>
              <w:t xml:space="preserve"> yilbasūn zibnāt </w:t>
            </w:r>
            <w:r w:rsidR="00D7289A">
              <w:rPr>
                <w:noProof/>
                <w:lang w:val="en-US"/>
              </w:rPr>
              <w:t>ˁ</w:t>
            </w:r>
            <w:r w:rsidRPr="00B06FAC">
              <w:rPr>
                <w:noProof/>
                <w:lang w:val="en-US"/>
              </w:rPr>
              <w:t xml:space="preserve">abāt </w:t>
            </w:r>
            <w:r w:rsidR="00B06FAC">
              <w:rPr>
                <w:noProof/>
                <w:lang w:val="en-US"/>
              </w:rPr>
              <w:t xml:space="preserve">ta-ngūl </w:t>
            </w:r>
            <w:r w:rsidRPr="00B06FAC">
              <w:rPr>
                <w:noProof/>
                <w:lang w:val="en-US"/>
              </w:rPr>
              <w:t>k</w:t>
            </w:r>
            <w:r w:rsidR="00B06FAC">
              <w:rPr>
                <w:noProof/>
                <w:lang w:val="en-US"/>
              </w:rPr>
              <w:t>a</w:t>
            </w:r>
            <w:r w:rsidRPr="00B06FAC">
              <w:rPr>
                <w:noProof/>
                <w:lang w:val="en-US"/>
              </w:rPr>
              <w:t>llīge dišdāše</w:t>
            </w:r>
            <w:r w:rsidR="00A24CB9">
              <w:rPr>
                <w:rStyle w:val="Funotenzeichen"/>
                <w:noProof/>
                <w:lang w:val="en-US"/>
              </w:rPr>
              <w:footnoteReference w:id="52"/>
            </w:r>
            <w:r w:rsidR="00B06FAC">
              <w:rPr>
                <w:noProof/>
                <w:lang w:val="en-US"/>
              </w:rPr>
              <w:t>.</w:t>
            </w:r>
            <w:r w:rsidRPr="00B06FAC">
              <w:rPr>
                <w:noProof/>
                <w:lang w:val="en-US"/>
              </w:rPr>
              <w:t xml:space="preserve"> </w:t>
            </w:r>
          </w:p>
        </w:tc>
        <w:tc>
          <w:tcPr>
            <w:tcW w:w="4395" w:type="dxa"/>
          </w:tcPr>
          <w:p w:rsidR="00E42EA6" w:rsidRPr="00B06FAC" w:rsidRDefault="00A24CB9" w:rsidP="00863306">
            <w:pPr>
              <w:rPr>
                <w:noProof/>
                <w:lang w:val="en-US"/>
              </w:rPr>
            </w:pPr>
            <w:r>
              <w:rPr>
                <w:noProof/>
                <w:lang w:val="en-US"/>
              </w:rPr>
              <w:t>He sent messanger</w:t>
            </w:r>
            <w:r w:rsidR="00863306">
              <w:rPr>
                <w:noProof/>
                <w:lang w:val="en-US"/>
              </w:rPr>
              <w:t xml:space="preserve">s to them, </w:t>
            </w:r>
            <w:r>
              <w:rPr>
                <w:noProof/>
                <w:lang w:val="en-US"/>
              </w:rPr>
              <w:t>herald</w:t>
            </w:r>
            <w:r w:rsidR="00863306">
              <w:rPr>
                <w:noProof/>
                <w:lang w:val="en-US"/>
              </w:rPr>
              <w:t>s</w:t>
            </w:r>
            <w:r>
              <w:rPr>
                <w:noProof/>
                <w:lang w:val="en-US"/>
              </w:rPr>
              <w:t>, to call all of them and to gather them in the courtyard. When they had gathered in the courtyard… at that time everybody wear cloak-like wraps.</w:t>
            </w:r>
          </w:p>
        </w:tc>
      </w:tr>
      <w:tr w:rsidR="00E42EA6" w:rsidRPr="00E42EA6" w:rsidTr="00E42EA6">
        <w:tc>
          <w:tcPr>
            <w:tcW w:w="675" w:type="dxa"/>
          </w:tcPr>
          <w:p w:rsidR="00E42EA6" w:rsidRPr="00B06FAC" w:rsidRDefault="00A24CB9" w:rsidP="00E34229">
            <w:pPr>
              <w:rPr>
                <w:noProof/>
                <w:lang w:val="en-US"/>
              </w:rPr>
            </w:pPr>
            <w:r>
              <w:rPr>
                <w:noProof/>
                <w:lang w:val="en-US"/>
              </w:rPr>
              <w:t>6.17</w:t>
            </w:r>
          </w:p>
        </w:tc>
        <w:tc>
          <w:tcPr>
            <w:tcW w:w="3969" w:type="dxa"/>
          </w:tcPr>
          <w:p w:rsidR="00E42EA6" w:rsidRPr="00B06FAC" w:rsidRDefault="00A24CB9" w:rsidP="0024236A">
            <w:pPr>
              <w:rPr>
                <w:noProof/>
                <w:lang w:val="en-US"/>
              </w:rPr>
            </w:pPr>
            <w:r>
              <w:rPr>
                <w:noProof/>
                <w:lang w:val="en-US"/>
              </w:rPr>
              <w:t>gāyil aḏ̣-ḏ̣uhur</w:t>
            </w:r>
            <w:r w:rsidR="00E42EA6" w:rsidRPr="00B06FAC">
              <w:rPr>
                <w:noProof/>
                <w:lang w:val="en-US"/>
              </w:rPr>
              <w:t xml:space="preserve"> </w:t>
            </w:r>
            <w:r>
              <w:rPr>
                <w:noProof/>
                <w:lang w:val="en-US"/>
              </w:rPr>
              <w:t>“</w:t>
            </w:r>
            <w:r w:rsidR="00E42EA6" w:rsidRPr="00B06FAC">
              <w:rPr>
                <w:noProof/>
                <w:lang w:val="en-US"/>
              </w:rPr>
              <w:t>daḥḥǧu</w:t>
            </w:r>
            <w:r w:rsidR="005176C8">
              <w:rPr>
                <w:noProof/>
                <w:lang w:val="en-US"/>
              </w:rPr>
              <w:t>!”</w:t>
            </w:r>
            <w:r w:rsidR="00E42EA6" w:rsidRPr="00B06FAC">
              <w:rPr>
                <w:noProof/>
                <w:lang w:val="en-US"/>
              </w:rPr>
              <w:t xml:space="preserve"> lāmm al-</w:t>
            </w:r>
            <w:r w:rsidR="00D7289A">
              <w:rPr>
                <w:noProof/>
                <w:lang w:val="en-US"/>
              </w:rPr>
              <w:t>ˁ</w:t>
            </w:r>
            <w:r w:rsidR="00E42EA6" w:rsidRPr="00B06FAC">
              <w:rPr>
                <w:noProof/>
                <w:lang w:val="en-US"/>
              </w:rPr>
              <w:t>askar</w:t>
            </w:r>
            <w:r>
              <w:rPr>
                <w:noProof/>
                <w:lang w:val="en-US"/>
              </w:rPr>
              <w:t xml:space="preserve"> </w:t>
            </w:r>
            <w:r w:rsidR="005176C8">
              <w:t xml:space="preserve">ḥōl-ma ḥawālēhum </w:t>
            </w:r>
            <w:r>
              <w:rPr>
                <w:noProof/>
                <w:lang w:val="en-US"/>
              </w:rPr>
              <w:t xml:space="preserve">gāyil “daḥḥǧu! </w:t>
            </w:r>
            <w:r w:rsidR="00E42EA6" w:rsidRPr="00B06FAC">
              <w:rPr>
                <w:noProof/>
                <w:lang w:val="en-US"/>
              </w:rPr>
              <w:t>š-ma</w:t>
            </w:r>
            <w:r>
              <w:rPr>
                <w:noProof/>
                <w:lang w:val="en-US"/>
              </w:rPr>
              <w:t>_</w:t>
            </w:r>
            <w:r w:rsidR="00E42EA6" w:rsidRPr="00B06FAC">
              <w:rPr>
                <w:noProof/>
                <w:lang w:val="en-US"/>
              </w:rPr>
              <w:t xml:space="preserve">gūl </w:t>
            </w:r>
            <w:r>
              <w:rPr>
                <w:noProof/>
                <w:lang w:val="en-US"/>
              </w:rPr>
              <w:t>āni</w:t>
            </w:r>
            <w:r w:rsidR="00E42EA6" w:rsidRPr="00B06FAC">
              <w:rPr>
                <w:noProof/>
                <w:lang w:val="en-US"/>
              </w:rPr>
              <w:t xml:space="preserve"> t</w:t>
            </w:r>
            <w:r>
              <w:rPr>
                <w:noProof/>
                <w:lang w:val="en-US"/>
              </w:rPr>
              <w:t>i-s</w:t>
            </w:r>
            <w:r w:rsidR="00E42EA6" w:rsidRPr="00B06FAC">
              <w:rPr>
                <w:noProof/>
                <w:lang w:val="en-US"/>
              </w:rPr>
              <w:t>sawwūn</w:t>
            </w:r>
            <w:r>
              <w:rPr>
                <w:noProof/>
                <w:lang w:val="en-US"/>
              </w:rPr>
              <w:t>?”</w:t>
            </w:r>
            <w:r w:rsidR="00E42EA6" w:rsidRPr="00B06FAC">
              <w:rPr>
                <w:noProof/>
                <w:lang w:val="en-US"/>
              </w:rPr>
              <w:t xml:space="preserve"> gāylīn </w:t>
            </w:r>
            <w:r>
              <w:rPr>
                <w:noProof/>
                <w:lang w:val="en-US"/>
              </w:rPr>
              <w:t>“</w:t>
            </w:r>
            <w:r w:rsidR="00D7289A">
              <w:rPr>
                <w:noProof/>
                <w:lang w:val="en-US"/>
              </w:rPr>
              <w:t>ˀ</w:t>
            </w:r>
            <w:r>
              <w:rPr>
                <w:noProof/>
                <w:lang w:val="en-US"/>
              </w:rPr>
              <w:t xml:space="preserve">ī!” </w:t>
            </w:r>
            <w:r w:rsidR="00E42EA6" w:rsidRPr="00B06FAC">
              <w:rPr>
                <w:noProof/>
                <w:lang w:val="en-US"/>
              </w:rPr>
              <w:t xml:space="preserve">ygūl </w:t>
            </w:r>
            <w:r>
              <w:rPr>
                <w:noProof/>
                <w:lang w:val="en-US"/>
              </w:rPr>
              <w:t>“</w:t>
            </w:r>
            <w:r w:rsidR="00E42EA6" w:rsidRPr="005176C8">
              <w:rPr>
                <w:noProof/>
                <w:color w:val="FF0000"/>
                <w:lang w:val="en-US"/>
              </w:rPr>
              <w:t>taktak</w:t>
            </w:r>
            <w:r>
              <w:rPr>
                <w:noProof/>
                <w:lang w:val="en-US"/>
              </w:rPr>
              <w:t>”</w:t>
            </w:r>
            <w:r w:rsidR="00E42EA6" w:rsidRPr="00B06FAC">
              <w:rPr>
                <w:noProof/>
                <w:lang w:val="en-US"/>
              </w:rPr>
              <w:t xml:space="preserve"> gāylī-lhum </w:t>
            </w:r>
            <w:r>
              <w:rPr>
                <w:noProof/>
                <w:lang w:val="en-US"/>
              </w:rPr>
              <w:t>“</w:t>
            </w:r>
            <w:r w:rsidR="00E42EA6" w:rsidRPr="00B06FAC">
              <w:rPr>
                <w:noProof/>
                <w:lang w:val="en-US"/>
              </w:rPr>
              <w:t xml:space="preserve">šīlu </w:t>
            </w:r>
            <w:r w:rsidR="00D7289A">
              <w:rPr>
                <w:noProof/>
                <w:lang w:val="en-US"/>
              </w:rPr>
              <w:t>ˁ</w:t>
            </w:r>
            <w:r w:rsidR="00E42EA6" w:rsidRPr="00B06FAC">
              <w:rPr>
                <w:noProof/>
                <w:lang w:val="en-US"/>
              </w:rPr>
              <w:t xml:space="preserve">abātkum </w:t>
            </w:r>
            <w:r>
              <w:rPr>
                <w:noProof/>
                <w:lang w:val="en-US"/>
              </w:rPr>
              <w:t xml:space="preserve">la-fōg!” sarāwīl mū lābsīn “šīlu </w:t>
            </w:r>
            <w:r w:rsidR="00D7289A">
              <w:rPr>
                <w:noProof/>
                <w:lang w:val="en-US"/>
              </w:rPr>
              <w:t>ˁ</w:t>
            </w:r>
            <w:r>
              <w:rPr>
                <w:noProof/>
                <w:lang w:val="en-US"/>
              </w:rPr>
              <w:t xml:space="preserve">abātkum </w:t>
            </w:r>
            <w:r w:rsidR="00E42EA6" w:rsidRPr="00B06FAC">
              <w:rPr>
                <w:noProof/>
                <w:lang w:val="en-US"/>
              </w:rPr>
              <w:t>ta-rīd adaḥḥič Aslām alli Naṣāra</w:t>
            </w:r>
            <w:r>
              <w:rPr>
                <w:noProof/>
                <w:lang w:val="en-US"/>
              </w:rPr>
              <w:t>.”</w:t>
            </w:r>
            <w:r w:rsidR="00E42EA6" w:rsidRPr="00B06FAC">
              <w:rPr>
                <w:noProof/>
                <w:lang w:val="en-US"/>
              </w:rPr>
              <w:t xml:space="preserve"> </w:t>
            </w:r>
          </w:p>
        </w:tc>
        <w:tc>
          <w:tcPr>
            <w:tcW w:w="4395" w:type="dxa"/>
          </w:tcPr>
          <w:p w:rsidR="00E42EA6" w:rsidRPr="00B06FAC" w:rsidRDefault="005176C8" w:rsidP="005176C8">
            <w:pPr>
              <w:rPr>
                <w:noProof/>
                <w:lang w:val="en-US"/>
              </w:rPr>
            </w:pPr>
            <w:r>
              <w:rPr>
                <w:noProof/>
                <w:lang w:val="en-US"/>
              </w:rPr>
              <w:t>At noon he said, “Look!” The soldiers have had gathered around them. Then he said, “Look! You will do what I say?” They said, “Yes!” He said, “Okay!” and then they said to them, “Lift your robes  up!” They did not wear trousers. “Lift your robes up! I want to see if you are Muslim or Christian.”</w:t>
            </w:r>
          </w:p>
        </w:tc>
      </w:tr>
      <w:tr w:rsidR="00E42EA6" w:rsidRPr="00E42EA6" w:rsidTr="00E42EA6">
        <w:tc>
          <w:tcPr>
            <w:tcW w:w="675" w:type="dxa"/>
          </w:tcPr>
          <w:p w:rsidR="00E42EA6" w:rsidRPr="00B06FAC" w:rsidRDefault="00A24CB9" w:rsidP="00E34229">
            <w:pPr>
              <w:rPr>
                <w:noProof/>
                <w:lang w:val="en-US"/>
              </w:rPr>
            </w:pPr>
            <w:r>
              <w:rPr>
                <w:noProof/>
                <w:lang w:val="en-US"/>
              </w:rPr>
              <w:t>6.38</w:t>
            </w:r>
          </w:p>
        </w:tc>
        <w:tc>
          <w:tcPr>
            <w:tcW w:w="3969" w:type="dxa"/>
          </w:tcPr>
          <w:p w:rsidR="00E42EA6" w:rsidRPr="00B06FAC" w:rsidRDefault="0024236A" w:rsidP="0024236A">
            <w:pPr>
              <w:rPr>
                <w:noProof/>
                <w:lang w:val="en-US"/>
              </w:rPr>
            </w:pPr>
            <w:r w:rsidRPr="00B06FAC">
              <w:rPr>
                <w:noProof/>
                <w:lang w:val="en-US"/>
              </w:rPr>
              <w:t>ya</w:t>
            </w:r>
            <w:r w:rsidR="00D7289A">
              <w:rPr>
                <w:noProof/>
                <w:lang w:val="en-US"/>
              </w:rPr>
              <w:t>ˁ</w:t>
            </w:r>
            <w:r w:rsidRPr="00B06FAC">
              <w:rPr>
                <w:noProof/>
                <w:lang w:val="en-US"/>
              </w:rPr>
              <w:t>ni bīhum xāynīn</w:t>
            </w:r>
            <w:r>
              <w:rPr>
                <w:noProof/>
                <w:lang w:val="en-US"/>
              </w:rPr>
              <w:t>,</w:t>
            </w:r>
            <w:r w:rsidRPr="00B06FAC">
              <w:rPr>
                <w:noProof/>
                <w:lang w:val="en-US"/>
              </w:rPr>
              <w:t xml:space="preserve"> huwwe yrīd </w:t>
            </w:r>
            <w:r>
              <w:rPr>
                <w:noProof/>
                <w:lang w:val="en-US"/>
              </w:rPr>
              <w:t xml:space="preserve">huwwe… </w:t>
            </w:r>
            <w:r w:rsidRPr="00B06FAC">
              <w:rPr>
                <w:noProof/>
                <w:lang w:val="en-US"/>
              </w:rPr>
              <w:t xml:space="preserve">dawle </w:t>
            </w:r>
            <w:r w:rsidR="00D7289A">
              <w:rPr>
                <w:noProof/>
                <w:lang w:val="en-US"/>
              </w:rPr>
              <w:t>ˀ</w:t>
            </w:r>
            <w:r w:rsidRPr="00B06FAC">
              <w:rPr>
                <w:noProof/>
                <w:lang w:val="en-US"/>
              </w:rPr>
              <w:t>islāmīye al-</w:t>
            </w:r>
            <w:r w:rsidR="00D7289A">
              <w:rPr>
                <w:noProof/>
                <w:lang w:val="en-US"/>
              </w:rPr>
              <w:t>ˁ</w:t>
            </w:r>
            <w:r w:rsidRPr="00B06FAC">
              <w:rPr>
                <w:noProof/>
                <w:lang w:val="en-US"/>
              </w:rPr>
              <w:t>uṯmānīy</w:t>
            </w:r>
            <w:r>
              <w:rPr>
                <w:noProof/>
                <w:lang w:val="en-US"/>
              </w:rPr>
              <w:t>e</w:t>
            </w:r>
            <w:r w:rsidRPr="00B06FAC">
              <w:rPr>
                <w:noProof/>
                <w:lang w:val="en-US"/>
              </w:rPr>
              <w:t xml:space="preserve"> </w:t>
            </w:r>
            <w:r w:rsidR="00D7289A">
              <w:rPr>
                <w:noProof/>
                <w:lang w:val="en-US"/>
              </w:rPr>
              <w:t>ˁ</w:t>
            </w:r>
            <w:r w:rsidRPr="00B06FAC">
              <w:rPr>
                <w:noProof/>
                <w:lang w:val="en-US"/>
              </w:rPr>
              <w:t>alēš wga</w:t>
            </w:r>
            <w:r w:rsidR="00D7289A">
              <w:rPr>
                <w:noProof/>
                <w:lang w:val="en-US"/>
              </w:rPr>
              <w:t>ˁ</w:t>
            </w:r>
            <w:r w:rsidRPr="00B06FAC">
              <w:rPr>
                <w:noProof/>
                <w:lang w:val="en-US"/>
              </w:rPr>
              <w:t xml:space="preserve">at? </w:t>
            </w:r>
            <w:r w:rsidR="00E42EA6" w:rsidRPr="00B06FAC">
              <w:rPr>
                <w:noProof/>
                <w:lang w:val="en-US"/>
              </w:rPr>
              <w:t xml:space="preserve">gāyil </w:t>
            </w:r>
            <w:r w:rsidR="00A24CB9">
              <w:rPr>
                <w:noProof/>
                <w:lang w:val="en-US"/>
              </w:rPr>
              <w:t>“</w:t>
            </w:r>
            <w:r w:rsidR="00E42EA6" w:rsidRPr="00B06FAC">
              <w:rPr>
                <w:noProof/>
                <w:lang w:val="en-US"/>
              </w:rPr>
              <w:t>šīlu</w:t>
            </w:r>
            <w:r w:rsidR="00A24CB9">
              <w:rPr>
                <w:noProof/>
                <w:lang w:val="en-US"/>
              </w:rPr>
              <w:t>!”</w:t>
            </w:r>
            <w:r w:rsidR="00E42EA6" w:rsidRPr="00B06FAC">
              <w:rPr>
                <w:noProof/>
                <w:lang w:val="en-US"/>
              </w:rPr>
              <w:t xml:space="preserve"> ydaḥḥič </w:t>
            </w:r>
            <w:r>
              <w:rPr>
                <w:noProof/>
                <w:lang w:val="en-US"/>
              </w:rPr>
              <w:t>“</w:t>
            </w:r>
            <w:r w:rsidR="00E42EA6" w:rsidRPr="00B06FAC">
              <w:rPr>
                <w:noProof/>
                <w:lang w:val="en-US"/>
              </w:rPr>
              <w:t>hāḏa mṭahhar hāḏa ygūl ṣaġlam, uṭlu</w:t>
            </w:r>
            <w:r w:rsidR="00D7289A">
              <w:rPr>
                <w:noProof/>
                <w:lang w:val="en-US"/>
              </w:rPr>
              <w:t>ˁ</w:t>
            </w:r>
            <w:r w:rsidR="00E42EA6" w:rsidRPr="00B06FAC">
              <w:rPr>
                <w:noProof/>
                <w:lang w:val="en-US"/>
              </w:rPr>
              <w:t xml:space="preserve"> min hēne! hāḏa mū mṭahhar</w:t>
            </w:r>
            <w:r>
              <w:rPr>
                <w:noProof/>
                <w:lang w:val="en-US"/>
              </w:rPr>
              <w:t>,</w:t>
            </w:r>
            <w:r w:rsidR="00E42EA6" w:rsidRPr="00B06FAC">
              <w:rPr>
                <w:noProof/>
                <w:lang w:val="en-US"/>
              </w:rPr>
              <w:t xml:space="preserve"> </w:t>
            </w:r>
            <w:r>
              <w:rPr>
                <w:noProof/>
                <w:lang w:val="en-US"/>
              </w:rPr>
              <w:t>hāḏa” ygūl “</w:t>
            </w:r>
            <w:r w:rsidR="00E42EA6" w:rsidRPr="00B06FAC">
              <w:rPr>
                <w:noProof/>
                <w:lang w:val="en-US"/>
              </w:rPr>
              <w:t>guṭṭu kalltu!</w:t>
            </w:r>
            <w:r>
              <w:rPr>
                <w:noProof/>
                <w:lang w:val="en-US"/>
              </w:rPr>
              <w:t>”</w:t>
            </w:r>
            <w:r w:rsidR="00E42EA6" w:rsidRPr="00B06FAC">
              <w:rPr>
                <w:noProof/>
                <w:lang w:val="en-US"/>
              </w:rPr>
              <w:t xml:space="preserve"> awwa</w:t>
            </w:r>
            <w:r>
              <w:rPr>
                <w:noProof/>
                <w:lang w:val="en-US"/>
              </w:rPr>
              <w:t>l bād</w:t>
            </w:r>
            <w:r w:rsidR="00E42EA6" w:rsidRPr="00B06FAC">
              <w:rPr>
                <w:noProof/>
                <w:lang w:val="en-US"/>
              </w:rPr>
              <w:t xml:space="preserve">ye mṣaffi al-wālīye al-qaymaqāmīye </w:t>
            </w:r>
            <w:r w:rsidR="00E42EA6" w:rsidRPr="0024236A">
              <w:rPr>
                <w:noProof/>
                <w:color w:val="FF0000"/>
                <w:lang w:val="en-US"/>
              </w:rPr>
              <w:t>ḥakkāmu</w:t>
            </w:r>
            <w:r w:rsidR="00E42EA6" w:rsidRPr="00B06FAC">
              <w:rPr>
                <w:noProof/>
                <w:lang w:val="en-US"/>
              </w:rPr>
              <w:t xml:space="preserve"> </w:t>
            </w:r>
          </w:p>
        </w:tc>
        <w:tc>
          <w:tcPr>
            <w:tcW w:w="4395" w:type="dxa"/>
          </w:tcPr>
          <w:p w:rsidR="00E42EA6" w:rsidRPr="00B06FAC" w:rsidRDefault="005176C8" w:rsidP="00E34229">
            <w:pPr>
              <w:rPr>
                <w:noProof/>
                <w:lang w:val="en-US"/>
              </w:rPr>
            </w:pPr>
            <w:r>
              <w:rPr>
                <w:noProof/>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E42EA6" w:rsidRPr="00E42EA6" w:rsidTr="00E42EA6">
        <w:tc>
          <w:tcPr>
            <w:tcW w:w="675" w:type="dxa"/>
          </w:tcPr>
          <w:p w:rsidR="00E42EA6" w:rsidRPr="00B06FAC" w:rsidRDefault="00E42EA6" w:rsidP="00E34229">
            <w:pPr>
              <w:rPr>
                <w:noProof/>
                <w:lang w:val="en-US"/>
              </w:rPr>
            </w:pPr>
          </w:p>
        </w:tc>
        <w:tc>
          <w:tcPr>
            <w:tcW w:w="3969" w:type="dxa"/>
          </w:tcPr>
          <w:p w:rsidR="00E42EA6" w:rsidRPr="00B06FAC" w:rsidRDefault="0024236A" w:rsidP="0024236A">
            <w:pPr>
              <w:rPr>
                <w:noProof/>
                <w:lang w:val="en-US"/>
              </w:rPr>
            </w:pPr>
            <w:r>
              <w:rPr>
                <w:noProof/>
                <w:lang w:val="en-US"/>
              </w:rPr>
              <w:t>ᵊ</w:t>
            </w:r>
            <w:r w:rsidRPr="00B06FAC">
              <w:rPr>
                <w:noProof/>
                <w:lang w:val="en-US"/>
              </w:rPr>
              <w:t xml:space="preserve">mṣaffi al mitṭahhrīn w-al mū mitṭahhrīn </w:t>
            </w:r>
            <w:r>
              <w:rPr>
                <w:noProof/>
                <w:lang w:val="en-US"/>
              </w:rPr>
              <w:t xml:space="preserve">gāyil ta-ngūl ḏ̣āllīn </w:t>
            </w:r>
            <w:r w:rsidR="00D7289A">
              <w:rPr>
                <w:noProof/>
                <w:lang w:val="en-US"/>
              </w:rPr>
              <w:t>ˁ</w:t>
            </w:r>
            <w:r>
              <w:rPr>
                <w:noProof/>
                <w:lang w:val="en-US"/>
              </w:rPr>
              <w:t>aš</w:t>
            </w:r>
            <w:r w:rsidR="00E42EA6" w:rsidRPr="00B06FAC">
              <w:rPr>
                <w:noProof/>
                <w:lang w:val="en-US"/>
              </w:rPr>
              <w:t>ra xam</w:t>
            </w:r>
            <w:r>
              <w:rPr>
                <w:noProof/>
                <w:lang w:val="en-US"/>
              </w:rPr>
              <w:t>ǝ</w:t>
            </w:r>
            <w:r w:rsidR="00E42EA6" w:rsidRPr="00B06FAC">
              <w:rPr>
                <w:noProof/>
                <w:lang w:val="en-US"/>
              </w:rPr>
              <w:t>s</w:t>
            </w:r>
            <w:r>
              <w:rPr>
                <w:noProof/>
                <w:lang w:val="en-US"/>
              </w:rPr>
              <w:t>ṭ</w:t>
            </w:r>
            <w:r w:rsidR="00E42EA6" w:rsidRPr="00B06FAC">
              <w:rPr>
                <w:noProof/>
                <w:lang w:val="en-US"/>
              </w:rPr>
              <w:t>a</w:t>
            </w:r>
            <w:r w:rsidR="00D7289A">
              <w:rPr>
                <w:noProof/>
                <w:lang w:val="en-US"/>
              </w:rPr>
              <w:t>ˁ</w:t>
            </w:r>
            <w:r w:rsidR="00E42EA6" w:rsidRPr="00B06FAC">
              <w:rPr>
                <w:noProof/>
                <w:lang w:val="en-US"/>
              </w:rPr>
              <w:t xml:space="preserve">š mitṭahhrīn </w:t>
            </w:r>
            <w:r w:rsidR="00D7289A">
              <w:rPr>
                <w:noProof/>
                <w:lang w:val="en-US"/>
              </w:rPr>
              <w:t>ˁ</w:t>
            </w:r>
            <w:r w:rsidR="00E42EA6" w:rsidRPr="00B06FAC">
              <w:rPr>
                <w:noProof/>
                <w:lang w:val="en-US"/>
              </w:rPr>
              <w:t>iš</w:t>
            </w:r>
            <w:r>
              <w:rPr>
                <w:noProof/>
                <w:lang w:val="en-US"/>
              </w:rPr>
              <w:t>rīn</w:t>
            </w:r>
            <w:r w:rsidR="00E42EA6" w:rsidRPr="00B06FAC">
              <w:rPr>
                <w:noProof/>
                <w:lang w:val="en-US"/>
              </w:rPr>
              <w:t>. w-ṯimānīn mū mitṭahhrīn demek ki kul</w:t>
            </w:r>
            <w:r>
              <w:rPr>
                <w:noProof/>
                <w:lang w:val="en-US"/>
              </w:rPr>
              <w:t>lha xāyne b-dawiltu mūhum Aslām, ᵊmsawwīhum wāli qaymaqām ḥāki</w:t>
            </w:r>
            <w:r w:rsidR="00E42EA6" w:rsidRPr="00B06FAC">
              <w:rPr>
                <w:noProof/>
                <w:lang w:val="en-US"/>
              </w:rPr>
              <w:t xml:space="preserve">m. </w:t>
            </w:r>
          </w:p>
        </w:tc>
        <w:tc>
          <w:tcPr>
            <w:tcW w:w="4395" w:type="dxa"/>
          </w:tcPr>
          <w:p w:rsidR="00E42EA6" w:rsidRPr="00B06FAC" w:rsidRDefault="005176C8" w:rsidP="005176C8">
            <w:pPr>
              <w:rPr>
                <w:noProof/>
                <w:lang w:val="en-US"/>
              </w:rPr>
            </w:pPr>
            <w:r>
              <w:rPr>
                <w:noProof/>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E42EA6" w:rsidRPr="00E42EA6" w:rsidTr="00E42EA6">
        <w:tc>
          <w:tcPr>
            <w:tcW w:w="675" w:type="dxa"/>
          </w:tcPr>
          <w:p w:rsidR="00E42EA6" w:rsidRPr="00B06FAC" w:rsidRDefault="0024236A" w:rsidP="00E34229">
            <w:pPr>
              <w:rPr>
                <w:noProof/>
                <w:lang w:val="en-US"/>
              </w:rPr>
            </w:pPr>
            <w:r>
              <w:rPr>
                <w:noProof/>
                <w:lang w:val="en-US"/>
              </w:rPr>
              <w:t>7.03</w:t>
            </w:r>
          </w:p>
        </w:tc>
        <w:tc>
          <w:tcPr>
            <w:tcW w:w="3969" w:type="dxa"/>
          </w:tcPr>
          <w:p w:rsidR="00E42EA6" w:rsidRPr="00B06FAC" w:rsidRDefault="00E42EA6" w:rsidP="00432633">
            <w:pPr>
              <w:rPr>
                <w:noProof/>
                <w:lang w:val="en-US"/>
              </w:rPr>
            </w:pPr>
            <w:r w:rsidRPr="00B06FAC">
              <w:rPr>
                <w:noProof/>
                <w:lang w:val="en-US"/>
              </w:rPr>
              <w:t xml:space="preserve">as-sulṭān Murād ydaḥḥiǧ </w:t>
            </w:r>
            <w:r w:rsidR="00D7289A">
              <w:rPr>
                <w:noProof/>
                <w:lang w:val="en-US"/>
              </w:rPr>
              <w:t>ˁ</w:t>
            </w:r>
            <w:r w:rsidRPr="00B06FAC">
              <w:rPr>
                <w:noProof/>
                <w:lang w:val="en-US"/>
              </w:rPr>
              <w:t>alē min qādi, yā wal gāyil šūf ar-rā</w:t>
            </w:r>
            <w:r w:rsidR="00D7289A">
              <w:rPr>
                <w:noProof/>
                <w:lang w:val="en-US"/>
              </w:rPr>
              <w:t>ˁ</w:t>
            </w:r>
            <w:r w:rsidRPr="00B06FAC">
              <w:rPr>
                <w:noProof/>
                <w:lang w:val="en-US"/>
              </w:rPr>
              <w:t xml:space="preserve">i </w:t>
            </w:r>
            <w:r w:rsidR="00432633">
              <w:rPr>
                <w:noProof/>
                <w:lang w:val="en-US"/>
              </w:rPr>
              <w:t xml:space="preserve">l-ǝmhabūl </w:t>
            </w:r>
            <w:r w:rsidRPr="00B06FAC">
              <w:rPr>
                <w:noProof/>
                <w:lang w:val="en-US"/>
              </w:rPr>
              <w:t>qāftu tištaġil axēr minni. qāft ar-rā</w:t>
            </w:r>
            <w:r w:rsidR="00D7289A">
              <w:rPr>
                <w:noProof/>
                <w:lang w:val="en-US"/>
              </w:rPr>
              <w:t>ˁ</w:t>
            </w:r>
            <w:r w:rsidRPr="00B06FAC">
              <w:rPr>
                <w:noProof/>
                <w:lang w:val="en-US"/>
              </w:rPr>
              <w:t xml:space="preserve">i tištaġil axēr minni āni zād demek bōš ṣāyir </w:t>
            </w:r>
            <w:r w:rsidR="00432633" w:rsidRPr="00B06FAC">
              <w:rPr>
                <w:noProof/>
                <w:lang w:val="en-US"/>
              </w:rPr>
              <w:t xml:space="preserve">bāše </w:t>
            </w:r>
            <w:r w:rsidRPr="00B06FAC">
              <w:rPr>
                <w:noProof/>
                <w:lang w:val="en-US"/>
              </w:rPr>
              <w:t xml:space="preserve">ṣāyir padišāh. </w:t>
            </w:r>
            <w:r w:rsidR="00D7289A">
              <w:rPr>
                <w:noProof/>
                <w:color w:val="FF0000"/>
                <w:lang w:val="en-US"/>
              </w:rPr>
              <w:t>ˁ</w:t>
            </w:r>
            <w:r w:rsidRPr="00432633">
              <w:rPr>
                <w:noProof/>
                <w:color w:val="FF0000"/>
                <w:lang w:val="en-US"/>
              </w:rPr>
              <w:t xml:space="preserve">ugub-mu </w:t>
            </w:r>
            <w:r w:rsidRPr="00B06FAC">
              <w:rPr>
                <w:noProof/>
                <w:lang w:val="en-US"/>
              </w:rPr>
              <w:t xml:space="preserve">mṣaffīhum gāyil arīdkum kull min </w:t>
            </w:r>
            <w:r w:rsidR="00D7289A">
              <w:rPr>
                <w:noProof/>
                <w:lang w:val="en-US"/>
              </w:rPr>
              <w:t>ˁ</w:t>
            </w:r>
            <w:r w:rsidRPr="00B06FAC">
              <w:rPr>
                <w:noProof/>
                <w:lang w:val="en-US"/>
              </w:rPr>
              <w:t xml:space="preserve">askarkum </w:t>
            </w:r>
            <w:r w:rsidR="00432633">
              <w:rPr>
                <w:noProof/>
                <w:lang w:val="en-US"/>
              </w:rPr>
              <w:t>ᵊ</w:t>
            </w:r>
            <w:r w:rsidRPr="00B06FAC">
              <w:rPr>
                <w:noProof/>
                <w:lang w:val="en-US"/>
              </w:rPr>
              <w:t xml:space="preserve">tḥaḏ̣ḏ̣rūn </w:t>
            </w:r>
            <w:r w:rsidR="00D7289A">
              <w:rPr>
                <w:noProof/>
                <w:lang w:val="en-US"/>
              </w:rPr>
              <w:t>ˁ</w:t>
            </w:r>
            <w:r w:rsidRPr="00B06FAC">
              <w:rPr>
                <w:noProof/>
                <w:lang w:val="en-US"/>
              </w:rPr>
              <w:t>askarkum kāmil w</w:t>
            </w:r>
            <w:r w:rsidR="00432633">
              <w:rPr>
                <w:noProof/>
                <w:lang w:val="en-US"/>
              </w:rPr>
              <w:t xml:space="preserve"> </w:t>
            </w:r>
            <w:r w:rsidRPr="00B06FAC">
              <w:rPr>
                <w:noProof/>
                <w:lang w:val="en-US"/>
              </w:rPr>
              <w:t xml:space="preserve">tiǧūn </w:t>
            </w:r>
            <w:r w:rsidR="00D7289A">
              <w:rPr>
                <w:noProof/>
                <w:lang w:val="en-US"/>
              </w:rPr>
              <w:t>ˁ</w:t>
            </w:r>
            <w:r w:rsidR="00432633">
              <w:rPr>
                <w:noProof/>
                <w:lang w:val="en-US"/>
              </w:rPr>
              <w:t xml:space="preserve">ugub hafte </w:t>
            </w:r>
            <w:r w:rsidR="00D7289A">
              <w:rPr>
                <w:noProof/>
                <w:lang w:val="en-US"/>
              </w:rPr>
              <w:t>ˁ</w:t>
            </w:r>
            <w:r w:rsidRPr="00B06FAC">
              <w:rPr>
                <w:noProof/>
                <w:lang w:val="en-US"/>
              </w:rPr>
              <w:t xml:space="preserve">a-r-rūs </w:t>
            </w:r>
            <w:r w:rsidR="00432633">
              <w:rPr>
                <w:noProof/>
                <w:lang w:val="en-US"/>
              </w:rPr>
              <w:t>ᵊ</w:t>
            </w:r>
            <w:r w:rsidRPr="00B06FAC">
              <w:rPr>
                <w:noProof/>
                <w:lang w:val="en-US"/>
              </w:rPr>
              <w:t xml:space="preserve">nrīd </w:t>
            </w:r>
            <w:r w:rsidR="00432633">
              <w:rPr>
                <w:noProof/>
                <w:lang w:val="en-US"/>
              </w:rPr>
              <w:t>ᵊ</w:t>
            </w:r>
            <w:r w:rsidRPr="00B06FAC">
              <w:rPr>
                <w:noProof/>
                <w:lang w:val="en-US"/>
              </w:rPr>
              <w:t xml:space="preserve">nḥārbu. </w:t>
            </w:r>
          </w:p>
        </w:tc>
        <w:tc>
          <w:tcPr>
            <w:tcW w:w="4395" w:type="dxa"/>
          </w:tcPr>
          <w:p w:rsidR="00E42EA6" w:rsidRPr="00B06FAC" w:rsidRDefault="003A7C6B" w:rsidP="00E34229">
            <w:pPr>
              <w:rPr>
                <w:noProof/>
                <w:lang w:val="en-US"/>
              </w:rPr>
            </w:pPr>
            <w:r>
              <w:rPr>
                <w:noProof/>
                <w:lang w:val="en-US"/>
              </w:rPr>
              <w:t xml:space="preserve">Sultan Murad looked at him from far and said, “Hey, look at this crude shepherd, his brain works better than mine. The brain of this shepherd is better than mine. I have become a Padishah and a Pasha for nothing!” After he had sorted them out he said, “I want </w:t>
            </w:r>
            <w:r w:rsidRPr="003A7C6B">
              <w:rPr>
                <w:noProof/>
                <w:color w:val="FF0000"/>
                <w:lang w:val="en-US"/>
              </w:rPr>
              <w:t xml:space="preserve">from all your soldiers that they are completely ready </w:t>
            </w:r>
            <w:r>
              <w:rPr>
                <w:noProof/>
                <w:lang w:val="en-US"/>
              </w:rPr>
              <w:t>after a week when we will fight the Russians.”</w:t>
            </w:r>
          </w:p>
        </w:tc>
      </w:tr>
      <w:tr w:rsidR="00E42EA6" w:rsidRPr="00E42EA6" w:rsidTr="00E42EA6">
        <w:tc>
          <w:tcPr>
            <w:tcW w:w="675" w:type="dxa"/>
          </w:tcPr>
          <w:p w:rsidR="00E42EA6" w:rsidRPr="00432633" w:rsidRDefault="00432633" w:rsidP="00E34229">
            <w:pPr>
              <w:rPr>
                <w:noProof/>
              </w:rPr>
            </w:pPr>
            <w:r>
              <w:rPr>
                <w:noProof/>
              </w:rPr>
              <w:t>7.24</w:t>
            </w:r>
          </w:p>
        </w:tc>
        <w:tc>
          <w:tcPr>
            <w:tcW w:w="3969" w:type="dxa"/>
          </w:tcPr>
          <w:p w:rsidR="00E42EA6" w:rsidRPr="00B06FAC" w:rsidRDefault="00E42EA6" w:rsidP="00863306">
            <w:pPr>
              <w:rPr>
                <w:noProof/>
                <w:lang w:val="en-US"/>
              </w:rPr>
            </w:pPr>
            <w:r w:rsidRPr="00B06FAC">
              <w:rPr>
                <w:noProof/>
                <w:lang w:val="en-US"/>
              </w:rPr>
              <w:t xml:space="preserve">yōmin lāmm </w:t>
            </w:r>
            <w:r w:rsidR="00D7289A">
              <w:rPr>
                <w:noProof/>
                <w:lang w:val="en-US"/>
              </w:rPr>
              <w:t>ˁ</w:t>
            </w:r>
            <w:r w:rsidRPr="00B06FAC">
              <w:rPr>
                <w:noProof/>
                <w:lang w:val="en-US"/>
              </w:rPr>
              <w:t xml:space="preserve">askaru </w:t>
            </w:r>
            <w:r w:rsidR="00432633">
              <w:rPr>
                <w:noProof/>
                <w:lang w:val="en-US"/>
              </w:rPr>
              <w:t xml:space="preserve">w </w:t>
            </w:r>
            <w:r w:rsidR="00D7289A">
              <w:rPr>
                <w:noProof/>
                <w:lang w:val="en-US"/>
              </w:rPr>
              <w:t>ˁ</w:t>
            </w:r>
            <w:r w:rsidR="00432633">
              <w:rPr>
                <w:noProof/>
                <w:lang w:val="en-US"/>
              </w:rPr>
              <w:t xml:space="preserve">askaru </w:t>
            </w:r>
            <w:r w:rsidRPr="00B06FAC">
              <w:rPr>
                <w:noProof/>
                <w:lang w:val="en-US"/>
              </w:rPr>
              <w:t xml:space="preserve">kullhum ǧāyīn ṣaġlam. </w:t>
            </w:r>
            <w:r w:rsidR="00D7289A">
              <w:rPr>
                <w:noProof/>
                <w:lang w:val="en-US"/>
              </w:rPr>
              <w:t>ˁ</w:t>
            </w:r>
            <w:r w:rsidRPr="00B06FAC">
              <w:rPr>
                <w:noProof/>
                <w:lang w:val="en-US"/>
              </w:rPr>
              <w:t>askaru h</w:t>
            </w:r>
            <w:r w:rsidR="00432633">
              <w:rPr>
                <w:noProof/>
                <w:lang w:val="en-US"/>
              </w:rPr>
              <w:t>a</w:t>
            </w:r>
            <w:r w:rsidRPr="00B06FAC">
              <w:rPr>
                <w:noProof/>
                <w:lang w:val="en-US"/>
              </w:rPr>
              <w:t>ḏōle</w:t>
            </w:r>
            <w:r w:rsidR="00432633">
              <w:rPr>
                <w:noProof/>
                <w:lang w:val="en-US"/>
              </w:rPr>
              <w:t>,</w:t>
            </w:r>
            <w:r w:rsidRPr="00B06FAC">
              <w:rPr>
                <w:noProof/>
                <w:lang w:val="en-US"/>
              </w:rPr>
              <w:t xml:space="preserve"> </w:t>
            </w:r>
            <w:r w:rsidR="00432633">
              <w:rPr>
                <w:noProof/>
                <w:lang w:val="en-US"/>
              </w:rPr>
              <w:t xml:space="preserve">haḏōle </w:t>
            </w:r>
            <w:r w:rsidRPr="00B06FAC">
              <w:rPr>
                <w:noProof/>
                <w:lang w:val="en-US"/>
              </w:rPr>
              <w:t>ḏibaḥhum. yōmin ǧāyibhum yrīd yḥār</w:t>
            </w:r>
            <w:r w:rsidR="00432633">
              <w:rPr>
                <w:noProof/>
                <w:lang w:val="en-US"/>
              </w:rPr>
              <w:t>i</w:t>
            </w:r>
            <w:r w:rsidRPr="00B06FAC">
              <w:rPr>
                <w:noProof/>
                <w:lang w:val="en-US"/>
              </w:rPr>
              <w:t>b ar-rūs</w:t>
            </w:r>
            <w:r w:rsidR="00432633">
              <w:rPr>
                <w:noProof/>
                <w:lang w:val="en-US"/>
              </w:rPr>
              <w:t>,</w:t>
            </w:r>
            <w:r w:rsidRPr="00B06FAC">
              <w:rPr>
                <w:noProof/>
                <w:lang w:val="en-US"/>
              </w:rPr>
              <w:t xml:space="preserve"> al-xabar rāyiḥ </w:t>
            </w:r>
            <w:r w:rsidR="00D7289A">
              <w:rPr>
                <w:noProof/>
                <w:lang w:val="en-US"/>
              </w:rPr>
              <w:t>ˁ</w:t>
            </w:r>
            <w:r w:rsidRPr="00B06FAC">
              <w:rPr>
                <w:noProof/>
                <w:lang w:val="en-US"/>
              </w:rPr>
              <w:t>ala rūsīye</w:t>
            </w:r>
            <w:r w:rsidR="00863306">
              <w:rPr>
                <w:noProof/>
                <w:lang w:val="en-US"/>
              </w:rPr>
              <w:t>.</w:t>
            </w:r>
            <w:r w:rsidR="00432633">
              <w:rPr>
                <w:noProof/>
                <w:lang w:val="en-US"/>
              </w:rPr>
              <w:t xml:space="preserve"> </w:t>
            </w:r>
          </w:p>
        </w:tc>
        <w:tc>
          <w:tcPr>
            <w:tcW w:w="4395" w:type="dxa"/>
          </w:tcPr>
          <w:p w:rsidR="00E42EA6" w:rsidRPr="00B06FAC" w:rsidRDefault="003A7C6B" w:rsidP="00863306">
            <w:pPr>
              <w:rPr>
                <w:noProof/>
                <w:lang w:val="en-US"/>
              </w:rPr>
            </w:pPr>
            <w:r>
              <w:rPr>
                <w:noProof/>
                <w:lang w:val="en-US"/>
              </w:rPr>
              <w:t>When he had gatherd his soldiers they were all allright. As for the other soldiers, he had killed them. When he brought them to fight the Russian the news had reached the Russians</w:t>
            </w:r>
            <w:r w:rsidR="00863306">
              <w:rPr>
                <w:noProof/>
                <w:lang w:val="en-US"/>
              </w:rPr>
              <w:t>.</w:t>
            </w:r>
          </w:p>
        </w:tc>
      </w:tr>
      <w:tr w:rsidR="00E42EA6" w:rsidRPr="00E42EA6" w:rsidTr="00E42EA6">
        <w:tc>
          <w:tcPr>
            <w:tcW w:w="675" w:type="dxa"/>
          </w:tcPr>
          <w:p w:rsidR="00E42EA6" w:rsidRPr="00B06FAC" w:rsidRDefault="00432633" w:rsidP="00863306">
            <w:pPr>
              <w:rPr>
                <w:noProof/>
                <w:lang w:val="en-US"/>
              </w:rPr>
            </w:pPr>
            <w:r>
              <w:rPr>
                <w:noProof/>
                <w:lang w:val="en-US"/>
              </w:rPr>
              <w:t>7.3</w:t>
            </w:r>
            <w:r w:rsidR="00863306">
              <w:rPr>
                <w:noProof/>
                <w:lang w:val="en-US"/>
              </w:rPr>
              <w:t>3</w:t>
            </w:r>
          </w:p>
        </w:tc>
        <w:tc>
          <w:tcPr>
            <w:tcW w:w="3969" w:type="dxa"/>
          </w:tcPr>
          <w:p w:rsidR="00E42EA6" w:rsidRPr="00B06FAC" w:rsidRDefault="00863306" w:rsidP="00863306">
            <w:pPr>
              <w:rPr>
                <w:noProof/>
                <w:lang w:val="en-US"/>
              </w:rPr>
            </w:pPr>
            <w:r w:rsidRPr="00B06FAC">
              <w:rPr>
                <w:noProof/>
                <w:lang w:val="en-US"/>
              </w:rPr>
              <w:t>wāḥad ǧāsūs minhum minhazim</w:t>
            </w:r>
            <w:r>
              <w:rPr>
                <w:noProof/>
                <w:lang w:val="en-US"/>
              </w:rPr>
              <w:t xml:space="preserve">, rāyiḥ </w:t>
            </w:r>
            <w:r w:rsidR="00D7289A">
              <w:rPr>
                <w:noProof/>
                <w:lang w:val="en-US"/>
              </w:rPr>
              <w:t>ˁ</w:t>
            </w:r>
            <w:r>
              <w:rPr>
                <w:noProof/>
                <w:lang w:val="en-US"/>
              </w:rPr>
              <w:t>a-r-rūs gāyil “yā xayyo,</w:t>
            </w:r>
            <w:r w:rsidR="00E42EA6" w:rsidRPr="00B06FAC">
              <w:rPr>
                <w:noProof/>
                <w:lang w:val="en-US"/>
              </w:rPr>
              <w:t xml:space="preserve"> as-sulṭān Murād lāgī-lu wazīr-in </w:t>
            </w:r>
            <w:r w:rsidR="00D7289A">
              <w:rPr>
                <w:noProof/>
                <w:lang w:val="en-US"/>
              </w:rPr>
              <w:t>ˁ</w:t>
            </w:r>
            <w:r w:rsidRPr="00B06FAC">
              <w:rPr>
                <w:noProof/>
                <w:lang w:val="en-US"/>
              </w:rPr>
              <w:t xml:space="preserve">āǧil </w:t>
            </w:r>
            <w:r w:rsidR="00E42EA6" w:rsidRPr="00B06FAC">
              <w:rPr>
                <w:noProof/>
                <w:lang w:val="en-US"/>
              </w:rPr>
              <w:t xml:space="preserve">čiṯīr </w:t>
            </w:r>
            <w:r w:rsidR="00D7289A">
              <w:rPr>
                <w:noProof/>
                <w:lang w:val="en-US"/>
              </w:rPr>
              <w:t>ˁ</w:t>
            </w:r>
            <w:r w:rsidR="00E42EA6" w:rsidRPr="00B06FAC">
              <w:rPr>
                <w:noProof/>
                <w:lang w:val="en-US"/>
              </w:rPr>
              <w:t xml:space="preserve">āǧil </w:t>
            </w:r>
            <w:r>
              <w:rPr>
                <w:noProof/>
                <w:lang w:val="en-US"/>
              </w:rPr>
              <w:t xml:space="preserve">w </w:t>
            </w:r>
            <w:r w:rsidR="00E42EA6" w:rsidRPr="00B06FAC">
              <w:rPr>
                <w:noProof/>
                <w:lang w:val="en-US"/>
              </w:rPr>
              <w:t>ǧ</w:t>
            </w:r>
            <w:r>
              <w:rPr>
                <w:noProof/>
                <w:lang w:val="en-US"/>
              </w:rPr>
              <w:t>u</w:t>
            </w:r>
            <w:r w:rsidR="00E42EA6" w:rsidRPr="00B06FAC">
              <w:rPr>
                <w:noProof/>
                <w:lang w:val="en-US"/>
              </w:rPr>
              <w:t>wāsīsne kullha ḏabaḥḥa</w:t>
            </w:r>
            <w:r>
              <w:rPr>
                <w:noProof/>
                <w:lang w:val="en-US"/>
              </w:rPr>
              <w:t>,</w:t>
            </w:r>
            <w:r w:rsidR="00E42EA6" w:rsidRPr="00B06FAC">
              <w:rPr>
                <w:noProof/>
                <w:lang w:val="en-US"/>
              </w:rPr>
              <w:t xml:space="preserve"> </w:t>
            </w:r>
            <w:r>
              <w:rPr>
                <w:noProof/>
                <w:lang w:val="en-US"/>
              </w:rPr>
              <w:t xml:space="preserve">w </w:t>
            </w:r>
            <w:r w:rsidR="00E42EA6" w:rsidRPr="00B06FAC">
              <w:rPr>
                <w:noProof/>
                <w:lang w:val="en-US"/>
              </w:rPr>
              <w:t xml:space="preserve">lā tkāwnūnhum </w:t>
            </w:r>
            <w:r>
              <w:rPr>
                <w:noProof/>
                <w:lang w:val="en-US"/>
              </w:rPr>
              <w:t>w tarāhu y</w:t>
            </w:r>
            <w:r w:rsidR="00E42EA6" w:rsidRPr="00B06FAC">
              <w:rPr>
                <w:noProof/>
                <w:lang w:val="en-US"/>
              </w:rPr>
              <w:t>qallibkum tarā yqallba</w:t>
            </w:r>
            <w:r>
              <w:rPr>
                <w:noProof/>
                <w:lang w:val="en-US"/>
              </w:rPr>
              <w:t>k” ar-rūs “šnōn” gāylīn, gāl “kull ǧuwāsīsne gu</w:t>
            </w:r>
            <w:r w:rsidR="00E42EA6" w:rsidRPr="00B06FAC">
              <w:rPr>
                <w:noProof/>
                <w:lang w:val="en-US"/>
              </w:rPr>
              <w:t>ṭa</w:t>
            </w:r>
            <w:r w:rsidR="00D7289A">
              <w:rPr>
                <w:noProof/>
                <w:lang w:val="en-US"/>
              </w:rPr>
              <w:t>ˁ</w:t>
            </w:r>
            <w:r w:rsidR="00E42EA6" w:rsidRPr="00B06FAC">
              <w:rPr>
                <w:noProof/>
                <w:lang w:val="en-US"/>
              </w:rPr>
              <w:t xml:space="preserve"> klālhum. </w:t>
            </w:r>
          </w:p>
        </w:tc>
        <w:tc>
          <w:tcPr>
            <w:tcW w:w="4395" w:type="dxa"/>
          </w:tcPr>
          <w:p w:rsidR="00E42EA6" w:rsidRPr="00B06FAC" w:rsidRDefault="00921BB4" w:rsidP="00921BB4">
            <w:pPr>
              <w:rPr>
                <w:noProof/>
                <w:lang w:val="en-US"/>
              </w:rPr>
            </w:pPr>
            <w:r>
              <w:rPr>
                <w:noProof/>
                <w:lang w:val="en-US"/>
              </w:rPr>
              <w:t>O</w:t>
            </w:r>
            <w:r w:rsidR="00863306">
              <w:rPr>
                <w:noProof/>
                <w:lang w:val="en-US"/>
              </w:rPr>
              <w:t>ne of the</w:t>
            </w:r>
            <w:r>
              <w:rPr>
                <w:noProof/>
                <w:lang w:val="en-US"/>
              </w:rPr>
              <w:t>ir</w:t>
            </w:r>
            <w:r w:rsidR="00863306">
              <w:rPr>
                <w:noProof/>
                <w:lang w:val="en-US"/>
              </w:rPr>
              <w:t xml:space="preserve"> spies had escaped</w:t>
            </w:r>
            <w:r>
              <w:rPr>
                <w:noProof/>
                <w:lang w:val="en-US"/>
              </w:rPr>
              <w:t>, went to the Russians and said, “My brother, they have found a very intelligent vizier for Sultan Murad and they killed all our spies. Don’t fight them! They will certainly defeat you.” The Russians said, “How come?” He said, “They cut the heads of all our spies.</w:t>
            </w:r>
          </w:p>
        </w:tc>
      </w:tr>
      <w:tr w:rsidR="00E42EA6" w:rsidRPr="00E42EA6" w:rsidTr="00E42EA6">
        <w:tc>
          <w:tcPr>
            <w:tcW w:w="675" w:type="dxa"/>
          </w:tcPr>
          <w:p w:rsidR="00E42EA6" w:rsidRPr="00B06FAC" w:rsidRDefault="00863306" w:rsidP="00E34229">
            <w:pPr>
              <w:rPr>
                <w:noProof/>
                <w:lang w:val="en-US"/>
              </w:rPr>
            </w:pPr>
            <w:r>
              <w:rPr>
                <w:noProof/>
                <w:lang w:val="en-US"/>
              </w:rPr>
              <w:t>7.51</w:t>
            </w:r>
          </w:p>
        </w:tc>
        <w:tc>
          <w:tcPr>
            <w:tcW w:w="3969" w:type="dxa"/>
          </w:tcPr>
          <w:p w:rsidR="00E42EA6" w:rsidRPr="00863306" w:rsidRDefault="00E42EA6" w:rsidP="00863306">
            <w:pPr>
              <w:rPr>
                <w:noProof/>
                <w:lang w:val="en-US"/>
              </w:rPr>
            </w:pPr>
            <w:r w:rsidRPr="00B06FAC">
              <w:rPr>
                <w:noProof/>
                <w:lang w:val="en-US"/>
              </w:rPr>
              <w:t>al-wazīr a</w:t>
            </w:r>
            <w:r w:rsidR="00863306">
              <w:rPr>
                <w:noProof/>
                <w:lang w:val="en-US"/>
              </w:rPr>
              <w:t xml:space="preserve">ǧ-ǧidīd w al </w:t>
            </w:r>
            <w:r w:rsidR="00D7289A">
              <w:rPr>
                <w:noProof/>
                <w:lang w:val="en-US"/>
              </w:rPr>
              <w:t>ˁ</w:t>
            </w:r>
            <w:r w:rsidRPr="00B06FAC">
              <w:rPr>
                <w:noProof/>
                <w:lang w:val="en-US"/>
              </w:rPr>
              <w:t xml:space="preserve">indu </w:t>
            </w:r>
            <w:r w:rsidR="00D7289A">
              <w:rPr>
                <w:noProof/>
                <w:lang w:val="en-US"/>
              </w:rPr>
              <w:t>ˁ</w:t>
            </w:r>
            <w:r w:rsidRPr="00B06FAC">
              <w:rPr>
                <w:noProof/>
                <w:lang w:val="en-US"/>
              </w:rPr>
              <w:t>askar-in ṣaġlam, ha-n-nōba tara yqallbūnak lā tḥārbu! āni agul-lak lā tḥārbu</w:t>
            </w:r>
            <w:r w:rsidR="00863306">
              <w:rPr>
                <w:noProof/>
                <w:lang w:val="en-US"/>
              </w:rPr>
              <w:t>!”</w:t>
            </w:r>
            <w:r w:rsidRPr="00B06FAC">
              <w:rPr>
                <w:noProof/>
                <w:lang w:val="en-US"/>
              </w:rPr>
              <w:t xml:space="preserve"> ar-rūs </w:t>
            </w:r>
            <w:r w:rsidR="00D7289A">
              <w:rPr>
                <w:noProof/>
                <w:lang w:val="en-US"/>
              </w:rPr>
              <w:t>ˁ</w:t>
            </w:r>
            <w:r w:rsidRPr="00B06FAC">
              <w:rPr>
                <w:noProof/>
                <w:lang w:val="en-US"/>
              </w:rPr>
              <w:t xml:space="preserve">ād </w:t>
            </w:r>
            <w:r w:rsidRPr="009F7DB6">
              <w:rPr>
                <w:noProof/>
                <w:color w:val="FF0000"/>
                <w:lang w:val="en-US"/>
              </w:rPr>
              <w:t>gāḏ̣ib</w:t>
            </w:r>
            <w:r w:rsidRPr="00B06FAC">
              <w:rPr>
                <w:noProof/>
                <w:lang w:val="en-US"/>
              </w:rPr>
              <w:t xml:space="preserve"> ta-</w:t>
            </w:r>
            <w:r w:rsidR="00863306">
              <w:rPr>
                <w:noProof/>
                <w:lang w:val="en-US"/>
              </w:rPr>
              <w:t>y</w:t>
            </w:r>
            <w:r w:rsidRPr="00B06FAC">
              <w:rPr>
                <w:noProof/>
                <w:lang w:val="en-US"/>
              </w:rPr>
              <w:t xml:space="preserve">darrib xabar uxra </w:t>
            </w:r>
            <w:r w:rsidR="00D7289A">
              <w:rPr>
                <w:noProof/>
                <w:lang w:val="en-US"/>
              </w:rPr>
              <w:t>ˁ</w:t>
            </w:r>
            <w:r w:rsidR="00863306">
              <w:rPr>
                <w:noProof/>
                <w:lang w:val="en-US"/>
              </w:rPr>
              <w:t>a</w:t>
            </w:r>
            <w:r w:rsidRPr="00B06FAC">
              <w:rPr>
                <w:noProof/>
                <w:lang w:val="en-US"/>
              </w:rPr>
              <w:t xml:space="preserve">la Sulṭān Murāḍ gāyl-lu </w:t>
            </w:r>
            <w:r w:rsidR="00863306">
              <w:rPr>
                <w:noProof/>
                <w:lang w:val="en-US"/>
              </w:rPr>
              <w:t>“</w:t>
            </w:r>
            <w:r w:rsidRPr="00B06FAC">
              <w:rPr>
                <w:noProof/>
                <w:lang w:val="en-US"/>
              </w:rPr>
              <w:t>xayyo āni mā-</w:t>
            </w:r>
            <w:r w:rsidR="00D7289A">
              <w:rPr>
                <w:noProof/>
                <w:lang w:val="en-US"/>
              </w:rPr>
              <w:t>ˁ</w:t>
            </w:r>
            <w:r w:rsidRPr="00B06FAC">
              <w:rPr>
                <w:noProof/>
                <w:lang w:val="en-US"/>
              </w:rPr>
              <w:t xml:space="preserve">ād aḥārbak as-savaš mā </w:t>
            </w:r>
            <w:r w:rsidR="00D7289A">
              <w:rPr>
                <w:noProof/>
                <w:lang w:val="en-US"/>
              </w:rPr>
              <w:t>ˁ</w:t>
            </w:r>
            <w:r w:rsidRPr="00B06FAC">
              <w:rPr>
                <w:noProof/>
                <w:lang w:val="en-US"/>
              </w:rPr>
              <w:t>ād arīdu. sa</w:t>
            </w:r>
            <w:r w:rsidR="00863306">
              <w:rPr>
                <w:noProof/>
                <w:lang w:val="en-US"/>
              </w:rPr>
              <w:t>va.</w:t>
            </w:r>
            <w:r w:rsidRPr="00B06FAC">
              <w:rPr>
                <w:noProof/>
                <w:lang w:val="en-US"/>
              </w:rPr>
              <w:t xml:space="preserve">.. </w:t>
            </w:r>
            <w:r w:rsidRPr="00863306">
              <w:rPr>
                <w:noProof/>
                <w:lang w:val="en-US"/>
              </w:rPr>
              <w:t xml:space="preserve">ḥarib mā </w:t>
            </w:r>
            <w:r w:rsidR="00D7289A">
              <w:rPr>
                <w:noProof/>
                <w:lang w:val="en-US"/>
              </w:rPr>
              <w:t>ˀ</w:t>
            </w:r>
            <w:r w:rsidRPr="00863306">
              <w:rPr>
                <w:noProof/>
                <w:lang w:val="en-US"/>
              </w:rPr>
              <w:t>arīd minnak.</w:t>
            </w:r>
            <w:r w:rsidR="00863306">
              <w:rPr>
                <w:noProof/>
                <w:lang w:val="en-US"/>
              </w:rPr>
              <w:t>”</w:t>
            </w:r>
            <w:r w:rsidRPr="00863306">
              <w:rPr>
                <w:noProof/>
                <w:lang w:val="en-US"/>
              </w:rPr>
              <w:t xml:space="preserve"> </w:t>
            </w:r>
          </w:p>
        </w:tc>
        <w:tc>
          <w:tcPr>
            <w:tcW w:w="4395" w:type="dxa"/>
          </w:tcPr>
          <w:p w:rsidR="00E42EA6" w:rsidRPr="00863306" w:rsidRDefault="00921BB4" w:rsidP="009F7DB6">
            <w:pPr>
              <w:rPr>
                <w:noProof/>
                <w:lang w:val="en-US"/>
              </w:rPr>
            </w:pPr>
            <w:r>
              <w:rPr>
                <w:noProof/>
                <w:lang w:val="en-US"/>
              </w:rPr>
              <w:t xml:space="preserve">The new vizier has reliable soldiers, this time they will certainly defeat you, don’t fight them! I tell you, don’t fight them!” </w:t>
            </w:r>
            <w:r w:rsidR="009F7DB6">
              <w:rPr>
                <w:noProof/>
                <w:lang w:val="en-US"/>
              </w:rPr>
              <w:t xml:space="preserve">The Russian </w:t>
            </w:r>
            <w:r w:rsidR="009F7DB6" w:rsidRPr="009F7DB6">
              <w:rPr>
                <w:noProof/>
                <w:color w:val="FF0000"/>
                <w:lang w:val="en-US"/>
              </w:rPr>
              <w:t>XXX</w:t>
            </w:r>
            <w:r w:rsidR="009F7DB6">
              <w:rPr>
                <w:noProof/>
                <w:lang w:val="en-US"/>
              </w:rPr>
              <w:t xml:space="preserve"> to send another message to Sultan Murad saying, “My brother, I do no longer fight you, I don’t want war, I don’t want fighting.”</w:t>
            </w:r>
          </w:p>
        </w:tc>
      </w:tr>
      <w:tr w:rsidR="00E42EA6" w:rsidRPr="00863306" w:rsidTr="00E42EA6">
        <w:tc>
          <w:tcPr>
            <w:tcW w:w="675" w:type="dxa"/>
          </w:tcPr>
          <w:p w:rsidR="00E42EA6" w:rsidRPr="00863306" w:rsidRDefault="00863306" w:rsidP="00E34229">
            <w:pPr>
              <w:rPr>
                <w:noProof/>
                <w:lang w:val="en-US"/>
              </w:rPr>
            </w:pPr>
            <w:r>
              <w:rPr>
                <w:noProof/>
                <w:lang w:val="en-US"/>
              </w:rPr>
              <w:t>8.08</w:t>
            </w:r>
          </w:p>
        </w:tc>
        <w:tc>
          <w:tcPr>
            <w:tcW w:w="3969" w:type="dxa"/>
          </w:tcPr>
          <w:p w:rsidR="00E42EA6" w:rsidRPr="00863306" w:rsidRDefault="00E42EA6" w:rsidP="00863306">
            <w:pPr>
              <w:rPr>
                <w:noProof/>
                <w:lang w:val="en-US"/>
              </w:rPr>
            </w:pPr>
            <w:r w:rsidRPr="009F7DB6">
              <w:rPr>
                <w:noProof/>
                <w:color w:val="FF0000"/>
                <w:lang w:val="en-US"/>
              </w:rPr>
              <w:t xml:space="preserve">baṭṭalit inna l-ḥarib </w:t>
            </w:r>
            <w:r w:rsidRPr="00863306">
              <w:rPr>
                <w:noProof/>
                <w:lang w:val="en-US"/>
              </w:rPr>
              <w:t xml:space="preserve">w-wāǧif yōmin ǧāy aṭ-ṭāriš </w:t>
            </w:r>
            <w:r w:rsidR="00D7289A">
              <w:rPr>
                <w:noProof/>
                <w:lang w:val="en-US"/>
              </w:rPr>
              <w:t>ˁ</w:t>
            </w:r>
            <w:r w:rsidRPr="00863306">
              <w:rPr>
                <w:noProof/>
                <w:lang w:val="en-US"/>
              </w:rPr>
              <w:t xml:space="preserve">a-s-sulṭān Murād gāyil </w:t>
            </w:r>
            <w:r w:rsidR="00863306">
              <w:rPr>
                <w:noProof/>
                <w:lang w:val="en-US"/>
              </w:rPr>
              <w:t>“ᵊ</w:t>
            </w:r>
            <w:r w:rsidRPr="00863306">
              <w:rPr>
                <w:noProof/>
                <w:lang w:val="en-US"/>
              </w:rPr>
              <w:t>šnōn mā ǧāk al-xabar?</w:t>
            </w:r>
            <w:r w:rsidR="00863306">
              <w:rPr>
                <w:noProof/>
                <w:lang w:val="en-US"/>
              </w:rPr>
              <w:t>”</w:t>
            </w:r>
            <w:r w:rsidRPr="00863306">
              <w:rPr>
                <w:noProof/>
                <w:lang w:val="en-US"/>
              </w:rPr>
              <w:t xml:space="preserve"> ar-rā</w:t>
            </w:r>
            <w:r w:rsidR="00D7289A">
              <w:rPr>
                <w:noProof/>
                <w:lang w:val="en-US"/>
              </w:rPr>
              <w:t>ˁ</w:t>
            </w:r>
            <w:r w:rsidRPr="00863306">
              <w:rPr>
                <w:noProof/>
                <w:lang w:val="en-US"/>
              </w:rPr>
              <w:t xml:space="preserve">i ygūl </w:t>
            </w:r>
            <w:r w:rsidR="00D7289A">
              <w:rPr>
                <w:noProof/>
                <w:lang w:val="en-US"/>
              </w:rPr>
              <w:t>ˁ</w:t>
            </w:r>
            <w:r w:rsidRPr="00863306">
              <w:rPr>
                <w:noProof/>
                <w:lang w:val="en-US"/>
              </w:rPr>
              <w:t>a-s-sulṭān Murād</w:t>
            </w:r>
            <w:r w:rsidR="00863306">
              <w:rPr>
                <w:noProof/>
                <w:lang w:val="en-US"/>
              </w:rPr>
              <w:t xml:space="preserve"> “</w:t>
            </w:r>
            <w:r w:rsidRPr="00863306">
              <w:rPr>
                <w:noProof/>
                <w:lang w:val="en-US"/>
              </w:rPr>
              <w:t>mā ǧāk al-xabar?</w:t>
            </w:r>
            <w:r w:rsidR="00863306">
              <w:rPr>
                <w:noProof/>
                <w:lang w:val="en-US"/>
              </w:rPr>
              <w:t>”</w:t>
            </w:r>
            <w:r w:rsidRPr="00863306">
              <w:rPr>
                <w:noProof/>
                <w:lang w:val="en-US"/>
              </w:rPr>
              <w:t xml:space="preserve"> gāyil </w:t>
            </w:r>
            <w:r w:rsidR="00863306">
              <w:rPr>
                <w:noProof/>
                <w:lang w:val="en-US"/>
              </w:rPr>
              <w:t>“</w:t>
            </w:r>
            <w:r w:rsidRPr="00863306">
              <w:rPr>
                <w:noProof/>
                <w:lang w:val="en-US"/>
              </w:rPr>
              <w:t>šinu min xabar?</w:t>
            </w:r>
            <w:r w:rsidR="00863306">
              <w:rPr>
                <w:noProof/>
                <w:lang w:val="en-US"/>
              </w:rPr>
              <w:t>”</w:t>
            </w:r>
            <w:r w:rsidRPr="00863306">
              <w:rPr>
                <w:noProof/>
                <w:lang w:val="en-US"/>
              </w:rPr>
              <w:t xml:space="preserve"> gāyil </w:t>
            </w:r>
            <w:r w:rsidR="00863306">
              <w:rPr>
                <w:noProof/>
                <w:lang w:val="en-US"/>
              </w:rPr>
              <w:t>“</w:t>
            </w:r>
            <w:r w:rsidRPr="00863306">
              <w:rPr>
                <w:noProof/>
                <w:lang w:val="en-US"/>
              </w:rPr>
              <w:t xml:space="preserve">mā ǧāk al-xabar mā </w:t>
            </w:r>
            <w:r w:rsidRPr="00863306">
              <w:rPr>
                <w:noProof/>
                <w:color w:val="FF0000"/>
                <w:lang w:val="en-US"/>
              </w:rPr>
              <w:t>yḥārbūnak</w:t>
            </w:r>
            <w:r w:rsidR="00863306" w:rsidRPr="00863306">
              <w:rPr>
                <w:noProof/>
                <w:color w:val="FF0000"/>
                <w:lang w:val="en-US"/>
              </w:rPr>
              <w:t xml:space="preserve"> ______ xabar lak</w:t>
            </w:r>
            <w:r w:rsidRPr="00863306">
              <w:rPr>
                <w:noProof/>
                <w:lang w:val="en-US"/>
              </w:rPr>
              <w:t>.</w:t>
            </w:r>
            <w:r w:rsidR="00863306">
              <w:rPr>
                <w:noProof/>
                <w:lang w:val="en-US"/>
              </w:rPr>
              <w:t>”</w:t>
            </w:r>
            <w:r w:rsidRPr="00863306">
              <w:rPr>
                <w:noProof/>
                <w:lang w:val="en-US"/>
              </w:rPr>
              <w:t xml:space="preserve"> </w:t>
            </w:r>
            <w:r w:rsidR="00863306" w:rsidRPr="00863306">
              <w:rPr>
                <w:noProof/>
                <w:lang w:val="en-US"/>
              </w:rPr>
              <w:t xml:space="preserve">gāyil </w:t>
            </w:r>
            <w:r w:rsidR="00863306">
              <w:rPr>
                <w:noProof/>
                <w:lang w:val="en-US"/>
              </w:rPr>
              <w:t>“ᵊ</w:t>
            </w:r>
            <w:r w:rsidR="00863306" w:rsidRPr="00863306">
              <w:rPr>
                <w:noProof/>
                <w:lang w:val="en-US"/>
              </w:rPr>
              <w:t>šnōn</w:t>
            </w:r>
            <w:r w:rsidR="00863306">
              <w:rPr>
                <w:noProof/>
                <w:lang w:val="en-US"/>
              </w:rPr>
              <w:t>?”</w:t>
            </w:r>
          </w:p>
        </w:tc>
        <w:tc>
          <w:tcPr>
            <w:tcW w:w="4395" w:type="dxa"/>
          </w:tcPr>
          <w:p w:rsidR="00E42EA6" w:rsidRPr="00863306" w:rsidRDefault="009F7DB6" w:rsidP="00E34229">
            <w:pPr>
              <w:rPr>
                <w:noProof/>
                <w:lang w:val="en-US"/>
              </w:rPr>
            </w:pPr>
            <w:r>
              <w:rPr>
                <w:noProof/>
                <w:lang w:val="en-US"/>
              </w:rPr>
              <w:t>The war ended and when the messanger came to Sultan Murad the shepherd said to him, “Haven’t you got the news?” Haven’t you got it?” He said, “What kind of news?” He said, “Haven’t you got the message that they will not fight you XX” He said, “How come?”</w:t>
            </w:r>
          </w:p>
        </w:tc>
      </w:tr>
      <w:tr w:rsidR="00E42EA6" w:rsidRPr="00863306" w:rsidTr="00E42EA6">
        <w:tc>
          <w:tcPr>
            <w:tcW w:w="675" w:type="dxa"/>
          </w:tcPr>
          <w:p w:rsidR="00E42EA6" w:rsidRPr="00863306" w:rsidRDefault="00863306" w:rsidP="00E34229">
            <w:pPr>
              <w:rPr>
                <w:noProof/>
                <w:lang w:val="en-US"/>
              </w:rPr>
            </w:pPr>
            <w:r>
              <w:rPr>
                <w:noProof/>
                <w:lang w:val="en-US"/>
              </w:rPr>
              <w:t>8.22</w:t>
            </w:r>
          </w:p>
        </w:tc>
        <w:tc>
          <w:tcPr>
            <w:tcW w:w="3969" w:type="dxa"/>
          </w:tcPr>
          <w:p w:rsidR="00E42EA6" w:rsidRPr="00863306" w:rsidRDefault="00E42EA6" w:rsidP="00863306">
            <w:pPr>
              <w:rPr>
                <w:noProof/>
                <w:lang w:val="en-US"/>
              </w:rPr>
            </w:pPr>
            <w:r w:rsidRPr="00863306">
              <w:rPr>
                <w:noProof/>
                <w:lang w:val="en-US"/>
              </w:rPr>
              <w:t xml:space="preserve">gāl āni </w:t>
            </w:r>
            <w:r w:rsidR="00D7289A">
              <w:rPr>
                <w:noProof/>
                <w:lang w:val="en-US"/>
              </w:rPr>
              <w:t>ˀ</w:t>
            </w:r>
            <w:r w:rsidRPr="00863306">
              <w:rPr>
                <w:noProof/>
                <w:lang w:val="en-US"/>
              </w:rPr>
              <w:t>a</w:t>
            </w:r>
            <w:r w:rsidR="00D7289A">
              <w:rPr>
                <w:noProof/>
                <w:lang w:val="en-US"/>
              </w:rPr>
              <w:t>ˁ</w:t>
            </w:r>
            <w:r w:rsidRPr="00863306">
              <w:rPr>
                <w:noProof/>
                <w:lang w:val="en-US"/>
              </w:rPr>
              <w:t xml:space="preserve">arif iḥna </w:t>
            </w:r>
            <w:r w:rsidR="00D7289A">
              <w:rPr>
                <w:noProof/>
                <w:lang w:val="en-US"/>
              </w:rPr>
              <w:t>ˀ</w:t>
            </w:r>
            <w:r w:rsidRPr="00863306">
              <w:rPr>
                <w:noProof/>
                <w:lang w:val="en-US"/>
              </w:rPr>
              <w:t>al-</w:t>
            </w:r>
            <w:r w:rsidR="00D7289A">
              <w:rPr>
                <w:noProof/>
                <w:lang w:val="en-US"/>
              </w:rPr>
              <w:t>ˁ</w:t>
            </w:r>
            <w:r w:rsidRPr="00863306">
              <w:rPr>
                <w:noProof/>
                <w:lang w:val="en-US"/>
              </w:rPr>
              <w:t xml:space="preserve">askarīye </w:t>
            </w:r>
            <w:r w:rsidR="00D7289A">
              <w:rPr>
                <w:noProof/>
                <w:lang w:val="en-US"/>
              </w:rPr>
              <w:t>ˀ</w:t>
            </w:r>
            <w:r w:rsidR="00863306">
              <w:rPr>
                <w:noProof/>
                <w:lang w:val="en-US"/>
              </w:rPr>
              <w:t xml:space="preserve">al-ordi </w:t>
            </w:r>
            <w:r w:rsidR="00863306" w:rsidRPr="00863306">
              <w:rPr>
                <w:noProof/>
                <w:lang w:val="en-US"/>
              </w:rPr>
              <w:t>hāḏi</w:t>
            </w:r>
            <w:r w:rsidRPr="00863306">
              <w:rPr>
                <w:noProof/>
                <w:lang w:val="en-US"/>
              </w:rPr>
              <w:t xml:space="preserve"> </w:t>
            </w:r>
            <w:r w:rsidR="00863306">
              <w:rPr>
                <w:noProof/>
                <w:lang w:val="en-US"/>
              </w:rPr>
              <w:t>maḥḥad yqallibhe</w:t>
            </w:r>
            <w:r w:rsidRPr="00863306">
              <w:rPr>
                <w:noProof/>
                <w:lang w:val="en-US"/>
              </w:rPr>
              <w:t xml:space="preserve"> b-</w:t>
            </w:r>
            <w:r w:rsidR="00863306">
              <w:rPr>
                <w:noProof/>
                <w:lang w:val="en-US"/>
              </w:rPr>
              <w:t>a</w:t>
            </w:r>
            <w:r w:rsidRPr="00863306">
              <w:rPr>
                <w:noProof/>
                <w:lang w:val="en-US"/>
              </w:rPr>
              <w:t>d-d</w:t>
            </w:r>
            <w:r w:rsidR="00863306">
              <w:rPr>
                <w:noProof/>
                <w:lang w:val="en-US"/>
              </w:rPr>
              <w:t>i</w:t>
            </w:r>
            <w:r w:rsidRPr="00863306">
              <w:rPr>
                <w:noProof/>
                <w:lang w:val="en-US"/>
              </w:rPr>
              <w:t>nye. alḥaz yiǧ</w:t>
            </w:r>
            <w:r w:rsidR="00863306">
              <w:rPr>
                <w:noProof/>
                <w:lang w:val="en-US"/>
              </w:rPr>
              <w:t>īk</w:t>
            </w:r>
            <w:r w:rsidRPr="00863306">
              <w:rPr>
                <w:noProof/>
                <w:lang w:val="en-US"/>
              </w:rPr>
              <w:t xml:space="preserve"> ṭāriš</w:t>
            </w:r>
            <w:r w:rsidR="00863306">
              <w:rPr>
                <w:noProof/>
                <w:lang w:val="en-US"/>
              </w:rPr>
              <w:t>”</w:t>
            </w:r>
            <w:r w:rsidRPr="00863306">
              <w:rPr>
                <w:noProof/>
                <w:lang w:val="en-US"/>
              </w:rPr>
              <w:t xml:space="preserve"> w-ṣaḥīḥ ǧāyu gāyil </w:t>
            </w:r>
            <w:r w:rsidR="00863306">
              <w:rPr>
                <w:noProof/>
                <w:lang w:val="en-US"/>
              </w:rPr>
              <w:t xml:space="preserve">“mā </w:t>
            </w:r>
            <w:r w:rsidRPr="00863306">
              <w:rPr>
                <w:noProof/>
                <w:lang w:val="en-US"/>
              </w:rPr>
              <w:t>yḥārbūnak w-gǝḏ̣at w-salāmtak w-al-</w:t>
            </w:r>
            <w:r w:rsidR="00D7289A">
              <w:rPr>
                <w:noProof/>
                <w:lang w:val="en-US"/>
              </w:rPr>
              <w:t>ˁ</w:t>
            </w:r>
            <w:r w:rsidRPr="00863306">
              <w:rPr>
                <w:noProof/>
                <w:lang w:val="en-US"/>
              </w:rPr>
              <w:t>āfiye.</w:t>
            </w:r>
            <w:r w:rsidR="00863306">
              <w:rPr>
                <w:noProof/>
                <w:lang w:val="en-US"/>
              </w:rPr>
              <w:t>”</w:t>
            </w:r>
            <w:r w:rsidRPr="00863306">
              <w:rPr>
                <w:noProof/>
                <w:lang w:val="en-US"/>
              </w:rPr>
              <w:t xml:space="preserve"> </w:t>
            </w:r>
          </w:p>
        </w:tc>
        <w:tc>
          <w:tcPr>
            <w:tcW w:w="4395" w:type="dxa"/>
          </w:tcPr>
          <w:p w:rsidR="00E42EA6" w:rsidRPr="00863306" w:rsidRDefault="009F7DB6" w:rsidP="00E34229">
            <w:pPr>
              <w:rPr>
                <w:noProof/>
                <w:lang w:val="en-US"/>
              </w:rPr>
            </w:pPr>
            <w:r>
              <w:rPr>
                <w:noProof/>
                <w:lang w:val="en-US"/>
              </w:rPr>
              <w:t>He said, “I know, that these soldiers, this army cannot be defeated by anyone in the world. Now a messenger comes to you.” And right, he came to him and said, “They will not fight you, (war) is over, may you be safe and sound!”</w:t>
            </w:r>
          </w:p>
        </w:tc>
      </w:tr>
      <w:tr w:rsidR="00E42EA6" w:rsidRPr="00863306" w:rsidTr="00E42EA6">
        <w:tc>
          <w:tcPr>
            <w:tcW w:w="675" w:type="dxa"/>
          </w:tcPr>
          <w:p w:rsidR="00E42EA6" w:rsidRPr="00863306" w:rsidRDefault="00863306" w:rsidP="00E34229">
            <w:pPr>
              <w:rPr>
                <w:noProof/>
                <w:lang w:val="en-US"/>
              </w:rPr>
            </w:pPr>
            <w:r>
              <w:rPr>
                <w:noProof/>
                <w:lang w:val="en-US"/>
              </w:rPr>
              <w:t>8.32</w:t>
            </w:r>
          </w:p>
        </w:tc>
        <w:tc>
          <w:tcPr>
            <w:tcW w:w="3969" w:type="dxa"/>
          </w:tcPr>
          <w:p w:rsidR="00E42EA6" w:rsidRPr="00863306" w:rsidRDefault="00D7289A" w:rsidP="00863306">
            <w:pPr>
              <w:rPr>
                <w:noProof/>
                <w:lang w:val="en-US"/>
              </w:rPr>
            </w:pPr>
            <w:r>
              <w:rPr>
                <w:noProof/>
                <w:lang w:val="en-US"/>
              </w:rPr>
              <w:t>ˁ</w:t>
            </w:r>
            <w:r w:rsidR="00E42EA6" w:rsidRPr="00863306">
              <w:rPr>
                <w:noProof/>
                <w:lang w:val="en-US"/>
              </w:rPr>
              <w:t xml:space="preserve">ugub-min qādi </w:t>
            </w:r>
            <w:r>
              <w:rPr>
                <w:noProof/>
                <w:lang w:val="en-US"/>
              </w:rPr>
              <w:t>ˁ</w:t>
            </w:r>
            <w:r w:rsidR="00E42EA6" w:rsidRPr="00863306">
              <w:rPr>
                <w:noProof/>
                <w:lang w:val="en-US"/>
              </w:rPr>
              <w:t>ād ha-n-nōb sulṭān M</w:t>
            </w:r>
            <w:r w:rsidR="00863306">
              <w:rPr>
                <w:noProof/>
                <w:lang w:val="en-US"/>
              </w:rPr>
              <w:t>urād gāyl-illu gāyil la-r-rā</w:t>
            </w:r>
            <w:r>
              <w:rPr>
                <w:noProof/>
                <w:lang w:val="en-US"/>
              </w:rPr>
              <w:t>ˁ</w:t>
            </w:r>
            <w:r w:rsidR="00863306">
              <w:rPr>
                <w:noProof/>
                <w:lang w:val="en-US"/>
              </w:rPr>
              <w:t>i gāyil “</w:t>
            </w:r>
            <w:r w:rsidR="00E42EA6" w:rsidRPr="00863306">
              <w:rPr>
                <w:noProof/>
                <w:lang w:val="en-US"/>
              </w:rPr>
              <w:t xml:space="preserve">xayyo mā ḏ̣all </w:t>
            </w:r>
            <w:r>
              <w:rPr>
                <w:noProof/>
                <w:lang w:val="en-US"/>
              </w:rPr>
              <w:t>ˁ</w:t>
            </w:r>
            <w:r w:rsidR="00E42EA6" w:rsidRPr="00863306">
              <w:rPr>
                <w:noProof/>
                <w:lang w:val="en-US"/>
              </w:rPr>
              <w:t xml:space="preserve">indi </w:t>
            </w:r>
            <w:r w:rsidR="00863306">
              <w:rPr>
                <w:noProof/>
                <w:lang w:val="en-US"/>
              </w:rPr>
              <w:t>ya</w:t>
            </w:r>
            <w:r>
              <w:rPr>
                <w:noProof/>
                <w:lang w:val="en-US"/>
              </w:rPr>
              <w:t>ˁ</w:t>
            </w:r>
            <w:r w:rsidR="00863306">
              <w:rPr>
                <w:noProof/>
                <w:lang w:val="en-US"/>
              </w:rPr>
              <w:t xml:space="preserve">ni </w:t>
            </w:r>
            <w:r w:rsidR="00E42EA6" w:rsidRPr="00863306">
              <w:rPr>
                <w:noProof/>
                <w:color w:val="FF0000"/>
                <w:lang w:val="en-US"/>
              </w:rPr>
              <w:t xml:space="preserve">wazīr mhabil </w:t>
            </w:r>
            <w:r w:rsidR="00863306">
              <w:rPr>
                <w:noProof/>
                <w:lang w:val="en-US"/>
              </w:rPr>
              <w:t xml:space="preserve">mahbūl, </w:t>
            </w:r>
            <w:r>
              <w:rPr>
                <w:noProof/>
                <w:lang w:val="en-US"/>
              </w:rPr>
              <w:t>ˀ</w:t>
            </w:r>
            <w:r w:rsidR="00E42EA6" w:rsidRPr="00863306">
              <w:rPr>
                <w:noProof/>
                <w:lang w:val="en-US"/>
              </w:rPr>
              <w:t xml:space="preserve">inte ṣṣīr </w:t>
            </w:r>
            <w:r>
              <w:rPr>
                <w:noProof/>
                <w:lang w:val="en-US"/>
              </w:rPr>
              <w:t>ˁ</w:t>
            </w:r>
            <w:r w:rsidR="00E42EA6" w:rsidRPr="00863306">
              <w:rPr>
                <w:noProof/>
                <w:lang w:val="en-US"/>
              </w:rPr>
              <w:t xml:space="preserve">indi </w:t>
            </w:r>
            <w:r w:rsidR="00863306">
              <w:rPr>
                <w:noProof/>
                <w:lang w:val="en-US"/>
              </w:rPr>
              <w:t xml:space="preserve">wazīr!” </w:t>
            </w:r>
            <w:r w:rsidR="00E42EA6" w:rsidRPr="00863306">
              <w:rPr>
                <w:noProof/>
                <w:lang w:val="en-US"/>
              </w:rPr>
              <w:t xml:space="preserve">gāyil </w:t>
            </w:r>
            <w:r w:rsidR="00863306" w:rsidRPr="00863306">
              <w:t>“</w:t>
            </w:r>
            <w:r>
              <w:rPr>
                <w:lang w:val="en-US"/>
              </w:rPr>
              <w:t>ˀ</w:t>
            </w:r>
            <w:r w:rsidR="00E42EA6" w:rsidRPr="00863306">
              <w:rPr>
                <w:lang w:val="en-US"/>
              </w:rPr>
              <w:t>abūye</w:t>
            </w:r>
            <w:r w:rsidR="00E42EA6" w:rsidRPr="00863306">
              <w:rPr>
                <w:noProof/>
                <w:lang w:val="en-US"/>
              </w:rPr>
              <w:t xml:space="preserve"> </w:t>
            </w:r>
            <w:r>
              <w:rPr>
                <w:lang w:val="en-US"/>
              </w:rPr>
              <w:t>ˀ</w:t>
            </w:r>
            <w:r w:rsidR="00E42EA6" w:rsidRPr="00863306">
              <w:rPr>
                <w:lang w:val="en-US"/>
              </w:rPr>
              <w:t>āni</w:t>
            </w:r>
            <w:r w:rsidR="00863306" w:rsidRPr="00863306">
              <w:rPr>
                <w:lang w:val="en-US"/>
              </w:rPr>
              <w:t xml:space="preserve">, </w:t>
            </w:r>
            <w:r>
              <w:rPr>
                <w:lang w:val="en-US"/>
              </w:rPr>
              <w:t>ˀ</w:t>
            </w:r>
            <w:r w:rsidR="00E42EA6" w:rsidRPr="00863306">
              <w:rPr>
                <w:noProof/>
                <w:lang w:val="en-US"/>
              </w:rPr>
              <w:t xml:space="preserve">āni šuġli </w:t>
            </w:r>
            <w:r>
              <w:rPr>
                <w:noProof/>
                <w:lang w:val="en-US"/>
              </w:rPr>
              <w:t>ˀ</w:t>
            </w:r>
            <w:r w:rsidR="00E42EA6" w:rsidRPr="00863306">
              <w:rPr>
                <w:noProof/>
                <w:lang w:val="en-US"/>
              </w:rPr>
              <w:t>āni rā</w:t>
            </w:r>
            <w:r>
              <w:rPr>
                <w:noProof/>
                <w:lang w:val="en-US"/>
              </w:rPr>
              <w:t>ˁ</w:t>
            </w:r>
            <w:r w:rsidR="00E42EA6" w:rsidRPr="00863306">
              <w:rPr>
                <w:noProof/>
                <w:lang w:val="en-US"/>
              </w:rPr>
              <w:t xml:space="preserve">i kull-min ysawwi šuġlu maḥ… </w:t>
            </w:r>
            <w:r>
              <w:rPr>
                <w:noProof/>
                <w:lang w:val="en-US"/>
              </w:rPr>
              <w:t>ˀ</w:t>
            </w:r>
            <w:r w:rsidR="00863306" w:rsidRPr="00863306">
              <w:rPr>
                <w:noProof/>
                <w:lang w:val="en-US"/>
              </w:rPr>
              <w:t>āni šuġli rā</w:t>
            </w:r>
            <w:r>
              <w:rPr>
                <w:noProof/>
                <w:lang w:val="en-US"/>
              </w:rPr>
              <w:t>ˁ</w:t>
            </w:r>
            <w:r w:rsidR="00863306" w:rsidRPr="00863306">
              <w:rPr>
                <w:noProof/>
                <w:lang w:val="en-US"/>
              </w:rPr>
              <w:t xml:space="preserve">i </w:t>
            </w:r>
            <w:r>
              <w:rPr>
                <w:noProof/>
                <w:lang w:val="en-US"/>
              </w:rPr>
              <w:t>ˀ</w:t>
            </w:r>
            <w:r w:rsidR="00863306" w:rsidRPr="00863306">
              <w:rPr>
                <w:noProof/>
                <w:lang w:val="en-US"/>
              </w:rPr>
              <w:t xml:space="preserve">arūḥ </w:t>
            </w:r>
            <w:r>
              <w:rPr>
                <w:noProof/>
                <w:lang w:val="en-US"/>
              </w:rPr>
              <w:t>ˁ</w:t>
            </w:r>
            <w:r w:rsidR="00863306" w:rsidRPr="00863306">
              <w:rPr>
                <w:noProof/>
                <w:lang w:val="en-US"/>
              </w:rPr>
              <w:t>ala qnimi w-inte ṣār šuġlak sulṭān ilg</w:t>
            </w:r>
            <w:r w:rsidR="00863306">
              <w:rPr>
                <w:noProof/>
                <w:lang w:val="en-US"/>
              </w:rPr>
              <w:t>-</w:t>
            </w:r>
            <w:r w:rsidR="00863306" w:rsidRPr="00863306">
              <w:rPr>
                <w:noProof/>
                <w:lang w:val="en-US"/>
              </w:rPr>
              <w:t xml:space="preserve">illak wazīr-in zēn </w:t>
            </w:r>
            <w:r w:rsidR="00863306">
              <w:rPr>
                <w:noProof/>
                <w:lang w:val="en-US"/>
              </w:rPr>
              <w:t xml:space="preserve">w </w:t>
            </w:r>
            <w:r w:rsidR="00863306" w:rsidRPr="00863306">
              <w:rPr>
                <w:noProof/>
                <w:lang w:val="en-US"/>
              </w:rPr>
              <w:t xml:space="preserve">wāḥad-in </w:t>
            </w:r>
            <w:r>
              <w:rPr>
                <w:noProof/>
                <w:lang w:val="en-US"/>
              </w:rPr>
              <w:t>ˁ</w:t>
            </w:r>
            <w:r w:rsidR="00863306" w:rsidRPr="00863306">
              <w:rPr>
                <w:noProof/>
                <w:lang w:val="en-US"/>
              </w:rPr>
              <w:t xml:space="preserve">āǧil w-saww dawiltak idāra! </w:t>
            </w:r>
            <w:r w:rsidR="00863306">
              <w:rPr>
                <w:noProof/>
                <w:lang w:val="en-US"/>
              </w:rPr>
              <w:t>ᵊ</w:t>
            </w:r>
            <w:r w:rsidR="00863306" w:rsidRPr="00863306">
              <w:rPr>
                <w:noProof/>
                <w:lang w:val="en-US"/>
              </w:rPr>
              <w:t xml:space="preserve">msallim </w:t>
            </w:r>
            <w:r>
              <w:rPr>
                <w:noProof/>
                <w:lang w:val="en-US"/>
              </w:rPr>
              <w:t>ˁ</w:t>
            </w:r>
            <w:r w:rsidR="00863306" w:rsidRPr="00863306">
              <w:rPr>
                <w:noProof/>
                <w:lang w:val="en-US"/>
              </w:rPr>
              <w:t>alēk wa-</w:t>
            </w:r>
            <w:r w:rsidR="00863306" w:rsidRPr="00863306">
              <w:rPr>
                <w:noProof/>
                <w:color w:val="FF0000"/>
                <w:lang w:val="en-US"/>
              </w:rPr>
              <w:t>da-arūḥ</w:t>
            </w:r>
            <w:r w:rsidR="00863306" w:rsidRPr="00863306">
              <w:rPr>
                <w:noProof/>
                <w:lang w:val="en-US"/>
              </w:rPr>
              <w:t>.</w:t>
            </w:r>
            <w:r w:rsidR="00863306">
              <w:rPr>
                <w:noProof/>
                <w:lang w:val="en-US"/>
              </w:rPr>
              <w:t>” w salāmtak w-al-</w:t>
            </w:r>
            <w:r>
              <w:rPr>
                <w:noProof/>
                <w:lang w:val="en-US"/>
              </w:rPr>
              <w:t>ˁ</w:t>
            </w:r>
            <w:r w:rsidR="00863306">
              <w:rPr>
                <w:noProof/>
                <w:lang w:val="en-US"/>
              </w:rPr>
              <w:t>āfye!</w:t>
            </w:r>
          </w:p>
        </w:tc>
        <w:tc>
          <w:tcPr>
            <w:tcW w:w="4395" w:type="dxa"/>
          </w:tcPr>
          <w:p w:rsidR="00E42EA6" w:rsidRDefault="009F7DB6" w:rsidP="009F7DB6">
            <w:pPr>
              <w:rPr>
                <w:noProof/>
                <w:lang w:val="en-US"/>
              </w:rPr>
            </w:pPr>
            <w:r>
              <w:rPr>
                <w:noProof/>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rsidR="009F7DB6" w:rsidRPr="00863306" w:rsidRDefault="00702644" w:rsidP="009F7DB6">
            <w:pPr>
              <w:rPr>
                <w:noProof/>
                <w:lang w:val="en-US"/>
              </w:rPr>
            </w:pPr>
            <w:r>
              <w:rPr>
                <w:noProof/>
                <w:lang w:val="en-US"/>
              </w:rPr>
              <w:t>Enjoy it!</w:t>
            </w:r>
          </w:p>
        </w:tc>
      </w:tr>
    </w:tbl>
    <w:p w:rsidR="002F59DD" w:rsidRPr="00863306" w:rsidRDefault="002F59DD" w:rsidP="002F59DD">
      <w:pPr>
        <w:jc w:val="both"/>
        <w:rPr>
          <w:noProof/>
          <w:lang w:val="en-US"/>
        </w:rPr>
      </w:pPr>
    </w:p>
    <w:p w:rsidR="002F59DD" w:rsidRPr="00702644" w:rsidRDefault="002F59DD" w:rsidP="00A608C2">
      <w:pPr>
        <w:pStyle w:val="Liste"/>
        <w:rPr>
          <w:noProof/>
          <w:lang w:val="de-AT"/>
        </w:rPr>
      </w:pPr>
      <w:r w:rsidRPr="00702644">
        <w:rPr>
          <w:noProof/>
          <w:lang w:val="de-AT"/>
        </w:rPr>
        <w:t>iš-lī bī was soll ich damit?</w:t>
      </w:r>
    </w:p>
    <w:p w:rsidR="002F59DD" w:rsidRPr="007301F3" w:rsidRDefault="002F59DD" w:rsidP="00A608C2">
      <w:pPr>
        <w:pStyle w:val="Liste"/>
        <w:rPr>
          <w:noProof/>
          <w:lang w:val="de-AT"/>
        </w:rPr>
      </w:pPr>
      <w:r w:rsidRPr="007301F3">
        <w:rPr>
          <w:noProof/>
          <w:lang w:val="de-AT"/>
        </w:rPr>
        <w:t>iš-lina bī, iš-lī bīha?</w:t>
      </w:r>
    </w:p>
    <w:p w:rsidR="002F59DD" w:rsidRPr="007301F3" w:rsidRDefault="002F59DD" w:rsidP="00A608C2">
      <w:pPr>
        <w:pStyle w:val="Liste"/>
        <w:rPr>
          <w:noProof/>
          <w:lang w:val="de-AT"/>
        </w:rPr>
      </w:pPr>
      <w:r w:rsidRPr="007301F3">
        <w:rPr>
          <w:noProof/>
          <w:lang w:val="de-AT"/>
        </w:rPr>
        <w:t>min faraḥ aṣ-ṣǝbi faraḥ an-nibi</w:t>
      </w:r>
    </w:p>
    <w:p w:rsidR="00B570C7" w:rsidRDefault="00B570C7" w:rsidP="00BA08C3">
      <w:pPr>
        <w:rPr>
          <w:i/>
          <w:noProof/>
          <w:lang w:val="de-AT"/>
        </w:rPr>
      </w:pPr>
    </w:p>
    <w:p w:rsidR="00B570C7" w:rsidRPr="007F5DBD" w:rsidRDefault="00B570C7" w:rsidP="00A608C2">
      <w:pPr>
        <w:pStyle w:val="Liste"/>
        <w:rPr>
          <w:lang w:val="de-AT"/>
        </w:rPr>
      </w:pPr>
      <w:r w:rsidRPr="007F5DBD">
        <w:rPr>
          <w:lang w:val="de-AT"/>
        </w:rPr>
        <w:t xml:space="preserve">allegedly </w:t>
      </w:r>
    </w:p>
    <w:p w:rsidR="002F59DD" w:rsidRPr="007301F3" w:rsidRDefault="002F59DD" w:rsidP="00A608C2">
      <w:pPr>
        <w:pStyle w:val="Liste"/>
        <w:rPr>
          <w:noProof/>
          <w:lang w:val="de-AT"/>
        </w:rPr>
      </w:pPr>
      <w:r w:rsidRPr="007301F3">
        <w:rPr>
          <w:noProof/>
          <w:lang w:val="de-AT"/>
        </w:rPr>
        <w:t>ṯ</w:t>
      </w:r>
      <w:r w:rsidR="00BA08C3" w:rsidRPr="007301F3">
        <w:rPr>
          <w:noProof/>
          <w:lang w:val="de-AT"/>
        </w:rPr>
        <w:t>a</w:t>
      </w:r>
      <w:r w:rsidRPr="007301F3">
        <w:rPr>
          <w:noProof/>
          <w:lang w:val="de-AT"/>
        </w:rPr>
        <w:t>rīy-ak/-ič</w:t>
      </w:r>
    </w:p>
    <w:p w:rsidR="002F59DD" w:rsidRDefault="00BA08C3" w:rsidP="00A608C2">
      <w:pPr>
        <w:pStyle w:val="Liste"/>
        <w:rPr>
          <w:lang w:val="de-AT"/>
        </w:rPr>
      </w:pPr>
      <w:r w:rsidRPr="007301F3">
        <w:rPr>
          <w:noProof/>
          <w:lang w:val="de-AT"/>
        </w:rPr>
        <w:t>ṯa</w:t>
      </w:r>
      <w:r w:rsidR="002F59DD" w:rsidRPr="007301F3">
        <w:rPr>
          <w:noProof/>
          <w:lang w:val="de-AT"/>
        </w:rPr>
        <w:t>rīkum intu za</w:t>
      </w:r>
      <w:r w:rsidR="002F59DD">
        <w:rPr>
          <w:noProof/>
          <w:lang w:val="de-AT"/>
        </w:rPr>
        <w:t xml:space="preserve">nāgil w tgūlūn iḥna fugara </w:t>
      </w:r>
      <w:r w:rsidR="002F59DD">
        <w:rPr>
          <w:lang w:val="de-AT"/>
        </w:rPr>
        <w:t>demek ki ise</w:t>
      </w:r>
    </w:p>
    <w:p w:rsidR="00B570C7" w:rsidRPr="00B570C7" w:rsidRDefault="00B570C7" w:rsidP="00A608C2">
      <w:pPr>
        <w:pStyle w:val="Liste"/>
      </w:pPr>
      <w:r w:rsidRPr="00B570C7">
        <w:t>humme ṯarīhum zanāgīl ‘allegedly they are rich’</w:t>
      </w:r>
    </w:p>
    <w:p w:rsidR="00B570C7" w:rsidRPr="00B570C7" w:rsidRDefault="00B570C7" w:rsidP="002F59DD">
      <w:pPr>
        <w:rPr>
          <w:noProof/>
          <w:lang w:val="en-US"/>
        </w:rPr>
      </w:pPr>
    </w:p>
    <w:p w:rsidR="002F59DD" w:rsidRPr="00B570C7" w:rsidRDefault="002F59DD" w:rsidP="00A608C2">
      <w:pPr>
        <w:pStyle w:val="Liste"/>
        <w:rPr>
          <w:noProof/>
          <w:lang w:val="en-US"/>
        </w:rPr>
      </w:pPr>
      <w:r w:rsidRPr="00B570C7">
        <w:rPr>
          <w:noProof/>
          <w:lang w:val="en-US"/>
        </w:rPr>
        <w:t>āni gallaǧt-illak ssawwī-li yağcılık yapmak schmeicheln</w:t>
      </w:r>
    </w:p>
    <w:p w:rsidR="002F59DD" w:rsidRPr="007F5DBD" w:rsidRDefault="002F59DD" w:rsidP="00A608C2">
      <w:pPr>
        <w:pStyle w:val="Liste"/>
        <w:rPr>
          <w:noProof/>
          <w:lang w:val="en-US"/>
        </w:rPr>
      </w:pPr>
      <w:r w:rsidRPr="007F5DBD">
        <w:rPr>
          <w:noProof/>
          <w:lang w:val="en-US"/>
        </w:rPr>
        <w:t xml:space="preserve">mā tigēwan bī </w:t>
      </w:r>
    </w:p>
    <w:p w:rsidR="002F59DD" w:rsidRPr="007F5DBD" w:rsidRDefault="002F59DD" w:rsidP="00A608C2">
      <w:pPr>
        <w:pStyle w:val="Liste"/>
        <w:rPr>
          <w:lang w:val="en-US"/>
        </w:rPr>
      </w:pPr>
      <w:r w:rsidRPr="007F5DBD">
        <w:rPr>
          <w:noProof/>
          <w:lang w:val="en-US"/>
        </w:rPr>
        <w:t>lā ttigēwan bī!</w:t>
      </w:r>
    </w:p>
    <w:p w:rsidR="008D67BC" w:rsidRPr="007F5DBD" w:rsidRDefault="008D67BC" w:rsidP="00A608C2">
      <w:pPr>
        <w:pStyle w:val="Liste"/>
        <w:rPr>
          <w:noProof/>
          <w:lang w:val="en-US"/>
        </w:rPr>
        <w:sectPr w:rsidR="008D67BC" w:rsidRPr="007F5DBD" w:rsidSect="00E37A9F">
          <w:headerReference w:type="first" r:id="rId14"/>
          <w:pgSz w:w="11906" w:h="16838"/>
          <w:pgMar w:top="1417" w:right="1417" w:bottom="1134" w:left="1417" w:header="708" w:footer="708" w:gutter="0"/>
          <w:cols w:space="708"/>
          <w:titlePg/>
          <w:docGrid w:linePitch="360"/>
        </w:sectPr>
      </w:pPr>
    </w:p>
    <w:p w:rsidR="008D67BC" w:rsidRPr="00316C48" w:rsidRDefault="008D67BC" w:rsidP="00B32ADD">
      <w:pPr>
        <w:pStyle w:val="berschrift2"/>
        <w:rPr>
          <w:noProof/>
          <w:lang w:val="en-US"/>
        </w:rPr>
      </w:pPr>
      <w:r w:rsidRPr="00316C48">
        <w:rPr>
          <w:noProof/>
          <w:lang w:val="en-US"/>
        </w:rPr>
        <w:t xml:space="preserve">Urfa-098: </w:t>
      </w:r>
      <w:r w:rsidR="00B32ADD">
        <w:rPr>
          <w:noProof/>
          <w:lang w:val="en-US"/>
        </w:rPr>
        <w:t xml:space="preserve">Story of a young woman </w:t>
      </w:r>
      <w:r w:rsidR="00B32ADD" w:rsidRPr="00EC6A71">
        <w:rPr>
          <w:color w:val="00B050"/>
          <w:lang w:val="en-US"/>
        </w:rPr>
        <w:t>[</w:t>
      </w:r>
      <w:r w:rsidR="00B32ADD">
        <w:rPr>
          <w:color w:val="00B050"/>
          <w:lang w:val="en-US"/>
        </w:rPr>
        <w:t>control/trans]</w:t>
      </w:r>
    </w:p>
    <w:p w:rsidR="008D67BC" w:rsidRPr="00316C48" w:rsidRDefault="008D67BC" w:rsidP="00A608C2">
      <w:pPr>
        <w:pStyle w:val="Liste"/>
        <w:rPr>
          <w:noProof/>
          <w:lang w:val="en-US"/>
        </w:rPr>
      </w:pPr>
      <w:r w:rsidRPr="00316C48">
        <w:rPr>
          <w:noProof/>
          <w:lang w:val="en-US"/>
        </w:rPr>
        <w:t>Xalīl (</w:t>
      </w:r>
      <w:r w:rsidRPr="00316C48">
        <w:rPr>
          <w:lang w:val="en-US"/>
        </w:rPr>
        <w:t xml:space="preserve">Bani </w:t>
      </w:r>
      <w:r w:rsidRPr="00316C48">
        <w:rPr>
          <w:lang w:val="en-US" w:bidi="ar-SY"/>
        </w:rPr>
        <w:t>Ṣaxar)</w:t>
      </w:r>
      <w:r w:rsidRPr="00316C48">
        <w:rPr>
          <w:noProof/>
          <w:lang w:val="en-US"/>
        </w:rPr>
        <w:t xml:space="preserve">, </w:t>
      </w:r>
      <w:r w:rsidR="00570E13" w:rsidRPr="00316C48">
        <w:rPr>
          <w:lang w:val="en-US"/>
        </w:rPr>
        <w:t>11.5.2010</w:t>
      </w:r>
      <w:r w:rsidRPr="00316C48">
        <w:rPr>
          <w:lang w:val="en-US"/>
        </w:rPr>
        <w:t xml:space="preserve"> in Urfa</w:t>
      </w:r>
    </w:p>
    <w:p w:rsidR="008D67BC" w:rsidRPr="00B1476E" w:rsidRDefault="008D67BC" w:rsidP="00A608C2">
      <w:pPr>
        <w:pStyle w:val="Liste"/>
        <w:rPr>
          <w:noProof/>
          <w:lang w:val="it-IT"/>
        </w:rPr>
      </w:pPr>
      <w:r w:rsidRPr="00B1476E">
        <w:rPr>
          <w:noProof/>
          <w:lang w:val="it-IT"/>
        </w:rPr>
        <w:t>Tabak: 3:00</w:t>
      </w:r>
    </w:p>
    <w:p w:rsidR="008D67BC" w:rsidRPr="00B1476E" w:rsidRDefault="008D67BC" w:rsidP="008D67BC">
      <w:pPr>
        <w:rPr>
          <w:noProof/>
          <w:lang w:val="it-IT"/>
        </w:rPr>
      </w:pPr>
    </w:p>
    <w:tbl>
      <w:tblPr>
        <w:tblStyle w:val="Tabellenraster"/>
        <w:tblW w:w="0" w:type="auto"/>
        <w:tblLook w:val="04A0" w:firstRow="1" w:lastRow="0" w:firstColumn="1" w:lastColumn="0" w:noHBand="0" w:noVBand="1"/>
      </w:tblPr>
      <w:tblGrid>
        <w:gridCol w:w="850"/>
        <w:gridCol w:w="3969"/>
        <w:gridCol w:w="4252"/>
      </w:tblGrid>
      <w:tr w:rsidR="00CF1172" w:rsidRPr="00B32ADD" w:rsidTr="00CF1172">
        <w:tc>
          <w:tcPr>
            <w:tcW w:w="850" w:type="dxa"/>
          </w:tcPr>
          <w:p w:rsidR="00CF1172" w:rsidRPr="00CF1172" w:rsidRDefault="00316C48" w:rsidP="00CF1172">
            <w:pPr>
              <w:ind w:right="-108"/>
              <w:rPr>
                <w:noProof/>
                <w:lang w:val="it-IT"/>
              </w:rPr>
            </w:pPr>
            <w:r>
              <w:rPr>
                <w:noProof/>
                <w:lang w:val="it-IT"/>
              </w:rPr>
              <w:t>0.45</w:t>
            </w:r>
          </w:p>
        </w:tc>
        <w:tc>
          <w:tcPr>
            <w:tcW w:w="3969" w:type="dxa"/>
          </w:tcPr>
          <w:p w:rsidR="00CF1172" w:rsidRPr="00CF1172" w:rsidRDefault="00994CA7" w:rsidP="00316C48">
            <w:pPr>
              <w:rPr>
                <w:noProof/>
                <w:lang w:val="it-IT"/>
              </w:rPr>
            </w:pPr>
            <w:r>
              <w:rPr>
                <w:noProof/>
                <w:lang w:val="it-IT"/>
              </w:rPr>
              <w:t>gāl hiyye ša</w:t>
            </w:r>
            <w:r w:rsidR="00316C48">
              <w:rPr>
                <w:noProof/>
                <w:lang w:val="it-IT"/>
              </w:rPr>
              <w:t>ṛṛ</w:t>
            </w:r>
            <w:r>
              <w:rPr>
                <w:noProof/>
                <w:lang w:val="it-IT"/>
              </w:rPr>
              <w:t>ābi</w:t>
            </w:r>
            <w:r w:rsidR="00CF1172" w:rsidRPr="00CF1172">
              <w:rPr>
                <w:noProof/>
                <w:lang w:val="it-IT"/>
              </w:rPr>
              <w:t>t titin yā</w:t>
            </w:r>
            <w:r w:rsidR="00316C48">
              <w:rPr>
                <w:noProof/>
                <w:lang w:val="it-IT"/>
              </w:rPr>
              <w:t xml:space="preserve"> </w:t>
            </w:r>
            <w:r w:rsidR="00CF1172" w:rsidRPr="00CF1172">
              <w:rPr>
                <w:noProof/>
                <w:lang w:val="it-IT"/>
              </w:rPr>
              <w:t>xūy</w:t>
            </w:r>
            <w:r w:rsidR="00316C48">
              <w:rPr>
                <w:noProof/>
                <w:lang w:val="it-IT"/>
              </w:rPr>
              <w:t>e</w:t>
            </w:r>
            <w:r w:rsidR="00CF1172" w:rsidRPr="00CF1172">
              <w:rPr>
                <w:noProof/>
                <w:lang w:val="it-IT"/>
              </w:rPr>
              <w:t xml:space="preserve"> w</w:t>
            </w:r>
            <w:r>
              <w:rPr>
                <w:noProof/>
                <w:lang w:val="it-IT"/>
              </w:rPr>
              <w:t xml:space="preserve"> </w:t>
            </w:r>
            <w:r w:rsidR="00CF1172" w:rsidRPr="00CF1172">
              <w:rPr>
                <w:noProof/>
                <w:lang w:val="it-IT"/>
              </w:rPr>
              <w:t xml:space="preserve">nahāṛ </w:t>
            </w:r>
            <w:r w:rsidR="00570E13">
              <w:rPr>
                <w:noProof/>
                <w:lang w:val="it-IT"/>
              </w:rPr>
              <w:t>ᵊ</w:t>
            </w:r>
            <w:r w:rsidR="00CF1172" w:rsidRPr="00CF1172">
              <w:rPr>
                <w:noProof/>
                <w:lang w:val="it-IT"/>
              </w:rPr>
              <w:t xml:space="preserve">mxallṣa titin mā </w:t>
            </w:r>
            <w:r w:rsidR="00D7289A">
              <w:rPr>
                <w:noProof/>
                <w:lang w:val="it-IT"/>
              </w:rPr>
              <w:t>ˁ</w:t>
            </w:r>
            <w:r w:rsidR="00CF1172" w:rsidRPr="00CF1172">
              <w:rPr>
                <w:noProof/>
                <w:lang w:val="it-IT"/>
              </w:rPr>
              <w:t>idhe či</w:t>
            </w:r>
            <w:r w:rsidR="00316C48">
              <w:rPr>
                <w:noProof/>
                <w:lang w:val="it-IT"/>
              </w:rPr>
              <w:t>g</w:t>
            </w:r>
            <w:r w:rsidR="00CF1172" w:rsidRPr="00CF1172">
              <w:rPr>
                <w:noProof/>
                <w:lang w:val="it-IT"/>
              </w:rPr>
              <w:t>ā</w:t>
            </w:r>
            <w:r w:rsidR="00316C48">
              <w:rPr>
                <w:noProof/>
                <w:lang w:val="it-IT"/>
              </w:rPr>
              <w:t>ṛ</w:t>
            </w:r>
            <w:r w:rsidR="00CF1172" w:rsidRPr="00CF1172">
              <w:rPr>
                <w:noProof/>
                <w:lang w:val="it-IT"/>
              </w:rPr>
              <w:t>a w</w:t>
            </w:r>
            <w:r>
              <w:rPr>
                <w:noProof/>
                <w:lang w:val="it-IT"/>
              </w:rPr>
              <w:t xml:space="preserve"> </w:t>
            </w:r>
            <w:r w:rsidR="00316C48">
              <w:rPr>
                <w:noProof/>
                <w:lang w:val="it-IT"/>
              </w:rPr>
              <w:t>ǧ</w:t>
            </w:r>
            <w:r w:rsidR="00CF1172" w:rsidRPr="00CF1172">
              <w:rPr>
                <w:noProof/>
                <w:lang w:val="it-IT"/>
              </w:rPr>
              <w:t>ā</w:t>
            </w:r>
            <w:r w:rsidR="00D7289A">
              <w:rPr>
                <w:noProof/>
                <w:lang w:val="it-IT"/>
              </w:rPr>
              <w:t>ˁ</w:t>
            </w:r>
            <w:r w:rsidR="00CF1172" w:rsidRPr="00CF1172">
              <w:rPr>
                <w:noProof/>
                <w:lang w:val="it-IT"/>
              </w:rPr>
              <w:t>de b-al-lēl, m</w:t>
            </w:r>
            <w:r w:rsidR="00316C48">
              <w:rPr>
                <w:noProof/>
                <w:lang w:val="it-IT"/>
              </w:rPr>
              <w:t>ǝ</w:t>
            </w:r>
            <w:r w:rsidR="00CF1172" w:rsidRPr="00CF1172">
              <w:rPr>
                <w:noProof/>
                <w:lang w:val="it-IT"/>
              </w:rPr>
              <w:t>štamma rīḥt ad-dux</w:t>
            </w:r>
            <w:r>
              <w:rPr>
                <w:noProof/>
                <w:lang w:val="it-IT"/>
              </w:rPr>
              <w:t>x</w:t>
            </w:r>
            <w:r w:rsidR="00CF1172" w:rsidRPr="00CF1172">
              <w:rPr>
                <w:noProof/>
                <w:lang w:val="it-IT"/>
              </w:rPr>
              <w:t>ān</w:t>
            </w:r>
            <w:r w:rsidR="00316C48">
              <w:rPr>
                <w:noProof/>
                <w:lang w:val="it-IT"/>
              </w:rPr>
              <w:t xml:space="preserve">, </w:t>
            </w:r>
            <w:r w:rsidR="00316C48" w:rsidRPr="00CF1172">
              <w:rPr>
                <w:noProof/>
                <w:lang w:val="it-IT"/>
              </w:rPr>
              <w:t>rīḥt ad-dux</w:t>
            </w:r>
            <w:r w:rsidR="00316C48">
              <w:rPr>
                <w:noProof/>
                <w:lang w:val="it-IT"/>
              </w:rPr>
              <w:t>x</w:t>
            </w:r>
            <w:r w:rsidR="00316C48" w:rsidRPr="00CF1172">
              <w:rPr>
                <w:noProof/>
                <w:lang w:val="it-IT"/>
              </w:rPr>
              <w:t>ān</w:t>
            </w:r>
            <w:r w:rsidR="00CF1172" w:rsidRPr="00CF1172">
              <w:rPr>
                <w:noProof/>
                <w:lang w:val="it-IT"/>
              </w:rPr>
              <w:t xml:space="preserve">. </w:t>
            </w:r>
            <w:r w:rsidR="00D7289A">
              <w:rPr>
                <w:noProof/>
                <w:lang w:val="it-IT"/>
              </w:rPr>
              <w:t>ˁ</w:t>
            </w:r>
            <w:r w:rsidR="00CF1172" w:rsidRPr="00CF1172">
              <w:rPr>
                <w:noProof/>
                <w:lang w:val="it-IT"/>
              </w:rPr>
              <w:t>a-l-bu</w:t>
            </w:r>
            <w:r w:rsidR="00D7289A">
              <w:rPr>
                <w:noProof/>
                <w:lang w:val="it-IT"/>
              </w:rPr>
              <w:t>ˁ</w:t>
            </w:r>
            <w:r w:rsidR="00316C48">
              <w:rPr>
                <w:noProof/>
                <w:lang w:val="it-IT"/>
              </w:rPr>
              <w:t>u</w:t>
            </w:r>
            <w:r w:rsidR="00CF1172" w:rsidRPr="00CF1172">
              <w:rPr>
                <w:noProof/>
                <w:lang w:val="it-IT"/>
              </w:rPr>
              <w:t>d m</w:t>
            </w:r>
            <w:r w:rsidR="00316C48">
              <w:rPr>
                <w:noProof/>
                <w:lang w:val="it-IT"/>
              </w:rPr>
              <w:t>ǝ</w:t>
            </w:r>
            <w:r w:rsidR="00CF1172" w:rsidRPr="00CF1172">
              <w:rPr>
                <w:noProof/>
                <w:lang w:val="it-IT"/>
              </w:rPr>
              <w:t>štammithe</w:t>
            </w:r>
            <w:r w:rsidR="00316C48">
              <w:rPr>
                <w:noProof/>
                <w:lang w:val="it-IT"/>
              </w:rPr>
              <w:t xml:space="preserve">. w </w:t>
            </w:r>
            <w:r w:rsidR="00D7289A">
              <w:rPr>
                <w:noProof/>
                <w:lang w:val="it-IT"/>
              </w:rPr>
              <w:t>ˁ</w:t>
            </w:r>
            <w:r w:rsidR="00CF1172" w:rsidRPr="00CF1172">
              <w:rPr>
                <w:noProof/>
                <w:lang w:val="it-IT"/>
              </w:rPr>
              <w:t>a-r-rīḥa rāyḥe</w:t>
            </w:r>
            <w:r>
              <w:rPr>
                <w:noProof/>
                <w:lang w:val="it-IT"/>
              </w:rPr>
              <w:t>,</w:t>
            </w:r>
            <w:r w:rsidR="00316C48">
              <w:rPr>
                <w:noProof/>
                <w:lang w:val="it-IT"/>
              </w:rPr>
              <w:t xml:space="preserve"> </w:t>
            </w:r>
            <w:r w:rsidR="00D7289A">
              <w:rPr>
                <w:noProof/>
                <w:lang w:val="it-IT"/>
              </w:rPr>
              <w:t>ˀ</w:t>
            </w:r>
            <w:r w:rsidR="00316C48">
              <w:rPr>
                <w:noProof/>
                <w:lang w:val="it-IT"/>
              </w:rPr>
              <w:t>al-maṛa,</w:t>
            </w:r>
            <w:r>
              <w:rPr>
                <w:noProof/>
                <w:lang w:val="it-IT"/>
              </w:rPr>
              <w:t xml:space="preserve"> yōminhe rāyḥe </w:t>
            </w:r>
            <w:r w:rsidR="00D7289A">
              <w:rPr>
                <w:noProof/>
                <w:lang w:val="it-IT"/>
              </w:rPr>
              <w:t>ˁ</w:t>
            </w:r>
            <w:r>
              <w:rPr>
                <w:noProof/>
                <w:lang w:val="it-IT"/>
              </w:rPr>
              <w:t xml:space="preserve">a-r-rīḥe w </w:t>
            </w:r>
            <w:r w:rsidR="00CF1172" w:rsidRPr="00CF1172">
              <w:rPr>
                <w:noProof/>
                <w:lang w:val="it-IT"/>
              </w:rPr>
              <w:t xml:space="preserve">lāǧīthum </w:t>
            </w:r>
            <w:r w:rsidR="00316C48">
              <w:rPr>
                <w:noProof/>
                <w:lang w:val="it-IT"/>
              </w:rPr>
              <w:t>ᵊ</w:t>
            </w:r>
            <w:r w:rsidR="00CF1172" w:rsidRPr="00CF1172">
              <w:rPr>
                <w:noProof/>
                <w:lang w:val="it-IT"/>
              </w:rPr>
              <w:t>zlimtēn ǧā</w:t>
            </w:r>
            <w:r w:rsidR="00D7289A">
              <w:rPr>
                <w:noProof/>
                <w:lang w:val="it-IT"/>
              </w:rPr>
              <w:t>ˁ</w:t>
            </w:r>
            <w:r w:rsidR="00CF1172" w:rsidRPr="00CF1172">
              <w:rPr>
                <w:noProof/>
                <w:lang w:val="it-IT"/>
              </w:rPr>
              <w:t>dīn: salām</w:t>
            </w:r>
            <w:r w:rsidR="00316C48">
              <w:rPr>
                <w:noProof/>
                <w:lang w:val="it-IT"/>
              </w:rPr>
              <w:t xml:space="preserve">! </w:t>
            </w:r>
            <w:r w:rsidR="00CF1172" w:rsidRPr="00CF1172">
              <w:rPr>
                <w:noProof/>
                <w:lang w:val="it-IT"/>
              </w:rPr>
              <w:t xml:space="preserve"> </w:t>
            </w:r>
            <w:r w:rsidR="00D7289A">
              <w:rPr>
                <w:noProof/>
                <w:lang w:val="it-IT"/>
              </w:rPr>
              <w:t>ˁ</w:t>
            </w:r>
            <w:r w:rsidR="00CF1172" w:rsidRPr="00CF1172">
              <w:rPr>
                <w:noProof/>
                <w:lang w:val="it-IT"/>
              </w:rPr>
              <w:t xml:space="preserve">alēkum as-salām! </w:t>
            </w:r>
          </w:p>
        </w:tc>
        <w:tc>
          <w:tcPr>
            <w:tcW w:w="4252" w:type="dxa"/>
          </w:tcPr>
          <w:p w:rsidR="00CF1172" w:rsidRPr="00B32ADD" w:rsidRDefault="00B32ADD" w:rsidP="00BC0614">
            <w:pPr>
              <w:rPr>
                <w:noProof/>
                <w:lang w:val="en-US"/>
              </w:rPr>
            </w:pPr>
            <w:r w:rsidRPr="00B32ADD">
              <w:rPr>
                <w:noProof/>
                <w:lang w:val="en-US"/>
              </w:rPr>
              <w:t xml:space="preserve">It is said that (there was a young woman) who was a heavy smoker. </w:t>
            </w:r>
            <w:r w:rsidR="00BC0614">
              <w:rPr>
                <w:noProof/>
                <w:lang w:val="en-US"/>
              </w:rPr>
              <w:t>One</w:t>
            </w:r>
            <w:r>
              <w:rPr>
                <w:noProof/>
                <w:lang w:val="en-US"/>
              </w:rPr>
              <w:t xml:space="preserve"> day she </w:t>
            </w:r>
            <w:r w:rsidR="00BC0614">
              <w:rPr>
                <w:noProof/>
                <w:lang w:val="en-US"/>
              </w:rPr>
              <w:t>stopped smoking and did not have cigarettes. At night she was sitting when she smelled the smell of smoke, the smell of smoke. From far away she smelled it. She went to the direction of the smell and found two men sitting. “Hello!” – “Hello to you!”</w:t>
            </w:r>
          </w:p>
        </w:tc>
      </w:tr>
      <w:tr w:rsidR="00CF1172" w:rsidRPr="00BC0614" w:rsidTr="00CF1172">
        <w:tc>
          <w:tcPr>
            <w:tcW w:w="850" w:type="dxa"/>
          </w:tcPr>
          <w:p w:rsidR="00CF1172" w:rsidRPr="00BC0614" w:rsidRDefault="00316C48" w:rsidP="00A029D8">
            <w:pPr>
              <w:rPr>
                <w:noProof/>
                <w:lang w:val="en-US"/>
              </w:rPr>
            </w:pPr>
            <w:r w:rsidRPr="00BC0614">
              <w:rPr>
                <w:noProof/>
                <w:lang w:val="en-US"/>
              </w:rPr>
              <w:t>1.17</w:t>
            </w:r>
          </w:p>
        </w:tc>
        <w:tc>
          <w:tcPr>
            <w:tcW w:w="3969" w:type="dxa"/>
          </w:tcPr>
          <w:p w:rsidR="00CF1172" w:rsidRPr="007F5DBD" w:rsidRDefault="00CF1172" w:rsidP="00316C48">
            <w:pPr>
              <w:rPr>
                <w:noProof/>
                <w:lang w:val="en-US"/>
              </w:rPr>
            </w:pPr>
            <w:r w:rsidRPr="00BC0614">
              <w:rPr>
                <w:noProof/>
                <w:lang w:val="en-US"/>
              </w:rPr>
              <w:t xml:space="preserve">gāyle </w:t>
            </w:r>
            <w:r w:rsidR="00994CA7" w:rsidRPr="00BC0614">
              <w:rPr>
                <w:noProof/>
                <w:lang w:val="en-US"/>
              </w:rPr>
              <w:t>“</w:t>
            </w:r>
            <w:r w:rsidR="00D7289A">
              <w:rPr>
                <w:noProof/>
                <w:lang w:val="en-US"/>
              </w:rPr>
              <w:t>ˀ</w:t>
            </w:r>
            <w:r w:rsidRPr="00BC0614">
              <w:rPr>
                <w:noProof/>
                <w:lang w:val="en-US"/>
              </w:rPr>
              <w:t>axūy</w:t>
            </w:r>
            <w:r w:rsidR="00316C48" w:rsidRPr="00BC0614">
              <w:rPr>
                <w:noProof/>
                <w:lang w:val="en-US"/>
              </w:rPr>
              <w:t>e!</w:t>
            </w:r>
            <w:r w:rsidRPr="00BC0614">
              <w:rPr>
                <w:noProof/>
                <w:lang w:val="en-US"/>
              </w:rPr>
              <w:t xml:space="preserve"> </w:t>
            </w:r>
            <w:r w:rsidR="00D7289A">
              <w:rPr>
                <w:noProof/>
                <w:lang w:val="en-US"/>
              </w:rPr>
              <w:t>ˀ</w:t>
            </w:r>
            <w:r w:rsidR="00316C48" w:rsidRPr="00BC0614">
              <w:rPr>
                <w:noProof/>
                <w:lang w:val="en-US"/>
              </w:rPr>
              <w:t xml:space="preserve">āni ǧīt arīd </w:t>
            </w:r>
            <w:r w:rsidRPr="00BC0614">
              <w:rPr>
                <w:noProof/>
                <w:lang w:val="en-US"/>
              </w:rPr>
              <w:t>l</w:t>
            </w:r>
            <w:r w:rsidR="00316C48" w:rsidRPr="00BC0614">
              <w:rPr>
                <w:noProof/>
                <w:lang w:val="en-US"/>
              </w:rPr>
              <w:t>ī</w:t>
            </w:r>
            <w:r w:rsidRPr="00BC0614">
              <w:rPr>
                <w:noProof/>
                <w:lang w:val="en-US"/>
              </w:rPr>
              <w:t xml:space="preserve"> siqā</w:t>
            </w:r>
            <w:r w:rsidR="00316C48" w:rsidRPr="00BC0614">
              <w:rPr>
                <w:noProof/>
                <w:lang w:val="en-US"/>
              </w:rPr>
              <w:t>ṛ</w:t>
            </w:r>
            <w:r w:rsidRPr="00BC0614">
              <w:rPr>
                <w:noProof/>
                <w:lang w:val="en-US"/>
              </w:rPr>
              <w:t>a.</w:t>
            </w:r>
            <w:r w:rsidR="00316C48" w:rsidRPr="00BC0614">
              <w:rPr>
                <w:noProof/>
                <w:lang w:val="en-US"/>
              </w:rPr>
              <w:t>”</w:t>
            </w:r>
            <w:r w:rsidRPr="00BC0614">
              <w:rPr>
                <w:noProof/>
                <w:lang w:val="en-US"/>
              </w:rPr>
              <w:t xml:space="preserve"> </w:t>
            </w:r>
            <w:r w:rsidR="00316C48" w:rsidRPr="00BC0614">
              <w:rPr>
                <w:noProof/>
                <w:lang w:val="en-US"/>
              </w:rPr>
              <w:t xml:space="preserve">(gāḏ̣be) </w:t>
            </w:r>
            <w:r w:rsidRPr="00BC0614">
              <w:rPr>
                <w:noProof/>
                <w:lang w:val="en-US"/>
              </w:rPr>
              <w:t>gāḏ̣ib w</w:t>
            </w:r>
            <w:r w:rsidR="00316C48" w:rsidRPr="00BC0614">
              <w:rPr>
                <w:noProof/>
                <w:lang w:val="en-US"/>
              </w:rPr>
              <w:t xml:space="preserve"> </w:t>
            </w:r>
            <w:r w:rsidRPr="00BC0614">
              <w:rPr>
                <w:noProof/>
                <w:lang w:val="en-US"/>
              </w:rPr>
              <w:t>mǝnṭīha siqā</w:t>
            </w:r>
            <w:r w:rsidR="00316C48" w:rsidRPr="00BC0614">
              <w:rPr>
                <w:noProof/>
                <w:lang w:val="en-US"/>
              </w:rPr>
              <w:t>ṛ</w:t>
            </w:r>
            <w:r w:rsidRPr="00BC0614">
              <w:rPr>
                <w:noProof/>
                <w:lang w:val="en-US"/>
              </w:rPr>
              <w:t>a. w</w:t>
            </w:r>
            <w:r w:rsidR="00994CA7" w:rsidRPr="00BC0614">
              <w:rPr>
                <w:noProof/>
                <w:lang w:val="en-US"/>
              </w:rPr>
              <w:t xml:space="preserve"> </w:t>
            </w:r>
            <w:r w:rsidRPr="00BC0614">
              <w:rPr>
                <w:noProof/>
                <w:lang w:val="en-US"/>
              </w:rPr>
              <w:t xml:space="preserve">huwwa </w:t>
            </w:r>
            <w:r w:rsidR="00D7289A">
              <w:rPr>
                <w:noProof/>
                <w:lang w:val="en-US"/>
              </w:rPr>
              <w:t>ˁ</w:t>
            </w:r>
            <w:r w:rsidRPr="00BC0614">
              <w:rPr>
                <w:noProof/>
                <w:lang w:val="en-US"/>
              </w:rPr>
              <w:t xml:space="preserve">adu </w:t>
            </w:r>
            <w:r w:rsidR="00D7289A">
              <w:rPr>
                <w:noProof/>
                <w:lang w:val="en-US"/>
              </w:rPr>
              <w:t>ˀ</w:t>
            </w:r>
            <w:r w:rsidRPr="00BC0614">
              <w:rPr>
                <w:noProof/>
                <w:lang w:val="en-US"/>
              </w:rPr>
              <w:t xml:space="preserve">abūha, </w:t>
            </w:r>
            <w:r w:rsidR="00D7289A">
              <w:rPr>
                <w:noProof/>
                <w:lang w:val="en-US"/>
              </w:rPr>
              <w:t>ˁ</w:t>
            </w:r>
            <w:r w:rsidRPr="00BC0614">
              <w:rPr>
                <w:noProof/>
                <w:lang w:val="en-US"/>
              </w:rPr>
              <w:t xml:space="preserve">adu </w:t>
            </w:r>
            <w:r w:rsidR="00D7289A">
              <w:rPr>
                <w:noProof/>
                <w:lang w:val="en-US"/>
              </w:rPr>
              <w:t>ˁ</w:t>
            </w:r>
            <w:r w:rsidRPr="00BC0614">
              <w:rPr>
                <w:noProof/>
                <w:lang w:val="en-US"/>
              </w:rPr>
              <w:t xml:space="preserve">ammhe. </w:t>
            </w:r>
            <w:r w:rsidR="00316C48" w:rsidRPr="00BC0614">
              <w:rPr>
                <w:noProof/>
                <w:lang w:val="en-US"/>
              </w:rPr>
              <w:t xml:space="preserve">– düšmān </w:t>
            </w:r>
            <w:r w:rsidR="00D7289A">
              <w:rPr>
                <w:noProof/>
                <w:lang w:val="en-US"/>
              </w:rPr>
              <w:t>ˁ</w:t>
            </w:r>
            <w:r w:rsidR="00316C48" w:rsidRPr="00BC0614">
              <w:rPr>
                <w:noProof/>
                <w:lang w:val="en-US"/>
              </w:rPr>
              <w:t>a</w:t>
            </w:r>
            <w:r w:rsidR="00316C48" w:rsidRPr="007F5DBD">
              <w:rPr>
                <w:noProof/>
                <w:lang w:val="en-US"/>
              </w:rPr>
              <w:t xml:space="preserve">mmhe – </w:t>
            </w:r>
            <w:r w:rsidR="00D7289A">
              <w:rPr>
                <w:noProof/>
                <w:lang w:val="en-US"/>
              </w:rPr>
              <w:t>ˀ</w:t>
            </w:r>
            <w:r w:rsidR="00316C48" w:rsidRPr="007F5DBD">
              <w:rPr>
                <w:noProof/>
                <w:lang w:val="en-US"/>
              </w:rPr>
              <w:t xml:space="preserve">ē, </w:t>
            </w:r>
            <w:r w:rsidR="00D7289A">
              <w:rPr>
                <w:noProof/>
                <w:lang w:val="en-US"/>
              </w:rPr>
              <w:t>ˁ</w:t>
            </w:r>
            <w:r w:rsidRPr="007F5DBD">
              <w:rPr>
                <w:noProof/>
                <w:lang w:val="en-US"/>
              </w:rPr>
              <w:t xml:space="preserve">adu </w:t>
            </w:r>
            <w:r w:rsidR="00D7289A">
              <w:rPr>
                <w:noProof/>
                <w:lang w:val="en-US"/>
              </w:rPr>
              <w:t>ˁ</w:t>
            </w:r>
            <w:r w:rsidRPr="007F5DBD">
              <w:rPr>
                <w:noProof/>
                <w:lang w:val="en-US"/>
              </w:rPr>
              <w:t>ammhe b-al-</w:t>
            </w:r>
            <w:r w:rsidR="00D7289A">
              <w:rPr>
                <w:noProof/>
                <w:lang w:val="en-US"/>
              </w:rPr>
              <w:t>ˁ</w:t>
            </w:r>
            <w:r w:rsidRPr="007F5DBD">
              <w:rPr>
                <w:noProof/>
                <w:lang w:val="en-US"/>
              </w:rPr>
              <w:t xml:space="preserve">arab. </w:t>
            </w:r>
            <w:r w:rsidR="00D7289A">
              <w:rPr>
                <w:noProof/>
                <w:lang w:val="en-US"/>
              </w:rPr>
              <w:t>ˁ</w:t>
            </w:r>
            <w:r w:rsidRPr="007F5DBD">
              <w:rPr>
                <w:noProof/>
                <w:lang w:val="en-US"/>
              </w:rPr>
              <w:t>ašgānhe ḥābbit</w:t>
            </w:r>
            <w:r w:rsidR="00994CA7" w:rsidRPr="007F5DBD">
              <w:rPr>
                <w:noProof/>
                <w:lang w:val="en-US"/>
              </w:rPr>
              <w:t>t</w:t>
            </w:r>
            <w:r w:rsidRPr="007F5DBD">
              <w:rPr>
                <w:noProof/>
                <w:lang w:val="en-US"/>
              </w:rPr>
              <w:t>u w</w:t>
            </w:r>
            <w:r w:rsidR="00316C48" w:rsidRPr="007F5DBD">
              <w:rPr>
                <w:noProof/>
                <w:lang w:val="en-US"/>
              </w:rPr>
              <w:t xml:space="preserve"> </w:t>
            </w:r>
            <w:r w:rsidRPr="007F5DBD">
              <w:rPr>
                <w:noProof/>
                <w:lang w:val="en-US"/>
              </w:rPr>
              <w:t xml:space="preserve">ḥābb al-bint. gāḏ̣be ǧāye </w:t>
            </w:r>
            <w:r w:rsidR="00D7289A">
              <w:rPr>
                <w:noProof/>
                <w:lang w:val="en-US"/>
              </w:rPr>
              <w:t>ˁ</w:t>
            </w:r>
            <w:r w:rsidRPr="007F5DBD">
              <w:rPr>
                <w:noProof/>
                <w:lang w:val="en-US"/>
              </w:rPr>
              <w:t>a</w:t>
            </w:r>
            <w:r w:rsidR="00316C48" w:rsidRPr="007F5DBD">
              <w:rPr>
                <w:noProof/>
                <w:lang w:val="en-US"/>
              </w:rPr>
              <w:t>-</w:t>
            </w:r>
            <w:r w:rsidRPr="007F5DBD">
              <w:rPr>
                <w:noProof/>
                <w:lang w:val="en-US"/>
              </w:rPr>
              <w:t>l-bēt</w:t>
            </w:r>
            <w:r w:rsidR="00316C48" w:rsidRPr="007F5DBD">
              <w:rPr>
                <w:noProof/>
                <w:lang w:val="en-US"/>
              </w:rPr>
              <w:t>,</w:t>
            </w:r>
            <w:r w:rsidRPr="007F5DBD">
              <w:rPr>
                <w:noProof/>
                <w:lang w:val="en-US"/>
              </w:rPr>
              <w:t xml:space="preserve"> yōminhe ǧāye </w:t>
            </w:r>
            <w:r w:rsidR="00D7289A">
              <w:rPr>
                <w:noProof/>
                <w:lang w:val="en-US"/>
              </w:rPr>
              <w:t>ˁ</w:t>
            </w:r>
            <w:r w:rsidRPr="007F5DBD">
              <w:rPr>
                <w:noProof/>
                <w:lang w:val="en-US"/>
              </w:rPr>
              <w:t xml:space="preserve">a-l-bēt </w:t>
            </w:r>
            <w:r w:rsidR="00316C48" w:rsidRPr="007F5DBD">
              <w:rPr>
                <w:noProof/>
                <w:lang w:val="en-US"/>
              </w:rPr>
              <w:t>“</w:t>
            </w:r>
            <w:r w:rsidR="00D7289A">
              <w:rPr>
                <w:noProof/>
                <w:lang w:val="en-US"/>
              </w:rPr>
              <w:t>ˀ</w:t>
            </w:r>
            <w:r w:rsidRPr="007F5DBD">
              <w:rPr>
                <w:noProof/>
                <w:lang w:val="en-US"/>
              </w:rPr>
              <w:t>ugḏ̣ubi w</w:t>
            </w:r>
            <w:r w:rsidR="00316C48" w:rsidRPr="007F5DBD">
              <w:rPr>
                <w:noProof/>
                <w:lang w:val="en-US"/>
              </w:rPr>
              <w:t xml:space="preserve"> </w:t>
            </w:r>
            <w:r w:rsidRPr="007F5DBD">
              <w:rPr>
                <w:noProof/>
                <w:lang w:val="en-US"/>
              </w:rPr>
              <w:t>qabbi l-</w:t>
            </w:r>
            <w:r w:rsidR="00994CA7">
              <w:rPr>
                <w:noProof/>
                <w:lang w:val="it-IT"/>
              </w:rPr>
              <w:t>ᵊ</w:t>
            </w:r>
            <w:r w:rsidRPr="007F5DBD">
              <w:rPr>
                <w:noProof/>
                <w:lang w:val="en-US"/>
              </w:rPr>
              <w:t>ghawa</w:t>
            </w:r>
            <w:r w:rsidR="00316C48" w:rsidRPr="007F5DBD">
              <w:rPr>
                <w:noProof/>
                <w:lang w:val="en-US"/>
              </w:rPr>
              <w:t>!”</w:t>
            </w:r>
            <w:r w:rsidRPr="007F5DBD">
              <w:rPr>
                <w:noProof/>
                <w:lang w:val="en-US"/>
              </w:rPr>
              <w:t xml:space="preserve"> </w:t>
            </w:r>
          </w:p>
        </w:tc>
        <w:tc>
          <w:tcPr>
            <w:tcW w:w="4252" w:type="dxa"/>
          </w:tcPr>
          <w:p w:rsidR="00CF1172" w:rsidRPr="00BC0614" w:rsidRDefault="00BC0614" w:rsidP="00BC0614">
            <w:pPr>
              <w:rPr>
                <w:noProof/>
                <w:lang w:val="en-US"/>
              </w:rPr>
            </w:pPr>
            <w:r w:rsidRPr="007F5DBD">
              <w:rPr>
                <w:noProof/>
                <w:lang w:val="en-US"/>
              </w:rPr>
              <w:t xml:space="preserve">She said, “My brother! </w:t>
            </w:r>
            <w:r w:rsidRPr="00BC0614">
              <w:rPr>
                <w:noProof/>
                <w:lang w:val="en-US"/>
              </w:rPr>
              <w:t xml:space="preserve">I came because I want a </w:t>
            </w:r>
            <w:r>
              <w:rPr>
                <w:noProof/>
                <w:lang w:val="en-US"/>
              </w:rPr>
              <w:t>cigarette.” He took a cigarette and gave it to her. But he was the enemy of her father, the enemy of her uncle. – The foe of her uncle. – Yes, her uncle’s enemy as we say in Arabic. He fell in love with her. She loved him and he loved the girl. When she came back home (</w:t>
            </w:r>
            <w:r w:rsidRPr="00BC0614">
              <w:rPr>
                <w:noProof/>
                <w:color w:val="FF0000"/>
                <w:lang w:val="en-US"/>
              </w:rPr>
              <w:t>who said</w:t>
            </w:r>
            <w:r>
              <w:rPr>
                <w:noProof/>
                <w:lang w:val="en-US"/>
              </w:rPr>
              <w:t>), “Take the coffee and hide it!”</w:t>
            </w:r>
          </w:p>
        </w:tc>
      </w:tr>
      <w:tr w:rsidR="00CF1172" w:rsidRPr="00BC0614" w:rsidTr="00CF1172">
        <w:tc>
          <w:tcPr>
            <w:tcW w:w="850" w:type="dxa"/>
          </w:tcPr>
          <w:p w:rsidR="00CF1172" w:rsidRPr="00BC0614" w:rsidRDefault="00316C48" w:rsidP="00A029D8">
            <w:pPr>
              <w:rPr>
                <w:noProof/>
                <w:lang w:val="en-US"/>
              </w:rPr>
            </w:pPr>
            <w:r w:rsidRPr="00BC0614">
              <w:rPr>
                <w:noProof/>
                <w:lang w:val="en-US"/>
              </w:rPr>
              <w:t>1.56</w:t>
            </w:r>
          </w:p>
        </w:tc>
        <w:tc>
          <w:tcPr>
            <w:tcW w:w="3969" w:type="dxa"/>
          </w:tcPr>
          <w:p w:rsidR="00CF1172" w:rsidRPr="007F5DBD" w:rsidRDefault="00316C48" w:rsidP="00316C48">
            <w:pPr>
              <w:rPr>
                <w:noProof/>
                <w:lang w:val="en-US"/>
              </w:rPr>
            </w:pPr>
            <w:r w:rsidRPr="00BC0614">
              <w:rPr>
                <w:noProof/>
                <w:lang w:val="en-US"/>
              </w:rPr>
              <w:t>“</w:t>
            </w:r>
            <w:r w:rsidR="00CF1172" w:rsidRPr="00BC0614">
              <w:rPr>
                <w:noProof/>
                <w:lang w:val="en-US"/>
              </w:rPr>
              <w:t>w</w:t>
            </w:r>
            <w:r w:rsidRPr="00BC0614">
              <w:rPr>
                <w:noProof/>
                <w:lang w:val="en-US"/>
              </w:rPr>
              <w:t xml:space="preserve"> </w:t>
            </w:r>
            <w:r w:rsidR="00CF1172" w:rsidRPr="00BC0614">
              <w:rPr>
                <w:noProof/>
                <w:lang w:val="en-US"/>
              </w:rPr>
              <w:t>qabbi at-titin w</w:t>
            </w:r>
            <w:r w:rsidRPr="00BC0614">
              <w:rPr>
                <w:noProof/>
                <w:lang w:val="en-US"/>
              </w:rPr>
              <w:t xml:space="preserve"> </w:t>
            </w:r>
            <w:r w:rsidR="00CF1172" w:rsidRPr="00BC0614">
              <w:rPr>
                <w:noProof/>
                <w:lang w:val="en-US"/>
              </w:rPr>
              <w:t>qabbi ač-čāy!</w:t>
            </w:r>
            <w:r w:rsidRPr="00BC0614">
              <w:rPr>
                <w:noProof/>
                <w:lang w:val="en-US"/>
              </w:rPr>
              <w:t>”</w:t>
            </w:r>
            <w:r w:rsidR="00CF1172" w:rsidRPr="00BC0614">
              <w:rPr>
                <w:noProof/>
                <w:lang w:val="en-US"/>
              </w:rPr>
              <w:t xml:space="preserve"> </w:t>
            </w:r>
            <w:r>
              <w:rPr>
                <w:noProof/>
                <w:lang w:val="it-IT"/>
              </w:rPr>
              <w:t>ᵊ</w:t>
            </w:r>
            <w:r w:rsidR="00CF1172" w:rsidRPr="00BC0614">
              <w:rPr>
                <w:noProof/>
                <w:lang w:val="en-US"/>
              </w:rPr>
              <w:t>mqabbīthin mā</w:t>
            </w:r>
            <w:r w:rsidR="00994CA7" w:rsidRPr="00BC0614">
              <w:rPr>
                <w:noProof/>
                <w:lang w:val="en-US"/>
              </w:rPr>
              <w:t>-</w:t>
            </w:r>
            <w:r w:rsidR="00CF1172" w:rsidRPr="00BC0614">
              <w:rPr>
                <w:noProof/>
                <w:lang w:val="en-US"/>
              </w:rPr>
              <w:t>miš</w:t>
            </w:r>
            <w:r w:rsidRPr="00BC0614">
              <w:rPr>
                <w:noProof/>
                <w:lang w:val="en-US"/>
              </w:rPr>
              <w:t>.</w:t>
            </w:r>
            <w:r w:rsidR="00CF1172" w:rsidRPr="00BC0614">
              <w:rPr>
                <w:noProof/>
                <w:lang w:val="en-US"/>
              </w:rPr>
              <w:t xml:space="preserve"> ǧāy</w:t>
            </w:r>
            <w:r w:rsidR="00CF1172" w:rsidRPr="007F5DBD">
              <w:rPr>
                <w:noProof/>
                <w:lang w:val="en-US"/>
              </w:rPr>
              <w:t xml:space="preserve">īn xuṭṭār </w:t>
            </w:r>
            <w:r w:rsidR="00D7289A">
              <w:rPr>
                <w:noProof/>
                <w:lang w:val="en-US"/>
              </w:rPr>
              <w:t>ˁ</w:t>
            </w:r>
            <w:r w:rsidR="00CF1172" w:rsidRPr="007F5DBD">
              <w:rPr>
                <w:noProof/>
                <w:lang w:val="en-US"/>
              </w:rPr>
              <w:t xml:space="preserve">ala </w:t>
            </w:r>
            <w:r w:rsidR="00D7289A">
              <w:rPr>
                <w:noProof/>
                <w:lang w:val="en-US"/>
              </w:rPr>
              <w:t>ˁ</w:t>
            </w:r>
            <w:r w:rsidR="00CF1172" w:rsidRPr="007F5DBD">
              <w:rPr>
                <w:noProof/>
                <w:lang w:val="en-US"/>
              </w:rPr>
              <w:t xml:space="preserve">ammhe. </w:t>
            </w:r>
            <w:r w:rsidR="00D7289A">
              <w:rPr>
                <w:noProof/>
                <w:lang w:val="en-US"/>
              </w:rPr>
              <w:t>ˀ</w:t>
            </w:r>
            <w:r w:rsidRPr="007F5DBD">
              <w:rPr>
                <w:noProof/>
                <w:lang w:val="en-US"/>
              </w:rPr>
              <w:t xml:space="preserve">ē, </w:t>
            </w:r>
            <w:r w:rsidR="00D7289A">
              <w:rPr>
                <w:noProof/>
                <w:lang w:val="en-US"/>
              </w:rPr>
              <w:t>ˀ</w:t>
            </w:r>
            <w:r w:rsidR="00CF1172" w:rsidRPr="007F5DBD">
              <w:rPr>
                <w:noProof/>
                <w:lang w:val="en-US"/>
              </w:rPr>
              <w:t>al-xuṭṭār y</w:t>
            </w:r>
            <w:r w:rsidRPr="007F5DBD">
              <w:rPr>
                <w:noProof/>
                <w:lang w:val="en-US"/>
              </w:rPr>
              <w:t>i</w:t>
            </w:r>
            <w:r w:rsidR="00CF1172" w:rsidRPr="007F5DBD">
              <w:rPr>
                <w:noProof/>
                <w:lang w:val="en-US"/>
              </w:rPr>
              <w:t xml:space="preserve">rīdūn al-ghawa. </w:t>
            </w:r>
            <w:r w:rsidRPr="007F5DBD">
              <w:rPr>
                <w:noProof/>
                <w:lang w:val="en-US"/>
              </w:rPr>
              <w:t>w-</w:t>
            </w:r>
            <w:r w:rsidR="00CF1172" w:rsidRPr="007F5DBD">
              <w:rPr>
                <w:noProof/>
                <w:lang w:val="en-US"/>
              </w:rPr>
              <w:t>al-</w:t>
            </w:r>
            <w:r w:rsidR="00D7289A">
              <w:rPr>
                <w:noProof/>
                <w:lang w:val="en-US"/>
              </w:rPr>
              <w:t>ˁ</w:t>
            </w:r>
            <w:r w:rsidR="00CF1172" w:rsidRPr="007F5DBD">
              <w:rPr>
                <w:noProof/>
                <w:lang w:val="en-US"/>
              </w:rPr>
              <w:t>arab awwali balāy</w:t>
            </w:r>
            <w:r w:rsidRPr="007F5DBD">
              <w:rPr>
                <w:noProof/>
                <w:lang w:val="en-US"/>
              </w:rPr>
              <w:t xml:space="preserve"> a</w:t>
            </w:r>
            <w:r w:rsidR="00CF1172" w:rsidRPr="007F5DBD">
              <w:rPr>
                <w:noProof/>
                <w:lang w:val="en-US"/>
              </w:rPr>
              <w:t>l-ghawt al-murra mā-y</w:t>
            </w:r>
            <w:r w:rsidRPr="007F5DBD">
              <w:rPr>
                <w:noProof/>
                <w:lang w:val="en-US"/>
              </w:rPr>
              <w:t>i</w:t>
            </w:r>
            <w:r w:rsidR="00CF1172" w:rsidRPr="007F5DBD">
              <w:rPr>
                <w:noProof/>
                <w:lang w:val="en-US"/>
              </w:rPr>
              <w:t>ṣīr</w:t>
            </w:r>
            <w:r w:rsidRPr="007F5DBD">
              <w:rPr>
                <w:noProof/>
                <w:lang w:val="en-US"/>
              </w:rPr>
              <w:t>,</w:t>
            </w:r>
            <w:r w:rsidR="00CF1172" w:rsidRPr="007F5DBD">
              <w:rPr>
                <w:noProof/>
                <w:lang w:val="en-US"/>
              </w:rPr>
              <w:t xml:space="preserve"> </w:t>
            </w:r>
            <w:r w:rsidR="00D7289A">
              <w:rPr>
                <w:noProof/>
                <w:lang w:val="en-US"/>
              </w:rPr>
              <w:t>ˀ</w:t>
            </w:r>
            <w:r w:rsidR="00CF1172" w:rsidRPr="007F5DBD">
              <w:rPr>
                <w:noProof/>
                <w:lang w:val="en-US"/>
              </w:rPr>
              <w:t xml:space="preserve">alli ghawt-in murra, </w:t>
            </w:r>
            <w:r w:rsidR="00D7289A">
              <w:rPr>
                <w:noProof/>
                <w:lang w:val="en-US"/>
              </w:rPr>
              <w:t>ˀ</w:t>
            </w:r>
            <w:r w:rsidR="00CF1172" w:rsidRPr="007F5DBD">
              <w:rPr>
                <w:noProof/>
                <w:lang w:val="en-US"/>
              </w:rPr>
              <w:t>alli ghawt-in murra</w:t>
            </w:r>
            <w:r w:rsidRPr="007F5DBD">
              <w:rPr>
                <w:noProof/>
                <w:lang w:val="en-US"/>
              </w:rPr>
              <w:t>.</w:t>
            </w:r>
            <w:r w:rsidR="00CF1172" w:rsidRPr="007F5DBD">
              <w:rPr>
                <w:noProof/>
                <w:lang w:val="en-US"/>
              </w:rPr>
              <w:t xml:space="preserve"> </w:t>
            </w:r>
          </w:p>
        </w:tc>
        <w:tc>
          <w:tcPr>
            <w:tcW w:w="4252" w:type="dxa"/>
          </w:tcPr>
          <w:p w:rsidR="00CF1172" w:rsidRPr="00BC0614" w:rsidRDefault="00BC0614" w:rsidP="00BC0614">
            <w:pPr>
              <w:rPr>
                <w:noProof/>
                <w:lang w:val="en-US"/>
              </w:rPr>
            </w:pPr>
            <w:r w:rsidRPr="00BC0614">
              <w:rPr>
                <w:noProof/>
                <w:lang w:val="en-US"/>
              </w:rPr>
              <w:t xml:space="preserve">“And hide the tobacco and hide the tea!” </w:t>
            </w:r>
            <w:r>
              <w:rPr>
                <w:noProof/>
                <w:lang w:val="en-US"/>
              </w:rPr>
              <w:t>She hid all this and so it was not available. Then guests came to her uncle. Yes, and the guests wanted to have coffee. In former times, among the Arabs, nothing happened without bitter coffee, without bitter coffee.</w:t>
            </w:r>
          </w:p>
        </w:tc>
      </w:tr>
      <w:tr w:rsidR="00CF1172" w:rsidRPr="00BC0614" w:rsidTr="00CF1172">
        <w:tc>
          <w:tcPr>
            <w:tcW w:w="850" w:type="dxa"/>
          </w:tcPr>
          <w:p w:rsidR="00CF1172" w:rsidRPr="00BC0614" w:rsidRDefault="00994CA7" w:rsidP="00A029D8">
            <w:pPr>
              <w:rPr>
                <w:noProof/>
                <w:lang w:val="en-US"/>
              </w:rPr>
            </w:pPr>
            <w:r w:rsidRPr="00BC0614">
              <w:rPr>
                <w:noProof/>
                <w:lang w:val="en-US"/>
              </w:rPr>
              <w:t>2.</w:t>
            </w:r>
            <w:r w:rsidR="00316C48" w:rsidRPr="00BC0614">
              <w:rPr>
                <w:noProof/>
                <w:lang w:val="en-US"/>
              </w:rPr>
              <w:t>19</w:t>
            </w:r>
          </w:p>
        </w:tc>
        <w:tc>
          <w:tcPr>
            <w:tcW w:w="3969" w:type="dxa"/>
          </w:tcPr>
          <w:p w:rsidR="00CF1172" w:rsidRPr="007F5DBD" w:rsidRDefault="00316C48" w:rsidP="00316C48">
            <w:pPr>
              <w:rPr>
                <w:noProof/>
                <w:lang w:val="en-US"/>
              </w:rPr>
            </w:pPr>
            <w:r w:rsidRPr="00BC0614">
              <w:rPr>
                <w:noProof/>
                <w:lang w:val="en-US"/>
              </w:rPr>
              <w:t>“wal yā binti” gāyil “</w:t>
            </w:r>
            <w:r w:rsidR="00994CA7">
              <w:rPr>
                <w:noProof/>
                <w:lang w:val="it-IT"/>
              </w:rPr>
              <w:t>ᵊ</w:t>
            </w:r>
            <w:r w:rsidR="00CF1172" w:rsidRPr="00BC0614">
              <w:rPr>
                <w:noProof/>
                <w:lang w:val="en-US"/>
              </w:rPr>
              <w:t>ghawa mā-min</w:t>
            </w:r>
            <w:r w:rsidRPr="00BC0614">
              <w:rPr>
                <w:noProof/>
                <w:lang w:val="en-US"/>
              </w:rPr>
              <w:t>.”</w:t>
            </w:r>
            <w:r w:rsidR="00CF1172" w:rsidRPr="00BC0614">
              <w:rPr>
                <w:noProof/>
                <w:lang w:val="en-US"/>
              </w:rPr>
              <w:t xml:space="preserve"> gāyilt-ill</w:t>
            </w:r>
            <w:r w:rsidR="00CF1172" w:rsidRPr="007F5DBD">
              <w:rPr>
                <w:noProof/>
                <w:lang w:val="en-US"/>
              </w:rPr>
              <w:t xml:space="preserve">u </w:t>
            </w:r>
            <w:r w:rsidRPr="007F5DBD">
              <w:rPr>
                <w:noProof/>
                <w:lang w:val="en-US"/>
              </w:rPr>
              <w:t>“</w:t>
            </w:r>
            <w:r w:rsidR="00CF1172" w:rsidRPr="007F5DBD">
              <w:rPr>
                <w:noProof/>
                <w:lang w:val="en-US"/>
              </w:rPr>
              <w:t>mā-mi</w:t>
            </w:r>
            <w:r w:rsidRPr="007F5DBD">
              <w:rPr>
                <w:noProof/>
                <w:lang w:val="en-US"/>
              </w:rPr>
              <w:t>n, titin mā-min”</w:t>
            </w:r>
            <w:r w:rsidR="00CF1172" w:rsidRPr="007F5DBD">
              <w:rPr>
                <w:noProof/>
                <w:lang w:val="en-US"/>
              </w:rPr>
              <w:t xml:space="preserve"> gāyl</w:t>
            </w:r>
            <w:r w:rsidRPr="007F5DBD">
              <w:rPr>
                <w:noProof/>
                <w:lang w:val="en-US"/>
              </w:rPr>
              <w:t>e, “</w:t>
            </w:r>
            <w:r w:rsidR="00D7289A">
              <w:rPr>
                <w:noProof/>
                <w:lang w:val="en-US"/>
              </w:rPr>
              <w:t>ˀ</w:t>
            </w:r>
            <w:r w:rsidR="00CF1172" w:rsidRPr="007F5DBD">
              <w:rPr>
                <w:noProof/>
                <w:lang w:val="en-US"/>
              </w:rPr>
              <w:t>alli b-šarǝṭ tinṭīni li</w:t>
            </w:r>
            <w:r w:rsidRPr="007F5DBD">
              <w:rPr>
                <w:noProof/>
                <w:lang w:val="en-US"/>
              </w:rPr>
              <w:t>l</w:t>
            </w:r>
            <w:r w:rsidR="00CF1172" w:rsidRPr="007F5DBD">
              <w:rPr>
                <w:noProof/>
                <w:lang w:val="en-US"/>
              </w:rPr>
              <w:t xml:space="preserve"> az-zlimt al aṭǝlbu </w:t>
            </w:r>
            <w:r w:rsidR="00D7289A">
              <w:rPr>
                <w:noProof/>
                <w:lang w:val="en-US"/>
              </w:rPr>
              <w:t>ˀ</w:t>
            </w:r>
            <w:r w:rsidR="00CF1172" w:rsidRPr="007F5DBD">
              <w:rPr>
                <w:noProof/>
                <w:lang w:val="en-US"/>
              </w:rPr>
              <w:t>āni</w:t>
            </w:r>
            <w:r w:rsidRPr="007F5DBD">
              <w:rPr>
                <w:noProof/>
                <w:lang w:val="en-US"/>
              </w:rPr>
              <w:t>!”</w:t>
            </w:r>
            <w:r w:rsidR="00CF1172" w:rsidRPr="007F5DBD">
              <w:rPr>
                <w:noProof/>
                <w:lang w:val="en-US"/>
              </w:rPr>
              <w:t xml:space="preserve"> gāyil: </w:t>
            </w:r>
            <w:r w:rsidRPr="007F5DBD">
              <w:rPr>
                <w:noProof/>
                <w:lang w:val="en-US"/>
              </w:rPr>
              <w:t>“</w:t>
            </w:r>
            <w:r w:rsidR="00CF1172" w:rsidRPr="007F5DBD">
              <w:rPr>
                <w:noProof/>
                <w:lang w:val="en-US"/>
              </w:rPr>
              <w:t xml:space="preserve">gūli! </w:t>
            </w:r>
            <w:r w:rsidR="00CF1172" w:rsidRPr="007F5DBD">
              <w:rPr>
                <w:noProof/>
                <w:color w:val="FF0000"/>
                <w:lang w:val="en-US"/>
              </w:rPr>
              <w:t xml:space="preserve">ṭalabtič </w:t>
            </w:r>
            <w:r w:rsidRPr="007F5DBD">
              <w:rPr>
                <w:noProof/>
                <w:color w:val="FF0000"/>
                <w:lang w:val="en-US"/>
              </w:rPr>
              <w:t>ǝ</w:t>
            </w:r>
            <w:r w:rsidR="00CF1172" w:rsidRPr="007F5DBD">
              <w:rPr>
                <w:noProof/>
                <w:color w:val="FF0000"/>
                <w:lang w:val="en-US"/>
              </w:rPr>
              <w:t>nṭ</w:t>
            </w:r>
            <w:r w:rsidRPr="007F5DBD">
              <w:rPr>
                <w:noProof/>
                <w:color w:val="FF0000"/>
                <w:lang w:val="en-US"/>
              </w:rPr>
              <w:t>ē</w:t>
            </w:r>
            <w:r w:rsidR="00CF1172" w:rsidRPr="007F5DBD">
              <w:rPr>
                <w:noProof/>
                <w:color w:val="FF0000"/>
                <w:lang w:val="en-US"/>
              </w:rPr>
              <w:t>tič</w:t>
            </w:r>
            <w:r w:rsidR="00CF1172" w:rsidRPr="007F5DBD">
              <w:rPr>
                <w:noProof/>
                <w:lang w:val="en-US"/>
              </w:rPr>
              <w:t xml:space="preserve">, ṭalabtič marra ṯānye </w:t>
            </w:r>
            <w:r w:rsidR="00D7289A">
              <w:rPr>
                <w:noProof/>
                <w:lang w:val="en-US"/>
              </w:rPr>
              <w:t>ˀ</w:t>
            </w:r>
            <w:r w:rsidRPr="007F5DBD">
              <w:rPr>
                <w:noProof/>
                <w:lang w:val="en-US"/>
              </w:rPr>
              <w:t>ǝ</w:t>
            </w:r>
            <w:r w:rsidR="00CF1172" w:rsidRPr="007F5DBD">
              <w:rPr>
                <w:noProof/>
                <w:lang w:val="en-US"/>
              </w:rPr>
              <w:t>nṭētič ṭalabtič ṯālṯe inṭētič. w-iḥna l-</w:t>
            </w:r>
            <w:r w:rsidR="00D7289A">
              <w:rPr>
                <w:noProof/>
                <w:lang w:val="en-US"/>
              </w:rPr>
              <w:t>ˁ</w:t>
            </w:r>
            <w:r w:rsidR="00CF1172" w:rsidRPr="007F5DBD">
              <w:rPr>
                <w:noProof/>
                <w:lang w:val="en-US"/>
              </w:rPr>
              <w:t>arab gōlit ǝnṭētič xalāṣ</w:t>
            </w:r>
            <w:r w:rsidRPr="007F5DBD">
              <w:rPr>
                <w:noProof/>
                <w:lang w:val="en-US"/>
              </w:rPr>
              <w:t>!</w:t>
            </w:r>
            <w:r w:rsidR="00CF1172" w:rsidRPr="007F5DBD">
              <w:rPr>
                <w:noProof/>
                <w:lang w:val="en-US"/>
              </w:rPr>
              <w:t xml:space="preserve"> </w:t>
            </w:r>
            <w:r w:rsidR="00CF1172" w:rsidRPr="007F5DBD">
              <w:rPr>
                <w:noProof/>
                <w:color w:val="FF0000"/>
                <w:lang w:val="en-US"/>
              </w:rPr>
              <w:t>mingāl</w:t>
            </w:r>
            <w:r w:rsidR="00CF1172" w:rsidRPr="007F5DBD">
              <w:rPr>
                <w:noProof/>
                <w:lang w:val="en-US"/>
              </w:rPr>
              <w:t xml:space="preserve"> </w:t>
            </w:r>
            <w:r w:rsidR="00D7289A">
              <w:rPr>
                <w:noProof/>
                <w:lang w:val="en-US"/>
              </w:rPr>
              <w:t>ˀ</w:t>
            </w:r>
            <w:r w:rsidR="00CF1172" w:rsidRPr="007F5DBD">
              <w:rPr>
                <w:noProof/>
                <w:lang w:val="en-US"/>
              </w:rPr>
              <w:t>ǝnṭēt</w:t>
            </w:r>
            <w:r w:rsidRPr="007F5DBD">
              <w:rPr>
                <w:noProof/>
                <w:lang w:val="en-US"/>
              </w:rPr>
              <w:t>!</w:t>
            </w:r>
            <w:r w:rsidR="00CF1172" w:rsidRPr="007F5DBD">
              <w:rPr>
                <w:noProof/>
                <w:lang w:val="en-US"/>
              </w:rPr>
              <w:t xml:space="preserve"> tamām</w:t>
            </w:r>
            <w:r w:rsidRPr="007F5DBD">
              <w:rPr>
                <w:noProof/>
                <w:lang w:val="en-US"/>
              </w:rPr>
              <w:t>!”</w:t>
            </w:r>
            <w:r w:rsidR="00CF1172" w:rsidRPr="007F5DBD">
              <w:rPr>
                <w:noProof/>
                <w:lang w:val="en-US"/>
              </w:rPr>
              <w:t xml:space="preserve"> </w:t>
            </w:r>
          </w:p>
        </w:tc>
        <w:tc>
          <w:tcPr>
            <w:tcW w:w="4252" w:type="dxa"/>
          </w:tcPr>
          <w:p w:rsidR="00CF1172" w:rsidRPr="00BC0614" w:rsidRDefault="00BC0614" w:rsidP="00BC0614">
            <w:pPr>
              <w:rPr>
                <w:noProof/>
                <w:lang w:val="en-US"/>
              </w:rPr>
            </w:pPr>
            <w:r w:rsidRPr="00BC0614">
              <w:rPr>
                <w:noProof/>
                <w:lang w:val="en-US"/>
              </w:rPr>
              <w:t xml:space="preserve">He said, “My daughter, there is no coffee.” </w:t>
            </w:r>
            <w:r>
              <w:rPr>
                <w:noProof/>
                <w:lang w:val="en-US"/>
              </w:rPr>
              <w:t xml:space="preserve">She said to him, “There is none, and there is no tobacco too.” Then she said, “Except on condition of bringing me the man whom I want (to marry)!” He said, “Listen, </w:t>
            </w:r>
            <w:r w:rsidRPr="00BC0614">
              <w:rPr>
                <w:noProof/>
                <w:color w:val="FF0000"/>
                <w:lang w:val="en-US"/>
              </w:rPr>
              <w:t xml:space="preserve">they </w:t>
            </w:r>
            <w:r>
              <w:rPr>
                <w:noProof/>
                <w:color w:val="FF0000"/>
                <w:lang w:val="en-US"/>
              </w:rPr>
              <w:t xml:space="preserve">asked </w:t>
            </w:r>
            <w:r>
              <w:rPr>
                <w:noProof/>
                <w:lang w:val="en-US"/>
              </w:rPr>
              <w:t>for your hand and I gave you to them, they asked a second time and I gave you to them, and they asked a third time and I gave you to them. And when we Arabs say ‘I have given you to them’, then it’s finished. After it has been said ‘I have given’ it’s over.</w:t>
            </w:r>
          </w:p>
        </w:tc>
      </w:tr>
      <w:tr w:rsidR="00CF1172" w:rsidRPr="00BC0614" w:rsidTr="00CF1172">
        <w:tc>
          <w:tcPr>
            <w:tcW w:w="850" w:type="dxa"/>
          </w:tcPr>
          <w:p w:rsidR="00CF1172" w:rsidRPr="00CF1172" w:rsidRDefault="00316C48" w:rsidP="00A029D8">
            <w:pPr>
              <w:rPr>
                <w:noProof/>
                <w:lang w:val="it-IT"/>
              </w:rPr>
            </w:pPr>
            <w:r>
              <w:rPr>
                <w:noProof/>
                <w:lang w:val="it-IT"/>
              </w:rPr>
              <w:t>3.00</w:t>
            </w:r>
          </w:p>
        </w:tc>
        <w:tc>
          <w:tcPr>
            <w:tcW w:w="3969" w:type="dxa"/>
          </w:tcPr>
          <w:p w:rsidR="00CF1172" w:rsidRPr="00CF1172" w:rsidRDefault="00316C48" w:rsidP="00BC0614">
            <w:pPr>
              <w:rPr>
                <w:noProof/>
                <w:lang w:val="it-IT"/>
              </w:rPr>
            </w:pPr>
            <w:r>
              <w:rPr>
                <w:noProof/>
                <w:lang w:val="it-IT"/>
              </w:rPr>
              <w:t>“</w:t>
            </w:r>
            <w:r w:rsidR="00CF1172" w:rsidRPr="00CF1172">
              <w:rPr>
                <w:noProof/>
                <w:lang w:val="it-IT"/>
              </w:rPr>
              <w:t>m</w:t>
            </w:r>
            <w:r>
              <w:rPr>
                <w:noProof/>
                <w:lang w:val="it-IT"/>
              </w:rPr>
              <w:t>ā</w:t>
            </w:r>
            <w:r w:rsidR="00CF1172" w:rsidRPr="00CF1172">
              <w:rPr>
                <w:noProof/>
                <w:lang w:val="it-IT"/>
              </w:rPr>
              <w:t>-yḏ̣all warāha suwālif</w:t>
            </w:r>
            <w:r>
              <w:rPr>
                <w:noProof/>
                <w:lang w:val="it-IT"/>
              </w:rPr>
              <w:t>,</w:t>
            </w:r>
            <w:r w:rsidR="00CF1172" w:rsidRPr="00CF1172">
              <w:rPr>
                <w:noProof/>
                <w:lang w:val="it-IT"/>
              </w:rPr>
              <w:t xml:space="preserve"> </w:t>
            </w:r>
            <w:r w:rsidR="00CF1172" w:rsidRPr="00316C48">
              <w:rPr>
                <w:noProof/>
                <w:color w:val="FF0000"/>
                <w:lang w:val="it-IT"/>
              </w:rPr>
              <w:t>yēlōn</w:t>
            </w:r>
            <w:r w:rsidR="00CF1172" w:rsidRPr="00CF1172">
              <w:rPr>
                <w:noProof/>
                <w:lang w:val="it-IT"/>
              </w:rPr>
              <w:t xml:space="preserve"> al-qamīṣ</w:t>
            </w:r>
            <w:r>
              <w:rPr>
                <w:noProof/>
                <w:lang w:val="it-IT"/>
              </w:rPr>
              <w:t>”.</w:t>
            </w:r>
            <w:r w:rsidR="00CF1172" w:rsidRPr="00CF1172">
              <w:rPr>
                <w:noProof/>
                <w:lang w:val="it-IT"/>
              </w:rPr>
              <w:t xml:space="preserve"> gāyle </w:t>
            </w:r>
            <w:r>
              <w:rPr>
                <w:noProof/>
                <w:lang w:val="it-IT"/>
              </w:rPr>
              <w:t>“</w:t>
            </w:r>
            <w:r w:rsidR="00CF1172" w:rsidRPr="00CF1172">
              <w:rPr>
                <w:noProof/>
                <w:lang w:val="it-IT"/>
              </w:rPr>
              <w:t xml:space="preserve">yā </w:t>
            </w:r>
            <w:r w:rsidR="00D7289A">
              <w:rPr>
                <w:noProof/>
                <w:lang w:val="it-IT"/>
              </w:rPr>
              <w:t>ˁ</w:t>
            </w:r>
            <w:r w:rsidR="00CF1172" w:rsidRPr="00CF1172">
              <w:rPr>
                <w:noProof/>
                <w:lang w:val="it-IT"/>
              </w:rPr>
              <w:t>amm yā Waṭbān</w:t>
            </w:r>
            <w:r>
              <w:rPr>
                <w:noProof/>
                <w:lang w:val="it-IT"/>
              </w:rPr>
              <w:t>”</w:t>
            </w:r>
            <w:r w:rsidR="00CF1172" w:rsidRPr="00CF1172">
              <w:rPr>
                <w:noProof/>
                <w:lang w:val="it-IT"/>
              </w:rPr>
              <w:t xml:space="preserve">, hū </w:t>
            </w:r>
            <w:r w:rsidR="00D7289A">
              <w:rPr>
                <w:noProof/>
                <w:lang w:val="it-IT"/>
              </w:rPr>
              <w:t>ˀ</w:t>
            </w:r>
            <w:r w:rsidR="00CF1172" w:rsidRPr="00CF1172">
              <w:rPr>
                <w:noProof/>
                <w:lang w:val="it-IT"/>
              </w:rPr>
              <w:t xml:space="preserve">ismu Waṭbān </w:t>
            </w:r>
            <w:r w:rsidR="00D7289A">
              <w:rPr>
                <w:noProof/>
                <w:lang w:val="it-IT"/>
              </w:rPr>
              <w:t>ˁ</w:t>
            </w:r>
            <w:r w:rsidR="00CF1172" w:rsidRPr="00CF1172">
              <w:rPr>
                <w:noProof/>
                <w:lang w:val="it-IT"/>
              </w:rPr>
              <w:t xml:space="preserve">ammhe. </w:t>
            </w:r>
            <w:r>
              <w:rPr>
                <w:noProof/>
                <w:lang w:val="it-IT"/>
              </w:rPr>
              <w:t>“</w:t>
            </w:r>
            <w:r w:rsidR="00CF1172" w:rsidRPr="00CF1172">
              <w:rPr>
                <w:noProof/>
                <w:lang w:val="it-IT"/>
              </w:rPr>
              <w:t xml:space="preserve">šaffi </w:t>
            </w:r>
            <w:r>
              <w:rPr>
                <w:noProof/>
                <w:lang w:val="it-IT"/>
              </w:rPr>
              <w:t>ᵊ</w:t>
            </w:r>
            <w:r w:rsidR="00CF1172" w:rsidRPr="00CF1172">
              <w:rPr>
                <w:noProof/>
                <w:lang w:val="it-IT"/>
              </w:rPr>
              <w:t xml:space="preserve">xlāfi, šaffi </w:t>
            </w:r>
            <w:r w:rsidR="00CF1172" w:rsidRPr="00BC0614">
              <w:rPr>
                <w:noProof/>
                <w:color w:val="FF0000"/>
                <w:lang w:val="it-IT"/>
              </w:rPr>
              <w:t>xa</w:t>
            </w:r>
            <w:r w:rsidRPr="00BC0614">
              <w:rPr>
                <w:noProof/>
                <w:color w:val="FF0000"/>
                <w:lang w:val="it-IT"/>
              </w:rPr>
              <w:t>la</w:t>
            </w:r>
            <w:r w:rsidR="00CF1172" w:rsidRPr="00BC0614">
              <w:rPr>
                <w:noProof/>
                <w:color w:val="FF0000"/>
                <w:lang w:val="it-IT"/>
              </w:rPr>
              <w:t>f minwit al-gōm al-miǧāfi</w:t>
            </w:r>
            <w:r w:rsidRPr="00BC0614">
              <w:rPr>
                <w:noProof/>
                <w:color w:val="FF0000"/>
                <w:lang w:val="it-IT"/>
              </w:rPr>
              <w:t>,</w:t>
            </w:r>
            <w:r w:rsidR="00CF1172" w:rsidRPr="00CF1172">
              <w:rPr>
                <w:noProof/>
                <w:lang w:val="it-IT"/>
              </w:rPr>
              <w:t xml:space="preserve"> Xalaf Xalaf b-al-gēḏ̣ nafnūf w</w:t>
            </w:r>
            <w:r>
              <w:rPr>
                <w:noProof/>
                <w:lang w:val="it-IT"/>
              </w:rPr>
              <w:t xml:space="preserve"> </w:t>
            </w:r>
            <w:r w:rsidR="00CF1172" w:rsidRPr="00CF1172">
              <w:rPr>
                <w:noProof/>
                <w:lang w:val="it-IT"/>
              </w:rPr>
              <w:t>b-</w:t>
            </w:r>
            <w:r>
              <w:rPr>
                <w:noProof/>
                <w:lang w:val="it-IT"/>
              </w:rPr>
              <w:t>a</w:t>
            </w:r>
            <w:r w:rsidR="00CF1172" w:rsidRPr="00CF1172">
              <w:rPr>
                <w:noProof/>
                <w:lang w:val="it-IT"/>
              </w:rPr>
              <w:t xml:space="preserve">š-šitē dāfi. </w:t>
            </w:r>
          </w:p>
        </w:tc>
        <w:tc>
          <w:tcPr>
            <w:tcW w:w="4252" w:type="dxa"/>
          </w:tcPr>
          <w:p w:rsidR="00CF1172" w:rsidRPr="00BC0614" w:rsidRDefault="00BC0614" w:rsidP="00BC0614">
            <w:pPr>
              <w:rPr>
                <w:lang w:val="en-US"/>
              </w:rPr>
            </w:pPr>
            <w:r w:rsidRPr="00BC0614">
              <w:rPr>
                <w:noProof/>
                <w:lang w:val="en-US"/>
              </w:rPr>
              <w:t>After that no talking around remains</w:t>
            </w:r>
            <w:r>
              <w:rPr>
                <w:noProof/>
                <w:lang w:val="en-US"/>
              </w:rPr>
              <w:t xml:space="preserve">, </w:t>
            </w:r>
            <w:r w:rsidRPr="00BC0614">
              <w:rPr>
                <w:noProof/>
                <w:color w:val="FF0000"/>
                <w:lang w:val="en-US"/>
              </w:rPr>
              <w:t>if ______________</w:t>
            </w:r>
            <w:r>
              <w:rPr>
                <w:noProof/>
                <w:color w:val="FF0000"/>
                <w:lang w:val="en-US"/>
              </w:rPr>
              <w:t xml:space="preserve"> .” </w:t>
            </w:r>
            <w:r>
              <w:t xml:space="preserve">She said, “O my uncle, o Waṭbān!” The name of her uncle was Waṭbān. “My lips do not </w:t>
            </w:r>
            <w:proofErr w:type="gramStart"/>
            <w:r>
              <w:t>lie</w:t>
            </w:r>
            <w:proofErr w:type="gramEnd"/>
            <w:r>
              <w:t xml:space="preserve">, my lips aim is Xalaf </w:t>
            </w:r>
            <w:r w:rsidRPr="00BC0614">
              <w:rPr>
                <w:noProof/>
                <w:color w:val="FF0000"/>
                <w:lang w:val="en-US"/>
              </w:rPr>
              <w:t>______________</w:t>
            </w:r>
            <w:r>
              <w:rPr>
                <w:noProof/>
                <w:color w:val="FF0000"/>
                <w:lang w:val="en-US"/>
              </w:rPr>
              <w:t xml:space="preserve"> </w:t>
            </w:r>
            <w:r w:rsidRPr="00BC0614">
              <w:rPr>
                <w:noProof/>
                <w:color w:val="FF0000"/>
                <w:lang w:val="en-US"/>
              </w:rPr>
              <w:t>______________</w:t>
            </w:r>
            <w:r>
              <w:rPr>
                <w:noProof/>
                <w:color w:val="FF0000"/>
                <w:lang w:val="en-US"/>
              </w:rPr>
              <w:t xml:space="preserve">. </w:t>
            </w:r>
            <w:r>
              <w:t>Xalaf, Xalaf who is cool in summer and warm in winter.”</w:t>
            </w:r>
          </w:p>
        </w:tc>
      </w:tr>
    </w:tbl>
    <w:p w:rsidR="008D67BC" w:rsidRPr="00BC0614" w:rsidRDefault="008D67BC" w:rsidP="008D67BC">
      <w:pPr>
        <w:rPr>
          <w:i/>
          <w:lang w:val="en-US"/>
        </w:rPr>
      </w:pPr>
    </w:p>
    <w:p w:rsidR="0003342C" w:rsidRPr="00BC0614" w:rsidRDefault="0003342C" w:rsidP="00E37A9F">
      <w:pPr>
        <w:pStyle w:val="Textkrper2"/>
        <w:spacing w:line="240" w:lineRule="auto"/>
        <w:rPr>
          <w:lang w:val="en-US"/>
        </w:rPr>
        <w:sectPr w:rsidR="0003342C" w:rsidRPr="00BC0614" w:rsidSect="00E37A9F">
          <w:headerReference w:type="first" r:id="rId15"/>
          <w:pgSz w:w="11906" w:h="16838"/>
          <w:pgMar w:top="1417" w:right="1417" w:bottom="1134" w:left="1417" w:header="708" w:footer="708" w:gutter="0"/>
          <w:cols w:space="708"/>
          <w:titlePg/>
          <w:docGrid w:linePitch="360"/>
        </w:sectPr>
      </w:pPr>
    </w:p>
    <w:p w:rsidR="0003342C" w:rsidRPr="00BC0614" w:rsidRDefault="0003342C" w:rsidP="007E57F8">
      <w:pPr>
        <w:pStyle w:val="berschrift2"/>
        <w:rPr>
          <w:noProof/>
          <w:lang w:val="en-US"/>
        </w:rPr>
      </w:pPr>
      <w:r w:rsidRPr="00BC0614">
        <w:rPr>
          <w:noProof/>
          <w:lang w:val="en-US"/>
        </w:rPr>
        <w:t xml:space="preserve">Urfa-105: </w:t>
      </w:r>
      <w:r w:rsidR="006D5A2C">
        <w:rPr>
          <w:noProof/>
          <w:lang w:val="en-US"/>
        </w:rPr>
        <w:t>About the life</w:t>
      </w:r>
      <w:r w:rsidRPr="00BC0614">
        <w:rPr>
          <w:noProof/>
          <w:lang w:val="en-US"/>
        </w:rPr>
        <w:t xml:space="preserve"> in former times</w:t>
      </w:r>
      <w:r w:rsidR="007E57F8">
        <w:rPr>
          <w:noProof/>
          <w:lang w:val="en-US"/>
        </w:rPr>
        <w:t xml:space="preserve"> </w:t>
      </w:r>
      <w:r w:rsidR="007E57F8" w:rsidRPr="00EC6A71">
        <w:rPr>
          <w:color w:val="00B050"/>
          <w:lang w:val="en-US"/>
        </w:rPr>
        <w:t>[</w:t>
      </w:r>
      <w:r w:rsidR="007E57F8">
        <w:rPr>
          <w:color w:val="00B050"/>
          <w:lang w:val="en-US"/>
        </w:rPr>
        <w:t>control]</w:t>
      </w:r>
    </w:p>
    <w:p w:rsidR="0003342C" w:rsidRPr="00BC0614" w:rsidRDefault="0003342C" w:rsidP="00A608C2">
      <w:pPr>
        <w:pStyle w:val="Liste"/>
        <w:rPr>
          <w:lang w:val="en-US"/>
        </w:rPr>
      </w:pPr>
      <w:r w:rsidRPr="00BC0614">
        <w:rPr>
          <w:noProof/>
          <w:lang w:val="en-US"/>
        </w:rPr>
        <w:t xml:space="preserve">Ḥaǧǧ Mamdūḥ Badir [geb. ca. 1930]: </w:t>
      </w:r>
      <w:r w:rsidRPr="00BC0614">
        <w:rPr>
          <w:lang w:val="en-US"/>
        </w:rPr>
        <w:t>12.5.2010</w:t>
      </w:r>
    </w:p>
    <w:p w:rsidR="0003342C" w:rsidRPr="00C93879" w:rsidRDefault="0003342C" w:rsidP="00A608C2">
      <w:pPr>
        <w:pStyle w:val="Liste"/>
        <w:rPr>
          <w:lang w:val="de-AT"/>
        </w:rPr>
      </w:pPr>
      <w:r w:rsidRPr="00C93879">
        <w:rPr>
          <w:lang w:val="de-AT"/>
        </w:rPr>
        <w:t>Im Ort Tall Xarma/Sorallı</w:t>
      </w:r>
    </w:p>
    <w:p w:rsidR="006D5A2C" w:rsidRPr="00C93879" w:rsidRDefault="006D5A2C" w:rsidP="00A608C2">
      <w:pPr>
        <w:pStyle w:val="Liste"/>
        <w:rPr>
          <w:lang w:val="de-AT"/>
        </w:rPr>
      </w:pPr>
      <w:r w:rsidRPr="00C93879">
        <w:rPr>
          <w:lang w:val="de-AT"/>
        </w:rPr>
        <w:t>9:40</w:t>
      </w:r>
    </w:p>
    <w:p w:rsidR="0003342C" w:rsidRPr="00C93879" w:rsidRDefault="0003342C" w:rsidP="0003342C">
      <w:pPr>
        <w:rPr>
          <w:noProof/>
          <w:lang w:val="de-AT"/>
        </w:rPr>
      </w:pPr>
    </w:p>
    <w:tbl>
      <w:tblPr>
        <w:tblStyle w:val="Tabellenraster"/>
        <w:tblW w:w="0" w:type="auto"/>
        <w:tblLook w:val="04A0" w:firstRow="1" w:lastRow="0" w:firstColumn="1" w:lastColumn="0" w:noHBand="0" w:noVBand="1"/>
      </w:tblPr>
      <w:tblGrid>
        <w:gridCol w:w="850"/>
        <w:gridCol w:w="3969"/>
        <w:gridCol w:w="4252"/>
      </w:tblGrid>
      <w:tr w:rsidR="00CF1172" w:rsidRPr="00181331" w:rsidTr="00CF1172">
        <w:tc>
          <w:tcPr>
            <w:tcW w:w="850" w:type="dxa"/>
          </w:tcPr>
          <w:p w:rsidR="00CF1172" w:rsidRPr="00BC0614" w:rsidRDefault="007E1ADC" w:rsidP="00A029D8">
            <w:pPr>
              <w:rPr>
                <w:iCs/>
                <w:noProof/>
                <w:lang w:val="en-US"/>
              </w:rPr>
            </w:pPr>
            <w:r>
              <w:rPr>
                <w:iCs/>
                <w:noProof/>
                <w:lang w:val="en-US"/>
              </w:rPr>
              <w:t>0.01</w:t>
            </w:r>
          </w:p>
        </w:tc>
        <w:tc>
          <w:tcPr>
            <w:tcW w:w="3969" w:type="dxa"/>
          </w:tcPr>
          <w:p w:rsidR="00CF1172" w:rsidRPr="007F5DBD" w:rsidRDefault="00CF1172" w:rsidP="00723D03">
            <w:pPr>
              <w:rPr>
                <w:iCs/>
                <w:noProof/>
                <w:lang w:val="en-US"/>
              </w:rPr>
            </w:pPr>
            <w:r w:rsidRPr="00BC0614">
              <w:rPr>
                <w:iCs/>
                <w:noProof/>
                <w:lang w:val="en-US"/>
              </w:rPr>
              <w:t>gabǝ</w:t>
            </w:r>
            <w:r w:rsidR="007E1ADC">
              <w:rPr>
                <w:iCs/>
                <w:noProof/>
                <w:lang w:val="en-US"/>
              </w:rPr>
              <w:t>ḷ</w:t>
            </w:r>
            <w:r w:rsidRPr="00BC0614">
              <w:rPr>
                <w:iCs/>
                <w:noProof/>
                <w:lang w:val="en-US"/>
              </w:rPr>
              <w:t>-ma t</w:t>
            </w:r>
            <w:r w:rsidRPr="007F5DBD">
              <w:rPr>
                <w:iCs/>
                <w:noProof/>
                <w:lang w:val="en-US"/>
              </w:rPr>
              <w:t xml:space="preserve">iǧi </w:t>
            </w:r>
            <w:r w:rsidR="00D7289A">
              <w:rPr>
                <w:iCs/>
                <w:noProof/>
                <w:lang w:val="en-US"/>
              </w:rPr>
              <w:t>ˀ</w:t>
            </w:r>
            <w:r w:rsidR="007E1ADC">
              <w:rPr>
                <w:iCs/>
                <w:noProof/>
                <w:lang w:val="en-US"/>
              </w:rPr>
              <w:t>a</w:t>
            </w:r>
            <w:r w:rsidRPr="007F5DBD">
              <w:rPr>
                <w:iCs/>
                <w:noProof/>
                <w:lang w:val="en-US"/>
              </w:rPr>
              <w:t>l-mayy</w:t>
            </w:r>
            <w:r w:rsidR="007E1ADC">
              <w:rPr>
                <w:iCs/>
                <w:noProof/>
                <w:lang w:val="en-US"/>
              </w:rPr>
              <w:t>e,</w:t>
            </w:r>
            <w:r w:rsidRPr="007F5DBD">
              <w:rPr>
                <w:iCs/>
                <w:noProof/>
                <w:lang w:val="en-US"/>
              </w:rPr>
              <w:t xml:space="preserve"> činna nizra</w:t>
            </w:r>
            <w:r w:rsidR="00D7289A">
              <w:rPr>
                <w:iCs/>
                <w:noProof/>
                <w:lang w:val="en-US"/>
              </w:rPr>
              <w:t>ˁ</w:t>
            </w:r>
            <w:r w:rsidRPr="007F5DBD">
              <w:rPr>
                <w:iCs/>
                <w:noProof/>
                <w:lang w:val="en-US"/>
              </w:rPr>
              <w:t xml:space="preserve"> </w:t>
            </w:r>
            <w:r w:rsidR="00D7289A">
              <w:rPr>
                <w:iCs/>
                <w:noProof/>
                <w:lang w:val="en-US"/>
              </w:rPr>
              <w:t>ˁ</w:t>
            </w:r>
            <w:r w:rsidRPr="007F5DBD">
              <w:rPr>
                <w:iCs/>
                <w:noProof/>
                <w:lang w:val="en-US"/>
              </w:rPr>
              <w:t>a</w:t>
            </w:r>
            <w:r w:rsidR="007E1ADC">
              <w:rPr>
                <w:iCs/>
                <w:noProof/>
                <w:lang w:val="en-US"/>
              </w:rPr>
              <w:t>la l-fiddān</w:t>
            </w:r>
            <w:r w:rsidRPr="007F5DBD">
              <w:rPr>
                <w:iCs/>
                <w:noProof/>
                <w:lang w:val="en-US"/>
              </w:rPr>
              <w:t xml:space="preserve"> </w:t>
            </w:r>
            <w:r w:rsidR="00D7289A">
              <w:rPr>
                <w:iCs/>
                <w:noProof/>
                <w:lang w:val="en-US"/>
              </w:rPr>
              <w:t>ˁ</w:t>
            </w:r>
            <w:r w:rsidRPr="007F5DBD">
              <w:rPr>
                <w:iCs/>
                <w:noProof/>
                <w:lang w:val="en-US"/>
              </w:rPr>
              <w:t xml:space="preserve">a-l-bǝgaṛ, </w:t>
            </w:r>
            <w:r w:rsidR="00D7289A">
              <w:rPr>
                <w:iCs/>
                <w:noProof/>
                <w:lang w:val="en-US"/>
              </w:rPr>
              <w:t>ˁ</w:t>
            </w:r>
            <w:r w:rsidRPr="007F5DBD">
              <w:rPr>
                <w:iCs/>
                <w:noProof/>
                <w:lang w:val="en-US"/>
              </w:rPr>
              <w:t>a-l-bǝgaṛ</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šidd </w:t>
            </w:r>
            <w:r w:rsidR="007E1ADC">
              <w:rPr>
                <w:iCs/>
                <w:noProof/>
                <w:lang w:val="en-US"/>
              </w:rPr>
              <w:t>ᵊ</w:t>
            </w:r>
            <w:r w:rsidRPr="007F5DBD">
              <w:rPr>
                <w:iCs/>
                <w:noProof/>
                <w:lang w:val="en-US"/>
              </w:rPr>
              <w:t>bga</w:t>
            </w:r>
            <w:r w:rsidR="007E1ADC">
              <w:rPr>
                <w:iCs/>
                <w:noProof/>
                <w:lang w:val="en-US"/>
              </w:rPr>
              <w:t>ṛ</w:t>
            </w:r>
            <w:r w:rsidRPr="007F5DBD">
              <w:rPr>
                <w:iCs/>
                <w:noProof/>
                <w:lang w:val="en-US"/>
              </w:rPr>
              <w:t>tēn b-an-nīr al-xašab w-al-</w:t>
            </w:r>
            <w:r w:rsidR="00D7289A">
              <w:rPr>
                <w:iCs/>
                <w:noProof/>
                <w:lang w:val="en-US"/>
              </w:rPr>
              <w:t>ˁ</w:t>
            </w:r>
            <w:r w:rsidRPr="007F5DBD">
              <w:rPr>
                <w:iCs/>
                <w:noProof/>
                <w:lang w:val="en-US"/>
              </w:rPr>
              <w:t>idde xašab</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ḥuṭṭ bīha ḥadīde hīčiḏ </w:t>
            </w:r>
            <w:r w:rsidRPr="0016164B">
              <w:t>tišxaṭ</w:t>
            </w:r>
            <w:r w:rsidRPr="007F5DBD">
              <w:rPr>
                <w:iCs/>
                <w:noProof/>
                <w:lang w:val="en-US"/>
              </w:rPr>
              <w:t xml:space="preserve"> al-gā</w:t>
            </w:r>
            <w:r w:rsidR="00D7289A">
              <w:rPr>
                <w:iCs/>
                <w:noProof/>
                <w:lang w:val="en-US"/>
              </w:rPr>
              <w:t>ˁ</w:t>
            </w:r>
            <w:r w:rsidR="007E1ADC">
              <w:rPr>
                <w:iCs/>
                <w:noProof/>
                <w:lang w:val="en-US"/>
              </w:rPr>
              <w:t>,</w:t>
            </w:r>
            <w:r w:rsidRPr="007F5DBD">
              <w:rPr>
                <w:iCs/>
                <w:noProof/>
                <w:lang w:val="en-US"/>
              </w:rPr>
              <w:t xml:space="preserve"> </w:t>
            </w:r>
            <w:r w:rsidR="00D7289A">
              <w:rPr>
                <w:iCs/>
                <w:noProof/>
                <w:lang w:val="en-US"/>
              </w:rPr>
              <w:t>ˀ</w:t>
            </w:r>
            <w:r w:rsidR="007E57F8">
              <w:rPr>
                <w:iCs/>
                <w:noProof/>
                <w:lang w:val="en-US"/>
              </w:rPr>
              <w:t>al-</w:t>
            </w:r>
            <w:r w:rsidRPr="007F5DBD">
              <w:rPr>
                <w:iCs/>
                <w:noProof/>
                <w:lang w:val="en-US"/>
              </w:rPr>
              <w:t>ma</w:t>
            </w:r>
            <w:r w:rsidR="00D7289A">
              <w:rPr>
                <w:iCs/>
                <w:noProof/>
                <w:lang w:val="en-US"/>
              </w:rPr>
              <w:t>ˁ</w:t>
            </w:r>
            <w:r w:rsidRPr="007F5DBD">
              <w:rPr>
                <w:iCs/>
                <w:noProof/>
                <w:lang w:val="en-US"/>
              </w:rPr>
              <w:t>āš zifit</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šidd </w:t>
            </w:r>
            <w:r w:rsidR="007E1ADC">
              <w:rPr>
                <w:iCs/>
                <w:noProof/>
                <w:lang w:val="en-US"/>
              </w:rPr>
              <w:t>ᵊ</w:t>
            </w:r>
            <w:r w:rsidRPr="007F5DBD">
              <w:rPr>
                <w:iCs/>
                <w:noProof/>
                <w:lang w:val="en-US"/>
              </w:rPr>
              <w:t>mn-aš-šufā</w:t>
            </w:r>
            <w:r w:rsidR="00723D03">
              <w:rPr>
                <w:iCs/>
                <w:noProof/>
                <w:lang w:val="en-US"/>
              </w:rPr>
              <w:t>g</w:t>
            </w:r>
            <w:r w:rsidRPr="007F5DBD">
              <w:rPr>
                <w:iCs/>
                <w:noProof/>
                <w:lang w:val="en-US"/>
              </w:rPr>
              <w:t xml:space="preserve"> al-awwali nāxuḏ ṯumnītēn ḥunṭa</w:t>
            </w:r>
            <w:r w:rsidR="007E1ADC">
              <w:rPr>
                <w:iCs/>
                <w:noProof/>
                <w:lang w:val="en-US"/>
              </w:rPr>
              <w:t>,</w:t>
            </w:r>
            <w:r w:rsidRPr="007F5DBD">
              <w:rPr>
                <w:iCs/>
                <w:noProof/>
                <w:lang w:val="en-US"/>
              </w:rPr>
              <w:t xml:space="preserve"> nizra</w:t>
            </w:r>
            <w:r w:rsidR="00D7289A">
              <w:rPr>
                <w:iCs/>
                <w:noProof/>
                <w:lang w:val="en-US"/>
              </w:rPr>
              <w:t>ˁ</w:t>
            </w:r>
            <w:r w:rsidRPr="007F5DBD">
              <w:rPr>
                <w:iCs/>
                <w:noProof/>
                <w:lang w:val="en-US"/>
              </w:rPr>
              <w:t xml:space="preserve"> </w:t>
            </w:r>
            <w:r w:rsidR="007E1ADC">
              <w:rPr>
                <w:iCs/>
                <w:noProof/>
                <w:lang w:val="en-US"/>
              </w:rPr>
              <w:t>ᵊṯnēne fi</w:t>
            </w:r>
            <w:r w:rsidRPr="007F5DBD">
              <w:rPr>
                <w:iCs/>
                <w:noProof/>
                <w:lang w:val="en-US"/>
              </w:rPr>
              <w:t xml:space="preserve">ddānēn </w:t>
            </w:r>
            <w:r w:rsidR="007E1ADC">
              <w:rPr>
                <w:iCs/>
                <w:noProof/>
                <w:lang w:val="en-US"/>
              </w:rPr>
              <w:t>ᵊ</w:t>
            </w:r>
            <w:r w:rsidRPr="007F5DBD">
              <w:rPr>
                <w:iCs/>
                <w:noProof/>
                <w:lang w:val="en-US"/>
              </w:rPr>
              <w:t>nsūg wāḥ</w:t>
            </w:r>
            <w:r w:rsidR="007E1ADC">
              <w:rPr>
                <w:iCs/>
                <w:noProof/>
                <w:lang w:val="en-US"/>
              </w:rPr>
              <w:t>a</w:t>
            </w:r>
            <w:r w:rsidRPr="007F5DBD">
              <w:rPr>
                <w:iCs/>
                <w:noProof/>
                <w:lang w:val="en-US"/>
              </w:rPr>
              <w:t>d yizra</w:t>
            </w:r>
            <w:r w:rsidR="00D7289A">
              <w:rPr>
                <w:iCs/>
                <w:noProof/>
                <w:lang w:val="en-US"/>
              </w:rPr>
              <w:t>ˁ</w:t>
            </w:r>
            <w:r w:rsidRPr="007F5DBD">
              <w:rPr>
                <w:iCs/>
                <w:noProof/>
                <w:lang w:val="en-US"/>
              </w:rPr>
              <w:t xml:space="preserve"> mn-aš-šufā</w:t>
            </w:r>
            <w:r w:rsidR="00723D03">
              <w:rPr>
                <w:iCs/>
                <w:noProof/>
                <w:lang w:val="en-US"/>
              </w:rPr>
              <w:t>g</w:t>
            </w:r>
            <w:r w:rsidRPr="007F5DBD">
              <w:rPr>
                <w:iCs/>
                <w:noProof/>
                <w:lang w:val="en-US"/>
              </w:rPr>
              <w:t xml:space="preserve"> l-al-maġrib</w:t>
            </w:r>
            <w:r w:rsidR="007E1ADC">
              <w:rPr>
                <w:iCs/>
                <w:noProof/>
                <w:lang w:val="en-US"/>
              </w:rPr>
              <w:t>,</w:t>
            </w:r>
            <w:r w:rsidRPr="007F5DBD">
              <w:rPr>
                <w:iCs/>
                <w:noProof/>
                <w:lang w:val="en-US"/>
              </w:rPr>
              <w:t xml:space="preserve"> </w:t>
            </w:r>
            <w:r w:rsidR="00D7289A">
              <w:rPr>
                <w:iCs/>
                <w:noProof/>
                <w:lang w:val="en-US"/>
              </w:rPr>
              <w:t>ˀ</w:t>
            </w:r>
            <w:r w:rsidRPr="007F5DBD">
              <w:rPr>
                <w:iCs/>
                <w:noProof/>
                <w:lang w:val="en-US"/>
              </w:rPr>
              <w:t xml:space="preserve">aṯ-ṯumnītēn </w:t>
            </w:r>
            <w:r w:rsidR="007E1ADC">
              <w:rPr>
                <w:iCs/>
                <w:noProof/>
                <w:lang w:val="en-US"/>
              </w:rPr>
              <w:t>ᵊ</w:t>
            </w:r>
            <w:r w:rsidRPr="007F5DBD">
              <w:rPr>
                <w:iCs/>
                <w:noProof/>
                <w:lang w:val="en-US"/>
              </w:rPr>
              <w:t xml:space="preserve">nšiddha </w:t>
            </w:r>
            <w:r w:rsidR="00723D03" w:rsidRPr="00723D03">
              <w:t>ṭ</w:t>
            </w:r>
            <w:r w:rsidRPr="00723D03">
              <w:t>abbān</w:t>
            </w:r>
            <w:r w:rsidR="00723D03">
              <w:t>,</w:t>
            </w:r>
            <w:r w:rsidRPr="007F5DBD">
              <w:rPr>
                <w:iCs/>
                <w:noProof/>
                <w:lang w:val="en-US"/>
              </w:rPr>
              <w:t xml:space="preserve"> </w:t>
            </w:r>
            <w:r w:rsidR="007E1ADC">
              <w:rPr>
                <w:iCs/>
                <w:noProof/>
                <w:lang w:val="en-US"/>
              </w:rPr>
              <w:t>zād ᵊ</w:t>
            </w:r>
            <w:r w:rsidRPr="007F5DBD">
              <w:rPr>
                <w:iCs/>
                <w:noProof/>
                <w:lang w:val="en-US"/>
              </w:rPr>
              <w:t xml:space="preserve">nsawwi </w:t>
            </w:r>
            <w:r w:rsidR="00723D03">
              <w:rPr>
                <w:iCs/>
                <w:noProof/>
                <w:lang w:val="en-US"/>
              </w:rPr>
              <w:t>ṭ</w:t>
            </w:r>
            <w:r w:rsidRPr="007F5DBD">
              <w:rPr>
                <w:iCs/>
                <w:noProof/>
                <w:lang w:val="en-US"/>
              </w:rPr>
              <w:t>abbān.</w:t>
            </w:r>
          </w:p>
        </w:tc>
        <w:tc>
          <w:tcPr>
            <w:tcW w:w="4252" w:type="dxa"/>
          </w:tcPr>
          <w:p w:rsidR="00CF1172" w:rsidRPr="00723D03" w:rsidRDefault="006D5A2C" w:rsidP="00723D03">
            <w:r>
              <w:rPr>
                <w:iCs/>
                <w:noProof/>
                <w:lang w:val="en-US"/>
              </w:rPr>
              <w:t xml:space="preserve">Before the water came we used to cultivate the fields with </w:t>
            </w:r>
            <w:r w:rsidR="00723D03">
              <w:rPr>
                <w:iCs/>
                <w:noProof/>
                <w:lang w:val="en-US"/>
              </w:rPr>
              <w:t>animals</w:t>
            </w:r>
            <w:r w:rsidR="007E57F8">
              <w:rPr>
                <w:iCs/>
                <w:noProof/>
                <w:lang w:val="en-US"/>
              </w:rPr>
              <w:t xml:space="preserve">, with cows, with cows. We used to tie two cows to the wooden yoke; the plough was also made of wood and we put a ploughshare of iron onto it. Like this it ploughed the soil. The earnings were misarable.  Formerly we used to work from dusk and took only two </w:t>
            </w:r>
            <w:r w:rsidR="007E57F8">
              <w:rPr>
                <w:i/>
                <w:iCs/>
                <w:noProof/>
                <w:lang w:val="en-US"/>
              </w:rPr>
              <w:t xml:space="preserve">ṯumnīye </w:t>
            </w:r>
            <w:r w:rsidR="007E57F8">
              <w:rPr>
                <w:lang w:val="en-US"/>
              </w:rPr>
              <w:t xml:space="preserve">of wheat. We cultivated the earth with two animals but the one who worked on the soil from dusk to dawn took only two </w:t>
            </w:r>
            <w:r w:rsidR="007E57F8">
              <w:rPr>
                <w:i/>
                <w:lang w:val="en-US"/>
              </w:rPr>
              <w:t>ṯumnīye</w:t>
            </w:r>
            <w:r w:rsidR="00723D03">
              <w:t xml:space="preserve">. We also pulled the </w:t>
            </w:r>
            <w:proofErr w:type="gramStart"/>
            <w:r w:rsidR="00723D03">
              <w:rPr>
                <w:i/>
              </w:rPr>
              <w:t>ṭabbān</w:t>
            </w:r>
            <w:r w:rsidR="00723D03">
              <w:t>,</w:t>
            </w:r>
            <w:proofErr w:type="gramEnd"/>
            <w:r w:rsidR="00723D03">
              <w:t xml:space="preserve"> we did the work with the </w:t>
            </w:r>
            <w:r w:rsidR="00723D03">
              <w:rPr>
                <w:i/>
              </w:rPr>
              <w:t xml:space="preserve">ṭabbān </w:t>
            </w:r>
            <w:r w:rsidR="00723D03">
              <w:t>(which is used to cover the seeds).</w:t>
            </w:r>
          </w:p>
        </w:tc>
      </w:tr>
      <w:tr w:rsidR="00CF1172" w:rsidRPr="00181331" w:rsidTr="00CF1172">
        <w:tc>
          <w:tcPr>
            <w:tcW w:w="850" w:type="dxa"/>
          </w:tcPr>
          <w:p w:rsidR="00CF1172" w:rsidRPr="007E1ADC" w:rsidRDefault="007E1ADC" w:rsidP="00A029D8">
            <w:pPr>
              <w:rPr>
                <w:iCs/>
                <w:noProof/>
              </w:rPr>
            </w:pPr>
            <w:r>
              <w:rPr>
                <w:iCs/>
                <w:noProof/>
              </w:rPr>
              <w:t>1.10</w:t>
            </w:r>
          </w:p>
        </w:tc>
        <w:tc>
          <w:tcPr>
            <w:tcW w:w="3969" w:type="dxa"/>
          </w:tcPr>
          <w:p w:rsidR="00CF1172" w:rsidRPr="007F5DBD" w:rsidRDefault="00D7289A" w:rsidP="00723D03">
            <w:pPr>
              <w:rPr>
                <w:iCs/>
                <w:noProof/>
                <w:lang w:val="en-US"/>
              </w:rPr>
            </w:pPr>
            <w:r>
              <w:rPr>
                <w:iCs/>
                <w:noProof/>
                <w:lang w:val="en-US"/>
              </w:rPr>
              <w:t>ˀ</w:t>
            </w:r>
            <w:r w:rsidR="00CF1172" w:rsidRPr="007F5DBD">
              <w:rPr>
                <w:iCs/>
                <w:noProof/>
                <w:lang w:val="en-US"/>
              </w:rPr>
              <w:t xml:space="preserve">ā, niǧi tibin čān tibin. </w:t>
            </w:r>
            <w:r w:rsidR="007E1ADC">
              <w:rPr>
                <w:iCs/>
                <w:noProof/>
                <w:lang w:val="en-US"/>
              </w:rPr>
              <w:t>ᵊ</w:t>
            </w:r>
            <w:r w:rsidR="00CF1172" w:rsidRPr="007F5DBD">
              <w:rPr>
                <w:iCs/>
                <w:noProof/>
                <w:lang w:val="en-US"/>
              </w:rPr>
              <w:t>nḥuṭṭ at-tibin miššān al-bǝgaṛ yāklu al-b</w:t>
            </w:r>
            <w:r w:rsidR="00723D03">
              <w:rPr>
                <w:iCs/>
                <w:noProof/>
                <w:lang w:val="en-US"/>
              </w:rPr>
              <w:t>ǝ</w:t>
            </w:r>
            <w:r w:rsidR="00CF1172" w:rsidRPr="007F5DBD">
              <w:rPr>
                <w:iCs/>
                <w:noProof/>
                <w:lang w:val="en-US"/>
              </w:rPr>
              <w:t>gaṛ yišba</w:t>
            </w:r>
            <w:r>
              <w:rPr>
                <w:iCs/>
                <w:noProof/>
                <w:lang w:val="en-US"/>
              </w:rPr>
              <w:t>ˁ</w:t>
            </w:r>
            <w:r w:rsidR="00CF1172" w:rsidRPr="007F5DBD">
              <w:rPr>
                <w:iCs/>
                <w:noProof/>
                <w:lang w:val="en-US"/>
              </w:rPr>
              <w:t xml:space="preserve">, </w:t>
            </w:r>
            <w:r w:rsidR="007E1ADC">
              <w:rPr>
                <w:iCs/>
                <w:noProof/>
                <w:lang w:val="en-US"/>
              </w:rPr>
              <w:t>ᵊ</w:t>
            </w:r>
            <w:r w:rsidR="00CF1172" w:rsidRPr="007F5DBD">
              <w:rPr>
                <w:iCs/>
                <w:noProof/>
                <w:lang w:val="en-US"/>
              </w:rPr>
              <w:t>nnām</w:t>
            </w:r>
            <w:r w:rsidR="007E1ADC">
              <w:rPr>
                <w:iCs/>
                <w:noProof/>
                <w:lang w:val="en-US"/>
              </w:rPr>
              <w:t>,</w:t>
            </w:r>
            <w:r w:rsidR="00CF1172" w:rsidRPr="007F5DBD">
              <w:rPr>
                <w:iCs/>
                <w:noProof/>
                <w:lang w:val="en-US"/>
              </w:rPr>
              <w:t xml:space="preserve"> nnām sā</w:t>
            </w:r>
            <w:r>
              <w:rPr>
                <w:iCs/>
                <w:noProof/>
                <w:lang w:val="en-US"/>
              </w:rPr>
              <w:t>ˁ</w:t>
            </w:r>
            <w:r w:rsidR="00CF1172" w:rsidRPr="007F5DBD">
              <w:rPr>
                <w:iCs/>
                <w:noProof/>
                <w:lang w:val="en-US"/>
              </w:rPr>
              <w:t xml:space="preserve">tēn </w:t>
            </w:r>
            <w:r w:rsidR="007E1ADC">
              <w:rPr>
                <w:iCs/>
                <w:noProof/>
                <w:lang w:val="en-US"/>
              </w:rPr>
              <w:t>g</w:t>
            </w:r>
            <w:r w:rsidR="00CF1172" w:rsidRPr="007F5DBD">
              <w:rPr>
                <w:iCs/>
                <w:noProof/>
                <w:lang w:val="en-US"/>
              </w:rPr>
              <w:t xml:space="preserve">ūm </w:t>
            </w:r>
            <w:r w:rsidR="007E1ADC">
              <w:rPr>
                <w:iCs/>
                <w:noProof/>
                <w:lang w:val="en-US"/>
              </w:rPr>
              <w:t>s</w:t>
            </w:r>
            <w:r w:rsidR="00CF1172" w:rsidRPr="007F5DBD">
              <w:rPr>
                <w:iCs/>
                <w:noProof/>
                <w:lang w:val="en-US"/>
              </w:rPr>
              <w:t>a</w:t>
            </w:r>
            <w:r w:rsidR="00723D03">
              <w:rPr>
                <w:iCs/>
                <w:noProof/>
                <w:lang w:val="en-US"/>
              </w:rPr>
              <w:t>ḥḥǝ</w:t>
            </w:r>
            <w:r w:rsidR="00CF1172" w:rsidRPr="007F5DBD">
              <w:rPr>
                <w:iCs/>
                <w:noProof/>
                <w:lang w:val="en-US"/>
              </w:rPr>
              <w:t>r al-b</w:t>
            </w:r>
            <w:r w:rsidR="00723D03">
              <w:rPr>
                <w:iCs/>
                <w:noProof/>
                <w:lang w:val="en-US"/>
              </w:rPr>
              <w:t>ǝ</w:t>
            </w:r>
            <w:r w:rsidR="00CF1172" w:rsidRPr="007F5DBD">
              <w:rPr>
                <w:iCs/>
                <w:noProof/>
                <w:lang w:val="en-US"/>
              </w:rPr>
              <w:t xml:space="preserve">gaṛ </w:t>
            </w:r>
            <w:r w:rsidR="00CF1172" w:rsidRPr="00723D03">
              <w:t>nsa</w:t>
            </w:r>
            <w:r w:rsidR="00723D03">
              <w:t>ḥḥǝ</w:t>
            </w:r>
            <w:r w:rsidR="00CF1172" w:rsidRPr="00723D03">
              <w:t>r</w:t>
            </w:r>
            <w:r w:rsidR="00CF1172" w:rsidRPr="007F5DBD">
              <w:rPr>
                <w:iCs/>
                <w:noProof/>
                <w:lang w:val="en-US"/>
              </w:rPr>
              <w:t xml:space="preserve"> al-b</w:t>
            </w:r>
            <w:r w:rsidR="00723D03">
              <w:rPr>
                <w:iCs/>
                <w:noProof/>
                <w:lang w:val="en-US"/>
              </w:rPr>
              <w:t>ǝ</w:t>
            </w:r>
            <w:r w:rsidR="00CF1172" w:rsidRPr="007F5DBD">
              <w:rPr>
                <w:iCs/>
                <w:noProof/>
                <w:lang w:val="en-US"/>
              </w:rPr>
              <w:t>gaṛ</w:t>
            </w:r>
            <w:r w:rsidR="007E1ADC">
              <w:rPr>
                <w:iCs/>
                <w:noProof/>
                <w:lang w:val="en-US"/>
              </w:rPr>
              <w:t xml:space="preserve"> w</w:t>
            </w:r>
            <w:r w:rsidR="00CF1172" w:rsidRPr="007F5DBD">
              <w:rPr>
                <w:iCs/>
                <w:noProof/>
                <w:lang w:val="en-US"/>
              </w:rPr>
              <w:t xml:space="preserve"> mn-aš-šufā</w:t>
            </w:r>
            <w:r w:rsidR="00723D03">
              <w:rPr>
                <w:iCs/>
                <w:noProof/>
                <w:lang w:val="en-US"/>
              </w:rPr>
              <w:t>g</w:t>
            </w:r>
            <w:r w:rsidR="007E1ADC">
              <w:rPr>
                <w:iCs/>
                <w:noProof/>
                <w:lang w:val="en-US"/>
              </w:rPr>
              <w:t xml:space="preserve"> uxṛa</w:t>
            </w:r>
            <w:r w:rsidR="00CF1172" w:rsidRPr="007F5DBD">
              <w:rPr>
                <w:iCs/>
                <w:noProof/>
                <w:lang w:val="en-US"/>
              </w:rPr>
              <w:t xml:space="preserve"> </w:t>
            </w:r>
            <w:r w:rsidR="007E1ADC">
              <w:rPr>
                <w:iCs/>
                <w:noProof/>
                <w:lang w:val="en-US"/>
              </w:rPr>
              <w:t>n</w:t>
            </w:r>
            <w:r w:rsidR="00CF1172" w:rsidRPr="007F5DBD">
              <w:rPr>
                <w:iCs/>
                <w:noProof/>
                <w:lang w:val="en-US"/>
              </w:rPr>
              <w:t>šidd</w:t>
            </w:r>
            <w:r w:rsidR="007E1ADC">
              <w:rPr>
                <w:iCs/>
                <w:noProof/>
                <w:lang w:val="en-US"/>
              </w:rPr>
              <w:t>.</w:t>
            </w:r>
            <w:r w:rsidR="00CF1172" w:rsidRPr="007F5DBD">
              <w:rPr>
                <w:iCs/>
                <w:noProof/>
                <w:lang w:val="en-US"/>
              </w:rPr>
              <w:t xml:space="preserve"> šuquln</w:t>
            </w:r>
            <w:r w:rsidR="007E1ADC">
              <w:rPr>
                <w:iCs/>
                <w:noProof/>
                <w:lang w:val="en-US"/>
              </w:rPr>
              <w:t>e</w:t>
            </w:r>
            <w:r w:rsidR="00CF1172" w:rsidRPr="007F5DBD">
              <w:rPr>
                <w:iCs/>
                <w:noProof/>
                <w:lang w:val="en-US"/>
              </w:rPr>
              <w:t xml:space="preserve"> ma</w:t>
            </w:r>
            <w:r>
              <w:rPr>
                <w:iCs/>
                <w:noProof/>
                <w:lang w:val="en-US"/>
              </w:rPr>
              <w:t>ˁ</w:t>
            </w:r>
            <w:r w:rsidR="00CF1172" w:rsidRPr="007F5DBD">
              <w:rPr>
                <w:iCs/>
                <w:noProof/>
                <w:lang w:val="en-US"/>
              </w:rPr>
              <w:t>āšne hāḏa hū</w:t>
            </w:r>
            <w:r w:rsidR="007E1ADC">
              <w:rPr>
                <w:iCs/>
                <w:noProof/>
                <w:lang w:val="en-US"/>
              </w:rPr>
              <w:t xml:space="preserve"> čān. </w:t>
            </w:r>
            <w:r>
              <w:rPr>
                <w:iCs/>
                <w:noProof/>
                <w:lang w:val="en-US"/>
              </w:rPr>
              <w:t>ˀ</w:t>
            </w:r>
            <w:r w:rsidR="00CF1172" w:rsidRPr="007F5DBD">
              <w:rPr>
                <w:iCs/>
                <w:noProof/>
                <w:lang w:val="en-US"/>
              </w:rPr>
              <w:t xml:space="preserve">awwali </w:t>
            </w:r>
            <w:r>
              <w:rPr>
                <w:iCs/>
                <w:noProof/>
                <w:lang w:val="en-US"/>
              </w:rPr>
              <w:t>ˀ</w:t>
            </w:r>
            <w:r w:rsidR="00CF1172" w:rsidRPr="007F5DBD">
              <w:rPr>
                <w:iCs/>
                <w:noProof/>
                <w:lang w:val="en-US"/>
              </w:rPr>
              <w:t>aṭ-ṭāḥūn aṭ-ṭaḥīn fōg b-aǧ-</w:t>
            </w:r>
            <w:r w:rsidR="007E57F8" w:rsidRPr="00723D03">
              <w:t>Ǧ</w:t>
            </w:r>
            <w:r w:rsidR="00CF1172" w:rsidRPr="00723D03">
              <w:t>illāb</w:t>
            </w:r>
            <w:r w:rsidR="00CF1172" w:rsidRPr="007F5DBD">
              <w:rPr>
                <w:iCs/>
                <w:noProof/>
                <w:lang w:val="en-US"/>
              </w:rPr>
              <w:t xml:space="preserve"> hīčiḏ </w:t>
            </w:r>
            <w:r w:rsidR="00723D03">
              <w:rPr>
                <w:iCs/>
                <w:noProof/>
                <w:lang w:val="de-AT"/>
              </w:rPr>
              <w:t>ᵊ</w:t>
            </w:r>
            <w:r w:rsidR="00CF1172" w:rsidRPr="007F5DBD">
              <w:rPr>
                <w:iCs/>
                <w:noProof/>
                <w:lang w:val="en-US"/>
              </w:rPr>
              <w:t>b-</w:t>
            </w:r>
            <w:r>
              <w:rPr>
                <w:iCs/>
                <w:noProof/>
                <w:lang w:val="en-US"/>
              </w:rPr>
              <w:t>ˀ</w:t>
            </w:r>
            <w:r w:rsidR="007E1ADC">
              <w:rPr>
                <w:iCs/>
                <w:noProof/>
                <w:lang w:val="en-US"/>
              </w:rPr>
              <w:t>Ā</w:t>
            </w:r>
            <w:r w:rsidR="00CF1172" w:rsidRPr="007F5DBD">
              <w:rPr>
                <w:iCs/>
                <w:noProof/>
                <w:lang w:val="en-US"/>
              </w:rPr>
              <w:t>ḏane Dōdāš filān</w:t>
            </w:r>
            <w:r w:rsidR="007E1ADC">
              <w:rPr>
                <w:iCs/>
                <w:noProof/>
                <w:lang w:val="en-US"/>
              </w:rPr>
              <w:t>.</w:t>
            </w:r>
            <w:r w:rsidR="00CF1172" w:rsidRPr="007F5DBD">
              <w:rPr>
                <w:iCs/>
                <w:noProof/>
                <w:lang w:val="en-US"/>
              </w:rPr>
              <w:t xml:space="preserve"> </w:t>
            </w:r>
          </w:p>
        </w:tc>
        <w:tc>
          <w:tcPr>
            <w:tcW w:w="4252" w:type="dxa"/>
          </w:tcPr>
          <w:p w:rsidR="00CF1172" w:rsidRPr="007F5DBD" w:rsidRDefault="007E57F8" w:rsidP="00723D03">
            <w:pPr>
              <w:rPr>
                <w:iCs/>
                <w:noProof/>
                <w:lang w:val="en-US"/>
              </w:rPr>
            </w:pPr>
            <w:r>
              <w:rPr>
                <w:iCs/>
                <w:noProof/>
                <w:lang w:val="en-US"/>
              </w:rPr>
              <w:t xml:space="preserve">Yes, we also came for the straw, there was the straw. We took the straw for the cows to eat, in order that the cows get full. We slept two hours but then “Get up and feed the cows!” </w:t>
            </w:r>
            <w:r w:rsidR="00723D03">
              <w:rPr>
                <w:iCs/>
                <w:noProof/>
                <w:lang w:val="en-US"/>
              </w:rPr>
              <w:t xml:space="preserve">We fed </w:t>
            </w:r>
            <w:r>
              <w:rPr>
                <w:iCs/>
                <w:noProof/>
                <w:lang w:val="en-US"/>
              </w:rPr>
              <w:t>the cows and worked on the soil again from dusk onwards. This was our work and our income. And the mill for the flour was up there in aǧ-Ǧillāb, in Āḏane, in Dōdaš, and so on.</w:t>
            </w:r>
          </w:p>
        </w:tc>
      </w:tr>
      <w:tr w:rsidR="00CF1172" w:rsidRPr="00181331" w:rsidTr="00CF1172">
        <w:tc>
          <w:tcPr>
            <w:tcW w:w="850" w:type="dxa"/>
          </w:tcPr>
          <w:p w:rsidR="00CF1172" w:rsidRPr="007F5DBD" w:rsidRDefault="007E1ADC" w:rsidP="00A029D8">
            <w:pPr>
              <w:rPr>
                <w:iCs/>
                <w:noProof/>
                <w:lang w:val="en-US"/>
              </w:rPr>
            </w:pPr>
            <w:r>
              <w:rPr>
                <w:iCs/>
                <w:noProof/>
                <w:lang w:val="en-US"/>
              </w:rPr>
              <w:t>1.54</w:t>
            </w:r>
          </w:p>
        </w:tc>
        <w:tc>
          <w:tcPr>
            <w:tcW w:w="3969" w:type="dxa"/>
          </w:tcPr>
          <w:p w:rsidR="00CF1172" w:rsidRPr="007F5DBD" w:rsidRDefault="00D7289A" w:rsidP="00475E4F">
            <w:pPr>
              <w:rPr>
                <w:iCs/>
                <w:noProof/>
                <w:lang w:val="en-US"/>
              </w:rPr>
            </w:pPr>
            <w:r>
              <w:rPr>
                <w:iCs/>
                <w:noProof/>
                <w:lang w:val="en-US"/>
              </w:rPr>
              <w:t>ˀ</w:t>
            </w:r>
            <w:r w:rsidR="007E1ADC" w:rsidRPr="007F5DBD">
              <w:rPr>
                <w:iCs/>
                <w:noProof/>
                <w:lang w:val="en-US"/>
              </w:rPr>
              <w:t>ašidd al-b</w:t>
            </w:r>
            <w:r w:rsidR="00475E4F">
              <w:rPr>
                <w:iCs/>
                <w:noProof/>
                <w:lang w:val="en-US"/>
              </w:rPr>
              <w:t>i</w:t>
            </w:r>
            <w:r>
              <w:rPr>
                <w:iCs/>
                <w:noProof/>
                <w:lang w:val="en-US"/>
              </w:rPr>
              <w:t>ˁ</w:t>
            </w:r>
            <w:r w:rsidR="007E1ADC" w:rsidRPr="007F5DBD">
              <w:rPr>
                <w:iCs/>
                <w:noProof/>
                <w:lang w:val="en-US"/>
              </w:rPr>
              <w:t>īr min hēn</w:t>
            </w:r>
            <w:r w:rsidR="007E1ADC">
              <w:rPr>
                <w:iCs/>
                <w:noProof/>
                <w:lang w:val="en-US"/>
              </w:rPr>
              <w:t>,</w:t>
            </w:r>
            <w:r w:rsidR="007E1ADC" w:rsidRPr="007F5DBD">
              <w:rPr>
                <w:iCs/>
                <w:noProof/>
                <w:lang w:val="en-US"/>
              </w:rPr>
              <w:t xml:space="preserve"> </w:t>
            </w:r>
            <w:r>
              <w:rPr>
                <w:iCs/>
                <w:noProof/>
                <w:lang w:val="en-US"/>
              </w:rPr>
              <w:t>ˁ</w:t>
            </w:r>
            <w:r w:rsidR="00CF1172" w:rsidRPr="007F5DBD">
              <w:rPr>
                <w:iCs/>
                <w:noProof/>
                <w:lang w:val="en-US"/>
              </w:rPr>
              <w:t>a-l-b</w:t>
            </w:r>
            <w:r w:rsidR="00475E4F">
              <w:rPr>
                <w:iCs/>
                <w:noProof/>
                <w:lang w:val="en-US"/>
              </w:rPr>
              <w:t>i</w:t>
            </w:r>
            <w:r>
              <w:rPr>
                <w:iCs/>
                <w:noProof/>
                <w:lang w:val="en-US"/>
              </w:rPr>
              <w:t>ˁ</w:t>
            </w:r>
            <w:r w:rsidR="00CF1172" w:rsidRPr="007F5DBD">
              <w:rPr>
                <w:iCs/>
                <w:noProof/>
                <w:lang w:val="en-US"/>
              </w:rPr>
              <w:t xml:space="preserve">īr </w:t>
            </w:r>
            <w:r>
              <w:rPr>
                <w:iCs/>
                <w:noProof/>
                <w:lang w:val="en-US"/>
              </w:rPr>
              <w:t>ˁ</w:t>
            </w:r>
            <w:r w:rsidR="00CF1172" w:rsidRPr="007F5DBD">
              <w:rPr>
                <w:iCs/>
                <w:noProof/>
                <w:lang w:val="en-US"/>
              </w:rPr>
              <w:t>a-</w:t>
            </w:r>
            <w:r w:rsidR="007E1ADC">
              <w:rPr>
                <w:iCs/>
                <w:noProof/>
                <w:lang w:val="en-US"/>
              </w:rPr>
              <w:t>ǧ</w:t>
            </w:r>
            <w:r w:rsidR="00CF1172" w:rsidRPr="007F5DBD">
              <w:rPr>
                <w:iCs/>
                <w:noProof/>
                <w:lang w:val="en-US"/>
              </w:rPr>
              <w:t>-ǧ</w:t>
            </w:r>
            <w:r w:rsidR="007E1ADC">
              <w:rPr>
                <w:iCs/>
                <w:noProof/>
                <w:lang w:val="en-US"/>
              </w:rPr>
              <w:t>a</w:t>
            </w:r>
            <w:r w:rsidR="00CF1172" w:rsidRPr="007F5DBD">
              <w:rPr>
                <w:iCs/>
                <w:noProof/>
                <w:lang w:val="en-US"/>
              </w:rPr>
              <w:t xml:space="preserve">mal </w:t>
            </w:r>
            <w:r>
              <w:rPr>
                <w:iCs/>
                <w:noProof/>
                <w:lang w:val="en-US"/>
              </w:rPr>
              <w:t>ˁ</w:t>
            </w:r>
            <w:r w:rsidR="00CF1172" w:rsidRPr="007F5DBD">
              <w:rPr>
                <w:iCs/>
                <w:noProof/>
                <w:lang w:val="en-US"/>
              </w:rPr>
              <w:t>a-ǧ-ǧaḥaš</w:t>
            </w:r>
            <w:r w:rsidR="007E57F8">
              <w:rPr>
                <w:iCs/>
                <w:noProof/>
                <w:lang w:val="en-US"/>
              </w:rPr>
              <w:t>,</w:t>
            </w:r>
            <w:r w:rsidR="00CF1172" w:rsidRPr="007F5DBD">
              <w:rPr>
                <w:iCs/>
                <w:noProof/>
                <w:lang w:val="en-US"/>
              </w:rPr>
              <w:t xml:space="preserve"> </w:t>
            </w:r>
            <w:r w:rsidR="007E57F8">
              <w:rPr>
                <w:iCs/>
                <w:noProof/>
                <w:lang w:val="en-US"/>
              </w:rPr>
              <w:t>“</w:t>
            </w:r>
            <w:r w:rsidR="00CF1172" w:rsidRPr="007F5DBD">
              <w:rPr>
                <w:iCs/>
                <w:noProof/>
                <w:lang w:val="en-US"/>
              </w:rPr>
              <w:t xml:space="preserve">rūḥ </w:t>
            </w:r>
            <w:r>
              <w:rPr>
                <w:iCs/>
                <w:noProof/>
                <w:lang w:val="en-US"/>
              </w:rPr>
              <w:t>ˁ</w:t>
            </w:r>
            <w:r w:rsidR="00CF1172" w:rsidRPr="007F5DBD">
              <w:rPr>
                <w:iCs/>
                <w:noProof/>
                <w:lang w:val="en-US"/>
              </w:rPr>
              <w:t xml:space="preserve">a-ṭ-ṭāḥūna </w:t>
            </w:r>
            <w:r>
              <w:rPr>
                <w:iCs/>
                <w:noProof/>
                <w:lang w:val="en-US"/>
              </w:rPr>
              <w:t>ˁ</w:t>
            </w:r>
            <w:r w:rsidR="00CF1172" w:rsidRPr="007F5DBD">
              <w:rPr>
                <w:iCs/>
                <w:noProof/>
                <w:lang w:val="en-US"/>
              </w:rPr>
              <w:t>a-l-mayye tiṭḥan</w:t>
            </w:r>
            <w:r w:rsidR="007E57F8">
              <w:rPr>
                <w:iCs/>
                <w:noProof/>
                <w:lang w:val="en-US"/>
              </w:rPr>
              <w:t>.”</w:t>
            </w:r>
            <w:r w:rsidR="00CF1172" w:rsidRPr="007F5DBD">
              <w:rPr>
                <w:iCs/>
                <w:noProof/>
                <w:lang w:val="en-US"/>
              </w:rPr>
              <w:t xml:space="preserve"> </w:t>
            </w:r>
            <w:r w:rsidR="00CF1172" w:rsidRPr="00723D03">
              <w:t>sǝra</w:t>
            </w:r>
            <w:r w:rsidR="00CF1172" w:rsidRPr="007F5DBD">
              <w:rPr>
                <w:iCs/>
                <w:noProof/>
                <w:lang w:val="en-US"/>
              </w:rPr>
              <w:t xml:space="preserve"> </w:t>
            </w:r>
            <w:r w:rsidR="007E1ADC">
              <w:rPr>
                <w:iCs/>
                <w:noProof/>
                <w:lang w:val="en-US"/>
              </w:rPr>
              <w:t>y</w:t>
            </w:r>
            <w:r w:rsidR="00CF1172" w:rsidRPr="007F5DBD">
              <w:rPr>
                <w:iCs/>
                <w:noProof/>
                <w:lang w:val="en-US"/>
              </w:rPr>
              <w:t>ox</w:t>
            </w:r>
            <w:r w:rsidR="00723D03">
              <w:rPr>
                <w:rStyle w:val="Funotenzeichen"/>
                <w:iCs/>
                <w:noProof/>
                <w:lang w:val="en-US"/>
              </w:rPr>
              <w:footnoteReference w:id="53"/>
            </w:r>
            <w:r w:rsidR="00CF1172" w:rsidRPr="007F5DBD">
              <w:rPr>
                <w:iCs/>
                <w:noProof/>
                <w:lang w:val="en-US"/>
              </w:rPr>
              <w:t xml:space="preserve"> </w:t>
            </w:r>
            <w:r>
              <w:rPr>
                <w:iCs/>
                <w:noProof/>
                <w:lang w:val="en-US"/>
              </w:rPr>
              <w:t>ˀ</w:t>
            </w:r>
            <w:r w:rsidR="00CF1172" w:rsidRPr="007F5DBD">
              <w:rPr>
                <w:iCs/>
                <w:noProof/>
                <w:lang w:val="en-US"/>
              </w:rPr>
              <w:t>arba</w:t>
            </w:r>
            <w:r>
              <w:rPr>
                <w:iCs/>
                <w:noProof/>
                <w:lang w:val="en-US"/>
              </w:rPr>
              <w:t>ˁ</w:t>
            </w:r>
            <w:r w:rsidR="007E1ADC">
              <w:rPr>
                <w:iCs/>
                <w:noProof/>
                <w:lang w:val="en-US"/>
              </w:rPr>
              <w:t xml:space="preserve"> </w:t>
            </w:r>
            <w:r w:rsidR="00CF1172" w:rsidRPr="007F5DBD">
              <w:rPr>
                <w:iCs/>
                <w:noProof/>
                <w:lang w:val="en-US"/>
              </w:rPr>
              <w:t>tiyyām xam</w:t>
            </w:r>
            <w:r w:rsidR="007E1ADC">
              <w:rPr>
                <w:iCs/>
                <w:noProof/>
                <w:lang w:val="en-US"/>
              </w:rPr>
              <w:t>ǝ</w:t>
            </w:r>
            <w:r w:rsidR="00CF1172" w:rsidRPr="007F5DBD">
              <w:rPr>
                <w:iCs/>
                <w:noProof/>
                <w:lang w:val="en-US"/>
              </w:rPr>
              <w:t>s</w:t>
            </w:r>
            <w:r w:rsidR="007E1ADC">
              <w:rPr>
                <w:iCs/>
                <w:noProof/>
                <w:lang w:val="en-US"/>
              </w:rPr>
              <w:t xml:space="preserve"> </w:t>
            </w:r>
            <w:r w:rsidR="00CF1172" w:rsidRPr="007F5DBD">
              <w:rPr>
                <w:iCs/>
                <w:noProof/>
                <w:lang w:val="en-US"/>
              </w:rPr>
              <w:t xml:space="preserve">tiyyām dört gün beş gün, </w:t>
            </w:r>
            <w:r w:rsidR="007E1ADC">
              <w:rPr>
                <w:iCs/>
                <w:noProof/>
                <w:lang w:val="en-US"/>
              </w:rPr>
              <w:t xml:space="preserve">ekmek yox, ač, kimse yox, sǝra yox, </w:t>
            </w:r>
            <w:r>
              <w:rPr>
                <w:iCs/>
                <w:noProof/>
                <w:lang w:val="en-US"/>
              </w:rPr>
              <w:t>ˀ</w:t>
            </w:r>
            <w:r w:rsidR="00CF1172" w:rsidRPr="007F5DBD">
              <w:rPr>
                <w:iCs/>
                <w:noProof/>
                <w:lang w:val="en-US"/>
              </w:rPr>
              <w:t>arba</w:t>
            </w:r>
            <w:r>
              <w:rPr>
                <w:iCs/>
                <w:noProof/>
                <w:lang w:val="en-US"/>
              </w:rPr>
              <w:t>ˁ</w:t>
            </w:r>
            <w:r w:rsidR="007E1ADC">
              <w:rPr>
                <w:iCs/>
                <w:noProof/>
                <w:lang w:val="en-US"/>
              </w:rPr>
              <w:t xml:space="preserve"> </w:t>
            </w:r>
            <w:r w:rsidR="00CF1172" w:rsidRPr="007F5DBD">
              <w:rPr>
                <w:iCs/>
                <w:noProof/>
                <w:lang w:val="en-US"/>
              </w:rPr>
              <w:t>tiyyām xam</w:t>
            </w:r>
            <w:r w:rsidR="007E1ADC">
              <w:rPr>
                <w:iCs/>
                <w:noProof/>
                <w:lang w:val="en-US"/>
              </w:rPr>
              <w:t>ǝ</w:t>
            </w:r>
            <w:r w:rsidR="00CF1172" w:rsidRPr="007F5DBD">
              <w:rPr>
                <w:iCs/>
                <w:noProof/>
                <w:lang w:val="en-US"/>
              </w:rPr>
              <w:t>s</w:t>
            </w:r>
            <w:r w:rsidR="007E1ADC">
              <w:rPr>
                <w:iCs/>
                <w:noProof/>
                <w:lang w:val="en-US"/>
              </w:rPr>
              <w:t xml:space="preserve"> </w:t>
            </w:r>
            <w:r w:rsidR="00CF1172" w:rsidRPr="007F5DBD">
              <w:rPr>
                <w:iCs/>
                <w:noProof/>
                <w:lang w:val="en-US"/>
              </w:rPr>
              <w:t>tiyyām nitna t</w:t>
            </w:r>
            <w:r w:rsidR="007E1ADC">
              <w:rPr>
                <w:iCs/>
                <w:noProof/>
                <w:lang w:val="en-US"/>
              </w:rPr>
              <w:t xml:space="preserve">ā </w:t>
            </w:r>
            <w:r w:rsidR="00CF1172" w:rsidRPr="007F5DBD">
              <w:rPr>
                <w:iCs/>
                <w:noProof/>
                <w:lang w:val="en-US"/>
              </w:rPr>
              <w:t>tiṭḥan aṭ-ṭāḥīn al-bēt hēn mayyit mn-aǧ-ǧū</w:t>
            </w:r>
            <w:r>
              <w:rPr>
                <w:iCs/>
                <w:noProof/>
                <w:lang w:val="en-US"/>
              </w:rPr>
              <w:t>ˁ</w:t>
            </w:r>
            <w:r w:rsidR="00CF1172" w:rsidRPr="007F5DBD">
              <w:rPr>
                <w:iCs/>
                <w:noProof/>
                <w:lang w:val="en-US"/>
              </w:rPr>
              <w:t xml:space="preserve">, mā-min xubuz. </w:t>
            </w:r>
          </w:p>
        </w:tc>
        <w:tc>
          <w:tcPr>
            <w:tcW w:w="4252" w:type="dxa"/>
          </w:tcPr>
          <w:p w:rsidR="00CF1172" w:rsidRPr="007E57F8" w:rsidRDefault="007E57F8" w:rsidP="00723D03">
            <w:r>
              <w:rPr>
                <w:iCs/>
                <w:noProof/>
                <w:lang w:val="en-US"/>
              </w:rPr>
              <w:t xml:space="preserve">I went from here with the camels. On the back of the camels and the donkeys. “Go to the water mill to grind the crop!” There was </w:t>
            </w:r>
            <w:r w:rsidR="00723D03">
              <w:rPr>
                <w:iCs/>
                <w:noProof/>
                <w:lang w:val="en-US"/>
              </w:rPr>
              <w:t xml:space="preserve">a long queue; </w:t>
            </w:r>
            <w:r>
              <w:t>four, five days, four five</w:t>
            </w:r>
            <w:r w:rsidR="00723D03">
              <w:t xml:space="preserve"> days no bread, hunger, nobody; and a long queue</w:t>
            </w:r>
            <w:r>
              <w:t>. We waited for four or five days until we could mill the flour while the family here was dying of hunger, because there was no bread.</w:t>
            </w:r>
          </w:p>
        </w:tc>
      </w:tr>
      <w:tr w:rsidR="00CF1172" w:rsidRPr="00181331" w:rsidTr="00CF1172">
        <w:tc>
          <w:tcPr>
            <w:tcW w:w="850" w:type="dxa"/>
          </w:tcPr>
          <w:p w:rsidR="00CF1172" w:rsidRPr="007E1ADC" w:rsidRDefault="007E1ADC" w:rsidP="00A029D8">
            <w:pPr>
              <w:rPr>
                <w:iCs/>
                <w:noProof/>
              </w:rPr>
            </w:pPr>
            <w:r>
              <w:rPr>
                <w:iCs/>
                <w:noProof/>
              </w:rPr>
              <w:t>2.47</w:t>
            </w:r>
          </w:p>
        </w:tc>
        <w:tc>
          <w:tcPr>
            <w:tcW w:w="3969" w:type="dxa"/>
          </w:tcPr>
          <w:p w:rsidR="00CF1172" w:rsidRPr="007F5DBD" w:rsidRDefault="00D7289A" w:rsidP="000426BF">
            <w:pPr>
              <w:rPr>
                <w:iCs/>
                <w:noProof/>
                <w:lang w:val="en-US"/>
              </w:rPr>
            </w:pPr>
            <w:r>
              <w:t>ˁ</w:t>
            </w:r>
            <w:r w:rsidR="00CF1172" w:rsidRPr="000426BF">
              <w:t>ala-ma niǧi</w:t>
            </w:r>
            <w:r w:rsidR="00CF1172" w:rsidRPr="007F5DBD">
              <w:rPr>
                <w:iCs/>
                <w:noProof/>
                <w:lang w:val="en-US"/>
              </w:rPr>
              <w:t xml:space="preserve"> </w:t>
            </w:r>
            <w:r>
              <w:rPr>
                <w:iCs/>
                <w:noProof/>
                <w:lang w:val="en-US"/>
              </w:rPr>
              <w:t>ˁ</w:t>
            </w:r>
            <w:r w:rsidR="00CF1172" w:rsidRPr="007F5DBD">
              <w:rPr>
                <w:iCs/>
                <w:noProof/>
                <w:lang w:val="en-US"/>
              </w:rPr>
              <w:t>a-l-bēt innu mn-aǧ-ǧīrān nāx</w:t>
            </w:r>
            <w:r w:rsidR="007E1ADC">
              <w:rPr>
                <w:iCs/>
                <w:noProof/>
                <w:lang w:val="en-US"/>
              </w:rPr>
              <w:t>u</w:t>
            </w:r>
            <w:r w:rsidR="00CF1172" w:rsidRPr="007F5DBD">
              <w:rPr>
                <w:iCs/>
                <w:noProof/>
                <w:lang w:val="en-US"/>
              </w:rPr>
              <w:t>ḏ ṭ</w:t>
            </w:r>
            <w:r w:rsidR="007E1ADC">
              <w:rPr>
                <w:iCs/>
                <w:noProof/>
                <w:lang w:val="en-US"/>
              </w:rPr>
              <w:t>aḥ</w:t>
            </w:r>
            <w:r w:rsidR="00CF1172" w:rsidRPr="007F5DBD">
              <w:rPr>
                <w:iCs/>
                <w:noProof/>
                <w:lang w:val="en-US"/>
              </w:rPr>
              <w:t>īn aǧ-ǧīrān kullu</w:t>
            </w:r>
            <w:r w:rsidR="007E1ADC">
              <w:rPr>
                <w:iCs/>
                <w:noProof/>
                <w:lang w:val="en-US"/>
              </w:rPr>
              <w:t xml:space="preserve"> ta-nxabiz</w:t>
            </w:r>
            <w:r w:rsidR="00CF1172" w:rsidRPr="007F5DBD">
              <w:rPr>
                <w:iCs/>
                <w:noProof/>
                <w:lang w:val="en-US"/>
              </w:rPr>
              <w:t xml:space="preserve">. niǧi </w:t>
            </w:r>
            <w:r w:rsidR="00CF1172" w:rsidRPr="000426BF">
              <w:rPr>
                <w:iCs/>
                <w:noProof/>
                <w:highlight w:val="yellow"/>
                <w:lang w:val="en-US"/>
              </w:rPr>
              <w:t>w</w:t>
            </w:r>
            <w:r w:rsidR="000426BF" w:rsidRPr="000426BF">
              <w:rPr>
                <w:iCs/>
                <w:noProof/>
                <w:highlight w:val="yellow"/>
                <w:lang w:val="en-US"/>
              </w:rPr>
              <w:t>ǝ</w:t>
            </w:r>
            <w:r w:rsidR="00CF1172" w:rsidRPr="000426BF">
              <w:rPr>
                <w:iCs/>
                <w:noProof/>
                <w:highlight w:val="yellow"/>
                <w:lang w:val="en-US"/>
              </w:rPr>
              <w:t>ḥde</w:t>
            </w:r>
            <w:r w:rsidR="00CF1172" w:rsidRPr="007F5DBD">
              <w:rPr>
                <w:iCs/>
                <w:noProof/>
                <w:lang w:val="en-US"/>
              </w:rPr>
              <w:t xml:space="preserve"> m</w:t>
            </w:r>
            <w:r w:rsidR="007E1ADC">
              <w:rPr>
                <w:iCs/>
                <w:noProof/>
                <w:lang w:val="en-US"/>
              </w:rPr>
              <w:t>n-a</w:t>
            </w:r>
            <w:r w:rsidR="00CF1172" w:rsidRPr="007F5DBD">
              <w:rPr>
                <w:iCs/>
                <w:noProof/>
                <w:lang w:val="en-US"/>
              </w:rPr>
              <w:t>l-</w:t>
            </w:r>
            <w:r w:rsidR="007E1ADC">
              <w:rPr>
                <w:iCs/>
                <w:noProof/>
                <w:lang w:val="en-US"/>
              </w:rPr>
              <w:t>ᵊ</w:t>
            </w:r>
            <w:r w:rsidR="00CF1172" w:rsidRPr="007F5DBD">
              <w:rPr>
                <w:iCs/>
                <w:noProof/>
                <w:lang w:val="en-US"/>
              </w:rPr>
              <w:t xml:space="preserve">frād </w:t>
            </w:r>
            <w:r w:rsidR="007E1ADC">
              <w:rPr>
                <w:iCs/>
                <w:noProof/>
                <w:lang w:val="en-US"/>
              </w:rPr>
              <w:t>ᵊtrūḥ</w:t>
            </w:r>
            <w:r w:rsidR="00CF1172" w:rsidRPr="007F5DBD">
              <w:rPr>
                <w:iCs/>
                <w:noProof/>
                <w:lang w:val="en-US"/>
              </w:rPr>
              <w:t xml:space="preserve"> l-al-</w:t>
            </w:r>
            <w:r w:rsidR="00CF1172" w:rsidRPr="000426BF">
              <w:t>gur</w:t>
            </w:r>
            <w:r w:rsidR="000426BF" w:rsidRPr="000426BF">
              <w:t>ḏ̣</w:t>
            </w:r>
            <w:r w:rsidR="00CF1172" w:rsidRPr="000426BF">
              <w:t>a</w:t>
            </w:r>
            <w:r w:rsidR="007E1ADC">
              <w:rPr>
                <w:iCs/>
                <w:noProof/>
                <w:lang w:val="en-US"/>
              </w:rPr>
              <w:t xml:space="preserve"> [Turkish 2.57-3.11] </w:t>
            </w:r>
            <w:r w:rsidR="00CF1172" w:rsidRPr="007F5DBD">
              <w:rPr>
                <w:iCs/>
                <w:noProof/>
                <w:lang w:val="en-US"/>
              </w:rPr>
              <w:t>wāḥ</w:t>
            </w:r>
            <w:r w:rsidR="007E1ADC">
              <w:rPr>
                <w:iCs/>
                <w:noProof/>
                <w:lang w:val="en-US"/>
              </w:rPr>
              <w:t>a</w:t>
            </w:r>
            <w:r w:rsidR="00CF1172" w:rsidRPr="007F5DBD">
              <w:rPr>
                <w:iCs/>
                <w:noProof/>
                <w:lang w:val="en-US"/>
              </w:rPr>
              <w:t xml:space="preserve">d </w:t>
            </w:r>
            <w:r w:rsidR="007E1ADC">
              <w:rPr>
                <w:iCs/>
                <w:noProof/>
                <w:lang w:val="en-US"/>
              </w:rPr>
              <w:t>ᵊ</w:t>
            </w:r>
            <w:r w:rsidR="00CF1172" w:rsidRPr="007F5DBD">
              <w:rPr>
                <w:iCs/>
                <w:noProof/>
                <w:lang w:val="en-US"/>
              </w:rPr>
              <w:t>mn</w:t>
            </w:r>
            <w:r w:rsidR="007E1ADC">
              <w:rPr>
                <w:iCs/>
                <w:noProof/>
                <w:lang w:val="en-US"/>
              </w:rPr>
              <w:t>-</w:t>
            </w:r>
            <w:r w:rsidR="00CF1172" w:rsidRPr="007F5DBD">
              <w:rPr>
                <w:iCs/>
                <w:noProof/>
                <w:lang w:val="en-US"/>
              </w:rPr>
              <w:t>al-</w:t>
            </w:r>
            <w:r w:rsidR="007E1ADC">
              <w:rPr>
                <w:iCs/>
                <w:noProof/>
                <w:lang w:val="en-US"/>
              </w:rPr>
              <w:t>ᵊ</w:t>
            </w:r>
            <w:r w:rsidR="00CF1172" w:rsidRPr="007F5DBD">
              <w:rPr>
                <w:iCs/>
                <w:noProof/>
                <w:lang w:val="en-US"/>
              </w:rPr>
              <w:t>frād yḏ̣all</w:t>
            </w:r>
            <w:r w:rsidR="007E1ADC">
              <w:rPr>
                <w:iCs/>
                <w:noProof/>
                <w:lang w:val="en-US"/>
              </w:rPr>
              <w:t>,</w:t>
            </w:r>
            <w:r w:rsidR="00CF1172" w:rsidRPr="007F5DBD">
              <w:rPr>
                <w:iCs/>
                <w:noProof/>
                <w:lang w:val="en-US"/>
              </w:rPr>
              <w:t xml:space="preserve"> </w:t>
            </w:r>
            <w:r w:rsidR="007E1ADC">
              <w:rPr>
                <w:iCs/>
                <w:noProof/>
                <w:lang w:val="en-US"/>
              </w:rPr>
              <w:t xml:space="preserve">farde, hā </w:t>
            </w:r>
            <w:r>
              <w:rPr>
                <w:iCs/>
                <w:noProof/>
                <w:lang w:val="en-US"/>
              </w:rPr>
              <w:t>ˁ</w:t>
            </w:r>
            <w:r w:rsidR="00CF1172" w:rsidRPr="007F5DBD">
              <w:rPr>
                <w:iCs/>
                <w:noProof/>
                <w:lang w:val="en-US"/>
              </w:rPr>
              <w:t>aš</w:t>
            </w:r>
            <w:r w:rsidR="007E1ADC">
              <w:rPr>
                <w:iCs/>
                <w:noProof/>
                <w:lang w:val="en-US"/>
              </w:rPr>
              <w:t>ǝ</w:t>
            </w:r>
            <w:r w:rsidR="00CF1172" w:rsidRPr="007F5DBD">
              <w:rPr>
                <w:iCs/>
                <w:noProof/>
                <w:lang w:val="en-US"/>
              </w:rPr>
              <w:t>r</w:t>
            </w:r>
            <w:r w:rsidR="007E1ADC">
              <w:rPr>
                <w:iCs/>
                <w:noProof/>
                <w:lang w:val="en-US"/>
              </w:rPr>
              <w:t xml:space="preserve"> </w:t>
            </w:r>
            <w:r w:rsidR="00CF1172" w:rsidRPr="007F5DBD">
              <w:rPr>
                <w:iCs/>
                <w:noProof/>
                <w:lang w:val="en-US"/>
              </w:rPr>
              <w:t xml:space="preserve">tiyyām </w:t>
            </w:r>
            <w:r w:rsidR="00BB236A">
              <w:rPr>
                <w:iCs/>
                <w:noProof/>
                <w:lang w:val="en-US"/>
              </w:rPr>
              <w:t>ᵊ</w:t>
            </w:r>
            <w:r w:rsidR="00CF1172" w:rsidRPr="007F5DBD">
              <w:rPr>
                <w:iCs/>
                <w:noProof/>
                <w:lang w:val="en-US"/>
              </w:rPr>
              <w:t>txalaṣ</w:t>
            </w:r>
            <w:r w:rsidR="00BB236A">
              <w:rPr>
                <w:iCs/>
                <w:noProof/>
                <w:lang w:val="en-US"/>
              </w:rPr>
              <w:t>,</w:t>
            </w:r>
            <w:r w:rsidR="00CF1172" w:rsidRPr="007F5DBD">
              <w:rPr>
                <w:iCs/>
                <w:noProof/>
                <w:lang w:val="en-US"/>
              </w:rPr>
              <w:t xml:space="preserve"> </w:t>
            </w:r>
            <w:r>
              <w:rPr>
                <w:iCs/>
                <w:noProof/>
                <w:lang w:val="en-US"/>
              </w:rPr>
              <w:t>ˀ</w:t>
            </w:r>
            <w:r w:rsidR="00CF1172" w:rsidRPr="007F5DBD">
              <w:rPr>
                <w:iCs/>
                <w:noProof/>
                <w:lang w:val="en-US"/>
              </w:rPr>
              <w:t>ux</w:t>
            </w:r>
            <w:r w:rsidR="00BB236A">
              <w:rPr>
                <w:iCs/>
                <w:noProof/>
                <w:lang w:val="en-US"/>
              </w:rPr>
              <w:t>ṛ</w:t>
            </w:r>
            <w:r w:rsidR="00CF1172" w:rsidRPr="007F5DBD">
              <w:rPr>
                <w:iCs/>
                <w:noProof/>
                <w:lang w:val="en-US"/>
              </w:rPr>
              <w:t xml:space="preserve">a nšidd </w:t>
            </w:r>
            <w:r w:rsidR="00BB236A">
              <w:rPr>
                <w:iCs/>
                <w:noProof/>
                <w:lang w:val="en-US"/>
              </w:rPr>
              <w:t>r</w:t>
            </w:r>
            <w:r w:rsidR="00CF1172" w:rsidRPr="007F5DBD">
              <w:rPr>
                <w:iCs/>
                <w:noProof/>
                <w:lang w:val="en-US"/>
              </w:rPr>
              <w:t xml:space="preserve">rūḥ </w:t>
            </w:r>
            <w:r>
              <w:rPr>
                <w:iCs/>
                <w:noProof/>
                <w:lang w:val="en-US"/>
              </w:rPr>
              <w:t>ˁ</w:t>
            </w:r>
            <w:r w:rsidR="00CF1172" w:rsidRPr="007F5DBD">
              <w:rPr>
                <w:iCs/>
                <w:noProof/>
                <w:lang w:val="en-US"/>
              </w:rPr>
              <w:t>a</w:t>
            </w:r>
            <w:r w:rsidR="00BB236A">
              <w:rPr>
                <w:iCs/>
                <w:noProof/>
                <w:lang w:val="en-US"/>
              </w:rPr>
              <w:t>la</w:t>
            </w:r>
            <w:r w:rsidR="00CF1172" w:rsidRPr="007F5DBD">
              <w:rPr>
                <w:iCs/>
                <w:noProof/>
                <w:lang w:val="en-US"/>
              </w:rPr>
              <w:t>… hāḏa ma</w:t>
            </w:r>
            <w:r>
              <w:rPr>
                <w:iCs/>
                <w:noProof/>
                <w:lang w:val="en-US"/>
              </w:rPr>
              <w:t>ˁ</w:t>
            </w:r>
            <w:r w:rsidR="00CF1172" w:rsidRPr="007F5DBD">
              <w:rPr>
                <w:iCs/>
                <w:noProof/>
                <w:lang w:val="en-US"/>
              </w:rPr>
              <w:t>āšne ṃayy mā-min.</w:t>
            </w:r>
          </w:p>
        </w:tc>
        <w:tc>
          <w:tcPr>
            <w:tcW w:w="4252" w:type="dxa"/>
          </w:tcPr>
          <w:p w:rsidR="00CF1172" w:rsidRPr="007F5DBD" w:rsidRDefault="000426BF" w:rsidP="000426BF">
            <w:pPr>
              <w:rPr>
                <w:iCs/>
                <w:noProof/>
                <w:lang w:val="en-US"/>
              </w:rPr>
            </w:pPr>
            <w:r>
              <w:rPr>
                <w:iCs/>
                <w:noProof/>
                <w:lang w:val="en-US"/>
              </w:rPr>
              <w:t xml:space="preserve">Until we </w:t>
            </w:r>
            <w:r w:rsidR="007E57F8">
              <w:rPr>
                <w:iCs/>
                <w:noProof/>
                <w:lang w:val="en-US"/>
              </w:rPr>
              <w:t>c</w:t>
            </w:r>
            <w:r>
              <w:rPr>
                <w:iCs/>
                <w:noProof/>
                <w:lang w:val="en-US"/>
              </w:rPr>
              <w:t>a</w:t>
            </w:r>
            <w:r w:rsidR="007E57F8">
              <w:rPr>
                <w:iCs/>
                <w:noProof/>
                <w:lang w:val="en-US"/>
              </w:rPr>
              <w:t xml:space="preserve">me home </w:t>
            </w:r>
            <w:r>
              <w:rPr>
                <w:iCs/>
                <w:noProof/>
                <w:lang w:val="en-US"/>
              </w:rPr>
              <w:t xml:space="preserve">they (lit. </w:t>
            </w:r>
            <w:r w:rsidR="007E57F8">
              <w:rPr>
                <w:iCs/>
                <w:noProof/>
                <w:lang w:val="en-US"/>
              </w:rPr>
              <w:t>we</w:t>
            </w:r>
            <w:r>
              <w:rPr>
                <w:iCs/>
                <w:noProof/>
                <w:lang w:val="en-US"/>
              </w:rPr>
              <w:t>)</w:t>
            </w:r>
            <w:r w:rsidR="007E57F8">
              <w:rPr>
                <w:iCs/>
                <w:noProof/>
                <w:lang w:val="en-US"/>
              </w:rPr>
              <w:t xml:space="preserve"> took the neighbours</w:t>
            </w:r>
            <w:r>
              <w:rPr>
                <w:iCs/>
                <w:noProof/>
                <w:lang w:val="en-US"/>
              </w:rPr>
              <w:t>’ flour</w:t>
            </w:r>
            <w:r w:rsidR="007E57F8">
              <w:rPr>
                <w:iCs/>
                <w:noProof/>
                <w:lang w:val="en-US"/>
              </w:rPr>
              <w:t xml:space="preserve"> to bake bread. One female member of the family went to borrow something. One </w:t>
            </w:r>
            <w:r>
              <w:rPr>
                <w:iCs/>
                <w:noProof/>
                <w:lang w:val="en-US"/>
              </w:rPr>
              <w:t xml:space="preserve">of the the family members used to do this, one female member. Well, and </w:t>
            </w:r>
            <w:r w:rsidR="007E57F8">
              <w:rPr>
                <w:iCs/>
                <w:noProof/>
                <w:lang w:val="en-US"/>
              </w:rPr>
              <w:t xml:space="preserve">after ten days it </w:t>
            </w:r>
            <w:r>
              <w:rPr>
                <w:iCs/>
                <w:noProof/>
                <w:lang w:val="en-US"/>
              </w:rPr>
              <w:t xml:space="preserve">(the flour) </w:t>
            </w:r>
            <w:r w:rsidR="007E57F8">
              <w:rPr>
                <w:iCs/>
                <w:noProof/>
                <w:lang w:val="en-US"/>
              </w:rPr>
              <w:t xml:space="preserve">was finished and we went again. This was our life, there was no water. </w:t>
            </w:r>
          </w:p>
        </w:tc>
      </w:tr>
      <w:tr w:rsidR="00CF1172" w:rsidRPr="00181331" w:rsidTr="00CF1172">
        <w:tc>
          <w:tcPr>
            <w:tcW w:w="850" w:type="dxa"/>
          </w:tcPr>
          <w:p w:rsidR="00CF1172" w:rsidRPr="007F5DBD" w:rsidRDefault="00BB236A" w:rsidP="00A029D8">
            <w:pPr>
              <w:rPr>
                <w:iCs/>
                <w:noProof/>
                <w:lang w:val="en-US"/>
              </w:rPr>
            </w:pPr>
            <w:r>
              <w:rPr>
                <w:iCs/>
                <w:noProof/>
                <w:lang w:val="en-US"/>
              </w:rPr>
              <w:t>3.27</w:t>
            </w:r>
          </w:p>
        </w:tc>
        <w:tc>
          <w:tcPr>
            <w:tcW w:w="3969" w:type="dxa"/>
          </w:tcPr>
          <w:p w:rsidR="00CF1172" w:rsidRPr="007F5DBD" w:rsidRDefault="00BB236A" w:rsidP="000426BF">
            <w:pPr>
              <w:rPr>
                <w:iCs/>
                <w:noProof/>
                <w:lang w:val="en-US"/>
              </w:rPr>
            </w:pPr>
            <w:r w:rsidRPr="00BB236A">
              <w:rPr>
                <w:iCs/>
                <w:noProof/>
                <w:lang w:val="en-US"/>
              </w:rPr>
              <w:t xml:space="preserve">b-al-fiddān </w:t>
            </w:r>
            <w:r w:rsidR="000426BF">
              <w:rPr>
                <w:iCs/>
                <w:noProof/>
                <w:lang w:val="en-US"/>
              </w:rPr>
              <w:t>ta</w:t>
            </w:r>
            <w:r w:rsidR="00D7289A">
              <w:rPr>
                <w:iCs/>
                <w:noProof/>
                <w:lang w:val="en-US"/>
              </w:rPr>
              <w:t>ˁ</w:t>
            </w:r>
            <w:r w:rsidR="000426BF">
              <w:rPr>
                <w:iCs/>
                <w:noProof/>
                <w:lang w:val="en-US"/>
              </w:rPr>
              <w:t>āl ᵊ</w:t>
            </w:r>
            <w:r w:rsidRPr="00BB236A">
              <w:rPr>
                <w:iCs/>
                <w:noProof/>
                <w:lang w:val="en-US"/>
              </w:rPr>
              <w:t xml:space="preserve">mn-aṣ-ṣubuḥ </w:t>
            </w:r>
            <w:r w:rsidR="00D7289A">
              <w:rPr>
                <w:iCs/>
                <w:noProof/>
                <w:lang w:val="en-US"/>
              </w:rPr>
              <w:t>ˁ</w:t>
            </w:r>
            <w:r w:rsidRPr="00BB236A">
              <w:rPr>
                <w:iCs/>
                <w:noProof/>
                <w:lang w:val="en-US"/>
              </w:rPr>
              <w:t xml:space="preserve">a-l-maġrib </w:t>
            </w:r>
            <w:r>
              <w:rPr>
                <w:iCs/>
                <w:noProof/>
                <w:lang w:val="en-US"/>
              </w:rPr>
              <w:t xml:space="preserve">ssūg w timši, ᵊmn-aṣ-ṣubuḥ ᵊnšidd l-al-maġrib </w:t>
            </w:r>
            <w:r w:rsidR="00CF1172" w:rsidRPr="007F5DBD">
              <w:rPr>
                <w:iCs/>
                <w:noProof/>
                <w:lang w:val="en-US"/>
              </w:rPr>
              <w:t xml:space="preserve">yēlōn </w:t>
            </w:r>
            <w:r>
              <w:rPr>
                <w:iCs/>
                <w:noProof/>
                <w:lang w:val="en-US"/>
              </w:rPr>
              <w:t>arīd a</w:t>
            </w:r>
            <w:r w:rsidR="00CF1172" w:rsidRPr="007F5DBD">
              <w:rPr>
                <w:iCs/>
                <w:noProof/>
                <w:lang w:val="en-US"/>
              </w:rPr>
              <w:t xml:space="preserve">mši </w:t>
            </w:r>
            <w:r w:rsidR="00D7289A">
              <w:rPr>
                <w:iCs/>
                <w:noProof/>
                <w:lang w:val="en-US"/>
              </w:rPr>
              <w:t>ˁ</w:t>
            </w:r>
            <w:r w:rsidR="00CF1172" w:rsidRPr="007F5DBD">
              <w:rPr>
                <w:iCs/>
                <w:noProof/>
                <w:lang w:val="en-US"/>
              </w:rPr>
              <w:t>ala riǧlayy</w:t>
            </w:r>
            <w:r>
              <w:rPr>
                <w:iCs/>
                <w:noProof/>
                <w:lang w:val="en-US"/>
              </w:rPr>
              <w:t>a</w:t>
            </w:r>
            <w:r w:rsidR="00CF1172" w:rsidRPr="007F5DBD">
              <w:rPr>
                <w:iCs/>
                <w:noProof/>
                <w:lang w:val="en-US"/>
              </w:rPr>
              <w:t xml:space="preserve"> </w:t>
            </w:r>
            <w:r w:rsidR="00D7289A">
              <w:rPr>
                <w:iCs/>
                <w:noProof/>
                <w:lang w:val="en-US"/>
              </w:rPr>
              <w:t>ˀ</w:t>
            </w:r>
            <w:r w:rsidR="00CF1172" w:rsidRPr="007F5DBD">
              <w:rPr>
                <w:iCs/>
                <w:noProof/>
                <w:lang w:val="en-US"/>
              </w:rPr>
              <w:t xml:space="preserve">aṭubb Āḏane, Āḏane </w:t>
            </w:r>
            <w:r w:rsidR="00D7289A">
              <w:rPr>
                <w:iCs/>
                <w:noProof/>
                <w:lang w:val="en-US"/>
              </w:rPr>
              <w:t>ˀ</w:t>
            </w:r>
            <w:r w:rsidR="00CF1172" w:rsidRPr="007F5DBD">
              <w:rPr>
                <w:iCs/>
                <w:noProof/>
                <w:lang w:val="en-US"/>
              </w:rPr>
              <w:t xml:space="preserve">aṭubbha </w:t>
            </w:r>
            <w:r>
              <w:rPr>
                <w:iCs/>
                <w:noProof/>
                <w:lang w:val="en-US"/>
              </w:rPr>
              <w:t xml:space="preserve">hā! </w:t>
            </w:r>
            <w:r w:rsidR="00CF1172" w:rsidRPr="007F5DBD">
              <w:rPr>
                <w:iCs/>
                <w:noProof/>
                <w:lang w:val="en-US"/>
              </w:rPr>
              <w:t>mn-aš-šufā</w:t>
            </w:r>
            <w:r w:rsidR="00723D03">
              <w:rPr>
                <w:iCs/>
                <w:noProof/>
                <w:lang w:val="en-US"/>
              </w:rPr>
              <w:t>g</w:t>
            </w:r>
            <w:r w:rsidR="00CF1172" w:rsidRPr="007F5DBD">
              <w:rPr>
                <w:iCs/>
                <w:noProof/>
                <w:lang w:val="en-US"/>
              </w:rPr>
              <w:t xml:space="preserve"> </w:t>
            </w:r>
            <w:r w:rsidR="00D7289A">
              <w:rPr>
                <w:iCs/>
                <w:noProof/>
                <w:lang w:val="en-US"/>
              </w:rPr>
              <w:t>ˁ</w:t>
            </w:r>
            <w:r w:rsidR="00CF1172" w:rsidRPr="007F5DBD">
              <w:rPr>
                <w:iCs/>
                <w:noProof/>
                <w:lang w:val="en-US"/>
              </w:rPr>
              <w:t>a-l-</w:t>
            </w:r>
            <w:r w:rsidR="000426BF">
              <w:rPr>
                <w:iCs/>
                <w:noProof/>
                <w:lang w:val="en-US"/>
              </w:rPr>
              <w:t>x</w:t>
            </w:r>
            <w:r w:rsidR="00CF1172" w:rsidRPr="007F5DBD">
              <w:rPr>
                <w:iCs/>
                <w:noProof/>
                <w:lang w:val="en-US"/>
              </w:rPr>
              <w:t>a</w:t>
            </w:r>
            <w:r w:rsidR="000426BF">
              <w:rPr>
                <w:iCs/>
                <w:noProof/>
                <w:lang w:val="en-US"/>
              </w:rPr>
              <w:t>llāt</w:t>
            </w:r>
            <w:r w:rsidR="00CF1172" w:rsidRPr="007F5DBD">
              <w:rPr>
                <w:iCs/>
                <w:noProof/>
                <w:lang w:val="en-US"/>
              </w:rPr>
              <w:t xml:space="preserve"> aḏ̣-ḏ̣alām</w:t>
            </w:r>
            <w:r>
              <w:rPr>
                <w:iCs/>
                <w:noProof/>
                <w:lang w:val="en-US"/>
              </w:rPr>
              <w:t xml:space="preserve"> māši </w:t>
            </w:r>
            <w:r w:rsidR="00D7289A">
              <w:rPr>
                <w:iCs/>
                <w:noProof/>
                <w:lang w:val="en-US"/>
              </w:rPr>
              <w:t>ˁ</w:t>
            </w:r>
            <w:r>
              <w:rPr>
                <w:iCs/>
                <w:noProof/>
                <w:lang w:val="en-US"/>
              </w:rPr>
              <w:t>ala riǧlayye</w:t>
            </w:r>
            <w:r w:rsidR="00CF1172" w:rsidRPr="007F5DBD">
              <w:rPr>
                <w:iCs/>
                <w:noProof/>
                <w:lang w:val="en-US"/>
              </w:rPr>
              <w:t xml:space="preserve">, </w:t>
            </w:r>
            <w:r>
              <w:rPr>
                <w:iCs/>
                <w:noProof/>
                <w:lang w:val="en-US"/>
              </w:rPr>
              <w:t>yēlōn</w:t>
            </w:r>
            <w:r w:rsidR="000426BF">
              <w:rPr>
                <w:iCs/>
                <w:noProof/>
                <w:lang w:val="en-US"/>
              </w:rPr>
              <w:t xml:space="preserve">i </w:t>
            </w:r>
            <w:r w:rsidR="00D7289A">
              <w:rPr>
                <w:iCs/>
                <w:noProof/>
                <w:lang w:val="en-US"/>
              </w:rPr>
              <w:t>ˀ</w:t>
            </w:r>
            <w:r w:rsidR="000426BF">
              <w:rPr>
                <w:iCs/>
                <w:noProof/>
                <w:lang w:val="en-US"/>
              </w:rPr>
              <w:t xml:space="preserve">amši </w:t>
            </w:r>
            <w:r>
              <w:rPr>
                <w:iCs/>
                <w:noProof/>
                <w:lang w:val="en-US"/>
              </w:rPr>
              <w:t xml:space="preserve">hīčiḏ aṭubb Āḏane, </w:t>
            </w:r>
            <w:r w:rsidR="00CF1172" w:rsidRPr="007F5DBD">
              <w:rPr>
                <w:iCs/>
                <w:noProof/>
                <w:lang w:val="en-US"/>
              </w:rPr>
              <w:t>min Ḥarrān aṭubb Āḏane, hā hīčiḏ ma</w:t>
            </w:r>
            <w:r w:rsidR="00D7289A">
              <w:rPr>
                <w:iCs/>
                <w:noProof/>
                <w:lang w:val="en-US"/>
              </w:rPr>
              <w:t>ˁ</w:t>
            </w:r>
            <w:r w:rsidR="00CF1172" w:rsidRPr="007F5DBD">
              <w:rPr>
                <w:iCs/>
                <w:noProof/>
                <w:lang w:val="en-US"/>
              </w:rPr>
              <w:t>āšne čān.</w:t>
            </w:r>
          </w:p>
        </w:tc>
        <w:tc>
          <w:tcPr>
            <w:tcW w:w="4252" w:type="dxa"/>
          </w:tcPr>
          <w:p w:rsidR="00CF1172" w:rsidRPr="007F5DBD" w:rsidRDefault="00375CBA" w:rsidP="00375CBA">
            <w:pPr>
              <w:rPr>
                <w:iCs/>
                <w:noProof/>
                <w:lang w:val="en-US"/>
              </w:rPr>
            </w:pPr>
            <w:r>
              <w:rPr>
                <w:iCs/>
                <w:noProof/>
                <w:lang w:val="en-US"/>
              </w:rPr>
              <w:t>With draught animals; come and plough from morning to evening! We ploughed from morning to evening and if I had walked (the same distance in one direction) I had reached Adana, yes I had reached Adana! From dusk to nightfall I was walking and if I had walked (straight) I had reached Adana, from Harran I had reached Adana. Like this was our life.</w:t>
            </w:r>
          </w:p>
        </w:tc>
      </w:tr>
      <w:tr w:rsidR="00CF1172" w:rsidRPr="00BB236A" w:rsidTr="00CF1172">
        <w:tc>
          <w:tcPr>
            <w:tcW w:w="850" w:type="dxa"/>
          </w:tcPr>
          <w:p w:rsidR="00CF1172" w:rsidRPr="00BB236A" w:rsidRDefault="00BB236A" w:rsidP="00A029D8">
            <w:pPr>
              <w:rPr>
                <w:iCs/>
                <w:noProof/>
                <w:lang w:val="en-US"/>
              </w:rPr>
            </w:pPr>
            <w:r>
              <w:rPr>
                <w:iCs/>
                <w:noProof/>
                <w:lang w:val="en-US"/>
              </w:rPr>
              <w:t>4.14</w:t>
            </w:r>
          </w:p>
        </w:tc>
        <w:tc>
          <w:tcPr>
            <w:tcW w:w="3969" w:type="dxa"/>
          </w:tcPr>
          <w:p w:rsidR="00CF1172" w:rsidRPr="00BB236A" w:rsidRDefault="00D7289A" w:rsidP="00475E4F">
            <w:pPr>
              <w:rPr>
                <w:iCs/>
                <w:lang w:val="en-US"/>
              </w:rPr>
            </w:pPr>
            <w:r>
              <w:rPr>
                <w:iCs/>
                <w:noProof/>
                <w:lang w:val="en-US"/>
              </w:rPr>
              <w:t>ˀ</w:t>
            </w:r>
            <w:r w:rsidR="00CF1172" w:rsidRPr="00BB236A">
              <w:rPr>
                <w:iCs/>
                <w:noProof/>
                <w:lang w:val="en-US"/>
              </w:rPr>
              <w:t>al-ḥurma tilbas ṯōb wāḥad</w:t>
            </w:r>
            <w:r w:rsidR="00BB236A">
              <w:rPr>
                <w:iCs/>
                <w:noProof/>
                <w:lang w:val="en-US"/>
              </w:rPr>
              <w:t>,</w:t>
            </w:r>
            <w:r w:rsidR="00CF1172" w:rsidRPr="00BB236A">
              <w:rPr>
                <w:iCs/>
                <w:noProof/>
                <w:lang w:val="en-US"/>
              </w:rPr>
              <w:t xml:space="preserve"> </w:t>
            </w:r>
            <w:r>
              <w:rPr>
                <w:iCs/>
                <w:noProof/>
                <w:lang w:val="en-US"/>
              </w:rPr>
              <w:t>ˀ</w:t>
            </w:r>
            <w:r w:rsidR="00CF1172" w:rsidRPr="00BB236A">
              <w:rPr>
                <w:iCs/>
                <w:noProof/>
                <w:lang w:val="en-US"/>
              </w:rPr>
              <w:t xml:space="preserve">awwali az-zlime lu ṯōb wāḥad. </w:t>
            </w:r>
            <w:r>
              <w:rPr>
                <w:iCs/>
                <w:noProof/>
                <w:lang w:val="en-US"/>
              </w:rPr>
              <w:t>ˀ</w:t>
            </w:r>
            <w:r w:rsidR="00CF1172" w:rsidRPr="00BB236A">
              <w:rPr>
                <w:iCs/>
                <w:noProof/>
                <w:lang w:val="en-US"/>
              </w:rPr>
              <w:t xml:space="preserve">alḥaz az-zlime lu </w:t>
            </w:r>
            <w:r>
              <w:rPr>
                <w:iCs/>
                <w:noProof/>
                <w:lang w:val="en-US"/>
              </w:rPr>
              <w:t>ˁ</w:t>
            </w:r>
            <w:r w:rsidR="00CF1172" w:rsidRPr="00BB236A">
              <w:rPr>
                <w:iCs/>
                <w:noProof/>
                <w:lang w:val="en-US"/>
              </w:rPr>
              <w:t xml:space="preserve">išrīn ṯōb, </w:t>
            </w:r>
            <w:r>
              <w:rPr>
                <w:iCs/>
                <w:noProof/>
                <w:lang w:val="en-US"/>
              </w:rPr>
              <w:t>ˀ</w:t>
            </w:r>
            <w:r w:rsidR="00CF1172" w:rsidRPr="00BB236A">
              <w:rPr>
                <w:iCs/>
                <w:noProof/>
                <w:lang w:val="en-US"/>
              </w:rPr>
              <w:t>al-ḥurma l</w:t>
            </w:r>
            <w:r w:rsidR="00BB236A">
              <w:rPr>
                <w:iCs/>
                <w:noProof/>
                <w:lang w:val="en-US"/>
              </w:rPr>
              <w:t>a</w:t>
            </w:r>
            <w:r w:rsidR="00CF1172" w:rsidRPr="00BB236A">
              <w:rPr>
                <w:iCs/>
                <w:noProof/>
                <w:lang w:val="en-US"/>
              </w:rPr>
              <w:t xml:space="preserve">ha </w:t>
            </w:r>
            <w:r>
              <w:rPr>
                <w:iCs/>
                <w:noProof/>
                <w:lang w:val="en-US"/>
              </w:rPr>
              <w:t>ˁ</w:t>
            </w:r>
            <w:r w:rsidR="00CF1172" w:rsidRPr="00BB236A">
              <w:rPr>
                <w:iCs/>
                <w:noProof/>
                <w:lang w:val="en-US"/>
              </w:rPr>
              <w:t xml:space="preserve">išrīn ṯōb kullha nāylōn. gāmin yšiddin rūshin min waṛa </w:t>
            </w:r>
            <w:r w:rsidR="000426BF">
              <w:rPr>
                <w:iCs/>
                <w:noProof/>
                <w:lang w:val="en-US"/>
              </w:rPr>
              <w:t>miṯl ad-deve ysawwin miṯl al-b</w:t>
            </w:r>
            <w:r w:rsidR="00475E4F">
              <w:rPr>
                <w:iCs/>
                <w:noProof/>
                <w:lang w:val="en-US"/>
              </w:rPr>
              <w:t>i</w:t>
            </w:r>
            <w:r>
              <w:rPr>
                <w:iCs/>
                <w:noProof/>
                <w:lang w:val="en-US"/>
              </w:rPr>
              <w:t>ˁ</w:t>
            </w:r>
            <w:r w:rsidR="000426BF">
              <w:rPr>
                <w:iCs/>
                <w:noProof/>
                <w:lang w:val="en-US"/>
              </w:rPr>
              <w:t>īr</w:t>
            </w:r>
            <w:r w:rsidR="00CF1172" w:rsidRPr="00BB236A">
              <w:rPr>
                <w:iCs/>
                <w:noProof/>
                <w:lang w:val="en-US"/>
              </w:rPr>
              <w:t>. salām al-b</w:t>
            </w:r>
            <w:r w:rsidR="00475E4F">
              <w:rPr>
                <w:iCs/>
                <w:noProof/>
                <w:lang w:val="en-US"/>
              </w:rPr>
              <w:t>i</w:t>
            </w:r>
            <w:r>
              <w:rPr>
                <w:iCs/>
                <w:noProof/>
                <w:lang w:val="en-US"/>
              </w:rPr>
              <w:t>ˁ</w:t>
            </w:r>
            <w:r w:rsidR="00CF1172" w:rsidRPr="00BB236A">
              <w:rPr>
                <w:iCs/>
                <w:noProof/>
                <w:lang w:val="en-US"/>
              </w:rPr>
              <w:t>īr yā</w:t>
            </w:r>
            <w:r w:rsidR="00BB236A">
              <w:rPr>
                <w:iCs/>
                <w:noProof/>
                <w:lang w:val="en-US"/>
              </w:rPr>
              <w:t>!</w:t>
            </w:r>
            <w:r w:rsidR="00CF1172" w:rsidRPr="00BB236A">
              <w:rPr>
                <w:iCs/>
                <w:noProof/>
                <w:lang w:val="en-US"/>
              </w:rPr>
              <w:t xml:space="preserve"> ṣār xarāb čān awwali n</w:t>
            </w:r>
            <w:r w:rsidR="00CF1172" w:rsidRPr="00BB236A">
              <w:rPr>
                <w:iCs/>
                <w:lang w:val="en-US"/>
              </w:rPr>
              <w:t>āmūs ḥayā š</w:t>
            </w:r>
            <w:r w:rsidR="00BB236A">
              <w:rPr>
                <w:iCs/>
                <w:lang w:val="en-US"/>
              </w:rPr>
              <w:t>ī</w:t>
            </w:r>
            <w:r w:rsidR="00CF1172" w:rsidRPr="00BB236A">
              <w:rPr>
                <w:iCs/>
                <w:lang w:val="en-US"/>
              </w:rPr>
              <w:t xml:space="preserve">. </w:t>
            </w:r>
            <w:r>
              <w:rPr>
                <w:iCs/>
                <w:lang w:val="en-US"/>
              </w:rPr>
              <w:t>ˀ</w:t>
            </w:r>
            <w:r w:rsidR="00CF1172" w:rsidRPr="00BB236A">
              <w:rPr>
                <w:iCs/>
                <w:lang w:val="en-US"/>
              </w:rPr>
              <w:t>az-z</w:t>
            </w:r>
            <w:r w:rsidR="00BB236A" w:rsidRPr="00BB236A">
              <w:rPr>
                <w:iCs/>
                <w:vertAlign w:val="superscript"/>
                <w:lang w:val="en-US"/>
              </w:rPr>
              <w:t>i</w:t>
            </w:r>
            <w:r w:rsidR="00CF1172" w:rsidRPr="00BB236A">
              <w:rPr>
                <w:iCs/>
                <w:lang w:val="en-US"/>
              </w:rPr>
              <w:t xml:space="preserve">lime </w:t>
            </w:r>
            <w:r w:rsidR="00BB236A" w:rsidRPr="00BB236A">
              <w:t>lē</w:t>
            </w:r>
            <w:r w:rsidR="000426BF">
              <w:t xml:space="preserve"> </w:t>
            </w:r>
            <w:r w:rsidR="00CF1172" w:rsidRPr="00BB236A">
              <w:rPr>
                <w:iCs/>
                <w:lang w:val="en-US"/>
              </w:rPr>
              <w:t xml:space="preserve">rād yufūt </w:t>
            </w:r>
            <w:r>
              <w:rPr>
                <w:iCs/>
                <w:lang w:val="en-US"/>
              </w:rPr>
              <w:t>ˀ</w:t>
            </w:r>
            <w:r w:rsidR="00CF1172" w:rsidRPr="00BB236A">
              <w:rPr>
                <w:iCs/>
                <w:lang w:val="en-US"/>
              </w:rPr>
              <w:t xml:space="preserve">al-ḥurma tigaf xamsīn mītraw. </w:t>
            </w:r>
          </w:p>
        </w:tc>
        <w:tc>
          <w:tcPr>
            <w:tcW w:w="4252" w:type="dxa"/>
          </w:tcPr>
          <w:p w:rsidR="00CF1172" w:rsidRPr="00BB236A" w:rsidRDefault="00375CBA" w:rsidP="00375CBA">
            <w:pPr>
              <w:rPr>
                <w:iCs/>
                <w:noProof/>
                <w:lang w:val="en-US"/>
              </w:rPr>
            </w:pPr>
            <w:r>
              <w:rPr>
                <w:iCs/>
                <w:noProof/>
                <w:lang w:val="en-US"/>
              </w:rPr>
              <w:t>The woman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CF1172" w:rsidRPr="00BB236A" w:rsidTr="00CF1172">
        <w:tc>
          <w:tcPr>
            <w:tcW w:w="850" w:type="dxa"/>
          </w:tcPr>
          <w:p w:rsidR="00CF1172" w:rsidRPr="00BB236A" w:rsidRDefault="00BB236A" w:rsidP="00A029D8">
            <w:pPr>
              <w:rPr>
                <w:iCs/>
                <w:lang w:val="en-US"/>
              </w:rPr>
            </w:pPr>
            <w:r>
              <w:rPr>
                <w:iCs/>
                <w:lang w:val="en-US"/>
              </w:rPr>
              <w:t>5.01</w:t>
            </w:r>
          </w:p>
        </w:tc>
        <w:tc>
          <w:tcPr>
            <w:tcW w:w="3969" w:type="dxa"/>
          </w:tcPr>
          <w:p w:rsidR="00CF1172" w:rsidRPr="00BB236A" w:rsidRDefault="00CF1172" w:rsidP="00375CBA">
            <w:pPr>
              <w:rPr>
                <w:iCs/>
                <w:lang w:val="en-US"/>
              </w:rPr>
            </w:pPr>
            <w:proofErr w:type="gramStart"/>
            <w:r w:rsidRPr="00BB236A">
              <w:rPr>
                <w:iCs/>
                <w:lang w:val="en-US"/>
              </w:rPr>
              <w:t>tiga</w:t>
            </w:r>
            <w:r w:rsidR="00BB236A">
              <w:rPr>
                <w:iCs/>
                <w:lang w:val="en-US"/>
              </w:rPr>
              <w:t>f</w:t>
            </w:r>
            <w:proofErr w:type="gramEnd"/>
            <w:r w:rsidRPr="00BB236A">
              <w:rPr>
                <w:iCs/>
                <w:lang w:val="en-US"/>
              </w:rPr>
              <w:t xml:space="preserve"> w</w:t>
            </w:r>
            <w:r w:rsidR="00BB236A">
              <w:rPr>
                <w:iCs/>
                <w:lang w:val="en-US"/>
              </w:rPr>
              <w:t xml:space="preserve"> </w:t>
            </w:r>
            <w:r w:rsidRPr="00BB236A">
              <w:rPr>
                <w:iCs/>
                <w:lang w:val="en-US"/>
              </w:rPr>
              <w:t xml:space="preserve">tilimm ṯōbha hīčiḏ. </w:t>
            </w:r>
            <w:proofErr w:type="gramStart"/>
            <w:r w:rsidRPr="00BB236A">
              <w:rPr>
                <w:iCs/>
                <w:lang w:val="en-US"/>
              </w:rPr>
              <w:t>miṯil</w:t>
            </w:r>
            <w:proofErr w:type="gramEnd"/>
            <w:r w:rsidRPr="00BB236A">
              <w:rPr>
                <w:iCs/>
                <w:lang w:val="en-US"/>
              </w:rPr>
              <w:t xml:space="preserve"> </w:t>
            </w:r>
            <w:r w:rsidR="00375CBA">
              <w:rPr>
                <w:iCs/>
                <w:noProof/>
                <w:lang w:val="en-US"/>
              </w:rPr>
              <w:t>yasīr</w:t>
            </w:r>
            <w:r w:rsidR="00BB236A">
              <w:rPr>
                <w:iCs/>
                <w:noProof/>
                <w:lang w:val="en-US"/>
              </w:rPr>
              <w:t xml:space="preserve"> </w:t>
            </w:r>
            <w:r w:rsidRPr="00BB236A">
              <w:rPr>
                <w:iCs/>
                <w:lang w:val="en-US"/>
              </w:rPr>
              <w:t xml:space="preserve">miṯil </w:t>
            </w:r>
            <w:r w:rsidR="00BB236A">
              <w:rPr>
                <w:iCs/>
                <w:lang w:val="en-US"/>
              </w:rPr>
              <w:t>al-</w:t>
            </w:r>
            <w:r w:rsidR="00D7289A">
              <w:rPr>
                <w:iCs/>
                <w:lang w:val="en-US"/>
              </w:rPr>
              <w:t>ˀ</w:t>
            </w:r>
            <w:r w:rsidR="00375CBA">
              <w:rPr>
                <w:iCs/>
                <w:lang w:val="en-US"/>
              </w:rPr>
              <w:t>ē</w:t>
            </w:r>
            <w:r w:rsidR="00BB236A">
              <w:rPr>
                <w:iCs/>
                <w:lang w:val="en-US"/>
              </w:rPr>
              <w:t>r</w:t>
            </w:r>
            <w:r w:rsidR="00BB236A">
              <w:rPr>
                <w:iCs/>
                <w:noProof/>
                <w:lang w:val="en-US"/>
              </w:rPr>
              <w:t xml:space="preserve"> </w:t>
            </w:r>
            <w:r w:rsidR="00D7289A">
              <w:rPr>
                <w:iCs/>
                <w:lang w:val="en-US"/>
              </w:rPr>
              <w:t>ˁ</w:t>
            </w:r>
            <w:r w:rsidRPr="00BB236A">
              <w:rPr>
                <w:iCs/>
                <w:lang w:val="en-US"/>
              </w:rPr>
              <w:t>ind al-yüzbāši</w:t>
            </w:r>
            <w:r w:rsidR="00BB236A">
              <w:rPr>
                <w:iCs/>
                <w:lang w:val="en-US"/>
              </w:rPr>
              <w:t>.</w:t>
            </w:r>
            <w:r w:rsidRPr="00BB236A">
              <w:rPr>
                <w:iCs/>
                <w:lang w:val="en-US"/>
              </w:rPr>
              <w:t xml:space="preserve"> </w:t>
            </w:r>
            <w:proofErr w:type="gramStart"/>
            <w:r w:rsidRPr="00BB236A">
              <w:rPr>
                <w:iCs/>
                <w:lang w:val="en-US"/>
              </w:rPr>
              <w:t>lummin-ma</w:t>
            </w:r>
            <w:proofErr w:type="gramEnd"/>
            <w:r w:rsidRPr="00BB236A">
              <w:rPr>
                <w:iCs/>
                <w:lang w:val="en-US"/>
              </w:rPr>
              <w:t xml:space="preserve"> </w:t>
            </w:r>
            <w:r w:rsidR="00D7289A">
              <w:rPr>
                <w:iCs/>
                <w:lang w:val="en-US"/>
              </w:rPr>
              <w:t>ˀ</w:t>
            </w:r>
            <w:r w:rsidRPr="00BB236A">
              <w:rPr>
                <w:iCs/>
                <w:lang w:val="en-US"/>
              </w:rPr>
              <w:t xml:space="preserve">az-zlime </w:t>
            </w:r>
            <w:r w:rsidR="00BB236A">
              <w:rPr>
                <w:iCs/>
                <w:lang w:val="en-US"/>
              </w:rPr>
              <w:t xml:space="preserve">yfūt tā hī tfūt. </w:t>
            </w:r>
            <w:proofErr w:type="gramStart"/>
            <w:r w:rsidR="00BB236A">
              <w:rPr>
                <w:iCs/>
                <w:lang w:val="en-US"/>
              </w:rPr>
              <w:t>čān</w:t>
            </w:r>
            <w:proofErr w:type="gramEnd"/>
            <w:r w:rsidR="00BB236A">
              <w:rPr>
                <w:iCs/>
                <w:lang w:val="en-US"/>
              </w:rPr>
              <w:t xml:space="preserve"> ṣudug, </w:t>
            </w:r>
            <w:r w:rsidR="00D7289A">
              <w:rPr>
                <w:iCs/>
                <w:lang w:val="en-US"/>
              </w:rPr>
              <w:t>ˀ</w:t>
            </w:r>
            <w:r w:rsidR="00BB236A">
              <w:rPr>
                <w:iCs/>
                <w:lang w:val="en-US"/>
              </w:rPr>
              <w:t xml:space="preserve">awwali </w:t>
            </w:r>
            <w:r w:rsidRPr="00BB236A">
              <w:rPr>
                <w:iCs/>
                <w:lang w:val="en-US"/>
              </w:rPr>
              <w:t xml:space="preserve">čān nāmūs. </w:t>
            </w:r>
            <w:proofErr w:type="gramStart"/>
            <w:r w:rsidRPr="00BB236A">
              <w:rPr>
                <w:iCs/>
                <w:lang w:val="en-US"/>
              </w:rPr>
              <w:t>wāḥ</w:t>
            </w:r>
            <w:r w:rsidR="00BB236A">
              <w:rPr>
                <w:iCs/>
                <w:lang w:val="en-US"/>
              </w:rPr>
              <w:t>a</w:t>
            </w:r>
            <w:r w:rsidRPr="00BB236A">
              <w:rPr>
                <w:iCs/>
                <w:lang w:val="en-US"/>
              </w:rPr>
              <w:t>d</w:t>
            </w:r>
            <w:proofErr w:type="gramEnd"/>
            <w:r w:rsidRPr="00BB236A">
              <w:rPr>
                <w:iCs/>
                <w:lang w:val="en-US"/>
              </w:rPr>
              <w:t xml:space="preserve"> lē </w:t>
            </w:r>
            <w:r w:rsidR="00375CBA">
              <w:rPr>
                <w:iCs/>
                <w:noProof/>
                <w:lang w:val="en-US"/>
              </w:rPr>
              <w:t xml:space="preserve">tiḏ̣āyag </w:t>
            </w:r>
            <w:r w:rsidRPr="00BB236A">
              <w:rPr>
                <w:iCs/>
                <w:lang w:val="en-US"/>
              </w:rPr>
              <w:t>al-</w:t>
            </w:r>
            <w:r w:rsidR="00D7289A">
              <w:rPr>
                <w:iCs/>
                <w:lang w:val="en-US"/>
              </w:rPr>
              <w:t>ˁ</w:t>
            </w:r>
            <w:r w:rsidRPr="00BB236A">
              <w:rPr>
                <w:iCs/>
                <w:lang w:val="en-US"/>
              </w:rPr>
              <w:t xml:space="preserve">ašīre kullhe tgūm </w:t>
            </w:r>
            <w:r w:rsidR="00BB236A">
              <w:rPr>
                <w:iCs/>
                <w:lang w:val="en-US"/>
              </w:rPr>
              <w:t>ᵊ</w:t>
            </w:r>
            <w:r w:rsidRPr="00BB236A">
              <w:rPr>
                <w:iCs/>
                <w:lang w:val="en-US"/>
              </w:rPr>
              <w:t>b</w:t>
            </w:r>
            <w:r w:rsidR="00BB236A">
              <w:rPr>
                <w:iCs/>
                <w:lang w:val="en-US"/>
              </w:rPr>
              <w:t>-</w:t>
            </w:r>
            <w:r w:rsidRPr="00BB236A">
              <w:rPr>
                <w:iCs/>
                <w:lang w:val="en-US"/>
              </w:rPr>
              <w:t xml:space="preserve">sāgtu. </w:t>
            </w:r>
            <w:proofErr w:type="gramStart"/>
            <w:r w:rsidRPr="00BB236A">
              <w:rPr>
                <w:iCs/>
                <w:lang w:val="en-US"/>
              </w:rPr>
              <w:t>nāmūs</w:t>
            </w:r>
            <w:proofErr w:type="gramEnd"/>
            <w:r w:rsidRPr="00BB236A">
              <w:rPr>
                <w:iCs/>
                <w:lang w:val="en-US"/>
              </w:rPr>
              <w:t xml:space="preserve"> ḥay</w:t>
            </w:r>
            <w:r w:rsidR="00375CBA">
              <w:rPr>
                <w:iCs/>
                <w:lang w:val="en-US"/>
              </w:rPr>
              <w:t>ā</w:t>
            </w:r>
            <w:r w:rsidRPr="00BB236A">
              <w:rPr>
                <w:iCs/>
                <w:lang w:val="en-US"/>
              </w:rPr>
              <w:t xml:space="preserve"> qayrīye</w:t>
            </w:r>
            <w:r w:rsidR="00BB236A">
              <w:rPr>
                <w:iCs/>
                <w:lang w:val="en-US"/>
              </w:rPr>
              <w:t>,</w:t>
            </w:r>
            <w:r w:rsidRPr="00BB236A">
              <w:rPr>
                <w:iCs/>
                <w:lang w:val="en-US"/>
              </w:rPr>
              <w:t xml:space="preserve"> </w:t>
            </w:r>
            <w:r w:rsidR="00D7289A">
              <w:rPr>
                <w:iCs/>
                <w:lang w:val="en-US"/>
              </w:rPr>
              <w:t>ˀ</w:t>
            </w:r>
            <w:r w:rsidRPr="00BB236A">
              <w:rPr>
                <w:iCs/>
                <w:lang w:val="en-US"/>
              </w:rPr>
              <w:t xml:space="preserve">ē </w:t>
            </w:r>
            <w:r w:rsidR="00BB236A">
              <w:rPr>
                <w:iCs/>
                <w:lang w:val="en-US"/>
              </w:rPr>
              <w:t>h</w:t>
            </w:r>
            <w:r w:rsidRPr="00BB236A">
              <w:rPr>
                <w:iCs/>
                <w:lang w:val="en-US"/>
              </w:rPr>
              <w:t>a</w:t>
            </w:r>
            <w:r w:rsidR="00BB236A">
              <w:rPr>
                <w:iCs/>
                <w:lang w:val="en-US"/>
              </w:rPr>
              <w:t>-</w:t>
            </w:r>
            <w:r w:rsidRPr="00BB236A">
              <w:rPr>
                <w:iCs/>
                <w:lang w:val="en-US"/>
              </w:rPr>
              <w:t>s-sā</w:t>
            </w:r>
            <w:r w:rsidR="00D7289A">
              <w:rPr>
                <w:iCs/>
                <w:lang w:val="en-US"/>
              </w:rPr>
              <w:t>ˁ</w:t>
            </w:r>
            <w:r w:rsidRPr="00BB236A">
              <w:rPr>
                <w:iCs/>
                <w:lang w:val="en-US"/>
              </w:rPr>
              <w:t>a hāḏi</w:t>
            </w:r>
            <w:r w:rsidR="00BB236A" w:rsidRPr="00375CBA">
              <w:rPr>
                <w:iCs/>
                <w:vertAlign w:val="superscript"/>
                <w:lang w:val="en-US"/>
              </w:rPr>
              <w:t>y</w:t>
            </w:r>
            <w:r w:rsidRPr="00BB236A">
              <w:rPr>
                <w:iCs/>
                <w:lang w:val="en-US"/>
              </w:rPr>
              <w:t xml:space="preserve"> </w:t>
            </w:r>
            <w:r w:rsidR="00D7289A">
              <w:rPr>
                <w:iCs/>
                <w:lang w:val="en-US"/>
              </w:rPr>
              <w:t>ˀ</w:t>
            </w:r>
            <w:r w:rsidRPr="00BB236A">
              <w:rPr>
                <w:iCs/>
                <w:lang w:val="en-US"/>
              </w:rPr>
              <w:t>al-ax</w:t>
            </w:r>
            <w:r w:rsidR="00BB236A">
              <w:rPr>
                <w:iCs/>
                <w:lang w:val="en-US"/>
              </w:rPr>
              <w:t xml:space="preserve">x </w:t>
            </w:r>
            <w:r w:rsidR="00375CBA">
              <w:rPr>
                <w:iCs/>
                <w:lang w:val="en-US"/>
              </w:rPr>
              <w:t>umudu</w:t>
            </w:r>
            <w:r w:rsidR="00AC33CD">
              <w:rPr>
                <w:rStyle w:val="Funotenzeichen"/>
                <w:iCs/>
                <w:lang w:val="en-US"/>
              </w:rPr>
              <w:footnoteReference w:id="54"/>
            </w:r>
            <w:r w:rsidR="00375CBA">
              <w:rPr>
                <w:iCs/>
                <w:lang w:val="en-US"/>
              </w:rPr>
              <w:t xml:space="preserve"> </w:t>
            </w:r>
            <w:r w:rsidRPr="00BB236A">
              <w:rPr>
                <w:iCs/>
                <w:lang w:val="en-US"/>
              </w:rPr>
              <w:t xml:space="preserve">b-axū </w:t>
            </w:r>
            <w:r w:rsidR="00D7289A">
              <w:rPr>
                <w:iCs/>
                <w:lang w:val="en-US"/>
              </w:rPr>
              <w:t>ˁ</w:t>
            </w:r>
            <w:r w:rsidRPr="00BB236A">
              <w:rPr>
                <w:iCs/>
                <w:lang w:val="en-US"/>
              </w:rPr>
              <w:t xml:space="preserve">alag </w:t>
            </w:r>
            <w:r w:rsidR="00375CBA">
              <w:rPr>
                <w:iCs/>
                <w:lang w:val="en-US"/>
              </w:rPr>
              <w:t>ᵊ</w:t>
            </w:r>
            <w:r w:rsidRPr="00BB236A">
              <w:rPr>
                <w:iCs/>
                <w:lang w:val="en-US"/>
              </w:rPr>
              <w:t>b-an-nā</w:t>
            </w:r>
            <w:r w:rsidR="00375CBA">
              <w:rPr>
                <w:iCs/>
                <w:lang w:val="en-US"/>
              </w:rPr>
              <w:t>ṛ</w:t>
            </w:r>
            <w:r w:rsidR="00BB236A">
              <w:rPr>
                <w:iCs/>
                <w:lang w:val="en-US"/>
              </w:rPr>
              <w:t>,</w:t>
            </w:r>
            <w:r w:rsidRPr="00BB236A">
              <w:rPr>
                <w:iCs/>
                <w:lang w:val="en-US"/>
              </w:rPr>
              <w:t xml:space="preserve"> nāmūs mā ḏ̣all, ḥayā mā ḏ̣all. </w:t>
            </w:r>
            <w:r w:rsidR="00D7289A" w:rsidRPr="000D6E20">
              <w:rPr>
                <w:iCs/>
                <w:color w:val="7030A0"/>
                <w:lang w:val="en-US"/>
              </w:rPr>
              <w:t>ˀ</w:t>
            </w:r>
            <w:r w:rsidRPr="000D6E20">
              <w:rPr>
                <w:iCs/>
                <w:color w:val="7030A0"/>
                <w:lang w:val="en-US"/>
              </w:rPr>
              <w:t xml:space="preserve">al-ḥurma gāmat </w:t>
            </w:r>
            <w:r w:rsidR="00BB236A" w:rsidRPr="000D6E20">
              <w:rPr>
                <w:iCs/>
                <w:color w:val="7030A0"/>
                <w:lang w:val="en-US"/>
              </w:rPr>
              <w:t>ᵊ</w:t>
            </w:r>
            <w:r w:rsidRPr="000D6E20">
              <w:rPr>
                <w:iCs/>
                <w:color w:val="7030A0"/>
                <w:lang w:val="en-US"/>
              </w:rPr>
              <w:t>tdūs fōg ga</w:t>
            </w:r>
            <w:r w:rsidR="00BB236A" w:rsidRPr="000D6E20">
              <w:rPr>
                <w:iCs/>
                <w:color w:val="7030A0"/>
                <w:lang w:val="en-US"/>
              </w:rPr>
              <w:t>ḷ</w:t>
            </w:r>
            <w:r w:rsidRPr="000D6E20">
              <w:rPr>
                <w:iCs/>
                <w:color w:val="7030A0"/>
                <w:lang w:val="en-US"/>
              </w:rPr>
              <w:t>b az-z</w:t>
            </w:r>
            <w:r w:rsidR="00375CBA" w:rsidRPr="000D6E20">
              <w:rPr>
                <w:iCs/>
                <w:color w:val="7030A0"/>
                <w:lang w:val="en-US"/>
              </w:rPr>
              <w:t>i</w:t>
            </w:r>
            <w:r w:rsidRPr="000D6E20">
              <w:rPr>
                <w:iCs/>
                <w:color w:val="7030A0"/>
                <w:lang w:val="en-US"/>
              </w:rPr>
              <w:t>lime</w:t>
            </w:r>
            <w:r w:rsidRPr="00BB236A">
              <w:rPr>
                <w:iCs/>
                <w:lang w:val="en-US"/>
              </w:rPr>
              <w:t xml:space="preserve"> hīčiḏ </w:t>
            </w:r>
            <w:r w:rsidR="00BB236A">
              <w:rPr>
                <w:iCs/>
                <w:lang w:val="en-US"/>
              </w:rPr>
              <w:t>ᵊ</w:t>
            </w:r>
            <w:r w:rsidRPr="00BB236A">
              <w:rPr>
                <w:iCs/>
                <w:lang w:val="en-US"/>
              </w:rPr>
              <w:t xml:space="preserve">tfūt. </w:t>
            </w:r>
          </w:p>
        </w:tc>
        <w:tc>
          <w:tcPr>
            <w:tcW w:w="4252" w:type="dxa"/>
          </w:tcPr>
          <w:p w:rsidR="00CF1172" w:rsidRPr="00BB236A" w:rsidRDefault="00375CBA" w:rsidP="00AD35DF">
            <w:pPr>
              <w:rPr>
                <w:iCs/>
                <w:lang w:val="en-US"/>
              </w:rPr>
            </w:pPr>
            <w:r>
              <w:rPr>
                <w:iCs/>
                <w:lang w:val="en-US"/>
              </w:rPr>
              <w:t xml:space="preserve">She stopped and tightened her garment like this. Like a prisoner, like a private in front of a lieutenant. When the man had passed she also passed. There was honesty; there was honour in former times. When one had problems the whole tribe was on his side. </w:t>
            </w:r>
            <w:r w:rsidR="00AD35DF">
              <w:rPr>
                <w:iCs/>
                <w:lang w:val="en-US"/>
              </w:rPr>
              <w:t>There was honour, shame, and helpfulness. But nowadays the brother hopes that his brother burns in fire. Neither honour nor shames has remained. The woman has begun to step on the man’s heart, like this she goes on.</w:t>
            </w:r>
          </w:p>
        </w:tc>
      </w:tr>
      <w:tr w:rsidR="00CF1172" w:rsidRPr="00BB236A" w:rsidTr="00CF1172">
        <w:tc>
          <w:tcPr>
            <w:tcW w:w="850" w:type="dxa"/>
          </w:tcPr>
          <w:p w:rsidR="00CF1172" w:rsidRPr="00BB236A" w:rsidRDefault="00BB236A" w:rsidP="00A029D8">
            <w:pPr>
              <w:rPr>
                <w:iCs/>
                <w:lang w:val="en-US"/>
              </w:rPr>
            </w:pPr>
            <w:r>
              <w:rPr>
                <w:iCs/>
                <w:lang w:val="en-US"/>
              </w:rPr>
              <w:t>6.06</w:t>
            </w:r>
          </w:p>
        </w:tc>
        <w:tc>
          <w:tcPr>
            <w:tcW w:w="3969" w:type="dxa"/>
          </w:tcPr>
          <w:p w:rsidR="00CF1172" w:rsidRPr="00BB236A" w:rsidRDefault="00D7289A" w:rsidP="00BB236A">
            <w:pPr>
              <w:rPr>
                <w:iCs/>
                <w:lang w:val="en-US"/>
              </w:rPr>
            </w:pPr>
            <w:r>
              <w:rPr>
                <w:iCs/>
                <w:lang w:val="en-US"/>
              </w:rPr>
              <w:t>ˀ</w:t>
            </w:r>
            <w:r w:rsidR="00CF1172" w:rsidRPr="00BB236A">
              <w:rPr>
                <w:iCs/>
                <w:lang w:val="en-US"/>
              </w:rPr>
              <w:t>al-</w:t>
            </w:r>
            <w:r w:rsidR="00BB236A">
              <w:rPr>
                <w:iCs/>
                <w:lang w:val="en-US"/>
              </w:rPr>
              <w:t>ᵊkbāṛ ġ</w:t>
            </w:r>
            <w:r w:rsidR="00CF1172" w:rsidRPr="00BB236A">
              <w:rPr>
                <w:iCs/>
                <w:lang w:val="en-US"/>
              </w:rPr>
              <w:t xml:space="preserve">ābat yeni moda çıktı naylōn naylōn. </w:t>
            </w:r>
            <w:r>
              <w:rPr>
                <w:iCs/>
                <w:lang w:val="en-US"/>
              </w:rPr>
              <w:t>ˀ</w:t>
            </w:r>
            <w:r w:rsidR="00CF1172" w:rsidRPr="00BB236A">
              <w:rPr>
                <w:iCs/>
                <w:lang w:val="en-US"/>
              </w:rPr>
              <w:t xml:space="preserve">awwali čān ǧūx, </w:t>
            </w:r>
            <w:r w:rsidR="00BB236A">
              <w:rPr>
                <w:iCs/>
                <w:lang w:val="en-US"/>
              </w:rPr>
              <w:t>g</w:t>
            </w:r>
            <w:r w:rsidR="00CF1172" w:rsidRPr="00BB236A">
              <w:rPr>
                <w:iCs/>
                <w:lang w:val="en-US"/>
              </w:rPr>
              <w:t>irmi sine aǧ-ǧūx tilbas</w:t>
            </w:r>
            <w:r w:rsidR="00BB236A">
              <w:rPr>
                <w:iCs/>
                <w:lang w:val="en-US"/>
              </w:rPr>
              <w:t xml:space="preserve"> hū</w:t>
            </w:r>
            <w:r w:rsidR="00CF1172" w:rsidRPr="00BB236A">
              <w:rPr>
                <w:iCs/>
                <w:lang w:val="en-US"/>
              </w:rPr>
              <w:t xml:space="preserve"> yḏ̣all ǧidīd. </w:t>
            </w:r>
            <w:r>
              <w:rPr>
                <w:iCs/>
                <w:lang w:val="en-US"/>
              </w:rPr>
              <w:t>ˀ</w:t>
            </w:r>
            <w:r w:rsidR="00CF1172" w:rsidRPr="00BB236A">
              <w:rPr>
                <w:iCs/>
                <w:lang w:val="en-US"/>
              </w:rPr>
              <w:t>alḥaz naylōn šahar y</w:t>
            </w:r>
            <w:r>
              <w:rPr>
                <w:iCs/>
                <w:lang w:val="en-US"/>
              </w:rPr>
              <w:t>ˁ</w:t>
            </w:r>
            <w:r w:rsidR="00CF1172" w:rsidRPr="00BB236A">
              <w:rPr>
                <w:iCs/>
                <w:lang w:val="en-US"/>
              </w:rPr>
              <w:t xml:space="preserve">allig yrūḥ. </w:t>
            </w:r>
            <w:r>
              <w:rPr>
                <w:iCs/>
                <w:lang w:val="en-US"/>
              </w:rPr>
              <w:t>ˀ</w:t>
            </w:r>
            <w:r w:rsidR="00CF1172" w:rsidRPr="00BB236A">
              <w:rPr>
                <w:iCs/>
                <w:lang w:val="en-US"/>
              </w:rPr>
              <w:t xml:space="preserve">awwali činna </w:t>
            </w:r>
            <w:r>
              <w:rPr>
                <w:iCs/>
                <w:lang w:val="en-US"/>
              </w:rPr>
              <w:t>ˁ</w:t>
            </w:r>
            <w:r w:rsidR="00CF1172" w:rsidRPr="00BB236A">
              <w:rPr>
                <w:iCs/>
                <w:lang w:val="en-US"/>
              </w:rPr>
              <w:t>ala l-xēl nirkab al-xēl ni</w:t>
            </w:r>
            <w:r w:rsidR="00BB236A">
              <w:rPr>
                <w:iCs/>
                <w:lang w:val="en-US"/>
              </w:rPr>
              <w:t>fza</w:t>
            </w:r>
            <w:r>
              <w:rPr>
                <w:iCs/>
                <w:lang w:val="en-US"/>
              </w:rPr>
              <w:t>ˁ</w:t>
            </w:r>
            <w:r w:rsidR="00BB236A">
              <w:rPr>
                <w:iCs/>
                <w:lang w:val="en-US"/>
              </w:rPr>
              <w:t xml:space="preserve"> b-at-tfungāt ᵊ</w:t>
            </w:r>
            <w:r w:rsidR="00CF1172" w:rsidRPr="00BB236A">
              <w:rPr>
                <w:iCs/>
                <w:lang w:val="en-US"/>
              </w:rPr>
              <w:t>nḥāmi waṭanne</w:t>
            </w:r>
            <w:r w:rsidR="00BB236A">
              <w:rPr>
                <w:iCs/>
                <w:lang w:val="en-US"/>
              </w:rPr>
              <w:t>.</w:t>
            </w:r>
            <w:r w:rsidR="00CF1172" w:rsidRPr="00BB236A">
              <w:rPr>
                <w:iCs/>
                <w:lang w:val="en-US"/>
              </w:rPr>
              <w:t xml:space="preserve"> </w:t>
            </w:r>
          </w:p>
        </w:tc>
        <w:tc>
          <w:tcPr>
            <w:tcW w:w="4252" w:type="dxa"/>
          </w:tcPr>
          <w:p w:rsidR="00CF1172" w:rsidRPr="00BB236A" w:rsidRDefault="00CF1172" w:rsidP="00A029D8">
            <w:pPr>
              <w:rPr>
                <w:iCs/>
                <w:lang w:val="en-US"/>
              </w:rPr>
            </w:pPr>
          </w:p>
        </w:tc>
      </w:tr>
      <w:tr w:rsidR="00CF1172" w:rsidRPr="00BB236A" w:rsidTr="00CF1172">
        <w:tc>
          <w:tcPr>
            <w:tcW w:w="850" w:type="dxa"/>
          </w:tcPr>
          <w:p w:rsidR="00CF1172" w:rsidRPr="00BB236A" w:rsidRDefault="00BB236A" w:rsidP="00A029D8">
            <w:pPr>
              <w:rPr>
                <w:iCs/>
                <w:lang w:val="en-US"/>
              </w:rPr>
            </w:pPr>
            <w:r>
              <w:rPr>
                <w:iCs/>
                <w:lang w:val="en-US"/>
              </w:rPr>
              <w:t>6.46</w:t>
            </w:r>
          </w:p>
        </w:tc>
        <w:tc>
          <w:tcPr>
            <w:tcW w:w="3969" w:type="dxa"/>
          </w:tcPr>
          <w:p w:rsidR="00CF1172" w:rsidRPr="00BB236A" w:rsidRDefault="00D7289A" w:rsidP="00BB236A">
            <w:pPr>
              <w:rPr>
                <w:iCs/>
                <w:lang w:val="en-US"/>
              </w:rPr>
            </w:pPr>
            <w:r>
              <w:rPr>
                <w:iCs/>
                <w:lang w:val="en-US"/>
              </w:rPr>
              <w:t>ˀ</w:t>
            </w:r>
            <w:r w:rsidR="00BB236A" w:rsidRPr="00BB236A">
              <w:rPr>
                <w:iCs/>
                <w:lang w:val="en-US"/>
              </w:rPr>
              <w:t>al-lēl w-</w:t>
            </w:r>
            <w:r w:rsidR="00BB236A">
              <w:rPr>
                <w:iCs/>
                <w:lang w:val="en-US"/>
              </w:rPr>
              <w:t>an-nahāṛ ᵊ</w:t>
            </w:r>
            <w:r w:rsidR="00CF1172" w:rsidRPr="00BB236A">
              <w:rPr>
                <w:iCs/>
                <w:lang w:val="en-US"/>
              </w:rPr>
              <w:t xml:space="preserve">nḥāmi l-waṭan lā yiǧīna dišmān min Sūrīye. </w:t>
            </w:r>
            <w:proofErr w:type="gramStart"/>
            <w:r w:rsidR="00CF1172" w:rsidRPr="00BB236A">
              <w:rPr>
                <w:iCs/>
                <w:lang w:val="en-US"/>
              </w:rPr>
              <w:t>yiǧi</w:t>
            </w:r>
            <w:proofErr w:type="gramEnd"/>
            <w:r w:rsidR="00CF1172" w:rsidRPr="00BB236A">
              <w:rPr>
                <w:iCs/>
                <w:lang w:val="en-US"/>
              </w:rPr>
              <w:t xml:space="preserve"> yāxuḏ qaname yāxuḏ ba</w:t>
            </w:r>
            <w:r>
              <w:rPr>
                <w:iCs/>
                <w:lang w:val="en-US"/>
              </w:rPr>
              <w:t>ˁ</w:t>
            </w:r>
            <w:r w:rsidR="00CF1172" w:rsidRPr="00BB236A">
              <w:rPr>
                <w:iCs/>
                <w:lang w:val="en-US"/>
              </w:rPr>
              <w:t xml:space="preserve">arne </w:t>
            </w:r>
            <w:r w:rsidR="00CF1172" w:rsidRPr="00BB236A">
              <w:rPr>
                <w:lang w:val="en-US"/>
              </w:rPr>
              <w:t xml:space="preserve">yāxuḏ </w:t>
            </w:r>
            <w:r w:rsidR="00CF1172" w:rsidRPr="00BB236A">
              <w:rPr>
                <w:color w:val="FF0000"/>
                <w:lang w:val="en-US"/>
              </w:rPr>
              <w:t>ḥalanne</w:t>
            </w:r>
            <w:r w:rsidR="00CF1172" w:rsidRPr="00BB236A">
              <w:rPr>
                <w:lang w:val="en-US"/>
              </w:rPr>
              <w:t xml:space="preserve">. </w:t>
            </w:r>
            <w:r>
              <w:rPr>
                <w:lang w:val="en-US"/>
              </w:rPr>
              <w:t>ˀ</w:t>
            </w:r>
            <w:r w:rsidR="00CF1172" w:rsidRPr="00BB236A">
              <w:rPr>
                <w:lang w:val="en-US"/>
              </w:rPr>
              <w:t>at</w:t>
            </w:r>
            <w:r w:rsidR="00CF1172" w:rsidRPr="00BB236A">
              <w:rPr>
                <w:iCs/>
                <w:lang w:val="en-US"/>
              </w:rPr>
              <w:t>-tf</w:t>
            </w:r>
            <w:r w:rsidR="00BB236A">
              <w:rPr>
                <w:iCs/>
                <w:lang w:val="en-US"/>
              </w:rPr>
              <w:t xml:space="preserve">unge b-īdak b-al-lēl b-an-nahāṛ miṯl </w:t>
            </w:r>
            <w:r w:rsidR="00CF1172" w:rsidRPr="00BB236A">
              <w:rPr>
                <w:iCs/>
                <w:lang w:val="en-US"/>
              </w:rPr>
              <w:t>al-</w:t>
            </w:r>
            <w:r>
              <w:rPr>
                <w:iCs/>
                <w:lang w:val="en-US"/>
              </w:rPr>
              <w:t>ˁ</w:t>
            </w:r>
            <w:r w:rsidR="00CF1172" w:rsidRPr="00BB236A">
              <w:rPr>
                <w:iCs/>
                <w:lang w:val="en-US"/>
              </w:rPr>
              <w:t>askarīye</w:t>
            </w:r>
            <w:r w:rsidR="00BB236A">
              <w:rPr>
                <w:iCs/>
                <w:lang w:val="en-US"/>
              </w:rPr>
              <w:t>. __________________ ᵊ</w:t>
            </w:r>
            <w:r w:rsidR="00CF1172" w:rsidRPr="00BB236A">
              <w:rPr>
                <w:iCs/>
                <w:lang w:val="en-US"/>
              </w:rPr>
              <w:t>tnā</w:t>
            </w:r>
            <w:r w:rsidR="00BB236A">
              <w:rPr>
                <w:iCs/>
                <w:lang w:val="en-US"/>
              </w:rPr>
              <w:t>m</w:t>
            </w:r>
            <w:r w:rsidR="00CF1172" w:rsidRPr="00BB236A">
              <w:rPr>
                <w:iCs/>
                <w:lang w:val="en-US"/>
              </w:rPr>
              <w:t xml:space="preserve"> haḏāk yiǧi yāxuḏ ḥalālak yiḏbaḥa</w:t>
            </w:r>
            <w:r w:rsidR="00BB236A">
              <w:rPr>
                <w:iCs/>
                <w:lang w:val="en-US"/>
              </w:rPr>
              <w:t>k</w:t>
            </w:r>
            <w:r w:rsidR="00CF1172" w:rsidRPr="00BB236A">
              <w:rPr>
                <w:iCs/>
                <w:lang w:val="en-US"/>
              </w:rPr>
              <w:t xml:space="preserve">. </w:t>
            </w:r>
            <w:proofErr w:type="gramStart"/>
            <w:r w:rsidR="00CF1172" w:rsidRPr="00BB236A">
              <w:rPr>
                <w:iCs/>
                <w:lang w:val="en-US"/>
              </w:rPr>
              <w:t>hā</w:t>
            </w:r>
            <w:proofErr w:type="gramEnd"/>
            <w:r w:rsidR="00CF1172" w:rsidRPr="00BB236A">
              <w:rPr>
                <w:iCs/>
                <w:lang w:val="en-US"/>
              </w:rPr>
              <w:t xml:space="preserve"> hīčiḏ čān</w:t>
            </w:r>
            <w:r w:rsidR="00BB236A">
              <w:rPr>
                <w:iCs/>
                <w:lang w:val="en-US"/>
              </w:rPr>
              <w:t>.</w:t>
            </w:r>
            <w:r w:rsidR="00CF1172" w:rsidRPr="00BB236A">
              <w:rPr>
                <w:iCs/>
                <w:lang w:val="en-US"/>
              </w:rPr>
              <w:t xml:space="preserve"> </w:t>
            </w:r>
            <w:r>
              <w:rPr>
                <w:iCs/>
                <w:lang w:val="en-US"/>
              </w:rPr>
              <w:t>ˀ</w:t>
            </w:r>
            <w:r w:rsidR="00CF1172" w:rsidRPr="00BB236A">
              <w:rPr>
                <w:iCs/>
                <w:lang w:val="en-US"/>
              </w:rPr>
              <w:t xml:space="preserve">alḥaz ṣār as-sayyārāt nāmūs badal ṣār guṭun ṣār mǝṣāri ṣār mǝṣāri xērsiz. </w:t>
            </w:r>
          </w:p>
        </w:tc>
        <w:tc>
          <w:tcPr>
            <w:tcW w:w="4252" w:type="dxa"/>
          </w:tcPr>
          <w:p w:rsidR="00CF1172" w:rsidRPr="00BB236A" w:rsidRDefault="00CF1172" w:rsidP="00A029D8">
            <w:pPr>
              <w:rPr>
                <w:iCs/>
                <w:lang w:val="en-US"/>
              </w:rPr>
            </w:pPr>
          </w:p>
        </w:tc>
      </w:tr>
      <w:tr w:rsidR="00CF1172" w:rsidRPr="00BB236A" w:rsidTr="00CF1172">
        <w:tc>
          <w:tcPr>
            <w:tcW w:w="850" w:type="dxa"/>
          </w:tcPr>
          <w:p w:rsidR="00CF1172" w:rsidRPr="00BB236A" w:rsidRDefault="00BB236A" w:rsidP="00A029D8">
            <w:pPr>
              <w:rPr>
                <w:iCs/>
                <w:lang w:val="en-US"/>
              </w:rPr>
            </w:pPr>
            <w:r>
              <w:rPr>
                <w:iCs/>
                <w:lang w:val="en-US"/>
              </w:rPr>
              <w:t>7.39</w:t>
            </w:r>
          </w:p>
        </w:tc>
        <w:tc>
          <w:tcPr>
            <w:tcW w:w="3969" w:type="dxa"/>
          </w:tcPr>
          <w:p w:rsidR="00CF1172" w:rsidRPr="00BB236A" w:rsidRDefault="00D7289A" w:rsidP="00BB236A">
            <w:pPr>
              <w:rPr>
                <w:iCs/>
                <w:lang w:val="en-US"/>
              </w:rPr>
            </w:pPr>
            <w:r>
              <w:rPr>
                <w:iCs/>
                <w:lang w:val="en-US"/>
              </w:rPr>
              <w:t>ˀ</w:t>
            </w:r>
            <w:r w:rsidR="00CF1172" w:rsidRPr="00BB236A">
              <w:rPr>
                <w:iCs/>
                <w:lang w:val="en-US"/>
              </w:rPr>
              <w:t xml:space="preserve">awwali činna </w:t>
            </w:r>
            <w:r w:rsidR="00CF1172" w:rsidRPr="00BB236A">
              <w:rPr>
                <w:iCs/>
                <w:color w:val="FF0000"/>
                <w:lang w:val="en-US"/>
              </w:rPr>
              <w:t>b</w:t>
            </w:r>
            <w:r w:rsidR="00BB236A" w:rsidRPr="00BB236A">
              <w:rPr>
                <w:iCs/>
                <w:color w:val="FF0000"/>
                <w:lang w:val="en-US"/>
              </w:rPr>
              <w:t>-wurūk</w:t>
            </w:r>
            <w:r w:rsidR="00CF1172" w:rsidRPr="00BB236A">
              <w:rPr>
                <w:iCs/>
                <w:lang w:val="en-US"/>
              </w:rPr>
              <w:t xml:space="preserve"> pangalōt </w:t>
            </w:r>
            <w:r w:rsidR="00BB236A">
              <w:rPr>
                <w:iCs/>
                <w:lang w:val="en-US"/>
              </w:rPr>
              <w:t>r</w:t>
            </w:r>
            <w:r w:rsidR="00CF1172" w:rsidRPr="00BB236A">
              <w:rPr>
                <w:iCs/>
                <w:lang w:val="en-US"/>
              </w:rPr>
              <w:t xml:space="preserve">rūḥ </w:t>
            </w:r>
            <w:r>
              <w:rPr>
                <w:iCs/>
                <w:lang w:val="en-US"/>
              </w:rPr>
              <w:t>ˁ</w:t>
            </w:r>
            <w:r w:rsidR="00CF1172" w:rsidRPr="00BB236A">
              <w:rPr>
                <w:iCs/>
                <w:lang w:val="en-US"/>
              </w:rPr>
              <w:t>a-l-m</w:t>
            </w:r>
            <w:r w:rsidR="00BB236A">
              <w:rPr>
                <w:iCs/>
                <w:lang w:val="en-US"/>
              </w:rPr>
              <w:t>a</w:t>
            </w:r>
            <w:r w:rsidR="00CF1172" w:rsidRPr="00BB236A">
              <w:rPr>
                <w:iCs/>
                <w:lang w:val="en-US"/>
              </w:rPr>
              <w:t>dīne ta</w:t>
            </w:r>
            <w:r w:rsidR="00BB236A">
              <w:rPr>
                <w:iCs/>
                <w:lang w:val="en-US"/>
              </w:rPr>
              <w:t>-r</w:t>
            </w:r>
            <w:r w:rsidR="00CF1172" w:rsidRPr="00BB236A">
              <w:rPr>
                <w:iCs/>
                <w:lang w:val="en-US"/>
              </w:rPr>
              <w:t>r</w:t>
            </w:r>
            <w:r w:rsidR="00BB236A">
              <w:rPr>
                <w:iCs/>
                <w:lang w:val="en-US"/>
              </w:rPr>
              <w:t>ū</w:t>
            </w:r>
            <w:r w:rsidR="00CF1172" w:rsidRPr="00BB236A">
              <w:rPr>
                <w:iCs/>
                <w:lang w:val="en-US"/>
              </w:rPr>
              <w:t>ḥ w</w:t>
            </w:r>
            <w:r w:rsidR="00BB236A">
              <w:rPr>
                <w:iCs/>
                <w:lang w:val="en-US"/>
              </w:rPr>
              <w:t xml:space="preserve"> </w:t>
            </w:r>
            <w:r w:rsidR="00CF1172" w:rsidRPr="00BB236A">
              <w:rPr>
                <w:iCs/>
                <w:lang w:val="en-US"/>
              </w:rPr>
              <w:t xml:space="preserve">niǧi. </w:t>
            </w:r>
            <w:r>
              <w:rPr>
                <w:iCs/>
                <w:lang w:val="en-US"/>
              </w:rPr>
              <w:t>ˀ</w:t>
            </w:r>
            <w:r w:rsidR="00CF1172" w:rsidRPr="00BB236A">
              <w:rPr>
                <w:iCs/>
                <w:lang w:val="en-US"/>
              </w:rPr>
              <w:t xml:space="preserve">alḥaz b-al-malyār </w:t>
            </w:r>
            <w:r w:rsidR="00BB236A">
              <w:rPr>
                <w:iCs/>
                <w:lang w:val="en-US"/>
              </w:rPr>
              <w:t>ᵊ</w:t>
            </w:r>
            <w:r w:rsidR="00CF1172" w:rsidRPr="00BB236A">
              <w:rPr>
                <w:iCs/>
                <w:lang w:val="en-US"/>
              </w:rPr>
              <w:t xml:space="preserve">trūḥ </w:t>
            </w:r>
            <w:r w:rsidR="00BB236A">
              <w:rPr>
                <w:iCs/>
                <w:lang w:val="en-US"/>
              </w:rPr>
              <w:t>l-</w:t>
            </w:r>
            <w:r w:rsidR="00CF1172" w:rsidRPr="00BB236A">
              <w:rPr>
                <w:iCs/>
                <w:lang w:val="en-US"/>
              </w:rPr>
              <w:t>al-m</w:t>
            </w:r>
            <w:r w:rsidR="00BB236A">
              <w:rPr>
                <w:iCs/>
                <w:lang w:val="en-US"/>
              </w:rPr>
              <w:t>a</w:t>
            </w:r>
            <w:r w:rsidR="00CF1172" w:rsidRPr="00BB236A">
              <w:rPr>
                <w:iCs/>
                <w:lang w:val="en-US"/>
              </w:rPr>
              <w:t xml:space="preserve">dīne tiǧi bōš. </w:t>
            </w:r>
            <w:proofErr w:type="gramStart"/>
            <w:r w:rsidR="00CF1172" w:rsidRPr="00BB236A">
              <w:rPr>
                <w:iCs/>
                <w:lang w:val="en-US"/>
              </w:rPr>
              <w:t>xērs</w:t>
            </w:r>
            <w:r w:rsidR="00BB236A">
              <w:rPr>
                <w:iCs/>
                <w:lang w:val="en-US"/>
              </w:rPr>
              <w:t>i</w:t>
            </w:r>
            <w:r w:rsidR="00CF1172" w:rsidRPr="00BB236A">
              <w:rPr>
                <w:iCs/>
                <w:lang w:val="en-US"/>
              </w:rPr>
              <w:t>z</w:t>
            </w:r>
            <w:proofErr w:type="gramEnd"/>
            <w:r w:rsidR="00CF1172" w:rsidRPr="00BB236A">
              <w:rPr>
                <w:iCs/>
                <w:lang w:val="en-US"/>
              </w:rPr>
              <w:t xml:space="preserve"> bereketsiz</w:t>
            </w:r>
            <w:r w:rsidR="00BB236A">
              <w:rPr>
                <w:iCs/>
                <w:lang w:val="en-US"/>
              </w:rPr>
              <w:t xml:space="preserve">, </w:t>
            </w:r>
            <w:r>
              <w:rPr>
                <w:iCs/>
                <w:lang w:val="en-US"/>
              </w:rPr>
              <w:t>ˀ</w:t>
            </w:r>
            <w:r w:rsidR="00CF1172" w:rsidRPr="00BB236A">
              <w:rPr>
                <w:iCs/>
                <w:lang w:val="en-US"/>
              </w:rPr>
              <w:t xml:space="preserve">ē </w:t>
            </w:r>
            <w:r w:rsidR="00BB236A">
              <w:rPr>
                <w:iCs/>
                <w:lang w:val="en-US"/>
              </w:rPr>
              <w:t>a</w:t>
            </w:r>
            <w:r w:rsidR="00CF1172" w:rsidRPr="00BB236A">
              <w:rPr>
                <w:iCs/>
                <w:lang w:val="en-US"/>
              </w:rPr>
              <w:t xml:space="preserve">l-ḥamdilla </w:t>
            </w:r>
            <w:r>
              <w:rPr>
                <w:iCs/>
                <w:lang w:val="en-US"/>
              </w:rPr>
              <w:t>ˁ</w:t>
            </w:r>
            <w:r w:rsidR="00CF1172" w:rsidRPr="00BB236A">
              <w:rPr>
                <w:iCs/>
                <w:lang w:val="en-US"/>
              </w:rPr>
              <w:t xml:space="preserve">ala d-dawle </w:t>
            </w:r>
            <w:r>
              <w:rPr>
                <w:iCs/>
                <w:lang w:val="en-US"/>
              </w:rPr>
              <w:t>ˀ</w:t>
            </w:r>
            <w:r w:rsidR="00CF1172" w:rsidRPr="00BB236A">
              <w:rPr>
                <w:iCs/>
                <w:lang w:val="en-US"/>
              </w:rPr>
              <w:t xml:space="preserve">al-ḥamdilla </w:t>
            </w:r>
            <w:r>
              <w:rPr>
                <w:iCs/>
                <w:lang w:val="en-US"/>
              </w:rPr>
              <w:t>ˁ</w:t>
            </w:r>
            <w:r w:rsidR="00CF1172" w:rsidRPr="00BB236A">
              <w:rPr>
                <w:iCs/>
                <w:lang w:val="en-US"/>
              </w:rPr>
              <w:t xml:space="preserve">ala ḥukūmitne, </w:t>
            </w:r>
            <w:r>
              <w:rPr>
                <w:iCs/>
                <w:lang w:val="en-US"/>
              </w:rPr>
              <w:t>ˀ</w:t>
            </w:r>
            <w:r w:rsidR="00CF1172" w:rsidRPr="00BB236A">
              <w:rPr>
                <w:iCs/>
                <w:lang w:val="en-US"/>
              </w:rPr>
              <w:t xml:space="preserve">al-ḥamdilla </w:t>
            </w:r>
            <w:r>
              <w:rPr>
                <w:iCs/>
                <w:lang w:val="en-US"/>
              </w:rPr>
              <w:t>ˁ</w:t>
            </w:r>
            <w:r w:rsidR="00CF1172" w:rsidRPr="00BB236A">
              <w:rPr>
                <w:iCs/>
                <w:lang w:val="en-US"/>
              </w:rPr>
              <w:t>ala Turkītne.</w:t>
            </w:r>
          </w:p>
        </w:tc>
        <w:tc>
          <w:tcPr>
            <w:tcW w:w="4252" w:type="dxa"/>
          </w:tcPr>
          <w:p w:rsidR="00CF1172" w:rsidRPr="00BB236A" w:rsidRDefault="00CF1172" w:rsidP="00A029D8">
            <w:pPr>
              <w:rPr>
                <w:iCs/>
                <w:lang w:val="en-US"/>
              </w:rPr>
            </w:pPr>
          </w:p>
        </w:tc>
      </w:tr>
      <w:tr w:rsidR="00CF1172" w:rsidRPr="00FF3AD4" w:rsidTr="00CF1172">
        <w:tc>
          <w:tcPr>
            <w:tcW w:w="850" w:type="dxa"/>
          </w:tcPr>
          <w:p w:rsidR="00CF1172" w:rsidRPr="00BB236A" w:rsidRDefault="00FF3AD4" w:rsidP="00A029D8">
            <w:pPr>
              <w:rPr>
                <w:iCs/>
                <w:lang w:val="en-US"/>
              </w:rPr>
            </w:pPr>
            <w:r>
              <w:rPr>
                <w:iCs/>
                <w:lang w:val="en-US"/>
              </w:rPr>
              <w:t>8.04</w:t>
            </w:r>
          </w:p>
        </w:tc>
        <w:tc>
          <w:tcPr>
            <w:tcW w:w="3969" w:type="dxa"/>
          </w:tcPr>
          <w:p w:rsidR="00CF1172" w:rsidRPr="00FF3AD4" w:rsidRDefault="00D7289A" w:rsidP="006D38FE">
            <w:pPr>
              <w:rPr>
                <w:iCs/>
                <w:lang w:val="en-US"/>
              </w:rPr>
            </w:pPr>
            <w:r>
              <w:rPr>
                <w:iCs/>
                <w:lang w:val="en-US"/>
              </w:rPr>
              <w:t>ˀ</w:t>
            </w:r>
            <w:r w:rsidR="00CF1172" w:rsidRPr="00FF3AD4">
              <w:rPr>
                <w:iCs/>
                <w:lang w:val="en-US"/>
              </w:rPr>
              <w:t>A</w:t>
            </w:r>
            <w:r w:rsidR="00FF3AD4">
              <w:rPr>
                <w:iCs/>
                <w:lang w:val="en-US"/>
              </w:rPr>
              <w:t>ḷḷ</w:t>
            </w:r>
            <w:r w:rsidR="00CF1172" w:rsidRPr="00FF3AD4">
              <w:rPr>
                <w:iCs/>
                <w:lang w:val="en-US"/>
              </w:rPr>
              <w:t xml:space="preserve">a ygawwi </w:t>
            </w:r>
            <w:r w:rsidR="00FF3AD4">
              <w:rPr>
                <w:iCs/>
                <w:lang w:val="en-US"/>
              </w:rPr>
              <w:t xml:space="preserve">al-bērag al-ḥamar wa-ḥne </w:t>
            </w:r>
            <w:r w:rsidR="00CF1172" w:rsidRPr="00FF3AD4">
              <w:rPr>
                <w:iCs/>
                <w:lang w:val="en-US"/>
              </w:rPr>
              <w:t xml:space="preserve">ǧawwā. </w:t>
            </w:r>
            <w:r>
              <w:rPr>
                <w:iCs/>
                <w:lang w:val="en-US"/>
              </w:rPr>
              <w:t>ˀ</w:t>
            </w:r>
            <w:r w:rsidR="00CF1172" w:rsidRPr="00FF3AD4">
              <w:rPr>
                <w:iCs/>
                <w:lang w:val="en-US"/>
              </w:rPr>
              <w:t>A</w:t>
            </w:r>
            <w:r w:rsidR="006D38FE">
              <w:rPr>
                <w:iCs/>
                <w:lang w:val="en-US"/>
              </w:rPr>
              <w:t>ḷḷ</w:t>
            </w:r>
            <w:r w:rsidR="00CF1172" w:rsidRPr="00FF3AD4">
              <w:rPr>
                <w:iCs/>
                <w:lang w:val="en-US"/>
              </w:rPr>
              <w:t xml:space="preserve">a lā yqārbinna </w:t>
            </w:r>
            <w:r w:rsidR="006D38FE">
              <w:rPr>
                <w:iCs/>
                <w:lang w:val="en-US"/>
              </w:rPr>
              <w:t xml:space="preserve">w ______________________ </w:t>
            </w:r>
            <w:r w:rsidR="00CF1172" w:rsidRPr="00FF3AD4">
              <w:rPr>
                <w:iCs/>
                <w:lang w:val="en-US"/>
              </w:rPr>
              <w:t xml:space="preserve">qēr. </w:t>
            </w:r>
            <w:r>
              <w:rPr>
                <w:iCs/>
                <w:lang w:val="en-US"/>
              </w:rPr>
              <w:t>ˀ</w:t>
            </w:r>
            <w:r w:rsidR="00CF1172" w:rsidRPr="00FF3AD4">
              <w:rPr>
                <w:iCs/>
                <w:lang w:val="en-US"/>
              </w:rPr>
              <w:t>inša</w:t>
            </w:r>
            <w:r w:rsidR="006D38FE">
              <w:rPr>
                <w:iCs/>
                <w:lang w:val="en-US"/>
              </w:rPr>
              <w:t>ḷḷ</w:t>
            </w:r>
            <w:r w:rsidR="00CF1172" w:rsidRPr="00FF3AD4">
              <w:rPr>
                <w:iCs/>
                <w:lang w:val="en-US"/>
              </w:rPr>
              <w:t xml:space="preserve">a </w:t>
            </w:r>
            <w:r w:rsidR="006D38FE">
              <w:rPr>
                <w:iCs/>
                <w:lang w:val="en-US"/>
              </w:rPr>
              <w:t>l-</w:t>
            </w:r>
            <w:r w:rsidR="00CF1172" w:rsidRPr="00FF3AD4">
              <w:rPr>
                <w:iCs/>
                <w:lang w:val="en-US"/>
              </w:rPr>
              <w:t>bēra</w:t>
            </w:r>
            <w:r w:rsidR="006D38FE">
              <w:rPr>
                <w:iCs/>
                <w:lang w:val="en-US"/>
              </w:rPr>
              <w:t>g</w:t>
            </w:r>
            <w:r w:rsidR="00CF1172" w:rsidRPr="00FF3AD4">
              <w:rPr>
                <w:iCs/>
                <w:lang w:val="en-US"/>
              </w:rPr>
              <w:t xml:space="preserve"> al-ḥamar hāḏe </w:t>
            </w:r>
            <w:r w:rsidR="006D38FE">
              <w:rPr>
                <w:iCs/>
                <w:lang w:val="en-US"/>
              </w:rPr>
              <w:t>_______________</w:t>
            </w:r>
            <w:r w:rsidR="00CF1172" w:rsidRPr="00FF3AD4">
              <w:rPr>
                <w:iCs/>
                <w:lang w:val="en-US"/>
              </w:rPr>
              <w:t xml:space="preserve"> </w:t>
            </w:r>
            <w:r>
              <w:rPr>
                <w:iCs/>
                <w:lang w:val="en-US"/>
              </w:rPr>
              <w:t>ˁ</w:t>
            </w:r>
            <w:r w:rsidR="00CF1172" w:rsidRPr="00FF3AD4">
              <w:rPr>
                <w:iCs/>
                <w:lang w:val="en-US"/>
              </w:rPr>
              <w:t xml:space="preserve">alēne hīčiḏ. </w:t>
            </w:r>
            <w:proofErr w:type="gramStart"/>
            <w:r w:rsidR="00CF1172" w:rsidRPr="00FF3AD4">
              <w:rPr>
                <w:iCs/>
                <w:lang w:val="en-US"/>
              </w:rPr>
              <w:t>ayyıldız</w:t>
            </w:r>
            <w:proofErr w:type="gramEnd"/>
            <w:r w:rsidR="00CF1172" w:rsidRPr="00FF3AD4">
              <w:rPr>
                <w:iCs/>
                <w:lang w:val="en-US"/>
              </w:rPr>
              <w:t xml:space="preserve">. </w:t>
            </w:r>
            <w:r>
              <w:rPr>
                <w:iCs/>
                <w:lang w:val="en-US"/>
              </w:rPr>
              <w:t>ˀ</w:t>
            </w:r>
            <w:r w:rsidR="00CF1172" w:rsidRPr="00FF3AD4">
              <w:rPr>
                <w:iCs/>
                <w:lang w:val="en-US"/>
              </w:rPr>
              <w:t xml:space="preserve">iḥna </w:t>
            </w:r>
            <w:r>
              <w:rPr>
                <w:iCs/>
                <w:lang w:val="en-US"/>
              </w:rPr>
              <w:t>ˁ</w:t>
            </w:r>
            <w:r w:rsidR="00CF1172" w:rsidRPr="00FF3AD4">
              <w:rPr>
                <w:iCs/>
                <w:lang w:val="en-US"/>
              </w:rPr>
              <w:t xml:space="preserve">āyšīn </w:t>
            </w:r>
            <w:r w:rsidR="006D38FE">
              <w:rPr>
                <w:iCs/>
                <w:lang w:val="en-US"/>
              </w:rPr>
              <w:t xml:space="preserve">_________________ </w:t>
            </w:r>
            <w:r w:rsidR="00CF1172" w:rsidRPr="00FF3AD4">
              <w:rPr>
                <w:iCs/>
                <w:lang w:val="en-US"/>
              </w:rPr>
              <w:t>ǧaww</w:t>
            </w:r>
            <w:r w:rsidR="006D38FE">
              <w:rPr>
                <w:iCs/>
                <w:lang w:val="en-US"/>
              </w:rPr>
              <w:t>ā</w:t>
            </w:r>
            <w:r w:rsidR="00CF1172" w:rsidRPr="00FF3AD4">
              <w:rPr>
                <w:iCs/>
                <w:lang w:val="en-US"/>
              </w:rPr>
              <w:t xml:space="preserve">. </w:t>
            </w:r>
            <w:r>
              <w:rPr>
                <w:iCs/>
                <w:lang w:val="en-US"/>
              </w:rPr>
              <w:t>ˀ</w:t>
            </w:r>
            <w:r w:rsidR="00CF1172" w:rsidRPr="00FF3AD4">
              <w:rPr>
                <w:iCs/>
                <w:lang w:val="en-US"/>
              </w:rPr>
              <w:t xml:space="preserve">inšaḷḷa dāyme </w:t>
            </w:r>
            <w:r w:rsidR="006D38FE">
              <w:rPr>
                <w:iCs/>
                <w:lang w:val="en-US"/>
              </w:rPr>
              <w:t>y</w:t>
            </w:r>
            <w:r w:rsidR="00CF1172" w:rsidRPr="00FF3AD4">
              <w:rPr>
                <w:iCs/>
                <w:lang w:val="en-US"/>
              </w:rPr>
              <w:t xml:space="preserve">ḏ̣all hīčiḏ fōgne. </w:t>
            </w:r>
          </w:p>
        </w:tc>
        <w:tc>
          <w:tcPr>
            <w:tcW w:w="4252" w:type="dxa"/>
          </w:tcPr>
          <w:p w:rsidR="00CF1172" w:rsidRPr="00FF3AD4" w:rsidRDefault="00CF1172" w:rsidP="00A029D8">
            <w:pPr>
              <w:rPr>
                <w:iCs/>
                <w:lang w:val="en-US"/>
              </w:rPr>
            </w:pPr>
          </w:p>
        </w:tc>
      </w:tr>
      <w:tr w:rsidR="00CF1172" w:rsidRPr="006D38FE" w:rsidTr="00CF1172">
        <w:tc>
          <w:tcPr>
            <w:tcW w:w="850" w:type="dxa"/>
          </w:tcPr>
          <w:p w:rsidR="00CF1172" w:rsidRPr="00FF3AD4" w:rsidRDefault="006D38FE" w:rsidP="00A029D8">
            <w:pPr>
              <w:rPr>
                <w:iCs/>
                <w:lang w:val="en-US"/>
              </w:rPr>
            </w:pPr>
            <w:r>
              <w:rPr>
                <w:iCs/>
                <w:lang w:val="en-US"/>
              </w:rPr>
              <w:t>8.36</w:t>
            </w:r>
          </w:p>
        </w:tc>
        <w:tc>
          <w:tcPr>
            <w:tcW w:w="3969" w:type="dxa"/>
          </w:tcPr>
          <w:p w:rsidR="00CF1172" w:rsidRPr="006D38FE" w:rsidRDefault="00D7289A" w:rsidP="006D38FE">
            <w:pPr>
              <w:rPr>
                <w:iCs/>
                <w:lang w:val="en-US"/>
              </w:rPr>
            </w:pPr>
            <w:r>
              <w:rPr>
                <w:iCs/>
                <w:lang w:val="en-US"/>
              </w:rPr>
              <w:t>ˀ</w:t>
            </w:r>
            <w:r w:rsidR="00CF1172" w:rsidRPr="006D38FE">
              <w:rPr>
                <w:iCs/>
                <w:lang w:val="en-US"/>
              </w:rPr>
              <w:t>Aḷḷa y</w:t>
            </w:r>
            <w:r>
              <w:rPr>
                <w:iCs/>
                <w:lang w:val="en-US"/>
              </w:rPr>
              <w:t>ˁ</w:t>
            </w:r>
            <w:r w:rsidR="00CF1172" w:rsidRPr="006D38FE">
              <w:rPr>
                <w:iCs/>
                <w:lang w:val="en-US"/>
              </w:rPr>
              <w:t xml:space="preserve">ammir at-Turkīye. </w:t>
            </w:r>
            <w:r>
              <w:rPr>
                <w:iCs/>
                <w:lang w:val="en-US"/>
              </w:rPr>
              <w:t>ˀ</w:t>
            </w:r>
            <w:r w:rsidR="006D38FE">
              <w:rPr>
                <w:iCs/>
                <w:lang w:val="en-US"/>
              </w:rPr>
              <w:t xml:space="preserve">awwali čānu </w:t>
            </w:r>
            <w:r>
              <w:rPr>
                <w:iCs/>
                <w:lang w:val="en-US"/>
              </w:rPr>
              <w:t>ˁ</w:t>
            </w:r>
            <w:r w:rsidR="006D38FE">
              <w:rPr>
                <w:iCs/>
                <w:lang w:val="en-US"/>
              </w:rPr>
              <w:t xml:space="preserve">Arab Ḥarrān yrūḥūn </w:t>
            </w:r>
            <w:r>
              <w:rPr>
                <w:iCs/>
                <w:lang w:val="en-US"/>
              </w:rPr>
              <w:t>ˁ</w:t>
            </w:r>
            <w:r w:rsidR="006D38FE">
              <w:rPr>
                <w:iCs/>
                <w:lang w:val="en-US"/>
              </w:rPr>
              <w:t>ala Sūr</w:t>
            </w:r>
            <w:r w:rsidR="00CF1172" w:rsidRPr="006D38FE">
              <w:rPr>
                <w:iCs/>
                <w:lang w:val="en-US"/>
              </w:rPr>
              <w:t>ye miššān kīlo</w:t>
            </w:r>
            <w:r w:rsidR="006D38FE">
              <w:rPr>
                <w:iCs/>
                <w:lang w:val="en-US"/>
              </w:rPr>
              <w:t>w</w:t>
            </w:r>
            <w:r w:rsidR="00CF1172" w:rsidRPr="006D38FE">
              <w:rPr>
                <w:iCs/>
                <w:lang w:val="en-US"/>
              </w:rPr>
              <w:t xml:space="preserve"> čāy yā </w:t>
            </w:r>
            <w:r w:rsidR="006D38FE">
              <w:rPr>
                <w:iCs/>
                <w:lang w:val="en-US"/>
              </w:rPr>
              <w:t xml:space="preserve">_____________ </w:t>
            </w:r>
            <w:r w:rsidR="00CF1172" w:rsidRPr="006D38FE">
              <w:rPr>
                <w:iCs/>
                <w:lang w:val="en-US"/>
              </w:rPr>
              <w:t>kīlo</w:t>
            </w:r>
            <w:r w:rsidR="006D38FE">
              <w:rPr>
                <w:iCs/>
                <w:lang w:val="en-US"/>
              </w:rPr>
              <w:t>w</w:t>
            </w:r>
            <w:r w:rsidR="00CF1172" w:rsidRPr="006D38FE">
              <w:rPr>
                <w:iCs/>
                <w:lang w:val="en-US"/>
              </w:rPr>
              <w:t xml:space="preserve"> ghawa. </w:t>
            </w:r>
            <w:r w:rsidR="006D38FE">
              <w:rPr>
                <w:iCs/>
                <w:lang w:val="en-US"/>
              </w:rPr>
              <w:t xml:space="preserve">_______________ </w:t>
            </w:r>
            <w:proofErr w:type="gramStart"/>
            <w:r w:rsidR="00CF1172" w:rsidRPr="006D38FE">
              <w:rPr>
                <w:iCs/>
                <w:lang w:val="en-US"/>
              </w:rPr>
              <w:t>y</w:t>
            </w:r>
            <w:r w:rsidR="006D38FE">
              <w:rPr>
                <w:iCs/>
                <w:lang w:val="en-US"/>
              </w:rPr>
              <w:t>u</w:t>
            </w:r>
            <w:r w:rsidR="00CF1172" w:rsidRPr="006D38FE">
              <w:rPr>
                <w:iCs/>
                <w:lang w:val="en-US"/>
              </w:rPr>
              <w:t>ḏ̣</w:t>
            </w:r>
            <w:r w:rsidR="006D38FE">
              <w:rPr>
                <w:iCs/>
                <w:lang w:val="en-US"/>
              </w:rPr>
              <w:t>u</w:t>
            </w:r>
            <w:r w:rsidR="00CF1172" w:rsidRPr="006D38FE">
              <w:rPr>
                <w:iCs/>
                <w:lang w:val="en-US"/>
              </w:rPr>
              <w:t>rbūnu</w:t>
            </w:r>
            <w:proofErr w:type="gramEnd"/>
            <w:r w:rsidR="00CF1172" w:rsidRPr="006D38FE">
              <w:rPr>
                <w:iCs/>
                <w:lang w:val="en-US"/>
              </w:rPr>
              <w:t xml:space="preserve"> </w:t>
            </w:r>
            <w:r>
              <w:rPr>
                <w:iCs/>
                <w:lang w:val="en-US"/>
              </w:rPr>
              <w:t>ˁ</w:t>
            </w:r>
            <w:r w:rsidR="00CF1172" w:rsidRPr="006D38FE">
              <w:rPr>
                <w:iCs/>
                <w:lang w:val="en-US"/>
              </w:rPr>
              <w:t>a-l-</w:t>
            </w:r>
            <w:r w:rsidR="006D38FE">
              <w:rPr>
                <w:iCs/>
                <w:lang w:val="en-US"/>
              </w:rPr>
              <w:t>ᵊ</w:t>
            </w:r>
            <w:r w:rsidR="00CF1172" w:rsidRPr="006D38FE">
              <w:rPr>
                <w:iCs/>
                <w:lang w:val="en-US"/>
              </w:rPr>
              <w:t xml:space="preserve">ḥdūd zād ymūt. </w:t>
            </w:r>
            <w:r>
              <w:rPr>
                <w:iCs/>
                <w:lang w:val="en-US"/>
              </w:rPr>
              <w:t>ˀ</w:t>
            </w:r>
            <w:r w:rsidR="006D38FE">
              <w:rPr>
                <w:iCs/>
                <w:lang w:val="en-US"/>
              </w:rPr>
              <w:t xml:space="preserve">alḥaz </w:t>
            </w:r>
            <w:r w:rsidR="00CF1172" w:rsidRPr="006D38FE">
              <w:rPr>
                <w:iCs/>
                <w:lang w:val="en-US"/>
              </w:rPr>
              <w:t>kull</w:t>
            </w:r>
            <w:r w:rsidR="006D38FE">
              <w:rPr>
                <w:iCs/>
                <w:lang w:val="en-US"/>
              </w:rPr>
              <w:t>-</w:t>
            </w:r>
            <w:r w:rsidR="00CF1172" w:rsidRPr="006D38FE">
              <w:rPr>
                <w:iCs/>
                <w:lang w:val="en-US"/>
              </w:rPr>
              <w:t>ši b-Turkīye šī</w:t>
            </w:r>
            <w:r w:rsidR="006D38FE" w:rsidRPr="006D38FE">
              <w:rPr>
                <w:iCs/>
                <w:vertAlign w:val="superscript"/>
                <w:lang w:val="en-US"/>
              </w:rPr>
              <w:t>y</w:t>
            </w:r>
            <w:r w:rsidR="006D38FE">
              <w:rPr>
                <w:iCs/>
                <w:lang w:val="en-US"/>
              </w:rPr>
              <w:t>,</w:t>
            </w:r>
            <w:r w:rsidR="00CF1172" w:rsidRPr="006D38FE">
              <w:rPr>
                <w:iCs/>
                <w:lang w:val="en-US"/>
              </w:rPr>
              <w:t xml:space="preserve"> </w:t>
            </w:r>
            <w:r>
              <w:rPr>
                <w:iCs/>
                <w:lang w:val="en-US"/>
              </w:rPr>
              <w:t>ˀ</w:t>
            </w:r>
            <w:r w:rsidR="006D38FE" w:rsidRPr="006D38FE">
              <w:rPr>
                <w:iCs/>
                <w:lang w:val="en-US"/>
              </w:rPr>
              <w:t xml:space="preserve">Aḷḷa </w:t>
            </w:r>
            <w:r w:rsidR="00CF1172" w:rsidRPr="006D38FE">
              <w:rPr>
                <w:iCs/>
                <w:lang w:val="en-US"/>
              </w:rPr>
              <w:t xml:space="preserve">berekettir </w:t>
            </w:r>
            <w:r>
              <w:rPr>
                <w:iCs/>
                <w:lang w:val="en-US"/>
              </w:rPr>
              <w:t>ˀ</w:t>
            </w:r>
            <w:r w:rsidR="006D38FE" w:rsidRPr="006D38FE">
              <w:rPr>
                <w:iCs/>
                <w:lang w:val="en-US"/>
              </w:rPr>
              <w:t>Aḷḷa</w:t>
            </w:r>
            <w:r w:rsidR="00CF1172" w:rsidRPr="006D38FE">
              <w:rPr>
                <w:iCs/>
                <w:lang w:val="en-US"/>
              </w:rPr>
              <w:t xml:space="preserve"> yhannīne ma</w:t>
            </w:r>
            <w:r>
              <w:rPr>
                <w:iCs/>
                <w:lang w:val="en-US"/>
              </w:rPr>
              <w:t>ˁ</w:t>
            </w:r>
            <w:r w:rsidR="00CF1172" w:rsidRPr="006D38FE">
              <w:rPr>
                <w:iCs/>
                <w:lang w:val="en-US"/>
              </w:rPr>
              <w:t>āšne</w:t>
            </w:r>
            <w:r w:rsidR="006D38FE">
              <w:rPr>
                <w:iCs/>
                <w:lang w:val="en-US"/>
              </w:rPr>
              <w:t>!</w:t>
            </w:r>
            <w:r w:rsidR="00CF1172" w:rsidRPr="006D38FE">
              <w:rPr>
                <w:iCs/>
                <w:lang w:val="en-US"/>
              </w:rPr>
              <w:t xml:space="preserve"> </w:t>
            </w:r>
            <w:r w:rsidR="006D38FE">
              <w:rPr>
                <w:iCs/>
                <w:lang w:val="en-US"/>
              </w:rPr>
              <w:t xml:space="preserve">– </w:t>
            </w:r>
            <w:r>
              <w:rPr>
                <w:iCs/>
                <w:lang w:val="en-US"/>
              </w:rPr>
              <w:t>ˀ</w:t>
            </w:r>
            <w:r w:rsidR="006D38FE">
              <w:rPr>
                <w:iCs/>
                <w:lang w:val="en-US"/>
              </w:rPr>
              <w:t>āmīn.</w:t>
            </w:r>
          </w:p>
        </w:tc>
        <w:tc>
          <w:tcPr>
            <w:tcW w:w="4252" w:type="dxa"/>
          </w:tcPr>
          <w:p w:rsidR="00CF1172" w:rsidRPr="006D38FE" w:rsidRDefault="00CF1172" w:rsidP="00A029D8">
            <w:pPr>
              <w:rPr>
                <w:iCs/>
                <w:lang w:val="en-US"/>
              </w:rPr>
            </w:pPr>
          </w:p>
        </w:tc>
      </w:tr>
      <w:tr w:rsidR="00CF1172" w:rsidRPr="006D38FE" w:rsidTr="00CF1172">
        <w:tc>
          <w:tcPr>
            <w:tcW w:w="850" w:type="dxa"/>
          </w:tcPr>
          <w:p w:rsidR="00CF1172" w:rsidRPr="006D38FE" w:rsidRDefault="006D38FE" w:rsidP="00A029D8">
            <w:pPr>
              <w:rPr>
                <w:iCs/>
                <w:lang w:val="en-US"/>
              </w:rPr>
            </w:pPr>
            <w:r>
              <w:rPr>
                <w:iCs/>
                <w:lang w:val="en-US"/>
              </w:rPr>
              <w:t>9.02</w:t>
            </w:r>
          </w:p>
        </w:tc>
        <w:tc>
          <w:tcPr>
            <w:tcW w:w="3969" w:type="dxa"/>
          </w:tcPr>
          <w:p w:rsidR="00CF1172" w:rsidRPr="006D38FE" w:rsidRDefault="00D7289A" w:rsidP="006D38FE">
            <w:pPr>
              <w:rPr>
                <w:iCs/>
                <w:noProof/>
                <w:lang w:val="en-US"/>
              </w:rPr>
            </w:pPr>
            <w:r>
              <w:rPr>
                <w:iCs/>
                <w:lang w:val="en-US"/>
              </w:rPr>
              <w:t>ˁ</w:t>
            </w:r>
            <w:r w:rsidR="00CF1172" w:rsidRPr="006D38FE">
              <w:rPr>
                <w:iCs/>
                <w:lang w:val="en-US"/>
              </w:rPr>
              <w:t>iš</w:t>
            </w:r>
            <w:r w:rsidR="006D38FE">
              <w:rPr>
                <w:iCs/>
                <w:lang w:val="en-US"/>
              </w:rPr>
              <w:t>____________</w:t>
            </w:r>
            <w:r w:rsidR="00CF1172" w:rsidRPr="006D38FE">
              <w:rPr>
                <w:iCs/>
                <w:lang w:val="en-US"/>
              </w:rPr>
              <w:t xml:space="preserve"> duwal al-aǧnabī</w:t>
            </w:r>
            <w:r w:rsidR="006D38FE" w:rsidRPr="006D38FE">
              <w:rPr>
                <w:iCs/>
                <w:lang w:val="en-US"/>
              </w:rPr>
              <w:t>ye</w:t>
            </w:r>
            <w:r w:rsidR="00CF1172" w:rsidRPr="006D38FE">
              <w:rPr>
                <w:iCs/>
                <w:lang w:val="en-US"/>
              </w:rPr>
              <w:t xml:space="preserve"> kullu </w:t>
            </w:r>
            <w:r>
              <w:rPr>
                <w:iCs/>
                <w:lang w:val="en-US"/>
              </w:rPr>
              <w:t>ˁ</w:t>
            </w:r>
            <w:r w:rsidR="00CF1172" w:rsidRPr="006D38FE">
              <w:rPr>
                <w:iCs/>
                <w:lang w:val="en-US"/>
              </w:rPr>
              <w:t>ind</w:t>
            </w:r>
            <w:r w:rsidR="006D38FE">
              <w:rPr>
                <w:iCs/>
                <w:lang w:val="en-US"/>
              </w:rPr>
              <w:t>ina b</w:t>
            </w:r>
            <w:r w:rsidR="00CF1172" w:rsidRPr="006D38FE">
              <w:rPr>
                <w:iCs/>
                <w:lang w:val="en-US"/>
              </w:rPr>
              <w:t xml:space="preserve">-Turkīye hā hīčiḏ w-inšaḷḷa </w:t>
            </w:r>
            <w:r w:rsidR="006D38FE">
              <w:rPr>
                <w:iCs/>
                <w:lang w:val="en-US"/>
              </w:rPr>
              <w:t xml:space="preserve">dāyme </w:t>
            </w:r>
            <w:r w:rsidR="00CF1172" w:rsidRPr="006D38FE">
              <w:rPr>
                <w:iCs/>
                <w:lang w:val="en-US"/>
              </w:rPr>
              <w:t>hīčiḏ</w:t>
            </w:r>
            <w:r w:rsidR="006D38FE">
              <w:rPr>
                <w:iCs/>
                <w:lang w:val="en-US"/>
              </w:rPr>
              <w:t xml:space="preserve">, </w:t>
            </w:r>
            <w:r>
              <w:rPr>
                <w:iCs/>
                <w:lang w:val="en-US"/>
              </w:rPr>
              <w:t>ˀ</w:t>
            </w:r>
            <w:r w:rsidR="006D38FE" w:rsidRPr="006D38FE">
              <w:rPr>
                <w:iCs/>
                <w:lang w:val="en-US"/>
              </w:rPr>
              <w:t>Aḷḷa</w:t>
            </w:r>
            <w:r w:rsidR="00CF1172" w:rsidRPr="006D38FE">
              <w:rPr>
                <w:iCs/>
                <w:lang w:val="en-US"/>
              </w:rPr>
              <w:t xml:space="preserve"> yistirne</w:t>
            </w:r>
            <w:r w:rsidR="006D38FE" w:rsidRPr="006D38FE">
              <w:rPr>
                <w:iCs/>
                <w:lang w:val="en-US"/>
              </w:rPr>
              <w:t>,</w:t>
            </w:r>
            <w:r w:rsidR="00CF1172" w:rsidRPr="006D38FE">
              <w:rPr>
                <w:iCs/>
                <w:lang w:val="en-US"/>
              </w:rPr>
              <w:t xml:space="preserve"> min gaḏ̣ab aḏ̣-ḏ̣ulum w-ač-čiḏib. </w:t>
            </w:r>
            <w:r>
              <w:rPr>
                <w:iCs/>
                <w:lang w:val="en-US"/>
              </w:rPr>
              <w:t>ˀ</w:t>
            </w:r>
            <w:r w:rsidR="006D38FE">
              <w:rPr>
                <w:iCs/>
                <w:lang w:val="en-US"/>
              </w:rPr>
              <w:t xml:space="preserve">ē </w:t>
            </w:r>
            <w:r w:rsidR="00CF1172" w:rsidRPr="006D38FE">
              <w:rPr>
                <w:iCs/>
                <w:lang w:val="en-US"/>
              </w:rPr>
              <w:t>mū hīčiḏ yā wald axū</w:t>
            </w:r>
            <w:r w:rsidR="006D38FE">
              <w:rPr>
                <w:iCs/>
                <w:lang w:val="en-US"/>
              </w:rPr>
              <w:t>?</w:t>
            </w:r>
            <w:r w:rsidR="00CF1172" w:rsidRPr="006D38FE">
              <w:rPr>
                <w:iCs/>
                <w:lang w:val="en-US"/>
              </w:rPr>
              <w:t xml:space="preserve"> </w:t>
            </w:r>
            <w:r w:rsidR="006D38FE">
              <w:rPr>
                <w:iCs/>
                <w:lang w:val="en-US"/>
              </w:rPr>
              <w:t xml:space="preserve">– </w:t>
            </w:r>
            <w:r w:rsidR="00CF1172" w:rsidRPr="006D38FE">
              <w:rPr>
                <w:iCs/>
                <w:lang w:val="en-US"/>
              </w:rPr>
              <w:t>na</w:t>
            </w:r>
            <w:r>
              <w:rPr>
                <w:iCs/>
                <w:lang w:val="en-US"/>
              </w:rPr>
              <w:t>ˁ</w:t>
            </w:r>
            <w:r w:rsidR="00CF1172" w:rsidRPr="006D38FE">
              <w:rPr>
                <w:iCs/>
                <w:lang w:val="en-US"/>
              </w:rPr>
              <w:t>am na</w:t>
            </w:r>
            <w:r>
              <w:rPr>
                <w:iCs/>
                <w:lang w:val="en-US"/>
              </w:rPr>
              <w:t>ˁ</w:t>
            </w:r>
            <w:r w:rsidR="00CF1172" w:rsidRPr="006D38FE">
              <w:rPr>
                <w:iCs/>
                <w:lang w:val="en-US"/>
              </w:rPr>
              <w:t>am</w:t>
            </w:r>
            <w:r w:rsidR="006D38FE">
              <w:rPr>
                <w:iCs/>
                <w:lang w:val="en-US"/>
              </w:rPr>
              <w:t>!</w:t>
            </w:r>
          </w:p>
        </w:tc>
        <w:tc>
          <w:tcPr>
            <w:tcW w:w="4252" w:type="dxa"/>
          </w:tcPr>
          <w:p w:rsidR="00CF1172" w:rsidRPr="006D38FE" w:rsidRDefault="00CF1172" w:rsidP="00A029D8">
            <w:pPr>
              <w:rPr>
                <w:iCs/>
                <w:lang w:val="en-US"/>
              </w:rPr>
            </w:pPr>
          </w:p>
        </w:tc>
      </w:tr>
    </w:tbl>
    <w:p w:rsidR="0003342C" w:rsidRPr="006D38FE" w:rsidRDefault="0003342C" w:rsidP="00E37A9F">
      <w:pPr>
        <w:pStyle w:val="Textkrper2"/>
        <w:spacing w:line="240" w:lineRule="auto"/>
        <w:rPr>
          <w:lang w:val="en-US"/>
        </w:rPr>
        <w:sectPr w:rsidR="0003342C" w:rsidRPr="006D38FE" w:rsidSect="00E37A9F">
          <w:pgSz w:w="11906" w:h="16838"/>
          <w:pgMar w:top="1417" w:right="1417" w:bottom="1134" w:left="1417" w:header="708" w:footer="708" w:gutter="0"/>
          <w:cols w:space="708"/>
          <w:titlePg/>
          <w:docGrid w:linePitch="360"/>
        </w:sectPr>
      </w:pPr>
    </w:p>
    <w:p w:rsidR="0003342C" w:rsidRPr="00C85EFD" w:rsidRDefault="0003342C" w:rsidP="00EC6A71">
      <w:pPr>
        <w:pStyle w:val="berschrift2"/>
        <w:rPr>
          <w:noProof/>
          <w:lang w:val="de-AT"/>
        </w:rPr>
      </w:pPr>
      <w:r w:rsidRPr="00C85EFD">
        <w:rPr>
          <w:noProof/>
          <w:lang w:val="de-AT"/>
        </w:rPr>
        <w:t>Urfa-110:  Sālim az-Zīr</w:t>
      </w:r>
      <w:r w:rsidR="00EC6A71" w:rsidRPr="00C85EFD">
        <w:rPr>
          <w:noProof/>
          <w:lang w:val="de-AT"/>
        </w:rPr>
        <w:t xml:space="preserve"> </w:t>
      </w:r>
      <w:r w:rsidR="00EC6A71" w:rsidRPr="00C85EFD">
        <w:rPr>
          <w:color w:val="00B050"/>
          <w:lang w:val="de-AT"/>
        </w:rPr>
        <w:t>[trans]</w:t>
      </w:r>
    </w:p>
    <w:p w:rsidR="0003342C" w:rsidRPr="006D38FE" w:rsidRDefault="0003342C" w:rsidP="006E14BD">
      <w:pPr>
        <w:pStyle w:val="Textkrper"/>
        <w:rPr>
          <w:noProof/>
          <w:lang w:val="en-US"/>
        </w:rPr>
      </w:pPr>
      <w:r w:rsidRPr="006D38FE">
        <w:rPr>
          <w:noProof/>
          <w:lang w:val="en-US"/>
        </w:rPr>
        <w:t>Ḥaǧǧ Mamdūḥ, 12.5.2010, 8:0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82"/>
        <w:gridCol w:w="4306"/>
      </w:tblGrid>
      <w:tr w:rsidR="0003342C" w:rsidRPr="00AB0ECA" w:rsidTr="00B1476E">
        <w:tc>
          <w:tcPr>
            <w:tcW w:w="4982" w:type="dxa"/>
            <w:shd w:val="clear" w:color="auto" w:fill="auto"/>
          </w:tcPr>
          <w:p w:rsidR="0003342C" w:rsidRPr="00C93879" w:rsidRDefault="0003342C" w:rsidP="00B1476E">
            <w:pPr>
              <w:rPr>
                <w:lang w:val="en-US"/>
              </w:rPr>
            </w:pPr>
            <w:proofErr w:type="gramStart"/>
            <w:r w:rsidRPr="006D38FE">
              <w:rPr>
                <w:lang w:val="en-US"/>
              </w:rPr>
              <w:t>az-Zīr</w:t>
            </w:r>
            <w:proofErr w:type="gramEnd"/>
            <w:r w:rsidRPr="006D38FE">
              <w:rPr>
                <w:lang w:val="en-US"/>
              </w:rPr>
              <w:t xml:space="preserve"> ḏibaḥ </w:t>
            </w:r>
            <w:r w:rsidR="00D7289A">
              <w:rPr>
                <w:lang w:val="en-US"/>
              </w:rPr>
              <w:t>ˁ</w:t>
            </w:r>
            <w:r w:rsidRPr="006D38FE">
              <w:rPr>
                <w:lang w:val="en-US"/>
              </w:rPr>
              <w:t xml:space="preserve">iyāl </w:t>
            </w:r>
            <w:r w:rsidR="00D7289A">
              <w:rPr>
                <w:lang w:val="en-US"/>
              </w:rPr>
              <w:t>ˁ</w:t>
            </w:r>
            <w:r w:rsidRPr="006D38FE">
              <w:rPr>
                <w:lang w:val="en-US"/>
              </w:rPr>
              <w:t xml:space="preserve">ammu kullu ḥarb w-maṛtu, </w:t>
            </w:r>
            <w:r w:rsidR="00D7289A">
              <w:rPr>
                <w:lang w:val="en-US"/>
              </w:rPr>
              <w:t>ˀ</w:t>
            </w:r>
            <w:r w:rsidRPr="006D38FE">
              <w:rPr>
                <w:lang w:val="en-US"/>
              </w:rPr>
              <w:t xml:space="preserve">uxt </w:t>
            </w:r>
            <w:r w:rsidRPr="006D38FE">
              <w:rPr>
                <w:vertAlign w:val="superscript"/>
                <w:lang w:val="en-US"/>
              </w:rPr>
              <w:t>i</w:t>
            </w:r>
            <w:r w:rsidRPr="006D38FE">
              <w:rPr>
                <w:lang w:val="en-US"/>
              </w:rPr>
              <w:t xml:space="preserve">Klēb nōba </w:t>
            </w:r>
            <w:r w:rsidR="00D7289A">
              <w:rPr>
                <w:lang w:val="en-US"/>
              </w:rPr>
              <w:t>ˀ</w:t>
            </w:r>
            <w:r w:rsidRPr="006D38FE">
              <w:rPr>
                <w:lang w:val="en-US"/>
              </w:rPr>
              <w:t>a</w:t>
            </w:r>
            <w:r w:rsidRPr="00C93879">
              <w:rPr>
                <w:lang w:val="en-US"/>
              </w:rPr>
              <w:t xml:space="preserve">halhe mā ḏ̣all-ilhum gūč </w:t>
            </w:r>
            <w:r w:rsidR="00D7289A">
              <w:rPr>
                <w:lang w:val="en-US"/>
              </w:rPr>
              <w:t>ˁ</w:t>
            </w:r>
            <w:r w:rsidRPr="00C93879">
              <w:rPr>
                <w:lang w:val="en-US"/>
              </w:rPr>
              <w:t xml:space="preserve">alē. </w:t>
            </w:r>
            <w:proofErr w:type="gramStart"/>
            <w:r w:rsidRPr="00C93879">
              <w:rPr>
                <w:lang w:val="en-US"/>
              </w:rPr>
              <w:t>gāḷō-lhe</w:t>
            </w:r>
            <w:proofErr w:type="gramEnd"/>
            <w:r w:rsidRPr="00C93879">
              <w:rPr>
                <w:lang w:val="en-US"/>
              </w:rPr>
              <w:t xml:space="preserve"> ṣīri waǧ</w:t>
            </w:r>
            <w:r w:rsidR="00D7289A">
              <w:rPr>
                <w:lang w:val="en-US"/>
              </w:rPr>
              <w:t>ˁ</w:t>
            </w:r>
            <w:r w:rsidRPr="00C93879">
              <w:rPr>
                <w:lang w:val="en-US"/>
              </w:rPr>
              <w:t>āne ṣīri xasta waǧ</w:t>
            </w:r>
            <w:r w:rsidR="00D7289A">
              <w:rPr>
                <w:lang w:val="en-US"/>
              </w:rPr>
              <w:t>ˁ</w:t>
            </w:r>
            <w:r w:rsidRPr="00C93879">
              <w:rPr>
                <w:lang w:val="en-US"/>
              </w:rPr>
              <w:t>āne w-gūli: al-xōǧe gāḷ-li ḥalīb as… as-sabi</w:t>
            </w:r>
            <w:r w:rsidR="00D7289A">
              <w:rPr>
                <w:lang w:val="en-US"/>
              </w:rPr>
              <w:t>ˁ</w:t>
            </w:r>
            <w:r w:rsidRPr="00C93879">
              <w:rPr>
                <w:lang w:val="en-US"/>
              </w:rPr>
              <w:t>, ḥalīb-in sabi</w:t>
            </w:r>
            <w:r w:rsidR="00D7289A">
              <w:rPr>
                <w:lang w:val="en-US"/>
              </w:rPr>
              <w:t>ˁ</w:t>
            </w:r>
            <w:r w:rsidRPr="00C93879">
              <w:rPr>
                <w:lang w:val="en-US"/>
              </w:rPr>
              <w:t xml:space="preserve"> ysawwi šife.</w:t>
            </w:r>
          </w:p>
        </w:tc>
        <w:tc>
          <w:tcPr>
            <w:tcW w:w="4306" w:type="dxa"/>
            <w:shd w:val="clear" w:color="auto" w:fill="auto"/>
          </w:tcPr>
          <w:p w:rsidR="0003342C" w:rsidRPr="009D5FF5" w:rsidRDefault="0003342C" w:rsidP="00B1476E">
            <w:pPr>
              <w:rPr>
                <w:szCs w:val="20"/>
              </w:rPr>
            </w:pPr>
            <w:proofErr w:type="gramStart"/>
            <w:r w:rsidRPr="009D5FF5">
              <w:rPr>
                <w:szCs w:val="20"/>
              </w:rPr>
              <w:t>az-Zīr</w:t>
            </w:r>
            <w:proofErr w:type="gramEnd"/>
            <w:r w:rsidRPr="009D5FF5">
              <w:rPr>
                <w:szCs w:val="20"/>
              </w:rPr>
              <w:t xml:space="preserve"> killed the family of his father-in-law, it was all fighting, his wife, the sister of Klēb…one day her family (saw that) they would not have enough strength (to fight) him. So they said to her, “Fall ill, fall sick and ill and say to him, ‘The doctor told me that the milk of a lion, lion’s milk will make me heal.’”</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w-maǧbūr</w:t>
            </w:r>
            <w:proofErr w:type="gramEnd"/>
            <w:r w:rsidRPr="00AB0ECA">
              <w:t xml:space="preserve"> yrūḥ </w:t>
            </w:r>
            <w:r w:rsidR="00D7289A">
              <w:t>ˁ</w:t>
            </w:r>
            <w:r w:rsidRPr="00AB0ECA">
              <w:t>ala muṭraḥ as-sbā</w:t>
            </w:r>
            <w:r w:rsidR="00D7289A">
              <w:t>ˁ</w:t>
            </w:r>
            <w:r w:rsidRPr="00AB0ECA">
              <w:t>, bälči as-sabi</w:t>
            </w:r>
            <w:r w:rsidR="00D7289A">
              <w:t>ˁ</w:t>
            </w:r>
            <w:r w:rsidRPr="00AB0ECA">
              <w:t xml:space="preserve"> yuguḏ̣bu w-yāklu. </w:t>
            </w:r>
            <w:proofErr w:type="gramStart"/>
            <w:r w:rsidRPr="009D5FF5">
              <w:rPr>
                <w:vertAlign w:val="superscript"/>
              </w:rPr>
              <w:t>i</w:t>
            </w:r>
            <w:r w:rsidRPr="00AB0ECA">
              <w:t>rčib</w:t>
            </w:r>
            <w:proofErr w:type="gramEnd"/>
            <w:r w:rsidRPr="00AB0ECA">
              <w:t xml:space="preserve"> </w:t>
            </w:r>
            <w:r w:rsidRPr="009D5FF5">
              <w:rPr>
                <w:vertAlign w:val="superscript"/>
              </w:rPr>
              <w:t>i</w:t>
            </w:r>
            <w:r w:rsidRPr="00AB0ECA">
              <w:t xml:space="preserve">ǧḥašu w-rāḥ </w:t>
            </w:r>
            <w:r w:rsidR="00D7289A">
              <w:t>ˁ</w:t>
            </w:r>
            <w:r w:rsidRPr="00AB0ECA">
              <w:t>ala muṭraḥ as-sbā</w:t>
            </w:r>
            <w:r w:rsidR="00D7289A">
              <w:t>ˁ</w:t>
            </w:r>
            <w:r w:rsidRPr="00AB0ECA">
              <w:t xml:space="preserve">. </w:t>
            </w:r>
            <w:proofErr w:type="gramStart"/>
            <w:r w:rsidRPr="00AB0ECA">
              <w:t>an-nōb</w:t>
            </w:r>
            <w:proofErr w:type="gramEnd"/>
            <w:r w:rsidRPr="00AB0ECA">
              <w:t xml:space="preserve"> yōmin yrūḥ hināk as-sbā</w:t>
            </w:r>
            <w:r w:rsidR="00D7289A">
              <w:t>ˁ</w:t>
            </w:r>
            <w:r w:rsidRPr="00AB0ECA">
              <w:t xml:space="preserve"> </w:t>
            </w:r>
            <w:r w:rsidRPr="009D5FF5">
              <w:rPr>
                <w:vertAlign w:val="superscript"/>
              </w:rPr>
              <w:t>ǝ</w:t>
            </w:r>
            <w:r w:rsidRPr="00AB0ECA">
              <w:t xml:space="preserve">hǧimin </w:t>
            </w:r>
            <w:r w:rsidR="00D7289A">
              <w:t>ˁ</w:t>
            </w:r>
            <w:r w:rsidRPr="00AB0ECA">
              <w:t xml:space="preserve">alē. </w:t>
            </w:r>
            <w:proofErr w:type="gramStart"/>
            <w:r w:rsidRPr="00AB0ECA">
              <w:t>hū</w:t>
            </w:r>
            <w:proofErr w:type="gramEnd"/>
            <w:r w:rsidRPr="00AB0ECA">
              <w:t xml:space="preserve"> giḏ̣ab as-sabi</w:t>
            </w:r>
            <w:r w:rsidR="00D7289A">
              <w:t>ˁ</w:t>
            </w:r>
            <w:r w:rsidRPr="00AB0ECA">
              <w:t>, ḥilab as-sabi</w:t>
            </w:r>
            <w:r w:rsidR="00D7289A">
              <w:t>ˁ</w:t>
            </w:r>
            <w:r w:rsidRPr="00AB0ECA">
              <w:t xml:space="preserve"> w-mila ǧ-ǧūd. </w:t>
            </w:r>
            <w:proofErr w:type="gramStart"/>
            <w:r w:rsidRPr="00AB0ECA">
              <w:t>darrab</w:t>
            </w:r>
            <w:proofErr w:type="gramEnd"/>
            <w:r w:rsidRPr="00AB0ECA">
              <w:t xml:space="preserve"> al-ḥalīb an-nōba. </w:t>
            </w:r>
            <w:proofErr w:type="gramStart"/>
            <w:r w:rsidRPr="009D5FF5">
              <w:rPr>
                <w:vertAlign w:val="superscript"/>
              </w:rPr>
              <w:t>i</w:t>
            </w:r>
            <w:r w:rsidRPr="00AB0ECA">
              <w:t>ǧḥašu</w:t>
            </w:r>
            <w:proofErr w:type="gramEnd"/>
            <w:r w:rsidRPr="00AB0ECA">
              <w:t xml:space="preserve"> čalinnu </w:t>
            </w:r>
            <w:r w:rsidRPr="009D5FF5">
              <w:rPr>
                <w:color w:val="FF0000"/>
              </w:rPr>
              <w:t>as-sabi</w:t>
            </w:r>
            <w:r w:rsidR="00D7289A">
              <w:rPr>
                <w:color w:val="FF0000"/>
              </w:rPr>
              <w:t>ˁ</w:t>
            </w:r>
            <w:r w:rsidRPr="009D5FF5">
              <w:rPr>
                <w:color w:val="FF0000"/>
              </w:rPr>
              <w:t xml:space="preserve"> sbā</w:t>
            </w:r>
            <w:r w:rsidR="00D7289A">
              <w:rPr>
                <w:color w:val="FF0000"/>
              </w:rPr>
              <w:t>ˁ</w:t>
            </w:r>
            <w:r w:rsidRPr="009D5FF5">
              <w:rPr>
                <w:color w:val="FF0000"/>
              </w:rPr>
              <w:t>?</w:t>
            </w:r>
            <w:r w:rsidRPr="00AB0ECA">
              <w:t>.</w:t>
            </w:r>
          </w:p>
        </w:tc>
        <w:tc>
          <w:tcPr>
            <w:tcW w:w="4306" w:type="dxa"/>
            <w:shd w:val="clear" w:color="auto" w:fill="auto"/>
          </w:tcPr>
          <w:p w:rsidR="0003342C" w:rsidRPr="009D5FF5" w:rsidRDefault="0003342C" w:rsidP="00B1476E">
            <w:pPr>
              <w:jc w:val="both"/>
              <w:rPr>
                <w:szCs w:val="20"/>
              </w:rPr>
            </w:pPr>
            <w:r w:rsidRPr="009D5FF5">
              <w:rPr>
                <w:szCs w:val="20"/>
              </w:rPr>
              <w:t>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killed him.</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gām</w:t>
            </w:r>
            <w:proofErr w:type="gramEnd"/>
            <w:r w:rsidRPr="00AB0ECA">
              <w:t xml:space="preserve"> yuguḏ̣bu min as-sbā</w:t>
            </w:r>
            <w:r w:rsidR="00D7289A">
              <w:t>ˁ</w:t>
            </w:r>
            <w:r w:rsidRPr="00AB0ECA">
              <w:t xml:space="preserve"> w-yčattif, yuguḏ̣bu min as-sbā</w:t>
            </w:r>
            <w:r w:rsidR="00D7289A">
              <w:t>ˁ</w:t>
            </w:r>
            <w:r w:rsidRPr="00AB0ECA">
              <w:t xml:space="preserve"> w-yčattif. </w:t>
            </w:r>
            <w:proofErr w:type="gramStart"/>
            <w:r w:rsidRPr="00AB0ECA">
              <w:t>hināk</w:t>
            </w:r>
            <w:proofErr w:type="gramEnd"/>
            <w:r w:rsidRPr="00AB0ECA">
              <w:t xml:space="preserve"> </w:t>
            </w:r>
            <w:r w:rsidRPr="009D5FF5">
              <w:rPr>
                <w:vertAlign w:val="superscript"/>
              </w:rPr>
              <w:t>ǝ</w:t>
            </w:r>
            <w:r w:rsidRPr="00AB0ECA">
              <w:t xml:space="preserve">ḏbaḥu axū. </w:t>
            </w:r>
            <w:proofErr w:type="gramStart"/>
            <w:r w:rsidRPr="00AB0ECA">
              <w:t>ǧā</w:t>
            </w:r>
            <w:proofErr w:type="gramEnd"/>
            <w:r w:rsidRPr="00AB0ECA">
              <w:t xml:space="preserve"> al-xabar, “</w:t>
            </w:r>
            <w:r w:rsidRPr="009D5FF5">
              <w:rPr>
                <w:color w:val="FF0000"/>
              </w:rPr>
              <w:t>yā wayli</w:t>
            </w:r>
            <w:r w:rsidRPr="00AB0ECA">
              <w:t xml:space="preserve">” gāḷ. </w:t>
            </w:r>
            <w:r w:rsidR="00D7289A">
              <w:t>ˀ</w:t>
            </w:r>
            <w:r w:rsidRPr="00AB0ECA">
              <w:t xml:space="preserve">inte hēne wi-hnāk gāmat aǧ-ǧāme </w:t>
            </w:r>
            <w:r w:rsidR="00D7289A">
              <w:t>ˀ</w:t>
            </w:r>
            <w:r w:rsidRPr="00AB0ECA">
              <w:t xml:space="preserve">axūk. </w:t>
            </w:r>
            <w:proofErr w:type="gramStart"/>
            <w:r w:rsidRPr="00AB0ECA">
              <w:t>yā</w:t>
            </w:r>
            <w:proofErr w:type="gramEnd"/>
            <w:r w:rsidRPr="00AB0ECA">
              <w:t xml:space="preserve"> wayli gāl. </w:t>
            </w:r>
          </w:p>
        </w:tc>
        <w:tc>
          <w:tcPr>
            <w:tcW w:w="4306" w:type="dxa"/>
            <w:shd w:val="clear" w:color="auto" w:fill="auto"/>
          </w:tcPr>
          <w:p w:rsidR="0003342C" w:rsidRPr="009D5FF5" w:rsidRDefault="0003342C" w:rsidP="00B1476E">
            <w:pPr>
              <w:jc w:val="both"/>
              <w:rPr>
                <w:szCs w:val="20"/>
              </w:rPr>
            </w:pPr>
            <w:r w:rsidRPr="009D5FF5">
              <w:rPr>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03342C" w:rsidRPr="00AB0ECA" w:rsidTr="00B1476E">
        <w:tc>
          <w:tcPr>
            <w:tcW w:w="4982" w:type="dxa"/>
            <w:shd w:val="clear" w:color="auto" w:fill="auto"/>
          </w:tcPr>
          <w:p w:rsidR="0003342C" w:rsidRPr="00AB0ECA" w:rsidRDefault="0003342C" w:rsidP="00B1476E">
            <w:pPr>
              <w:jc w:val="both"/>
            </w:pPr>
            <w:proofErr w:type="gramStart"/>
            <w:r w:rsidRPr="009D5FF5">
              <w:rPr>
                <w:vertAlign w:val="superscript"/>
              </w:rPr>
              <w:t>ǝ</w:t>
            </w:r>
            <w:r w:rsidRPr="00AB0ECA">
              <w:t>fṭan</w:t>
            </w:r>
            <w:proofErr w:type="gramEnd"/>
            <w:r w:rsidRPr="00AB0ECA">
              <w:t xml:space="preserve"> l-as-sbā</w:t>
            </w:r>
            <w:r w:rsidR="00D7289A">
              <w:t>ˁ</w:t>
            </w:r>
            <w:r w:rsidRPr="00AB0ECA">
              <w:t xml:space="preserve"> hāḏi, </w:t>
            </w:r>
            <w:r w:rsidR="00D7289A">
              <w:t>ˀ</w:t>
            </w:r>
            <w:r w:rsidRPr="00AB0ECA">
              <w:t>āni kullhe čattafithe w-ǧa</w:t>
            </w:r>
            <w:r w:rsidR="00D7289A">
              <w:t>ˁ</w:t>
            </w:r>
            <w:r w:rsidRPr="00AB0ECA">
              <w:t xml:space="preserve">ad aḏbaḥhe miššān aǧ-ǧaḥaš. </w:t>
            </w:r>
            <w:proofErr w:type="gramStart"/>
            <w:r w:rsidRPr="00AB0ECA">
              <w:t>šnōn</w:t>
            </w:r>
            <w:proofErr w:type="gramEnd"/>
            <w:r w:rsidRPr="00AB0ECA">
              <w:t xml:space="preserve"> yiḏbaḥūn axūy? </w:t>
            </w:r>
            <w:proofErr w:type="gramStart"/>
            <w:r w:rsidRPr="00AB0ECA">
              <w:t>yā</w:t>
            </w:r>
            <w:proofErr w:type="gramEnd"/>
            <w:r w:rsidRPr="00AB0ECA">
              <w:t xml:space="preserve"> wayli, gāl, waḷḷa yiḏbaḥūn. </w:t>
            </w:r>
            <w:proofErr w:type="gramStart"/>
            <w:r w:rsidRPr="009D5FF5">
              <w:rPr>
                <w:color w:val="FF0000"/>
              </w:rPr>
              <w:t>hināk</w:t>
            </w:r>
            <w:proofErr w:type="gramEnd"/>
            <w:r w:rsidRPr="009D5FF5">
              <w:rPr>
                <w:color w:val="FF0000"/>
              </w:rPr>
              <w:t xml:space="preserve"> yōm-innu ḏbaḥō, yōm-innu ǧī hinne.</w:t>
            </w:r>
            <w:r w:rsidRPr="00AB0ECA">
              <w:t xml:space="preserve"> </w:t>
            </w:r>
            <w:proofErr w:type="gramStart"/>
            <w:r w:rsidRPr="00AB0ECA">
              <w:t>an-nōba</w:t>
            </w:r>
            <w:proofErr w:type="gramEnd"/>
            <w:r w:rsidRPr="00AB0ECA">
              <w:t xml:space="preserve"> </w:t>
            </w:r>
            <w:r w:rsidR="00D7289A">
              <w:t>ˀ</w:t>
            </w:r>
            <w:r w:rsidRPr="00AB0ECA">
              <w:t>axū gāyil: lē ǧī</w:t>
            </w:r>
            <w:r w:rsidRPr="009D5FF5">
              <w:rPr>
                <w:vertAlign w:val="superscript"/>
              </w:rPr>
              <w:t>y</w:t>
            </w:r>
            <w:r w:rsidRPr="00AB0ECA">
              <w:t xml:space="preserve"> </w:t>
            </w:r>
            <w:r w:rsidR="00D7289A">
              <w:t>ˀ</w:t>
            </w:r>
            <w:r w:rsidRPr="00AB0ECA">
              <w:t xml:space="preserve">axūyi yxallu yḏ̣all yigaf </w:t>
            </w:r>
            <w:r w:rsidR="00D7289A">
              <w:rPr>
                <w:color w:val="FF0000"/>
              </w:rPr>
              <w:t>ˁ</w:t>
            </w:r>
            <w:r w:rsidRPr="009D5FF5">
              <w:rPr>
                <w:color w:val="FF0000"/>
              </w:rPr>
              <w:t>indi…</w:t>
            </w:r>
            <w:r w:rsidRPr="00AB0ECA">
              <w:t xml:space="preserve"> gabri ygul-li tamām alli mū tamām?</w:t>
            </w:r>
          </w:p>
        </w:tc>
        <w:tc>
          <w:tcPr>
            <w:tcW w:w="4306" w:type="dxa"/>
            <w:shd w:val="clear" w:color="auto" w:fill="auto"/>
          </w:tcPr>
          <w:p w:rsidR="0003342C" w:rsidRPr="009D5FF5" w:rsidRDefault="0003342C" w:rsidP="00B1476E">
            <w:pPr>
              <w:jc w:val="both"/>
            </w:pPr>
            <w:r w:rsidRPr="009D5FF5">
              <w:t>Remember (?) these lions; I tied them all and I will kill them because of the donkey. How did they kill my brother?” He said, look, they have killed him. And when they killed him when he came, his brother said, “When my brother comes he should stay at my grave and ask me, ‘Is it okay or is it not okay?”</w:t>
            </w:r>
          </w:p>
        </w:tc>
      </w:tr>
      <w:tr w:rsidR="0003342C" w:rsidRPr="00AB0ECA" w:rsidTr="00B1476E">
        <w:tc>
          <w:tcPr>
            <w:tcW w:w="4982" w:type="dxa"/>
            <w:shd w:val="clear" w:color="auto" w:fill="auto"/>
          </w:tcPr>
          <w:p w:rsidR="0003342C" w:rsidRPr="00AB0ECA" w:rsidRDefault="0003342C" w:rsidP="00B1476E">
            <w:pPr>
              <w:jc w:val="both"/>
            </w:pPr>
            <w:proofErr w:type="gramStart"/>
            <w:r w:rsidRPr="009D5FF5">
              <w:rPr>
                <w:vertAlign w:val="superscript"/>
              </w:rPr>
              <w:t>i</w:t>
            </w:r>
            <w:r w:rsidRPr="00AB0ECA">
              <w:t>dfinu</w:t>
            </w:r>
            <w:proofErr w:type="gramEnd"/>
            <w:r w:rsidRPr="00AB0ECA">
              <w:t xml:space="preserve"> b-al-gabir. </w:t>
            </w:r>
            <w:proofErr w:type="gramStart"/>
            <w:r w:rsidRPr="00AB0ECA">
              <w:t>šgadd-ma</w:t>
            </w:r>
            <w:proofErr w:type="gramEnd"/>
            <w:r w:rsidRPr="00AB0ECA">
              <w:t xml:space="preserve"> yiḏbaḥ min ḏōlak hīčiḏ yiǧi </w:t>
            </w:r>
            <w:r w:rsidR="00D7289A">
              <w:t>ˁ</w:t>
            </w:r>
            <w:r w:rsidRPr="00AB0ECA">
              <w:t xml:space="preserve">ind al-gabir. </w:t>
            </w:r>
            <w:proofErr w:type="gramStart"/>
            <w:r w:rsidRPr="00AB0ECA">
              <w:t>ygūl</w:t>
            </w:r>
            <w:proofErr w:type="gramEnd"/>
            <w:r w:rsidRPr="00AB0ECA">
              <w:t xml:space="preserve">: yāzi </w:t>
            </w:r>
            <w:r w:rsidR="00D7289A">
              <w:t>ˀ</w:t>
            </w:r>
            <w:r w:rsidRPr="00AB0ECA">
              <w:t xml:space="preserve">alli mā yāzi? – </w:t>
            </w:r>
            <w:proofErr w:type="gramStart"/>
            <w:r w:rsidRPr="00AB0ECA">
              <w:t>ygūl</w:t>
            </w:r>
            <w:proofErr w:type="gramEnd"/>
            <w:r w:rsidRPr="00AB0ECA">
              <w:t xml:space="preserve"> mā yāzi! </w:t>
            </w:r>
            <w:proofErr w:type="gramStart"/>
            <w:r w:rsidRPr="00AB0ECA">
              <w:t>huwwa</w:t>
            </w:r>
            <w:proofErr w:type="gramEnd"/>
            <w:r w:rsidRPr="00AB0ECA">
              <w:t xml:space="preserve"> ygūl </w:t>
            </w:r>
            <w:r w:rsidR="00D7289A">
              <w:t>ˁ</w:t>
            </w:r>
            <w:r w:rsidRPr="00AB0ECA">
              <w:t>ala ḥālu: yā wayl gāl wāḥad min a…aš-šiyāb ta-nḥuṭṭu b-al-gabir ta-</w:t>
            </w:r>
            <w:r w:rsidRPr="009D5FF5">
              <w:rPr>
                <w:color w:val="FF0000"/>
              </w:rPr>
              <w:t>ha</w:t>
            </w:r>
            <w:r w:rsidRPr="00AB0ECA">
              <w:t xml:space="preserve"> yingāl yāzi alla mā? </w:t>
            </w:r>
            <w:proofErr w:type="gramStart"/>
            <w:r w:rsidRPr="00AB0ECA">
              <w:t>ta-ygūl</w:t>
            </w:r>
            <w:proofErr w:type="gramEnd"/>
            <w:r w:rsidRPr="00AB0ECA">
              <w:t xml:space="preserve"> yāzi, kāfi!</w:t>
            </w:r>
          </w:p>
        </w:tc>
        <w:tc>
          <w:tcPr>
            <w:tcW w:w="4306" w:type="dxa"/>
            <w:shd w:val="clear" w:color="auto" w:fill="auto"/>
          </w:tcPr>
          <w:p w:rsidR="0003342C" w:rsidRPr="009D5FF5" w:rsidRDefault="0003342C" w:rsidP="00B1476E">
            <w:pPr>
              <w:jc w:val="both"/>
              <w:rPr>
                <w:szCs w:val="20"/>
              </w:rPr>
            </w:pPr>
            <w:r w:rsidRPr="009D5FF5">
              <w:rPr>
                <w:szCs w:val="20"/>
              </w:rPr>
              <w:t xml:space="preserve">He buried him in the grave. </w:t>
            </w:r>
            <w:r>
              <w:rPr>
                <w:szCs w:val="20"/>
              </w:rPr>
              <w:t>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w:t>
            </w:r>
            <w:proofErr w:type="gramStart"/>
            <w:r>
              <w:rPr>
                <w:szCs w:val="20"/>
              </w:rPr>
              <w:t>’,</w:t>
            </w:r>
            <w:proofErr w:type="gramEnd"/>
            <w:r>
              <w:rPr>
                <w:szCs w:val="20"/>
              </w:rPr>
              <w:t xml:space="preserve"> he should say, “It’s enough, enough!”</w:t>
            </w:r>
          </w:p>
        </w:tc>
      </w:tr>
      <w:tr w:rsidR="0003342C" w:rsidRPr="00AB0ECA" w:rsidTr="00B1476E">
        <w:tc>
          <w:tcPr>
            <w:tcW w:w="4982" w:type="dxa"/>
            <w:shd w:val="clear" w:color="auto" w:fill="auto"/>
          </w:tcPr>
          <w:p w:rsidR="0003342C" w:rsidRPr="00AB0ECA" w:rsidRDefault="0003342C" w:rsidP="00702644">
            <w:pPr>
              <w:jc w:val="both"/>
            </w:pPr>
            <w:proofErr w:type="gramStart"/>
            <w:r w:rsidRPr="00AB0ECA">
              <w:t>hāḏa</w:t>
            </w:r>
            <w:proofErr w:type="gramEnd"/>
            <w:r w:rsidRPr="00AB0ECA">
              <w:t xml:space="preserve"> yōm-innu gām yiḏbaḥ, ǧī </w:t>
            </w:r>
            <w:r w:rsidR="00D7289A">
              <w:t>ˁ</w:t>
            </w:r>
            <w:r w:rsidRPr="00AB0ECA">
              <w:t xml:space="preserve">ala l-gabir hāḏa ḥāṭṭīnu b-gaḷb al-gabir. </w:t>
            </w:r>
            <w:proofErr w:type="gramStart"/>
            <w:r w:rsidRPr="00AB0ECA">
              <w:t>xūyi</w:t>
            </w:r>
            <w:proofErr w:type="gramEnd"/>
            <w:r w:rsidRPr="00AB0ECA">
              <w:t xml:space="preserve">, gāl, yāzi alli mā yāzi? </w:t>
            </w:r>
            <w:proofErr w:type="gramStart"/>
            <w:r w:rsidRPr="00AB0ECA">
              <w:t>gāl</w:t>
            </w:r>
            <w:proofErr w:type="gramEnd"/>
            <w:r w:rsidRPr="00AB0ECA">
              <w:t xml:space="preserve"> yā wayl yāzi yāzi! </w:t>
            </w:r>
            <w:r w:rsidR="00D7289A">
              <w:t>ˁ</w:t>
            </w:r>
            <w:r w:rsidRPr="00AB0ECA">
              <w:t xml:space="preserve">ǧizne. </w:t>
            </w:r>
            <w:proofErr w:type="gramStart"/>
            <w:r w:rsidRPr="00AB0ECA">
              <w:t>yā</w:t>
            </w:r>
            <w:proofErr w:type="gramEnd"/>
            <w:r w:rsidRPr="00AB0ECA">
              <w:t xml:space="preserve"> </w:t>
            </w:r>
            <w:r w:rsidRPr="009D5FF5">
              <w:rPr>
                <w:color w:val="FF0000"/>
              </w:rPr>
              <w:t>wal</w:t>
            </w:r>
            <w:r w:rsidRPr="00AB0ECA">
              <w:t xml:space="preserve">, </w:t>
            </w:r>
            <w:r w:rsidR="00D7289A">
              <w:t>ˀ</w:t>
            </w:r>
            <w:r w:rsidRPr="00AB0ECA">
              <w:t xml:space="preserve">inte ṭayyib? </w:t>
            </w:r>
            <w:proofErr w:type="gramStart"/>
            <w:r w:rsidRPr="00AB0ECA">
              <w:t>fakk</w:t>
            </w:r>
            <w:proofErr w:type="gramEnd"/>
            <w:r w:rsidRPr="00AB0ECA">
              <w:t xml:space="preserve"> al-gabir hīčiḏ innu zād w-yiḏbaḥu.</w:t>
            </w:r>
          </w:p>
        </w:tc>
        <w:tc>
          <w:tcPr>
            <w:tcW w:w="4306" w:type="dxa"/>
            <w:shd w:val="clear" w:color="auto" w:fill="auto"/>
          </w:tcPr>
          <w:p w:rsidR="0003342C" w:rsidRPr="009D5FF5" w:rsidRDefault="0003342C" w:rsidP="00B1476E">
            <w:pPr>
              <w:jc w:val="both"/>
              <w:rPr>
                <w:szCs w:val="20"/>
              </w:rPr>
            </w:pPr>
            <w:r>
              <w:rPr>
                <w:szCs w:val="20"/>
              </w:rPr>
              <w:t xml:space="preserve">So, when he (Zir) killed another one and came to the grave, they had put him (the old man) into it. He said, “My brother, is it enough or not?” He said, “It’s enough, it’s enough! We have our </w:t>
            </w:r>
            <w:proofErr w:type="gramStart"/>
            <w:r>
              <w:rPr>
                <w:szCs w:val="20"/>
              </w:rPr>
              <w:t>fill’s</w:t>
            </w:r>
            <w:proofErr w:type="gramEnd"/>
            <w:r>
              <w:rPr>
                <w:szCs w:val="20"/>
              </w:rPr>
              <w:t xml:space="preserve"> of it!” Zir said, “Hey, are you alive?” He opened the grave and killed him too.</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an-nōb</w:t>
            </w:r>
            <w:proofErr w:type="gramEnd"/>
            <w:r w:rsidRPr="00AB0ECA">
              <w:t xml:space="preserve"> gāl: mā nigdir </w:t>
            </w:r>
            <w:r w:rsidRPr="009D5FF5">
              <w:rPr>
                <w:vertAlign w:val="superscript"/>
              </w:rPr>
              <w:t>ǝ</w:t>
            </w:r>
            <w:r w:rsidRPr="00AB0ECA">
              <w:t xml:space="preserve">ntiḥayyal </w:t>
            </w:r>
            <w:r w:rsidR="00D7289A">
              <w:t>ˁ</w:t>
            </w:r>
            <w:r w:rsidRPr="00AB0ECA">
              <w:t xml:space="preserve">alē. </w:t>
            </w:r>
            <w:r w:rsidR="00D7289A">
              <w:t>ˁ</w:t>
            </w:r>
            <w:r w:rsidRPr="00AB0ECA">
              <w:t>alē intī</w:t>
            </w:r>
            <w:r w:rsidRPr="009D5FF5">
              <w:rPr>
                <w:vertAlign w:val="superscript"/>
              </w:rPr>
              <w:t>y</w:t>
            </w:r>
            <w:r w:rsidRPr="00AB0ECA">
              <w:t xml:space="preserve">, </w:t>
            </w:r>
            <w:r w:rsidRPr="009D5FF5">
              <w:rPr>
                <w:vertAlign w:val="superscript"/>
              </w:rPr>
              <w:t>ǝ</w:t>
            </w:r>
            <w:r w:rsidRPr="00AB0ECA">
              <w:t>b-ša</w:t>
            </w:r>
            <w:r w:rsidR="00D7289A">
              <w:t>ˁ</w:t>
            </w:r>
            <w:r w:rsidRPr="00AB0ECA">
              <w:t>ir rāsič tirbuṭīn [īdēh], ša</w:t>
            </w:r>
            <w:r w:rsidR="00D7289A">
              <w:t>ˁ</w:t>
            </w:r>
            <w:r w:rsidRPr="00AB0ECA">
              <w:t xml:space="preserve">r ar-rās hāḏa mitīn. </w:t>
            </w:r>
            <w:proofErr w:type="gramStart"/>
            <w:r w:rsidRPr="00AB0ECA">
              <w:t>guṭṭi</w:t>
            </w:r>
            <w:proofErr w:type="gramEnd"/>
            <w:r w:rsidRPr="00AB0ECA">
              <w:t xml:space="preserve"> ša</w:t>
            </w:r>
            <w:r w:rsidR="00D7289A">
              <w:t>ˁ</w:t>
            </w:r>
            <w:r w:rsidRPr="00AB0ECA">
              <w:t xml:space="preserve">ir rāsič sawwi ḥabil w-šiddi </w:t>
            </w:r>
            <w:r w:rsidR="00D7289A">
              <w:t>ˀ</w:t>
            </w:r>
            <w:r w:rsidRPr="00AB0ECA">
              <w:t xml:space="preserve">īdēh bälči-nnu itičattaf ta-niḏbaḥu. </w:t>
            </w:r>
            <w:proofErr w:type="gramStart"/>
            <w:r w:rsidRPr="00AB0ECA">
              <w:t>hiyye</w:t>
            </w:r>
            <w:proofErr w:type="gramEnd"/>
            <w:r w:rsidRPr="00AB0ECA">
              <w:t xml:space="preserve"> čattafattu b-al-</w:t>
            </w:r>
            <w:r w:rsidRPr="009D5FF5">
              <w:rPr>
                <w:vertAlign w:val="superscript"/>
              </w:rPr>
              <w:t>ǝ</w:t>
            </w:r>
            <w:r w:rsidRPr="00AB0ECA">
              <w:t>mrisi ga</w:t>
            </w:r>
            <w:r w:rsidR="00D7289A">
              <w:t>ˁ</w:t>
            </w:r>
            <w:r w:rsidRPr="00AB0ECA">
              <w:t xml:space="preserve">ad ta-šūf ḥēlak šlōnu. </w:t>
            </w:r>
          </w:p>
        </w:tc>
        <w:tc>
          <w:tcPr>
            <w:tcW w:w="4306" w:type="dxa"/>
            <w:shd w:val="clear" w:color="auto" w:fill="auto"/>
          </w:tcPr>
          <w:p w:rsidR="0003342C" w:rsidRPr="009D5FF5" w:rsidRDefault="0003342C" w:rsidP="00B1476E">
            <w:pPr>
              <w:jc w:val="both"/>
              <w:rPr>
                <w:szCs w:val="20"/>
              </w:rPr>
            </w:pPr>
            <w:r>
              <w:rPr>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čattafattu</w:t>
            </w:r>
            <w:proofErr w:type="gramEnd"/>
            <w:r w:rsidRPr="00AB0ECA">
              <w:t xml:space="preserve"> b-al-</w:t>
            </w:r>
            <w:r w:rsidRPr="009D5FF5">
              <w:rPr>
                <w:vertAlign w:val="superscript"/>
              </w:rPr>
              <w:t>ǝ</w:t>
            </w:r>
            <w:r w:rsidRPr="00AB0ECA">
              <w:t>mrisi mingāl hīčiḏ giṭa</w:t>
            </w:r>
            <w:r w:rsidR="00D7289A">
              <w:t>ˁ</w:t>
            </w:r>
            <w:r w:rsidRPr="00AB0ECA">
              <w:t xml:space="preserve"> </w:t>
            </w:r>
            <w:r w:rsidR="00D7289A">
              <w:t>ˁ</w:t>
            </w:r>
            <w:r w:rsidRPr="00AB0ECA">
              <w:t>a-l-</w:t>
            </w:r>
            <w:r w:rsidRPr="009D5FF5">
              <w:rPr>
                <w:vertAlign w:val="superscript"/>
              </w:rPr>
              <w:t>ǝ</w:t>
            </w:r>
            <w:r w:rsidRPr="00AB0ECA">
              <w:t xml:space="preserve">mrisi. </w:t>
            </w:r>
            <w:proofErr w:type="gramStart"/>
            <w:r w:rsidRPr="00AB0ECA">
              <w:t>čattafattu</w:t>
            </w:r>
            <w:proofErr w:type="gramEnd"/>
            <w:r w:rsidRPr="00AB0ECA">
              <w:t xml:space="preserve"> b-at-tēl al-ḥadīd mingāl hīčiḏ šnōn-ma čattafattu</w:t>
            </w:r>
            <w:r w:rsidRPr="009D5FF5">
              <w:rPr>
                <w:vertAlign w:val="superscript"/>
              </w:rPr>
              <w:t>w</w:t>
            </w:r>
            <w:r w:rsidRPr="00AB0ECA">
              <w:t xml:space="preserve">? </w:t>
            </w:r>
            <w:proofErr w:type="gramStart"/>
            <w:r w:rsidRPr="009D5FF5">
              <w:rPr>
                <w:vertAlign w:val="superscript"/>
              </w:rPr>
              <w:t>ǝ</w:t>
            </w:r>
            <w:r w:rsidRPr="00AB0ECA">
              <w:t>ṭla</w:t>
            </w:r>
            <w:r w:rsidR="00D7289A">
              <w:t>ˁ</w:t>
            </w:r>
            <w:r w:rsidRPr="00AB0ECA">
              <w:t>at</w:t>
            </w:r>
            <w:proofErr w:type="gramEnd"/>
            <w:r w:rsidRPr="00AB0ECA">
              <w:t xml:space="preserve"> al-ḥabil hāḏa gālat ta-šūf hāḏi zād.</w:t>
            </w:r>
          </w:p>
        </w:tc>
        <w:tc>
          <w:tcPr>
            <w:tcW w:w="4306" w:type="dxa"/>
            <w:shd w:val="clear" w:color="auto" w:fill="auto"/>
          </w:tcPr>
          <w:p w:rsidR="0003342C" w:rsidRPr="009D5FF5" w:rsidRDefault="0003342C" w:rsidP="00B1476E">
            <w:pPr>
              <w:jc w:val="both"/>
              <w:rPr>
                <w:szCs w:val="20"/>
              </w:rPr>
            </w:pPr>
            <w:r>
              <w:rPr>
                <w:szCs w:val="20"/>
              </w:rPr>
              <w:t>She tied him with the rope (but) he broke the rope like this. So she tied him with an iron wire. How much did she tie him? She put the rope on him and said to him, “Let’s see what you can do now!”</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luwattu</w:t>
            </w:r>
            <w:proofErr w:type="gramEnd"/>
            <w:r w:rsidRPr="00AB0ECA">
              <w:t xml:space="preserve"> </w:t>
            </w:r>
            <w:r w:rsidR="00D7289A">
              <w:t>ˁ</w:t>
            </w:r>
            <w:r w:rsidRPr="00AB0ECA">
              <w:t xml:space="preserve">alē luwattu </w:t>
            </w:r>
            <w:r w:rsidR="00D7289A">
              <w:t>ˁ</w:t>
            </w:r>
            <w:r w:rsidRPr="00AB0ECA">
              <w:t xml:space="preserve">alē lummin-ma gālit hāy hāḏa šlōn? </w:t>
            </w:r>
            <w:proofErr w:type="gramStart"/>
            <w:r w:rsidRPr="00AB0ECA">
              <w:t>šlōn-ma</w:t>
            </w:r>
            <w:proofErr w:type="gramEnd"/>
            <w:r w:rsidRPr="00AB0ECA">
              <w:t xml:space="preserve"> gāl hīčiḏ, gāl hīčiḏ, gāl hīčiḏ, la</w:t>
            </w:r>
            <w:r w:rsidR="00D7289A">
              <w:t>ˁ</w:t>
            </w:r>
            <w:r w:rsidRPr="00AB0ECA">
              <w:t xml:space="preserve">! </w:t>
            </w:r>
            <w:proofErr w:type="gramStart"/>
            <w:r w:rsidRPr="00AB0ECA">
              <w:t>gālat</w:t>
            </w:r>
            <w:proofErr w:type="gramEnd"/>
            <w:r w:rsidRPr="00AB0ECA">
              <w:t xml:space="preserve"> rawwiḥū-lu huwwa mčattaf </w:t>
            </w:r>
            <w:r w:rsidR="00D7289A">
              <w:t>ˁ</w:t>
            </w:r>
            <w:r w:rsidRPr="00AB0ECA">
              <w:t xml:space="preserve">ād ǧāw. </w:t>
            </w:r>
            <w:proofErr w:type="gramStart"/>
            <w:r w:rsidRPr="00AB0ECA">
              <w:t>tallafō</w:t>
            </w:r>
            <w:proofErr w:type="gramEnd"/>
            <w:r w:rsidRPr="00AB0ECA">
              <w:t xml:space="preserve"> talāf </w:t>
            </w:r>
            <w:r w:rsidRPr="009D5FF5">
              <w:rPr>
                <w:vertAlign w:val="superscript"/>
              </w:rPr>
              <w:t>ǝ</w:t>
            </w:r>
            <w:r w:rsidRPr="00AB0ECA">
              <w:t xml:space="preserve">b-nōba. </w:t>
            </w:r>
            <w:proofErr w:type="gramStart"/>
            <w:r w:rsidRPr="00AB0ECA">
              <w:t>tallafō</w:t>
            </w:r>
            <w:proofErr w:type="gramEnd"/>
            <w:r w:rsidRPr="00AB0ECA">
              <w:t xml:space="preserve"> talāf </w:t>
            </w:r>
            <w:r w:rsidRPr="009D5FF5">
              <w:rPr>
                <w:vertAlign w:val="superscript"/>
              </w:rPr>
              <w:t>ǝ</w:t>
            </w:r>
            <w:r w:rsidRPr="00AB0ECA">
              <w:t xml:space="preserve">b-nōba w-ǧābu ṣandūg. </w:t>
            </w:r>
            <w:proofErr w:type="gramStart"/>
            <w:r w:rsidRPr="00AB0ECA">
              <w:t>ḥaṭṭō</w:t>
            </w:r>
            <w:proofErr w:type="gramEnd"/>
            <w:r w:rsidRPr="00AB0ECA">
              <w:t xml:space="preserve"> b-aṣ-ṣandūg w-zattō b-al-baḥar. </w:t>
            </w:r>
            <w:proofErr w:type="gramStart"/>
            <w:r w:rsidRPr="00AB0ECA">
              <w:t>zattō</w:t>
            </w:r>
            <w:proofErr w:type="gramEnd"/>
            <w:r w:rsidRPr="00AB0ECA">
              <w:t xml:space="preserve"> b-al-baḥar w-rāḥ.</w:t>
            </w:r>
          </w:p>
        </w:tc>
        <w:tc>
          <w:tcPr>
            <w:tcW w:w="4306" w:type="dxa"/>
            <w:shd w:val="clear" w:color="auto" w:fill="auto"/>
          </w:tcPr>
          <w:p w:rsidR="0003342C" w:rsidRPr="009D5FF5" w:rsidRDefault="0003342C" w:rsidP="00B1476E">
            <w:pPr>
              <w:jc w:val="both"/>
              <w:rPr>
                <w:szCs w:val="20"/>
              </w:rPr>
            </w:pPr>
            <w:r>
              <w:rPr>
                <w:szCs w:val="20"/>
              </w:rPr>
              <w:t xml:space="preserve">She bound it around him again and again, </w:t>
            </w:r>
            <w:proofErr w:type="gramStart"/>
            <w:r>
              <w:rPr>
                <w:szCs w:val="20"/>
              </w:rPr>
              <w:t>then</w:t>
            </w:r>
            <w:proofErr w:type="gramEnd"/>
            <w:r>
              <w:rPr>
                <w:szCs w:val="20"/>
              </w:rPr>
              <w:t xml:space="preserve"> she said, “How is this?” He said, “So!</w:t>
            </w:r>
            <w:proofErr w:type="gramStart"/>
            <w:r>
              <w:rPr>
                <w:szCs w:val="20"/>
              </w:rPr>
              <w:t>”,</w:t>
            </w:r>
            <w:proofErr w:type="gramEnd"/>
            <w:r>
              <w:rPr>
                <w:szCs w:val="20"/>
              </w:rPr>
              <w:t xml:space="preserve"> he said, “So!” [I can open it]”, but, “No!” [</w:t>
            </w:r>
            <w:proofErr w:type="gramStart"/>
            <w:r>
              <w:rPr>
                <w:szCs w:val="20"/>
              </w:rPr>
              <w:t>he</w:t>
            </w:r>
            <w:proofErr w:type="gramEnd"/>
            <w:r>
              <w:rPr>
                <w:szCs w:val="20"/>
              </w:rPr>
              <w:t xml:space="preserve"> couldn’t]. She said, “Come here, he is bound, you can come”. They lambasted him completely. They lambasted him, brought a box, put him inside and threw him into the sea. They put him into the sea and he disappeared.</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hāḏōl</w:t>
            </w:r>
            <w:proofErr w:type="gramEnd"/>
            <w:r w:rsidRPr="00AB0ECA">
              <w:t xml:space="preserve"> ad-dänizǧīye yḥūšūn bāliq yṣīdūn bāliq miṯil Isṭanbūl ya</w:t>
            </w:r>
            <w:r w:rsidR="00D7289A">
              <w:t>ˁ</w:t>
            </w:r>
            <w:r w:rsidRPr="00AB0ECA">
              <w:t xml:space="preserve">ni. </w:t>
            </w:r>
            <w:proofErr w:type="gramStart"/>
            <w:r w:rsidRPr="00AB0ECA">
              <w:t>hāḏa</w:t>
            </w:r>
            <w:proofErr w:type="gramEnd"/>
            <w:r w:rsidRPr="00AB0ECA">
              <w:t xml:space="preserve"> n-</w:t>
            </w:r>
            <w:r w:rsidRPr="009D5FF5">
              <w:rPr>
                <w:color w:val="FF0000"/>
              </w:rPr>
              <w:t>nōba</w:t>
            </w:r>
            <w:r w:rsidRPr="00AB0ECA">
              <w:t xml:space="preserve"> zatt al-</w:t>
            </w:r>
            <w:r w:rsidRPr="009D5FF5">
              <w:rPr>
                <w:vertAlign w:val="superscript"/>
              </w:rPr>
              <w:t>ǝ</w:t>
            </w:r>
            <w:r w:rsidRPr="00AB0ECA">
              <w:t xml:space="preserve">hnīye </w:t>
            </w:r>
            <w:r w:rsidR="00D7289A">
              <w:t>ˀ</w:t>
            </w:r>
            <w:r w:rsidRPr="00AB0ECA">
              <w:t xml:space="preserve">innu ṯiǧīl, yōmin </w:t>
            </w:r>
            <w:r w:rsidRPr="009D5FF5">
              <w:rPr>
                <w:vertAlign w:val="superscript"/>
              </w:rPr>
              <w:t>i</w:t>
            </w:r>
            <w:r w:rsidRPr="00AB0ECA">
              <w:t xml:space="preserve">sḥabu hīčiḏ </w:t>
            </w:r>
            <w:r w:rsidR="00D7289A">
              <w:t>ˀ</w:t>
            </w:r>
            <w:r w:rsidRPr="00AB0ECA">
              <w:t xml:space="preserve">innu ṣandūg. </w:t>
            </w:r>
            <w:proofErr w:type="gramStart"/>
            <w:r w:rsidRPr="009D5FF5">
              <w:rPr>
                <w:vertAlign w:val="superscript"/>
              </w:rPr>
              <w:t>i</w:t>
            </w:r>
            <w:r w:rsidRPr="00AB0ECA">
              <w:t>sḥabaw</w:t>
            </w:r>
            <w:proofErr w:type="gramEnd"/>
            <w:r w:rsidRPr="00AB0ECA">
              <w:t xml:space="preserve"> aṣ-ṣandūg hināk </w:t>
            </w:r>
            <w:r w:rsidRPr="009D5FF5">
              <w:rPr>
                <w:vertAlign w:val="superscript"/>
              </w:rPr>
              <w:t>ǝ</w:t>
            </w:r>
            <w:r w:rsidRPr="00AB0ECA">
              <w:t>ṭla</w:t>
            </w:r>
            <w:r w:rsidR="00D7289A">
              <w:t>ˁ</w:t>
            </w:r>
            <w:r w:rsidRPr="00AB0ECA">
              <w:t xml:space="preserve">ō yōmin </w:t>
            </w:r>
            <w:r w:rsidRPr="009D5FF5">
              <w:rPr>
                <w:vertAlign w:val="superscript"/>
              </w:rPr>
              <w:t>ǝ</w:t>
            </w:r>
            <w:r w:rsidRPr="00AB0ECA">
              <w:t>ṭla</w:t>
            </w:r>
            <w:r w:rsidR="00D7289A">
              <w:t>ˁ</w:t>
            </w:r>
            <w:r w:rsidRPr="00AB0ECA">
              <w:t xml:space="preserve">ō, </w:t>
            </w:r>
            <w:r w:rsidR="00D7289A">
              <w:t>ˀ</w:t>
            </w:r>
            <w:r w:rsidRPr="00AB0ECA">
              <w:t xml:space="preserve">innu hū zlime. </w:t>
            </w:r>
            <w:proofErr w:type="gramStart"/>
            <w:r w:rsidRPr="009D5FF5">
              <w:rPr>
                <w:vertAlign w:val="superscript"/>
              </w:rPr>
              <w:t>i</w:t>
            </w:r>
            <w:r w:rsidRPr="00AB0ECA">
              <w:t>btāli</w:t>
            </w:r>
            <w:proofErr w:type="gramEnd"/>
            <w:r w:rsidRPr="00AB0ECA">
              <w:t xml:space="preserve"> yrūḥ! </w:t>
            </w:r>
            <w:proofErr w:type="gramStart"/>
            <w:r w:rsidRPr="00AB0ECA">
              <w:t>fakkaw</w:t>
            </w:r>
            <w:proofErr w:type="gramEnd"/>
            <w:r w:rsidRPr="00AB0ECA">
              <w:t xml:space="preserve"> aṣ-ṣandūg innu flān ǧābō </w:t>
            </w:r>
            <w:r w:rsidR="00D7289A">
              <w:t>ˁ</w:t>
            </w:r>
            <w:r w:rsidRPr="00AB0ECA">
              <w:t xml:space="preserve">a-l-bēt gāmu ydāwūnu. </w:t>
            </w:r>
            <w:proofErr w:type="gramStart"/>
            <w:r w:rsidRPr="00AB0ECA">
              <w:t>čiṯīr</w:t>
            </w:r>
            <w:proofErr w:type="gramEnd"/>
            <w:r w:rsidRPr="00AB0ECA">
              <w:t xml:space="preserve"> ǧilīl </w:t>
            </w:r>
            <w:r w:rsidRPr="009D5FF5">
              <w:rPr>
                <w:vertAlign w:val="superscript"/>
              </w:rPr>
              <w:t>i</w:t>
            </w:r>
            <w:r w:rsidRPr="00AB0ECA">
              <w:t xml:space="preserve">flān ṭāb. </w:t>
            </w:r>
          </w:p>
        </w:tc>
        <w:tc>
          <w:tcPr>
            <w:tcW w:w="4306" w:type="dxa"/>
            <w:shd w:val="clear" w:color="auto" w:fill="auto"/>
          </w:tcPr>
          <w:p w:rsidR="0003342C" w:rsidRPr="00DA088B" w:rsidRDefault="0003342C" w:rsidP="00B1476E">
            <w:pPr>
              <w:jc w:val="both"/>
              <w:rPr>
                <w:szCs w:val="20"/>
                <w:lang w:bidi="he-IL"/>
              </w:rPr>
            </w:pPr>
            <w:r>
              <w:rPr>
                <w:szCs w:val="20"/>
              </w:rPr>
              <w:t xml:space="preserve">Those sailors were catching </w:t>
            </w:r>
            <w:proofErr w:type="gramStart"/>
            <w:r>
              <w:rPr>
                <w:szCs w:val="20"/>
              </w:rPr>
              <w:t>fish,</w:t>
            </w:r>
            <w:proofErr w:type="gramEnd"/>
            <w:r>
              <w:rPr>
                <w:szCs w:val="20"/>
              </w:rPr>
              <w:t xml:space="preserve"> they were 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bāšt</w:t>
            </w:r>
            <w:proofErr w:type="gramEnd"/>
            <w:r w:rsidRPr="00AB0ECA">
              <w:t xml:space="preserve"> al-balad ydawwir sāyis l-al-xēl. </w:t>
            </w:r>
            <w:proofErr w:type="gramStart"/>
            <w:r w:rsidRPr="00AB0ECA">
              <w:t>gāylīn</w:t>
            </w:r>
            <w:proofErr w:type="gramEnd"/>
            <w:r w:rsidRPr="00AB0ECA">
              <w:t xml:space="preserve"> hēne </w:t>
            </w:r>
            <w:r w:rsidRPr="009D5FF5">
              <w:rPr>
                <w:vertAlign w:val="superscript"/>
              </w:rPr>
              <w:t>i</w:t>
            </w:r>
            <w:r w:rsidRPr="00AB0ECA">
              <w:t xml:space="preserve">zlime. </w:t>
            </w:r>
            <w:proofErr w:type="gramStart"/>
            <w:r w:rsidRPr="00AB0ECA">
              <w:t>čiṯīr</w:t>
            </w:r>
            <w:proofErr w:type="gramEnd"/>
            <w:r w:rsidRPr="00AB0ECA">
              <w:t xml:space="preserve"> </w:t>
            </w:r>
            <w:r w:rsidRPr="009D5FF5">
              <w:rPr>
                <w:vertAlign w:val="superscript"/>
              </w:rPr>
              <w:t>i</w:t>
            </w:r>
            <w:r w:rsidRPr="00AB0ECA">
              <w:t xml:space="preserve">zlimt-in zēn yṣīr sāyis. </w:t>
            </w:r>
            <w:proofErr w:type="gramStart"/>
            <w:r w:rsidRPr="00AB0ECA">
              <w:t>gāḷ</w:t>
            </w:r>
            <w:proofErr w:type="gramEnd"/>
            <w:r w:rsidRPr="00AB0ECA">
              <w:t xml:space="preserve">: xallu yiǧi! </w:t>
            </w:r>
            <w:proofErr w:type="gramStart"/>
            <w:r w:rsidRPr="00AB0ECA">
              <w:t>ǧābō</w:t>
            </w:r>
            <w:proofErr w:type="gramEnd"/>
            <w:r w:rsidRPr="00AB0ECA">
              <w:t xml:space="preserve"> luwwa w-</w:t>
            </w:r>
            <w:r w:rsidRPr="009D5FF5">
              <w:rPr>
                <w:color w:val="FF0000"/>
              </w:rPr>
              <w:t>ṣār sāyis-in</w:t>
            </w:r>
            <w:r w:rsidRPr="00AB0ECA">
              <w:t xml:space="preserve"> l-al-xēl. </w:t>
            </w:r>
            <w:proofErr w:type="gramStart"/>
            <w:r w:rsidRPr="00AB0ECA">
              <w:t>gām</w:t>
            </w:r>
            <w:proofErr w:type="gramEnd"/>
            <w:r w:rsidRPr="00AB0ECA">
              <w:t xml:space="preserve"> yāxuḏ al-xēl </w:t>
            </w:r>
            <w:r w:rsidR="00D7289A">
              <w:t>ˁ</w:t>
            </w:r>
            <w:r w:rsidRPr="00AB0ECA">
              <w:t xml:space="preserve">ala ǧāl al-baḥar hīčiḏ. </w:t>
            </w:r>
            <w:proofErr w:type="gramStart"/>
            <w:r w:rsidRPr="00AB0ECA">
              <w:t>yāxuḏ</w:t>
            </w:r>
            <w:proofErr w:type="gramEnd"/>
            <w:r w:rsidRPr="00AB0ECA">
              <w:t xml:space="preserve"> al-xēl </w:t>
            </w:r>
            <w:r w:rsidR="00D7289A">
              <w:t>ˁ</w:t>
            </w:r>
            <w:r w:rsidRPr="00AB0ECA">
              <w:t>ala ǧāl al-baḥar w-</w:t>
            </w:r>
            <w:r w:rsidRPr="009D5FF5">
              <w:rPr>
                <w:color w:val="FF0000"/>
              </w:rPr>
              <w:t>min</w:t>
            </w:r>
            <w:r w:rsidRPr="00AB0ECA">
              <w:t xml:space="preserve"> al-baḥar yuṭlu</w:t>
            </w:r>
            <w:r w:rsidR="00D7289A">
              <w:t>ˁ</w:t>
            </w:r>
            <w:r w:rsidRPr="00AB0ECA">
              <w:t xml:space="preserve"> </w:t>
            </w:r>
            <w:r w:rsidRPr="009D5FF5">
              <w:rPr>
                <w:vertAlign w:val="superscript"/>
              </w:rPr>
              <w:t>ǝ</w:t>
            </w:r>
            <w:r w:rsidRPr="00AB0ECA">
              <w:t xml:space="preserve">ḥṣān, </w:t>
            </w:r>
            <w:r w:rsidR="00D7289A">
              <w:t>ˀ</w:t>
            </w:r>
            <w:r w:rsidRPr="00AB0ECA">
              <w:t xml:space="preserve">ärkäk, al-faras zād </w:t>
            </w:r>
            <w:r w:rsidR="00D7289A">
              <w:t>ˁ</w:t>
            </w:r>
            <w:r w:rsidRPr="00AB0ECA">
              <w:t>āṭi yšabbi l-faras minnu.</w:t>
            </w:r>
          </w:p>
        </w:tc>
        <w:tc>
          <w:tcPr>
            <w:tcW w:w="4306" w:type="dxa"/>
            <w:shd w:val="clear" w:color="auto" w:fill="auto"/>
          </w:tcPr>
          <w:p w:rsidR="0003342C" w:rsidRPr="009D5FF5" w:rsidRDefault="0003342C" w:rsidP="00B1476E">
            <w:pPr>
              <w:jc w:val="both"/>
              <w:rPr>
                <w:szCs w:val="20"/>
              </w:rPr>
            </w:pPr>
            <w:r>
              <w:rPr>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03342C" w:rsidRPr="00AB0ECA" w:rsidTr="00B1476E">
        <w:tc>
          <w:tcPr>
            <w:tcW w:w="4982" w:type="dxa"/>
            <w:shd w:val="clear" w:color="auto" w:fill="auto"/>
          </w:tcPr>
          <w:p w:rsidR="0003342C" w:rsidRPr="00AB0ECA" w:rsidRDefault="0003342C" w:rsidP="00B1476E">
            <w:pPr>
              <w:jc w:val="both"/>
            </w:pPr>
            <w:proofErr w:type="gramStart"/>
            <w:r w:rsidRPr="00AB0ECA">
              <w:t>l-al-ḥōl</w:t>
            </w:r>
            <w:proofErr w:type="gramEnd"/>
            <w:r w:rsidRPr="00AB0ECA">
              <w:t xml:space="preserve"> ṣāyir muhra minnu gāyim yrabbīhe dāyir sine w-yrūḥ hināk </w:t>
            </w:r>
            <w:r w:rsidR="00D7289A">
              <w:t>ˀ</w:t>
            </w:r>
            <w:r w:rsidRPr="00AB0ECA">
              <w:t>uxra l-</w:t>
            </w:r>
            <w:r w:rsidRPr="009D5FF5">
              <w:rPr>
                <w:vertAlign w:val="superscript"/>
              </w:rPr>
              <w:t>ǝ</w:t>
            </w:r>
            <w:r w:rsidRPr="00AB0ECA">
              <w:t>ḥṣān ṭila</w:t>
            </w:r>
            <w:r w:rsidR="00D7289A">
              <w:t>ˁ</w:t>
            </w:r>
            <w:r w:rsidRPr="00AB0ECA">
              <w:t xml:space="preserve"> </w:t>
            </w:r>
            <w:r w:rsidR="00D7289A">
              <w:t>ˀ</w:t>
            </w:r>
            <w:r w:rsidRPr="00AB0ECA">
              <w:t xml:space="preserve">uxra al-faras šabbāha. </w:t>
            </w:r>
            <w:proofErr w:type="gramStart"/>
            <w:r w:rsidRPr="00AB0ECA">
              <w:t>ǧābat</w:t>
            </w:r>
            <w:proofErr w:type="gramEnd"/>
            <w:r w:rsidRPr="00AB0ECA">
              <w:t xml:space="preserve"> </w:t>
            </w:r>
            <w:r w:rsidRPr="009D5FF5">
              <w:rPr>
                <w:vertAlign w:val="superscript"/>
              </w:rPr>
              <w:t>ǝ</w:t>
            </w:r>
            <w:r w:rsidRPr="00AB0ECA">
              <w:t xml:space="preserve">ḥṣān an-nōb. </w:t>
            </w:r>
            <w:proofErr w:type="gramStart"/>
            <w:r w:rsidRPr="00AB0ECA">
              <w:t>w-rabbāhin</w:t>
            </w:r>
            <w:proofErr w:type="gramEnd"/>
            <w:r w:rsidRPr="00AB0ECA">
              <w:t xml:space="preserve"> haḏanne lummun-ma ṣār </w:t>
            </w:r>
            <w:r w:rsidR="00D7289A">
              <w:t>ˁ</w:t>
            </w:r>
            <w:r w:rsidRPr="00AB0ECA">
              <w:t xml:space="preserve">a-l-kēf. </w:t>
            </w:r>
            <w:proofErr w:type="gramStart"/>
            <w:r w:rsidRPr="009D5FF5">
              <w:rPr>
                <w:vertAlign w:val="superscript"/>
              </w:rPr>
              <w:t>i</w:t>
            </w:r>
            <w:r w:rsidRPr="00AB0ECA">
              <w:t>rčib</w:t>
            </w:r>
            <w:proofErr w:type="gramEnd"/>
            <w:r w:rsidRPr="00AB0ECA">
              <w:t xml:space="preserve"> </w:t>
            </w:r>
            <w:r w:rsidR="00D7289A">
              <w:t>ˁ</w:t>
            </w:r>
            <w:r w:rsidRPr="00AB0ECA">
              <w:t xml:space="preserve">ādu naḥar </w:t>
            </w:r>
            <w:r w:rsidR="00D7289A">
              <w:t>ˁ</w:t>
            </w:r>
            <w:r w:rsidRPr="00AB0ECA">
              <w:t xml:space="preserve">ala Klēb w-Ǧassās b-ḏ̣ahar al-faras az-zēna hāḏi. </w:t>
            </w:r>
            <w:proofErr w:type="gramStart"/>
            <w:r w:rsidRPr="00AB0ECA">
              <w:t>taḥārabaw</w:t>
            </w:r>
            <w:proofErr w:type="gramEnd"/>
            <w:r w:rsidRPr="00AB0ECA">
              <w:t xml:space="preserve"> </w:t>
            </w:r>
            <w:r w:rsidR="00D7289A">
              <w:t>ˁ</w:t>
            </w:r>
            <w:r w:rsidRPr="00AB0ECA">
              <w:t xml:space="preserve">ād ḏibaḥhum. </w:t>
            </w:r>
            <w:proofErr w:type="gramStart"/>
            <w:r w:rsidRPr="00AB0ECA">
              <w:t>ba</w:t>
            </w:r>
            <w:r w:rsidR="00D7289A">
              <w:t>ˁ</w:t>
            </w:r>
            <w:r w:rsidRPr="00AB0ECA">
              <w:t>ad</w:t>
            </w:r>
            <w:proofErr w:type="gramEnd"/>
            <w:r w:rsidRPr="00AB0ECA">
              <w:t xml:space="preserve"> hāḏa ḏibaḥhum </w:t>
            </w:r>
            <w:r w:rsidR="00D7289A">
              <w:t>ˁ</w:t>
            </w:r>
            <w:r w:rsidRPr="00AB0ECA">
              <w:t xml:space="preserve">ād. </w:t>
            </w:r>
          </w:p>
        </w:tc>
        <w:tc>
          <w:tcPr>
            <w:tcW w:w="4306" w:type="dxa"/>
            <w:shd w:val="clear" w:color="auto" w:fill="auto"/>
          </w:tcPr>
          <w:p w:rsidR="0003342C" w:rsidRPr="009D5FF5" w:rsidRDefault="0003342C" w:rsidP="00B1476E">
            <w:pPr>
              <w:jc w:val="both"/>
              <w:rPr>
                <w:szCs w:val="20"/>
              </w:rPr>
            </w:pPr>
            <w:r>
              <w:rPr>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w:t>
            </w:r>
          </w:p>
        </w:tc>
      </w:tr>
    </w:tbl>
    <w:p w:rsidR="0003342C" w:rsidRDefault="0003342C" w:rsidP="0003342C">
      <w:pPr>
        <w:jc w:val="both"/>
      </w:pPr>
    </w:p>
    <w:p w:rsidR="0003342C" w:rsidRDefault="0003342C" w:rsidP="00A608C2">
      <w:pPr>
        <w:pStyle w:val="Liste"/>
      </w:pPr>
      <w:r>
        <w:t>Wörter und Phrasen</w:t>
      </w:r>
    </w:p>
    <w:p w:rsidR="0003342C" w:rsidRDefault="0003342C" w:rsidP="00A608C2">
      <w:pPr>
        <w:pStyle w:val="Liste"/>
      </w:pPr>
      <w:r>
        <w:t xml:space="preserve">naḥar klettern; naḥar </w:t>
      </w:r>
      <w:r w:rsidR="00D7289A">
        <w:t>ˁ</w:t>
      </w:r>
      <w:r>
        <w:t>a-ǧ-ǧbile he climbed the mountain</w:t>
      </w:r>
    </w:p>
    <w:p w:rsidR="0003342C" w:rsidRPr="0003342C" w:rsidRDefault="0003342C" w:rsidP="00A608C2">
      <w:pPr>
        <w:pStyle w:val="Liste"/>
        <w:rPr>
          <w:lang w:val="de-AT"/>
        </w:rPr>
      </w:pPr>
      <w:r w:rsidRPr="0003342C">
        <w:rPr>
          <w:lang w:val="de-AT"/>
        </w:rPr>
        <w:t xml:space="preserve">čattaf anbinden </w:t>
      </w:r>
    </w:p>
    <w:p w:rsidR="0003342C" w:rsidRPr="001747AF" w:rsidRDefault="0003342C" w:rsidP="00A608C2">
      <w:pPr>
        <w:pStyle w:val="Liste"/>
        <w:rPr>
          <w:lang w:val="de-AT"/>
        </w:rPr>
      </w:pPr>
      <w:r w:rsidRPr="001747AF">
        <w:rPr>
          <w:lang w:val="de-AT"/>
        </w:rPr>
        <w:t>ǧūd Gefäß (kap)</w:t>
      </w:r>
    </w:p>
    <w:p w:rsidR="0003342C" w:rsidRPr="001747AF" w:rsidRDefault="0003342C" w:rsidP="00A608C2">
      <w:pPr>
        <w:pStyle w:val="Liste"/>
        <w:rPr>
          <w:lang w:val="de-AT"/>
        </w:rPr>
      </w:pPr>
      <w:r w:rsidRPr="001747AF">
        <w:rPr>
          <w:lang w:val="de-AT"/>
        </w:rPr>
        <w:t xml:space="preserve">ǝhǧim </w:t>
      </w:r>
      <w:proofErr w:type="gramStart"/>
      <w:r w:rsidRPr="001747AF">
        <w:rPr>
          <w:lang w:val="de-AT"/>
        </w:rPr>
        <w:t>yhaǧim ?</w:t>
      </w:r>
      <w:proofErr w:type="gramEnd"/>
    </w:p>
    <w:p w:rsidR="0003342C" w:rsidRPr="001747AF" w:rsidRDefault="00902CA1" w:rsidP="00A608C2">
      <w:pPr>
        <w:pStyle w:val="Liste"/>
        <w:rPr>
          <w:lang w:val="de-AT"/>
        </w:rPr>
      </w:pPr>
      <w:r>
        <w:rPr>
          <w:lang w:val="de-AT"/>
        </w:rPr>
        <w:t>yā wal</w:t>
      </w:r>
      <w:r w:rsidR="0003342C" w:rsidRPr="001747AF">
        <w:rPr>
          <w:lang w:val="de-AT"/>
        </w:rPr>
        <w:t>! fem. yā walli Anrede für einen, dessen Namen man nicht kennt</w:t>
      </w:r>
    </w:p>
    <w:p w:rsidR="0003342C" w:rsidRPr="001747AF" w:rsidRDefault="0003342C" w:rsidP="00A608C2">
      <w:pPr>
        <w:pStyle w:val="Liste"/>
        <w:rPr>
          <w:lang w:val="de-AT"/>
        </w:rPr>
      </w:pPr>
      <w:r w:rsidRPr="001747AF">
        <w:rPr>
          <w:lang w:val="de-AT"/>
        </w:rPr>
        <w:t>gāmat aǧ-ǧāme kıyamet koptu</w:t>
      </w:r>
    </w:p>
    <w:p w:rsidR="0003342C" w:rsidRPr="001747AF" w:rsidRDefault="0003342C" w:rsidP="00A608C2">
      <w:pPr>
        <w:pStyle w:val="Liste"/>
        <w:rPr>
          <w:lang w:val="de-AT"/>
        </w:rPr>
      </w:pPr>
      <w:r w:rsidRPr="001747AF">
        <w:rPr>
          <w:lang w:val="de-AT"/>
        </w:rPr>
        <w:t>gaṭṭ yguṭṭ schneiden</w:t>
      </w:r>
    </w:p>
    <w:p w:rsidR="0003342C" w:rsidRPr="001747AF" w:rsidRDefault="0003342C" w:rsidP="00A608C2">
      <w:pPr>
        <w:pStyle w:val="Liste"/>
        <w:rPr>
          <w:lang w:val="de-AT"/>
        </w:rPr>
      </w:pPr>
      <w:r w:rsidRPr="001747AF">
        <w:rPr>
          <w:lang w:val="de-AT"/>
        </w:rPr>
        <w:t xml:space="preserve">ytiḥayyal </w:t>
      </w:r>
      <w:r w:rsidR="00D7289A">
        <w:rPr>
          <w:lang w:val="de-AT"/>
        </w:rPr>
        <w:t>ˁ</w:t>
      </w:r>
      <w:r w:rsidRPr="001747AF">
        <w:rPr>
          <w:lang w:val="de-AT"/>
        </w:rPr>
        <w:t>ala j-m überlisten</w:t>
      </w:r>
    </w:p>
    <w:p w:rsidR="0003342C" w:rsidRPr="001747AF" w:rsidRDefault="0003342C" w:rsidP="00A608C2">
      <w:pPr>
        <w:pStyle w:val="Liste"/>
        <w:rPr>
          <w:lang w:val="de-AT"/>
        </w:rPr>
      </w:pPr>
      <w:r w:rsidRPr="001747AF">
        <w:rPr>
          <w:lang w:val="de-AT"/>
        </w:rPr>
        <w:t>gǝṭa</w:t>
      </w:r>
      <w:r w:rsidR="00D7289A">
        <w:rPr>
          <w:lang w:val="de-AT"/>
        </w:rPr>
        <w:t>ˁ</w:t>
      </w:r>
      <w:r w:rsidRPr="001747AF">
        <w:rPr>
          <w:lang w:val="de-AT"/>
        </w:rPr>
        <w:t xml:space="preserve"> ausreißen koparmak</w:t>
      </w:r>
    </w:p>
    <w:p w:rsidR="0003342C" w:rsidRPr="001747AF" w:rsidRDefault="0003342C" w:rsidP="0003342C">
      <w:pPr>
        <w:jc w:val="both"/>
        <w:rPr>
          <w:lang w:val="de-AT"/>
        </w:rPr>
      </w:pPr>
    </w:p>
    <w:p w:rsidR="0003342C" w:rsidRPr="001747AF" w:rsidRDefault="0003342C" w:rsidP="00A608C2">
      <w:pPr>
        <w:pStyle w:val="Liste"/>
        <w:rPr>
          <w:lang w:val="de-AT"/>
        </w:rPr>
      </w:pPr>
      <w:r w:rsidRPr="001747AF">
        <w:rPr>
          <w:lang w:val="de-AT"/>
        </w:rPr>
        <w:t>sollen</w:t>
      </w:r>
    </w:p>
    <w:p w:rsidR="0003342C" w:rsidRPr="001747AF" w:rsidRDefault="0003342C" w:rsidP="00A608C2">
      <w:pPr>
        <w:pStyle w:val="Liste"/>
        <w:rPr>
          <w:lang w:val="de-AT"/>
        </w:rPr>
      </w:pPr>
      <w:r w:rsidRPr="001747AF">
        <w:rPr>
          <w:lang w:val="de-AT"/>
        </w:rPr>
        <w:t>xallu yiǧi er soll kommen</w:t>
      </w:r>
    </w:p>
    <w:p w:rsidR="0003342C" w:rsidRPr="001747AF" w:rsidRDefault="0003342C" w:rsidP="00A608C2">
      <w:pPr>
        <w:pStyle w:val="Liste"/>
        <w:rPr>
          <w:lang w:val="de-AT"/>
        </w:rPr>
      </w:pPr>
      <w:r w:rsidRPr="001747AF">
        <w:rPr>
          <w:lang w:val="de-AT"/>
        </w:rPr>
        <w:t>xallha tiǧi sie</w:t>
      </w:r>
    </w:p>
    <w:p w:rsidR="0003342C" w:rsidRPr="001747AF" w:rsidRDefault="0003342C" w:rsidP="00A608C2">
      <w:pPr>
        <w:pStyle w:val="Liste"/>
        <w:rPr>
          <w:lang w:val="de-AT"/>
        </w:rPr>
      </w:pPr>
      <w:r w:rsidRPr="001747AF">
        <w:rPr>
          <w:lang w:val="de-AT"/>
        </w:rPr>
        <w:t xml:space="preserve">xallhum yiǧūn </w:t>
      </w:r>
    </w:p>
    <w:p w:rsidR="0003342C" w:rsidRPr="001747AF" w:rsidRDefault="0003342C" w:rsidP="00A608C2">
      <w:pPr>
        <w:pStyle w:val="Liste"/>
        <w:rPr>
          <w:lang w:val="de-AT"/>
        </w:rPr>
      </w:pPr>
      <w:r w:rsidRPr="001747AF">
        <w:rPr>
          <w:lang w:val="de-AT"/>
        </w:rPr>
        <w:t>xallhin yiǧin</w:t>
      </w:r>
    </w:p>
    <w:p w:rsidR="0003342C" w:rsidRPr="001747AF" w:rsidRDefault="0003342C" w:rsidP="0003342C">
      <w:pPr>
        <w:jc w:val="both"/>
        <w:rPr>
          <w:lang w:val="de-AT"/>
        </w:rPr>
      </w:pPr>
    </w:p>
    <w:p w:rsidR="0003342C" w:rsidRDefault="0003342C" w:rsidP="00E37A9F">
      <w:pPr>
        <w:pStyle w:val="Textkrper2"/>
        <w:spacing w:line="240" w:lineRule="auto"/>
        <w:rPr>
          <w:lang w:val="de-AT"/>
        </w:rPr>
        <w:sectPr w:rsidR="0003342C">
          <w:headerReference w:type="even" r:id="rId16"/>
          <w:headerReference w:type="default" r:id="rId17"/>
          <w:pgSz w:w="11906" w:h="16838"/>
          <w:pgMar w:top="1417" w:right="1417" w:bottom="1134" w:left="1417" w:header="708" w:footer="708" w:gutter="0"/>
          <w:cols w:space="708"/>
          <w:titlePg/>
          <w:docGrid w:linePitch="360"/>
        </w:sectPr>
      </w:pPr>
    </w:p>
    <w:p w:rsidR="0003342C" w:rsidRDefault="0003342C" w:rsidP="0003342C">
      <w:pPr>
        <w:pStyle w:val="berschrift2"/>
        <w:rPr>
          <w:noProof/>
          <w:lang w:val="de-AT"/>
        </w:rPr>
      </w:pPr>
      <w:r w:rsidRPr="00082F22">
        <w:rPr>
          <w:noProof/>
          <w:lang w:val="de-AT"/>
        </w:rPr>
        <w:t>Urfa</w:t>
      </w:r>
      <w:r>
        <w:rPr>
          <w:noProof/>
          <w:lang w:val="de-AT"/>
        </w:rPr>
        <w:t>-118</w:t>
      </w:r>
      <w:r w:rsidRPr="00082F22">
        <w:rPr>
          <w:noProof/>
          <w:lang w:val="de-AT"/>
        </w:rPr>
        <w:t xml:space="preserve">: </w:t>
      </w:r>
      <w:r>
        <w:rPr>
          <w:noProof/>
          <w:lang w:val="de-AT"/>
        </w:rPr>
        <w:t xml:space="preserve"> Camels</w:t>
      </w:r>
    </w:p>
    <w:p w:rsidR="0003342C" w:rsidRDefault="0003342C" w:rsidP="00A608C2">
      <w:pPr>
        <w:pStyle w:val="Liste"/>
        <w:rPr>
          <w:lang w:val="de-AT"/>
        </w:rPr>
      </w:pPr>
      <w:r>
        <w:rPr>
          <w:noProof/>
          <w:lang w:val="de-AT"/>
        </w:rPr>
        <w:t xml:space="preserve">Ḥaǧǧ Mamdūḥ Badir [geb. ca. 1930]: </w:t>
      </w:r>
      <w:r>
        <w:rPr>
          <w:lang w:val="de-AT"/>
        </w:rPr>
        <w:t>12</w:t>
      </w:r>
      <w:r w:rsidRPr="00A176EB">
        <w:rPr>
          <w:lang w:val="de-AT"/>
        </w:rPr>
        <w:t>.5.</w:t>
      </w:r>
      <w:r>
        <w:rPr>
          <w:lang w:val="de-AT"/>
        </w:rPr>
        <w:t>2010</w:t>
      </w:r>
    </w:p>
    <w:p w:rsidR="0003342C" w:rsidRPr="00A176EB" w:rsidRDefault="0003342C" w:rsidP="00A608C2">
      <w:pPr>
        <w:pStyle w:val="Liste"/>
        <w:rPr>
          <w:lang w:val="de-AT"/>
        </w:rPr>
      </w:pPr>
      <w:r w:rsidRPr="00A176EB">
        <w:rPr>
          <w:lang w:val="de-AT"/>
        </w:rPr>
        <w:t xml:space="preserve">Im Ort </w:t>
      </w:r>
      <w:r>
        <w:rPr>
          <w:lang w:val="de-AT"/>
        </w:rPr>
        <w:t>Tall Xarma/Sorallı</w:t>
      </w:r>
    </w:p>
    <w:p w:rsidR="0003342C" w:rsidRDefault="0003342C" w:rsidP="0003342C">
      <w:pPr>
        <w:rPr>
          <w:noProof/>
          <w:lang w:val="de-AT"/>
        </w:rPr>
      </w:pPr>
    </w:p>
    <w:p w:rsidR="0003342C" w:rsidRDefault="0003342C" w:rsidP="00A608C2">
      <w:pPr>
        <w:pStyle w:val="Liste"/>
        <w:rPr>
          <w:noProof/>
          <w:lang w:val="de-AT"/>
        </w:rPr>
      </w:pPr>
      <w:r>
        <w:rPr>
          <w:noProof/>
          <w:lang w:val="de-AT"/>
        </w:rPr>
        <w:t>Über Kamele (nur für Vokabular</w:t>
      </w:r>
    </w:p>
    <w:p w:rsidR="0003342C" w:rsidRDefault="00D7289A" w:rsidP="00A608C2">
      <w:pPr>
        <w:pStyle w:val="Liste"/>
        <w:rPr>
          <w:noProof/>
          <w:lang w:val="de-AT"/>
        </w:rPr>
      </w:pPr>
      <w:r>
        <w:rPr>
          <w:noProof/>
          <w:lang w:val="de-AT"/>
        </w:rPr>
        <w:t>ˀ</w:t>
      </w:r>
      <w:r w:rsidR="00475E4F">
        <w:rPr>
          <w:noProof/>
          <w:lang w:val="de-AT"/>
        </w:rPr>
        <w:t>āni b-al-bi</w:t>
      </w:r>
      <w:r>
        <w:rPr>
          <w:noProof/>
          <w:lang w:val="de-AT"/>
        </w:rPr>
        <w:t>ˁ</w:t>
      </w:r>
      <w:r w:rsidR="0003342C">
        <w:rPr>
          <w:noProof/>
          <w:lang w:val="de-AT"/>
        </w:rPr>
        <w:t xml:space="preserve">īr saráḥit čiṯīr. </w:t>
      </w:r>
    </w:p>
    <w:p w:rsidR="0003342C" w:rsidRPr="006E14BD" w:rsidRDefault="0003342C" w:rsidP="00475E4F">
      <w:pPr>
        <w:pStyle w:val="Textkrper"/>
        <w:rPr>
          <w:i/>
          <w:noProof/>
          <w:lang w:val="de-AT"/>
        </w:rPr>
      </w:pPr>
      <w:r w:rsidRPr="006E14BD">
        <w:rPr>
          <w:i/>
          <w:noProof/>
          <w:lang w:val="de-AT"/>
        </w:rPr>
        <w:t>ḥalīb al-b</w:t>
      </w:r>
      <w:r w:rsidR="00475E4F">
        <w:rPr>
          <w:i/>
          <w:noProof/>
          <w:lang w:val="de-AT"/>
        </w:rPr>
        <w:t>i</w:t>
      </w:r>
      <w:r w:rsidR="00D7289A">
        <w:rPr>
          <w:i/>
          <w:noProof/>
          <w:lang w:val="de-AT"/>
        </w:rPr>
        <w:t>ˁ</w:t>
      </w:r>
      <w:r w:rsidRPr="006E14BD">
        <w:rPr>
          <w:i/>
          <w:noProof/>
          <w:lang w:val="de-AT"/>
        </w:rPr>
        <w:t>īr, ḥalīb al-ba</w:t>
      </w:r>
      <w:r w:rsidR="00D7289A">
        <w:rPr>
          <w:i/>
          <w:noProof/>
          <w:lang w:val="de-AT"/>
        </w:rPr>
        <w:t>ˁ</w:t>
      </w:r>
      <w:r w:rsidRPr="006E14BD">
        <w:rPr>
          <w:i/>
          <w:noProof/>
          <w:lang w:val="de-AT"/>
        </w:rPr>
        <w:t>ir mā-yṣīr xāṯir, mā-yṣīr ǧubun - mā-yfawwrūnu. al-b</w:t>
      </w:r>
      <w:r w:rsidR="00475E4F">
        <w:rPr>
          <w:i/>
          <w:noProof/>
          <w:lang w:val="de-AT"/>
        </w:rPr>
        <w:t>i</w:t>
      </w:r>
      <w:r w:rsidR="00D7289A">
        <w:rPr>
          <w:i/>
          <w:noProof/>
          <w:lang w:val="de-AT"/>
        </w:rPr>
        <w:t>ˁ</w:t>
      </w:r>
      <w:r w:rsidRPr="006E14BD">
        <w:rPr>
          <w:i/>
          <w:noProof/>
          <w:lang w:val="de-AT"/>
        </w:rPr>
        <w:t xml:space="preserve">īr bi-š-šǝkwa ḥalību mā-yṣīr, b-al-xāṯir mā-yṣīr. </w:t>
      </w:r>
    </w:p>
    <w:p w:rsidR="0003342C" w:rsidRPr="006E14BD" w:rsidRDefault="0003342C" w:rsidP="006E14BD">
      <w:pPr>
        <w:pStyle w:val="Textkrper"/>
        <w:rPr>
          <w:i/>
          <w:lang w:val="de-AT"/>
        </w:rPr>
      </w:pPr>
      <w:r w:rsidRPr="006E14BD">
        <w:rPr>
          <w:i/>
          <w:noProof/>
          <w:lang w:val="de-AT"/>
        </w:rPr>
        <w:t xml:space="preserve">w-min hēne bi-r-riǧil hāḏi </w:t>
      </w:r>
      <w:r w:rsidRPr="006E14BD">
        <w:rPr>
          <w:i/>
          <w:lang w:val="de-AT"/>
        </w:rPr>
        <w:t>[rechter Fuß] t</w:t>
      </w:r>
      <w:r w:rsidR="00D7289A">
        <w:rPr>
          <w:i/>
          <w:lang w:val="de-AT"/>
        </w:rPr>
        <w:t>ˁ</w:t>
      </w:r>
      <w:r w:rsidRPr="006E14BD">
        <w:rPr>
          <w:i/>
          <w:lang w:val="de-AT"/>
        </w:rPr>
        <w:t>agulu mā-yṣīr xaṭīya hā.</w:t>
      </w:r>
    </w:p>
    <w:p w:rsidR="0003342C" w:rsidRDefault="0003342C" w:rsidP="00A608C2">
      <w:pPr>
        <w:pStyle w:val="Liste"/>
        <w:rPr>
          <w:lang w:val="de-AT"/>
        </w:rPr>
      </w:pPr>
      <w:r>
        <w:rPr>
          <w:lang w:val="de-AT"/>
        </w:rPr>
        <w:t xml:space="preserve">w-ṣubuq b-salāmha </w:t>
      </w:r>
      <w:r w:rsidR="00D7289A">
        <w:rPr>
          <w:lang w:val="de-AT"/>
        </w:rPr>
        <w:t>ˁ</w:t>
      </w:r>
      <w:r>
        <w:rPr>
          <w:lang w:val="de-AT"/>
        </w:rPr>
        <w:t>uburha tḥuṭṭ bōyaq</w:t>
      </w:r>
    </w:p>
    <w:p w:rsidR="0003342C" w:rsidRDefault="0003342C" w:rsidP="00A608C2">
      <w:pPr>
        <w:pStyle w:val="Liste"/>
        <w:rPr>
          <w:lang w:val="de-AT"/>
        </w:rPr>
      </w:pPr>
      <w:r>
        <w:rPr>
          <w:lang w:val="de-AT"/>
        </w:rPr>
        <w:t xml:space="preserve">ṣubq ǝḏ̣hārha w-dabiš šǧāhha </w:t>
      </w:r>
    </w:p>
    <w:p w:rsidR="0003342C" w:rsidRPr="0003342C" w:rsidRDefault="00D7289A" w:rsidP="00A608C2">
      <w:pPr>
        <w:pStyle w:val="Liste"/>
        <w:rPr>
          <w:lang w:val="de-AT"/>
        </w:rPr>
      </w:pPr>
      <w:r>
        <w:rPr>
          <w:lang w:val="de-AT"/>
        </w:rPr>
        <w:t>ˁ</w:t>
      </w:r>
      <w:r w:rsidR="0003342C">
        <w:rPr>
          <w:lang w:val="de-AT"/>
        </w:rPr>
        <w:t xml:space="preserve">agǝl yumnāha </w:t>
      </w:r>
      <w:r w:rsidR="0003342C" w:rsidRPr="0003342C">
        <w:rPr>
          <w:lang w:val="de-AT"/>
        </w:rPr>
        <w:t>rechtes Knie</w:t>
      </w:r>
    </w:p>
    <w:p w:rsidR="0003342C" w:rsidRDefault="0003342C" w:rsidP="0003342C">
      <w:pPr>
        <w:rPr>
          <w:lang w:val="de-AT"/>
        </w:rPr>
      </w:pPr>
    </w:p>
    <w:p w:rsidR="00C91761" w:rsidRPr="00BD7AEA" w:rsidRDefault="00C91761" w:rsidP="00C91761">
      <w:pPr>
        <w:pStyle w:val="berschrift2"/>
        <w:rPr>
          <w:noProof/>
          <w:lang w:val="en-US"/>
        </w:rPr>
      </w:pPr>
      <w:r w:rsidRPr="00BD7AEA">
        <w:rPr>
          <w:noProof/>
          <w:lang w:val="en-US"/>
        </w:rPr>
        <w:t>Urfa-122: Nimrod</w:t>
      </w:r>
      <w:r w:rsidR="00EC6A71" w:rsidRPr="00BD7AEA">
        <w:rPr>
          <w:noProof/>
          <w:lang w:val="en-US"/>
        </w:rPr>
        <w:t xml:space="preserve"> </w:t>
      </w:r>
      <w:r w:rsidR="00EC6A71" w:rsidRPr="00EC6A71">
        <w:rPr>
          <w:color w:val="00B050"/>
          <w:lang w:val="en-US"/>
        </w:rPr>
        <w:t>[</w:t>
      </w:r>
      <w:r w:rsidR="00EC6A71">
        <w:rPr>
          <w:color w:val="00B050"/>
          <w:lang w:val="en-US"/>
        </w:rPr>
        <w:t>control/trans]</w:t>
      </w:r>
    </w:p>
    <w:p w:rsidR="00C91761" w:rsidRPr="00BD7AEA" w:rsidRDefault="00C91761" w:rsidP="00A608C2">
      <w:pPr>
        <w:pStyle w:val="Liste"/>
        <w:rPr>
          <w:lang w:val="en-US"/>
        </w:rPr>
      </w:pPr>
      <w:r w:rsidRPr="00BD7AEA">
        <w:rPr>
          <w:noProof/>
          <w:lang w:val="en-US"/>
        </w:rPr>
        <w:t xml:space="preserve">Ibrahim, </w:t>
      </w:r>
      <w:r w:rsidR="00FC455B" w:rsidRPr="00BD7AEA">
        <w:rPr>
          <w:noProof/>
          <w:lang w:val="en-US"/>
        </w:rPr>
        <w:t xml:space="preserve">Urfa </w:t>
      </w:r>
      <w:r w:rsidRPr="00BD7AEA">
        <w:rPr>
          <w:lang w:val="en-US"/>
        </w:rPr>
        <w:t>1.10.2014</w:t>
      </w:r>
    </w:p>
    <w:p w:rsidR="00A10078" w:rsidRPr="004A6FD3" w:rsidRDefault="00A10078" w:rsidP="00A608C2">
      <w:pPr>
        <w:pStyle w:val="Liste"/>
        <w:rPr>
          <w:lang w:val="en-US"/>
        </w:rPr>
      </w:pPr>
      <w:r w:rsidRPr="004A6FD3">
        <w:rPr>
          <w:lang w:val="en-US"/>
        </w:rPr>
        <w:t>4:30</w:t>
      </w:r>
    </w:p>
    <w:p w:rsidR="0079673B" w:rsidRPr="004A6FD3" w:rsidRDefault="0079673B" w:rsidP="00A608C2">
      <w:pPr>
        <w:pStyle w:val="Liste"/>
        <w:rPr>
          <w:lang w:val="en-US"/>
        </w:rPr>
      </w:pPr>
    </w:p>
    <w:p w:rsidR="0079673B" w:rsidRPr="004A6FD3" w:rsidRDefault="0079673B" w:rsidP="00A608C2">
      <w:pPr>
        <w:pStyle w:val="Liste"/>
        <w:rPr>
          <w:lang w:val="en-US"/>
        </w:rPr>
      </w:pPr>
      <w:r w:rsidRPr="004A6FD3">
        <w:rPr>
          <w:lang w:val="en-US"/>
        </w:rPr>
        <w:t>On the prophet Abraham see</w:t>
      </w:r>
    </w:p>
    <w:p w:rsidR="0079673B" w:rsidRPr="0079673B" w:rsidRDefault="0079673B" w:rsidP="006E14BD">
      <w:pPr>
        <w:pStyle w:val="Textkrper"/>
      </w:pPr>
      <w:proofErr w:type="gramStart"/>
      <w:r w:rsidRPr="004A6FD3">
        <w:rPr>
          <w:lang w:val="en-US"/>
        </w:rPr>
        <w:t>Ben-Ari, Shosh.</w:t>
      </w:r>
      <w:proofErr w:type="gramEnd"/>
      <w:r w:rsidRPr="004A6FD3">
        <w:rPr>
          <w:lang w:val="en-US"/>
        </w:rPr>
        <w:t xml:space="preserve"> 2007. </w:t>
      </w:r>
      <w:r>
        <w:t xml:space="preserve">“The stories abuth Abraham in Islam: A geographical approach.” </w:t>
      </w:r>
      <w:proofErr w:type="gramStart"/>
      <w:r>
        <w:rPr>
          <w:i/>
        </w:rPr>
        <w:t xml:space="preserve">Arabica </w:t>
      </w:r>
      <w:r>
        <w:t>54.</w:t>
      </w:r>
      <w:proofErr w:type="gramEnd"/>
    </w:p>
    <w:tbl>
      <w:tblPr>
        <w:tblStyle w:val="Tabellenraster"/>
        <w:tblW w:w="9073" w:type="dxa"/>
        <w:tblLook w:val="0400" w:firstRow="0" w:lastRow="0" w:firstColumn="0" w:lastColumn="0" w:noHBand="0" w:noVBand="1"/>
      </w:tblPr>
      <w:tblGrid>
        <w:gridCol w:w="567"/>
        <w:gridCol w:w="4253"/>
        <w:gridCol w:w="4253"/>
      </w:tblGrid>
      <w:tr w:rsidR="00C91761" w:rsidRPr="00926365" w:rsidTr="00C91761">
        <w:tc>
          <w:tcPr>
            <w:tcW w:w="567" w:type="dxa"/>
          </w:tcPr>
          <w:p w:rsidR="00C91761" w:rsidRPr="0079673B" w:rsidRDefault="00C91761" w:rsidP="00A10078">
            <w:pPr>
              <w:rPr>
                <w:lang w:val="de-AT"/>
              </w:rPr>
            </w:pPr>
            <w:r w:rsidRPr="0079673B">
              <w:rPr>
                <w:lang w:val="de-AT"/>
              </w:rPr>
              <w:t>0</w:t>
            </w:r>
          </w:p>
        </w:tc>
        <w:tc>
          <w:tcPr>
            <w:tcW w:w="4253" w:type="dxa"/>
          </w:tcPr>
          <w:p w:rsidR="00C91761" w:rsidRPr="004A6FD3" w:rsidRDefault="00C91761" w:rsidP="00A10078">
            <w:pPr>
              <w:rPr>
                <w:noProof/>
                <w:lang w:val="de-AT"/>
              </w:rPr>
            </w:pPr>
            <w:r w:rsidRPr="0079673B">
              <w:rPr>
                <w:noProof/>
                <w:lang w:val="de-AT"/>
              </w:rPr>
              <w:t xml:space="preserve">Namrūd, xōǧam, </w:t>
            </w:r>
            <w:r w:rsidR="00A10078">
              <w:rPr>
                <w:noProof/>
                <w:lang w:val="en-US"/>
              </w:rPr>
              <w:t>ᵊ</w:t>
            </w:r>
            <w:r w:rsidRPr="0079673B">
              <w:rPr>
                <w:noProof/>
                <w:lang w:val="de-AT"/>
              </w:rPr>
              <w:t xml:space="preserve">b-zimānāt </w:t>
            </w:r>
            <w:r w:rsidR="00D7289A">
              <w:rPr>
                <w:noProof/>
                <w:lang w:val="de-AT"/>
              </w:rPr>
              <w:t>ˁ</w:t>
            </w:r>
            <w:r w:rsidRPr="0079673B">
              <w:rPr>
                <w:noProof/>
                <w:lang w:val="de-AT"/>
              </w:rPr>
              <w:t xml:space="preserve">āyiš b-Uṛfa, huwwa </w:t>
            </w:r>
            <w:r w:rsidR="00D7289A">
              <w:rPr>
                <w:noProof/>
                <w:lang w:val="de-AT"/>
              </w:rPr>
              <w:t>ˀ</w:t>
            </w:r>
            <w:r w:rsidRPr="0079673B">
              <w:rPr>
                <w:noProof/>
                <w:lang w:val="de-AT"/>
              </w:rPr>
              <w:t xml:space="preserve">as satt Ibrāhīm al-Xalīl </w:t>
            </w:r>
            <w:r w:rsidR="00A10078" w:rsidRPr="0079673B">
              <w:rPr>
                <w:noProof/>
                <w:lang w:val="de-AT"/>
              </w:rPr>
              <w:t>(</w:t>
            </w:r>
            <w:r w:rsidRPr="0079673B">
              <w:rPr>
                <w:noProof/>
                <w:lang w:val="de-AT"/>
              </w:rPr>
              <w:t>b-</w:t>
            </w:r>
            <w:r w:rsidR="00A10078" w:rsidRPr="0079673B">
              <w:rPr>
                <w:noProof/>
                <w:lang w:val="de-AT"/>
              </w:rPr>
              <w:t>a</w:t>
            </w:r>
            <w:r w:rsidRPr="0079673B">
              <w:rPr>
                <w:noProof/>
                <w:lang w:val="de-AT"/>
              </w:rPr>
              <w:t>l-mayye) b-an-nāṛ. Namrūd si</w:t>
            </w:r>
            <w:r w:rsidR="00D7289A">
              <w:rPr>
                <w:noProof/>
                <w:lang w:val="de-AT"/>
              </w:rPr>
              <w:t>ˁ</w:t>
            </w:r>
            <w:r w:rsidRPr="0079673B">
              <w:rPr>
                <w:noProof/>
                <w:lang w:val="de-AT"/>
              </w:rPr>
              <w:t>īd</w:t>
            </w:r>
            <w:r w:rsidR="00A10078" w:rsidRPr="0079673B">
              <w:rPr>
                <w:noProof/>
                <w:lang w:val="de-AT"/>
              </w:rPr>
              <w:t>,</w:t>
            </w:r>
            <w:r w:rsidRPr="0079673B">
              <w:rPr>
                <w:noProof/>
                <w:lang w:val="de-AT"/>
              </w:rPr>
              <w:t xml:space="preserve"> si</w:t>
            </w:r>
            <w:r w:rsidR="00D7289A">
              <w:rPr>
                <w:noProof/>
                <w:lang w:val="de-AT"/>
              </w:rPr>
              <w:t>ˁ</w:t>
            </w:r>
            <w:r w:rsidRPr="0079673B">
              <w:rPr>
                <w:noProof/>
                <w:lang w:val="de-AT"/>
              </w:rPr>
              <w:t>īd, Aḷḷ</w:t>
            </w:r>
            <w:r w:rsidRPr="004A6FD3">
              <w:rPr>
                <w:noProof/>
                <w:lang w:val="de-AT"/>
              </w:rPr>
              <w:t xml:space="preserve">a ḥābbu </w:t>
            </w:r>
            <w:r w:rsidR="00D7289A">
              <w:rPr>
                <w:noProof/>
                <w:lang w:val="de-AT"/>
              </w:rPr>
              <w:t>ˀ</w:t>
            </w:r>
            <w:r w:rsidRPr="004A6FD3">
              <w:rPr>
                <w:noProof/>
                <w:lang w:val="de-AT"/>
              </w:rPr>
              <w:t>awwal nōb awwal Aḷḷa ḥābbu</w:t>
            </w:r>
            <w:r w:rsidR="00A10078" w:rsidRPr="004A6FD3">
              <w:rPr>
                <w:noProof/>
                <w:lang w:val="de-AT"/>
              </w:rPr>
              <w:t xml:space="preserve"> </w:t>
            </w:r>
            <w:r w:rsidR="00D7289A">
              <w:rPr>
                <w:noProof/>
                <w:lang w:val="de-AT"/>
              </w:rPr>
              <w:t>ˁ</w:t>
            </w:r>
            <w:r w:rsidR="00A10078" w:rsidRPr="004A6FD3">
              <w:rPr>
                <w:noProof/>
                <w:lang w:val="de-AT"/>
              </w:rPr>
              <w:t>ala gōl al-awwalīn ya</w:t>
            </w:r>
            <w:r w:rsidR="00D7289A">
              <w:rPr>
                <w:noProof/>
                <w:lang w:val="de-AT"/>
              </w:rPr>
              <w:t>ˁ</w:t>
            </w:r>
            <w:r w:rsidR="00A10078" w:rsidRPr="004A6FD3">
              <w:rPr>
                <w:noProof/>
                <w:lang w:val="de-AT"/>
              </w:rPr>
              <w:t>ni ygūlūn</w:t>
            </w:r>
            <w:r w:rsidRPr="004A6FD3">
              <w:rPr>
                <w:noProof/>
                <w:lang w:val="de-AT"/>
              </w:rPr>
              <w:t xml:space="preserve"> </w:t>
            </w:r>
          </w:p>
        </w:tc>
        <w:tc>
          <w:tcPr>
            <w:tcW w:w="4253" w:type="dxa"/>
          </w:tcPr>
          <w:p w:rsidR="00C91761" w:rsidRPr="00926365" w:rsidRDefault="00A10078" w:rsidP="00474EF4">
            <w:r>
              <w:t xml:space="preserve">Nimrod, my teacher, lived once in Urfa and he was the one who threw Abraham (into the water) into the fire. Nimrod was lucky, God loved him; according to what the </w:t>
            </w:r>
            <w:r w:rsidR="00926863">
              <w:t>ancestors</w:t>
            </w:r>
            <w:r>
              <w:t xml:space="preserve"> say, </w:t>
            </w:r>
            <w:r w:rsidR="00474EF4">
              <w:t xml:space="preserve">first </w:t>
            </w:r>
            <w:r>
              <w:t>God loved him, so they say.</w:t>
            </w:r>
          </w:p>
        </w:tc>
      </w:tr>
      <w:tr w:rsidR="00C91761" w:rsidRPr="00926365" w:rsidTr="00C91761">
        <w:tc>
          <w:tcPr>
            <w:tcW w:w="567" w:type="dxa"/>
          </w:tcPr>
          <w:p w:rsidR="00C91761" w:rsidRPr="00A10078" w:rsidRDefault="00A10078" w:rsidP="00A10078">
            <w:r>
              <w:t>20</w:t>
            </w:r>
          </w:p>
        </w:tc>
        <w:tc>
          <w:tcPr>
            <w:tcW w:w="4253" w:type="dxa"/>
          </w:tcPr>
          <w:p w:rsidR="00C91761" w:rsidRPr="00A10078" w:rsidRDefault="00C91761" w:rsidP="00A10078">
            <w:pPr>
              <w:rPr>
                <w:lang w:val="en-US"/>
              </w:rPr>
            </w:pPr>
            <w:r w:rsidRPr="00C91761">
              <w:rPr>
                <w:noProof/>
                <w:lang w:val="en-US"/>
              </w:rPr>
              <w:t xml:space="preserve">ygūl </w:t>
            </w:r>
            <w:r w:rsidRPr="00C91761">
              <w:rPr>
                <w:lang w:val="en-US"/>
              </w:rPr>
              <w:t>“āni tanrə, āni rabb.” ya</w:t>
            </w:r>
            <w:r w:rsidR="00D7289A">
              <w:rPr>
                <w:lang w:val="en-US"/>
              </w:rPr>
              <w:t>ˁ</w:t>
            </w:r>
            <w:r w:rsidRPr="00C91761">
              <w:rPr>
                <w:lang w:val="en-US"/>
              </w:rPr>
              <w:t xml:space="preserve">ni tōba </w:t>
            </w:r>
            <w:r w:rsidR="00D7289A">
              <w:rPr>
                <w:lang w:val="en-US"/>
              </w:rPr>
              <w:t>ˀ</w:t>
            </w:r>
            <w:r w:rsidR="00A10078">
              <w:rPr>
                <w:lang w:val="en-US"/>
              </w:rPr>
              <w:t>a</w:t>
            </w:r>
            <w:r w:rsidRPr="00C91761">
              <w:rPr>
                <w:lang w:val="en-US"/>
              </w:rPr>
              <w:t>staġfir Aḷḷa</w:t>
            </w:r>
            <w:r w:rsidR="00A10078">
              <w:rPr>
                <w:lang w:val="en-US"/>
              </w:rPr>
              <w:t>,</w:t>
            </w:r>
            <w:r w:rsidRPr="00C91761">
              <w:rPr>
                <w:lang w:val="en-US"/>
              </w:rPr>
              <w:t xml:space="preserve"> ḥ</w:t>
            </w:r>
            <w:r w:rsidR="00A10078">
              <w:rPr>
                <w:lang w:val="en-US"/>
              </w:rPr>
              <w:t>ā</w:t>
            </w:r>
            <w:r w:rsidRPr="00C91761">
              <w:rPr>
                <w:lang w:val="en-US"/>
              </w:rPr>
              <w:t xml:space="preserve">ša yā rabbi, huwwa ygūl, Namrūd. </w:t>
            </w:r>
            <w:r w:rsidRPr="00A10078">
              <w:rPr>
                <w:lang w:val="en-US"/>
              </w:rPr>
              <w:t>Namrūd min-gadd mūhu si</w:t>
            </w:r>
            <w:r w:rsidR="00D7289A">
              <w:rPr>
                <w:lang w:val="en-US"/>
              </w:rPr>
              <w:t>ˁ</w:t>
            </w:r>
            <w:r w:rsidRPr="00A10078">
              <w:rPr>
                <w:lang w:val="en-US"/>
              </w:rPr>
              <w:t xml:space="preserve">īd. </w:t>
            </w:r>
            <w:proofErr w:type="gramStart"/>
            <w:r w:rsidRPr="00A10078">
              <w:rPr>
                <w:lang w:val="en-US"/>
              </w:rPr>
              <w:t>əǧbilit</w:t>
            </w:r>
            <w:proofErr w:type="gramEnd"/>
            <w:r w:rsidRPr="00A10078">
              <w:rPr>
                <w:lang w:val="en-US"/>
              </w:rPr>
              <w:t xml:space="preserve"> Namrūd šifithe?</w:t>
            </w:r>
            <w:r w:rsidR="00A10078">
              <w:rPr>
                <w:lang w:val="en-US"/>
              </w:rPr>
              <w:t xml:space="preserve"> – </w:t>
            </w:r>
            <w:r w:rsidR="00D7289A">
              <w:rPr>
                <w:lang w:val="en-US"/>
              </w:rPr>
              <w:t>ˀ</w:t>
            </w:r>
            <w:r w:rsidR="00A10078">
              <w:rPr>
                <w:lang w:val="en-US"/>
              </w:rPr>
              <w:t>ē, šifithe.</w:t>
            </w:r>
          </w:p>
        </w:tc>
        <w:tc>
          <w:tcPr>
            <w:tcW w:w="4253" w:type="dxa"/>
          </w:tcPr>
          <w:p w:rsidR="00C91761" w:rsidRPr="00926365" w:rsidRDefault="00A10078" w:rsidP="00A10078">
            <w:r>
              <w:t xml:space="preserve">(But then) he said, “I am God, I am the Lord.” Penance, I ask God’s foregiveness, God forbid, that’s what </w:t>
            </w:r>
            <w:r w:rsidRPr="00A10078">
              <w:rPr>
                <w:i/>
              </w:rPr>
              <w:t>he</w:t>
            </w:r>
            <w:r>
              <w:t xml:space="preserve"> said. Nimrod was so lucky! Have you seen Mount Nimrod? – Yes, I’ve seen it.</w:t>
            </w:r>
          </w:p>
        </w:tc>
      </w:tr>
      <w:tr w:rsidR="00C91761" w:rsidRPr="00926365" w:rsidTr="00C91761">
        <w:tc>
          <w:tcPr>
            <w:tcW w:w="567" w:type="dxa"/>
          </w:tcPr>
          <w:p w:rsidR="00C91761" w:rsidRDefault="00A10078" w:rsidP="00A10078">
            <w:pPr>
              <w:rPr>
                <w:lang w:val="en-US"/>
              </w:rPr>
            </w:pPr>
            <w:r>
              <w:rPr>
                <w:lang w:val="en-US"/>
              </w:rPr>
              <w:t>31</w:t>
            </w:r>
          </w:p>
        </w:tc>
        <w:tc>
          <w:tcPr>
            <w:tcW w:w="4253" w:type="dxa"/>
          </w:tcPr>
          <w:p w:rsidR="00C91761" w:rsidRPr="00C91761" w:rsidRDefault="00C91761" w:rsidP="00C334BD">
            <w:pPr>
              <w:rPr>
                <w:noProof/>
                <w:lang w:val="en-US"/>
              </w:rPr>
            </w:pPr>
            <w:r w:rsidRPr="00C91761">
              <w:rPr>
                <w:noProof/>
                <w:lang w:val="en-US"/>
              </w:rPr>
              <w:t>ygūl</w:t>
            </w:r>
            <w:r w:rsidR="00A10078">
              <w:rPr>
                <w:noProof/>
                <w:lang w:val="en-US"/>
              </w:rPr>
              <w:t>,</w:t>
            </w:r>
            <w:r w:rsidRPr="00C91761">
              <w:rPr>
                <w:noProof/>
                <w:lang w:val="en-US"/>
              </w:rPr>
              <w:t xml:space="preserve"> yōmin yirga </w:t>
            </w:r>
            <w:r w:rsidR="00D7289A">
              <w:rPr>
                <w:noProof/>
                <w:lang w:val="en-US"/>
              </w:rPr>
              <w:t>ˁ</w:t>
            </w:r>
            <w:r w:rsidRPr="00C91761">
              <w:rPr>
                <w:noProof/>
                <w:lang w:val="en-US"/>
              </w:rPr>
              <w:t xml:space="preserve">a-ǧ-ǧbile rāčib al-kidīše, </w:t>
            </w:r>
            <w:r w:rsidR="00A10078">
              <w:rPr>
                <w:noProof/>
                <w:lang w:val="en-US"/>
              </w:rPr>
              <w:t xml:space="preserve">w </w:t>
            </w:r>
            <w:r w:rsidRPr="00C91761">
              <w:rPr>
                <w:noProof/>
                <w:lang w:val="en-US"/>
              </w:rPr>
              <w:t xml:space="preserve">yirga </w:t>
            </w:r>
            <w:r w:rsidR="00D7289A">
              <w:rPr>
                <w:noProof/>
                <w:lang w:val="en-US"/>
              </w:rPr>
              <w:t>ˁ</w:t>
            </w:r>
            <w:r w:rsidRPr="00C91761">
              <w:rPr>
                <w:noProof/>
                <w:lang w:val="en-US"/>
              </w:rPr>
              <w:t>a-ǧ-ǧbile</w:t>
            </w:r>
            <w:r w:rsidR="00A10078">
              <w:rPr>
                <w:noProof/>
                <w:lang w:val="en-US"/>
              </w:rPr>
              <w:t>,</w:t>
            </w:r>
            <w:r w:rsidRPr="00C91761">
              <w:rPr>
                <w:noProof/>
                <w:lang w:val="en-US"/>
              </w:rPr>
              <w:t xml:space="preserve"> min amr_Aḷḷa {40} al… al-kidīše riǧlēnha </w:t>
            </w:r>
            <w:r w:rsidR="00D7289A">
              <w:rPr>
                <w:noProof/>
                <w:lang w:val="en-US"/>
              </w:rPr>
              <w:t>ˀ</w:t>
            </w:r>
            <w:r w:rsidR="00A10078">
              <w:rPr>
                <w:noProof/>
                <w:lang w:val="en-US"/>
              </w:rPr>
              <w:t>aǧ-ǧiddāmiyyāt y</w:t>
            </w:r>
            <w:r w:rsidRPr="00C91761">
              <w:rPr>
                <w:noProof/>
                <w:lang w:val="en-US"/>
              </w:rPr>
              <w:t>ṣīrin giṣīrāt, yigṣar</w:t>
            </w:r>
            <w:r w:rsidR="00A10078">
              <w:rPr>
                <w:noProof/>
                <w:lang w:val="en-US"/>
              </w:rPr>
              <w:t>a</w:t>
            </w:r>
            <w:r w:rsidRPr="00C91761">
              <w:rPr>
                <w:noProof/>
                <w:lang w:val="en-US"/>
              </w:rPr>
              <w:t xml:space="preserve">n, </w:t>
            </w:r>
            <w:r w:rsidR="00A10078" w:rsidRPr="00C91761">
              <w:rPr>
                <w:noProof/>
                <w:lang w:val="en-US"/>
              </w:rPr>
              <w:t>yigṣar</w:t>
            </w:r>
            <w:r w:rsidR="00A10078">
              <w:rPr>
                <w:noProof/>
                <w:lang w:val="en-US"/>
              </w:rPr>
              <w:t>a</w:t>
            </w:r>
            <w:r w:rsidR="00A10078" w:rsidRPr="00C91761">
              <w:rPr>
                <w:noProof/>
                <w:lang w:val="en-US"/>
              </w:rPr>
              <w:t>n</w:t>
            </w:r>
            <w:r w:rsidR="00A10078">
              <w:rPr>
                <w:noProof/>
                <w:lang w:val="en-US"/>
              </w:rPr>
              <w:t>,</w:t>
            </w:r>
            <w:r w:rsidR="00A10078" w:rsidRPr="00C91761">
              <w:rPr>
                <w:noProof/>
                <w:lang w:val="en-US"/>
              </w:rPr>
              <w:t xml:space="preserve"> </w:t>
            </w:r>
            <w:r w:rsidRPr="00C91761">
              <w:rPr>
                <w:noProof/>
                <w:lang w:val="en-US"/>
              </w:rPr>
              <w:t>ta</w:t>
            </w:r>
            <w:r w:rsidR="00D7289A">
              <w:rPr>
                <w:noProof/>
                <w:lang w:val="en-US"/>
              </w:rPr>
              <w:t>ˁ</w:t>
            </w:r>
            <w:r w:rsidRPr="00C91761">
              <w:rPr>
                <w:noProof/>
                <w:lang w:val="en-US"/>
              </w:rPr>
              <w:t>rif yigṣar</w:t>
            </w:r>
            <w:r w:rsidR="00A10078">
              <w:rPr>
                <w:noProof/>
                <w:lang w:val="en-US"/>
              </w:rPr>
              <w:t>a</w:t>
            </w:r>
            <w:r w:rsidRPr="00C91761">
              <w:rPr>
                <w:noProof/>
                <w:lang w:val="en-US"/>
              </w:rPr>
              <w:t>n</w:t>
            </w:r>
            <w:r w:rsidR="00A10078">
              <w:rPr>
                <w:noProof/>
                <w:lang w:val="en-US"/>
              </w:rPr>
              <w:t>?</w:t>
            </w:r>
            <w:r w:rsidRPr="00C91761">
              <w:rPr>
                <w:noProof/>
                <w:lang w:val="en-US"/>
              </w:rPr>
              <w:t xml:space="preserve"> w riǧlēnha </w:t>
            </w:r>
            <w:r w:rsidR="00D7289A">
              <w:rPr>
                <w:noProof/>
                <w:lang w:val="en-US"/>
              </w:rPr>
              <w:t>ˀ</w:t>
            </w:r>
            <w:r w:rsidRPr="00C91761">
              <w:rPr>
                <w:noProof/>
                <w:lang w:val="en-US"/>
              </w:rPr>
              <w:t xml:space="preserve">al-warāniyyāt, </w:t>
            </w:r>
            <w:r w:rsidR="00A10078">
              <w:rPr>
                <w:noProof/>
                <w:lang w:val="en-US"/>
              </w:rPr>
              <w:t xml:space="preserve">arqa </w:t>
            </w:r>
            <w:r w:rsidRPr="00C91761">
              <w:rPr>
                <w:noProof/>
                <w:lang w:val="en-US"/>
              </w:rPr>
              <w:t>ayaqlar ta-ngūl</w:t>
            </w:r>
            <w:r w:rsidR="00C334BD">
              <w:rPr>
                <w:noProof/>
                <w:lang w:val="en-US"/>
              </w:rPr>
              <w:t xml:space="preserve"> ygūl </w:t>
            </w:r>
            <w:r w:rsidRPr="00C91761">
              <w:rPr>
                <w:noProof/>
                <w:lang w:val="en-US"/>
              </w:rPr>
              <w:t>a</w:t>
            </w:r>
            <w:r w:rsidR="00C334BD">
              <w:rPr>
                <w:noProof/>
                <w:lang w:val="en-US"/>
              </w:rPr>
              <w:t>t-turuk, yiṭwala</w:t>
            </w:r>
            <w:r w:rsidRPr="00C91761">
              <w:rPr>
                <w:noProof/>
                <w:lang w:val="en-US"/>
              </w:rPr>
              <w:t>n t</w:t>
            </w:r>
            <w:r w:rsidR="00C334BD">
              <w:rPr>
                <w:noProof/>
                <w:lang w:val="en-US"/>
              </w:rPr>
              <w:t>ā</w:t>
            </w:r>
            <w:r w:rsidRPr="00C91761">
              <w:rPr>
                <w:noProof/>
                <w:lang w:val="en-US"/>
              </w:rPr>
              <w:t xml:space="preserve">-trūḥ </w:t>
            </w:r>
            <w:r w:rsidR="00D7289A">
              <w:rPr>
                <w:noProof/>
                <w:lang w:val="en-US"/>
              </w:rPr>
              <w:t>ˁ</w:t>
            </w:r>
            <w:r w:rsidRPr="00C91761">
              <w:rPr>
                <w:noProof/>
                <w:lang w:val="en-US"/>
              </w:rPr>
              <w:t xml:space="preserve">adil, mā </w:t>
            </w:r>
            <w:r w:rsidRPr="00C334BD">
              <w:rPr>
                <w:noProof/>
                <w:lang w:val="en-US"/>
              </w:rPr>
              <w:t>tmayyl</w:t>
            </w:r>
            <w:r w:rsidR="00C334BD" w:rsidRPr="00C334BD">
              <w:rPr>
                <w:noProof/>
                <w:lang w:val="en-US"/>
              </w:rPr>
              <w:t>u</w:t>
            </w:r>
            <w:r w:rsidRPr="00C91761">
              <w:rPr>
                <w:noProof/>
                <w:lang w:val="en-US"/>
              </w:rPr>
              <w:t>.</w:t>
            </w:r>
          </w:p>
        </w:tc>
        <w:tc>
          <w:tcPr>
            <w:tcW w:w="4253" w:type="dxa"/>
          </w:tcPr>
          <w:p w:rsidR="00C91761" w:rsidRPr="00C334BD" w:rsidRDefault="00C334BD" w:rsidP="00C334BD">
            <w:r>
              <w:t>It is said that, when he went up the mountain riding his horse, when he climbed the mountain</w:t>
            </w:r>
            <w:r w:rsidR="006E58EC">
              <w:t>,</w:t>
            </w:r>
            <w:r>
              <w:t xml:space="preserve"> God gave it that the </w:t>
            </w:r>
            <w:proofErr w:type="gramStart"/>
            <w:r>
              <w:t>horse’s</w:t>
            </w:r>
            <w:proofErr w:type="gramEnd"/>
            <w:r>
              <w:t xml:space="preserve"> fore feet became shorter and its hind feet – </w:t>
            </w:r>
            <w:r>
              <w:rPr>
                <w:i/>
              </w:rPr>
              <w:t xml:space="preserve">arqa ayaqlar </w:t>
            </w:r>
            <w:r>
              <w:t>they say in Turkish – became longer. They became longer so that it (the horse) went up even and did not bring him in a bent position.</w:t>
            </w:r>
          </w:p>
        </w:tc>
      </w:tr>
      <w:tr w:rsidR="00C91761" w:rsidRPr="00926365" w:rsidTr="00C91761">
        <w:tc>
          <w:tcPr>
            <w:tcW w:w="567" w:type="dxa"/>
          </w:tcPr>
          <w:p w:rsidR="00C91761" w:rsidRDefault="00C334BD" w:rsidP="00A10078">
            <w:pPr>
              <w:rPr>
                <w:lang w:val="en-US"/>
              </w:rPr>
            </w:pPr>
            <w:r>
              <w:rPr>
                <w:lang w:val="en-US"/>
              </w:rPr>
              <w:t>54</w:t>
            </w:r>
          </w:p>
        </w:tc>
        <w:tc>
          <w:tcPr>
            <w:tcW w:w="4253" w:type="dxa"/>
          </w:tcPr>
          <w:p w:rsidR="00C91761" w:rsidRPr="00C91761" w:rsidRDefault="00C91761" w:rsidP="00C334BD">
            <w:pPr>
              <w:rPr>
                <w:noProof/>
                <w:lang w:val="en-US"/>
              </w:rPr>
            </w:pPr>
            <w:r w:rsidRPr="00C91761">
              <w:rPr>
                <w:noProof/>
                <w:lang w:val="en-US"/>
              </w:rPr>
              <w:t xml:space="preserve">yirga </w:t>
            </w:r>
            <w:r w:rsidR="00D7289A">
              <w:rPr>
                <w:noProof/>
                <w:lang w:val="en-US"/>
              </w:rPr>
              <w:t>ˁ</w:t>
            </w:r>
            <w:r w:rsidRPr="00C91761">
              <w:rPr>
                <w:noProof/>
                <w:lang w:val="en-US"/>
              </w:rPr>
              <w:t xml:space="preserve">a-ǧ-ǧbile </w:t>
            </w:r>
            <w:r w:rsidR="00D7289A">
              <w:rPr>
                <w:noProof/>
                <w:lang w:val="en-US"/>
              </w:rPr>
              <w:t>ˀ</w:t>
            </w:r>
            <w:r w:rsidR="00C334BD">
              <w:rPr>
                <w:noProof/>
                <w:lang w:val="en-US"/>
              </w:rPr>
              <w:t>i</w:t>
            </w:r>
            <w:r w:rsidRPr="00C91761">
              <w:rPr>
                <w:noProof/>
                <w:lang w:val="en-US"/>
              </w:rPr>
              <w:t>l-məṭraḥu mn-asfal</w:t>
            </w:r>
            <w:r w:rsidR="00C334BD">
              <w:rPr>
                <w:noProof/>
                <w:lang w:val="en-US"/>
              </w:rPr>
              <w:t>,</w:t>
            </w:r>
            <w:r w:rsidRPr="00C91761">
              <w:rPr>
                <w:noProof/>
                <w:lang w:val="en-US"/>
              </w:rPr>
              <w:t xml:space="preserve"> min ad-dūz il-makānu</w:t>
            </w:r>
            <w:r w:rsidR="00C334BD">
              <w:rPr>
                <w:rStyle w:val="Funotenzeichen"/>
                <w:noProof/>
                <w:lang w:val="en-US"/>
              </w:rPr>
              <w:footnoteReference w:id="55"/>
            </w:r>
            <w:r w:rsidRPr="00C91761">
              <w:rPr>
                <w:noProof/>
                <w:lang w:val="en-US"/>
              </w:rPr>
              <w:t>. w ygūl yōminnu yḥawwil asfal, asfal ya</w:t>
            </w:r>
            <w:r w:rsidR="00D7289A">
              <w:rPr>
                <w:noProof/>
                <w:lang w:val="en-US"/>
              </w:rPr>
              <w:t>ˁ</w:t>
            </w:r>
            <w:r w:rsidRPr="00C91761">
              <w:rPr>
                <w:noProof/>
                <w:lang w:val="en-US"/>
              </w:rPr>
              <w:t>ni yḥawwil mn-aǧ-ǧbile yinḥadir</w:t>
            </w:r>
            <w:r w:rsidR="00C334BD">
              <w:rPr>
                <w:noProof/>
                <w:lang w:val="en-US"/>
              </w:rPr>
              <w:t>, ǟǟǟǟ,</w:t>
            </w:r>
            <w:r w:rsidRPr="00C91761">
              <w:rPr>
                <w:noProof/>
                <w:lang w:val="en-US"/>
              </w:rPr>
              <w:t xml:space="preserve"> al-kidīše riǧlēnha </w:t>
            </w:r>
            <w:r w:rsidR="00D7289A">
              <w:rPr>
                <w:noProof/>
                <w:lang w:val="en-US"/>
              </w:rPr>
              <w:t>ˀ</w:t>
            </w:r>
            <w:r w:rsidRPr="00C91761">
              <w:rPr>
                <w:noProof/>
                <w:lang w:val="en-US"/>
              </w:rPr>
              <w:t>aǧ-ǧiddāmiyyāt yuṭwal</w:t>
            </w:r>
            <w:r w:rsidR="00C334BD">
              <w:rPr>
                <w:noProof/>
                <w:lang w:val="en-US"/>
              </w:rPr>
              <w:t>a</w:t>
            </w:r>
            <w:r w:rsidRPr="00C91761">
              <w:rPr>
                <w:noProof/>
                <w:lang w:val="en-US"/>
              </w:rPr>
              <w:t>n w-al-warāniyyāt yigṣar</w:t>
            </w:r>
            <w:r w:rsidR="00C334BD">
              <w:rPr>
                <w:noProof/>
                <w:lang w:val="en-US"/>
              </w:rPr>
              <w:t>a</w:t>
            </w:r>
            <w:r w:rsidRPr="00C91761">
              <w:rPr>
                <w:noProof/>
                <w:lang w:val="en-US"/>
              </w:rPr>
              <w:t xml:space="preserve">n ta-mā tmayylu, yḏ̣all yḥawwil hīčiḏ dūz biša… </w:t>
            </w:r>
            <w:r w:rsidR="00D7289A">
              <w:rPr>
                <w:noProof/>
                <w:lang w:val="en-US"/>
              </w:rPr>
              <w:t>ˁ</w:t>
            </w:r>
            <w:r w:rsidRPr="00C91761">
              <w:rPr>
                <w:noProof/>
                <w:lang w:val="en-US"/>
              </w:rPr>
              <w:t>adil.</w:t>
            </w:r>
          </w:p>
        </w:tc>
        <w:tc>
          <w:tcPr>
            <w:tcW w:w="4253" w:type="dxa"/>
          </w:tcPr>
          <w:p w:rsidR="00C91761" w:rsidRPr="00C334BD" w:rsidRDefault="009823B9" w:rsidP="00A10078">
            <w:pPr>
              <w:rPr>
                <w:lang w:val="en-US"/>
              </w:rPr>
            </w:pPr>
            <w:r>
              <w:rPr>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C91761" w:rsidRPr="00926365" w:rsidTr="00C91761">
        <w:tc>
          <w:tcPr>
            <w:tcW w:w="567" w:type="dxa"/>
          </w:tcPr>
          <w:p w:rsidR="00C91761" w:rsidRDefault="00333BC4" w:rsidP="00A10078">
            <w:pPr>
              <w:rPr>
                <w:lang w:val="en-US"/>
              </w:rPr>
            </w:pPr>
            <w:r>
              <w:rPr>
                <w:lang w:val="en-US"/>
              </w:rPr>
              <w:t>115</w:t>
            </w:r>
          </w:p>
        </w:tc>
        <w:tc>
          <w:tcPr>
            <w:tcW w:w="4253" w:type="dxa"/>
          </w:tcPr>
          <w:p w:rsidR="00C91761" w:rsidRPr="00C91761" w:rsidRDefault="00C91761" w:rsidP="00333BC4">
            <w:pPr>
              <w:rPr>
                <w:noProof/>
                <w:lang w:val="en-US"/>
              </w:rPr>
            </w:pPr>
            <w:r w:rsidRPr="00C91761">
              <w:rPr>
                <w:noProof/>
                <w:lang w:val="en-US"/>
              </w:rPr>
              <w:t>lummin-ma yḥawwil b-al-gā</w:t>
            </w:r>
            <w:r w:rsidR="00D7289A">
              <w:rPr>
                <w:noProof/>
                <w:lang w:val="en-US"/>
              </w:rPr>
              <w:t>ˁ</w:t>
            </w:r>
            <w:r w:rsidR="00333BC4">
              <w:rPr>
                <w:noProof/>
                <w:lang w:val="en-US"/>
              </w:rPr>
              <w:t>,</w:t>
            </w:r>
            <w:r w:rsidRPr="00C91761">
              <w:rPr>
                <w:noProof/>
                <w:lang w:val="en-US"/>
              </w:rPr>
              <w:t xml:space="preserve"> w ba</w:t>
            </w:r>
            <w:r w:rsidR="00D7289A">
              <w:rPr>
                <w:noProof/>
                <w:lang w:val="en-US"/>
              </w:rPr>
              <w:t>ˁ</w:t>
            </w:r>
            <w:r w:rsidRPr="00C91761">
              <w:rPr>
                <w:noProof/>
                <w:lang w:val="en-US"/>
              </w:rPr>
              <w:t>dēn ītidazginin min amr_Aḷḷa. Aḷḷa ḥābbu</w:t>
            </w:r>
            <w:r w:rsidR="00333BC4">
              <w:rPr>
                <w:noProof/>
                <w:lang w:val="en-US"/>
              </w:rPr>
              <w:t>,</w:t>
            </w:r>
            <w:r w:rsidRPr="00C91761">
              <w:rPr>
                <w:noProof/>
                <w:lang w:val="en-US"/>
              </w:rPr>
              <w:t xml:space="preserve"> si</w:t>
            </w:r>
            <w:r w:rsidR="00D7289A">
              <w:rPr>
                <w:noProof/>
                <w:lang w:val="en-US"/>
              </w:rPr>
              <w:t>ˁ</w:t>
            </w:r>
            <w:r w:rsidRPr="00C91761">
              <w:rPr>
                <w:noProof/>
                <w:lang w:val="en-US"/>
              </w:rPr>
              <w:t>īd</w:t>
            </w:r>
            <w:r w:rsidR="00333BC4">
              <w:rPr>
                <w:noProof/>
                <w:lang w:val="en-US"/>
              </w:rPr>
              <w:t>, ḥābbu.</w:t>
            </w:r>
            <w:r w:rsidRPr="00C91761">
              <w:rPr>
                <w:noProof/>
                <w:lang w:val="en-US"/>
              </w:rPr>
              <w:t xml:space="preserve"> bass huwwa ḥaḏ̣ḏ̣u </w:t>
            </w:r>
            <w:r w:rsidRPr="00DD61A2">
              <w:rPr>
                <w:noProof/>
                <w:color w:val="FF0000"/>
                <w:lang w:val="en-US"/>
              </w:rPr>
              <w:t>fāyin</w:t>
            </w:r>
            <w:r w:rsidR="00DD61A2">
              <w:rPr>
                <w:rStyle w:val="Funotenzeichen"/>
                <w:noProof/>
                <w:color w:val="FF0000"/>
                <w:lang w:val="en-US"/>
              </w:rPr>
              <w:footnoteReference w:id="56"/>
            </w:r>
            <w:r w:rsidRPr="00C91761">
              <w:rPr>
                <w:noProof/>
                <w:lang w:val="en-US"/>
              </w:rPr>
              <w:t xml:space="preserve">, mā </w:t>
            </w:r>
            <w:r w:rsidR="00D7289A">
              <w:rPr>
                <w:noProof/>
                <w:lang w:val="en-US"/>
              </w:rPr>
              <w:t>ˀ</w:t>
            </w:r>
            <w:r w:rsidRPr="00C91761">
              <w:rPr>
                <w:noProof/>
                <w:lang w:val="en-US"/>
              </w:rPr>
              <w:t>asl</w:t>
            </w:r>
            <w:r w:rsidR="00333BC4">
              <w:rPr>
                <w:noProof/>
                <w:lang w:val="en-US"/>
              </w:rPr>
              <w:t xml:space="preserve">am </w:t>
            </w:r>
            <w:r w:rsidR="00DD61A2">
              <w:rPr>
                <w:noProof/>
                <w:lang w:val="en-US"/>
              </w:rPr>
              <w:t>yē</w:t>
            </w:r>
            <w:r w:rsidR="00333BC4">
              <w:rPr>
                <w:noProof/>
                <w:lang w:val="en-US"/>
              </w:rPr>
              <w:t>lōnu muslim daha zēn ṣār, amma</w:t>
            </w:r>
            <w:r w:rsidRPr="00C91761">
              <w:rPr>
                <w:noProof/>
                <w:lang w:val="en-US"/>
              </w:rPr>
              <w:t xml:space="preserve"> Namrūd</w:t>
            </w:r>
            <w:r w:rsidR="005E248B">
              <w:rPr>
                <w:noProof/>
                <w:lang w:val="en-US"/>
              </w:rPr>
              <w:t>!</w:t>
            </w:r>
          </w:p>
        </w:tc>
        <w:tc>
          <w:tcPr>
            <w:tcW w:w="4253" w:type="dxa"/>
          </w:tcPr>
          <w:p w:rsidR="00C91761" w:rsidRPr="00926365" w:rsidRDefault="00DD61A2" w:rsidP="005E248B">
            <w:r>
              <w:t>When he came</w:t>
            </w:r>
            <w:r w:rsidR="005E248B">
              <w:t xml:space="preserve"> back to the plain they (the horse’s feet) returned to their right position by God’s command. God loved him, he was lucky, He loved him. However, his luck dwined, (because) he did not became Muslim. If he had become a Muslim it had been better, but he was Nimrod (and hence undiscerning).</w:t>
            </w:r>
          </w:p>
        </w:tc>
      </w:tr>
      <w:tr w:rsidR="00C91761" w:rsidRPr="00926365" w:rsidTr="00C91761">
        <w:tc>
          <w:tcPr>
            <w:tcW w:w="567" w:type="dxa"/>
          </w:tcPr>
          <w:p w:rsidR="00C91761" w:rsidRDefault="0032587D" w:rsidP="00A10078">
            <w:pPr>
              <w:rPr>
                <w:lang w:val="en-US"/>
              </w:rPr>
            </w:pPr>
            <w:r>
              <w:rPr>
                <w:lang w:val="en-US"/>
              </w:rPr>
              <w:t>128</w:t>
            </w:r>
          </w:p>
        </w:tc>
        <w:tc>
          <w:tcPr>
            <w:tcW w:w="4253" w:type="dxa"/>
          </w:tcPr>
          <w:p w:rsidR="00C91761" w:rsidRPr="00C91761" w:rsidRDefault="00C91761" w:rsidP="0032587D">
            <w:pPr>
              <w:rPr>
                <w:noProof/>
                <w:lang w:val="en-US"/>
              </w:rPr>
            </w:pPr>
            <w:r w:rsidRPr="00C91761">
              <w:rPr>
                <w:noProof/>
                <w:lang w:val="en-US"/>
              </w:rPr>
              <w:t xml:space="preserve">šī ǧarye hēne </w:t>
            </w:r>
            <w:r w:rsidR="00D7289A">
              <w:rPr>
                <w:noProof/>
                <w:lang w:val="en-US"/>
              </w:rPr>
              <w:t>ˀ</w:t>
            </w:r>
            <w:r w:rsidRPr="00C91761">
              <w:rPr>
                <w:noProof/>
                <w:lang w:val="en-US"/>
              </w:rPr>
              <w:t xml:space="preserve">isimhe </w:t>
            </w:r>
            <w:r w:rsidR="00D7289A">
              <w:rPr>
                <w:noProof/>
                <w:lang w:val="en-US"/>
              </w:rPr>
              <w:t>ˀ</w:t>
            </w:r>
            <w:r w:rsidRPr="00C91761">
              <w:rPr>
                <w:noProof/>
                <w:lang w:val="en-US"/>
              </w:rPr>
              <w:t xml:space="preserve">al-Qazāni, al-Qazāni </w:t>
            </w:r>
            <w:r w:rsidR="00D7289A">
              <w:rPr>
                <w:noProof/>
                <w:lang w:val="en-US"/>
              </w:rPr>
              <w:t>ˀ</w:t>
            </w:r>
            <w:r w:rsidRPr="00C91761">
              <w:rPr>
                <w:noProof/>
                <w:lang w:val="en-US"/>
              </w:rPr>
              <w:t xml:space="preserve">asfal yamm </w:t>
            </w:r>
            <w:r w:rsidR="0032587D">
              <w:rPr>
                <w:noProof/>
                <w:lang w:val="en-US"/>
              </w:rPr>
              <w:t>ǟǟǟ</w:t>
            </w:r>
            <w:r w:rsidRPr="00C91761">
              <w:rPr>
                <w:noProof/>
                <w:lang w:val="en-US"/>
              </w:rPr>
              <w:t>… ta-ngūl b-al-ōvat Ḥarrān asfal ygūl</w:t>
            </w:r>
            <w:r w:rsidR="0032587D">
              <w:rPr>
                <w:noProof/>
                <w:lang w:val="en-US"/>
              </w:rPr>
              <w:t>,</w:t>
            </w:r>
            <w:r w:rsidRPr="00C91761">
              <w:rPr>
                <w:noProof/>
                <w:lang w:val="en-US"/>
              </w:rPr>
              <w:t xml:space="preserve"> b-al-Q… al-Qazāni ma</w:t>
            </w:r>
            <w:r w:rsidR="00D7289A">
              <w:rPr>
                <w:noProof/>
                <w:lang w:val="en-US"/>
              </w:rPr>
              <w:t>ˁ</w:t>
            </w:r>
            <w:r w:rsidRPr="00C91761">
              <w:rPr>
                <w:noProof/>
                <w:lang w:val="en-US"/>
              </w:rPr>
              <w:t>nātu qaz</w:t>
            </w:r>
            <w:r w:rsidR="0032587D">
              <w:rPr>
                <w:noProof/>
                <w:lang w:val="en-US"/>
              </w:rPr>
              <w:t>ā</w:t>
            </w:r>
            <w:r w:rsidRPr="00C91761">
              <w:rPr>
                <w:noProof/>
                <w:lang w:val="en-US"/>
              </w:rPr>
              <w:t>ni ǧidir ya</w:t>
            </w:r>
            <w:r w:rsidR="00D7289A">
              <w:rPr>
                <w:noProof/>
                <w:lang w:val="en-US"/>
              </w:rPr>
              <w:t>ˁ</w:t>
            </w:r>
            <w:r w:rsidRPr="00C91761">
              <w:rPr>
                <w:noProof/>
                <w:lang w:val="en-US"/>
              </w:rPr>
              <w:t xml:space="preserve">ni </w:t>
            </w:r>
            <w:r w:rsidR="0032587D" w:rsidRPr="00C91761">
              <w:rPr>
                <w:noProof/>
                <w:lang w:val="en-US"/>
              </w:rPr>
              <w:t>qazāni</w:t>
            </w:r>
            <w:r w:rsidR="0032587D">
              <w:rPr>
                <w:noProof/>
                <w:lang w:val="en-US"/>
              </w:rPr>
              <w:t>,</w:t>
            </w:r>
            <w:r w:rsidR="0032587D" w:rsidRPr="00C91761">
              <w:rPr>
                <w:noProof/>
                <w:lang w:val="en-US"/>
              </w:rPr>
              <w:t xml:space="preserve"> </w:t>
            </w:r>
            <w:r w:rsidRPr="00C91761">
              <w:rPr>
                <w:noProof/>
                <w:lang w:val="en-US"/>
              </w:rPr>
              <w:t xml:space="preserve">b-at-turuk qazāni. </w:t>
            </w:r>
          </w:p>
        </w:tc>
        <w:tc>
          <w:tcPr>
            <w:tcW w:w="4253" w:type="dxa"/>
          </w:tcPr>
          <w:p w:rsidR="00C91761" w:rsidRPr="006E3126" w:rsidRDefault="006E3126" w:rsidP="00A10078">
            <w:pPr>
              <w:rPr>
                <w:i/>
              </w:rPr>
            </w:pPr>
            <w:r>
              <w:t xml:space="preserve">There is a village here whose name is al-Qazāni, al-Qazāni down there next to… down in the Plain of Harran. The meaning of al-Qazāni is cauldron, in Turkish </w:t>
            </w:r>
            <w:r>
              <w:rPr>
                <w:i/>
              </w:rPr>
              <w:t>kazan.</w:t>
            </w:r>
          </w:p>
        </w:tc>
      </w:tr>
      <w:tr w:rsidR="00C91761" w:rsidRPr="00926365" w:rsidTr="00C91761">
        <w:tc>
          <w:tcPr>
            <w:tcW w:w="567" w:type="dxa"/>
          </w:tcPr>
          <w:p w:rsidR="00C91761" w:rsidRPr="006E3126" w:rsidRDefault="006E3126" w:rsidP="00A10078">
            <w:r>
              <w:t>141</w:t>
            </w:r>
          </w:p>
        </w:tc>
        <w:tc>
          <w:tcPr>
            <w:tcW w:w="4253" w:type="dxa"/>
          </w:tcPr>
          <w:p w:rsidR="00C91761" w:rsidRPr="00C91761" w:rsidRDefault="00C91761" w:rsidP="000C20A6">
            <w:pPr>
              <w:rPr>
                <w:lang w:val="en-US"/>
              </w:rPr>
            </w:pPr>
            <w:r w:rsidRPr="00C91761">
              <w:rPr>
                <w:noProof/>
                <w:lang w:val="en-US"/>
              </w:rPr>
              <w:t>ygūl al-</w:t>
            </w:r>
            <w:r w:rsidR="00D7289A">
              <w:rPr>
                <w:noProof/>
                <w:lang w:val="en-US"/>
              </w:rPr>
              <w:t>ˁ</w:t>
            </w:r>
            <w:r w:rsidRPr="00C91761">
              <w:rPr>
                <w:noProof/>
                <w:lang w:val="en-US"/>
              </w:rPr>
              <w:t>ēš yistawi</w:t>
            </w:r>
            <w:r w:rsidR="006E3126">
              <w:rPr>
                <w:noProof/>
                <w:lang w:val="en-US"/>
              </w:rPr>
              <w:t>, aa-</w:t>
            </w:r>
            <w:r w:rsidRPr="00C91761">
              <w:rPr>
                <w:noProof/>
                <w:lang w:val="en-US"/>
              </w:rPr>
              <w:t xml:space="preserve"> aǧ-ǧidir</w:t>
            </w:r>
            <w:r w:rsidR="006E3126">
              <w:rPr>
                <w:noProof/>
                <w:lang w:val="en-US"/>
              </w:rPr>
              <w:t xml:space="preserve"> al-</w:t>
            </w:r>
            <w:r w:rsidR="00D7289A">
              <w:rPr>
                <w:noProof/>
                <w:lang w:val="en-US"/>
              </w:rPr>
              <w:t>ˁ</w:t>
            </w:r>
            <w:r w:rsidR="006E3126">
              <w:rPr>
                <w:noProof/>
                <w:lang w:val="en-US"/>
              </w:rPr>
              <w:t>ēš</w:t>
            </w:r>
            <w:r w:rsidRPr="00C91761">
              <w:rPr>
                <w:noProof/>
                <w:lang w:val="en-US"/>
              </w:rPr>
              <w:t xml:space="preserve">, </w:t>
            </w:r>
            <w:r w:rsidR="006E3126">
              <w:rPr>
                <w:noProof/>
                <w:lang w:val="en-US"/>
              </w:rPr>
              <w:t>ḥ</w:t>
            </w:r>
            <w:r w:rsidRPr="00C91761">
              <w:rPr>
                <w:noProof/>
                <w:lang w:val="en-US"/>
              </w:rPr>
              <w:t>amī</w:t>
            </w:r>
            <w:r w:rsidR="006E3126">
              <w:rPr>
                <w:noProof/>
                <w:lang w:val="en-US"/>
              </w:rPr>
              <w:t>ṣ</w:t>
            </w:r>
            <w:r w:rsidRPr="00C91761">
              <w:rPr>
                <w:noProof/>
                <w:lang w:val="en-US"/>
              </w:rPr>
              <w:t>t al-laḥam ta-</w:t>
            </w:r>
            <w:r w:rsidR="006E3126">
              <w:rPr>
                <w:noProof/>
                <w:lang w:val="en-US"/>
              </w:rPr>
              <w:t>ngūl yišwūnhe wayya qazan kebāb wayya</w:t>
            </w:r>
            <w:r w:rsidRPr="00C91761">
              <w:rPr>
                <w:noProof/>
                <w:lang w:val="en-US"/>
              </w:rPr>
              <w:t xml:space="preserve"> </w:t>
            </w:r>
            <w:r w:rsidR="00D7289A">
              <w:rPr>
                <w:noProof/>
                <w:lang w:val="en-US"/>
              </w:rPr>
              <w:t>ˀ</w:t>
            </w:r>
            <w:r w:rsidRPr="00C91761">
              <w:rPr>
                <w:noProof/>
                <w:lang w:val="en-US"/>
              </w:rPr>
              <w:t>awwali zimān ši-yākul mā nindal</w:t>
            </w:r>
            <w:r w:rsidR="00DF5BB5">
              <w:rPr>
                <w:noProof/>
                <w:lang w:val="en-US"/>
              </w:rPr>
              <w:t>l</w:t>
            </w:r>
            <w:r w:rsidRPr="00C91761">
              <w:rPr>
                <w:noProof/>
                <w:lang w:val="en-US"/>
              </w:rPr>
              <w:t>. yigūl</w:t>
            </w:r>
            <w:r w:rsidR="000C20A6">
              <w:rPr>
                <w:lang w:val="en-US"/>
              </w:rPr>
              <w:t xml:space="preserve"> min īd lē-</w:t>
            </w:r>
            <w:r w:rsidR="00D7289A">
              <w:rPr>
                <w:lang w:val="en-US"/>
              </w:rPr>
              <w:t>ˀ</w:t>
            </w:r>
            <w:r w:rsidR="000C20A6">
              <w:rPr>
                <w:lang w:val="en-US"/>
              </w:rPr>
              <w:t>īd ynawwšūnu, lummu</w:t>
            </w:r>
            <w:r w:rsidRPr="00C91761">
              <w:rPr>
                <w:lang w:val="en-US"/>
              </w:rPr>
              <w:t xml:space="preserve">n-ma yrūḥ </w:t>
            </w:r>
            <w:r w:rsidR="00D7289A">
              <w:rPr>
                <w:lang w:val="en-US"/>
              </w:rPr>
              <w:t>ˁ</w:t>
            </w:r>
            <w:r w:rsidRPr="00C91761">
              <w:rPr>
                <w:lang w:val="en-US"/>
              </w:rPr>
              <w:t>a-ǧ-ǧbile ygūlūn bi-xaməs da</w:t>
            </w:r>
            <w:r w:rsidR="000C20A6">
              <w:rPr>
                <w:lang w:val="en-US"/>
              </w:rPr>
              <w:t>q</w:t>
            </w:r>
            <w:r w:rsidRPr="00C91761">
              <w:rPr>
                <w:lang w:val="en-US"/>
              </w:rPr>
              <w:t>āyi</w:t>
            </w:r>
            <w:r w:rsidR="000C20A6">
              <w:rPr>
                <w:lang w:val="en-US"/>
              </w:rPr>
              <w:t>q</w:t>
            </w:r>
            <w:r w:rsidRPr="00C91761">
              <w:rPr>
                <w:lang w:val="en-US"/>
              </w:rPr>
              <w:t xml:space="preserve"> yiṣal aǧ-ǧidir, yiṣal ḥāṛṛ, al-</w:t>
            </w:r>
            <w:r w:rsidR="00D7289A">
              <w:rPr>
                <w:lang w:val="en-US"/>
              </w:rPr>
              <w:t>ˁ</w:t>
            </w:r>
            <w:r w:rsidRPr="00C91761">
              <w:rPr>
                <w:lang w:val="en-US"/>
              </w:rPr>
              <w:t>ēš ḥāṛṛ.</w:t>
            </w:r>
          </w:p>
        </w:tc>
        <w:tc>
          <w:tcPr>
            <w:tcW w:w="4253" w:type="dxa"/>
          </w:tcPr>
          <w:p w:rsidR="00C91761" w:rsidRPr="00926365" w:rsidRDefault="000C20A6" w:rsidP="00A10078">
            <w: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C91761" w:rsidRPr="00926365" w:rsidTr="00C91761">
        <w:tc>
          <w:tcPr>
            <w:tcW w:w="567" w:type="dxa"/>
          </w:tcPr>
          <w:p w:rsidR="00C91761" w:rsidRPr="000C20A6" w:rsidRDefault="000C20A6" w:rsidP="000C20A6">
            <w:r>
              <w:t>159</w:t>
            </w:r>
          </w:p>
        </w:tc>
        <w:tc>
          <w:tcPr>
            <w:tcW w:w="4253" w:type="dxa"/>
          </w:tcPr>
          <w:p w:rsidR="00C91761" w:rsidRPr="00C91761" w:rsidRDefault="00C91761" w:rsidP="000C20A6">
            <w:pPr>
              <w:rPr>
                <w:noProof/>
                <w:lang w:val="en-US"/>
              </w:rPr>
            </w:pPr>
            <w:r w:rsidRPr="00C91761">
              <w:rPr>
                <w:noProof/>
                <w:lang w:val="en-US"/>
              </w:rPr>
              <w:t xml:space="preserve">yiṭbaxūnu </w:t>
            </w:r>
            <w:r w:rsidR="00D7289A">
              <w:rPr>
                <w:noProof/>
                <w:lang w:val="en-US"/>
              </w:rPr>
              <w:t>ˀ</w:t>
            </w:r>
            <w:r w:rsidRPr="00C91761">
              <w:rPr>
                <w:noProof/>
                <w:lang w:val="en-US"/>
              </w:rPr>
              <w:t xml:space="preserve">asfal b-al-Qazāni w ydarrbūnu </w:t>
            </w:r>
            <w:r w:rsidR="00D7289A">
              <w:rPr>
                <w:noProof/>
                <w:lang w:val="en-US"/>
              </w:rPr>
              <w:t>ˁ</w:t>
            </w:r>
            <w:r w:rsidRPr="00C91761">
              <w:rPr>
                <w:noProof/>
                <w:lang w:val="en-US"/>
              </w:rPr>
              <w:t xml:space="preserve">alē </w:t>
            </w:r>
            <w:r w:rsidR="000C20A6">
              <w:rPr>
                <w:noProof/>
                <w:lang w:val="en-US"/>
              </w:rPr>
              <w:t>l-a</w:t>
            </w:r>
            <w:r w:rsidRPr="00C91761">
              <w:rPr>
                <w:noProof/>
                <w:lang w:val="en-US"/>
              </w:rPr>
              <w:t>ǧ-ǧbile elden ele ygūl b-at-turuk, min īd lē-</w:t>
            </w:r>
            <w:r w:rsidR="00D7289A">
              <w:rPr>
                <w:noProof/>
                <w:lang w:val="en-US"/>
              </w:rPr>
              <w:t>ˀ</w:t>
            </w:r>
            <w:r w:rsidRPr="00C91761">
              <w:rPr>
                <w:noProof/>
                <w:lang w:val="en-US"/>
              </w:rPr>
              <w:t>īd, min īd lē-</w:t>
            </w:r>
            <w:r w:rsidR="00D7289A">
              <w:rPr>
                <w:noProof/>
                <w:lang w:val="en-US"/>
              </w:rPr>
              <w:t>ˀ</w:t>
            </w:r>
            <w:r w:rsidRPr="00C91761">
              <w:rPr>
                <w:noProof/>
                <w:lang w:val="en-US"/>
              </w:rPr>
              <w:t>īd</w:t>
            </w:r>
            <w:r w:rsidR="000C20A6">
              <w:rPr>
                <w:noProof/>
                <w:lang w:val="en-US"/>
              </w:rPr>
              <w:t xml:space="preserve">, </w:t>
            </w:r>
            <w:r w:rsidR="000C20A6" w:rsidRPr="00C91761">
              <w:rPr>
                <w:noProof/>
                <w:lang w:val="en-US"/>
              </w:rPr>
              <w:t>min īd lē-</w:t>
            </w:r>
            <w:r w:rsidR="00D7289A">
              <w:rPr>
                <w:noProof/>
                <w:lang w:val="en-US"/>
              </w:rPr>
              <w:t>ˀ</w:t>
            </w:r>
            <w:r w:rsidR="000C20A6" w:rsidRPr="00C91761">
              <w:rPr>
                <w:noProof/>
                <w:lang w:val="en-US"/>
              </w:rPr>
              <w:t>īd</w:t>
            </w:r>
            <w:r w:rsidR="000C20A6">
              <w:rPr>
                <w:noProof/>
                <w:lang w:val="en-US"/>
              </w:rPr>
              <w:t xml:space="preserve">, </w:t>
            </w:r>
            <w:r w:rsidRPr="000C20A6">
              <w:t>innu wāṣlu b-xaməs sitt da</w:t>
            </w:r>
            <w:r w:rsidR="000C20A6" w:rsidRPr="000C20A6">
              <w:t>q</w:t>
            </w:r>
            <w:r w:rsidRPr="000C20A6">
              <w:t>āyi</w:t>
            </w:r>
            <w:r w:rsidR="000C20A6" w:rsidRPr="000C20A6">
              <w:t>q</w:t>
            </w:r>
            <w:r w:rsidRPr="000C20A6">
              <w:t xml:space="preserve">, </w:t>
            </w:r>
            <w:r w:rsidR="00D7289A">
              <w:t>ˁ</w:t>
            </w:r>
            <w:r w:rsidRPr="000C20A6">
              <w:t>ašər da</w:t>
            </w:r>
            <w:r w:rsidR="000C20A6" w:rsidRPr="000C20A6">
              <w:t>q</w:t>
            </w:r>
            <w:r w:rsidRPr="00C91761">
              <w:rPr>
                <w:noProof/>
                <w:lang w:val="en-US"/>
              </w:rPr>
              <w:t>āyi</w:t>
            </w:r>
            <w:r w:rsidR="000C20A6">
              <w:rPr>
                <w:noProof/>
                <w:lang w:val="en-US"/>
              </w:rPr>
              <w:t>q</w:t>
            </w:r>
            <w:r w:rsidRPr="00C91761">
              <w:rPr>
                <w:noProof/>
                <w:lang w:val="en-US"/>
              </w:rPr>
              <w:t xml:space="preserve"> aǧ-ǧidir yrūḥ ḥā</w:t>
            </w:r>
            <w:r w:rsidR="000C20A6">
              <w:rPr>
                <w:noProof/>
                <w:lang w:val="en-US"/>
              </w:rPr>
              <w:t>rr.</w:t>
            </w:r>
          </w:p>
        </w:tc>
        <w:tc>
          <w:tcPr>
            <w:tcW w:w="4253" w:type="dxa"/>
          </w:tcPr>
          <w:p w:rsidR="00C91761" w:rsidRPr="000C20A6" w:rsidRDefault="000C20A6" w:rsidP="000C20A6">
            <w:r>
              <w:t xml:space="preserve">They cooked the food down in al-Qazāni and sent it up the mountain to him, </w:t>
            </w:r>
            <w:r>
              <w:rPr>
                <w:i/>
              </w:rPr>
              <w:t xml:space="preserve">elden ele </w:t>
            </w:r>
            <w:r>
              <w:t>they say in Turkish, from hand to hand. The pot reached him within five, six or ten minutes, still hot.</w:t>
            </w:r>
          </w:p>
        </w:tc>
      </w:tr>
      <w:tr w:rsidR="00C91761" w:rsidRPr="00926365" w:rsidTr="00C91761">
        <w:tc>
          <w:tcPr>
            <w:tcW w:w="567" w:type="dxa"/>
          </w:tcPr>
          <w:p w:rsidR="00C91761" w:rsidRDefault="000C20A6" w:rsidP="00A10078">
            <w:pPr>
              <w:rPr>
                <w:lang w:val="en-US"/>
              </w:rPr>
            </w:pPr>
            <w:r>
              <w:rPr>
                <w:lang w:val="en-US"/>
              </w:rPr>
              <w:t>210</w:t>
            </w:r>
          </w:p>
        </w:tc>
        <w:tc>
          <w:tcPr>
            <w:tcW w:w="4253" w:type="dxa"/>
          </w:tcPr>
          <w:p w:rsidR="00C91761" w:rsidRPr="00C91761" w:rsidRDefault="00C91761" w:rsidP="00A10078">
            <w:pPr>
              <w:rPr>
                <w:lang w:val="en-US"/>
              </w:rPr>
            </w:pPr>
            <w:r w:rsidRPr="00C91761">
              <w:rPr>
                <w:noProof/>
                <w:lang w:val="en-US"/>
              </w:rPr>
              <w:t>huwwa si</w:t>
            </w:r>
            <w:r w:rsidR="00D7289A">
              <w:rPr>
                <w:noProof/>
                <w:lang w:val="en-US"/>
              </w:rPr>
              <w:t>ˁ</w:t>
            </w:r>
            <w:r w:rsidRPr="00C91761">
              <w:rPr>
                <w:noProof/>
                <w:lang w:val="en-US"/>
              </w:rPr>
              <w:t>īd</w:t>
            </w:r>
            <w:r w:rsidR="000C20A6">
              <w:rPr>
                <w:noProof/>
                <w:lang w:val="en-US"/>
              </w:rPr>
              <w:t>.</w:t>
            </w:r>
            <w:r w:rsidRPr="00C91761">
              <w:rPr>
                <w:noProof/>
                <w:lang w:val="en-US"/>
              </w:rPr>
              <w:t xml:space="preserve"> Namrūd, </w:t>
            </w:r>
            <w:r w:rsidR="000C20A6">
              <w:rPr>
                <w:noProof/>
                <w:lang w:val="en-US"/>
              </w:rPr>
              <w:t xml:space="preserve">maḥḥad yigdar-lu </w:t>
            </w:r>
            <w:r w:rsidR="00D7289A">
              <w:rPr>
                <w:noProof/>
                <w:lang w:val="en-US"/>
              </w:rPr>
              <w:t>ˀ</w:t>
            </w:r>
            <w:r w:rsidR="000C20A6">
              <w:rPr>
                <w:noProof/>
                <w:lang w:val="en-US"/>
              </w:rPr>
              <w:t>abad, ya</w:t>
            </w:r>
            <w:r w:rsidR="00D7289A">
              <w:rPr>
                <w:noProof/>
                <w:lang w:val="en-US"/>
              </w:rPr>
              <w:t>ˁ</w:t>
            </w:r>
            <w:r w:rsidR="000C20A6">
              <w:rPr>
                <w:noProof/>
                <w:lang w:val="en-US"/>
              </w:rPr>
              <w:t>ni ẓ</w:t>
            </w:r>
            <w:r w:rsidRPr="00C91761">
              <w:rPr>
                <w:noProof/>
                <w:lang w:val="en-US"/>
              </w:rPr>
              <w:t>ālim bir hükümdār</w:t>
            </w:r>
            <w:r w:rsidR="000C20A6">
              <w:rPr>
                <w:noProof/>
                <w:lang w:val="en-US"/>
              </w:rPr>
              <w:t>,</w:t>
            </w:r>
            <w:r w:rsidRPr="00C91761">
              <w:rPr>
                <w:noProof/>
                <w:lang w:val="en-US"/>
              </w:rPr>
              <w:t xml:space="preserve"> rab</w:t>
            </w:r>
            <w:r w:rsidR="000C20A6">
              <w:rPr>
                <w:noProof/>
                <w:lang w:val="en-US"/>
              </w:rPr>
              <w:t>b al-</w:t>
            </w:r>
            <w:r w:rsidR="00D7289A">
              <w:rPr>
                <w:noProof/>
                <w:lang w:val="en-US"/>
              </w:rPr>
              <w:t>ˁ</w:t>
            </w:r>
            <w:r w:rsidR="000C20A6">
              <w:rPr>
                <w:noProof/>
                <w:lang w:val="en-US"/>
              </w:rPr>
              <w:t>ālamīn bi-</w:t>
            </w:r>
            <w:r w:rsidR="00D7289A">
              <w:rPr>
                <w:noProof/>
                <w:lang w:val="en-US"/>
              </w:rPr>
              <w:t>ˁ</w:t>
            </w:r>
            <w:r w:rsidR="000C20A6">
              <w:rPr>
                <w:noProof/>
                <w:lang w:val="en-US"/>
              </w:rPr>
              <w:t>izztu w ǧalālu,</w:t>
            </w:r>
            <w:r w:rsidRPr="00C91761">
              <w:rPr>
                <w:noProof/>
                <w:lang w:val="en-US"/>
              </w:rPr>
              <w:t xml:space="preserve"> tabi </w:t>
            </w:r>
            <w:r w:rsidR="00D7289A">
              <w:rPr>
                <w:noProof/>
                <w:lang w:val="en-US"/>
              </w:rPr>
              <w:t>ˀ</w:t>
            </w:r>
            <w:r w:rsidRPr="00C91761">
              <w:rPr>
                <w:noProof/>
                <w:lang w:val="en-US"/>
              </w:rPr>
              <w:t>al-</w:t>
            </w:r>
            <w:r w:rsidR="00D7289A">
              <w:rPr>
                <w:noProof/>
                <w:lang w:val="en-US"/>
              </w:rPr>
              <w:t>ˁ</w:t>
            </w:r>
            <w:r w:rsidRPr="00C91761">
              <w:rPr>
                <w:noProof/>
                <w:lang w:val="en-US"/>
              </w:rPr>
              <w:t xml:space="preserve">ulama </w:t>
            </w:r>
            <w:r w:rsidR="000C20A6">
              <w:rPr>
                <w:noProof/>
                <w:lang w:val="en-US"/>
              </w:rPr>
              <w:t xml:space="preserve">gā… </w:t>
            </w:r>
            <w:r w:rsidRPr="00C91761">
              <w:rPr>
                <w:noProof/>
                <w:lang w:val="en-US"/>
              </w:rPr>
              <w:t xml:space="preserve">ygūlūn gāylīn </w:t>
            </w:r>
            <w:r w:rsidRPr="00C91761">
              <w:rPr>
                <w:lang w:val="en-US"/>
              </w:rPr>
              <w:t>“</w:t>
            </w:r>
            <w:r w:rsidRPr="00C91761">
              <w:rPr>
                <w:noProof/>
                <w:lang w:val="en-US"/>
              </w:rPr>
              <w:t>ti-tiǧi bagga w ti-tiḏbaḥ Namrūd.</w:t>
            </w:r>
            <w:r w:rsidRPr="00C91761">
              <w:rPr>
                <w:lang w:val="en-US"/>
              </w:rPr>
              <w:t>”</w:t>
            </w:r>
          </w:p>
        </w:tc>
        <w:tc>
          <w:tcPr>
            <w:tcW w:w="4253" w:type="dxa"/>
          </w:tcPr>
          <w:p w:rsidR="00C91761" w:rsidRPr="00926365" w:rsidRDefault="000C20A6" w:rsidP="000C20A6">
            <w:r>
              <w:t>He was lucky. Nobody was able to harm him, he was a tyrannic ruler. The Lord of the universe, by His power and virtue… the learned men said, “A mosquito will come and will kill Nimrod.”</w:t>
            </w:r>
          </w:p>
        </w:tc>
      </w:tr>
      <w:tr w:rsidR="00C91761" w:rsidRPr="00926365" w:rsidTr="00C91761">
        <w:tc>
          <w:tcPr>
            <w:tcW w:w="567" w:type="dxa"/>
          </w:tcPr>
          <w:p w:rsidR="00C91761" w:rsidRDefault="000C20A6" w:rsidP="00A10078">
            <w:pPr>
              <w:rPr>
                <w:lang w:val="en-US"/>
              </w:rPr>
            </w:pPr>
            <w:r>
              <w:rPr>
                <w:lang w:val="en-US"/>
              </w:rPr>
              <w:t>227</w:t>
            </w:r>
          </w:p>
        </w:tc>
        <w:tc>
          <w:tcPr>
            <w:tcW w:w="4253" w:type="dxa"/>
          </w:tcPr>
          <w:p w:rsidR="00C91761" w:rsidRPr="00C91761" w:rsidRDefault="000C20A6" w:rsidP="00926863">
            <w:pPr>
              <w:rPr>
                <w:noProof/>
                <w:lang w:val="en-US"/>
              </w:rPr>
            </w:pPr>
            <w:r>
              <w:rPr>
                <w:noProof/>
                <w:lang w:val="en-US"/>
              </w:rPr>
              <w:t>ya</w:t>
            </w:r>
            <w:r w:rsidR="00D7289A">
              <w:rPr>
                <w:noProof/>
                <w:lang w:val="en-US"/>
              </w:rPr>
              <w:t>ˁ</w:t>
            </w:r>
            <w:r>
              <w:rPr>
                <w:noProof/>
                <w:lang w:val="en-US"/>
              </w:rPr>
              <w:t xml:space="preserve">ni </w:t>
            </w:r>
            <w:r w:rsidR="00D7289A">
              <w:rPr>
                <w:noProof/>
                <w:lang w:val="en-US"/>
              </w:rPr>
              <w:t>ˀ</w:t>
            </w:r>
            <w:r>
              <w:rPr>
                <w:noProof/>
                <w:lang w:val="en-US"/>
              </w:rPr>
              <w:t xml:space="preserve">al-millt al </w:t>
            </w:r>
            <w:r w:rsidR="00C91761" w:rsidRPr="00C91761">
              <w:rPr>
                <w:noProof/>
                <w:lang w:val="en-US"/>
              </w:rPr>
              <w:t>mā ǧidrat-lu, al-millt iš-gadd ḥārab mā māt, ama bagga, bagga trīd tiḏbaḥ Namrūd. ygūlūn al-awwalīn</w:t>
            </w:r>
            <w:r>
              <w:rPr>
                <w:noProof/>
                <w:lang w:val="en-US"/>
              </w:rPr>
              <w:t xml:space="preserve">. huwwa </w:t>
            </w:r>
            <w:r w:rsidR="00D7289A">
              <w:rPr>
                <w:noProof/>
                <w:lang w:val="en-US"/>
              </w:rPr>
              <w:t>ˁ</w:t>
            </w:r>
            <w:r>
              <w:rPr>
                <w:noProof/>
                <w:lang w:val="en-US"/>
              </w:rPr>
              <w:t xml:space="preserve">ād al mubāšrītu </w:t>
            </w:r>
            <w:r w:rsidR="00D7289A">
              <w:rPr>
                <w:noProof/>
                <w:lang w:val="en-US"/>
              </w:rPr>
              <w:t>ˁ</w:t>
            </w:r>
            <w:r w:rsidR="00C91761" w:rsidRPr="00C91761">
              <w:rPr>
                <w:noProof/>
                <w:lang w:val="en-US"/>
              </w:rPr>
              <w:t>indu</w:t>
            </w:r>
            <w:r>
              <w:rPr>
                <w:noProof/>
                <w:lang w:val="en-US"/>
              </w:rPr>
              <w:t xml:space="preserve"> </w:t>
            </w:r>
            <w:r w:rsidR="00C91761" w:rsidRPr="00C91761">
              <w:rPr>
                <w:noProof/>
                <w:lang w:val="en-US"/>
              </w:rPr>
              <w:t>ya</w:t>
            </w:r>
            <w:r w:rsidR="00D7289A">
              <w:rPr>
                <w:noProof/>
                <w:lang w:val="en-US"/>
              </w:rPr>
              <w:t>ˁ</w:t>
            </w:r>
            <w:r w:rsidR="00C91761" w:rsidRPr="00C91761">
              <w:rPr>
                <w:noProof/>
                <w:lang w:val="en-US"/>
              </w:rPr>
              <w:t xml:space="preserve">ni ta-ngūl al… </w:t>
            </w:r>
            <w:r w:rsidR="00C91761" w:rsidRPr="00926863">
              <w:rPr>
                <w:noProof/>
                <w:color w:val="FF0000"/>
                <w:lang w:val="en-US"/>
              </w:rPr>
              <w:t xml:space="preserve">al </w:t>
            </w:r>
            <w:r w:rsidR="00926863">
              <w:rPr>
                <w:noProof/>
                <w:color w:val="FF0000"/>
                <w:lang w:val="en-US"/>
              </w:rPr>
              <w:t>ydug</w:t>
            </w:r>
            <w:r w:rsidR="00C91761" w:rsidRPr="00926863">
              <w:rPr>
                <w:noProof/>
                <w:color w:val="FF0000"/>
                <w:lang w:val="en-US"/>
              </w:rPr>
              <w:t>g</w:t>
            </w:r>
            <w:r w:rsidR="00926863">
              <w:rPr>
                <w:noProof/>
                <w:color w:val="FF0000"/>
                <w:lang w:val="en-US"/>
              </w:rPr>
              <w:t>ūn</w:t>
            </w:r>
            <w:r w:rsidR="00C91761" w:rsidRPr="00926863">
              <w:rPr>
                <w:noProof/>
                <w:color w:val="FF0000"/>
                <w:lang w:val="en-US"/>
              </w:rPr>
              <w:t xml:space="preserve"> b-ar-ram</w:t>
            </w:r>
            <w:r w:rsidRPr="00926863">
              <w:rPr>
                <w:noProof/>
                <w:color w:val="FF0000"/>
                <w:lang w:val="en-US"/>
              </w:rPr>
              <w:t>i</w:t>
            </w:r>
            <w:r w:rsidR="00C91761" w:rsidRPr="00926863">
              <w:rPr>
                <w:noProof/>
                <w:color w:val="FF0000"/>
                <w:lang w:val="en-US"/>
              </w:rPr>
              <w:t>l</w:t>
            </w:r>
            <w:r>
              <w:rPr>
                <w:noProof/>
                <w:lang w:val="en-US"/>
              </w:rPr>
              <w:t xml:space="preserve">, </w:t>
            </w:r>
            <w:r w:rsidRPr="00C91761">
              <w:rPr>
                <w:noProof/>
                <w:lang w:val="en-US"/>
              </w:rPr>
              <w:t xml:space="preserve">alli </w:t>
            </w:r>
            <w:r>
              <w:rPr>
                <w:noProof/>
                <w:lang w:val="en-US"/>
              </w:rPr>
              <w:t xml:space="preserve">yyy… </w:t>
            </w:r>
            <w:r w:rsidRPr="00C91761">
              <w:rPr>
                <w:noProof/>
                <w:lang w:val="en-US"/>
              </w:rPr>
              <w:t>yšūfūn aǧ</w:t>
            </w:r>
            <w:r>
              <w:rPr>
                <w:noProof/>
                <w:lang w:val="en-US"/>
              </w:rPr>
              <w:t xml:space="preserve"> </w:t>
            </w:r>
            <w:r w:rsidRPr="00C91761">
              <w:rPr>
                <w:noProof/>
                <w:lang w:val="en-US"/>
              </w:rPr>
              <w:t xml:space="preserve">ǧiddām, xawāǧtu </w:t>
            </w:r>
            <w:r>
              <w:rPr>
                <w:noProof/>
                <w:lang w:val="en-US"/>
              </w:rPr>
              <w:t xml:space="preserve"> </w:t>
            </w:r>
            <w:r w:rsidR="00D7289A">
              <w:rPr>
                <w:noProof/>
                <w:lang w:val="en-US"/>
              </w:rPr>
              <w:t>ˀ</w:t>
            </w:r>
            <w:r w:rsidRPr="00C91761">
              <w:rPr>
                <w:noProof/>
                <w:lang w:val="en-US"/>
              </w:rPr>
              <w:t xml:space="preserve">al </w:t>
            </w:r>
            <w:r w:rsidR="00D7289A">
              <w:rPr>
                <w:noProof/>
                <w:lang w:val="en-US"/>
              </w:rPr>
              <w:t>ˁ</w:t>
            </w:r>
            <w:r w:rsidRPr="00C91761">
              <w:rPr>
                <w:noProof/>
                <w:lang w:val="en-US"/>
              </w:rPr>
              <w:t>indu</w:t>
            </w:r>
          </w:p>
        </w:tc>
        <w:tc>
          <w:tcPr>
            <w:tcW w:w="4253" w:type="dxa"/>
          </w:tcPr>
          <w:p w:rsidR="00C91761" w:rsidRPr="00926863" w:rsidRDefault="00926863" w:rsidP="00A10078">
            <w:pPr>
              <w:rPr>
                <w:lang w:val="en-US"/>
              </w:rPr>
            </w:pPr>
            <w:r>
              <w:rPr>
                <w:lang w:val="en-US"/>
              </w:rPr>
              <w:t>The people could do him no harm, how much they fought him he did not die. But a mosquito, a mosquito will kill Nimrod. So say the ancestors. How many experts he had, let’s say those who could foresee the future in the sand, all the wise men he had.</w:t>
            </w:r>
          </w:p>
        </w:tc>
      </w:tr>
      <w:tr w:rsidR="00C91761" w:rsidRPr="00926365" w:rsidTr="00C91761">
        <w:tc>
          <w:tcPr>
            <w:tcW w:w="567" w:type="dxa"/>
          </w:tcPr>
          <w:p w:rsidR="00C91761" w:rsidRDefault="00926863" w:rsidP="00A10078">
            <w:pPr>
              <w:rPr>
                <w:lang w:val="en-US"/>
              </w:rPr>
            </w:pPr>
            <w:r>
              <w:rPr>
                <w:lang w:val="en-US"/>
              </w:rPr>
              <w:t>245</w:t>
            </w:r>
          </w:p>
        </w:tc>
        <w:tc>
          <w:tcPr>
            <w:tcW w:w="4253" w:type="dxa"/>
          </w:tcPr>
          <w:p w:rsidR="00C91761" w:rsidRPr="00C91761" w:rsidRDefault="00C91761" w:rsidP="00926863">
            <w:pPr>
              <w:rPr>
                <w:lang w:val="en-US"/>
              </w:rPr>
            </w:pPr>
            <w:r w:rsidRPr="00C91761">
              <w:rPr>
                <w:noProof/>
                <w:lang w:val="en-US"/>
              </w:rPr>
              <w:t xml:space="preserve">gāylīn </w:t>
            </w:r>
            <w:r w:rsidRPr="00C91761">
              <w:rPr>
                <w:lang w:val="en-US"/>
              </w:rPr>
              <w:t>“yā Namrūd</w:t>
            </w:r>
            <w:r w:rsidR="00926863">
              <w:rPr>
                <w:lang w:val="en-US"/>
              </w:rPr>
              <w:t>”</w:t>
            </w:r>
            <w:r w:rsidRPr="00C91761">
              <w:rPr>
                <w:lang w:val="en-US"/>
              </w:rPr>
              <w:t xml:space="preserve">, </w:t>
            </w:r>
            <w:r w:rsidR="00926863">
              <w:rPr>
                <w:lang w:val="en-US"/>
              </w:rPr>
              <w:t>ǟǟǟ</w:t>
            </w:r>
            <w:r w:rsidRPr="00C91761">
              <w:rPr>
                <w:lang w:val="en-US"/>
              </w:rPr>
              <w:t xml:space="preserve"> yxāfūn </w:t>
            </w:r>
            <w:r w:rsidR="00D7289A">
              <w:rPr>
                <w:lang w:val="en-US"/>
              </w:rPr>
              <w:t>ˁ</w:t>
            </w:r>
            <w:r w:rsidRPr="00C91761">
              <w:rPr>
                <w:lang w:val="en-US"/>
              </w:rPr>
              <w:t>alē</w:t>
            </w:r>
            <w:r w:rsidR="00926863">
              <w:rPr>
                <w:lang w:val="en-US"/>
              </w:rPr>
              <w:t>,</w:t>
            </w:r>
            <w:r w:rsidRPr="00C91761">
              <w:rPr>
                <w:lang w:val="en-US"/>
              </w:rPr>
              <w:t xml:space="preserve"> gāyil </w:t>
            </w:r>
            <w:r w:rsidR="00926863">
              <w:rPr>
                <w:lang w:val="en-US"/>
              </w:rPr>
              <w:t>“</w:t>
            </w:r>
            <w:r w:rsidRPr="00C91761">
              <w:rPr>
                <w:lang w:val="en-US"/>
              </w:rPr>
              <w:t>bagga ti-tiḏbaḥu ma</w:t>
            </w:r>
            <w:r w:rsidR="00D7289A">
              <w:rPr>
                <w:lang w:val="en-US"/>
              </w:rPr>
              <w:t>ˁ</w:t>
            </w:r>
            <w:r w:rsidRPr="00C91761">
              <w:rPr>
                <w:lang w:val="en-US"/>
              </w:rPr>
              <w:t xml:space="preserve"> al-asaf.” yōmin gāylī-lu </w:t>
            </w:r>
            <w:r w:rsidR="00926863">
              <w:rPr>
                <w:lang w:val="en-US"/>
              </w:rPr>
              <w:t>“</w:t>
            </w:r>
            <w:r w:rsidRPr="00C91761">
              <w:rPr>
                <w:lang w:val="en-US"/>
              </w:rPr>
              <w:t>ti-tiǧīk bagga w tiḏbaḥak.</w:t>
            </w:r>
            <w:r w:rsidR="00926863">
              <w:rPr>
                <w:lang w:val="en-US"/>
              </w:rPr>
              <w:t>”</w:t>
            </w:r>
            <w:r w:rsidRPr="00C91761">
              <w:rPr>
                <w:lang w:val="en-US"/>
              </w:rPr>
              <w:t xml:space="preserve"> w gāyil </w:t>
            </w:r>
            <w:r w:rsidR="00926863">
              <w:rPr>
                <w:lang w:val="en-US"/>
              </w:rPr>
              <w:t>“</w:t>
            </w:r>
            <w:r w:rsidRPr="00C91761">
              <w:rPr>
                <w:lang w:val="en-US"/>
              </w:rPr>
              <w:t>al-bagga šnōn tiḏbaḥni?</w:t>
            </w:r>
            <w:r w:rsidR="00926863">
              <w:rPr>
                <w:lang w:val="en-US"/>
              </w:rPr>
              <w:t>”</w:t>
            </w:r>
            <w:r w:rsidRPr="00C91761">
              <w:rPr>
                <w:lang w:val="en-US"/>
              </w:rPr>
              <w:t xml:space="preserve"> </w:t>
            </w:r>
          </w:p>
        </w:tc>
        <w:tc>
          <w:tcPr>
            <w:tcW w:w="4253" w:type="dxa"/>
          </w:tcPr>
          <w:p w:rsidR="00C91761" w:rsidRPr="00926365" w:rsidRDefault="00926863" w:rsidP="00926863">
            <w:r>
              <w:t>They said, “O Nimrod!” They were afraid for him and said, “Unforftunately a mosquito will kill him. When they said to him, “A mosquito will come to you and kill you”, he said, “How can a mosquito kill me?”</w:t>
            </w:r>
          </w:p>
        </w:tc>
      </w:tr>
      <w:tr w:rsidR="00C91761" w:rsidRPr="00926365" w:rsidTr="00C91761">
        <w:tc>
          <w:tcPr>
            <w:tcW w:w="567" w:type="dxa"/>
          </w:tcPr>
          <w:p w:rsidR="00C91761" w:rsidRDefault="00926863" w:rsidP="00A10078">
            <w:pPr>
              <w:rPr>
                <w:lang w:val="en-US"/>
              </w:rPr>
            </w:pPr>
            <w:r>
              <w:rPr>
                <w:lang w:val="en-US"/>
              </w:rPr>
              <w:t>254</w:t>
            </w:r>
          </w:p>
        </w:tc>
        <w:tc>
          <w:tcPr>
            <w:tcW w:w="4253" w:type="dxa"/>
          </w:tcPr>
          <w:p w:rsidR="00C91761" w:rsidRPr="00C91761" w:rsidRDefault="00926863" w:rsidP="00926863">
            <w:pPr>
              <w:rPr>
                <w:noProof/>
                <w:lang w:val="en-US"/>
              </w:rPr>
            </w:pPr>
            <w:r>
              <w:rPr>
                <w:noProof/>
                <w:lang w:val="en-US"/>
              </w:rPr>
              <w:t>“</w:t>
            </w:r>
            <w:r w:rsidR="00C91761" w:rsidRPr="00C91761">
              <w:rPr>
                <w:noProof/>
                <w:lang w:val="en-US"/>
              </w:rPr>
              <w:t>waḷḷa</w:t>
            </w:r>
            <w:r>
              <w:rPr>
                <w:noProof/>
                <w:lang w:val="en-US"/>
              </w:rPr>
              <w:t>”</w:t>
            </w:r>
            <w:r w:rsidR="00C91761" w:rsidRPr="00C91761">
              <w:rPr>
                <w:noProof/>
                <w:lang w:val="en-US"/>
              </w:rPr>
              <w:t xml:space="preserve"> gāylīn </w:t>
            </w:r>
            <w:r>
              <w:rPr>
                <w:noProof/>
                <w:lang w:val="en-US"/>
              </w:rPr>
              <w:t>“</w:t>
            </w:r>
            <w:r w:rsidR="00C91761" w:rsidRPr="00C91761">
              <w:rPr>
                <w:noProof/>
                <w:lang w:val="en-US"/>
              </w:rPr>
              <w:t>yā Namrūd, al-bagga tiḏbaḥak inta xušš ǧawwa</w:t>
            </w:r>
            <w:r>
              <w:rPr>
                <w:noProof/>
                <w:lang w:val="en-US"/>
              </w:rPr>
              <w:t>!</w:t>
            </w:r>
            <w:r w:rsidR="00C91761" w:rsidRPr="00C91761">
              <w:rPr>
                <w:noProof/>
                <w:lang w:val="en-US"/>
              </w:rPr>
              <w:t xml:space="preserve"> čalliṭ </w:t>
            </w:r>
            <w:r w:rsidR="00D7289A">
              <w:rPr>
                <w:noProof/>
                <w:lang w:val="en-US"/>
              </w:rPr>
              <w:t>ˁ</w:t>
            </w:r>
            <w:r w:rsidR="00C91761" w:rsidRPr="00C91761">
              <w:rPr>
                <w:noProof/>
                <w:lang w:val="en-US"/>
              </w:rPr>
              <w:t>al</w:t>
            </w:r>
            <w:r>
              <w:rPr>
                <w:noProof/>
                <w:lang w:val="en-US"/>
              </w:rPr>
              <w:t xml:space="preserve">a </w:t>
            </w:r>
            <w:r w:rsidR="00C91761" w:rsidRPr="00C91761">
              <w:rPr>
                <w:noProof/>
                <w:lang w:val="en-US"/>
              </w:rPr>
              <w:t>ḥālak al-bāb w lā tiṭla</w:t>
            </w:r>
            <w:r w:rsidR="00D7289A">
              <w:rPr>
                <w:noProof/>
                <w:lang w:val="en-US"/>
              </w:rPr>
              <w:t>ˁ</w:t>
            </w:r>
            <w:r w:rsidR="00C91761" w:rsidRPr="00C91761">
              <w:rPr>
                <w:noProof/>
                <w:lang w:val="en-US"/>
              </w:rPr>
              <w:t xml:space="preserve"> baṛṛa! lumm</w:t>
            </w:r>
            <w:r>
              <w:rPr>
                <w:noProof/>
                <w:lang w:val="en-US"/>
              </w:rPr>
              <w:t>i</w:t>
            </w:r>
            <w:r w:rsidR="00C91761" w:rsidRPr="00C91761">
              <w:rPr>
                <w:noProof/>
                <w:lang w:val="en-US"/>
              </w:rPr>
              <w:t xml:space="preserve">n-ma nšūf, ta-nšūf </w:t>
            </w:r>
            <w:r>
              <w:rPr>
                <w:noProof/>
                <w:lang w:val="en-US"/>
              </w:rPr>
              <w:t>i</w:t>
            </w:r>
            <w:r w:rsidR="00C91761" w:rsidRPr="00C91761">
              <w:rPr>
                <w:noProof/>
                <w:lang w:val="en-US"/>
              </w:rPr>
              <w:t>šnōn yṣīr.</w:t>
            </w:r>
            <w:r>
              <w:rPr>
                <w:noProof/>
                <w:lang w:val="en-US"/>
              </w:rPr>
              <w:t>”</w:t>
            </w:r>
          </w:p>
        </w:tc>
        <w:tc>
          <w:tcPr>
            <w:tcW w:w="4253" w:type="dxa"/>
          </w:tcPr>
          <w:p w:rsidR="00C91761" w:rsidRPr="00926863" w:rsidRDefault="00926863" w:rsidP="00A10078">
            <w:pPr>
              <w:rPr>
                <w:lang w:val="en-US"/>
              </w:rPr>
            </w:pPr>
            <w:r>
              <w:rPr>
                <w:lang w:val="en-US"/>
              </w:rPr>
              <w:t>“By God”, they said, “O Nimrod, the mosquito will kill you. Go inside, close the door and don’t come out again! Then we will see what will happen.”</w:t>
            </w:r>
          </w:p>
        </w:tc>
      </w:tr>
      <w:tr w:rsidR="00C91761" w:rsidRPr="00926365" w:rsidTr="00C91761">
        <w:tc>
          <w:tcPr>
            <w:tcW w:w="567" w:type="dxa"/>
          </w:tcPr>
          <w:p w:rsidR="00C91761" w:rsidRDefault="00926863" w:rsidP="00A10078">
            <w:pPr>
              <w:rPr>
                <w:lang w:val="en-US"/>
              </w:rPr>
            </w:pPr>
            <w:r>
              <w:rPr>
                <w:lang w:val="en-US"/>
              </w:rPr>
              <w:t>303</w:t>
            </w:r>
          </w:p>
        </w:tc>
        <w:tc>
          <w:tcPr>
            <w:tcW w:w="4253" w:type="dxa"/>
          </w:tcPr>
          <w:p w:rsidR="00C91761" w:rsidRPr="00C91761" w:rsidRDefault="00C91761" w:rsidP="00926863">
            <w:pPr>
              <w:rPr>
                <w:noProof/>
                <w:lang w:val="en-US"/>
              </w:rPr>
            </w:pPr>
            <w:r w:rsidRPr="00C91761">
              <w:rPr>
                <w:noProof/>
                <w:lang w:val="en-US"/>
              </w:rPr>
              <w:t xml:space="preserve">xāšš </w:t>
            </w:r>
            <w:r w:rsidR="00926863">
              <w:rPr>
                <w:noProof/>
                <w:lang w:val="en-US"/>
              </w:rPr>
              <w:t>i</w:t>
            </w:r>
            <w:r w:rsidRPr="00C91761">
              <w:rPr>
                <w:noProof/>
                <w:lang w:val="en-US"/>
              </w:rPr>
              <w:t xml:space="preserve">mčalliṭ </w:t>
            </w:r>
            <w:r w:rsidR="00D7289A">
              <w:rPr>
                <w:noProof/>
                <w:lang w:val="en-US"/>
              </w:rPr>
              <w:t>ˁ</w:t>
            </w:r>
            <w:r w:rsidRPr="00C91761">
              <w:rPr>
                <w:noProof/>
                <w:lang w:val="en-US"/>
              </w:rPr>
              <w:t xml:space="preserve">ala ḥālu </w:t>
            </w:r>
            <w:r w:rsidR="00D7289A">
              <w:rPr>
                <w:noProof/>
                <w:lang w:val="en-US"/>
              </w:rPr>
              <w:t>ˀ</w:t>
            </w:r>
            <w:r w:rsidRPr="00C91761">
              <w:rPr>
                <w:noProof/>
                <w:lang w:val="en-US"/>
              </w:rPr>
              <w:t>al-bāb b-ad-dār imčallṭīn al-qīrān aṭ-ṭūg</w:t>
            </w:r>
            <w:r w:rsidR="00926863">
              <w:rPr>
                <w:noProof/>
                <w:lang w:val="en-US"/>
              </w:rPr>
              <w:t>,</w:t>
            </w:r>
            <w:r w:rsidRPr="00C91761">
              <w:rPr>
                <w:noProof/>
                <w:lang w:val="en-US"/>
              </w:rPr>
              <w:t xml:space="preserve"> mū mxallīn šakle txušš əb-nōba, bass imxall</w:t>
            </w:r>
            <w:r w:rsidR="00926863">
              <w:rPr>
                <w:noProof/>
                <w:lang w:val="en-US"/>
              </w:rPr>
              <w:t xml:space="preserve">īn hnīt al-bāb </w:t>
            </w:r>
            <w:r w:rsidR="00D7289A">
              <w:rPr>
                <w:noProof/>
                <w:lang w:val="en-US"/>
              </w:rPr>
              <w:t>ˁ</w:t>
            </w:r>
            <w:r w:rsidR="00926863">
              <w:rPr>
                <w:noProof/>
                <w:lang w:val="en-US"/>
              </w:rPr>
              <w:t>arəḏ̣ al-miftāḥ</w:t>
            </w:r>
            <w:r w:rsidRPr="00C91761">
              <w:rPr>
                <w:noProof/>
                <w:lang w:val="en-US"/>
              </w:rPr>
              <w:t xml:space="preserve"> hāḏi</w:t>
            </w:r>
            <w:r w:rsidR="00926863">
              <w:rPr>
                <w:noProof/>
                <w:lang w:val="en-US"/>
              </w:rPr>
              <w:t>,</w:t>
            </w:r>
            <w:r w:rsidRPr="00C91761">
              <w:rPr>
                <w:noProof/>
                <w:lang w:val="en-US"/>
              </w:rPr>
              <w:t xml:space="preserve"> nāsyīnhe, ḏ̣ālla maftūḥa w ǧāye l-bagga</w:t>
            </w:r>
            <w:r w:rsidR="00926863">
              <w:rPr>
                <w:noProof/>
                <w:lang w:val="en-US"/>
              </w:rPr>
              <w:t xml:space="preserve"> </w:t>
            </w:r>
            <w:r w:rsidRPr="00C91761">
              <w:rPr>
                <w:noProof/>
                <w:lang w:val="en-US"/>
              </w:rPr>
              <w:t>xušši min qādi</w:t>
            </w:r>
            <w:r w:rsidR="00926863">
              <w:rPr>
                <w:rStyle w:val="Funotenzeichen"/>
                <w:noProof/>
                <w:lang w:val="en-US"/>
              </w:rPr>
              <w:footnoteReference w:id="57"/>
            </w:r>
            <w:r w:rsidR="00926863">
              <w:rPr>
                <w:noProof/>
                <w:lang w:val="en-US"/>
              </w:rPr>
              <w:t>, hīčiḏ</w:t>
            </w:r>
            <w:r w:rsidRPr="00C91761">
              <w:rPr>
                <w:noProof/>
                <w:lang w:val="en-US"/>
              </w:rPr>
              <w:t xml:space="preserve"> Aḷḷa darrab </w:t>
            </w:r>
            <w:r w:rsidR="00D7289A">
              <w:rPr>
                <w:noProof/>
                <w:lang w:val="en-US"/>
              </w:rPr>
              <w:t>ˁ</w:t>
            </w:r>
            <w:r w:rsidRPr="00C91761">
              <w:rPr>
                <w:noProof/>
                <w:lang w:val="en-US"/>
              </w:rPr>
              <w:t>alē.</w:t>
            </w:r>
          </w:p>
        </w:tc>
        <w:tc>
          <w:tcPr>
            <w:tcW w:w="4253" w:type="dxa"/>
          </w:tcPr>
          <w:p w:rsidR="00C91761" w:rsidRPr="00926863" w:rsidRDefault="00926863" w:rsidP="00D9701E">
            <w:pPr>
              <w:rPr>
                <w:lang w:val="en-US"/>
              </w:rPr>
            </w:pPr>
            <w:r>
              <w:rPr>
                <w:lang w:val="en-US"/>
              </w:rPr>
              <w:t xml:space="preserve">He went inside and shut himself away in the house. They closed all holes and windows and left nothing where anything could have entered. However, they forgot the thing in the door, the keyhole. They left it open and </w:t>
            </w:r>
            <w:r w:rsidR="00D9701E">
              <w:rPr>
                <w:lang w:val="en-US"/>
              </w:rPr>
              <w:t xml:space="preserve">– lo and behold! – </w:t>
            </w:r>
            <w:proofErr w:type="gramStart"/>
            <w:r>
              <w:rPr>
                <w:lang w:val="en-US"/>
              </w:rPr>
              <w:t>the</w:t>
            </w:r>
            <w:proofErr w:type="gramEnd"/>
            <w:r>
              <w:rPr>
                <w:lang w:val="en-US"/>
              </w:rPr>
              <w:t xml:space="preserve"> mosquito </w:t>
            </w:r>
            <w:r w:rsidR="00D9701E">
              <w:rPr>
                <w:lang w:val="en-US"/>
              </w:rPr>
              <w:t>came</w:t>
            </w:r>
            <w:r>
              <w:rPr>
                <w:lang w:val="en-US"/>
              </w:rPr>
              <w:t xml:space="preserve"> through it. So God sent it to him.</w:t>
            </w:r>
          </w:p>
        </w:tc>
      </w:tr>
      <w:tr w:rsidR="00C91761" w:rsidRPr="00926365" w:rsidTr="00C91761">
        <w:tc>
          <w:tcPr>
            <w:tcW w:w="567" w:type="dxa"/>
          </w:tcPr>
          <w:p w:rsidR="00C91761" w:rsidRDefault="00642858" w:rsidP="00A10078">
            <w:pPr>
              <w:rPr>
                <w:lang w:val="en-US"/>
              </w:rPr>
            </w:pPr>
            <w:r>
              <w:rPr>
                <w:lang w:val="en-US"/>
              </w:rPr>
              <w:t>317</w:t>
            </w:r>
          </w:p>
        </w:tc>
        <w:tc>
          <w:tcPr>
            <w:tcW w:w="4253" w:type="dxa"/>
          </w:tcPr>
          <w:p w:rsidR="00C91761" w:rsidRPr="00C91761" w:rsidRDefault="00C91761" w:rsidP="00642858">
            <w:pPr>
              <w:rPr>
                <w:noProof/>
                <w:lang w:val="en-US"/>
              </w:rPr>
            </w:pPr>
            <w:r w:rsidRPr="00C91761">
              <w:rPr>
                <w:noProof/>
                <w:lang w:val="en-US"/>
              </w:rPr>
              <w:t xml:space="preserve">xāšša l-bagga </w:t>
            </w:r>
            <w:r w:rsidR="00D7289A">
              <w:rPr>
                <w:noProof/>
                <w:lang w:val="en-US"/>
              </w:rPr>
              <w:t>ˁ</w:t>
            </w:r>
            <w:r w:rsidRPr="00C91761">
              <w:rPr>
                <w:noProof/>
                <w:lang w:val="en-US"/>
              </w:rPr>
              <w:t xml:space="preserve">alē ǧawwa zzzzzzz w xušši b-xašmu </w:t>
            </w:r>
            <w:r w:rsidR="00642858">
              <w:rPr>
                <w:noProof/>
                <w:lang w:val="en-US"/>
              </w:rPr>
              <w:t xml:space="preserve">min xǝšštu min xašmu xušši </w:t>
            </w:r>
            <w:r w:rsidRPr="00C91761">
              <w:rPr>
                <w:noProof/>
                <w:lang w:val="en-US"/>
              </w:rPr>
              <w:t xml:space="preserve">w rāgye </w:t>
            </w:r>
            <w:r w:rsidR="00D7289A">
              <w:rPr>
                <w:noProof/>
                <w:lang w:val="en-US"/>
              </w:rPr>
              <w:t>ˁ</w:t>
            </w:r>
            <w:r w:rsidRPr="00C91761">
              <w:rPr>
                <w:noProof/>
                <w:lang w:val="en-US"/>
              </w:rPr>
              <w:t>ala m</w:t>
            </w:r>
            <w:r w:rsidR="00642858">
              <w:rPr>
                <w:noProof/>
                <w:lang w:val="en-US"/>
              </w:rPr>
              <w:t>ǝ</w:t>
            </w:r>
            <w:r w:rsidRPr="00C91761">
              <w:rPr>
                <w:noProof/>
                <w:lang w:val="en-US"/>
              </w:rPr>
              <w:t xml:space="preserve">xxu. huwwa </w:t>
            </w:r>
            <w:r w:rsidR="00D7289A">
              <w:rPr>
                <w:noProof/>
                <w:lang w:val="en-US"/>
              </w:rPr>
              <w:t>ˁ</w:t>
            </w:r>
            <w:r w:rsidRPr="00C91761">
              <w:rPr>
                <w:noProof/>
                <w:lang w:val="en-US"/>
              </w:rPr>
              <w:t xml:space="preserve">ād </w:t>
            </w:r>
            <w:r w:rsidR="00642858">
              <w:rPr>
                <w:noProof/>
                <w:lang w:val="en-US"/>
              </w:rPr>
              <w:t>ǝb-</w:t>
            </w:r>
            <w:r w:rsidRPr="00C91761">
              <w:rPr>
                <w:noProof/>
                <w:lang w:val="en-US"/>
              </w:rPr>
              <w:t>m</w:t>
            </w:r>
            <w:r w:rsidR="00642858">
              <w:rPr>
                <w:noProof/>
                <w:lang w:val="en-US"/>
              </w:rPr>
              <w:t>ǝ</w:t>
            </w:r>
            <w:r w:rsidRPr="00C91761">
              <w:rPr>
                <w:noProof/>
                <w:lang w:val="en-US"/>
              </w:rPr>
              <w:t>xxu Namrūd ǧa</w:t>
            </w:r>
            <w:r w:rsidR="00D7289A">
              <w:rPr>
                <w:noProof/>
                <w:lang w:val="en-US"/>
              </w:rPr>
              <w:t>ˁ</w:t>
            </w:r>
            <w:r w:rsidRPr="00C91761">
              <w:rPr>
                <w:noProof/>
                <w:lang w:val="en-US"/>
              </w:rPr>
              <w:t xml:space="preserve">ad ta-ngūl tgūm al-bagga tākul ətsawwī raḥatsīz </w:t>
            </w:r>
            <w:r w:rsidR="00642858">
              <w:rPr>
                <w:noProof/>
                <w:lang w:val="en-US"/>
              </w:rPr>
              <w:t>ᵊ</w:t>
            </w:r>
            <w:r w:rsidRPr="00C91761">
              <w:rPr>
                <w:noProof/>
                <w:lang w:val="en-US"/>
              </w:rPr>
              <w:t>b-m</w:t>
            </w:r>
            <w:r w:rsidR="00642858">
              <w:rPr>
                <w:noProof/>
                <w:lang w:val="en-US"/>
              </w:rPr>
              <w:t>ǝ</w:t>
            </w:r>
            <w:r w:rsidRPr="00C91761">
              <w:rPr>
                <w:noProof/>
                <w:lang w:val="en-US"/>
              </w:rPr>
              <w:t>xxu.</w:t>
            </w:r>
          </w:p>
        </w:tc>
        <w:tc>
          <w:tcPr>
            <w:tcW w:w="4253" w:type="dxa"/>
          </w:tcPr>
          <w:p w:rsidR="00C91761" w:rsidRPr="00642858" w:rsidRDefault="00642858" w:rsidP="00642858">
            <w:pPr>
              <w:rPr>
                <w:lang w:val="en-US"/>
              </w:rPr>
            </w:pPr>
            <w:r>
              <w:rPr>
                <w:lang w:val="en-US"/>
              </w:rPr>
              <w:t xml:space="preserve">The mosquito came inside, zzzzzzz and – lo and behold! – entered his nose and through his nose it came up to his brain. Now the mosquito was in his, Nimrod’s bain and began to make make him uncomfortable. </w:t>
            </w:r>
          </w:p>
        </w:tc>
      </w:tr>
      <w:tr w:rsidR="00C91761" w:rsidRPr="00926365" w:rsidTr="00C91761">
        <w:tc>
          <w:tcPr>
            <w:tcW w:w="567" w:type="dxa"/>
          </w:tcPr>
          <w:p w:rsidR="00C91761" w:rsidRDefault="00642858" w:rsidP="00A10078">
            <w:pPr>
              <w:rPr>
                <w:lang w:val="en-US"/>
              </w:rPr>
            </w:pPr>
            <w:r>
              <w:rPr>
                <w:lang w:val="en-US"/>
              </w:rPr>
              <w:t>330</w:t>
            </w:r>
          </w:p>
        </w:tc>
        <w:tc>
          <w:tcPr>
            <w:tcW w:w="4253" w:type="dxa"/>
          </w:tcPr>
          <w:p w:rsidR="00C91761" w:rsidRPr="00C91761" w:rsidRDefault="00C91761" w:rsidP="00642858">
            <w:pPr>
              <w:rPr>
                <w:lang w:val="en-US"/>
              </w:rPr>
            </w:pPr>
            <w:r w:rsidRPr="00C91761">
              <w:rPr>
                <w:noProof/>
                <w:lang w:val="en-US"/>
              </w:rPr>
              <w:t>w bass yi</w:t>
            </w:r>
            <w:r w:rsidR="00642858">
              <w:rPr>
                <w:noProof/>
                <w:lang w:val="en-US"/>
              </w:rPr>
              <w:t>h</w:t>
            </w:r>
            <w:r w:rsidRPr="00C91761">
              <w:rPr>
                <w:noProof/>
                <w:lang w:val="en-US"/>
              </w:rPr>
              <w:t xml:space="preserve">abbṭūn hīčiḏ </w:t>
            </w:r>
            <w:r w:rsidR="00D7289A">
              <w:rPr>
                <w:noProof/>
                <w:lang w:val="en-US"/>
              </w:rPr>
              <w:t>ˁ</w:t>
            </w:r>
            <w:r w:rsidRPr="00C91761">
              <w:rPr>
                <w:noProof/>
                <w:lang w:val="en-US"/>
              </w:rPr>
              <w:t>ala kalltu hīčiḏ ǧā</w:t>
            </w:r>
            <w:r w:rsidR="00D7289A">
              <w:rPr>
                <w:noProof/>
                <w:lang w:val="en-US"/>
              </w:rPr>
              <w:t>ˁ</w:t>
            </w:r>
            <w:r w:rsidRPr="00C91761">
              <w:rPr>
                <w:noProof/>
                <w:lang w:val="en-US"/>
              </w:rPr>
              <w:t xml:space="preserve">dīn </w:t>
            </w:r>
            <w:r w:rsidR="00D7289A">
              <w:rPr>
                <w:noProof/>
                <w:lang w:val="en-US"/>
              </w:rPr>
              <w:t>ˁ</w:t>
            </w:r>
            <w:r w:rsidRPr="00C91761">
              <w:rPr>
                <w:noProof/>
                <w:lang w:val="en-US"/>
              </w:rPr>
              <w:t xml:space="preserve">indu wāḥad w yhabbiṭ </w:t>
            </w:r>
            <w:r w:rsidR="00642858">
              <w:rPr>
                <w:noProof/>
                <w:lang w:val="en-US"/>
              </w:rPr>
              <w:t xml:space="preserve">b-šīt-in xafīfe: ṭǝqq! ṭǝqq! yhabbiṭ </w:t>
            </w:r>
            <w:r w:rsidR="00D7289A">
              <w:rPr>
                <w:noProof/>
                <w:lang w:val="en-US"/>
              </w:rPr>
              <w:t>ˁ</w:t>
            </w:r>
            <w:r w:rsidR="00642858" w:rsidRPr="00C91761">
              <w:rPr>
                <w:noProof/>
                <w:lang w:val="en-US"/>
              </w:rPr>
              <w:t>al</w:t>
            </w:r>
            <w:r w:rsidR="00642858">
              <w:rPr>
                <w:noProof/>
                <w:lang w:val="en-US"/>
              </w:rPr>
              <w:t>a</w:t>
            </w:r>
            <w:r w:rsidR="00642858" w:rsidRPr="00C91761">
              <w:rPr>
                <w:noProof/>
                <w:lang w:val="en-US"/>
              </w:rPr>
              <w:t xml:space="preserve"> kafftu </w:t>
            </w:r>
            <w:r w:rsidR="00642858">
              <w:rPr>
                <w:noProof/>
                <w:lang w:val="en-US"/>
              </w:rPr>
              <w:t xml:space="preserve">tā </w:t>
            </w:r>
            <w:r w:rsidR="00D7289A">
              <w:rPr>
                <w:noProof/>
                <w:lang w:val="en-US"/>
              </w:rPr>
              <w:t>ˀ</w:t>
            </w:r>
            <w:r w:rsidR="00642858">
              <w:rPr>
                <w:noProof/>
                <w:lang w:val="en-US"/>
              </w:rPr>
              <w:t xml:space="preserve">al-bagga </w:t>
            </w:r>
            <w:r w:rsidR="00CA329D">
              <w:rPr>
                <w:noProof/>
                <w:lang w:val="en-US"/>
              </w:rPr>
              <w:t>(</w:t>
            </w:r>
            <w:r w:rsidRPr="00C91761">
              <w:rPr>
                <w:noProof/>
                <w:lang w:val="en-US"/>
              </w:rPr>
              <w:t>mā</w:t>
            </w:r>
            <w:r w:rsidR="00CA329D">
              <w:rPr>
                <w:noProof/>
                <w:lang w:val="en-US"/>
              </w:rPr>
              <w:t>)</w:t>
            </w:r>
            <w:r w:rsidRPr="00C91761">
              <w:rPr>
                <w:noProof/>
                <w:lang w:val="en-US"/>
              </w:rPr>
              <w:t xml:space="preserve"> tigaf.</w:t>
            </w:r>
            <w:r w:rsidR="00642858">
              <w:rPr>
                <w:noProof/>
                <w:lang w:val="en-US"/>
              </w:rPr>
              <w:t xml:space="preserve"> nahār nahārēn ṯalāṯe xamse </w:t>
            </w:r>
            <w:r w:rsidR="00D7289A">
              <w:rPr>
                <w:noProof/>
                <w:lang w:val="en-US"/>
              </w:rPr>
              <w:t>ˁ</w:t>
            </w:r>
            <w:r w:rsidR="00642858">
              <w:rPr>
                <w:noProof/>
                <w:lang w:val="en-US"/>
              </w:rPr>
              <w:t>ašra mn-al-i</w:t>
            </w:r>
            <w:r w:rsidRPr="00C91761">
              <w:rPr>
                <w:noProof/>
                <w:lang w:val="en-US"/>
              </w:rPr>
              <w:t xml:space="preserve">yyām gāyl-ilhum </w:t>
            </w:r>
            <w:r w:rsidR="00642858">
              <w:rPr>
                <w:noProof/>
                <w:lang w:val="en-US"/>
              </w:rPr>
              <w:t>“</w:t>
            </w:r>
            <w:r w:rsidRPr="00C91761">
              <w:rPr>
                <w:noProof/>
                <w:lang w:val="en-US"/>
              </w:rPr>
              <w:t xml:space="preserve">nahār </w:t>
            </w:r>
            <w:r w:rsidR="00642858">
              <w:rPr>
                <w:noProof/>
                <w:lang w:val="en-US"/>
              </w:rPr>
              <w:t xml:space="preserve">huwwa </w:t>
            </w:r>
            <w:r w:rsidRPr="00642858">
              <w:rPr>
                <w:noProof/>
                <w:color w:val="FF0000"/>
                <w:lang w:val="en-US"/>
              </w:rPr>
              <w:t>ilidi mūt</w:t>
            </w:r>
            <w:r w:rsidR="00642858">
              <w:rPr>
                <w:noProof/>
                <w:lang w:val="en-US"/>
              </w:rPr>
              <w:t>”</w:t>
            </w:r>
            <w:r w:rsidRPr="00C91761">
              <w:rPr>
                <w:noProof/>
                <w:lang w:val="en-US"/>
              </w:rPr>
              <w:t xml:space="preserve"> gāyil </w:t>
            </w:r>
            <w:r w:rsidR="00642858">
              <w:rPr>
                <w:noProof/>
                <w:lang w:val="en-US"/>
              </w:rPr>
              <w:t>“</w:t>
            </w:r>
            <w:r w:rsidRPr="00C91761">
              <w:rPr>
                <w:noProof/>
                <w:lang w:val="en-US"/>
              </w:rPr>
              <w:t>al-kalle hāḏi</w:t>
            </w:r>
            <w:r w:rsidRPr="00C91761">
              <w:rPr>
                <w:noProof/>
                <w:vertAlign w:val="superscript"/>
                <w:lang w:val="en-US"/>
              </w:rPr>
              <w:t xml:space="preserve">y </w:t>
            </w:r>
            <w:r w:rsidR="00642858">
              <w:rPr>
                <w:lang w:val="en-US"/>
              </w:rPr>
              <w:t xml:space="preserve">al-bagga </w:t>
            </w:r>
            <w:r w:rsidRPr="00C91761">
              <w:rPr>
                <w:lang w:val="en-US"/>
              </w:rPr>
              <w:t>ḏ</w:t>
            </w:r>
            <w:r w:rsidR="00642858">
              <w:rPr>
                <w:lang w:val="en-US"/>
              </w:rPr>
              <w:t>ī</w:t>
            </w:r>
            <w:r w:rsidRPr="00C91761">
              <w:rPr>
                <w:lang w:val="en-US"/>
              </w:rPr>
              <w:t xml:space="preserve"> mā tuṭla</w:t>
            </w:r>
            <w:r w:rsidR="00D7289A">
              <w:rPr>
                <w:lang w:val="en-US"/>
              </w:rPr>
              <w:t>ˁ</w:t>
            </w:r>
            <w:r w:rsidRPr="00C91761">
              <w:rPr>
                <w:lang w:val="en-US"/>
              </w:rPr>
              <w:t xml:space="preserve"> minhe.</w:t>
            </w:r>
            <w:r w:rsidR="00642858">
              <w:rPr>
                <w:lang w:val="en-US"/>
              </w:rPr>
              <w:t>”</w:t>
            </w:r>
          </w:p>
        </w:tc>
        <w:tc>
          <w:tcPr>
            <w:tcW w:w="4253" w:type="dxa"/>
          </w:tcPr>
          <w:p w:rsidR="00C91761" w:rsidRPr="00642858" w:rsidRDefault="00CA329D" w:rsidP="00A10078">
            <w:pPr>
              <w:rPr>
                <w:lang w:val="en-US"/>
              </w:rPr>
            </w:pPr>
            <w:r>
              <w:rPr>
                <w:lang w:val="en-US"/>
              </w:rPr>
              <w:t xml:space="preserve">They patted his head like </w:t>
            </w:r>
            <w:proofErr w:type="gramStart"/>
            <w:r>
              <w:rPr>
                <w:lang w:val="en-US"/>
              </w:rPr>
              <w:t>this,</w:t>
            </w:r>
            <w:proofErr w:type="gramEnd"/>
            <w:r>
              <w:rPr>
                <w:lang w:val="en-US"/>
              </w:rPr>
              <w:t xml:space="preserve"> they were sitting beside him and one always striked him gently (on his head): tok tok. He patted his head in order that the mosquito falls out of it. One, two, three, five, ten days passed. He said to them, “One day more and I die. This mosquito will not leave my head.”</w:t>
            </w:r>
          </w:p>
        </w:tc>
      </w:tr>
      <w:tr w:rsidR="00C91761" w:rsidRPr="00926365" w:rsidTr="00C91761">
        <w:tc>
          <w:tcPr>
            <w:tcW w:w="567" w:type="dxa"/>
          </w:tcPr>
          <w:p w:rsidR="00C91761" w:rsidRDefault="00C15920" w:rsidP="00A10078">
            <w:pPr>
              <w:rPr>
                <w:lang w:val="en-US"/>
              </w:rPr>
            </w:pPr>
            <w:r>
              <w:rPr>
                <w:lang w:val="en-US"/>
              </w:rPr>
              <w:t>350</w:t>
            </w:r>
          </w:p>
        </w:tc>
        <w:tc>
          <w:tcPr>
            <w:tcW w:w="4253" w:type="dxa"/>
          </w:tcPr>
          <w:p w:rsidR="00C91761" w:rsidRPr="00C91761" w:rsidRDefault="00C15920" w:rsidP="00C15920">
            <w:pPr>
              <w:rPr>
                <w:noProof/>
                <w:lang w:val="en-US"/>
              </w:rPr>
            </w:pPr>
            <w:r>
              <w:rPr>
                <w:noProof/>
                <w:lang w:val="en-US"/>
              </w:rPr>
              <w:t>“</w:t>
            </w:r>
            <w:r w:rsidR="00C91761" w:rsidRPr="00C91761">
              <w:rPr>
                <w:noProof/>
                <w:lang w:val="en-US"/>
              </w:rPr>
              <w:t>w</w:t>
            </w:r>
            <w:r>
              <w:rPr>
                <w:noProof/>
                <w:lang w:val="en-US"/>
              </w:rPr>
              <w:t>-</w:t>
            </w:r>
            <w:r w:rsidR="00C91761" w:rsidRPr="00C91761">
              <w:rPr>
                <w:noProof/>
                <w:lang w:val="en-US"/>
              </w:rPr>
              <w:t>az</w:t>
            </w:r>
            <w:r>
              <w:rPr>
                <w:noProof/>
                <w:lang w:val="en-US"/>
              </w:rPr>
              <w:t>-</w:t>
            </w:r>
            <w:r w:rsidR="00C91761" w:rsidRPr="00C91761">
              <w:rPr>
                <w:noProof/>
                <w:lang w:val="en-US"/>
              </w:rPr>
              <w:t>zēn intu sawwū-li kallit ḏahab</w:t>
            </w:r>
            <w:r>
              <w:rPr>
                <w:noProof/>
                <w:lang w:val="en-US"/>
              </w:rPr>
              <w:t>,</w:t>
            </w:r>
            <w:r w:rsidR="00C91761" w:rsidRPr="00C91761">
              <w:rPr>
                <w:noProof/>
                <w:lang w:val="en-US"/>
              </w:rPr>
              <w:t xml:space="preserve"> min ḏahab sawwū-li kalle tā hāḏi </w:t>
            </w:r>
            <w:r w:rsidR="00D7289A">
              <w:rPr>
                <w:noProof/>
                <w:lang w:val="en-US"/>
              </w:rPr>
              <w:t>ˀ</w:t>
            </w:r>
            <w:r w:rsidR="00C91761" w:rsidRPr="00C91761">
              <w:rPr>
                <w:noProof/>
                <w:lang w:val="en-US"/>
              </w:rPr>
              <w:t>agṭaḥḥa w</w:t>
            </w:r>
            <w:r>
              <w:rPr>
                <w:noProof/>
                <w:lang w:val="en-US"/>
              </w:rPr>
              <w:t>-a</w:t>
            </w:r>
            <w:r w:rsidR="00C91761" w:rsidRPr="00C91761">
              <w:rPr>
                <w:noProof/>
                <w:lang w:val="en-US"/>
              </w:rPr>
              <w:t xml:space="preserve">ḥuṭṭ al kallt aḏ-ḏahab haḏīč al-bagga </w:t>
            </w:r>
            <w:r>
              <w:rPr>
                <w:noProof/>
                <w:lang w:val="en-US"/>
              </w:rPr>
              <w:t>(mā ta</w:t>
            </w:r>
            <w:r w:rsidR="00D7289A">
              <w:rPr>
                <w:noProof/>
                <w:lang w:val="en-US"/>
              </w:rPr>
              <w:t>ˁ</w:t>
            </w:r>
            <w:r>
              <w:rPr>
                <w:noProof/>
                <w:lang w:val="en-US"/>
              </w:rPr>
              <w:t xml:space="preserve">nīhe) </w:t>
            </w:r>
            <w:r w:rsidR="00C91761" w:rsidRPr="00C91761">
              <w:rPr>
                <w:noProof/>
                <w:lang w:val="en-US"/>
              </w:rPr>
              <w:t xml:space="preserve">mā </w:t>
            </w:r>
            <w:r w:rsidR="00C91761" w:rsidRPr="00C15920">
              <w:rPr>
                <w:noProof/>
                <w:color w:val="FF0000"/>
                <w:lang w:val="en-US"/>
              </w:rPr>
              <w:t>ta</w:t>
            </w:r>
            <w:r w:rsidR="00D7289A">
              <w:rPr>
                <w:noProof/>
                <w:color w:val="FF0000"/>
                <w:lang w:val="en-US"/>
              </w:rPr>
              <w:t>ˁ</w:t>
            </w:r>
            <w:r w:rsidR="00C91761" w:rsidRPr="00C15920">
              <w:rPr>
                <w:noProof/>
                <w:color w:val="FF0000"/>
                <w:lang w:val="en-US"/>
              </w:rPr>
              <w:t>ḏ̣īhe</w:t>
            </w:r>
            <w:r>
              <w:rPr>
                <w:noProof/>
                <w:lang w:val="en-US"/>
              </w:rPr>
              <w:t>”,</w:t>
            </w:r>
            <w:r w:rsidR="00C91761" w:rsidRPr="00C91761">
              <w:rPr>
                <w:noProof/>
                <w:lang w:val="en-US"/>
              </w:rPr>
              <w:t xml:space="preserve"> gāylīn </w:t>
            </w:r>
            <w:r>
              <w:rPr>
                <w:noProof/>
                <w:lang w:val="en-US"/>
              </w:rPr>
              <w:t>“</w:t>
            </w:r>
            <w:r w:rsidR="00C91761" w:rsidRPr="00C91761">
              <w:rPr>
                <w:noProof/>
                <w:lang w:val="en-US"/>
              </w:rPr>
              <w:t>tamām</w:t>
            </w:r>
            <w:r>
              <w:rPr>
                <w:noProof/>
                <w:lang w:val="en-US"/>
              </w:rPr>
              <w:t>!”</w:t>
            </w:r>
            <w:r w:rsidR="00C91761" w:rsidRPr="00C91761">
              <w:rPr>
                <w:noProof/>
                <w:lang w:val="en-US"/>
              </w:rPr>
              <w:t xml:space="preserve"> huwwa maḥḥad yigdar y</w:t>
            </w:r>
            <w:r>
              <w:rPr>
                <w:noProof/>
                <w:lang w:val="en-US"/>
              </w:rPr>
              <w:t>i</w:t>
            </w:r>
            <w:r w:rsidR="00C91761" w:rsidRPr="00C91761">
              <w:rPr>
                <w:noProof/>
                <w:lang w:val="en-US"/>
              </w:rPr>
              <w:t>xālfu.</w:t>
            </w:r>
          </w:p>
        </w:tc>
        <w:tc>
          <w:tcPr>
            <w:tcW w:w="4253" w:type="dxa"/>
          </w:tcPr>
          <w:p w:rsidR="00C91761" w:rsidRPr="00C15920" w:rsidRDefault="00C15920" w:rsidP="00A10078">
            <w:pPr>
              <w:rPr>
                <w:lang w:val="en-US"/>
              </w:rPr>
            </w:pPr>
            <w:r>
              <w:rPr>
                <w:lang w:val="en-US"/>
              </w:rPr>
              <w:t xml:space="preserve">“The best is that you make me a golden head. Make me a head of gold so that I can cut this one and put on the golden head which the mosquito </w:t>
            </w:r>
            <w:proofErr w:type="gramStart"/>
            <w:r>
              <w:rPr>
                <w:lang w:val="en-US"/>
              </w:rPr>
              <w:t>cannot ??</w:t>
            </w:r>
            <w:proofErr w:type="gramEnd"/>
            <w:r>
              <w:rPr>
                <w:lang w:val="en-US"/>
              </w:rPr>
              <w:t xml:space="preserve"> (</w:t>
            </w:r>
            <w:proofErr w:type="gramStart"/>
            <w:r>
              <w:rPr>
                <w:lang w:val="en-US"/>
              </w:rPr>
              <w:t>tokanamaz</w:t>
            </w:r>
            <w:proofErr w:type="gramEnd"/>
            <w:r>
              <w:rPr>
                <w:lang w:val="en-US"/>
              </w:rPr>
              <w:t>)” They said, “Okay!” Nobody could object to him.</w:t>
            </w:r>
          </w:p>
        </w:tc>
      </w:tr>
      <w:tr w:rsidR="00C91761" w:rsidRPr="00926365" w:rsidTr="00C91761">
        <w:tc>
          <w:tcPr>
            <w:tcW w:w="567" w:type="dxa"/>
          </w:tcPr>
          <w:p w:rsidR="00C91761" w:rsidRDefault="00C15920" w:rsidP="00A10078">
            <w:pPr>
              <w:rPr>
                <w:lang w:val="en-US"/>
              </w:rPr>
            </w:pPr>
            <w:r>
              <w:rPr>
                <w:lang w:val="en-US"/>
              </w:rPr>
              <w:t>402</w:t>
            </w:r>
          </w:p>
        </w:tc>
        <w:tc>
          <w:tcPr>
            <w:tcW w:w="4253" w:type="dxa"/>
          </w:tcPr>
          <w:p w:rsidR="00C91761" w:rsidRPr="00C91761" w:rsidRDefault="00C91761" w:rsidP="00C15920">
            <w:pPr>
              <w:rPr>
                <w:noProof/>
                <w:lang w:val="en-US"/>
              </w:rPr>
            </w:pPr>
            <w:r w:rsidRPr="00C91761">
              <w:rPr>
                <w:noProof/>
                <w:lang w:val="en-US"/>
              </w:rPr>
              <w:t>nahār ǧāybīn wa</w:t>
            </w:r>
            <w:r w:rsidR="00C15920">
              <w:rPr>
                <w:noProof/>
                <w:lang w:val="en-US"/>
              </w:rPr>
              <w:t>ll</w:t>
            </w:r>
            <w:r w:rsidRPr="00C91761">
              <w:rPr>
                <w:noProof/>
                <w:lang w:val="en-US"/>
              </w:rPr>
              <w:t xml:space="preserve">a </w:t>
            </w:r>
            <w:r w:rsidR="00C15920">
              <w:rPr>
                <w:noProof/>
                <w:lang w:val="en-US"/>
              </w:rPr>
              <w:t xml:space="preserve">ǧā.. ǧāy…ǧā… </w:t>
            </w:r>
            <w:r w:rsidRPr="00C91761">
              <w:rPr>
                <w:noProof/>
                <w:lang w:val="en-US"/>
              </w:rPr>
              <w:t xml:space="preserve">ǧāybīn as-sēf walla l-mūs wāḥad ǧāybīn </w:t>
            </w:r>
            <w:r w:rsidR="00C15920">
              <w:rPr>
                <w:noProof/>
                <w:lang w:val="en-US"/>
              </w:rPr>
              <w:t>ǝ</w:t>
            </w:r>
            <w:r w:rsidRPr="00C91761">
              <w:rPr>
                <w:noProof/>
                <w:lang w:val="en-US"/>
              </w:rPr>
              <w:t>msawwī-lu kallit ḏahab. w gāṭ</w:t>
            </w:r>
            <w:r w:rsidR="00D7289A">
              <w:rPr>
                <w:noProof/>
                <w:lang w:val="en-US"/>
              </w:rPr>
              <w:t>ˁ</w:t>
            </w:r>
            <w:r w:rsidRPr="00C91761">
              <w:rPr>
                <w:noProof/>
                <w:lang w:val="en-US"/>
              </w:rPr>
              <w:t>īn kalltu w ḥāṭṭīn kallt aḏ-ḏahab fōgu w yraččbūnhe yrīdūn ta-yxayyṭūnhe</w:t>
            </w:r>
            <w:r w:rsidR="00C15920">
              <w:rPr>
                <w:noProof/>
                <w:lang w:val="en-US"/>
              </w:rPr>
              <w:t xml:space="preserve"> </w:t>
            </w:r>
            <w:r w:rsidR="00C15920" w:rsidRPr="00C91761">
              <w:rPr>
                <w:noProof/>
                <w:lang w:val="en-US"/>
              </w:rPr>
              <w:t>Namrūd rāḥ māt</w:t>
            </w:r>
            <w:r w:rsidR="00C15920">
              <w:rPr>
                <w:noProof/>
                <w:lang w:val="en-US"/>
              </w:rPr>
              <w:t>!</w:t>
            </w:r>
          </w:p>
        </w:tc>
        <w:tc>
          <w:tcPr>
            <w:tcW w:w="4253" w:type="dxa"/>
          </w:tcPr>
          <w:p w:rsidR="00C91761" w:rsidRPr="00C15920" w:rsidRDefault="00C15920" w:rsidP="00A10078">
            <w:pPr>
              <w:rPr>
                <w:lang w:val="en-US"/>
              </w:rPr>
            </w:pPr>
            <w:r>
              <w:rPr>
                <w:lang w:val="en-US"/>
              </w:rPr>
              <w:t>The next day they brought a sword or a big knife and they had made for him a golden head. Then they cut his head and put the head of gold on him and fixed it. They wanted to stitch it on him, but Nimrod died!</w:t>
            </w:r>
          </w:p>
        </w:tc>
      </w:tr>
      <w:tr w:rsidR="00C91761" w:rsidRPr="00926365" w:rsidTr="00C91761">
        <w:tc>
          <w:tcPr>
            <w:tcW w:w="567" w:type="dxa"/>
          </w:tcPr>
          <w:p w:rsidR="00C91761" w:rsidRDefault="00C91761" w:rsidP="00A10078">
            <w:pPr>
              <w:rPr>
                <w:lang w:val="en-US"/>
              </w:rPr>
            </w:pPr>
          </w:p>
        </w:tc>
        <w:tc>
          <w:tcPr>
            <w:tcW w:w="4253" w:type="dxa"/>
          </w:tcPr>
          <w:p w:rsidR="00C91761" w:rsidRPr="00C91761" w:rsidRDefault="00C91761" w:rsidP="00A10078">
            <w:pPr>
              <w:rPr>
                <w:noProof/>
                <w:lang w:val="en-US"/>
              </w:rPr>
            </w:pPr>
            <w:r w:rsidRPr="00C91761">
              <w:rPr>
                <w:noProof/>
                <w:lang w:val="en-US"/>
              </w:rPr>
              <w:t xml:space="preserve">al-kalle rāḥat al-bani </w:t>
            </w:r>
            <w:r w:rsidR="00D7289A">
              <w:rPr>
                <w:noProof/>
                <w:lang w:val="en-US"/>
              </w:rPr>
              <w:t>ˀ</w:t>
            </w:r>
            <w:r w:rsidRPr="00C91761">
              <w:rPr>
                <w:noProof/>
                <w:lang w:val="en-US"/>
              </w:rPr>
              <w:t>ādam in ingaṭ</w:t>
            </w:r>
            <w:r w:rsidR="00D7289A">
              <w:rPr>
                <w:noProof/>
                <w:lang w:val="en-US"/>
              </w:rPr>
              <w:t>ˁ</w:t>
            </w:r>
            <w:r w:rsidRPr="00C91761">
              <w:rPr>
                <w:noProof/>
                <w:lang w:val="en-US"/>
              </w:rPr>
              <w:t>at kalltu</w:t>
            </w:r>
            <w:r w:rsidR="00C15920">
              <w:rPr>
                <w:noProof/>
                <w:lang w:val="en-US"/>
              </w:rPr>
              <w:t>,</w:t>
            </w:r>
            <w:r w:rsidRPr="00C91761">
              <w:rPr>
                <w:noProof/>
                <w:lang w:val="en-US"/>
              </w:rPr>
              <w:t xml:space="preserve"> yḏ̣all ṭayyib? - lā! - w māt </w:t>
            </w:r>
            <w:r w:rsidR="00D7289A">
              <w:rPr>
                <w:noProof/>
                <w:lang w:val="en-US"/>
              </w:rPr>
              <w:t>ˁ</w:t>
            </w:r>
            <w:r w:rsidRPr="00C91761">
              <w:rPr>
                <w:noProof/>
                <w:lang w:val="en-US"/>
              </w:rPr>
              <w:t xml:space="preserve">ād Namrūd gālu </w:t>
            </w:r>
            <w:r w:rsidR="00D7289A">
              <w:rPr>
                <w:noProof/>
                <w:lang w:val="en-US"/>
              </w:rPr>
              <w:t>ˁ</w:t>
            </w:r>
            <w:r w:rsidRPr="00C91761">
              <w:rPr>
                <w:noProof/>
                <w:lang w:val="en-US"/>
              </w:rPr>
              <w:t xml:space="preserve">ād al-bagga ṣārat-illu </w:t>
            </w:r>
            <w:r w:rsidR="00D7289A">
              <w:rPr>
                <w:noProof/>
                <w:lang w:val="en-US"/>
              </w:rPr>
              <w:t>ˀ</w:t>
            </w:r>
            <w:r w:rsidRPr="00C91761">
              <w:rPr>
                <w:noProof/>
                <w:lang w:val="en-US"/>
              </w:rPr>
              <w:t>aǧal</w:t>
            </w:r>
            <w:r w:rsidR="00C15920">
              <w:rPr>
                <w:noProof/>
                <w:lang w:val="en-US"/>
              </w:rPr>
              <w:t xml:space="preserve">, </w:t>
            </w:r>
            <w:r w:rsidR="00C15920" w:rsidRPr="00C91761">
              <w:rPr>
                <w:noProof/>
                <w:lang w:val="en-US"/>
              </w:rPr>
              <w:t xml:space="preserve">ṣārat-illu </w:t>
            </w:r>
            <w:r w:rsidR="00D7289A">
              <w:rPr>
                <w:noProof/>
                <w:lang w:val="en-US"/>
              </w:rPr>
              <w:t>ˀ</w:t>
            </w:r>
            <w:r w:rsidR="00C15920" w:rsidRPr="00C91761">
              <w:rPr>
                <w:noProof/>
                <w:lang w:val="en-US"/>
              </w:rPr>
              <w:t>aǧal</w:t>
            </w:r>
            <w:r w:rsidR="00C15920">
              <w:rPr>
                <w:noProof/>
                <w:lang w:val="en-US"/>
              </w:rPr>
              <w:t>,</w:t>
            </w:r>
            <w:r w:rsidRPr="00C91761">
              <w:rPr>
                <w:noProof/>
                <w:lang w:val="en-US"/>
              </w:rPr>
              <w:t xml:space="preserve"> al-bagga sabab w-al-bagga </w:t>
            </w:r>
            <w:r w:rsidR="00C15920">
              <w:rPr>
                <w:noProof/>
                <w:lang w:val="en-US"/>
              </w:rPr>
              <w:t>gtilat an-Namrūd w-salāmtak w-al-</w:t>
            </w:r>
            <w:r w:rsidR="00D7289A">
              <w:rPr>
                <w:noProof/>
                <w:lang w:val="en-US"/>
              </w:rPr>
              <w:t>ˁ</w:t>
            </w:r>
            <w:r w:rsidR="00C15920">
              <w:rPr>
                <w:noProof/>
                <w:lang w:val="en-US"/>
              </w:rPr>
              <w:t>āfye!</w:t>
            </w:r>
          </w:p>
        </w:tc>
        <w:tc>
          <w:tcPr>
            <w:tcW w:w="4253" w:type="dxa"/>
          </w:tcPr>
          <w:p w:rsidR="00C91761" w:rsidRPr="00926365" w:rsidRDefault="00C15920" w:rsidP="00C15920">
            <w:r>
              <w:t>The head was gone! When the head of a man is cut off, can he stay alive? – No! – So Nimrod died and they say that a mosquito was his fate, it was his fate, the mosquito was the reason and it killed Nimrod. May you be well and strong!</w:t>
            </w:r>
          </w:p>
        </w:tc>
      </w:tr>
    </w:tbl>
    <w:p w:rsidR="00C91761" w:rsidRDefault="00C91761" w:rsidP="0003342C">
      <w:pPr>
        <w:rPr>
          <w:lang w:val="en-US"/>
        </w:rPr>
      </w:pPr>
    </w:p>
    <w:p w:rsidR="00C91761" w:rsidRPr="004042AE" w:rsidRDefault="00C91761" w:rsidP="00A608C2">
      <w:pPr>
        <w:pStyle w:val="Liste"/>
        <w:rPr>
          <w:lang w:val="en-US"/>
        </w:rPr>
      </w:pPr>
      <w:r w:rsidRPr="004042AE">
        <w:rPr>
          <w:noProof/>
          <w:lang w:val="en-US"/>
        </w:rPr>
        <w:t>min-gadd mūhu si</w:t>
      </w:r>
      <w:r w:rsidR="00D7289A">
        <w:rPr>
          <w:noProof/>
          <w:lang w:val="en-US"/>
        </w:rPr>
        <w:t>ˁ</w:t>
      </w:r>
      <w:r w:rsidRPr="004042AE">
        <w:rPr>
          <w:noProof/>
          <w:lang w:val="en-US"/>
        </w:rPr>
        <w:t xml:space="preserve">īd </w:t>
      </w:r>
      <w:r w:rsidRPr="004042AE">
        <w:rPr>
          <w:lang w:val="en-US"/>
        </w:rPr>
        <w:t>“he is so happy!”</w:t>
      </w:r>
    </w:p>
    <w:p w:rsidR="00C91761" w:rsidRPr="004042AE" w:rsidRDefault="00C91761" w:rsidP="00A608C2">
      <w:pPr>
        <w:pStyle w:val="Liste"/>
        <w:rPr>
          <w:lang w:val="en-US"/>
        </w:rPr>
      </w:pPr>
      <w:proofErr w:type="gramStart"/>
      <w:r w:rsidRPr="004042AE">
        <w:rPr>
          <w:lang w:val="en-US"/>
        </w:rPr>
        <w:t>min-gadd</w:t>
      </w:r>
      <w:proofErr w:type="gramEnd"/>
      <w:r w:rsidRPr="004042AE">
        <w:rPr>
          <w:lang w:val="en-US"/>
        </w:rPr>
        <w:t xml:space="preserve"> mīhi si</w:t>
      </w:r>
      <w:r w:rsidR="00D7289A">
        <w:rPr>
          <w:lang w:val="en-US"/>
        </w:rPr>
        <w:t>ˁ</w:t>
      </w:r>
      <w:r w:rsidRPr="004042AE">
        <w:rPr>
          <w:lang w:val="en-US"/>
        </w:rPr>
        <w:t>īde “she is so happy!”</w:t>
      </w:r>
    </w:p>
    <w:p w:rsidR="00C15920" w:rsidRPr="004042AE" w:rsidRDefault="00C15920" w:rsidP="00A608C2">
      <w:pPr>
        <w:pStyle w:val="Liste"/>
        <w:rPr>
          <w:lang w:val="en-US"/>
        </w:rPr>
      </w:pPr>
      <w:proofErr w:type="gramStart"/>
      <w:r w:rsidRPr="004042AE">
        <w:rPr>
          <w:lang w:val="en-US"/>
        </w:rPr>
        <w:t>mū</w:t>
      </w:r>
      <w:proofErr w:type="gramEnd"/>
      <w:r w:rsidRPr="004042AE">
        <w:rPr>
          <w:lang w:val="en-US"/>
        </w:rPr>
        <w:t xml:space="preserve"> yrīd ymūt! ‘</w:t>
      </w:r>
      <w:proofErr w:type="gramStart"/>
      <w:r w:rsidRPr="004042AE">
        <w:rPr>
          <w:lang w:val="en-US"/>
        </w:rPr>
        <w:t>he</w:t>
      </w:r>
      <w:proofErr w:type="gramEnd"/>
      <w:r w:rsidRPr="004042AE">
        <w:rPr>
          <w:lang w:val="en-US"/>
        </w:rPr>
        <w:t xml:space="preserve"> will die indeed!”</w:t>
      </w:r>
    </w:p>
    <w:p w:rsidR="00C91761" w:rsidRPr="00C91761" w:rsidRDefault="00C91761" w:rsidP="00C91761">
      <w:pPr>
        <w:rPr>
          <w:lang w:val="en-US"/>
        </w:rPr>
      </w:pPr>
    </w:p>
    <w:p w:rsidR="00C91761" w:rsidRPr="00617B54" w:rsidRDefault="00C91761" w:rsidP="00A608C2">
      <w:pPr>
        <w:pStyle w:val="Liste"/>
        <w:rPr>
          <w:lang w:val="en-US"/>
        </w:rPr>
      </w:pPr>
      <w:r w:rsidRPr="00617B54">
        <w:rPr>
          <w:lang w:val="en-US"/>
        </w:rPr>
        <w:t>What do … want from …?</w:t>
      </w:r>
    </w:p>
    <w:p w:rsidR="00C91761" w:rsidRPr="00617B54" w:rsidRDefault="00C91761" w:rsidP="00A608C2">
      <w:pPr>
        <w:pStyle w:val="Liste"/>
        <w:rPr>
          <w:lang w:val="en-US"/>
        </w:rPr>
      </w:pPr>
      <w:r>
        <w:rPr>
          <w:lang w:val="de-AT"/>
        </w:rPr>
        <w:t>ᵊ</w:t>
      </w:r>
      <w:r w:rsidRPr="00617B54">
        <w:rPr>
          <w:lang w:val="en-US"/>
        </w:rPr>
        <w:t xml:space="preserve">š-lik biyye? </w:t>
      </w:r>
      <w:r>
        <w:rPr>
          <w:lang w:val="en-US"/>
        </w:rPr>
        <w:t>“What do you (</w:t>
      </w:r>
      <w:proofErr w:type="gramStart"/>
      <w:r>
        <w:rPr>
          <w:lang w:val="en-US"/>
        </w:rPr>
        <w:t>m.</w:t>
      </w:r>
      <w:proofErr w:type="gramEnd"/>
      <w:r>
        <w:rPr>
          <w:lang w:val="en-US"/>
        </w:rPr>
        <w:t xml:space="preserve">) </w:t>
      </w:r>
      <w:proofErr w:type="gramStart"/>
      <w:r>
        <w:rPr>
          <w:lang w:val="en-US"/>
        </w:rPr>
        <w:t>want</w:t>
      </w:r>
      <w:proofErr w:type="gramEnd"/>
      <w:r>
        <w:rPr>
          <w:lang w:val="en-US"/>
        </w:rPr>
        <w:t xml:space="preserve"> from me?”</w:t>
      </w:r>
    </w:p>
    <w:p w:rsidR="00C91761" w:rsidRPr="00617B54" w:rsidRDefault="00C91761" w:rsidP="00A608C2">
      <w:pPr>
        <w:pStyle w:val="Liste"/>
        <w:rPr>
          <w:lang w:val="en-US"/>
        </w:rPr>
      </w:pPr>
      <w:r>
        <w:rPr>
          <w:lang w:val="de-AT"/>
        </w:rPr>
        <w:t>ᵊ</w:t>
      </w:r>
      <w:r w:rsidRPr="00617B54">
        <w:rPr>
          <w:lang w:val="en-US"/>
        </w:rPr>
        <w:t xml:space="preserve">š-lič biyye? </w:t>
      </w:r>
      <w:r>
        <w:rPr>
          <w:lang w:val="en-US"/>
        </w:rPr>
        <w:t>“What do you (</w:t>
      </w:r>
      <w:proofErr w:type="gramStart"/>
      <w:r>
        <w:rPr>
          <w:lang w:val="en-US"/>
        </w:rPr>
        <w:t>f.</w:t>
      </w:r>
      <w:proofErr w:type="gramEnd"/>
      <w:r>
        <w:rPr>
          <w:lang w:val="en-US"/>
        </w:rPr>
        <w:t xml:space="preserve">) </w:t>
      </w:r>
      <w:proofErr w:type="gramStart"/>
      <w:r>
        <w:rPr>
          <w:lang w:val="en-US"/>
        </w:rPr>
        <w:t>want</w:t>
      </w:r>
      <w:proofErr w:type="gramEnd"/>
      <w:r>
        <w:rPr>
          <w:lang w:val="en-US"/>
        </w:rPr>
        <w:t xml:space="preserve"> from me?”</w:t>
      </w:r>
    </w:p>
    <w:p w:rsidR="00C91761" w:rsidRPr="00617B54" w:rsidRDefault="00C91761" w:rsidP="00A608C2">
      <w:pPr>
        <w:pStyle w:val="Liste"/>
        <w:rPr>
          <w:lang w:val="en-US"/>
        </w:rPr>
      </w:pPr>
      <w:proofErr w:type="gramStart"/>
      <w:r w:rsidRPr="00617B54">
        <w:rPr>
          <w:lang w:val="en-US"/>
        </w:rPr>
        <w:t>š-ilkum</w:t>
      </w:r>
      <w:proofErr w:type="gramEnd"/>
      <w:r w:rsidRPr="00617B54">
        <w:rPr>
          <w:lang w:val="en-US"/>
        </w:rPr>
        <w:t xml:space="preserve"> bīne? </w:t>
      </w:r>
      <w:r>
        <w:rPr>
          <w:lang w:val="en-US"/>
        </w:rPr>
        <w:t>“What do you (</w:t>
      </w:r>
      <w:proofErr w:type="gramStart"/>
      <w:r>
        <w:rPr>
          <w:lang w:val="en-US"/>
        </w:rPr>
        <w:t>m.pl.</w:t>
      </w:r>
      <w:proofErr w:type="gramEnd"/>
      <w:r>
        <w:rPr>
          <w:lang w:val="en-US"/>
        </w:rPr>
        <w:t xml:space="preserve">) </w:t>
      </w:r>
      <w:proofErr w:type="gramStart"/>
      <w:r>
        <w:rPr>
          <w:lang w:val="en-US"/>
        </w:rPr>
        <w:t>want</w:t>
      </w:r>
      <w:proofErr w:type="gramEnd"/>
      <w:r>
        <w:rPr>
          <w:lang w:val="en-US"/>
        </w:rPr>
        <w:t xml:space="preserve"> from us?”</w:t>
      </w:r>
    </w:p>
    <w:p w:rsidR="00C91761" w:rsidRPr="00617B54" w:rsidRDefault="00C91761" w:rsidP="00A608C2">
      <w:pPr>
        <w:pStyle w:val="Liste"/>
        <w:rPr>
          <w:lang w:val="en-US"/>
        </w:rPr>
      </w:pPr>
      <w:proofErr w:type="gramStart"/>
      <w:r w:rsidRPr="00617B54">
        <w:rPr>
          <w:lang w:val="en-US"/>
        </w:rPr>
        <w:t>š-ilhum</w:t>
      </w:r>
      <w:proofErr w:type="gramEnd"/>
      <w:r w:rsidRPr="00617B54">
        <w:rPr>
          <w:lang w:val="en-US"/>
        </w:rPr>
        <w:t xml:space="preserve"> bī? </w:t>
      </w:r>
      <w:r>
        <w:rPr>
          <w:lang w:val="en-US"/>
        </w:rPr>
        <w:t xml:space="preserve">“What do </w:t>
      </w:r>
      <w:proofErr w:type="gramStart"/>
      <w:r>
        <w:rPr>
          <w:lang w:val="en-US"/>
        </w:rPr>
        <w:t>they</w:t>
      </w:r>
      <w:proofErr w:type="gramEnd"/>
      <w:r>
        <w:rPr>
          <w:lang w:val="en-US"/>
        </w:rPr>
        <w:t xml:space="preserve"> (m.pl.) </w:t>
      </w:r>
      <w:proofErr w:type="gramStart"/>
      <w:r>
        <w:rPr>
          <w:lang w:val="en-US"/>
        </w:rPr>
        <w:t>want</w:t>
      </w:r>
      <w:proofErr w:type="gramEnd"/>
      <w:r>
        <w:rPr>
          <w:lang w:val="en-US"/>
        </w:rPr>
        <w:t xml:space="preserve"> from him?”</w:t>
      </w:r>
    </w:p>
    <w:p w:rsidR="00C91761" w:rsidRPr="00617B54" w:rsidRDefault="00C91761" w:rsidP="00C91761">
      <w:pPr>
        <w:rPr>
          <w:lang w:val="en-US"/>
        </w:rPr>
      </w:pPr>
    </w:p>
    <w:p w:rsidR="00C91761" w:rsidRDefault="00C15920" w:rsidP="006E14BD">
      <w:pPr>
        <w:pStyle w:val="Textkrper"/>
        <w:rPr>
          <w:color w:val="FF0000"/>
          <w:lang w:val="en-US"/>
        </w:rPr>
      </w:pPr>
      <w:proofErr w:type="gramStart"/>
      <w:r w:rsidRPr="00C15920">
        <w:rPr>
          <w:lang w:val="en-US"/>
        </w:rPr>
        <w:t>al-xaṭab</w:t>
      </w:r>
      <w:proofErr w:type="gramEnd"/>
      <w:r w:rsidRPr="00C15920">
        <w:rPr>
          <w:lang w:val="en-US"/>
        </w:rPr>
        <w:t xml:space="preserve"> ṣār xaḏ̣ar = al-xaṭab </w:t>
      </w:r>
      <w:r w:rsidRPr="00C15920">
        <w:rPr>
          <w:color w:val="FF0000"/>
          <w:lang w:val="en-US"/>
        </w:rPr>
        <w:t>ǝbtalla</w:t>
      </w:r>
      <w:r>
        <w:rPr>
          <w:color w:val="FF0000"/>
          <w:lang w:val="en-US"/>
        </w:rPr>
        <w:t xml:space="preserve"> ‘feucht werden’</w:t>
      </w:r>
    </w:p>
    <w:p w:rsidR="00D913C7" w:rsidRPr="00C91761" w:rsidRDefault="00D913C7">
      <w:pPr>
        <w:rPr>
          <w:u w:val="single"/>
          <w:lang w:val="en-US"/>
        </w:rPr>
      </w:pPr>
      <w:r w:rsidRPr="00C91761">
        <w:rPr>
          <w:lang w:val="en-US"/>
        </w:rPr>
        <w:br w:type="page"/>
      </w:r>
    </w:p>
    <w:p w:rsidR="00BC0614" w:rsidRPr="00CF5790" w:rsidRDefault="00BC0614" w:rsidP="00BC0614">
      <w:pPr>
        <w:pStyle w:val="berschrift2"/>
      </w:pPr>
      <w:r>
        <w:t>Urfa-135: Burglars from Syria [</w:t>
      </w:r>
      <w:r w:rsidRPr="00DE5874">
        <w:rPr>
          <w:color w:val="00B050"/>
        </w:rPr>
        <w:t>new</w:t>
      </w:r>
      <w:r>
        <w:t>]</w:t>
      </w:r>
    </w:p>
    <w:p w:rsidR="00BC0614" w:rsidRDefault="00BC0614" w:rsidP="006E14BD">
      <w:pPr>
        <w:pStyle w:val="Liste"/>
        <w:rPr>
          <w:lang w:val="en-US"/>
        </w:rPr>
      </w:pPr>
      <w:r>
        <w:rPr>
          <w:lang w:val="en-US"/>
        </w:rPr>
        <w:t>Ismail, Urfa 2 October 2013</w:t>
      </w:r>
    </w:p>
    <w:p w:rsidR="00BC0614" w:rsidRDefault="00BC0614" w:rsidP="006E14BD">
      <w:pPr>
        <w:pStyle w:val="Liste"/>
        <w:rPr>
          <w:lang w:val="en-US"/>
        </w:rPr>
      </w:pPr>
      <w:r>
        <w:rPr>
          <w:lang w:val="en-US"/>
        </w:rPr>
        <w:t xml:space="preserve">3:53 </w:t>
      </w:r>
    </w:p>
    <w:p w:rsidR="00BC0614" w:rsidRDefault="00BC0614" w:rsidP="00BC0614">
      <w:pPr>
        <w:rPr>
          <w:lang w:val="en-US"/>
        </w:rPr>
      </w:pPr>
    </w:p>
    <w:tbl>
      <w:tblPr>
        <w:tblStyle w:val="Tabellenraster"/>
        <w:tblW w:w="9072" w:type="dxa"/>
        <w:tblLook w:val="0400" w:firstRow="0" w:lastRow="0" w:firstColumn="0" w:lastColumn="0" w:noHBand="0" w:noVBand="1"/>
      </w:tblPr>
      <w:tblGrid>
        <w:gridCol w:w="850"/>
        <w:gridCol w:w="3969"/>
        <w:gridCol w:w="4253"/>
      </w:tblGrid>
      <w:tr w:rsidR="00BC0614" w:rsidRPr="00926365" w:rsidTr="0089560E">
        <w:tc>
          <w:tcPr>
            <w:tcW w:w="850" w:type="dxa"/>
          </w:tcPr>
          <w:p w:rsidR="00BC0614" w:rsidRDefault="00BC0614" w:rsidP="0089560E">
            <w:pPr>
              <w:rPr>
                <w:lang w:val="en-US"/>
              </w:rPr>
            </w:pPr>
            <w:r>
              <w:rPr>
                <w:lang w:val="en-US"/>
              </w:rPr>
              <w:t>0.04</w:t>
            </w:r>
          </w:p>
        </w:tc>
        <w:tc>
          <w:tcPr>
            <w:tcW w:w="3969" w:type="dxa"/>
          </w:tcPr>
          <w:p w:rsidR="00BC0614" w:rsidRPr="00D57259" w:rsidRDefault="00BC0614" w:rsidP="0089560E">
            <w:pPr>
              <w:rPr>
                <w:lang w:bidi="ar-SY"/>
              </w:rPr>
            </w:pPr>
            <w:proofErr w:type="gramStart"/>
            <w:r w:rsidRPr="00D57259">
              <w:rPr>
                <w:color w:val="FF0000"/>
                <w:lang w:val="en-US"/>
              </w:rPr>
              <w:t>nahāṛ</w:t>
            </w:r>
            <w:proofErr w:type="gramEnd"/>
            <w:r>
              <w:rPr>
                <w:lang w:val="en-US"/>
              </w:rPr>
              <w:t xml:space="preserve"> aṯ-ṯnēn rāyḥīn, yṭawwil </w:t>
            </w:r>
            <w:r w:rsidR="00D7289A">
              <w:rPr>
                <w:lang w:val="en-US"/>
              </w:rPr>
              <w:t>ˁ</w:t>
            </w:r>
            <w:r>
              <w:rPr>
                <w:lang w:val="en-US"/>
              </w:rPr>
              <w:t xml:space="preserve">umrak yā Stēfān xōǧe, min Turkīye ᵊṯnēn rāyḥīn ḥarāmīye </w:t>
            </w:r>
            <w:r w:rsidR="00D7289A">
              <w:rPr>
                <w:lang w:val="en-US"/>
              </w:rPr>
              <w:t>ˁ</w:t>
            </w:r>
            <w:r>
              <w:rPr>
                <w:lang w:val="en-US"/>
              </w:rPr>
              <w:t xml:space="preserve">ala Sūrīye, nahār </w:t>
            </w:r>
            <w:r>
              <w:rPr>
                <w:lang w:val="en-US" w:bidi="ar-SY"/>
              </w:rPr>
              <w:t xml:space="preserve">Ḥarrān. haḏōle ḥarāmītna rāyḥīn, ǧāyīn _______________ </w:t>
            </w:r>
            <w:r w:rsidR="00D7289A">
              <w:rPr>
                <w:lang w:val="en-US" w:bidi="ar-SY"/>
              </w:rPr>
              <w:t>ˁ</w:t>
            </w:r>
            <w:r>
              <w:rPr>
                <w:lang w:val="en-US" w:bidi="ar-SY"/>
              </w:rPr>
              <w:t>ala ǧarye ta-yrīd ybūgūnhe,</w:t>
            </w:r>
          </w:p>
        </w:tc>
        <w:tc>
          <w:tcPr>
            <w:tcW w:w="4253" w:type="dxa"/>
          </w:tcPr>
          <w:p w:rsidR="00BC0614" w:rsidRPr="00926365" w:rsidRDefault="00BC0614" w:rsidP="0089560E"/>
        </w:tc>
      </w:tr>
      <w:tr w:rsidR="00BC0614" w:rsidRPr="00926365" w:rsidTr="0089560E">
        <w:tc>
          <w:tcPr>
            <w:tcW w:w="850" w:type="dxa"/>
          </w:tcPr>
          <w:p w:rsidR="00BC0614" w:rsidRDefault="00BC0614" w:rsidP="0089560E">
            <w:pPr>
              <w:rPr>
                <w:lang w:val="en-US"/>
              </w:rPr>
            </w:pPr>
            <w:r>
              <w:rPr>
                <w:lang w:val="en-US"/>
              </w:rPr>
              <w:t>0.24</w:t>
            </w:r>
          </w:p>
        </w:tc>
        <w:tc>
          <w:tcPr>
            <w:tcW w:w="3969" w:type="dxa"/>
          </w:tcPr>
          <w:p w:rsidR="00BC0614" w:rsidRPr="00D57259" w:rsidRDefault="00BC0614" w:rsidP="0089560E">
            <w:proofErr w:type="gramStart"/>
            <w:r>
              <w:t>yqazūn</w:t>
            </w:r>
            <w:proofErr w:type="gramEnd"/>
            <w:r>
              <w:t xml:space="preserve"> ya</w:t>
            </w:r>
            <w:r w:rsidR="00D7289A">
              <w:t>ˁ</w:t>
            </w:r>
            <w:r>
              <w:t xml:space="preserve">ni, </w:t>
            </w:r>
            <w:r w:rsidR="00D7289A">
              <w:t>ˀ</w:t>
            </w:r>
            <w:r>
              <w:t xml:space="preserve">awwali ygūlūn al-qazu, </w:t>
            </w:r>
            <w:r w:rsidR="00D7289A">
              <w:t>ˀ</w:t>
            </w:r>
            <w:r>
              <w:t xml:space="preserve">al-awwalīn al-bōg ygūlūnu l-qazu, </w:t>
            </w:r>
            <w:r w:rsidR="00D7289A">
              <w:t>ˀ</w:t>
            </w:r>
            <w:r>
              <w:t xml:space="preserve">al-badu, </w:t>
            </w:r>
            <w:r w:rsidR="00D7289A">
              <w:t>ˀ</w:t>
            </w:r>
            <w:r>
              <w:t>al-awwalīn yqazūn, yrūḥūn ya</w:t>
            </w:r>
            <w:r w:rsidR="00D7289A">
              <w:t>ˁ</w:t>
            </w:r>
            <w:r>
              <w:t xml:space="preserve">ni awwali ybūgūn šakli ygūlūn rāḥaw </w:t>
            </w:r>
            <w:r w:rsidR="00D7289A">
              <w:t>ˁ</w:t>
            </w:r>
            <w:r>
              <w:t>a-l-qazu, humma ḥarāmīye.</w:t>
            </w:r>
          </w:p>
        </w:tc>
        <w:tc>
          <w:tcPr>
            <w:tcW w:w="4253" w:type="dxa"/>
          </w:tcPr>
          <w:p w:rsidR="00BC0614" w:rsidRPr="00926365" w:rsidRDefault="00BC0614" w:rsidP="0089560E"/>
        </w:tc>
      </w:tr>
      <w:tr w:rsidR="00BC0614" w:rsidRPr="00926365" w:rsidTr="0089560E">
        <w:tc>
          <w:tcPr>
            <w:tcW w:w="850" w:type="dxa"/>
          </w:tcPr>
          <w:p w:rsidR="00BC0614" w:rsidRDefault="00BC0614" w:rsidP="0089560E">
            <w:pPr>
              <w:rPr>
                <w:lang w:val="en-US"/>
              </w:rPr>
            </w:pPr>
            <w:r>
              <w:rPr>
                <w:lang w:val="en-US"/>
              </w:rPr>
              <w:t>0.40</w:t>
            </w:r>
          </w:p>
        </w:tc>
        <w:tc>
          <w:tcPr>
            <w:tcW w:w="3969" w:type="dxa"/>
          </w:tcPr>
          <w:p w:rsidR="00BC0614" w:rsidRDefault="00BC0614" w:rsidP="0089560E">
            <w:proofErr w:type="gramStart"/>
            <w:r>
              <w:t>ǧāyīn</w:t>
            </w:r>
            <w:proofErr w:type="gramEnd"/>
            <w:r>
              <w:t xml:space="preserve"> </w:t>
            </w:r>
            <w:r w:rsidR="00D7289A">
              <w:t>ˁ</w:t>
            </w:r>
            <w:r>
              <w:t xml:space="preserve">a-l-ǧarye w __________________ __________________ bī ᵊhnīye, mawlūd. </w:t>
            </w:r>
            <w:proofErr w:type="gramStart"/>
            <w:r>
              <w:t>mawlūd-in</w:t>
            </w:r>
            <w:proofErr w:type="gramEnd"/>
            <w:r>
              <w:t xml:space="preserve"> čibīr yduggūn __________________ __________________ w-al-ᵊzrāde w-an-nār an-nīrān m</w:t>
            </w:r>
            <w:r w:rsidR="00D7289A">
              <w:t>ˁ</w:t>
            </w:r>
            <w:r>
              <w:t xml:space="preserve">allǧīn-in an-nār w-az-zrāde b-gaḷǝbha. </w:t>
            </w:r>
          </w:p>
        </w:tc>
        <w:tc>
          <w:tcPr>
            <w:tcW w:w="4253" w:type="dxa"/>
          </w:tcPr>
          <w:p w:rsidR="00BC0614" w:rsidRPr="00926365" w:rsidRDefault="00BC0614" w:rsidP="0089560E"/>
        </w:tc>
      </w:tr>
      <w:tr w:rsidR="00BC0614" w:rsidRPr="00D57259" w:rsidTr="0089560E">
        <w:tc>
          <w:tcPr>
            <w:tcW w:w="850" w:type="dxa"/>
          </w:tcPr>
          <w:p w:rsidR="00BC0614" w:rsidRDefault="00BC0614" w:rsidP="0089560E">
            <w:pPr>
              <w:rPr>
                <w:lang w:val="en-US"/>
              </w:rPr>
            </w:pPr>
            <w:r>
              <w:rPr>
                <w:lang w:val="en-US"/>
              </w:rPr>
              <w:t>0.53</w:t>
            </w:r>
          </w:p>
        </w:tc>
        <w:tc>
          <w:tcPr>
            <w:tcW w:w="3969" w:type="dxa"/>
          </w:tcPr>
          <w:p w:rsidR="00BC0614" w:rsidRPr="00D57259" w:rsidRDefault="00BC0614" w:rsidP="0089560E">
            <w:pPr>
              <w:rPr>
                <w:lang w:val="en-US"/>
              </w:rPr>
            </w:pPr>
            <w:proofErr w:type="gramStart"/>
            <w:r w:rsidRPr="00D57259">
              <w:rPr>
                <w:lang w:val="en-US"/>
              </w:rPr>
              <w:t>w</w:t>
            </w:r>
            <w:proofErr w:type="gramEnd"/>
            <w:r w:rsidRPr="00D57259">
              <w:rPr>
                <w:lang w:val="en-US"/>
              </w:rPr>
              <w:t xml:space="preserve"> __________________ </w:t>
            </w:r>
            <w:r>
              <w:t>ᵊ</w:t>
            </w:r>
            <w:r w:rsidRPr="00D57259">
              <w:rPr>
                <w:lang w:val="en-US"/>
              </w:rPr>
              <w:t>b-ha-n-nār __________________ yḥuṭ</w:t>
            </w:r>
            <w:r>
              <w:rPr>
                <w:lang w:val="en-US"/>
              </w:rPr>
              <w:t xml:space="preserve">ṭūn az-zġāṛ yḥūšūn b-an-nār w </w:t>
            </w:r>
            <w:r>
              <w:t>__________________ūn. __________________ aš-šuġul _________________</w:t>
            </w:r>
            <w:proofErr w:type="gramStart"/>
            <w:r>
              <w:t>_  yuḏ</w:t>
            </w:r>
            <w:proofErr w:type="gramEnd"/>
            <w:r>
              <w:t xml:space="preserve">̣urbūn ḥarām b__________________ īye. </w:t>
            </w:r>
            <w:proofErr w:type="gramStart"/>
            <w:r>
              <w:t>yiḥūšūn</w:t>
            </w:r>
            <w:proofErr w:type="gramEnd"/>
            <w:r>
              <w:t xml:space="preserve"> b-an-nār, yuḏ̣urbūn ḥarām bač___________________īye.</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1.06</w:t>
            </w:r>
          </w:p>
        </w:tc>
        <w:tc>
          <w:tcPr>
            <w:tcW w:w="3969" w:type="dxa"/>
          </w:tcPr>
          <w:p w:rsidR="00BC0614" w:rsidRPr="00D57259" w:rsidRDefault="00BC0614" w:rsidP="0089560E">
            <w:pPr>
              <w:rPr>
                <w:lang w:val="en-US"/>
              </w:rPr>
            </w:pPr>
            <w:proofErr w:type="gramStart"/>
            <w:r>
              <w:rPr>
                <w:lang w:val="en-US"/>
              </w:rPr>
              <w:t>w-iḥna</w:t>
            </w:r>
            <w:proofErr w:type="gramEnd"/>
            <w:r>
              <w:rPr>
                <w:lang w:val="en-US"/>
              </w:rPr>
              <w:t xml:space="preserve"> zād </w:t>
            </w:r>
            <w:r w:rsidR="00D7289A">
              <w:rPr>
                <w:lang w:val="en-US"/>
              </w:rPr>
              <w:t>ˁ</w:t>
            </w:r>
            <w:r>
              <w:rPr>
                <w:lang w:val="en-US"/>
              </w:rPr>
              <w:t>al Ḥarrān zād ǧimā</w:t>
            </w:r>
            <w:r w:rsidR="00D7289A">
              <w:rPr>
                <w:lang w:val="en-US"/>
              </w:rPr>
              <w:t>ˁ</w:t>
            </w:r>
            <w:r>
              <w:rPr>
                <w:lang w:val="en-US"/>
              </w:rPr>
              <w:t xml:space="preserve">itna rāyḥīn </w:t>
            </w:r>
            <w:r w:rsidR="00D7289A">
              <w:rPr>
                <w:lang w:val="en-US"/>
              </w:rPr>
              <w:t>ˁ</w:t>
            </w:r>
            <w:r>
              <w:rPr>
                <w:lang w:val="en-US"/>
              </w:rPr>
              <w:t>a-Turkīye, zād ǧā</w:t>
            </w:r>
            <w:r w:rsidR="00D7289A">
              <w:rPr>
                <w:lang w:val="en-US"/>
              </w:rPr>
              <w:t>ˁ</w:t>
            </w:r>
            <w:r>
              <w:rPr>
                <w:lang w:val="en-US"/>
              </w:rPr>
              <w:t>dīn w ǧa</w:t>
            </w:r>
            <w:r w:rsidR="00D7289A">
              <w:rPr>
                <w:lang w:val="en-US"/>
              </w:rPr>
              <w:t>ˁ</w:t>
            </w:r>
            <w:r>
              <w:rPr>
                <w:lang w:val="en-US"/>
              </w:rPr>
              <w:t xml:space="preserve">ad ytifarraǧūn </w:t>
            </w:r>
            <w:r w:rsidR="00D7289A">
              <w:rPr>
                <w:lang w:val="en-US"/>
              </w:rPr>
              <w:t>ˁ</w:t>
            </w:r>
            <w:r>
              <w:rPr>
                <w:lang w:val="en-US"/>
              </w:rPr>
              <w:t>a-l-mawlūd. wāḥad yammhum yhāriǧhum gāyil mī _____ ysōlif y</w:t>
            </w:r>
            <w:r w:rsidR="00D7289A">
              <w:rPr>
                <w:lang w:val="en-US"/>
              </w:rPr>
              <w:t>ˁ</w:t>
            </w:r>
            <w:r>
              <w:rPr>
                <w:lang w:val="en-US"/>
              </w:rPr>
              <w:t xml:space="preserve">arifhum mšayyifhum min </w:t>
            </w:r>
            <w:r>
              <w:t xml:space="preserve">__________________  </w:t>
            </w:r>
            <w:r>
              <w:rPr>
                <w:lang w:val="en-US"/>
              </w:rPr>
              <w:t xml:space="preserve"> ya</w:t>
            </w:r>
            <w:r w:rsidR="00D7289A">
              <w:rPr>
                <w:lang w:val="en-US"/>
              </w:rPr>
              <w:t>ˁ</w:t>
            </w:r>
            <w:r>
              <w:rPr>
                <w:lang w:val="en-US"/>
              </w:rPr>
              <w:t>ni b-al-</w:t>
            </w:r>
            <w:r>
              <w:t>__________________ m-at-trāb Sūrīye</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1.23</w:t>
            </w:r>
          </w:p>
        </w:tc>
        <w:tc>
          <w:tcPr>
            <w:tcW w:w="3969" w:type="dxa"/>
          </w:tcPr>
          <w:p w:rsidR="00BC0614" w:rsidRDefault="00BC0614" w:rsidP="0089560E">
            <w:pPr>
              <w:rPr>
                <w:lang w:val="en-US"/>
              </w:rPr>
            </w:pPr>
            <w:r>
              <w:rPr>
                <w:lang w:val="en-US"/>
              </w:rPr>
              <w:t>“ᵊmnēn ǧāyīn?” – “waḷḷa” gāylī-lhum “</w:t>
            </w:r>
            <w:r>
              <w:t xml:space="preserve">iḥna min Turkīye.” ǧāyīn ᵊḏ̣yūf ište xuṭṭār _____________________ _____________________lūmak. </w:t>
            </w:r>
            <w:r w:rsidR="00D7289A">
              <w:t>ˀ</w:t>
            </w:r>
            <w:r>
              <w:t>ī mā ygūlūn iḥna ḥarāmi _____________________ ysammūn qēr šakil.</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1.35</w:t>
            </w:r>
          </w:p>
        </w:tc>
        <w:tc>
          <w:tcPr>
            <w:tcW w:w="3969" w:type="dxa"/>
          </w:tcPr>
          <w:p w:rsidR="00BC0614" w:rsidRDefault="00BC0614" w:rsidP="0089560E">
            <w:pPr>
              <w:rPr>
                <w:lang w:val="en-US"/>
              </w:rPr>
            </w:pPr>
            <w:proofErr w:type="gramStart"/>
            <w:r>
              <w:rPr>
                <w:lang w:val="en-US"/>
              </w:rPr>
              <w:t>raddaw</w:t>
            </w:r>
            <w:proofErr w:type="gramEnd"/>
            <w:r>
              <w:rPr>
                <w:lang w:val="en-US"/>
              </w:rPr>
              <w:t xml:space="preserve"> Sūrīye </w:t>
            </w:r>
            <w:r>
              <w:t xml:space="preserve">_____________________ humma gāyil-lhum intu zād </w:t>
            </w:r>
            <w:r w:rsidR="00D7289A">
              <w:t>ˁ</w:t>
            </w:r>
            <w:r>
              <w:t>idkum hīčiḏ ssawwūn ᵊškāl _____________________ tibda</w:t>
            </w:r>
            <w:r w:rsidR="00D7289A">
              <w:t>ˁ</w:t>
            </w:r>
            <w:r>
              <w:t>ūn _____________________ya</w:t>
            </w:r>
            <w:r w:rsidR="00D7289A">
              <w:t>ˁ</w:t>
            </w:r>
            <w:r>
              <w:t xml:space="preserve">ni ysawwūn mawālīd. </w:t>
            </w:r>
            <w:proofErr w:type="gramStart"/>
            <w:r>
              <w:t>wāḥad</w:t>
            </w:r>
            <w:proofErr w:type="gramEnd"/>
            <w:r>
              <w:t xml:space="preserve"> minhum ḥašākum </w:t>
            </w:r>
            <w:r w:rsidR="00D7289A">
              <w:t>ˁ</w:t>
            </w:r>
            <w:r>
              <w:t xml:space="preserve">ād ḥašāk xōǧāti guṭma šwayy </w:t>
            </w:r>
            <w:r w:rsidR="00D7289A">
              <w:t>ˁ</w:t>
            </w:r>
            <w:r>
              <w:t>indu čalib.</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1.48</w:t>
            </w:r>
          </w:p>
        </w:tc>
        <w:tc>
          <w:tcPr>
            <w:tcW w:w="3969" w:type="dxa"/>
          </w:tcPr>
          <w:p w:rsidR="00BC0614" w:rsidRDefault="00BC0614" w:rsidP="0089560E">
            <w:pPr>
              <w:rPr>
                <w:lang w:val="en-US"/>
              </w:rPr>
            </w:pPr>
            <w:proofErr w:type="gramStart"/>
            <w:r>
              <w:rPr>
                <w:lang w:val="en-US"/>
              </w:rPr>
              <w:t>gāyil</w:t>
            </w:r>
            <w:proofErr w:type="gramEnd"/>
            <w:r>
              <w:rPr>
                <w:lang w:val="en-US"/>
              </w:rPr>
              <w:t xml:space="preserve"> “</w:t>
            </w:r>
            <w:r>
              <w:t xml:space="preserve">_____________________  hāḏi šinhi? </w:t>
            </w:r>
            <w:r w:rsidR="00D7289A">
              <w:t>ˀ</w:t>
            </w:r>
            <w:r>
              <w:t>iḥna zād _____________________ ᵊnsawwi zād niḏbaḥ w ni_____________________ w niṭ_____________________ w nuḏ̣rub _____________________ w ni</w:t>
            </w:r>
            <w:r w:rsidR="00D7289A">
              <w:t>ˁ</w:t>
            </w:r>
            <w:r>
              <w:t>liǧ _____________________ zād ᵊhnīye.”</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1.56</w:t>
            </w:r>
          </w:p>
        </w:tc>
        <w:tc>
          <w:tcPr>
            <w:tcW w:w="3969" w:type="dxa"/>
          </w:tcPr>
          <w:p w:rsidR="00BC0614" w:rsidRDefault="00BC0614" w:rsidP="0089560E">
            <w:pPr>
              <w:rPr>
                <w:lang w:val="en-US"/>
              </w:rPr>
            </w:pPr>
            <w:proofErr w:type="gramStart"/>
            <w:r>
              <w:rPr>
                <w:lang w:val="en-US"/>
              </w:rPr>
              <w:t>gāylīn</w:t>
            </w:r>
            <w:proofErr w:type="gramEnd"/>
            <w:r>
              <w:rPr>
                <w:lang w:val="en-US"/>
              </w:rPr>
              <w:t xml:space="preserve"> “intu </w:t>
            </w:r>
            <w:r w:rsidR="00D7289A">
              <w:rPr>
                <w:lang w:val="en-US"/>
              </w:rPr>
              <w:t>ˁ</w:t>
            </w:r>
            <w:r>
              <w:rPr>
                <w:lang w:val="en-US"/>
              </w:rPr>
              <w:t xml:space="preserve">ād </w:t>
            </w:r>
            <w:r>
              <w:t xml:space="preserve">_____________________ ?” gāylīn “iḥna zād ǧiddna Šayx Ḥayāt al-Ḥarrāni, </w:t>
            </w:r>
            <w:r w:rsidR="00D7289A">
              <w:t>ˀ</w:t>
            </w:r>
            <w:r>
              <w:t xml:space="preserve">al-yōm w ydugg w yuḏ̣rubu _____________________ wal ygūl-lu “ḥašāk _____________________ _____________________ čalib </w:t>
            </w:r>
            <w:r w:rsidR="00D7289A">
              <w:t>ˁ</w:t>
            </w:r>
            <w:r>
              <w:t>alēš  _____________________ wāh.</w:t>
            </w:r>
          </w:p>
        </w:tc>
        <w:tc>
          <w:tcPr>
            <w:tcW w:w="4253" w:type="dxa"/>
          </w:tcPr>
          <w:p w:rsidR="00BC0614" w:rsidRPr="00D57259" w:rsidRDefault="00BC0614" w:rsidP="0089560E">
            <w:pPr>
              <w:rPr>
                <w:lang w:val="en-US"/>
              </w:rPr>
            </w:pPr>
          </w:p>
        </w:tc>
      </w:tr>
      <w:tr w:rsidR="00BC0614" w:rsidRPr="00D57259" w:rsidTr="0089560E">
        <w:tc>
          <w:tcPr>
            <w:tcW w:w="850" w:type="dxa"/>
          </w:tcPr>
          <w:p w:rsidR="00BC0614" w:rsidRDefault="00BC0614" w:rsidP="0089560E">
            <w:pPr>
              <w:rPr>
                <w:lang w:val="en-US"/>
              </w:rPr>
            </w:pPr>
            <w:r>
              <w:rPr>
                <w:lang w:val="en-US"/>
              </w:rPr>
              <w:t>2.07</w:t>
            </w:r>
          </w:p>
        </w:tc>
        <w:tc>
          <w:tcPr>
            <w:tcW w:w="3969" w:type="dxa"/>
          </w:tcPr>
          <w:p w:rsidR="00BC0614" w:rsidRDefault="00BC0614" w:rsidP="0089560E">
            <w:pPr>
              <w:rPr>
                <w:lang w:val="en-US"/>
              </w:rPr>
            </w:pPr>
            <w:r>
              <w:rPr>
                <w:lang w:val="en-US"/>
              </w:rPr>
              <w:t xml:space="preserve">“ᵊmnēn inta ǧāyitak ᵊmnēn inta </w:t>
            </w:r>
            <w:r>
              <w:t xml:space="preserve">_____________________ ašūf _____________________ ḥarāmi b-al-ḥarāmi.” neyse hāḏa ygūl “xadi gel! </w:t>
            </w:r>
            <w:proofErr w:type="gramStart"/>
            <w:r>
              <w:t>di-gūm</w:t>
            </w:r>
            <w:proofErr w:type="gramEnd"/>
            <w:r>
              <w:t xml:space="preserve"> _____________________ </w:t>
            </w:r>
            <w:r w:rsidR="00D7289A">
              <w:t>ˁ</w:t>
            </w:r>
            <w:r>
              <w:t>idkum zād inta gel gūm saww, miṯilne!</w:t>
            </w:r>
          </w:p>
        </w:tc>
        <w:tc>
          <w:tcPr>
            <w:tcW w:w="4253" w:type="dxa"/>
          </w:tcPr>
          <w:p w:rsidR="00BC0614" w:rsidRPr="00D57259" w:rsidRDefault="00BC0614" w:rsidP="0089560E">
            <w:pPr>
              <w:rPr>
                <w:lang w:val="en-US"/>
              </w:rPr>
            </w:pPr>
          </w:p>
        </w:tc>
      </w:tr>
      <w:tr w:rsidR="00BC0614" w:rsidRPr="006B69B8" w:rsidTr="0089560E">
        <w:tc>
          <w:tcPr>
            <w:tcW w:w="850" w:type="dxa"/>
          </w:tcPr>
          <w:p w:rsidR="00BC0614" w:rsidRDefault="00BC0614" w:rsidP="0089560E">
            <w:pPr>
              <w:rPr>
                <w:lang w:val="en-US"/>
              </w:rPr>
            </w:pPr>
            <w:r>
              <w:rPr>
                <w:lang w:val="en-US"/>
              </w:rPr>
              <w:t>2.18</w:t>
            </w:r>
          </w:p>
        </w:tc>
        <w:tc>
          <w:tcPr>
            <w:tcW w:w="3969" w:type="dxa"/>
          </w:tcPr>
          <w:p w:rsidR="00BC0614" w:rsidRPr="006B69B8" w:rsidRDefault="00D7289A" w:rsidP="0089560E">
            <w:pPr>
              <w:rPr>
                <w:lang w:val="en-US"/>
              </w:rPr>
            </w:pPr>
            <w:r>
              <w:rPr>
                <w:lang w:val="en-US"/>
              </w:rPr>
              <w:t>ˀ</w:t>
            </w:r>
            <w:r w:rsidR="00BC0614" w:rsidRPr="006B69B8">
              <w:rPr>
                <w:lang w:val="en-US"/>
              </w:rPr>
              <w:t>as-sūri gāl it turki g</w:t>
            </w:r>
            <w:r w:rsidR="00BC0614">
              <w:rPr>
                <w:lang w:val="en-US"/>
              </w:rPr>
              <w:t xml:space="preserve">āl “di-gūm inta saww miṯilne!” </w:t>
            </w:r>
            <w:r>
              <w:rPr>
                <w:lang w:val="en-US"/>
              </w:rPr>
              <w:t>ˀ</w:t>
            </w:r>
            <w:r w:rsidR="00BC0614">
              <w:rPr>
                <w:lang w:val="en-US"/>
              </w:rPr>
              <w:t xml:space="preserve">at-turki gāl </w:t>
            </w:r>
            <w:r w:rsidR="00BC0614">
              <w:t xml:space="preserve">_____________________ _____________________ mā-miš _____________________ _____________________ wallaw, māni </w:t>
            </w:r>
            <w:r>
              <w:t>ˁ</w:t>
            </w:r>
            <w:r w:rsidR="00BC0614">
              <w:t>ala waḏ̣</w:t>
            </w:r>
            <w:r>
              <w:t>ˁ</w:t>
            </w:r>
            <w:r w:rsidR="00BC0614">
              <w:t>u. ta-twaḏ̣̣ḏ̣a _____________________ ysawwi hnīye, zād _____________________ miṯilkum.</w:t>
            </w:r>
          </w:p>
        </w:tc>
        <w:tc>
          <w:tcPr>
            <w:tcW w:w="4253" w:type="dxa"/>
          </w:tcPr>
          <w:p w:rsidR="00BC0614" w:rsidRPr="006B69B8" w:rsidRDefault="00BC0614" w:rsidP="0089560E">
            <w:pPr>
              <w:rPr>
                <w:lang w:val="en-US"/>
              </w:rPr>
            </w:pPr>
          </w:p>
        </w:tc>
      </w:tr>
      <w:tr w:rsidR="00BC0614" w:rsidRPr="006B69B8" w:rsidTr="0089560E">
        <w:tc>
          <w:tcPr>
            <w:tcW w:w="850" w:type="dxa"/>
          </w:tcPr>
          <w:p w:rsidR="00BC0614" w:rsidRDefault="00BC0614" w:rsidP="0089560E">
            <w:pPr>
              <w:rPr>
                <w:lang w:val="en-US"/>
              </w:rPr>
            </w:pPr>
            <w:r>
              <w:rPr>
                <w:lang w:val="en-US"/>
              </w:rPr>
              <w:t>2.34</w:t>
            </w:r>
          </w:p>
        </w:tc>
        <w:tc>
          <w:tcPr>
            <w:tcW w:w="3969" w:type="dxa"/>
          </w:tcPr>
          <w:p w:rsidR="00BC0614" w:rsidRPr="006B69B8" w:rsidRDefault="00BC0614" w:rsidP="0089560E">
            <w:proofErr w:type="gramStart"/>
            <w:r>
              <w:rPr>
                <w:lang w:val="en-US"/>
              </w:rPr>
              <w:t>hāḏa</w:t>
            </w:r>
            <w:proofErr w:type="gramEnd"/>
            <w:r>
              <w:rPr>
                <w:lang w:val="en-US"/>
              </w:rPr>
              <w:t xml:space="preserve"> rāyiḥ mā </w:t>
            </w:r>
            <w:r>
              <w:t xml:space="preserve">_____________________ _____________________ _____________________ _____________________ _____________________ yinhazim. </w:t>
            </w:r>
            <w:proofErr w:type="gramStart"/>
            <w:r>
              <w:t>mū</w:t>
            </w:r>
            <w:proofErr w:type="gramEnd"/>
            <w:r>
              <w:t xml:space="preserve"> čiḏib! </w:t>
            </w:r>
            <w:proofErr w:type="gramStart"/>
            <w:r>
              <w:t>ta-mā</w:t>
            </w:r>
            <w:proofErr w:type="gramEnd"/>
            <w:r>
              <w:t xml:space="preserve"> _____________________ </w:t>
            </w:r>
            <w:r w:rsidR="00D7289A">
              <w:t>ˁ</w:t>
            </w:r>
            <w:r>
              <w:t>ala _____________________ _____________________ yinhazim.</w:t>
            </w:r>
          </w:p>
        </w:tc>
        <w:tc>
          <w:tcPr>
            <w:tcW w:w="4253" w:type="dxa"/>
          </w:tcPr>
          <w:p w:rsidR="00BC0614" w:rsidRPr="006B69B8" w:rsidRDefault="00BC0614" w:rsidP="0089560E"/>
        </w:tc>
      </w:tr>
      <w:tr w:rsidR="00BC0614" w:rsidRPr="006B69B8" w:rsidTr="0089560E">
        <w:tc>
          <w:tcPr>
            <w:tcW w:w="850" w:type="dxa"/>
          </w:tcPr>
          <w:p w:rsidR="00BC0614" w:rsidRDefault="00BC0614" w:rsidP="0089560E">
            <w:pPr>
              <w:rPr>
                <w:lang w:val="en-US"/>
              </w:rPr>
            </w:pPr>
            <w:r>
              <w:rPr>
                <w:lang w:val="en-US"/>
              </w:rPr>
              <w:t>2.42</w:t>
            </w:r>
          </w:p>
        </w:tc>
        <w:tc>
          <w:tcPr>
            <w:tcW w:w="3969" w:type="dxa"/>
          </w:tcPr>
          <w:p w:rsidR="00BC0614" w:rsidRDefault="00BC0614" w:rsidP="0089560E">
            <w:pPr>
              <w:rPr>
                <w:lang w:val="en-US"/>
              </w:rPr>
            </w:pPr>
            <w:proofErr w:type="gramStart"/>
            <w:r>
              <w:rPr>
                <w:lang w:val="en-US"/>
              </w:rPr>
              <w:t>yōmin</w:t>
            </w:r>
            <w:proofErr w:type="gramEnd"/>
            <w:r>
              <w:rPr>
                <w:lang w:val="en-US"/>
              </w:rPr>
              <w:t xml:space="preserve"> mitb… mib</w:t>
            </w:r>
            <w:r w:rsidR="00D7289A">
              <w:rPr>
                <w:lang w:val="en-US"/>
              </w:rPr>
              <w:t>ˁ</w:t>
            </w:r>
            <w:r>
              <w:rPr>
                <w:lang w:val="en-US"/>
              </w:rPr>
              <w:t xml:space="preserve">id </w:t>
            </w:r>
            <w:r w:rsidR="00D7289A">
              <w:rPr>
                <w:lang w:val="en-US"/>
              </w:rPr>
              <w:t>ˁ</w:t>
            </w:r>
            <w:r>
              <w:rPr>
                <w:lang w:val="en-US"/>
              </w:rPr>
              <w:t>in al-mawlūd guṭma w ṭāl</w:t>
            </w:r>
            <w:r w:rsidR="00D7289A">
              <w:rPr>
                <w:lang w:val="en-US"/>
              </w:rPr>
              <w:t>ˁ</w:t>
            </w:r>
            <w:r>
              <w:rPr>
                <w:lang w:val="en-US"/>
              </w:rPr>
              <w:t>-illu ǧiddu Šayx Ḥayāt al-Ḥarrāni. “</w:t>
            </w:r>
            <w:proofErr w:type="gramStart"/>
            <w:r>
              <w:rPr>
                <w:lang w:val="en-US"/>
              </w:rPr>
              <w:t>wal</w:t>
            </w:r>
            <w:proofErr w:type="gramEnd"/>
            <w:r>
              <w:rPr>
                <w:lang w:val="en-US"/>
              </w:rPr>
              <w:t xml:space="preserve"> </w:t>
            </w:r>
            <w:r>
              <w:t>_____________________</w:t>
            </w:r>
            <w:r>
              <w:rPr>
                <w:lang w:val="en-US"/>
              </w:rPr>
              <w:t xml:space="preserve"> ya xūy war-rāyīh?” gāl wala hīčiḏ. </w:t>
            </w:r>
            <w:proofErr w:type="gramStart"/>
            <w:r>
              <w:rPr>
                <w:lang w:val="en-US"/>
              </w:rPr>
              <w:t>gāl</w:t>
            </w:r>
            <w:proofErr w:type="gramEnd"/>
            <w:r>
              <w:rPr>
                <w:lang w:val="en-US"/>
              </w:rPr>
              <w:t xml:space="preserve"> “</w:t>
            </w:r>
            <w:r>
              <w:t xml:space="preserve">_____________________ </w:t>
            </w:r>
            <w:r w:rsidR="00D7289A">
              <w:t>ˁ</w:t>
            </w:r>
            <w:r>
              <w:t xml:space="preserve">idni rāyiḥ ᵊḥwāl.” </w:t>
            </w:r>
          </w:p>
        </w:tc>
        <w:tc>
          <w:tcPr>
            <w:tcW w:w="4253" w:type="dxa"/>
          </w:tcPr>
          <w:p w:rsidR="00BC0614" w:rsidRPr="006B69B8" w:rsidRDefault="00BC0614" w:rsidP="0089560E"/>
        </w:tc>
      </w:tr>
      <w:tr w:rsidR="00BC0614" w:rsidRPr="006B69B8" w:rsidTr="0089560E">
        <w:tc>
          <w:tcPr>
            <w:tcW w:w="850" w:type="dxa"/>
          </w:tcPr>
          <w:p w:rsidR="00BC0614" w:rsidRDefault="00BC0614" w:rsidP="0089560E">
            <w:pPr>
              <w:rPr>
                <w:lang w:val="en-US"/>
              </w:rPr>
            </w:pPr>
            <w:r>
              <w:rPr>
                <w:lang w:val="en-US"/>
              </w:rPr>
              <w:t>2.55</w:t>
            </w:r>
          </w:p>
        </w:tc>
        <w:tc>
          <w:tcPr>
            <w:tcW w:w="3969" w:type="dxa"/>
          </w:tcPr>
          <w:p w:rsidR="00BC0614" w:rsidRDefault="00D7289A" w:rsidP="0089560E">
            <w:pPr>
              <w:rPr>
                <w:lang w:val="en-US"/>
              </w:rPr>
            </w:pPr>
            <w:r>
              <w:rPr>
                <w:lang w:val="en-US"/>
              </w:rPr>
              <w:t>ˀ</w:t>
            </w:r>
            <w:r w:rsidR="00BC0614">
              <w:rPr>
                <w:lang w:val="en-US"/>
              </w:rPr>
              <w:t xml:space="preserve">inta qādi sōlafit ḥačēt </w:t>
            </w:r>
            <w:r w:rsidR="00BC0614">
              <w:t>_____________________ ṭarīy w sammētni, w-āni fzi</w:t>
            </w:r>
            <w:r>
              <w:t>ˁ</w:t>
            </w:r>
            <w:r w:rsidR="00BC0614">
              <w:t xml:space="preserve">it yixwi ǧīt āni ǧiddak aš-Šayx Ḥayāt al-Ḥarrāni, </w:t>
            </w:r>
            <w:r>
              <w:t>ˀ</w:t>
            </w:r>
            <w:r w:rsidR="00BC0614">
              <w:t>amma ____________________</w:t>
            </w:r>
            <w:proofErr w:type="gramStart"/>
            <w:r w:rsidR="00BC0614">
              <w:t>_  _</w:t>
            </w:r>
            <w:proofErr w:type="gramEnd"/>
            <w:r w:rsidR="00BC0614">
              <w:t xml:space="preserve">____________________ wulādi rūḥ w xūy rūḥ! _____________________ _____________________ </w:t>
            </w:r>
            <w:r>
              <w:t>ˁ</w:t>
            </w:r>
            <w:r w:rsidR="00BC0614">
              <w:t xml:space="preserve">ala kalāmak, lā txāf! </w:t>
            </w:r>
            <w:r>
              <w:t>ˀ</w:t>
            </w:r>
            <w:r w:rsidR="00BC0614">
              <w:t>āni warāk.”</w:t>
            </w:r>
          </w:p>
        </w:tc>
        <w:tc>
          <w:tcPr>
            <w:tcW w:w="4253" w:type="dxa"/>
          </w:tcPr>
          <w:p w:rsidR="00BC0614" w:rsidRPr="006B69B8" w:rsidRDefault="00BC0614" w:rsidP="0089560E"/>
        </w:tc>
      </w:tr>
      <w:tr w:rsidR="00BC0614" w:rsidRPr="006B69B8" w:rsidTr="0089560E">
        <w:tc>
          <w:tcPr>
            <w:tcW w:w="850" w:type="dxa"/>
          </w:tcPr>
          <w:p w:rsidR="00BC0614" w:rsidRDefault="00BC0614" w:rsidP="0089560E">
            <w:pPr>
              <w:rPr>
                <w:lang w:val="en-US"/>
              </w:rPr>
            </w:pPr>
            <w:r>
              <w:rPr>
                <w:lang w:val="en-US"/>
              </w:rPr>
              <w:t>3.08</w:t>
            </w:r>
          </w:p>
        </w:tc>
        <w:tc>
          <w:tcPr>
            <w:tcW w:w="3969" w:type="dxa"/>
          </w:tcPr>
          <w:p w:rsidR="00BC0614" w:rsidRDefault="00BC0614" w:rsidP="0089560E">
            <w:proofErr w:type="gramStart"/>
            <w:r>
              <w:rPr>
                <w:lang w:val="en-US"/>
              </w:rPr>
              <w:t>yōminnu</w:t>
            </w:r>
            <w:proofErr w:type="gramEnd"/>
            <w:r>
              <w:rPr>
                <w:lang w:val="en-US"/>
              </w:rPr>
              <w:t xml:space="preserve"> šāyif ǧiddu </w:t>
            </w:r>
            <w:r w:rsidR="00D7289A">
              <w:rPr>
                <w:lang w:val="en-US"/>
              </w:rPr>
              <w:t>ˁ</w:t>
            </w:r>
            <w:r>
              <w:rPr>
                <w:lang w:val="en-US"/>
              </w:rPr>
              <w:t xml:space="preserve">ād al-ḥarāmi mā </w:t>
            </w:r>
            <w:r>
              <w:t xml:space="preserve">_____________________ guwwa minnu mitwaḏ̣ḏ̣i w ǧāy </w:t>
            </w:r>
            <w:r w:rsidR="00D7289A">
              <w:t>ˁ</w:t>
            </w:r>
            <w:r>
              <w:t xml:space="preserve">a-n-nār. yōmin ǧāy yirīd yiǧi </w:t>
            </w:r>
            <w:r w:rsidR="00D7289A">
              <w:t>ˁ</w:t>
            </w:r>
            <w:r>
              <w:t xml:space="preserve">a-n-nār yirīd _____________________ub, </w:t>
            </w:r>
            <w:r w:rsidR="00D7289A">
              <w:t>ˀ</w:t>
            </w:r>
            <w:r>
              <w:t xml:space="preserve">ē _____________________ _____________________ </w:t>
            </w:r>
          </w:p>
          <w:p w:rsidR="00BC0614" w:rsidRDefault="00BC0614" w:rsidP="0089560E"/>
          <w:p w:rsidR="00BC0614" w:rsidRDefault="00BC0614" w:rsidP="0089560E"/>
          <w:p w:rsidR="00BC0614" w:rsidRDefault="00BC0614" w:rsidP="0089560E"/>
          <w:p w:rsidR="00BC0614" w:rsidRDefault="00BC0614" w:rsidP="0089560E">
            <w:pPr>
              <w:rPr>
                <w:lang w:val="en-US"/>
              </w:rPr>
            </w:pPr>
          </w:p>
        </w:tc>
        <w:tc>
          <w:tcPr>
            <w:tcW w:w="4253" w:type="dxa"/>
          </w:tcPr>
          <w:p w:rsidR="00BC0614" w:rsidRPr="006B69B8" w:rsidRDefault="00BC0614" w:rsidP="0089560E"/>
        </w:tc>
      </w:tr>
      <w:tr w:rsidR="00BC0614" w:rsidRPr="006B69B8" w:rsidTr="0089560E">
        <w:tc>
          <w:tcPr>
            <w:tcW w:w="850" w:type="dxa"/>
          </w:tcPr>
          <w:p w:rsidR="00BC0614" w:rsidRDefault="00BC0614" w:rsidP="0089560E">
            <w:pPr>
              <w:rPr>
                <w:lang w:val="en-US"/>
              </w:rPr>
            </w:pPr>
            <w:r>
              <w:rPr>
                <w:lang w:val="en-US"/>
              </w:rPr>
              <w:t>3.19</w:t>
            </w:r>
          </w:p>
        </w:tc>
        <w:tc>
          <w:tcPr>
            <w:tcW w:w="3969" w:type="dxa"/>
          </w:tcPr>
          <w:p w:rsidR="00BC0614" w:rsidRPr="003709E8" w:rsidRDefault="00BC0614" w:rsidP="0089560E">
            <w:proofErr w:type="gramStart"/>
            <w:r>
              <w:rPr>
                <w:lang w:val="en-US"/>
              </w:rPr>
              <w:t>wala</w:t>
            </w:r>
            <w:proofErr w:type="gramEnd"/>
            <w:r>
              <w:rPr>
                <w:lang w:val="en-US"/>
              </w:rPr>
              <w:t xml:space="preserve"> yiǧi gāyim </w:t>
            </w:r>
            <w:r>
              <w:t xml:space="preserve">_____________________ _____________________ _____________________ _____________________ </w:t>
            </w:r>
            <w:r w:rsidR="00D7289A">
              <w:t>ˁ</w:t>
            </w:r>
            <w:r>
              <w:t>ala zal</w:t>
            </w:r>
            <w:r w:rsidR="00D7289A">
              <w:t>ˁ</w:t>
            </w:r>
            <w:r>
              <w:t xml:space="preserve">ūmu w yxušš b-an-nār mā </w:t>
            </w:r>
            <w:r w:rsidR="00D7289A">
              <w:t>ˁ</w:t>
            </w:r>
            <w:r>
              <w:t xml:space="preserve">ālig. _____________________ _____________________ ḥarāmi mnēn ǧītak? </w:t>
            </w:r>
            <w:proofErr w:type="gramStart"/>
            <w:r>
              <w:t>wal</w:t>
            </w:r>
            <w:proofErr w:type="gramEnd"/>
            <w:r>
              <w:t xml:space="preserve"> ᵊmnēn inta! </w:t>
            </w:r>
            <w:proofErr w:type="gramStart"/>
            <w:r>
              <w:t>wal</w:t>
            </w:r>
            <w:proofErr w:type="gramEnd"/>
            <w:r>
              <w:t xml:space="preserve"> gāyil uskuti wa… uskut lā tsōlif!</w:t>
            </w:r>
          </w:p>
        </w:tc>
        <w:tc>
          <w:tcPr>
            <w:tcW w:w="4253" w:type="dxa"/>
          </w:tcPr>
          <w:p w:rsidR="00BC0614" w:rsidRPr="006B69B8" w:rsidRDefault="00BC0614" w:rsidP="0089560E"/>
        </w:tc>
      </w:tr>
      <w:tr w:rsidR="00BC0614" w:rsidRPr="003709E8" w:rsidTr="0089560E">
        <w:tc>
          <w:tcPr>
            <w:tcW w:w="850" w:type="dxa"/>
          </w:tcPr>
          <w:p w:rsidR="00BC0614" w:rsidRDefault="00BC0614" w:rsidP="0089560E">
            <w:pPr>
              <w:rPr>
                <w:lang w:val="en-US"/>
              </w:rPr>
            </w:pPr>
            <w:r>
              <w:rPr>
                <w:lang w:val="en-US"/>
              </w:rPr>
              <w:t>3.31</w:t>
            </w:r>
          </w:p>
        </w:tc>
        <w:tc>
          <w:tcPr>
            <w:tcW w:w="3969" w:type="dxa"/>
          </w:tcPr>
          <w:p w:rsidR="00BC0614" w:rsidRPr="003709E8" w:rsidRDefault="00BC0614" w:rsidP="0089560E">
            <w:pPr>
              <w:rPr>
                <w:lang w:val="en-US"/>
              </w:rPr>
            </w:pPr>
            <w:proofErr w:type="gramStart"/>
            <w:r w:rsidRPr="003709E8">
              <w:rPr>
                <w:lang w:val="en-US"/>
              </w:rPr>
              <w:t>ṭila</w:t>
            </w:r>
            <w:r w:rsidR="00D7289A">
              <w:rPr>
                <w:lang w:val="en-US"/>
              </w:rPr>
              <w:t>ˁ</w:t>
            </w:r>
            <w:r w:rsidRPr="003709E8">
              <w:rPr>
                <w:lang w:val="en-US"/>
              </w:rPr>
              <w:t>at</w:t>
            </w:r>
            <w:proofErr w:type="gramEnd"/>
            <w:r w:rsidRPr="003709E8">
              <w:rPr>
                <w:lang w:val="en-US"/>
              </w:rPr>
              <w:t xml:space="preserve"> min hēne _____________________ yinhazim _____________________min ǧidd</w:t>
            </w:r>
            <w:r>
              <w:rPr>
                <w:lang w:val="en-US"/>
              </w:rPr>
              <w:t xml:space="preserve">ōō. </w:t>
            </w:r>
            <w:proofErr w:type="gramStart"/>
            <w:r>
              <w:rPr>
                <w:lang w:val="en-US"/>
              </w:rPr>
              <w:t>ǧiddu</w:t>
            </w:r>
            <w:proofErr w:type="gramEnd"/>
            <w:r>
              <w:rPr>
                <w:lang w:val="en-US"/>
              </w:rPr>
              <w:t xml:space="preserve"> Šayx Ḥayāt al-Ḥarrāni </w:t>
            </w:r>
            <w:r>
              <w:t>_____________________gūl “inta ya xūy sāmi</w:t>
            </w:r>
            <w:r w:rsidR="00D7289A">
              <w:t>ˁ</w:t>
            </w:r>
            <w:r>
              <w:t xml:space="preserve">ti lā txāf! </w:t>
            </w:r>
            <w:proofErr w:type="gramStart"/>
            <w:r>
              <w:t>xušš</w:t>
            </w:r>
            <w:proofErr w:type="gramEnd"/>
            <w:r>
              <w:t>! ibda</w:t>
            </w:r>
            <w:r w:rsidR="00D7289A">
              <w:t>ˁ</w:t>
            </w:r>
            <w:r>
              <w:t>i ya</w:t>
            </w:r>
            <w:r w:rsidR="00D7289A">
              <w:t>ˁ</w:t>
            </w:r>
            <w:r>
              <w:t>ni lā txāf! w gāyil “yi</w:t>
            </w:r>
            <w:r w:rsidR="00D7289A">
              <w:t>ˁ</w:t>
            </w:r>
            <w:r>
              <w:t xml:space="preserve">liǧ ḥālu”, </w:t>
            </w:r>
            <w:r w:rsidR="00D7289A">
              <w:t>ˀ</w:t>
            </w:r>
            <w:r>
              <w:t xml:space="preserve">as-sūri </w:t>
            </w:r>
            <w:r w:rsidR="00D7289A">
              <w:t>ˁ</w:t>
            </w:r>
            <w:r>
              <w:t>ād ᵊmdaḥḥiǧ,</w:t>
            </w:r>
          </w:p>
        </w:tc>
        <w:tc>
          <w:tcPr>
            <w:tcW w:w="4253" w:type="dxa"/>
          </w:tcPr>
          <w:p w:rsidR="00BC0614" w:rsidRPr="003709E8" w:rsidRDefault="00BC0614" w:rsidP="0089560E">
            <w:pPr>
              <w:rPr>
                <w:lang w:val="en-US"/>
              </w:rPr>
            </w:pPr>
          </w:p>
        </w:tc>
      </w:tr>
      <w:tr w:rsidR="00BC0614" w:rsidRPr="003709E8" w:rsidTr="0089560E">
        <w:tc>
          <w:tcPr>
            <w:tcW w:w="850" w:type="dxa"/>
          </w:tcPr>
          <w:p w:rsidR="00BC0614" w:rsidRDefault="00BC0614" w:rsidP="0089560E">
            <w:pPr>
              <w:rPr>
                <w:lang w:val="en-US"/>
              </w:rPr>
            </w:pPr>
            <w:r>
              <w:rPr>
                <w:lang w:val="en-US"/>
              </w:rPr>
              <w:t>3.43</w:t>
            </w:r>
          </w:p>
        </w:tc>
        <w:tc>
          <w:tcPr>
            <w:tcW w:w="3969" w:type="dxa"/>
          </w:tcPr>
          <w:p w:rsidR="00BC0614" w:rsidRPr="003709E8" w:rsidRDefault="00BC0614" w:rsidP="0089560E">
            <w:pPr>
              <w:rPr>
                <w:lang w:val="en-US"/>
              </w:rPr>
            </w:pPr>
            <w:proofErr w:type="gramStart"/>
            <w:r>
              <w:rPr>
                <w:lang w:val="en-US"/>
              </w:rPr>
              <w:t>gāl</w:t>
            </w:r>
            <w:proofErr w:type="gramEnd"/>
            <w:r>
              <w:rPr>
                <w:lang w:val="en-US"/>
              </w:rPr>
              <w:t xml:space="preserve"> “</w:t>
            </w:r>
            <w:r>
              <w:t xml:space="preserve">_______________________ ___________________ _____________________ demek intu zād </w:t>
            </w:r>
            <w:r w:rsidR="00D7289A">
              <w:t>ˁ</w:t>
            </w:r>
            <w:r>
              <w:t>idkum, zād miṯilne demek zād _____________________ _____________________ _____________________ w bsādāt w salāmtak w-al-</w:t>
            </w:r>
            <w:r w:rsidR="00D7289A">
              <w:t>ˁ</w:t>
            </w:r>
            <w:r>
              <w:t>āfye.</w:t>
            </w:r>
          </w:p>
        </w:tc>
        <w:tc>
          <w:tcPr>
            <w:tcW w:w="4253" w:type="dxa"/>
          </w:tcPr>
          <w:p w:rsidR="00BC0614" w:rsidRPr="003709E8" w:rsidRDefault="00BC0614" w:rsidP="0089560E">
            <w:pPr>
              <w:rPr>
                <w:lang w:val="en-US"/>
              </w:rPr>
            </w:pPr>
          </w:p>
        </w:tc>
      </w:tr>
    </w:tbl>
    <w:p w:rsidR="005E1F6F" w:rsidRDefault="005E1F6F" w:rsidP="005E1F6F">
      <w:pPr>
        <w:pStyle w:val="berschrift2"/>
        <w:rPr>
          <w:color w:val="00B050"/>
          <w:lang w:val="en-US"/>
        </w:rPr>
      </w:pPr>
      <w:r w:rsidRPr="005E1F6F">
        <w:rPr>
          <w:noProof/>
          <w:lang w:val="de-AT"/>
        </w:rPr>
        <w:t>Urfa 1</w:t>
      </w:r>
      <w:r>
        <w:rPr>
          <w:noProof/>
          <w:lang w:val="de-AT"/>
        </w:rPr>
        <w:t>39</w:t>
      </w:r>
      <w:r w:rsidRPr="005E1F6F">
        <w:rPr>
          <w:noProof/>
          <w:lang w:val="de-AT"/>
        </w:rPr>
        <w:t xml:space="preserve">: </w:t>
      </w:r>
      <w:r>
        <w:rPr>
          <w:noProof/>
          <w:lang w:val="de-AT"/>
        </w:rPr>
        <w:t>Lahmacun</w:t>
      </w:r>
      <w:r>
        <w:rPr>
          <w:noProof/>
          <w:color w:val="7030A0"/>
          <w:lang w:val="de-AT"/>
        </w:rPr>
        <w:t xml:space="preserve"> </w:t>
      </w:r>
      <w:r w:rsidRPr="00EC6A71">
        <w:rPr>
          <w:color w:val="00B050"/>
          <w:lang w:val="en-US"/>
        </w:rPr>
        <w:t>[</w:t>
      </w:r>
      <w:r>
        <w:rPr>
          <w:color w:val="00B050"/>
          <w:lang w:val="en-US"/>
        </w:rPr>
        <w:t>new]</w:t>
      </w:r>
    </w:p>
    <w:p w:rsidR="005E1F6F" w:rsidRDefault="005E1F6F" w:rsidP="005E1F6F">
      <w:pPr>
        <w:pStyle w:val="Liste"/>
      </w:pPr>
      <w:r>
        <w:t>Amīna</w:t>
      </w:r>
      <w:r w:rsidRPr="00D913C7">
        <w:t>, 2.10.2013</w:t>
      </w:r>
    </w:p>
    <w:p w:rsidR="005E1F6F" w:rsidRDefault="005E1F6F" w:rsidP="006E14BD">
      <w:pPr>
        <w:pStyle w:val="Textkrper"/>
        <w:rPr>
          <w:lang w:val="en-US"/>
        </w:rPr>
      </w:pPr>
      <w:r>
        <w:rPr>
          <w:lang w:val="en-US"/>
        </w:rPr>
        <w:t>1:24</w:t>
      </w:r>
    </w:p>
    <w:tbl>
      <w:tblPr>
        <w:tblStyle w:val="Tabellenraster"/>
        <w:tblW w:w="9072" w:type="dxa"/>
        <w:tblLook w:val="0400" w:firstRow="0" w:lastRow="0" w:firstColumn="0" w:lastColumn="0" w:noHBand="0" w:noVBand="1"/>
      </w:tblPr>
      <w:tblGrid>
        <w:gridCol w:w="850"/>
        <w:gridCol w:w="3969"/>
        <w:gridCol w:w="4253"/>
      </w:tblGrid>
      <w:tr w:rsidR="005E1F6F" w:rsidRPr="00E6286D" w:rsidTr="00E6286D">
        <w:tc>
          <w:tcPr>
            <w:tcW w:w="850" w:type="dxa"/>
          </w:tcPr>
          <w:p w:rsidR="005E1F6F" w:rsidRDefault="005E1F6F" w:rsidP="00E6286D">
            <w:pPr>
              <w:rPr>
                <w:lang w:val="en-US"/>
              </w:rPr>
            </w:pPr>
            <w:r>
              <w:rPr>
                <w:lang w:val="en-US"/>
              </w:rPr>
              <w:t>0.0</w:t>
            </w:r>
            <w:r w:rsidR="00E6286D">
              <w:rPr>
                <w:lang w:val="en-US"/>
              </w:rPr>
              <w:t>6</w:t>
            </w:r>
          </w:p>
        </w:tc>
        <w:tc>
          <w:tcPr>
            <w:tcW w:w="3969" w:type="dxa"/>
          </w:tcPr>
          <w:p w:rsidR="005E1F6F" w:rsidRPr="00E6286D" w:rsidRDefault="00D7289A" w:rsidP="00E6286D">
            <w:pPr>
              <w:rPr>
                <w:lang w:val="en-US"/>
              </w:rPr>
            </w:pPr>
            <w:r>
              <w:rPr>
                <w:lang w:val="en-US"/>
              </w:rPr>
              <w:t>ˁ</w:t>
            </w:r>
            <w:r w:rsidR="00E6286D" w:rsidRPr="00E6286D">
              <w:rPr>
                <w:lang w:val="en-US"/>
              </w:rPr>
              <w:t xml:space="preserve">al kīlo laḥam, kīlo laḥam </w:t>
            </w:r>
            <w:r w:rsidR="00E6286D">
              <w:rPr>
                <w:lang w:val="en-US"/>
              </w:rPr>
              <w:t xml:space="preserve">robōṭ bǝṣal, robōṭ bǝṣal hemen hemen </w:t>
            </w:r>
            <w:r>
              <w:rPr>
                <w:lang w:val="en-US"/>
              </w:rPr>
              <w:t>ˁ</w:t>
            </w:r>
            <w:r w:rsidR="00E6286D">
              <w:rPr>
                <w:lang w:val="en-US"/>
              </w:rPr>
              <w:t xml:space="preserve">ašǝr sallāt, </w:t>
            </w:r>
            <w:r>
              <w:rPr>
                <w:lang w:val="en-US"/>
              </w:rPr>
              <w:t>ˁ</w:t>
            </w:r>
            <w:r w:rsidR="00E6286D">
              <w:rPr>
                <w:lang w:val="en-US"/>
              </w:rPr>
              <w:t>ašǝr sallāt yingirḏin b-ar-robōṭ nā</w:t>
            </w:r>
            <w:r>
              <w:rPr>
                <w:lang w:val="en-US"/>
              </w:rPr>
              <w:t>ˁ</w:t>
            </w:r>
            <w:r w:rsidR="00E6286D">
              <w:rPr>
                <w:lang w:val="en-US"/>
              </w:rPr>
              <w:t>im.</w:t>
            </w:r>
          </w:p>
        </w:tc>
        <w:tc>
          <w:tcPr>
            <w:tcW w:w="4253" w:type="dxa"/>
          </w:tcPr>
          <w:p w:rsidR="005E1F6F" w:rsidRPr="00E6286D" w:rsidRDefault="005E1F6F" w:rsidP="00E6286D">
            <w:pPr>
              <w:rPr>
                <w:lang w:val="en-US"/>
              </w:rPr>
            </w:pPr>
          </w:p>
        </w:tc>
      </w:tr>
      <w:tr w:rsidR="00E6286D" w:rsidRPr="00E6286D" w:rsidTr="00E6286D">
        <w:tc>
          <w:tcPr>
            <w:tcW w:w="850" w:type="dxa"/>
          </w:tcPr>
          <w:p w:rsidR="00E6286D" w:rsidRDefault="00E6286D" w:rsidP="00E6286D">
            <w:pPr>
              <w:rPr>
                <w:lang w:val="en-US"/>
              </w:rPr>
            </w:pPr>
            <w:r>
              <w:rPr>
                <w:lang w:val="en-US"/>
              </w:rPr>
              <w:t>0.17</w:t>
            </w:r>
          </w:p>
        </w:tc>
        <w:tc>
          <w:tcPr>
            <w:tcW w:w="3969" w:type="dxa"/>
          </w:tcPr>
          <w:p w:rsidR="00E6286D" w:rsidRPr="00E6286D" w:rsidRDefault="00D7289A" w:rsidP="00E6286D">
            <w:pPr>
              <w:rPr>
                <w:lang w:val="en-US"/>
              </w:rPr>
            </w:pPr>
            <w:r>
              <w:rPr>
                <w:lang w:val="en-US"/>
              </w:rPr>
              <w:t>ˁ</w:t>
            </w:r>
            <w:r w:rsidR="00E6286D">
              <w:rPr>
                <w:lang w:val="en-US"/>
              </w:rPr>
              <w:t xml:space="preserve">ugub-ma yingarḏ̣in, ītiqassalin b-al-mayy ta-yrūḥ marār al-bǝṣal ta-yrūḥ, </w:t>
            </w:r>
            <w:r>
              <w:rPr>
                <w:lang w:val="en-US"/>
              </w:rPr>
              <w:t>ˀ</w:t>
            </w:r>
            <w:r w:rsidR="00E6286D">
              <w:rPr>
                <w:lang w:val="en-US"/>
              </w:rPr>
              <w:t xml:space="preserve">al b-al-īd, </w:t>
            </w:r>
            <w:r>
              <w:rPr>
                <w:lang w:val="en-US"/>
              </w:rPr>
              <w:t>ˀ</w:t>
            </w:r>
            <w:r w:rsidR="00E6286D">
              <w:rPr>
                <w:lang w:val="en-US"/>
              </w:rPr>
              <w:t>al yingariḏ̣ b-al-īd mā yiḥtāz __________________, mā ymarrir amma b-ar-robōṭ ymarrir al-bǝṣal.</w:t>
            </w:r>
          </w:p>
        </w:tc>
        <w:tc>
          <w:tcPr>
            <w:tcW w:w="4253" w:type="dxa"/>
          </w:tcPr>
          <w:p w:rsidR="00E6286D" w:rsidRPr="00E6286D" w:rsidRDefault="00E6286D" w:rsidP="00E6286D">
            <w:pPr>
              <w:rPr>
                <w:lang w:val="en-US"/>
              </w:rPr>
            </w:pPr>
          </w:p>
        </w:tc>
      </w:tr>
      <w:tr w:rsidR="00E6286D" w:rsidRPr="00E6286D" w:rsidTr="00E6286D">
        <w:tc>
          <w:tcPr>
            <w:tcW w:w="850" w:type="dxa"/>
          </w:tcPr>
          <w:p w:rsidR="00E6286D" w:rsidRDefault="00E6286D" w:rsidP="00E6286D">
            <w:pPr>
              <w:rPr>
                <w:lang w:val="en-US"/>
              </w:rPr>
            </w:pPr>
            <w:r>
              <w:rPr>
                <w:lang w:val="en-US"/>
              </w:rPr>
              <w:t>0.28</w:t>
            </w:r>
          </w:p>
        </w:tc>
        <w:tc>
          <w:tcPr>
            <w:tcW w:w="3969" w:type="dxa"/>
          </w:tcPr>
          <w:p w:rsidR="00E6286D" w:rsidRPr="00E6286D" w:rsidRDefault="00D7289A" w:rsidP="00E6286D">
            <w:pPr>
              <w:rPr>
                <w:lang w:val="en-US"/>
              </w:rPr>
            </w:pPr>
            <w:r>
              <w:rPr>
                <w:lang w:val="en-US"/>
              </w:rPr>
              <w:t>ˀ</w:t>
            </w:r>
            <w:r w:rsidR="00E6286D" w:rsidRPr="00E6286D">
              <w:rPr>
                <w:lang w:val="en-US"/>
              </w:rPr>
              <w:t xml:space="preserve">ītiqassal </w:t>
            </w:r>
            <w:r>
              <w:rPr>
                <w:lang w:val="en-US"/>
              </w:rPr>
              <w:t>ˁ</w:t>
            </w:r>
            <w:r w:rsidR="00E6286D" w:rsidRPr="00E6286D">
              <w:rPr>
                <w:lang w:val="en-US"/>
              </w:rPr>
              <w:t xml:space="preserve">ugub-ma tiqassalin </w:t>
            </w:r>
            <w:r>
              <w:rPr>
                <w:lang w:val="en-US"/>
              </w:rPr>
              <w:t>ˁ</w:t>
            </w:r>
            <w:r w:rsidR="00E6286D" w:rsidRPr="00E6286D">
              <w:rPr>
                <w:lang w:val="en-US"/>
              </w:rPr>
              <w:t xml:space="preserve">aṣǝr </w:t>
            </w:r>
            <w:r w:rsidR="00E6286D">
              <w:rPr>
                <w:lang w:val="en-US"/>
              </w:rPr>
              <w:t xml:space="preserve">yinḥaṭṭ </w:t>
            </w:r>
            <w:r w:rsidR="00E6286D" w:rsidRPr="00E6286D">
              <w:rPr>
                <w:lang w:val="en-US"/>
              </w:rPr>
              <w:t>al-laḥam, yin</w:t>
            </w:r>
            <w:r w:rsidR="00E6286D">
              <w:rPr>
                <w:lang w:val="en-US"/>
              </w:rPr>
              <w:t xml:space="preserve">ḥaṭṭ </w:t>
            </w:r>
            <w:r>
              <w:rPr>
                <w:lang w:val="en-US"/>
              </w:rPr>
              <w:t>ˁ</w:t>
            </w:r>
            <w:r w:rsidR="00E6286D">
              <w:rPr>
                <w:lang w:val="en-US"/>
              </w:rPr>
              <w:t xml:space="preserve">āde al-dibis zihīd lāzim yinḥaṭṭ mā yinḥaṭṭ fazla, mū miṯil al__________________ </w:t>
            </w:r>
          </w:p>
        </w:tc>
        <w:tc>
          <w:tcPr>
            <w:tcW w:w="4253" w:type="dxa"/>
          </w:tcPr>
          <w:p w:rsidR="00E6286D" w:rsidRPr="00E6286D" w:rsidRDefault="00E6286D" w:rsidP="00E6286D">
            <w:pPr>
              <w:rPr>
                <w:lang w:val="en-US"/>
              </w:rPr>
            </w:pPr>
          </w:p>
        </w:tc>
      </w:tr>
      <w:tr w:rsidR="00E6286D" w:rsidRPr="00E6286D" w:rsidTr="00E6286D">
        <w:tc>
          <w:tcPr>
            <w:tcW w:w="850" w:type="dxa"/>
          </w:tcPr>
          <w:p w:rsidR="00E6286D" w:rsidRDefault="00E6286D" w:rsidP="00E6286D">
            <w:pPr>
              <w:rPr>
                <w:lang w:val="en-US"/>
              </w:rPr>
            </w:pPr>
            <w:r>
              <w:rPr>
                <w:lang w:val="en-US"/>
              </w:rPr>
              <w:t>0.37</w:t>
            </w:r>
          </w:p>
        </w:tc>
        <w:tc>
          <w:tcPr>
            <w:tcW w:w="3969" w:type="dxa"/>
          </w:tcPr>
          <w:p w:rsidR="00E6286D" w:rsidRPr="00E6286D" w:rsidRDefault="00E6286D" w:rsidP="00E6286D">
            <w:pPr>
              <w:rPr>
                <w:lang w:val="en-US"/>
              </w:rPr>
            </w:pPr>
            <w:r>
              <w:rPr>
                <w:lang w:val="en-US"/>
              </w:rPr>
              <w:t xml:space="preserve">zihīd ᵊb-guṭmit ᵊhnīye ad-dibis </w:t>
            </w:r>
            <w:r w:rsidR="00D7289A">
              <w:rPr>
                <w:lang w:val="en-US"/>
              </w:rPr>
              <w:t>ˁ</w:t>
            </w:r>
            <w:r>
              <w:rPr>
                <w:lang w:val="en-US"/>
              </w:rPr>
              <w:t xml:space="preserve">al… </w:t>
            </w:r>
            <w:r w:rsidR="00D7289A">
              <w:rPr>
                <w:lang w:val="en-US"/>
              </w:rPr>
              <w:t>ˁ</w:t>
            </w:r>
            <w:r>
              <w:rPr>
                <w:lang w:val="en-US"/>
              </w:rPr>
              <w:t xml:space="preserve">an </w:t>
            </w:r>
            <w:r w:rsidR="00D7289A">
              <w:rPr>
                <w:lang w:val="en-US"/>
              </w:rPr>
              <w:t>ˁ</w:t>
            </w:r>
            <w:r>
              <w:rPr>
                <w:lang w:val="en-US"/>
              </w:rPr>
              <w:t xml:space="preserve">arqānu, w guṭmit ṣōṭ </w:t>
            </w:r>
            <w:r w:rsidR="00D7289A">
              <w:rPr>
                <w:lang w:val="en-US"/>
              </w:rPr>
              <w:t>ˁ</w:t>
            </w:r>
            <w:r>
              <w:rPr>
                <w:lang w:val="en-US"/>
              </w:rPr>
              <w:t>ala gadd ḥāṛṛ __________________ šnōn tištihi al-ḥāṛṛ, ḥabbtēn miliḥ w __________________ __________________ yinxalṭin kullhin,</w:t>
            </w:r>
          </w:p>
        </w:tc>
        <w:tc>
          <w:tcPr>
            <w:tcW w:w="4253" w:type="dxa"/>
          </w:tcPr>
          <w:p w:rsidR="00E6286D" w:rsidRPr="00E6286D" w:rsidRDefault="00E6286D" w:rsidP="00E6286D">
            <w:pPr>
              <w:rPr>
                <w:lang w:val="en-US"/>
              </w:rPr>
            </w:pPr>
          </w:p>
        </w:tc>
      </w:tr>
      <w:tr w:rsidR="00E6286D" w:rsidRPr="00E6286D" w:rsidTr="00E6286D">
        <w:tc>
          <w:tcPr>
            <w:tcW w:w="850" w:type="dxa"/>
          </w:tcPr>
          <w:p w:rsidR="00E6286D" w:rsidRDefault="00E6286D" w:rsidP="00E6286D">
            <w:pPr>
              <w:rPr>
                <w:lang w:val="en-US"/>
              </w:rPr>
            </w:pPr>
            <w:r>
              <w:rPr>
                <w:lang w:val="en-US"/>
              </w:rPr>
              <w:t>0.48</w:t>
            </w:r>
          </w:p>
        </w:tc>
        <w:tc>
          <w:tcPr>
            <w:tcW w:w="3969" w:type="dxa"/>
          </w:tcPr>
          <w:p w:rsidR="00E6286D" w:rsidRDefault="00721B64" w:rsidP="00721B64">
            <w:pPr>
              <w:rPr>
                <w:lang w:val="en-US"/>
              </w:rPr>
            </w:pPr>
            <w:r>
              <w:rPr>
                <w:lang w:val="en-US"/>
              </w:rPr>
              <w:t>yingariḏ̣</w:t>
            </w:r>
            <w:r w:rsidR="00E6286D">
              <w:rPr>
                <w:lang w:val="en-US"/>
              </w:rPr>
              <w:t xml:space="preserve"> zād b-ar-robōṭ</w:t>
            </w:r>
            <w:r>
              <w:rPr>
                <w:lang w:val="en-US"/>
              </w:rPr>
              <w:t>,</w:t>
            </w:r>
            <w:r w:rsidR="00E6286D">
              <w:rPr>
                <w:lang w:val="en-US"/>
              </w:rPr>
              <w:t xml:space="preserve"> </w:t>
            </w:r>
            <w:r w:rsidR="00D7289A">
              <w:rPr>
                <w:lang w:val="en-US"/>
              </w:rPr>
              <w:t>ˁ</w:t>
            </w:r>
            <w:r w:rsidR="00E6286D">
              <w:rPr>
                <w:lang w:val="en-US"/>
              </w:rPr>
              <w:t>alēhe</w:t>
            </w:r>
            <w:r>
              <w:rPr>
                <w:lang w:val="en-US"/>
              </w:rPr>
              <w:t xml:space="preserve"> ᵊfrinǧītēn w ṣōṭtēn zād _____________________ xuḏ̣ur, ya</w:t>
            </w:r>
            <w:r w:rsidR="00D7289A">
              <w:rPr>
                <w:lang w:val="en-US"/>
              </w:rPr>
              <w:t>ˁ</w:t>
            </w:r>
            <w:r>
              <w:rPr>
                <w:lang w:val="en-US"/>
              </w:rPr>
              <w:t>ni arānik ḥammara _____________________ xuḏ̣ur ṣōṭāt-in xuḏ̣ur, zād ᵊn_____________________ hinnu _____________________ baqdanūs,</w:t>
            </w:r>
          </w:p>
        </w:tc>
        <w:tc>
          <w:tcPr>
            <w:tcW w:w="4253" w:type="dxa"/>
          </w:tcPr>
          <w:p w:rsidR="00E6286D" w:rsidRPr="00E6286D" w:rsidRDefault="00E6286D" w:rsidP="00E6286D">
            <w:pPr>
              <w:rPr>
                <w:lang w:val="en-US"/>
              </w:rPr>
            </w:pPr>
          </w:p>
        </w:tc>
      </w:tr>
      <w:tr w:rsidR="00721B64" w:rsidRPr="00E6286D" w:rsidTr="00E6286D">
        <w:tc>
          <w:tcPr>
            <w:tcW w:w="850" w:type="dxa"/>
          </w:tcPr>
          <w:p w:rsidR="00721B64" w:rsidRDefault="00721B64" w:rsidP="00E6286D">
            <w:pPr>
              <w:rPr>
                <w:lang w:val="en-US"/>
              </w:rPr>
            </w:pPr>
            <w:r>
              <w:rPr>
                <w:lang w:val="en-US"/>
              </w:rPr>
              <w:t>1.00</w:t>
            </w:r>
          </w:p>
        </w:tc>
        <w:tc>
          <w:tcPr>
            <w:tcW w:w="3969" w:type="dxa"/>
          </w:tcPr>
          <w:p w:rsidR="00721B64" w:rsidRDefault="00721B64" w:rsidP="00721B64">
            <w:pPr>
              <w:rPr>
                <w:lang w:val="en-US"/>
              </w:rPr>
            </w:pPr>
            <w:r>
              <w:rPr>
                <w:lang w:val="en-US"/>
              </w:rPr>
              <w:t xml:space="preserve">kull hinnin yingarḏ̣in b-ar-robōṭ yingarḏ̣in zād </w:t>
            </w:r>
            <w:r w:rsidR="00D7289A">
              <w:rPr>
                <w:lang w:val="en-US"/>
              </w:rPr>
              <w:t>ˁ</w:t>
            </w:r>
            <w:r>
              <w:rPr>
                <w:lang w:val="en-US"/>
              </w:rPr>
              <w:t xml:space="preserve">alē, hāḏi _____________________ _____________________ _____________________, yixalṭin w _____________________ </w:t>
            </w:r>
            <w:r w:rsidR="00D7289A">
              <w:rPr>
                <w:lang w:val="en-US"/>
              </w:rPr>
              <w:t>ˁ</w:t>
            </w:r>
            <w:r>
              <w:rPr>
                <w:lang w:val="en-US"/>
              </w:rPr>
              <w:t>a-l-farrān</w:t>
            </w:r>
          </w:p>
        </w:tc>
        <w:tc>
          <w:tcPr>
            <w:tcW w:w="4253" w:type="dxa"/>
          </w:tcPr>
          <w:p w:rsidR="00721B64" w:rsidRPr="00E6286D" w:rsidRDefault="00721B64" w:rsidP="00E6286D">
            <w:pPr>
              <w:rPr>
                <w:lang w:val="en-US"/>
              </w:rPr>
            </w:pPr>
          </w:p>
        </w:tc>
      </w:tr>
      <w:tr w:rsidR="00721B64" w:rsidRPr="00E6286D" w:rsidTr="00E6286D">
        <w:tc>
          <w:tcPr>
            <w:tcW w:w="850" w:type="dxa"/>
          </w:tcPr>
          <w:p w:rsidR="00721B64" w:rsidRDefault="00721B64" w:rsidP="00E6286D">
            <w:pPr>
              <w:rPr>
                <w:lang w:val="en-US"/>
              </w:rPr>
            </w:pPr>
            <w:r>
              <w:rPr>
                <w:lang w:val="en-US"/>
              </w:rPr>
              <w:t>1.08</w:t>
            </w:r>
          </w:p>
        </w:tc>
        <w:tc>
          <w:tcPr>
            <w:tcW w:w="3969" w:type="dxa"/>
          </w:tcPr>
          <w:p w:rsidR="00721B64" w:rsidRDefault="00D7289A" w:rsidP="00721B64">
            <w:pPr>
              <w:rPr>
                <w:lang w:val="en-US"/>
              </w:rPr>
            </w:pPr>
            <w:r>
              <w:rPr>
                <w:lang w:val="en-US"/>
              </w:rPr>
              <w:t>ˀ</w:t>
            </w:r>
            <w:r w:rsidR="00721B64">
              <w:rPr>
                <w:lang w:val="en-US"/>
              </w:rPr>
              <w:t xml:space="preserve">al-fǝrǝn </w:t>
            </w:r>
            <w:r>
              <w:rPr>
                <w:lang w:val="en-US"/>
              </w:rPr>
              <w:t>ˁ</w:t>
            </w:r>
            <w:r w:rsidR="00721B64">
              <w:rPr>
                <w:lang w:val="en-US"/>
              </w:rPr>
              <w:t xml:space="preserve">ādēne zād _____________________ </w:t>
            </w:r>
            <w:r>
              <w:rPr>
                <w:lang w:val="en-US"/>
              </w:rPr>
              <w:t>ˁ</w:t>
            </w:r>
            <w:r w:rsidR="00721B64">
              <w:rPr>
                <w:lang w:val="en-US"/>
              </w:rPr>
              <w:t>a-l-</w:t>
            </w:r>
            <w:r>
              <w:rPr>
                <w:lang w:val="en-US"/>
              </w:rPr>
              <w:t>ˁ</w:t>
            </w:r>
            <w:r w:rsidR="00721B64">
              <w:rPr>
                <w:lang w:val="en-US"/>
              </w:rPr>
              <w:t xml:space="preserve">aǧīn, </w:t>
            </w:r>
            <w:r>
              <w:rPr>
                <w:lang w:val="en-US"/>
              </w:rPr>
              <w:t>ˁ</w:t>
            </w:r>
            <w:r w:rsidR="00721B64">
              <w:rPr>
                <w:lang w:val="en-US"/>
              </w:rPr>
              <w:t>a-l-</w:t>
            </w:r>
            <w:r>
              <w:rPr>
                <w:lang w:val="en-US"/>
              </w:rPr>
              <w:t>ˁ</w:t>
            </w:r>
            <w:r w:rsidR="00721B64">
              <w:rPr>
                <w:lang w:val="en-US"/>
              </w:rPr>
              <w:t xml:space="preserve">aǧin </w:t>
            </w:r>
            <w:r>
              <w:rPr>
                <w:lang w:val="en-US"/>
              </w:rPr>
              <w:t>ˁ</w:t>
            </w:r>
            <w:r w:rsidR="00721B64">
              <w:rPr>
                <w:lang w:val="en-US"/>
              </w:rPr>
              <w:t>ala… al-</w:t>
            </w:r>
            <w:r>
              <w:rPr>
                <w:lang w:val="en-US"/>
              </w:rPr>
              <w:t>ˁ</w:t>
            </w:r>
            <w:r w:rsidR="00721B64">
              <w:rPr>
                <w:lang w:val="en-US"/>
              </w:rPr>
              <w:t xml:space="preserve">aǧīn </w:t>
            </w:r>
            <w:r>
              <w:rPr>
                <w:lang w:val="en-US"/>
              </w:rPr>
              <w:t>ˁ</w:t>
            </w:r>
            <w:r w:rsidR="00721B64">
              <w:rPr>
                <w:lang w:val="en-US"/>
              </w:rPr>
              <w:t xml:space="preserve">a-l-xubuz y_____________________ūnu w yiswūn w yiǧi ḥāṛṛ, </w:t>
            </w:r>
            <w:r>
              <w:rPr>
                <w:lang w:val="en-US"/>
              </w:rPr>
              <w:t>ˀ</w:t>
            </w:r>
            <w:r w:rsidR="00721B64">
              <w:rPr>
                <w:lang w:val="en-US"/>
              </w:rPr>
              <w:t xml:space="preserve">en qōlay hēne _____________________ hēne, </w:t>
            </w:r>
            <w:r>
              <w:rPr>
                <w:lang w:val="en-US"/>
              </w:rPr>
              <w:t>ˀ</w:t>
            </w:r>
            <w:r w:rsidR="00721B64">
              <w:rPr>
                <w:lang w:val="en-US"/>
              </w:rPr>
              <w:t>en basīṭ w qōlay w ham zād gečerli, _____________________ ḥade gečerli ya</w:t>
            </w:r>
            <w:r>
              <w:rPr>
                <w:lang w:val="en-US"/>
              </w:rPr>
              <w:t>ˁ</w:t>
            </w:r>
            <w:r w:rsidR="00721B64">
              <w:rPr>
                <w:lang w:val="en-US"/>
              </w:rPr>
              <w:t>ni.</w:t>
            </w:r>
          </w:p>
        </w:tc>
        <w:tc>
          <w:tcPr>
            <w:tcW w:w="4253" w:type="dxa"/>
          </w:tcPr>
          <w:p w:rsidR="00721B64" w:rsidRPr="00E6286D" w:rsidRDefault="00721B64" w:rsidP="00E6286D">
            <w:pPr>
              <w:rPr>
                <w:lang w:val="en-US"/>
              </w:rPr>
            </w:pPr>
          </w:p>
        </w:tc>
      </w:tr>
    </w:tbl>
    <w:p w:rsidR="005E1F6F" w:rsidRPr="00E6286D" w:rsidRDefault="005E1F6F" w:rsidP="005E1F6F">
      <w:pPr>
        <w:rPr>
          <w:lang w:val="en-US"/>
        </w:rPr>
      </w:pPr>
    </w:p>
    <w:p w:rsidR="00B21CE3" w:rsidRDefault="00B21CE3" w:rsidP="00D913C7">
      <w:pPr>
        <w:pStyle w:val="berschrift2"/>
        <w:rPr>
          <w:color w:val="00B050"/>
          <w:lang w:val="en-US"/>
        </w:rPr>
      </w:pPr>
      <w:r w:rsidRPr="00E6286D">
        <w:rPr>
          <w:noProof/>
          <w:lang w:val="en-US"/>
        </w:rPr>
        <w:t>Urfa 142: Chilli pepper</w:t>
      </w:r>
      <w:r w:rsidRPr="00E6286D">
        <w:rPr>
          <w:noProof/>
          <w:color w:val="7030A0"/>
          <w:lang w:val="en-US"/>
        </w:rPr>
        <w:t xml:space="preserve"> </w:t>
      </w:r>
      <w:r w:rsidRPr="00EC6A71">
        <w:rPr>
          <w:color w:val="00B050"/>
          <w:lang w:val="en-US"/>
        </w:rPr>
        <w:t>[</w:t>
      </w:r>
      <w:r>
        <w:rPr>
          <w:color w:val="00B050"/>
          <w:lang w:val="en-US"/>
        </w:rPr>
        <w:t>new]</w:t>
      </w:r>
    </w:p>
    <w:p w:rsidR="00B21CE3" w:rsidRDefault="00B21CE3" w:rsidP="00B21CE3">
      <w:pPr>
        <w:pStyle w:val="Liste"/>
      </w:pPr>
      <w:r>
        <w:t>Amīna</w:t>
      </w:r>
      <w:r w:rsidRPr="00D913C7">
        <w:t>, 2.10.2013</w:t>
      </w:r>
    </w:p>
    <w:p w:rsidR="00B21CE3" w:rsidRDefault="00B21CE3" w:rsidP="006E14BD">
      <w:pPr>
        <w:pStyle w:val="Textkrper"/>
        <w:rPr>
          <w:lang w:val="en-US"/>
        </w:rPr>
      </w:pPr>
      <w:r>
        <w:rPr>
          <w:lang w:val="en-US"/>
        </w:rPr>
        <w:t>3.55</w:t>
      </w:r>
    </w:p>
    <w:tbl>
      <w:tblPr>
        <w:tblStyle w:val="Tabellenraster"/>
        <w:tblW w:w="9072" w:type="dxa"/>
        <w:tblLook w:val="0400" w:firstRow="0" w:lastRow="0" w:firstColumn="0" w:lastColumn="0" w:noHBand="0" w:noVBand="1"/>
      </w:tblPr>
      <w:tblGrid>
        <w:gridCol w:w="850"/>
        <w:gridCol w:w="3969"/>
        <w:gridCol w:w="4253"/>
      </w:tblGrid>
      <w:tr w:rsidR="00B21CE3" w:rsidRPr="00926365" w:rsidTr="001F6EF6">
        <w:tc>
          <w:tcPr>
            <w:tcW w:w="850" w:type="dxa"/>
          </w:tcPr>
          <w:p w:rsidR="00B21CE3" w:rsidRDefault="00B21CE3" w:rsidP="001F6EF6">
            <w:pPr>
              <w:rPr>
                <w:lang w:val="en-US"/>
              </w:rPr>
            </w:pPr>
            <w:r>
              <w:rPr>
                <w:lang w:val="en-US"/>
              </w:rPr>
              <w:t>0</w:t>
            </w:r>
            <w:r w:rsidR="009111B5">
              <w:rPr>
                <w:lang w:val="en-US"/>
              </w:rPr>
              <w:t>.01</w:t>
            </w:r>
          </w:p>
        </w:tc>
        <w:tc>
          <w:tcPr>
            <w:tcW w:w="3969" w:type="dxa"/>
          </w:tcPr>
          <w:p w:rsidR="00B21CE3" w:rsidRPr="00155094" w:rsidRDefault="00D7289A" w:rsidP="009111B5">
            <w:pPr>
              <w:rPr>
                <w:lang w:val="en-US"/>
              </w:rPr>
            </w:pPr>
            <w:r>
              <w:rPr>
                <w:lang w:val="en-US"/>
              </w:rPr>
              <w:t>ˀ</w:t>
            </w:r>
            <w:r w:rsidR="009111B5">
              <w:rPr>
                <w:lang w:val="en-US"/>
              </w:rPr>
              <w:t xml:space="preserve">iḥna hēne _________________________ ngūl ṣōṭ al-bēt mā ništirī m-ad-dičāčīn, mā nāxḏu m-as-sūg. </w:t>
            </w:r>
            <w:r>
              <w:rPr>
                <w:lang w:val="en-US"/>
              </w:rPr>
              <w:t>ˀ</w:t>
            </w:r>
            <w:r w:rsidR="009111B5">
              <w:rPr>
                <w:lang w:val="en-US"/>
              </w:rPr>
              <w:t xml:space="preserve">iḥna nsawwī </w:t>
            </w:r>
            <w:r>
              <w:rPr>
                <w:lang w:val="en-US"/>
              </w:rPr>
              <w:t>ˁ</w:t>
            </w:r>
            <w:r w:rsidR="009111B5">
              <w:rPr>
                <w:lang w:val="en-US"/>
              </w:rPr>
              <w:t>al īdēne – ṣōṭ as-sūg, ṣōṭ as-sūg mā nāklu – mā nāklu.</w:t>
            </w:r>
          </w:p>
        </w:tc>
        <w:tc>
          <w:tcPr>
            <w:tcW w:w="4253" w:type="dxa"/>
          </w:tcPr>
          <w:p w:rsidR="00B21CE3" w:rsidRPr="00926365" w:rsidRDefault="00B21CE3" w:rsidP="001F6EF6"/>
        </w:tc>
      </w:tr>
      <w:tr w:rsidR="009111B5" w:rsidRPr="00926365" w:rsidTr="001F6EF6">
        <w:tc>
          <w:tcPr>
            <w:tcW w:w="850" w:type="dxa"/>
          </w:tcPr>
          <w:p w:rsidR="009111B5" w:rsidRDefault="009111B5" w:rsidP="001F6EF6">
            <w:pPr>
              <w:rPr>
                <w:lang w:val="en-US"/>
              </w:rPr>
            </w:pPr>
            <w:r>
              <w:rPr>
                <w:lang w:val="en-US"/>
              </w:rPr>
              <w:t>0.10</w:t>
            </w:r>
          </w:p>
        </w:tc>
        <w:tc>
          <w:tcPr>
            <w:tcW w:w="3969" w:type="dxa"/>
          </w:tcPr>
          <w:p w:rsidR="009111B5" w:rsidRDefault="009111B5" w:rsidP="009111B5">
            <w:pPr>
              <w:rPr>
                <w:lang w:val="en-US"/>
              </w:rPr>
            </w:pPr>
            <w:proofErr w:type="gramStart"/>
            <w:r>
              <w:rPr>
                <w:lang w:val="en-US"/>
              </w:rPr>
              <w:t>aṣ-ṣōṭ</w:t>
            </w:r>
            <w:proofErr w:type="gramEnd"/>
            <w:r>
              <w:rPr>
                <w:lang w:val="en-US"/>
              </w:rPr>
              <w:t xml:space="preserve"> as-sūg </w:t>
            </w:r>
            <w:r w:rsidR="00D7289A">
              <w:rPr>
                <w:lang w:val="en-US"/>
              </w:rPr>
              <w:t>ˁ</w:t>
            </w:r>
            <w:r>
              <w:rPr>
                <w:lang w:val="en-US"/>
              </w:rPr>
              <w:t xml:space="preserve">amannu bī marār mā nāklu. </w:t>
            </w:r>
            <w:r w:rsidR="00D7289A">
              <w:rPr>
                <w:lang w:val="en-US"/>
              </w:rPr>
              <w:t>ˀ</w:t>
            </w:r>
            <w:r>
              <w:rPr>
                <w:lang w:val="en-US"/>
              </w:rPr>
              <w:t xml:space="preserve">iḥna nsawwī </w:t>
            </w:r>
            <w:r w:rsidR="00D7289A">
              <w:rPr>
                <w:lang w:val="en-US"/>
              </w:rPr>
              <w:t>ˁ</w:t>
            </w:r>
            <w:r>
              <w:rPr>
                <w:lang w:val="en-US"/>
              </w:rPr>
              <w:t xml:space="preserve">al īdēne w daha _________________________ _________________________ ham zāde ṣāyir čiṯīr sōde sawwiḥne. </w:t>
            </w:r>
            <w:proofErr w:type="gramStart"/>
            <w:r>
              <w:rPr>
                <w:lang w:val="en-US"/>
              </w:rPr>
              <w:t>ysawwi</w:t>
            </w:r>
            <w:proofErr w:type="gramEnd"/>
            <w:r>
              <w:rPr>
                <w:lang w:val="en-US"/>
              </w:rPr>
              <w:t xml:space="preserve"> kull bēt, ysawwi ṯalāṯīn kīlāw, </w:t>
            </w:r>
            <w:r w:rsidR="00D7289A">
              <w:rPr>
                <w:lang w:val="en-US"/>
              </w:rPr>
              <w:t>ˁ</w:t>
            </w:r>
            <w:r>
              <w:rPr>
                <w:lang w:val="en-US"/>
              </w:rPr>
              <w:t>išrīn kīlāw mū b-al-kīlāwāt _________________________ čiṯīr.</w:t>
            </w:r>
          </w:p>
        </w:tc>
        <w:tc>
          <w:tcPr>
            <w:tcW w:w="4253" w:type="dxa"/>
          </w:tcPr>
          <w:p w:rsidR="009111B5" w:rsidRPr="009111B5" w:rsidRDefault="009111B5" w:rsidP="001F6EF6">
            <w:pPr>
              <w:rPr>
                <w:lang w:val="en-US"/>
              </w:rPr>
            </w:pPr>
          </w:p>
        </w:tc>
      </w:tr>
      <w:tr w:rsidR="009111B5" w:rsidRPr="00926365" w:rsidTr="001F6EF6">
        <w:tc>
          <w:tcPr>
            <w:tcW w:w="850" w:type="dxa"/>
          </w:tcPr>
          <w:p w:rsidR="009111B5" w:rsidRDefault="009111B5" w:rsidP="001F6EF6">
            <w:pPr>
              <w:rPr>
                <w:lang w:val="en-US"/>
              </w:rPr>
            </w:pPr>
            <w:r>
              <w:rPr>
                <w:lang w:val="en-US"/>
              </w:rPr>
              <w:t>0.24</w:t>
            </w:r>
          </w:p>
        </w:tc>
        <w:tc>
          <w:tcPr>
            <w:tcW w:w="3969" w:type="dxa"/>
          </w:tcPr>
          <w:p w:rsidR="009111B5" w:rsidRDefault="009111B5" w:rsidP="009111B5">
            <w:pPr>
              <w:rPr>
                <w:lang w:val="en-US"/>
              </w:rPr>
            </w:pPr>
            <w:proofErr w:type="gramStart"/>
            <w:r>
              <w:rPr>
                <w:lang w:val="en-US"/>
              </w:rPr>
              <w:t>šnōn</w:t>
            </w:r>
            <w:proofErr w:type="gramEnd"/>
            <w:r>
              <w:rPr>
                <w:lang w:val="en-US"/>
              </w:rPr>
              <w:t xml:space="preserve"> ᵊnsawwī? </w:t>
            </w:r>
            <w:proofErr w:type="gramStart"/>
            <w:r w:rsidRPr="009111B5">
              <w:rPr>
                <w:color w:val="FF0000"/>
                <w:lang w:val="en-US"/>
              </w:rPr>
              <w:t>nmūs</w:t>
            </w:r>
            <w:proofErr w:type="gramEnd"/>
            <w:r>
              <w:rPr>
                <w:lang w:val="en-US"/>
              </w:rPr>
              <w:t xml:space="preserve"> aṣ-ṣōṭ, ᵊnmūsmu  _________________________ yṣīr _________________________ _________________________, nǧib-inne kull bēt yǧib-illu </w:t>
            </w:r>
            <w:r w:rsidR="00D7289A">
              <w:rPr>
                <w:lang w:val="en-US"/>
              </w:rPr>
              <w:t>ˀ</w:t>
            </w:r>
            <w:r>
              <w:rPr>
                <w:lang w:val="en-US"/>
              </w:rPr>
              <w:t>ax-xamǝsta</w:t>
            </w:r>
            <w:r w:rsidR="00D7289A">
              <w:rPr>
                <w:lang w:val="en-US"/>
              </w:rPr>
              <w:t>ˁ</w:t>
            </w:r>
            <w:r>
              <w:rPr>
                <w:lang w:val="en-US"/>
              </w:rPr>
              <w:t xml:space="preserve">ǝš ṭōrba, </w:t>
            </w:r>
            <w:r w:rsidR="00D7289A">
              <w:rPr>
                <w:lang w:val="en-US"/>
              </w:rPr>
              <w:t>ˁ</w:t>
            </w:r>
            <w:r>
              <w:rPr>
                <w:lang w:val="en-US"/>
              </w:rPr>
              <w:t xml:space="preserve">išrīn ṭōrba </w:t>
            </w:r>
            <w:r w:rsidR="00D7289A">
              <w:rPr>
                <w:lang w:val="en-US"/>
              </w:rPr>
              <w:t>ˁ</w:t>
            </w:r>
            <w:r>
              <w:rPr>
                <w:lang w:val="en-US"/>
              </w:rPr>
              <w:t xml:space="preserve">a-l-bēt _________________________ – čiṯīr – </w:t>
            </w:r>
            <w:r w:rsidR="00D7289A">
              <w:rPr>
                <w:lang w:val="en-US"/>
              </w:rPr>
              <w:t>ˀ</w:t>
            </w:r>
            <w:r>
              <w:rPr>
                <w:lang w:val="en-US"/>
              </w:rPr>
              <w:t>ē, čiṯīr.</w:t>
            </w:r>
          </w:p>
        </w:tc>
        <w:tc>
          <w:tcPr>
            <w:tcW w:w="4253" w:type="dxa"/>
          </w:tcPr>
          <w:p w:rsidR="009111B5" w:rsidRPr="009111B5" w:rsidRDefault="009111B5" w:rsidP="001F6EF6">
            <w:pPr>
              <w:rPr>
                <w:lang w:val="en-US"/>
              </w:rPr>
            </w:pPr>
          </w:p>
        </w:tc>
      </w:tr>
      <w:tr w:rsidR="009111B5" w:rsidRPr="00926365" w:rsidTr="001F6EF6">
        <w:tc>
          <w:tcPr>
            <w:tcW w:w="850" w:type="dxa"/>
          </w:tcPr>
          <w:p w:rsidR="009111B5" w:rsidRDefault="009111B5" w:rsidP="009111B5">
            <w:pPr>
              <w:rPr>
                <w:lang w:val="en-US"/>
              </w:rPr>
            </w:pPr>
            <w:r>
              <w:rPr>
                <w:lang w:val="en-US"/>
              </w:rPr>
              <w:t>0.37</w:t>
            </w:r>
          </w:p>
        </w:tc>
        <w:tc>
          <w:tcPr>
            <w:tcW w:w="3969" w:type="dxa"/>
          </w:tcPr>
          <w:p w:rsidR="009111B5" w:rsidRDefault="009111B5" w:rsidP="009111B5">
            <w:pPr>
              <w:rPr>
                <w:lang w:val="en-US"/>
              </w:rPr>
            </w:pPr>
            <w:proofErr w:type="gramStart"/>
            <w:r>
              <w:rPr>
                <w:lang w:val="en-US"/>
              </w:rPr>
              <w:t>haḏanne</w:t>
            </w:r>
            <w:proofErr w:type="gramEnd"/>
            <w:r>
              <w:rPr>
                <w:lang w:val="en-US"/>
              </w:rPr>
              <w:t xml:space="preserve"> kullhin nkaššimhin, nuṭlu</w:t>
            </w:r>
            <w:r w:rsidR="00D7289A">
              <w:rPr>
                <w:lang w:val="en-US"/>
              </w:rPr>
              <w:t>ˁ</w:t>
            </w:r>
            <w:r>
              <w:rPr>
                <w:lang w:val="en-US"/>
              </w:rPr>
              <w:t xml:space="preserve"> _________________________ ni</w:t>
            </w:r>
            <w:r w:rsidR="00D7289A">
              <w:rPr>
                <w:lang w:val="en-US"/>
              </w:rPr>
              <w:t>ˁ</w:t>
            </w:r>
            <w:r>
              <w:rPr>
                <w:lang w:val="en-US"/>
              </w:rPr>
              <w:t>zil aṣ-ṣōṭ ač-čibīr, ač-čibīre ni</w:t>
            </w:r>
            <w:r w:rsidR="00D7289A">
              <w:rPr>
                <w:lang w:val="en-US"/>
              </w:rPr>
              <w:t>ˁ</w:t>
            </w:r>
            <w:r>
              <w:rPr>
                <w:lang w:val="en-US"/>
              </w:rPr>
              <w:t xml:space="preserve">zilhe </w:t>
            </w:r>
            <w:r w:rsidR="00D7289A">
              <w:rPr>
                <w:lang w:val="en-US"/>
              </w:rPr>
              <w:t>ˁ</w:t>
            </w:r>
            <w:r>
              <w:rPr>
                <w:lang w:val="en-US"/>
              </w:rPr>
              <w:t>ayri, miššān ar-račāl, račāl aṣ-ṣōṭ, dibs aṣ-ṣōṭ – dibs aṣ-ṣōṭ – dibs aṣ-ṣōṭ n</w:t>
            </w:r>
            <w:r w:rsidR="00D7289A">
              <w:rPr>
                <w:lang w:val="en-US"/>
              </w:rPr>
              <w:t>ˁ</w:t>
            </w:r>
            <w:r>
              <w:rPr>
                <w:lang w:val="en-US"/>
              </w:rPr>
              <w:t xml:space="preserve">azzil čibīre čibīre ta-mā yḏ̣all bīhe tōxum, </w:t>
            </w:r>
            <w:r w:rsidR="00D7289A">
              <w:rPr>
                <w:lang w:val="en-US"/>
              </w:rPr>
              <w:t>ˀ</w:t>
            </w:r>
            <w:r>
              <w:rPr>
                <w:lang w:val="en-US"/>
              </w:rPr>
              <w:t>az-ziqqīne bīhe tōxumhe čiṯīr t</w:t>
            </w:r>
            <w:r w:rsidR="00D7289A">
              <w:rPr>
                <w:lang w:val="en-US"/>
              </w:rPr>
              <w:t>ˁ</w:t>
            </w:r>
            <w:r>
              <w:rPr>
                <w:lang w:val="en-US"/>
              </w:rPr>
              <w:t xml:space="preserve">aḏḏib. </w:t>
            </w:r>
          </w:p>
        </w:tc>
        <w:tc>
          <w:tcPr>
            <w:tcW w:w="4253" w:type="dxa"/>
          </w:tcPr>
          <w:p w:rsidR="009111B5" w:rsidRPr="009111B5" w:rsidRDefault="009111B5" w:rsidP="001F6EF6">
            <w:pPr>
              <w:rPr>
                <w:lang w:val="en-US"/>
              </w:rPr>
            </w:pPr>
          </w:p>
        </w:tc>
      </w:tr>
      <w:tr w:rsidR="009111B5" w:rsidRPr="00926365" w:rsidTr="001F6EF6">
        <w:tc>
          <w:tcPr>
            <w:tcW w:w="850" w:type="dxa"/>
          </w:tcPr>
          <w:p w:rsidR="009111B5" w:rsidRDefault="009111B5" w:rsidP="009111B5">
            <w:pPr>
              <w:rPr>
                <w:lang w:val="en-US"/>
              </w:rPr>
            </w:pPr>
            <w:r>
              <w:rPr>
                <w:lang w:val="en-US"/>
              </w:rPr>
              <w:t>0.53</w:t>
            </w:r>
          </w:p>
        </w:tc>
        <w:tc>
          <w:tcPr>
            <w:tcW w:w="3969" w:type="dxa"/>
          </w:tcPr>
          <w:p w:rsidR="009111B5" w:rsidRDefault="00D7289A" w:rsidP="009111B5">
            <w:pPr>
              <w:rPr>
                <w:lang w:val="en-US"/>
              </w:rPr>
            </w:pPr>
            <w:r>
              <w:rPr>
                <w:lang w:val="en-US"/>
              </w:rPr>
              <w:t>ˀ</w:t>
            </w:r>
            <w:r w:rsidR="009111B5">
              <w:rPr>
                <w:lang w:val="en-US"/>
              </w:rPr>
              <w:t>amma čibīre tōxumhe zihīd yṣīr, _______________ n</w:t>
            </w:r>
            <w:r>
              <w:rPr>
                <w:lang w:val="en-US"/>
              </w:rPr>
              <w:t>ˁ</w:t>
            </w:r>
            <w:r w:rsidR="009111B5">
              <w:rPr>
                <w:lang w:val="en-US"/>
              </w:rPr>
              <w:t>azzl aṣ-ṣōṭ wurič w ṣōṭ al___ nyabbsu zād n</w:t>
            </w:r>
            <w:r>
              <w:rPr>
                <w:lang w:val="en-US"/>
              </w:rPr>
              <w:t>ˁ</w:t>
            </w:r>
            <w:r w:rsidR="009111B5">
              <w:rPr>
                <w:lang w:val="en-US"/>
              </w:rPr>
              <w:t xml:space="preserve">azzlu wurič. </w:t>
            </w:r>
            <w:proofErr w:type="gramStart"/>
            <w:r w:rsidR="009111B5">
              <w:rPr>
                <w:lang w:val="en-US"/>
              </w:rPr>
              <w:t>nqaššm</w:t>
            </w:r>
            <w:proofErr w:type="gramEnd"/>
            <w:r w:rsidR="009111B5">
              <w:rPr>
                <w:lang w:val="en-US"/>
              </w:rPr>
              <w:t xml:space="preserve"> aṣ-ṣōṭ hāḏa </w:t>
            </w:r>
            <w:r>
              <w:rPr>
                <w:lang w:val="en-US"/>
              </w:rPr>
              <w:t>ˁ</w:t>
            </w:r>
            <w:r w:rsidR="009111B5">
              <w:rPr>
                <w:lang w:val="en-US"/>
              </w:rPr>
              <w:t xml:space="preserve">ugub-ma nqaššmu __________________ _______________šim, kullu _____________________ fōg ad-dūr w naččlu hīčiḏ </w:t>
            </w:r>
            <w:r>
              <w:rPr>
                <w:lang w:val="en-US"/>
              </w:rPr>
              <w:t>ˁ</w:t>
            </w:r>
            <w:r w:rsidR="009111B5">
              <w:rPr>
                <w:lang w:val="en-US"/>
              </w:rPr>
              <w:t>a-š-šamis.</w:t>
            </w:r>
          </w:p>
        </w:tc>
        <w:tc>
          <w:tcPr>
            <w:tcW w:w="4253" w:type="dxa"/>
          </w:tcPr>
          <w:p w:rsidR="009111B5" w:rsidRPr="009111B5" w:rsidRDefault="009111B5" w:rsidP="001F6EF6">
            <w:pPr>
              <w:rPr>
                <w:lang w:val="en-US"/>
              </w:rPr>
            </w:pPr>
          </w:p>
        </w:tc>
      </w:tr>
      <w:tr w:rsidR="009111B5" w:rsidRPr="00926365" w:rsidTr="001F6EF6">
        <w:tc>
          <w:tcPr>
            <w:tcW w:w="850" w:type="dxa"/>
          </w:tcPr>
          <w:p w:rsidR="009111B5" w:rsidRDefault="009111B5" w:rsidP="009111B5">
            <w:pPr>
              <w:rPr>
                <w:lang w:val="en-US"/>
              </w:rPr>
            </w:pPr>
            <w:r>
              <w:rPr>
                <w:lang w:val="en-US"/>
              </w:rPr>
              <w:t>1.08</w:t>
            </w:r>
          </w:p>
        </w:tc>
        <w:tc>
          <w:tcPr>
            <w:tcW w:w="3969" w:type="dxa"/>
          </w:tcPr>
          <w:p w:rsidR="009111B5" w:rsidRDefault="009111B5" w:rsidP="009111B5">
            <w:pPr>
              <w:rPr>
                <w:lang w:val="en-US"/>
              </w:rPr>
            </w:pPr>
            <w:r>
              <w:rPr>
                <w:lang w:val="en-US"/>
              </w:rPr>
              <w:t xml:space="preserve">ᵊnnaččlu </w:t>
            </w:r>
            <w:r w:rsidR="00D7289A">
              <w:rPr>
                <w:lang w:val="en-US"/>
              </w:rPr>
              <w:t>ˁ</w:t>
            </w:r>
            <w:r>
              <w:rPr>
                <w:lang w:val="en-US"/>
              </w:rPr>
              <w:t xml:space="preserve">a-š-šamis _____________________ </w:t>
            </w:r>
            <w:r w:rsidR="00D7289A">
              <w:rPr>
                <w:lang w:val="en-US"/>
              </w:rPr>
              <w:t>ˁ</w:t>
            </w:r>
            <w:r>
              <w:rPr>
                <w:lang w:val="en-US"/>
              </w:rPr>
              <w:t>a-š-šamis w _____________________ račāl zād nuṭlu</w:t>
            </w:r>
            <w:r w:rsidR="00D7289A">
              <w:rPr>
                <w:lang w:val="en-US"/>
              </w:rPr>
              <w:t>ˁ</w:t>
            </w:r>
            <w:r>
              <w:rPr>
                <w:lang w:val="en-US"/>
              </w:rPr>
              <w:t xml:space="preserve"> </w:t>
            </w:r>
            <w:r w:rsidR="00D7289A">
              <w:rPr>
                <w:lang w:val="en-US"/>
              </w:rPr>
              <w:t>ˁ</w:t>
            </w:r>
            <w:r>
              <w:rPr>
                <w:lang w:val="en-US"/>
              </w:rPr>
              <w:t xml:space="preserve">ayri nnaṭṭfu, hāḏe </w:t>
            </w:r>
            <w:r w:rsidR="00D7289A">
              <w:rPr>
                <w:lang w:val="en-US"/>
              </w:rPr>
              <w:t>ˀ</w:t>
            </w:r>
            <w:r>
              <w:rPr>
                <w:lang w:val="en-US"/>
              </w:rPr>
              <w:t>in ṣār bī biḏār mā _____________________, _____________________ tibis b-al-bēt,</w:t>
            </w:r>
          </w:p>
        </w:tc>
        <w:tc>
          <w:tcPr>
            <w:tcW w:w="4253" w:type="dxa"/>
          </w:tcPr>
          <w:p w:rsidR="009111B5" w:rsidRPr="009111B5" w:rsidRDefault="009111B5" w:rsidP="001F6EF6">
            <w:pPr>
              <w:rPr>
                <w:lang w:val="en-US"/>
              </w:rPr>
            </w:pPr>
          </w:p>
        </w:tc>
      </w:tr>
      <w:tr w:rsidR="009111B5" w:rsidRPr="009111B5" w:rsidTr="001F6EF6">
        <w:tc>
          <w:tcPr>
            <w:tcW w:w="850" w:type="dxa"/>
          </w:tcPr>
          <w:p w:rsidR="009111B5" w:rsidRDefault="009111B5" w:rsidP="009111B5">
            <w:pPr>
              <w:rPr>
                <w:lang w:val="en-US"/>
              </w:rPr>
            </w:pPr>
            <w:r>
              <w:rPr>
                <w:lang w:val="en-US"/>
              </w:rPr>
              <w:t>1.19</w:t>
            </w:r>
          </w:p>
        </w:tc>
        <w:tc>
          <w:tcPr>
            <w:tcW w:w="3969" w:type="dxa"/>
          </w:tcPr>
          <w:p w:rsidR="009111B5" w:rsidRPr="009111B5" w:rsidRDefault="009111B5" w:rsidP="009111B5">
            <w:pPr>
              <w:rPr>
                <w:lang w:val="en-US"/>
              </w:rPr>
            </w:pPr>
            <w:r>
              <w:rPr>
                <w:lang w:val="en-US"/>
              </w:rPr>
              <w:t xml:space="preserve">_____________________ </w:t>
            </w:r>
            <w:r w:rsidRPr="009111B5">
              <w:rPr>
                <w:lang w:val="en-US"/>
              </w:rPr>
              <w:t>_____________________ _____________________ yiḥtarr al-biḏār mā y</w:t>
            </w:r>
            <w:r>
              <w:rPr>
                <w:lang w:val="en-US"/>
              </w:rPr>
              <w:t>ḏ̣all bī. īga</w:t>
            </w:r>
            <w:r w:rsidR="00D7289A">
              <w:rPr>
                <w:lang w:val="en-US"/>
              </w:rPr>
              <w:t>ˁ</w:t>
            </w:r>
            <w:r>
              <w:rPr>
                <w:lang w:val="en-US"/>
              </w:rPr>
              <w:t xml:space="preserve"> ya</w:t>
            </w:r>
            <w:r w:rsidR="00D7289A">
              <w:rPr>
                <w:lang w:val="en-US"/>
              </w:rPr>
              <w:t>ˁ</w:t>
            </w:r>
            <w:r>
              <w:rPr>
                <w:lang w:val="en-US"/>
              </w:rPr>
              <w:t xml:space="preserve">ni minnu, </w:t>
            </w:r>
            <w:r w:rsidR="00D7289A">
              <w:rPr>
                <w:lang w:val="en-US"/>
              </w:rPr>
              <w:t>ˀ</w:t>
            </w:r>
            <w:r>
              <w:rPr>
                <w:lang w:val="en-US"/>
              </w:rPr>
              <w:t>amma račālu _____________________ _____________________ _____________________ ḥabbit biḏār bī, daha az</w:t>
            </w:r>
            <w:r w:rsidR="00FD7B82">
              <w:rPr>
                <w:lang w:val="en-US"/>
              </w:rPr>
              <w:t xml:space="preserve"> waḥli ya</w:t>
            </w:r>
            <w:r w:rsidR="00D7289A">
              <w:rPr>
                <w:lang w:val="en-US"/>
              </w:rPr>
              <w:t>ˁ</w:t>
            </w:r>
            <w:r w:rsidR="00FD7B82">
              <w:rPr>
                <w:lang w:val="en-US"/>
              </w:rPr>
              <w:t xml:space="preserve">ni daha ziḥmetli, </w:t>
            </w:r>
            <w:r w:rsidR="00D7289A">
              <w:rPr>
                <w:lang w:val="en-US"/>
              </w:rPr>
              <w:t>ˀ</w:t>
            </w:r>
            <w:r w:rsidR="00FD7B82">
              <w:rPr>
                <w:lang w:val="en-US"/>
              </w:rPr>
              <w:t>ar-račāl.</w:t>
            </w:r>
          </w:p>
        </w:tc>
        <w:tc>
          <w:tcPr>
            <w:tcW w:w="4253" w:type="dxa"/>
          </w:tcPr>
          <w:p w:rsidR="009111B5" w:rsidRPr="009111B5" w:rsidRDefault="009111B5" w:rsidP="001F6EF6">
            <w:pPr>
              <w:rPr>
                <w:lang w:val="en-US"/>
              </w:rPr>
            </w:pPr>
          </w:p>
        </w:tc>
      </w:tr>
      <w:tr w:rsidR="00FD7B82" w:rsidRPr="009111B5" w:rsidTr="001F6EF6">
        <w:tc>
          <w:tcPr>
            <w:tcW w:w="850" w:type="dxa"/>
          </w:tcPr>
          <w:p w:rsidR="00FD7B82" w:rsidRDefault="00FD7B82" w:rsidP="009111B5">
            <w:pPr>
              <w:rPr>
                <w:lang w:val="en-US"/>
              </w:rPr>
            </w:pPr>
            <w:r>
              <w:rPr>
                <w:lang w:val="en-US"/>
              </w:rPr>
              <w:t>1.31</w:t>
            </w:r>
          </w:p>
        </w:tc>
        <w:tc>
          <w:tcPr>
            <w:tcW w:w="3969" w:type="dxa"/>
          </w:tcPr>
          <w:p w:rsidR="00FD7B82" w:rsidRDefault="00FD7B82" w:rsidP="00FD7B82">
            <w:pPr>
              <w:rPr>
                <w:lang w:val="en-US"/>
              </w:rPr>
            </w:pPr>
            <w:r>
              <w:rPr>
                <w:lang w:val="en-US"/>
              </w:rPr>
              <w:t>ᵊnqaššmu w nuṭlu</w:t>
            </w:r>
            <w:r w:rsidR="00D7289A">
              <w:rPr>
                <w:lang w:val="en-US"/>
              </w:rPr>
              <w:t>ˁ</w:t>
            </w:r>
            <w:r>
              <w:rPr>
                <w:lang w:val="en-US"/>
              </w:rPr>
              <w:t xml:space="preserve"> biḏār ᵊb-nōba w-ᵊn</w:t>
            </w:r>
            <w:r w:rsidR="00D7289A">
              <w:rPr>
                <w:lang w:val="en-US"/>
              </w:rPr>
              <w:t>ˁ</w:t>
            </w:r>
            <w:r>
              <w:rPr>
                <w:lang w:val="en-US"/>
              </w:rPr>
              <w:t xml:space="preserve">azzlu w-ᵊnqasslu, </w:t>
            </w:r>
            <w:r w:rsidR="00D7289A">
              <w:rPr>
                <w:lang w:val="en-US"/>
              </w:rPr>
              <w:t>ˀ</w:t>
            </w:r>
            <w:r>
              <w:rPr>
                <w:lang w:val="en-US"/>
              </w:rPr>
              <w:t xml:space="preserve">a_____________________ ᵊnǧību al-makīne, makīnt al-ᵊhnīye </w:t>
            </w:r>
            <w:r w:rsidR="00D7289A">
              <w:rPr>
                <w:lang w:val="en-US"/>
              </w:rPr>
              <w:t>ˀ</w:t>
            </w:r>
            <w:r>
              <w:rPr>
                <w:lang w:val="en-US"/>
              </w:rPr>
              <w:t xml:space="preserve">al tisḥab _____________________ laḥam, wu-nǧurru b-al-makīne, w-ᵊnḥuṭṭ </w:t>
            </w:r>
            <w:r w:rsidR="00D7289A">
              <w:rPr>
                <w:lang w:val="en-US"/>
              </w:rPr>
              <w:t>ˁ</w:t>
            </w:r>
            <w:r>
              <w:rPr>
                <w:lang w:val="en-US"/>
              </w:rPr>
              <w:t xml:space="preserve">alē _____________________ milḥ šuġul bass_____________________ </w:t>
            </w:r>
            <w:r w:rsidR="00D7289A">
              <w:rPr>
                <w:lang w:val="en-US"/>
              </w:rPr>
              <w:t>ˁ</w:t>
            </w:r>
            <w:r>
              <w:rPr>
                <w:lang w:val="en-US"/>
              </w:rPr>
              <w:t>a-š-šamis.</w:t>
            </w:r>
          </w:p>
        </w:tc>
        <w:tc>
          <w:tcPr>
            <w:tcW w:w="4253" w:type="dxa"/>
          </w:tcPr>
          <w:p w:rsidR="00FD7B82" w:rsidRPr="009111B5" w:rsidRDefault="00FD7B82" w:rsidP="001F6EF6">
            <w:pPr>
              <w:rPr>
                <w:lang w:val="en-US"/>
              </w:rPr>
            </w:pPr>
          </w:p>
        </w:tc>
      </w:tr>
      <w:tr w:rsidR="00FD7B82" w:rsidRPr="009111B5" w:rsidTr="001F6EF6">
        <w:tc>
          <w:tcPr>
            <w:tcW w:w="850" w:type="dxa"/>
          </w:tcPr>
          <w:p w:rsidR="00FD7B82" w:rsidRDefault="00FD7B82" w:rsidP="009111B5">
            <w:pPr>
              <w:rPr>
                <w:lang w:val="en-US"/>
              </w:rPr>
            </w:pPr>
            <w:r>
              <w:rPr>
                <w:lang w:val="en-US"/>
              </w:rPr>
              <w:t>1.46</w:t>
            </w:r>
          </w:p>
        </w:tc>
        <w:tc>
          <w:tcPr>
            <w:tcW w:w="3969" w:type="dxa"/>
          </w:tcPr>
          <w:p w:rsidR="00FD7B82" w:rsidRDefault="00FD7B82" w:rsidP="00FD7B82">
            <w:pPr>
              <w:rPr>
                <w:lang w:val="en-US"/>
              </w:rPr>
            </w:pPr>
            <w:r>
              <w:rPr>
                <w:lang w:val="en-US"/>
              </w:rPr>
              <w:t xml:space="preserve">nḏ̣all kun__nahāṛ ᵊnḏ̣all _____________________ nḏ̣all ___-ṣōṭu, aṣ-ṣōṭu </w:t>
            </w:r>
            <w:r w:rsidR="00D7289A">
              <w:rPr>
                <w:lang w:val="en-US"/>
              </w:rPr>
              <w:t>ˁ</w:t>
            </w:r>
            <w:r>
              <w:rPr>
                <w:lang w:val="en-US"/>
              </w:rPr>
              <w:t xml:space="preserve">a-š-šamis limman w yibis, hāḏa račāl, </w:t>
            </w:r>
            <w:r w:rsidR="00D7289A">
              <w:rPr>
                <w:lang w:val="en-US"/>
              </w:rPr>
              <w:t>ˁ</w:t>
            </w:r>
            <w:r>
              <w:rPr>
                <w:lang w:val="en-US"/>
              </w:rPr>
              <w:t>ugub-ma yigḏ̣i nǧīb w _____________________ b-az-z</w:t>
            </w:r>
            <w:r w:rsidRPr="00FD7B82">
              <w:rPr>
                <w:vertAlign w:val="superscript"/>
                <w:lang w:val="en-US"/>
              </w:rPr>
              <w:t>y</w:t>
            </w:r>
            <w:r>
              <w:rPr>
                <w:lang w:val="en-US"/>
              </w:rPr>
              <w:t>ēt. ᵊnǧib-illu zēt w filfil w miliḥ,</w:t>
            </w:r>
          </w:p>
        </w:tc>
        <w:tc>
          <w:tcPr>
            <w:tcW w:w="4253" w:type="dxa"/>
          </w:tcPr>
          <w:p w:rsidR="00FD7B82" w:rsidRPr="009111B5" w:rsidRDefault="00FD7B82" w:rsidP="001F6EF6">
            <w:pPr>
              <w:rPr>
                <w:lang w:val="en-US"/>
              </w:rPr>
            </w:pPr>
          </w:p>
        </w:tc>
      </w:tr>
      <w:tr w:rsidR="00FD7B82" w:rsidRPr="009111B5" w:rsidTr="001F6EF6">
        <w:tc>
          <w:tcPr>
            <w:tcW w:w="850" w:type="dxa"/>
          </w:tcPr>
          <w:p w:rsidR="00FD7B82" w:rsidRDefault="00FD7B82" w:rsidP="00FD7B82">
            <w:pPr>
              <w:rPr>
                <w:lang w:val="en-US"/>
              </w:rPr>
            </w:pPr>
            <w:r>
              <w:rPr>
                <w:lang w:val="en-US"/>
              </w:rPr>
              <w:t>1.59</w:t>
            </w:r>
          </w:p>
        </w:tc>
        <w:tc>
          <w:tcPr>
            <w:tcW w:w="3969" w:type="dxa"/>
          </w:tcPr>
          <w:p w:rsidR="00FD7B82" w:rsidRPr="00FD7B82" w:rsidRDefault="00FD7B82" w:rsidP="00FD7B82">
            <w:r>
              <w:rPr>
                <w:lang w:val="en-US"/>
              </w:rPr>
              <w:t>ᵊndaḥḥiǧ _____________________ šnōn _____________________</w:t>
            </w:r>
            <w:r>
              <w:t xml:space="preserve"> milḥu hāḏa račāl hā, ad-dibs aṣ-ṣōṭ, w-ᵊnḥuṭṭ </w:t>
            </w:r>
            <w:r w:rsidR="00D7289A">
              <w:t>ˁ</w:t>
            </w:r>
            <w:r>
              <w:t>alē az-z</w:t>
            </w:r>
            <w:r w:rsidRPr="00FD7B82">
              <w:rPr>
                <w:vertAlign w:val="superscript"/>
              </w:rPr>
              <w:t>y</w:t>
            </w:r>
            <w:r>
              <w:t xml:space="preserve">ēt, ᵊnrudd </w:t>
            </w:r>
            <w:r w:rsidR="00D7289A">
              <w:t>ˁ</w:t>
            </w:r>
            <w:r>
              <w:t xml:space="preserve">alē zyēt </w:t>
            </w:r>
            <w:r>
              <w:rPr>
                <w:lang w:val="en-US"/>
              </w:rPr>
              <w:t>_____________________ zyēt w ḥabbtēn miliḥ w ḥabbtēn filfil.</w:t>
            </w:r>
          </w:p>
        </w:tc>
        <w:tc>
          <w:tcPr>
            <w:tcW w:w="4253" w:type="dxa"/>
          </w:tcPr>
          <w:p w:rsidR="00FD7B82" w:rsidRPr="00FD7B82" w:rsidRDefault="00FD7B82" w:rsidP="001F6EF6"/>
        </w:tc>
      </w:tr>
      <w:tr w:rsidR="00FD7B82" w:rsidRPr="009111B5" w:rsidTr="001F6EF6">
        <w:tc>
          <w:tcPr>
            <w:tcW w:w="850" w:type="dxa"/>
          </w:tcPr>
          <w:p w:rsidR="00FD7B82" w:rsidRDefault="00FD7B82" w:rsidP="00FD7B82">
            <w:pPr>
              <w:rPr>
                <w:lang w:val="en-US"/>
              </w:rPr>
            </w:pPr>
            <w:r>
              <w:rPr>
                <w:lang w:val="en-US"/>
              </w:rPr>
              <w:t>2.09</w:t>
            </w:r>
          </w:p>
        </w:tc>
        <w:tc>
          <w:tcPr>
            <w:tcW w:w="3969" w:type="dxa"/>
          </w:tcPr>
          <w:p w:rsidR="00FD7B82" w:rsidRDefault="00BA4C09" w:rsidP="00BA4C09">
            <w:pPr>
              <w:rPr>
                <w:lang w:val="en-US"/>
              </w:rPr>
            </w:pPr>
            <w:r>
              <w:rPr>
                <w:lang w:val="en-US"/>
              </w:rPr>
              <w:t xml:space="preserve">ᵊnxalṭu w-ᵊnḥuṭṭu b-aǧ-ǧaṛṛa, </w:t>
            </w:r>
            <w:r w:rsidR="00D7289A">
              <w:rPr>
                <w:lang w:val="en-US"/>
              </w:rPr>
              <w:t>ˀ</w:t>
            </w:r>
            <w:r>
              <w:rPr>
                <w:lang w:val="en-US"/>
              </w:rPr>
              <w:t>al-wāḥad yirīd yiḥuṭṭu nčādin bētu bārid, mā yiḥtāz ya</w:t>
            </w:r>
            <w:r w:rsidR="00D7289A">
              <w:rPr>
                <w:lang w:val="en-US"/>
              </w:rPr>
              <w:t>ˁ</w:t>
            </w:r>
            <w:r>
              <w:rPr>
                <w:lang w:val="en-US"/>
              </w:rPr>
              <w:t xml:space="preserve">ni _____________________ ad-dinyi _____________________ </w:t>
            </w:r>
            <w:r w:rsidR="00D7289A">
              <w:rPr>
                <w:lang w:val="en-US"/>
              </w:rPr>
              <w:t>ˀ</w:t>
            </w:r>
            <w:r>
              <w:rPr>
                <w:lang w:val="en-US"/>
              </w:rPr>
              <w:t>ad-dinyi hawwi mā yxarab, _____________________ _____________________ ǧāy mā yxarab,</w:t>
            </w:r>
          </w:p>
        </w:tc>
        <w:tc>
          <w:tcPr>
            <w:tcW w:w="4253" w:type="dxa"/>
          </w:tcPr>
          <w:p w:rsidR="00FD7B82" w:rsidRPr="00BA4C09" w:rsidRDefault="00FD7B82" w:rsidP="001F6EF6">
            <w:pPr>
              <w:rPr>
                <w:lang w:val="en-US"/>
              </w:rPr>
            </w:pPr>
          </w:p>
        </w:tc>
      </w:tr>
      <w:tr w:rsidR="00BA4C09" w:rsidRPr="009111B5" w:rsidTr="001F6EF6">
        <w:tc>
          <w:tcPr>
            <w:tcW w:w="850" w:type="dxa"/>
          </w:tcPr>
          <w:p w:rsidR="00BA4C09" w:rsidRDefault="00BA4C09" w:rsidP="00FD7B82">
            <w:pPr>
              <w:rPr>
                <w:lang w:val="en-US"/>
              </w:rPr>
            </w:pPr>
            <w:r>
              <w:rPr>
                <w:lang w:val="en-US"/>
              </w:rPr>
              <w:t>2.19</w:t>
            </w:r>
          </w:p>
        </w:tc>
        <w:tc>
          <w:tcPr>
            <w:tcW w:w="3969" w:type="dxa"/>
          </w:tcPr>
          <w:p w:rsidR="00BA4C09" w:rsidRDefault="00BA4C09" w:rsidP="00BA4C09">
            <w:pPr>
              <w:rPr>
                <w:lang w:val="en-US"/>
              </w:rPr>
            </w:pPr>
            <w:r>
              <w:rPr>
                <w:lang w:val="en-US"/>
              </w:rPr>
              <w:t xml:space="preserve">waṛāy zād _____________________ yḥuṭṭu zād _____________________lak, mā yihni, wa-ṣōṭ-in yābis, </w:t>
            </w:r>
            <w:r w:rsidR="00D7289A">
              <w:rPr>
                <w:lang w:val="en-US"/>
              </w:rPr>
              <w:t>ˁ</w:t>
            </w:r>
            <w:r>
              <w:rPr>
                <w:lang w:val="en-US"/>
              </w:rPr>
              <w:t>ugub-ma yības _____________________ _____________________ namlik, nǧīb-illu l-</w:t>
            </w:r>
            <w:r w:rsidR="00D7289A">
              <w:rPr>
                <w:lang w:val="en-US"/>
              </w:rPr>
              <w:t>ˁ</w:t>
            </w:r>
            <w:r>
              <w:rPr>
                <w:lang w:val="en-US"/>
              </w:rPr>
              <w:t>alāyǧe nāylōn,</w:t>
            </w:r>
          </w:p>
        </w:tc>
        <w:tc>
          <w:tcPr>
            <w:tcW w:w="4253" w:type="dxa"/>
          </w:tcPr>
          <w:p w:rsidR="00BA4C09" w:rsidRPr="00BA4C09" w:rsidRDefault="00BA4C09" w:rsidP="001F6EF6">
            <w:pPr>
              <w:rPr>
                <w:lang w:val="en-US"/>
              </w:rPr>
            </w:pPr>
          </w:p>
        </w:tc>
      </w:tr>
      <w:tr w:rsidR="00BA4C09" w:rsidRPr="009111B5" w:rsidTr="001F6EF6">
        <w:tc>
          <w:tcPr>
            <w:tcW w:w="850" w:type="dxa"/>
          </w:tcPr>
          <w:p w:rsidR="00BA4C09" w:rsidRDefault="00BA4C09" w:rsidP="00FD7B82">
            <w:pPr>
              <w:rPr>
                <w:lang w:val="en-US"/>
              </w:rPr>
            </w:pPr>
            <w:r>
              <w:rPr>
                <w:lang w:val="en-US"/>
              </w:rPr>
              <w:t>2.30</w:t>
            </w:r>
          </w:p>
        </w:tc>
        <w:tc>
          <w:tcPr>
            <w:tcW w:w="3969" w:type="dxa"/>
          </w:tcPr>
          <w:p w:rsidR="00BA4C09" w:rsidRDefault="00BA4C09" w:rsidP="00BA4C09">
            <w:pPr>
              <w:rPr>
                <w:lang w:val="en-US"/>
              </w:rPr>
            </w:pPr>
            <w:proofErr w:type="gramStart"/>
            <w:r>
              <w:rPr>
                <w:lang w:val="en-US"/>
              </w:rPr>
              <w:t>w-ᵊn</w:t>
            </w:r>
            <w:r w:rsidR="00D7289A">
              <w:rPr>
                <w:lang w:val="en-US"/>
              </w:rPr>
              <w:t>ˁ</w:t>
            </w:r>
            <w:r>
              <w:rPr>
                <w:lang w:val="en-US"/>
              </w:rPr>
              <w:t>abbi</w:t>
            </w:r>
            <w:proofErr w:type="gramEnd"/>
            <w:r>
              <w:rPr>
                <w:lang w:val="en-US"/>
              </w:rPr>
              <w:t xml:space="preserve"> b-gaḷb al-</w:t>
            </w:r>
            <w:r w:rsidR="00D7289A">
              <w:rPr>
                <w:lang w:val="en-US"/>
              </w:rPr>
              <w:t>ˁ</w:t>
            </w:r>
            <w:r>
              <w:rPr>
                <w:lang w:val="en-US"/>
              </w:rPr>
              <w:t xml:space="preserve">alāyǧe nāylōn w-ᵊnčallt iṯūmhin, ᵊb-nōba mā _____________________ ᵊb-nōba nšidd iṯūmhin ta-mā _____________________ hawa. </w:t>
            </w:r>
            <w:proofErr w:type="gramStart"/>
            <w:r>
              <w:rPr>
                <w:lang w:val="en-US"/>
              </w:rPr>
              <w:t>w-ᵊnḥuṭṭhin</w:t>
            </w:r>
            <w:proofErr w:type="gramEnd"/>
            <w:r>
              <w:rPr>
                <w:lang w:val="en-US"/>
              </w:rPr>
              <w:t xml:space="preserve"> </w:t>
            </w:r>
            <w:r w:rsidR="00D7289A">
              <w:rPr>
                <w:lang w:val="en-US"/>
              </w:rPr>
              <w:t>ˁ</w:t>
            </w:r>
            <w:r>
              <w:rPr>
                <w:lang w:val="en-US"/>
              </w:rPr>
              <w:t xml:space="preserve">ala </w:t>
            </w:r>
            <w:r w:rsidR="00D7289A">
              <w:rPr>
                <w:lang w:val="en-US"/>
              </w:rPr>
              <w:t>ˁ</w:t>
            </w:r>
            <w:r>
              <w:rPr>
                <w:lang w:val="en-US"/>
              </w:rPr>
              <w:t xml:space="preserve">ēn aš-šamis, ᵊyḏ̣all </w:t>
            </w:r>
            <w:r w:rsidR="00D7289A">
              <w:rPr>
                <w:lang w:val="en-US"/>
              </w:rPr>
              <w:t>ˁ</w:t>
            </w:r>
            <w:r>
              <w:rPr>
                <w:lang w:val="en-US"/>
              </w:rPr>
              <w:t>ād y</w:t>
            </w:r>
            <w:r w:rsidR="00D7289A">
              <w:rPr>
                <w:lang w:val="en-US"/>
              </w:rPr>
              <w:t>ˁ</w:t>
            </w:r>
            <w:r>
              <w:rPr>
                <w:lang w:val="en-US"/>
              </w:rPr>
              <w:t xml:space="preserve">arag, </w:t>
            </w:r>
            <w:r w:rsidR="00D7289A">
              <w:rPr>
                <w:lang w:val="en-US"/>
              </w:rPr>
              <w:t>ˀ</w:t>
            </w:r>
            <w:r>
              <w:rPr>
                <w:lang w:val="en-US"/>
              </w:rPr>
              <w:t>aṣ-ṣōṭ hāḏe.</w:t>
            </w:r>
          </w:p>
        </w:tc>
        <w:tc>
          <w:tcPr>
            <w:tcW w:w="4253" w:type="dxa"/>
          </w:tcPr>
          <w:p w:rsidR="00BA4C09" w:rsidRPr="00BA4C09" w:rsidRDefault="00BA4C09" w:rsidP="001F6EF6">
            <w:pPr>
              <w:rPr>
                <w:lang w:val="en-US"/>
              </w:rPr>
            </w:pPr>
          </w:p>
        </w:tc>
      </w:tr>
      <w:tr w:rsidR="00BA4C09" w:rsidRPr="009111B5" w:rsidTr="001F6EF6">
        <w:tc>
          <w:tcPr>
            <w:tcW w:w="850" w:type="dxa"/>
          </w:tcPr>
          <w:p w:rsidR="00BA4C09" w:rsidRDefault="00BA4C09" w:rsidP="00FD7B82">
            <w:pPr>
              <w:rPr>
                <w:lang w:val="en-US"/>
              </w:rPr>
            </w:pPr>
            <w:r>
              <w:rPr>
                <w:lang w:val="en-US"/>
              </w:rPr>
              <w:t>2.41</w:t>
            </w:r>
          </w:p>
        </w:tc>
        <w:tc>
          <w:tcPr>
            <w:tcW w:w="3969" w:type="dxa"/>
          </w:tcPr>
          <w:p w:rsidR="00BA4C09" w:rsidRDefault="00BA4C09" w:rsidP="00BA4C09">
            <w:pPr>
              <w:rPr>
                <w:lang w:val="en-US"/>
              </w:rPr>
            </w:pPr>
            <w:r>
              <w:rPr>
                <w:lang w:val="en-US"/>
              </w:rPr>
              <w:t xml:space="preserve">ᵊnḏ̣all ᵊnǧallbu </w:t>
            </w:r>
            <w:r w:rsidR="00D7289A">
              <w:rPr>
                <w:lang w:val="en-US"/>
              </w:rPr>
              <w:t>ˁ</w:t>
            </w:r>
            <w:r>
              <w:rPr>
                <w:lang w:val="en-US"/>
              </w:rPr>
              <w:t xml:space="preserve">ād hīčiḏ bass bi-pōšēthe w-ᵊnḏ̣all _____________________ bi-pōšēthe lumman-mu yqadi </w:t>
            </w:r>
            <w:r w:rsidR="00D7289A">
              <w:rPr>
                <w:lang w:val="en-US"/>
              </w:rPr>
              <w:t>ˀ</w:t>
            </w:r>
            <w:r>
              <w:rPr>
                <w:lang w:val="en-US"/>
              </w:rPr>
              <w:t xml:space="preserve">aswad, </w:t>
            </w:r>
            <w:r w:rsidR="00D7289A">
              <w:rPr>
                <w:lang w:val="en-US"/>
              </w:rPr>
              <w:t>ˀ</w:t>
            </w:r>
            <w:r>
              <w:rPr>
                <w:lang w:val="en-US"/>
              </w:rPr>
              <w:t xml:space="preserve">al-aswad </w:t>
            </w:r>
            <w:r w:rsidR="00D7289A">
              <w:rPr>
                <w:lang w:val="en-US"/>
              </w:rPr>
              <w:t>ˁ</w:t>
            </w:r>
            <w:r>
              <w:rPr>
                <w:lang w:val="en-US"/>
              </w:rPr>
              <w:t xml:space="preserve">ādēne hafte ysūg, </w:t>
            </w:r>
            <w:r w:rsidR="00D7289A">
              <w:rPr>
                <w:lang w:val="en-US"/>
              </w:rPr>
              <w:t>ˁ</w:t>
            </w:r>
            <w:r>
              <w:rPr>
                <w:lang w:val="en-US"/>
              </w:rPr>
              <w:t xml:space="preserve">ašǝr _____________________ _____________________ ᵊnhāṛēn, </w:t>
            </w:r>
            <w:r w:rsidR="00D7289A">
              <w:rPr>
                <w:lang w:val="en-US"/>
              </w:rPr>
              <w:t>ˀ</w:t>
            </w:r>
            <w:r>
              <w:rPr>
                <w:lang w:val="en-US"/>
              </w:rPr>
              <w:t>ad-dini inčādin ḥāṛṛa.</w:t>
            </w:r>
          </w:p>
        </w:tc>
        <w:tc>
          <w:tcPr>
            <w:tcW w:w="4253" w:type="dxa"/>
          </w:tcPr>
          <w:p w:rsidR="00BA4C09" w:rsidRPr="00BA4C09" w:rsidRDefault="00BA4C09" w:rsidP="001F6EF6">
            <w:pPr>
              <w:rPr>
                <w:lang w:val="en-US"/>
              </w:rPr>
            </w:pPr>
          </w:p>
        </w:tc>
      </w:tr>
      <w:tr w:rsidR="00BA4C09" w:rsidRPr="00BA4C09" w:rsidTr="001F6EF6">
        <w:tc>
          <w:tcPr>
            <w:tcW w:w="850" w:type="dxa"/>
          </w:tcPr>
          <w:p w:rsidR="00BA4C09" w:rsidRDefault="00BA4C09" w:rsidP="00FD7B82">
            <w:pPr>
              <w:rPr>
                <w:lang w:val="en-US"/>
              </w:rPr>
            </w:pPr>
            <w:r>
              <w:rPr>
                <w:lang w:val="en-US"/>
              </w:rPr>
              <w:t>2.54</w:t>
            </w:r>
          </w:p>
        </w:tc>
        <w:tc>
          <w:tcPr>
            <w:tcW w:w="3969" w:type="dxa"/>
          </w:tcPr>
          <w:p w:rsidR="00BA4C09" w:rsidRPr="00BA4C09" w:rsidRDefault="00BA4C09" w:rsidP="00BA4C09">
            <w:pPr>
              <w:rPr>
                <w:lang w:val="en-US"/>
              </w:rPr>
            </w:pPr>
            <w:proofErr w:type="gramStart"/>
            <w:r w:rsidRPr="00BA4C09">
              <w:rPr>
                <w:lang w:val="en-US"/>
              </w:rPr>
              <w:t>w-inčādin</w:t>
            </w:r>
            <w:proofErr w:type="gramEnd"/>
            <w:r w:rsidRPr="00BA4C09">
              <w:rPr>
                <w:lang w:val="en-US"/>
              </w:rPr>
              <w:t xml:space="preserve"> ad-dini miṯil _____________________ _____________________ _____________________ bulutli hnīye _____________________ hafte</w:t>
            </w:r>
            <w:r>
              <w:rPr>
                <w:lang w:val="en-US"/>
              </w:rPr>
              <w:t xml:space="preserve">, _____________________ akṯar zād ysūg, qararmasǝ ičin hā! </w:t>
            </w:r>
            <w:r w:rsidR="00D7289A">
              <w:rPr>
                <w:lang w:val="en-US"/>
              </w:rPr>
              <w:t>ˁ</w:t>
            </w:r>
            <w:r>
              <w:rPr>
                <w:lang w:val="en-US"/>
              </w:rPr>
              <w:t>ugub-ma yṣīr barlašma ya</w:t>
            </w:r>
            <w:r w:rsidR="00D7289A">
              <w:rPr>
                <w:lang w:val="en-US"/>
              </w:rPr>
              <w:t>ˁ</w:t>
            </w:r>
            <w:r>
              <w:rPr>
                <w:lang w:val="en-US"/>
              </w:rPr>
              <w:t>ni, yṣīr aswad w-ᵊnkubbu w-ᵊnyabbsu _____________________ xišš.</w:t>
            </w:r>
          </w:p>
        </w:tc>
        <w:tc>
          <w:tcPr>
            <w:tcW w:w="4253" w:type="dxa"/>
          </w:tcPr>
          <w:p w:rsidR="00BA4C09" w:rsidRPr="00BA4C09" w:rsidRDefault="00BA4C09" w:rsidP="001F6EF6">
            <w:pPr>
              <w:rPr>
                <w:lang w:val="en-US"/>
              </w:rPr>
            </w:pPr>
          </w:p>
        </w:tc>
      </w:tr>
      <w:tr w:rsidR="00BA4C09" w:rsidRPr="00BA4C09" w:rsidTr="001F6EF6">
        <w:tc>
          <w:tcPr>
            <w:tcW w:w="850" w:type="dxa"/>
          </w:tcPr>
          <w:p w:rsidR="00BA4C09" w:rsidRDefault="00BA4C09" w:rsidP="00FD7B82">
            <w:pPr>
              <w:rPr>
                <w:lang w:val="en-US"/>
              </w:rPr>
            </w:pPr>
            <w:r>
              <w:rPr>
                <w:lang w:val="en-US"/>
              </w:rPr>
              <w:t>3.08</w:t>
            </w:r>
          </w:p>
        </w:tc>
        <w:tc>
          <w:tcPr>
            <w:tcW w:w="3969" w:type="dxa"/>
          </w:tcPr>
          <w:p w:rsidR="00BA4C09" w:rsidRPr="00BA4C09" w:rsidRDefault="00BA4C09" w:rsidP="00BA4C09">
            <w:pPr>
              <w:rPr>
                <w:lang w:val="en-US"/>
              </w:rPr>
            </w:pPr>
            <w:r>
              <w:rPr>
                <w:lang w:val="en-US"/>
              </w:rPr>
              <w:t>xišš ya</w:t>
            </w:r>
            <w:r w:rsidR="00D7289A">
              <w:rPr>
                <w:lang w:val="en-US"/>
              </w:rPr>
              <w:t>ˁ</w:t>
            </w:r>
            <w:r>
              <w:rPr>
                <w:lang w:val="en-US"/>
              </w:rPr>
              <w:t>ni tam böyle dögülecek ya</w:t>
            </w:r>
            <w:r w:rsidR="00D7289A">
              <w:rPr>
                <w:lang w:val="en-US"/>
              </w:rPr>
              <w:t>ˁ</w:t>
            </w:r>
            <w:r>
              <w:rPr>
                <w:lang w:val="en-US"/>
              </w:rPr>
              <w:t xml:space="preserve">ni bir šekilde, w nāxḏ-illu _____________________ </w:t>
            </w:r>
            <w:r w:rsidR="00D7289A">
              <w:rPr>
                <w:lang w:val="en-US"/>
              </w:rPr>
              <w:t>ˁ</w:t>
            </w:r>
            <w:r>
              <w:rPr>
                <w:lang w:val="en-US"/>
              </w:rPr>
              <w:t xml:space="preserve">al-makīnāt, </w:t>
            </w:r>
            <w:r w:rsidR="00D7289A">
              <w:rPr>
                <w:lang w:val="en-US"/>
              </w:rPr>
              <w:t>ˀ</w:t>
            </w:r>
            <w:r>
              <w:rPr>
                <w:lang w:val="en-US"/>
              </w:rPr>
              <w:t>al yirīd awwali čin iḥna awwali činnu az-zahmetli nsawwi nduggu b-īdēne, b-īdēne lummun ᵊnmūt,</w:t>
            </w:r>
          </w:p>
        </w:tc>
        <w:tc>
          <w:tcPr>
            <w:tcW w:w="4253" w:type="dxa"/>
          </w:tcPr>
          <w:p w:rsidR="00BA4C09" w:rsidRPr="00BA4C09" w:rsidRDefault="00BA4C09" w:rsidP="001F6EF6">
            <w:pPr>
              <w:rPr>
                <w:lang w:val="en-US"/>
              </w:rPr>
            </w:pPr>
          </w:p>
        </w:tc>
      </w:tr>
      <w:tr w:rsidR="00BA4C09" w:rsidRPr="00BA4C09" w:rsidTr="001F6EF6">
        <w:tc>
          <w:tcPr>
            <w:tcW w:w="850" w:type="dxa"/>
          </w:tcPr>
          <w:p w:rsidR="00BA4C09" w:rsidRDefault="00BA4C09" w:rsidP="00FD7B82">
            <w:pPr>
              <w:rPr>
                <w:lang w:val="en-US"/>
              </w:rPr>
            </w:pPr>
            <w:r>
              <w:rPr>
                <w:lang w:val="en-US"/>
              </w:rPr>
              <w:t>3.20</w:t>
            </w:r>
          </w:p>
        </w:tc>
        <w:tc>
          <w:tcPr>
            <w:tcW w:w="3969" w:type="dxa"/>
          </w:tcPr>
          <w:p w:rsidR="00BA4C09" w:rsidRDefault="00BA4C09" w:rsidP="00BA4C09">
            <w:pPr>
              <w:rPr>
                <w:lang w:val="en-US"/>
              </w:rPr>
            </w:pPr>
            <w:r>
              <w:rPr>
                <w:lang w:val="en-US"/>
              </w:rPr>
              <w:t>ᵊnduggu b-īdēne nḥuṭṭu b-al-</w:t>
            </w:r>
            <w:r w:rsidR="00D7289A">
              <w:rPr>
                <w:lang w:val="en-US"/>
              </w:rPr>
              <w:t>ˁ</w:t>
            </w:r>
            <w:r>
              <w:rPr>
                <w:lang w:val="en-US"/>
              </w:rPr>
              <w:t>alāyiǧ w-ᵊnšidd iṯum al-a</w:t>
            </w:r>
            <w:r w:rsidR="00D7289A">
              <w:rPr>
                <w:lang w:val="en-US"/>
              </w:rPr>
              <w:t>ˁ</w:t>
            </w:r>
            <w:r>
              <w:rPr>
                <w:lang w:val="en-US"/>
              </w:rPr>
              <w:t xml:space="preserve">alīǧe w-ᵊnḏ̣all _____________________ čibīre _____________________ burqul. </w:t>
            </w:r>
            <w:r w:rsidR="00D7289A">
              <w:rPr>
                <w:lang w:val="en-US"/>
              </w:rPr>
              <w:t>ˀ</w:t>
            </w:r>
            <w:r>
              <w:rPr>
                <w:lang w:val="en-US"/>
              </w:rPr>
              <w:t>al _____________________ burqul ač-čīga _____________________ ndugg _____________________</w:t>
            </w:r>
          </w:p>
        </w:tc>
        <w:tc>
          <w:tcPr>
            <w:tcW w:w="4253" w:type="dxa"/>
          </w:tcPr>
          <w:p w:rsidR="00BA4C09" w:rsidRPr="00BA4C09" w:rsidRDefault="00BA4C09" w:rsidP="001F6EF6">
            <w:pPr>
              <w:rPr>
                <w:lang w:val="en-US"/>
              </w:rPr>
            </w:pPr>
          </w:p>
        </w:tc>
      </w:tr>
      <w:tr w:rsidR="00BA4C09" w:rsidRPr="00BA4C09" w:rsidTr="001F6EF6">
        <w:tc>
          <w:tcPr>
            <w:tcW w:w="850" w:type="dxa"/>
          </w:tcPr>
          <w:p w:rsidR="00BA4C09" w:rsidRDefault="00BA4C09" w:rsidP="00FD7B82">
            <w:pPr>
              <w:rPr>
                <w:lang w:val="en-US"/>
              </w:rPr>
            </w:pPr>
            <w:r>
              <w:rPr>
                <w:lang w:val="en-US"/>
              </w:rPr>
              <w:t>3.29</w:t>
            </w:r>
          </w:p>
        </w:tc>
        <w:tc>
          <w:tcPr>
            <w:tcW w:w="3969" w:type="dxa"/>
          </w:tcPr>
          <w:p w:rsidR="00BA4C09" w:rsidRDefault="00BA4C09" w:rsidP="00BA4C09">
            <w:pPr>
              <w:rPr>
                <w:lang w:val="en-US"/>
              </w:rPr>
            </w:pPr>
            <w:r>
              <w:rPr>
                <w:lang w:val="en-US"/>
              </w:rPr>
              <w:t>zād _____________________ asōlfak al-burqul ᵊšnōn yṣīr, w-ᵊnḏ̣all ᵊnduggu wǝḥde _____________________ wǝḥde ḏ̣ḏ̣all ᵊddugg, lummun ᵊnḏ̣all _____________________ _____________________ lummun nifṭis, nifṭis mir__rīḥtu min duxxāntu,</w:t>
            </w:r>
          </w:p>
        </w:tc>
        <w:tc>
          <w:tcPr>
            <w:tcW w:w="4253" w:type="dxa"/>
          </w:tcPr>
          <w:p w:rsidR="00BA4C09" w:rsidRPr="00BA4C09" w:rsidRDefault="00BA4C09" w:rsidP="001F6EF6">
            <w:pPr>
              <w:rPr>
                <w:lang w:val="en-US"/>
              </w:rPr>
            </w:pPr>
          </w:p>
        </w:tc>
      </w:tr>
      <w:tr w:rsidR="00BA4C09" w:rsidRPr="00BA4C09" w:rsidTr="001F6EF6">
        <w:tc>
          <w:tcPr>
            <w:tcW w:w="850" w:type="dxa"/>
          </w:tcPr>
          <w:p w:rsidR="00BA4C09" w:rsidRDefault="00BA4C09" w:rsidP="00FD7B82">
            <w:pPr>
              <w:rPr>
                <w:lang w:val="en-US"/>
              </w:rPr>
            </w:pPr>
            <w:r>
              <w:rPr>
                <w:lang w:val="en-US"/>
              </w:rPr>
              <w:t>3.42</w:t>
            </w:r>
          </w:p>
        </w:tc>
        <w:tc>
          <w:tcPr>
            <w:tcW w:w="3969" w:type="dxa"/>
          </w:tcPr>
          <w:p w:rsidR="00BA4C09" w:rsidRDefault="00BA4C09" w:rsidP="00BA4C09">
            <w:pPr>
              <w:rPr>
                <w:lang w:val="en-US"/>
              </w:rPr>
            </w:pPr>
            <w:r>
              <w:rPr>
                <w:lang w:val="en-US"/>
              </w:rPr>
              <w:t>___ṭlu</w:t>
            </w:r>
            <w:r w:rsidR="00D7289A">
              <w:rPr>
                <w:lang w:val="en-US"/>
              </w:rPr>
              <w:t>ˁ</w:t>
            </w:r>
            <w:r>
              <w:rPr>
                <w:lang w:val="en-US"/>
              </w:rPr>
              <w:t xml:space="preserve"> </w:t>
            </w:r>
            <w:r w:rsidR="00D7289A">
              <w:rPr>
                <w:lang w:val="en-US"/>
              </w:rPr>
              <w:t>ˁ</w:t>
            </w:r>
            <w:r>
              <w:rPr>
                <w:lang w:val="en-US"/>
              </w:rPr>
              <w:t>ala l-ḥamdilla ______________________ ___________________________ makīna nḏ̣all _____________________</w:t>
            </w:r>
            <w:proofErr w:type="gramStart"/>
            <w:r>
              <w:rPr>
                <w:lang w:val="en-US"/>
              </w:rPr>
              <w:t>_  _</w:t>
            </w:r>
            <w:proofErr w:type="gramEnd"/>
            <w:r>
              <w:rPr>
                <w:lang w:val="en-US"/>
              </w:rPr>
              <w:t xml:space="preserve">_____________________ , bass yiǧību hemen ______________________ </w:t>
            </w:r>
            <w:r w:rsidR="00D7289A">
              <w:rPr>
                <w:lang w:val="en-US"/>
              </w:rPr>
              <w:t>ˁ</w:t>
            </w:r>
            <w:r>
              <w:rPr>
                <w:lang w:val="en-US"/>
              </w:rPr>
              <w:t xml:space="preserve">al… </w:t>
            </w:r>
            <w:r w:rsidR="00D7289A">
              <w:rPr>
                <w:lang w:val="en-US"/>
              </w:rPr>
              <w:t>ˁ</w:t>
            </w:r>
            <w:r>
              <w:rPr>
                <w:lang w:val="en-US"/>
              </w:rPr>
              <w:t xml:space="preserve">al-makīna w-ᵊtrudd rrrrrrrr ______________________ gāḏ̣i ______________________ . </w:t>
            </w:r>
            <w:proofErr w:type="gramStart"/>
            <w:r>
              <w:rPr>
                <w:lang w:val="en-US"/>
              </w:rPr>
              <w:t>hāḏe</w:t>
            </w:r>
            <w:proofErr w:type="gramEnd"/>
            <w:r>
              <w:rPr>
                <w:lang w:val="en-US"/>
              </w:rPr>
              <w:t xml:space="preserve"> </w:t>
            </w:r>
            <w:r w:rsidR="00D7289A">
              <w:rPr>
                <w:lang w:val="en-US"/>
              </w:rPr>
              <w:t>ˀ</w:t>
            </w:r>
            <w:r>
              <w:rPr>
                <w:lang w:val="en-US"/>
              </w:rPr>
              <w:t>aṣ-ṣōṭ al-bēt.</w:t>
            </w:r>
          </w:p>
        </w:tc>
        <w:tc>
          <w:tcPr>
            <w:tcW w:w="4253" w:type="dxa"/>
          </w:tcPr>
          <w:p w:rsidR="00BA4C09" w:rsidRPr="00BA4C09" w:rsidRDefault="00BA4C09" w:rsidP="001F6EF6">
            <w:pPr>
              <w:rPr>
                <w:lang w:val="en-US"/>
              </w:rPr>
            </w:pPr>
          </w:p>
        </w:tc>
      </w:tr>
    </w:tbl>
    <w:p w:rsidR="00B21CE3" w:rsidRDefault="00B21CE3" w:rsidP="00B21CE3">
      <w:pPr>
        <w:rPr>
          <w:lang w:val="en-US"/>
        </w:rPr>
      </w:pPr>
    </w:p>
    <w:p w:rsidR="00472EE4" w:rsidRDefault="00472EE4" w:rsidP="00056D1D">
      <w:pPr>
        <w:pStyle w:val="berschrift2"/>
        <w:rPr>
          <w:color w:val="00B050"/>
          <w:lang w:val="en-US"/>
        </w:rPr>
      </w:pPr>
      <w:r w:rsidRPr="00E6286D">
        <w:rPr>
          <w:noProof/>
          <w:lang w:val="en-US"/>
        </w:rPr>
        <w:t>Urfa 14</w:t>
      </w:r>
      <w:r>
        <w:rPr>
          <w:noProof/>
          <w:lang w:val="en-US"/>
        </w:rPr>
        <w:t>4</w:t>
      </w:r>
      <w:r w:rsidRPr="00E6286D">
        <w:rPr>
          <w:noProof/>
          <w:lang w:val="en-US"/>
        </w:rPr>
        <w:t xml:space="preserve">: </w:t>
      </w:r>
      <w:r w:rsidR="00056D1D" w:rsidRPr="00056D1D">
        <w:rPr>
          <w:i/>
          <w:noProof/>
          <w:lang w:val="en-US"/>
        </w:rPr>
        <w:t>malfūf</w:t>
      </w:r>
      <w:r w:rsidRPr="00E6286D">
        <w:rPr>
          <w:noProof/>
          <w:color w:val="7030A0"/>
          <w:lang w:val="en-US"/>
        </w:rPr>
        <w:t xml:space="preserve"> </w:t>
      </w:r>
      <w:r w:rsidRPr="00EC6A71">
        <w:rPr>
          <w:color w:val="00B050"/>
          <w:lang w:val="en-US"/>
        </w:rPr>
        <w:t>[</w:t>
      </w:r>
      <w:r>
        <w:rPr>
          <w:color w:val="00B050"/>
          <w:lang w:val="en-US"/>
        </w:rPr>
        <w:t>new]</w:t>
      </w:r>
    </w:p>
    <w:p w:rsidR="00472EE4" w:rsidRDefault="00472EE4" w:rsidP="00472EE4">
      <w:pPr>
        <w:pStyle w:val="Liste"/>
      </w:pPr>
      <w:r>
        <w:t>Amīna</w:t>
      </w:r>
      <w:r w:rsidRPr="00D913C7">
        <w:t xml:space="preserve">, </w:t>
      </w:r>
      <w:r>
        <w:t>3</w:t>
      </w:r>
      <w:r w:rsidRPr="00D913C7">
        <w:t>.10.2013</w:t>
      </w:r>
    </w:p>
    <w:p w:rsidR="00472EE4" w:rsidRDefault="00056D1D" w:rsidP="006E14BD">
      <w:pPr>
        <w:pStyle w:val="Textkrper"/>
        <w:rPr>
          <w:lang w:val="en-US"/>
        </w:rPr>
      </w:pPr>
      <w:r>
        <w:rPr>
          <w:lang w:val="en-US"/>
        </w:rPr>
        <w:t>3.23</w:t>
      </w:r>
    </w:p>
    <w:tbl>
      <w:tblPr>
        <w:tblStyle w:val="Tabellenraster"/>
        <w:tblW w:w="9072" w:type="dxa"/>
        <w:tblLook w:val="0400" w:firstRow="0" w:lastRow="0" w:firstColumn="0" w:lastColumn="0" w:noHBand="0" w:noVBand="1"/>
      </w:tblPr>
      <w:tblGrid>
        <w:gridCol w:w="850"/>
        <w:gridCol w:w="3969"/>
        <w:gridCol w:w="4253"/>
      </w:tblGrid>
      <w:tr w:rsidR="00472EE4" w:rsidRPr="008554BC" w:rsidTr="00A261BB">
        <w:tc>
          <w:tcPr>
            <w:tcW w:w="850" w:type="dxa"/>
          </w:tcPr>
          <w:p w:rsidR="00472EE4" w:rsidRDefault="00472EE4" w:rsidP="00A261BB">
            <w:pPr>
              <w:rPr>
                <w:lang w:val="en-US"/>
              </w:rPr>
            </w:pPr>
            <w:r>
              <w:rPr>
                <w:lang w:val="en-US"/>
              </w:rPr>
              <w:t>0.0</w:t>
            </w:r>
            <w:r w:rsidR="008554BC">
              <w:rPr>
                <w:lang w:val="en-US"/>
              </w:rPr>
              <w:t>2</w:t>
            </w:r>
          </w:p>
        </w:tc>
        <w:tc>
          <w:tcPr>
            <w:tcW w:w="3969" w:type="dxa"/>
          </w:tcPr>
          <w:p w:rsidR="00472EE4" w:rsidRPr="008554BC" w:rsidRDefault="00D7289A" w:rsidP="008554BC">
            <w:pPr>
              <w:rPr>
                <w:lang w:val="en-US"/>
              </w:rPr>
            </w:pPr>
            <w:r>
              <w:rPr>
                <w:lang w:val="en-US"/>
              </w:rPr>
              <w:t>ˀ</w:t>
            </w:r>
            <w:r w:rsidR="008554BC" w:rsidRPr="008554BC">
              <w:rPr>
                <w:lang w:val="en-US"/>
              </w:rPr>
              <w:t xml:space="preserve">al-malfūf al-yapraq iḥna al-yapraq wakt-innu </w:t>
            </w:r>
            <w:r w:rsidR="008554BC">
              <w:rPr>
                <w:lang w:val="en-US"/>
              </w:rPr>
              <w:t>ṭāze zād šī wakt-innu zādēne _______________ _______________ nḥuṭṭu b-aǧ-ǧaṛṛa</w:t>
            </w:r>
            <w:proofErr w:type="gramStart"/>
            <w:r w:rsidR="008554BC">
              <w:rPr>
                <w:lang w:val="en-US"/>
              </w:rPr>
              <w:t>,  ᵊ</w:t>
            </w:r>
            <w:proofErr w:type="gramEnd"/>
            <w:r w:rsidR="008554BC">
              <w:rPr>
                <w:lang w:val="en-US"/>
              </w:rPr>
              <w:t xml:space="preserve">nǧīb al-yapraq nāxuḏ ta-ngūl </w:t>
            </w:r>
            <w:r>
              <w:rPr>
                <w:lang w:val="en-US"/>
              </w:rPr>
              <w:t>ˁ</w:t>
            </w:r>
            <w:r w:rsidR="008554BC">
              <w:rPr>
                <w:lang w:val="en-US"/>
              </w:rPr>
              <w:t xml:space="preserve">a-l-bēt </w:t>
            </w:r>
            <w:r>
              <w:rPr>
                <w:lang w:val="en-US"/>
              </w:rPr>
              <w:t>ˁ</w:t>
            </w:r>
            <w:r w:rsidR="008554BC">
              <w:rPr>
                <w:lang w:val="en-US"/>
              </w:rPr>
              <w:t xml:space="preserve">ala </w:t>
            </w:r>
            <w:r>
              <w:rPr>
                <w:lang w:val="en-US"/>
              </w:rPr>
              <w:t>ˁ</w:t>
            </w:r>
            <w:r w:rsidR="008554BC">
              <w:rPr>
                <w:lang w:val="en-US"/>
              </w:rPr>
              <w:t xml:space="preserve">ēlt al-bēt ta-ngūl iḥna </w:t>
            </w:r>
            <w:r>
              <w:rPr>
                <w:lang w:val="en-US"/>
              </w:rPr>
              <w:t>ˁ</w:t>
            </w:r>
            <w:r w:rsidR="008554BC">
              <w:rPr>
                <w:lang w:val="en-US"/>
              </w:rPr>
              <w:t>išrīn kīlaw.</w:t>
            </w:r>
          </w:p>
        </w:tc>
        <w:tc>
          <w:tcPr>
            <w:tcW w:w="4253" w:type="dxa"/>
          </w:tcPr>
          <w:p w:rsidR="00472EE4" w:rsidRPr="008554BC" w:rsidRDefault="00472EE4" w:rsidP="00A261BB">
            <w:pPr>
              <w:rPr>
                <w:lang w:val="en-US"/>
              </w:rPr>
            </w:pPr>
          </w:p>
        </w:tc>
      </w:tr>
      <w:tr w:rsidR="008554BC" w:rsidRPr="008554BC" w:rsidTr="00A261BB">
        <w:tc>
          <w:tcPr>
            <w:tcW w:w="850" w:type="dxa"/>
          </w:tcPr>
          <w:p w:rsidR="008554BC" w:rsidRDefault="008554BC" w:rsidP="00A261BB">
            <w:pPr>
              <w:rPr>
                <w:lang w:val="en-US"/>
              </w:rPr>
            </w:pPr>
            <w:r>
              <w:rPr>
                <w:lang w:val="en-US"/>
              </w:rPr>
              <w:t>0.14</w:t>
            </w:r>
          </w:p>
        </w:tc>
        <w:tc>
          <w:tcPr>
            <w:tcW w:w="3969" w:type="dxa"/>
          </w:tcPr>
          <w:p w:rsidR="008554BC" w:rsidRPr="008554BC" w:rsidRDefault="008554BC" w:rsidP="008554BC">
            <w:pPr>
              <w:rPr>
                <w:lang w:val="en-US"/>
              </w:rPr>
            </w:pPr>
            <w:r>
              <w:rPr>
                <w:lang w:val="en-US"/>
              </w:rPr>
              <w:t>ᵊnǧīb al-</w:t>
            </w:r>
            <w:r w:rsidR="00D7289A">
              <w:rPr>
                <w:lang w:val="en-US"/>
              </w:rPr>
              <w:t>ˁ</w:t>
            </w:r>
            <w:r>
              <w:rPr>
                <w:lang w:val="en-US"/>
              </w:rPr>
              <w:t xml:space="preserve">išrīn kīlo m-al-yapraq w _______________ w kullu nǧīb _______________ _______________ </w:t>
            </w:r>
            <w:r w:rsidR="00D7289A">
              <w:rPr>
                <w:lang w:val="en-US"/>
              </w:rPr>
              <w:t>ˁ</w:t>
            </w:r>
            <w:r>
              <w:rPr>
                <w:lang w:val="en-US"/>
              </w:rPr>
              <w:t>ā_________________</w:t>
            </w:r>
            <w:proofErr w:type="gramStart"/>
            <w:r>
              <w:rPr>
                <w:lang w:val="en-US"/>
              </w:rPr>
              <w:t>_ .</w:t>
            </w:r>
            <w:proofErr w:type="gramEnd"/>
            <w:r>
              <w:rPr>
                <w:lang w:val="en-US"/>
              </w:rPr>
              <w:t xml:space="preserve"> </w:t>
            </w:r>
            <w:r w:rsidR="00D7289A">
              <w:rPr>
                <w:lang w:val="en-US"/>
              </w:rPr>
              <w:t>ˀ</w:t>
            </w:r>
            <w:r>
              <w:rPr>
                <w:lang w:val="en-US"/>
              </w:rPr>
              <w:t>al-yapraq aṣ-ṣārma, yapraq aš-šiǧar _______________ al-</w:t>
            </w:r>
            <w:r w:rsidR="00D7289A">
              <w:rPr>
                <w:lang w:val="en-US"/>
              </w:rPr>
              <w:t>ˁ</w:t>
            </w:r>
            <w:r>
              <w:rPr>
                <w:lang w:val="en-US"/>
              </w:rPr>
              <w:t>inab.</w:t>
            </w:r>
          </w:p>
        </w:tc>
        <w:tc>
          <w:tcPr>
            <w:tcW w:w="4253" w:type="dxa"/>
          </w:tcPr>
          <w:p w:rsidR="008554BC" w:rsidRPr="008554BC" w:rsidRDefault="008554BC" w:rsidP="00A261BB">
            <w:pPr>
              <w:rPr>
                <w:lang w:val="en-US"/>
              </w:rPr>
            </w:pPr>
          </w:p>
        </w:tc>
      </w:tr>
      <w:tr w:rsidR="008554BC" w:rsidRPr="008554BC" w:rsidTr="00A261BB">
        <w:tc>
          <w:tcPr>
            <w:tcW w:w="850" w:type="dxa"/>
          </w:tcPr>
          <w:p w:rsidR="008554BC" w:rsidRDefault="008554BC" w:rsidP="00A261BB">
            <w:pPr>
              <w:rPr>
                <w:lang w:val="en-US"/>
              </w:rPr>
            </w:pPr>
            <w:r>
              <w:rPr>
                <w:lang w:val="en-US"/>
              </w:rPr>
              <w:t>0.24</w:t>
            </w:r>
          </w:p>
        </w:tc>
        <w:tc>
          <w:tcPr>
            <w:tcW w:w="3969" w:type="dxa"/>
          </w:tcPr>
          <w:p w:rsidR="008554BC" w:rsidRPr="008554BC" w:rsidRDefault="008554BC" w:rsidP="008554BC">
            <w:pPr>
              <w:rPr>
                <w:lang w:val="en-US"/>
              </w:rPr>
            </w:pPr>
            <w:r>
              <w:rPr>
                <w:lang w:val="en-US"/>
              </w:rPr>
              <w:t>ᵊ</w:t>
            </w:r>
            <w:r w:rsidRPr="008554BC">
              <w:rPr>
                <w:lang w:val="en-US"/>
              </w:rPr>
              <w:t xml:space="preserve">nǧību </w:t>
            </w:r>
            <w:r w:rsidR="00D7289A">
              <w:rPr>
                <w:lang w:val="en-US"/>
              </w:rPr>
              <w:t>ˁ</w:t>
            </w:r>
            <w:r w:rsidRPr="008554BC">
              <w:rPr>
                <w:lang w:val="en-US"/>
              </w:rPr>
              <w:t xml:space="preserve">al… _______________ awwal-ma, </w:t>
            </w:r>
            <w:r w:rsidR="00D7289A">
              <w:rPr>
                <w:lang w:val="en-US"/>
              </w:rPr>
              <w:t>ˀ</w:t>
            </w:r>
            <w:r w:rsidRPr="008554BC">
              <w:rPr>
                <w:lang w:val="en-US"/>
              </w:rPr>
              <w:t xml:space="preserve">awwal-ma yifr__________ aš-šiǧar. </w:t>
            </w:r>
            <w:proofErr w:type="gramStart"/>
            <w:r w:rsidRPr="008554BC">
              <w:rPr>
                <w:lang w:val="en-US"/>
              </w:rPr>
              <w:t>mā</w:t>
            </w:r>
            <w:proofErr w:type="gramEnd"/>
            <w:r w:rsidRPr="008554BC">
              <w:rPr>
                <w:lang w:val="en-US"/>
              </w:rPr>
              <w:t xml:space="preserve"> yi</w:t>
            </w:r>
            <w:r>
              <w:rPr>
                <w:lang w:val="en-US"/>
              </w:rPr>
              <w:t>ṣīr kull, kull wakit awwal-ma yifra</w:t>
            </w:r>
            <w:r w:rsidR="00D7289A">
              <w:rPr>
                <w:lang w:val="en-US"/>
              </w:rPr>
              <w:t>ˁ</w:t>
            </w:r>
            <w:r>
              <w:rPr>
                <w:lang w:val="en-US"/>
              </w:rPr>
              <w:t xml:space="preserve"> aš-šiǧar wakt-innu _______________ _______________ _______________ yinčabis.</w:t>
            </w:r>
          </w:p>
        </w:tc>
        <w:tc>
          <w:tcPr>
            <w:tcW w:w="4253" w:type="dxa"/>
          </w:tcPr>
          <w:p w:rsidR="008554BC" w:rsidRPr="008554BC" w:rsidRDefault="008554BC" w:rsidP="00A261BB">
            <w:pPr>
              <w:rPr>
                <w:lang w:val="en-US"/>
              </w:rPr>
            </w:pPr>
          </w:p>
        </w:tc>
      </w:tr>
      <w:tr w:rsidR="008554BC" w:rsidRPr="008554BC" w:rsidTr="00A261BB">
        <w:tc>
          <w:tcPr>
            <w:tcW w:w="850" w:type="dxa"/>
          </w:tcPr>
          <w:p w:rsidR="008554BC" w:rsidRDefault="008554BC" w:rsidP="00A261BB">
            <w:pPr>
              <w:rPr>
                <w:lang w:val="en-US"/>
              </w:rPr>
            </w:pPr>
            <w:r>
              <w:rPr>
                <w:lang w:val="en-US"/>
              </w:rPr>
              <w:t>0.33</w:t>
            </w:r>
          </w:p>
        </w:tc>
        <w:tc>
          <w:tcPr>
            <w:tcW w:w="3969" w:type="dxa"/>
          </w:tcPr>
          <w:p w:rsidR="008554BC" w:rsidRDefault="008554BC" w:rsidP="008554BC">
            <w:pPr>
              <w:rPr>
                <w:lang w:val="en-US"/>
              </w:rPr>
            </w:pPr>
            <w:r>
              <w:rPr>
                <w:lang w:val="en-US"/>
              </w:rPr>
              <w:t xml:space="preserve">ᵊnǧību kullu nḥuṭṭu </w:t>
            </w:r>
            <w:r w:rsidR="00D7289A">
              <w:rPr>
                <w:lang w:val="en-US"/>
              </w:rPr>
              <w:t>ˁ</w:t>
            </w:r>
            <w:r>
              <w:rPr>
                <w:lang w:val="en-US"/>
              </w:rPr>
              <w:t>ala hīčiḏ _______________ ba</w:t>
            </w:r>
            <w:r w:rsidR="00D7289A">
              <w:rPr>
                <w:lang w:val="en-US"/>
              </w:rPr>
              <w:t>ˁ</w:t>
            </w:r>
            <w:r>
              <w:rPr>
                <w:lang w:val="en-US"/>
              </w:rPr>
              <w:t xml:space="preserve">aḏ̣u, </w:t>
            </w:r>
            <w:r w:rsidR="00D7289A">
              <w:rPr>
                <w:lang w:val="en-US"/>
              </w:rPr>
              <w:t>ˀ</w:t>
            </w:r>
            <w:r>
              <w:rPr>
                <w:lang w:val="en-US"/>
              </w:rPr>
              <w:t>al-_______________ yiṣīr fōg ba</w:t>
            </w:r>
            <w:r w:rsidR="00D7289A">
              <w:rPr>
                <w:lang w:val="en-US"/>
              </w:rPr>
              <w:t>ˁ</w:t>
            </w:r>
            <w:r>
              <w:rPr>
                <w:lang w:val="en-US"/>
              </w:rPr>
              <w:t xml:space="preserve">aḏ̣hin, w _______________ </w:t>
            </w:r>
            <w:r w:rsidR="00D7289A">
              <w:rPr>
                <w:lang w:val="en-US"/>
              </w:rPr>
              <w:t>ˁ</w:t>
            </w:r>
            <w:r>
              <w:rPr>
                <w:lang w:val="en-US"/>
              </w:rPr>
              <w:t xml:space="preserve">alēhin guṭmit miliḥ w-ᵊnḏ̣all ᵊnṣafftu, </w:t>
            </w:r>
            <w:r w:rsidR="00D7289A">
              <w:rPr>
                <w:lang w:val="en-US"/>
              </w:rPr>
              <w:t>ˀ</w:t>
            </w:r>
            <w:r>
              <w:rPr>
                <w:lang w:val="en-US"/>
              </w:rPr>
              <w:t>in ṣār hīčiḏ ṭabga ṭabga ta-nḥǝṭṭu b-gaḷb aǧ-ǧaṛṛa.</w:t>
            </w:r>
          </w:p>
        </w:tc>
        <w:tc>
          <w:tcPr>
            <w:tcW w:w="4253" w:type="dxa"/>
          </w:tcPr>
          <w:p w:rsidR="008554BC" w:rsidRPr="008554BC" w:rsidRDefault="008554BC" w:rsidP="00A261BB">
            <w:pPr>
              <w:rPr>
                <w:lang w:val="en-US"/>
              </w:rPr>
            </w:pPr>
          </w:p>
        </w:tc>
      </w:tr>
      <w:tr w:rsidR="008554BC" w:rsidRPr="008554BC" w:rsidTr="00A261BB">
        <w:tc>
          <w:tcPr>
            <w:tcW w:w="850" w:type="dxa"/>
          </w:tcPr>
          <w:p w:rsidR="008554BC" w:rsidRDefault="008554BC" w:rsidP="00A261BB">
            <w:pPr>
              <w:rPr>
                <w:lang w:val="en-US"/>
              </w:rPr>
            </w:pPr>
            <w:r>
              <w:rPr>
                <w:lang w:val="en-US"/>
              </w:rPr>
              <w:t>0.42</w:t>
            </w:r>
          </w:p>
        </w:tc>
        <w:tc>
          <w:tcPr>
            <w:tcW w:w="3969" w:type="dxa"/>
          </w:tcPr>
          <w:p w:rsidR="008554BC" w:rsidRDefault="008554BC" w:rsidP="00D105BE">
            <w:pPr>
              <w:rPr>
                <w:lang w:val="en-US"/>
              </w:rPr>
            </w:pPr>
            <w:proofErr w:type="gramStart"/>
            <w:r>
              <w:rPr>
                <w:lang w:val="en-US"/>
              </w:rPr>
              <w:t>w-ᵊnḏ̣all</w:t>
            </w:r>
            <w:proofErr w:type="gramEnd"/>
            <w:r>
              <w:rPr>
                <w:lang w:val="en-US"/>
              </w:rPr>
              <w:t xml:space="preserve"> ________limmmmu</w:t>
            </w:r>
            <w:r w:rsidR="00D105BE">
              <w:rPr>
                <w:lang w:val="en-US"/>
              </w:rPr>
              <w:t>n aǧ-ǧaṛṛa timtali w-ᵊnǧīb al-miliḥ w-al-mayye, ᵊnǧīb ᵊnxalṭ al-miliḥ w-al-mayye w-ᵊnǧīb-inne bēṛa, ᵊnḥuṭṭ al-bēṛa nčādin al-bēṛa gabbat lē fōg demek ki _______________ _______________ .</w:t>
            </w:r>
          </w:p>
        </w:tc>
        <w:tc>
          <w:tcPr>
            <w:tcW w:w="4253" w:type="dxa"/>
          </w:tcPr>
          <w:p w:rsidR="008554BC" w:rsidRPr="008554BC" w:rsidRDefault="008554BC" w:rsidP="00A261BB">
            <w:pPr>
              <w:rPr>
                <w:lang w:val="en-US"/>
              </w:rPr>
            </w:pPr>
          </w:p>
        </w:tc>
      </w:tr>
      <w:tr w:rsidR="00D105BE" w:rsidRPr="00D105BE" w:rsidTr="00A261BB">
        <w:tc>
          <w:tcPr>
            <w:tcW w:w="850" w:type="dxa"/>
          </w:tcPr>
          <w:p w:rsidR="00D105BE" w:rsidRDefault="00D105BE" w:rsidP="00A261BB">
            <w:pPr>
              <w:rPr>
                <w:lang w:val="en-US"/>
              </w:rPr>
            </w:pPr>
            <w:r>
              <w:rPr>
                <w:lang w:val="en-US"/>
              </w:rPr>
              <w:t>0.55</w:t>
            </w:r>
          </w:p>
        </w:tc>
        <w:tc>
          <w:tcPr>
            <w:tcW w:w="3969" w:type="dxa"/>
          </w:tcPr>
          <w:p w:rsidR="00D105BE" w:rsidRPr="00D105BE" w:rsidRDefault="00D105BE" w:rsidP="00D105BE">
            <w:pPr>
              <w:rPr>
                <w:lang w:val="en-US"/>
              </w:rPr>
            </w:pPr>
            <w:r w:rsidRPr="00D105BE">
              <w:rPr>
                <w:lang w:val="en-US"/>
              </w:rPr>
              <w:t>_______________ al-miliḥ lē gǝbba ṭǝṭlu</w:t>
            </w:r>
            <w:r w:rsidR="00D7289A">
              <w:rPr>
                <w:lang w:val="en-US"/>
              </w:rPr>
              <w:t>ˁ</w:t>
            </w:r>
            <w:r w:rsidRPr="00D105BE">
              <w:rPr>
                <w:lang w:val="en-US"/>
              </w:rPr>
              <w:t xml:space="preserve"> ______________ </w:t>
            </w:r>
            <w:r>
              <w:rPr>
                <w:lang w:val="en-US"/>
              </w:rPr>
              <w:t xml:space="preserve">_______________ </w:t>
            </w:r>
            <w:r w:rsidRPr="00D105BE">
              <w:rPr>
                <w:lang w:val="en-US"/>
              </w:rPr>
              <w:t>miṯil lēṛa</w:t>
            </w:r>
            <w:r>
              <w:rPr>
                <w:lang w:val="en-US"/>
              </w:rPr>
              <w:t xml:space="preserve">, </w:t>
            </w:r>
            <w:r w:rsidR="00D7289A">
              <w:rPr>
                <w:lang w:val="en-US"/>
              </w:rPr>
              <w:t>ˀ</w:t>
            </w:r>
            <w:r>
              <w:rPr>
                <w:lang w:val="en-US"/>
              </w:rPr>
              <w:t>inčādinhe al-bēṛa čökmüš asfal demek ki miliḥne zihīd ___________ ṣār, miṯil… yiṣīr miṯil mayyt al-baḥar.</w:t>
            </w:r>
          </w:p>
        </w:tc>
        <w:tc>
          <w:tcPr>
            <w:tcW w:w="4253" w:type="dxa"/>
          </w:tcPr>
          <w:p w:rsidR="00D105BE" w:rsidRPr="00D105BE" w:rsidRDefault="00D105BE" w:rsidP="00A261BB">
            <w:pPr>
              <w:rPr>
                <w:lang w:val="en-US"/>
              </w:rPr>
            </w:pPr>
          </w:p>
        </w:tc>
      </w:tr>
      <w:tr w:rsidR="00D105BE" w:rsidRPr="00D105BE" w:rsidTr="00A261BB">
        <w:tc>
          <w:tcPr>
            <w:tcW w:w="850" w:type="dxa"/>
          </w:tcPr>
          <w:p w:rsidR="00D105BE" w:rsidRDefault="00D105BE" w:rsidP="00A261BB">
            <w:pPr>
              <w:rPr>
                <w:lang w:val="en-US"/>
              </w:rPr>
            </w:pPr>
            <w:r>
              <w:rPr>
                <w:lang w:val="en-US"/>
              </w:rPr>
              <w:t>1.05</w:t>
            </w:r>
          </w:p>
        </w:tc>
        <w:tc>
          <w:tcPr>
            <w:tcW w:w="3969" w:type="dxa"/>
          </w:tcPr>
          <w:p w:rsidR="00D105BE" w:rsidRPr="00D105BE" w:rsidRDefault="00D7289A" w:rsidP="00D105BE">
            <w:pPr>
              <w:rPr>
                <w:lang w:val="en-US"/>
              </w:rPr>
            </w:pPr>
            <w:r>
              <w:rPr>
                <w:lang w:val="en-US"/>
              </w:rPr>
              <w:t>ˀ</w:t>
            </w:r>
            <w:r w:rsidR="00D105BE" w:rsidRPr="00D105BE">
              <w:rPr>
                <w:lang w:val="en-US"/>
              </w:rPr>
              <w:t>alḥaz mayyt al-baḥar mū ___</w:t>
            </w:r>
            <w:r w:rsidR="00D105BE">
              <w:rPr>
                <w:lang w:val="en-US"/>
              </w:rPr>
              <w:t xml:space="preserve">____šīl_______ _______________ fōg </w:t>
            </w:r>
            <w:r>
              <w:rPr>
                <w:lang w:val="en-US"/>
              </w:rPr>
              <w:t>ˁ</w:t>
            </w:r>
            <w:r w:rsidR="00D105BE">
              <w:rPr>
                <w:lang w:val="en-US"/>
              </w:rPr>
              <w:t xml:space="preserve">amanhe mālḥe? </w:t>
            </w:r>
            <w:proofErr w:type="gramStart"/>
            <w:r w:rsidR="00D105BE">
              <w:rPr>
                <w:lang w:val="en-US"/>
              </w:rPr>
              <w:t>hā</w:t>
            </w:r>
            <w:proofErr w:type="gramEnd"/>
            <w:r w:rsidR="00D105BE">
              <w:rPr>
                <w:lang w:val="en-US"/>
              </w:rPr>
              <w:t xml:space="preserve">, hāḏe zādēne, ᵊnḏ̣all ᵊnxaliṭ miliḥ lummun-ma l-_______________ tgūb. </w:t>
            </w:r>
            <w:proofErr w:type="gramStart"/>
            <w:r w:rsidR="00D105BE">
              <w:rPr>
                <w:lang w:val="en-US"/>
              </w:rPr>
              <w:t>hā</w:t>
            </w:r>
            <w:proofErr w:type="gramEnd"/>
            <w:r w:rsidR="00D105BE">
              <w:rPr>
                <w:lang w:val="en-US"/>
              </w:rPr>
              <w:t xml:space="preserve"> _______________ al-b_______________ tgūb tamām _______________ tamām, </w:t>
            </w:r>
            <w:r>
              <w:rPr>
                <w:lang w:val="en-US"/>
              </w:rPr>
              <w:t>ˁ</w:t>
            </w:r>
            <w:r w:rsidR="00D105BE">
              <w:rPr>
                <w:lang w:val="en-US"/>
              </w:rPr>
              <w:t>ayyār ya</w:t>
            </w:r>
            <w:r>
              <w:rPr>
                <w:lang w:val="en-US"/>
              </w:rPr>
              <w:t>ˁ</w:t>
            </w:r>
            <w:r w:rsidR="00D105BE">
              <w:rPr>
                <w:lang w:val="en-US"/>
              </w:rPr>
              <w:t>ni.</w:t>
            </w:r>
          </w:p>
        </w:tc>
        <w:tc>
          <w:tcPr>
            <w:tcW w:w="4253" w:type="dxa"/>
          </w:tcPr>
          <w:p w:rsidR="00D105BE" w:rsidRPr="00D105BE" w:rsidRDefault="00D105BE" w:rsidP="00A261BB">
            <w:pPr>
              <w:rPr>
                <w:lang w:val="en-US"/>
              </w:rPr>
            </w:pPr>
          </w:p>
        </w:tc>
      </w:tr>
      <w:tr w:rsidR="00D105BE" w:rsidRPr="00D105BE" w:rsidTr="00A261BB">
        <w:tc>
          <w:tcPr>
            <w:tcW w:w="850" w:type="dxa"/>
          </w:tcPr>
          <w:p w:rsidR="00D105BE" w:rsidRDefault="00D105BE" w:rsidP="00A261BB">
            <w:pPr>
              <w:rPr>
                <w:lang w:val="en-US"/>
              </w:rPr>
            </w:pPr>
            <w:r>
              <w:rPr>
                <w:lang w:val="en-US"/>
              </w:rPr>
              <w:t>1.17</w:t>
            </w:r>
          </w:p>
        </w:tc>
        <w:tc>
          <w:tcPr>
            <w:tcW w:w="3969" w:type="dxa"/>
          </w:tcPr>
          <w:p w:rsidR="00D105BE" w:rsidRPr="00A261BB" w:rsidRDefault="00A261BB" w:rsidP="00D105BE">
            <w:proofErr w:type="gramStart"/>
            <w:r>
              <w:rPr>
                <w:lang w:val="en-US"/>
              </w:rPr>
              <w:t>w-ᵊnǧīb</w:t>
            </w:r>
            <w:proofErr w:type="gramEnd"/>
            <w:r>
              <w:rPr>
                <w:lang w:val="en-US"/>
              </w:rPr>
              <w:t xml:space="preserve"> w rruddu </w:t>
            </w:r>
            <w:r w:rsidR="00D7289A">
              <w:rPr>
                <w:lang w:val="en-US"/>
              </w:rPr>
              <w:t>ˁ</w:t>
            </w:r>
            <w:r>
              <w:rPr>
                <w:lang w:val="en-US"/>
              </w:rPr>
              <w:t xml:space="preserve">al… </w:t>
            </w:r>
            <w:r w:rsidR="00D7289A">
              <w:rPr>
                <w:lang w:val="en-US"/>
              </w:rPr>
              <w:t>ˁ</w:t>
            </w:r>
            <w:r>
              <w:rPr>
                <w:lang w:val="en-US"/>
              </w:rPr>
              <w:t xml:space="preserve">al…  </w:t>
            </w:r>
            <w:r w:rsidR="00D7289A">
              <w:rPr>
                <w:lang w:val="en-US"/>
              </w:rPr>
              <w:t>ˁ</w:t>
            </w:r>
            <w:r>
              <w:rPr>
                <w:lang w:val="en-US"/>
              </w:rPr>
              <w:t xml:space="preserve">a-l-yapraq, </w:t>
            </w:r>
            <w:r w:rsidR="00D7289A">
              <w:rPr>
                <w:lang w:val="en-US"/>
              </w:rPr>
              <w:t>ˁ</w:t>
            </w:r>
            <w:r>
              <w:rPr>
                <w:lang w:val="en-US"/>
              </w:rPr>
              <w:t xml:space="preserve">a-l-yaprag </w:t>
            </w:r>
            <w:r w:rsidR="00D7289A">
              <w:rPr>
                <w:lang w:val="en-US"/>
              </w:rPr>
              <w:t>ˁ</w:t>
            </w:r>
            <w:r>
              <w:rPr>
                <w:lang w:val="en-US"/>
              </w:rPr>
              <w:t xml:space="preserve">a-ǧ-ǧaṛṛa nimli aǧ-ǧaṛṛa w-ᵊnḥuṭṭ </w:t>
            </w:r>
            <w:r w:rsidR="00D7289A">
              <w:rPr>
                <w:lang w:val="en-US"/>
              </w:rPr>
              <w:t>ˁ</w:t>
            </w:r>
            <w:r>
              <w:rPr>
                <w:lang w:val="en-US"/>
              </w:rPr>
              <w:t>ala iṯum ____________________ yamm ____ kapāqa w hāḏe č__________________  nšīlu ____________________ ____________________ yapraq ᵊnšīlu.</w:t>
            </w:r>
          </w:p>
        </w:tc>
        <w:tc>
          <w:tcPr>
            <w:tcW w:w="4253" w:type="dxa"/>
          </w:tcPr>
          <w:p w:rsidR="00D105BE" w:rsidRPr="00D105BE" w:rsidRDefault="00D105BE" w:rsidP="00A261BB">
            <w:pPr>
              <w:rPr>
                <w:lang w:val="en-US"/>
              </w:rPr>
            </w:pPr>
          </w:p>
        </w:tc>
      </w:tr>
      <w:tr w:rsidR="00A261BB" w:rsidRPr="00A261BB" w:rsidTr="00A261BB">
        <w:tc>
          <w:tcPr>
            <w:tcW w:w="850" w:type="dxa"/>
          </w:tcPr>
          <w:p w:rsidR="00A261BB" w:rsidRDefault="00A261BB" w:rsidP="00A261BB">
            <w:pPr>
              <w:rPr>
                <w:lang w:val="en-US"/>
              </w:rPr>
            </w:pPr>
            <w:r>
              <w:rPr>
                <w:lang w:val="en-US"/>
              </w:rPr>
              <w:t>1.28</w:t>
            </w:r>
          </w:p>
        </w:tc>
        <w:tc>
          <w:tcPr>
            <w:tcW w:w="3969" w:type="dxa"/>
          </w:tcPr>
          <w:p w:rsidR="00A261BB" w:rsidRPr="00A261BB" w:rsidRDefault="00A261BB" w:rsidP="00A261BB">
            <w:pPr>
              <w:rPr>
                <w:lang w:val="en-US"/>
              </w:rPr>
            </w:pPr>
            <w:proofErr w:type="gramStart"/>
            <w:r w:rsidRPr="00A261BB">
              <w:rPr>
                <w:lang w:val="en-US"/>
              </w:rPr>
              <w:t>w</w:t>
            </w:r>
            <w:proofErr w:type="gramEnd"/>
            <w:r w:rsidRPr="00A261BB">
              <w:rPr>
                <w:lang w:val="en-US"/>
              </w:rPr>
              <w:t xml:space="preserve"> lummun-ma ____________________ ____________________ </w:t>
            </w:r>
            <w:r w:rsidR="00D7289A">
              <w:rPr>
                <w:lang w:val="en-US"/>
              </w:rPr>
              <w:t>ˁ</w:t>
            </w:r>
            <w:r w:rsidRPr="00A261BB">
              <w:rPr>
                <w:lang w:val="en-US"/>
              </w:rPr>
              <w:t xml:space="preserve">aše </w:t>
            </w:r>
            <w:r>
              <w:rPr>
                <w:lang w:val="en-US"/>
              </w:rPr>
              <w:t>ᵊ</w:t>
            </w:r>
            <w:r w:rsidRPr="00A261BB">
              <w:rPr>
                <w:lang w:val="en-US"/>
              </w:rPr>
              <w:t xml:space="preserve">nḏ̣all </w:t>
            </w:r>
            <w:r>
              <w:rPr>
                <w:lang w:val="en-US"/>
              </w:rPr>
              <w:t>____________________ ᵊnḏ̣all ᵊnwaddin, ᵊnḏ̣all ᵊnwaddhin ya</w:t>
            </w:r>
            <w:r w:rsidR="00D7289A">
              <w:rPr>
                <w:lang w:val="en-US"/>
              </w:rPr>
              <w:t>ˁ</w:t>
            </w:r>
            <w:r>
              <w:rPr>
                <w:lang w:val="en-US"/>
              </w:rPr>
              <w:t xml:space="preserve">ni ____________________ ____________________ gablu b-an-nahāṛ ta-yrūḥ milḥu ____________________ ____________________ </w:t>
            </w:r>
            <w:r w:rsidR="00D7289A">
              <w:rPr>
                <w:lang w:val="en-US"/>
              </w:rPr>
              <w:t>ˁ</w:t>
            </w:r>
            <w:r>
              <w:rPr>
                <w:lang w:val="en-US"/>
              </w:rPr>
              <w:t>ād iḥne ____________________ fū____________________rris.</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1.41</w:t>
            </w:r>
          </w:p>
        </w:tc>
        <w:tc>
          <w:tcPr>
            <w:tcW w:w="3969" w:type="dxa"/>
          </w:tcPr>
          <w:p w:rsidR="00A261BB" w:rsidRPr="00A261BB" w:rsidRDefault="00A261BB" w:rsidP="00A261BB">
            <w:pPr>
              <w:rPr>
                <w:lang w:val="en-US"/>
              </w:rPr>
            </w:pPr>
            <w:proofErr w:type="gramStart"/>
            <w:r w:rsidRPr="00A261BB">
              <w:rPr>
                <w:lang w:val="en-US"/>
              </w:rPr>
              <w:t>ba</w:t>
            </w:r>
            <w:r w:rsidR="00D7289A">
              <w:rPr>
                <w:lang w:val="en-US"/>
              </w:rPr>
              <w:t>ˁ</w:t>
            </w:r>
            <w:r w:rsidRPr="00A261BB">
              <w:rPr>
                <w:lang w:val="en-US"/>
              </w:rPr>
              <w:t>ḏ</w:t>
            </w:r>
            <w:proofErr w:type="gramEnd"/>
            <w:r w:rsidRPr="00A261BB">
              <w:rPr>
                <w:lang w:val="en-US"/>
              </w:rPr>
              <w:t xml:space="preserve">̣ al-mille zād ____________________ ____________________ b-al-burqul, burqul </w:t>
            </w:r>
            <w:r w:rsidR="00D7289A">
              <w:rPr>
                <w:lang w:val="en-US"/>
              </w:rPr>
              <w:t>ˁ</w:t>
            </w:r>
            <w:r w:rsidRPr="00A261BB">
              <w:rPr>
                <w:lang w:val="en-US"/>
              </w:rPr>
              <w:t>ēš, mū burqul ač-</w:t>
            </w:r>
            <w:r>
              <w:rPr>
                <w:lang w:val="en-US"/>
              </w:rPr>
              <w:t>čīga, burqul al-</w:t>
            </w:r>
            <w:r w:rsidR="00D7289A">
              <w:rPr>
                <w:lang w:val="en-US"/>
              </w:rPr>
              <w:t>ˁ</w:t>
            </w:r>
            <w:r>
              <w:rPr>
                <w:lang w:val="en-US"/>
              </w:rPr>
              <w:t xml:space="preserve">ēš, yā </w:t>
            </w:r>
            <w:r w:rsidR="00D7289A">
              <w:rPr>
                <w:lang w:val="en-US"/>
              </w:rPr>
              <w:t>ˀ</w:t>
            </w:r>
            <w:r>
              <w:rPr>
                <w:lang w:val="en-US"/>
              </w:rPr>
              <w:t xml:space="preserve">ar-rizz </w:t>
            </w:r>
            <w:r w:rsidR="00D7289A">
              <w:rPr>
                <w:lang w:val="en-US"/>
              </w:rPr>
              <w:t>ˁ</w:t>
            </w:r>
            <w:r>
              <w:rPr>
                <w:lang w:val="en-US"/>
              </w:rPr>
              <w:t xml:space="preserve">ayni ǧǧīb ar-rizz w-ᵊnḥuṭṭ </w:t>
            </w:r>
            <w:r w:rsidR="00D7289A">
              <w:rPr>
                <w:lang w:val="en-US"/>
              </w:rPr>
              <w:t>ˁ</w:t>
            </w:r>
            <w:r>
              <w:rPr>
                <w:lang w:val="en-US"/>
              </w:rPr>
              <w:t xml:space="preserve">alē laḥam ____________________ </w:t>
            </w:r>
            <w:r w:rsidR="00D7289A">
              <w:rPr>
                <w:lang w:val="en-US"/>
              </w:rPr>
              <w:t>ˁ</w:t>
            </w:r>
            <w:r>
              <w:rPr>
                <w:lang w:val="en-US"/>
              </w:rPr>
              <w:t xml:space="preserve">alē ta-ngūl yā ǧǧīb nuṣṣ kīlo qīyme nḥuṭṭ </w:t>
            </w:r>
            <w:r w:rsidR="00D7289A">
              <w:rPr>
                <w:lang w:val="en-US"/>
              </w:rPr>
              <w:t>ˁ</w:t>
            </w:r>
            <w:r>
              <w:rPr>
                <w:lang w:val="en-US"/>
              </w:rPr>
              <w:t>alē.</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1.53</w:t>
            </w:r>
          </w:p>
        </w:tc>
        <w:tc>
          <w:tcPr>
            <w:tcW w:w="3969" w:type="dxa"/>
          </w:tcPr>
          <w:p w:rsidR="00A261BB" w:rsidRPr="00A261BB" w:rsidRDefault="00A261BB" w:rsidP="00A261BB">
            <w:pPr>
              <w:rPr>
                <w:lang w:val="en-US"/>
              </w:rPr>
            </w:pPr>
            <w:proofErr w:type="gramStart"/>
            <w:r>
              <w:rPr>
                <w:lang w:val="en-US"/>
              </w:rPr>
              <w:t>dibis</w:t>
            </w:r>
            <w:proofErr w:type="gramEnd"/>
            <w:r>
              <w:rPr>
                <w:lang w:val="en-US"/>
              </w:rPr>
              <w:t xml:space="preserve"> w ṣōṭ w filfil w ṣarmǝsaq rās nug</w:t>
            </w:r>
            <w:r w:rsidR="00D7289A">
              <w:rPr>
                <w:lang w:val="en-US"/>
              </w:rPr>
              <w:t>ˁ</w:t>
            </w:r>
            <w:r>
              <w:rPr>
                <w:lang w:val="en-US"/>
              </w:rPr>
              <w:t xml:space="preserve">ud </w:t>
            </w:r>
            <w:r w:rsidR="00D7289A">
              <w:rPr>
                <w:lang w:val="en-US"/>
              </w:rPr>
              <w:t>ˁ</w:t>
            </w:r>
            <w:r>
              <w:rPr>
                <w:lang w:val="en-US"/>
              </w:rPr>
              <w:t xml:space="preserve">alē w bi-samin yābis ____________________ </w:t>
            </w:r>
            <w:r w:rsidR="00D7289A">
              <w:rPr>
                <w:lang w:val="en-US"/>
              </w:rPr>
              <w:t>ˁ</w:t>
            </w:r>
            <w:r>
              <w:rPr>
                <w:lang w:val="en-US"/>
              </w:rPr>
              <w:t xml:space="preserve">alē ᵊbṣalt-in ᵊbṣala, ᵊnḥuṭṭ </w:t>
            </w:r>
            <w:r w:rsidR="00D7289A">
              <w:rPr>
                <w:lang w:val="en-US"/>
              </w:rPr>
              <w:t>ˁ</w:t>
            </w:r>
            <w:r>
              <w:rPr>
                <w:lang w:val="en-US"/>
              </w:rPr>
              <w:t xml:space="preserve">alē milḥ mā ____________________ </w:t>
            </w:r>
            <w:r w:rsidR="00D7289A">
              <w:rPr>
                <w:lang w:val="en-US"/>
              </w:rPr>
              <w:t>ˁ</w:t>
            </w:r>
            <w:r>
              <w:rPr>
                <w:lang w:val="en-US"/>
              </w:rPr>
              <w:t xml:space="preserve">alē </w:t>
            </w:r>
            <w:r w:rsidR="00D7289A">
              <w:rPr>
                <w:lang w:val="en-US"/>
              </w:rPr>
              <w:t>ˁ</w:t>
            </w:r>
            <w:r>
              <w:rPr>
                <w:lang w:val="en-US"/>
              </w:rPr>
              <w:t xml:space="preserve">aman yapraq w čādinnu mačbūs mā nḥuṭṭ </w:t>
            </w:r>
            <w:r w:rsidR="00D7289A">
              <w:rPr>
                <w:lang w:val="en-US"/>
              </w:rPr>
              <w:t>ˁ</w:t>
            </w:r>
            <w:r>
              <w:rPr>
                <w:lang w:val="en-US"/>
              </w:rPr>
              <w:t>alē miliḥ.</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2.07</w:t>
            </w:r>
          </w:p>
        </w:tc>
        <w:tc>
          <w:tcPr>
            <w:tcW w:w="3969" w:type="dxa"/>
          </w:tcPr>
          <w:p w:rsidR="00A261BB" w:rsidRDefault="00D7289A" w:rsidP="00A261BB">
            <w:pPr>
              <w:rPr>
                <w:lang w:val="en-US"/>
              </w:rPr>
            </w:pPr>
            <w:r>
              <w:rPr>
                <w:lang w:val="en-US"/>
              </w:rPr>
              <w:t>ˀ</w:t>
            </w:r>
            <w:r w:rsidR="00A261BB">
              <w:rPr>
                <w:lang w:val="en-US"/>
              </w:rPr>
              <w:t>axāf in yḏ̣all b-al-yapraq miliḥ yṣīr mālḥ al-</w:t>
            </w:r>
            <w:r>
              <w:rPr>
                <w:lang w:val="en-US"/>
              </w:rPr>
              <w:t>ˁ</w:t>
            </w:r>
            <w:r w:rsidR="00A261BB">
              <w:rPr>
                <w:lang w:val="en-US"/>
              </w:rPr>
              <w:t xml:space="preserve">ēš. hā, </w:t>
            </w:r>
            <w:r>
              <w:rPr>
                <w:lang w:val="en-US"/>
              </w:rPr>
              <w:t>ˀ</w:t>
            </w:r>
            <w:r w:rsidR="00A261BB">
              <w:rPr>
                <w:lang w:val="en-US"/>
              </w:rPr>
              <w:t>al-ḥašu hāḏi kullhe nug</w:t>
            </w:r>
            <w:r>
              <w:rPr>
                <w:lang w:val="en-US"/>
              </w:rPr>
              <w:t>ˁ</w:t>
            </w:r>
            <w:r w:rsidR="00A261BB">
              <w:rPr>
                <w:lang w:val="en-US"/>
              </w:rPr>
              <w:t xml:space="preserve">ud </w:t>
            </w:r>
            <w:r>
              <w:rPr>
                <w:lang w:val="en-US"/>
              </w:rPr>
              <w:t>ˁ</w:t>
            </w:r>
            <w:r w:rsidR="00A261BB">
              <w:rPr>
                <w:lang w:val="en-US"/>
              </w:rPr>
              <w:t xml:space="preserve">alē ifranǧīye, hā mū xalṭa hāḏa ____________________ ____________________ nḥuṭṭ </w:t>
            </w:r>
            <w:r>
              <w:rPr>
                <w:lang w:val="en-US"/>
              </w:rPr>
              <w:t>ˁ</w:t>
            </w:r>
            <w:r w:rsidR="00A261BB">
              <w:rPr>
                <w:lang w:val="en-US"/>
              </w:rPr>
              <w:t>alē mayye nxaliṭha</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2.18</w:t>
            </w:r>
          </w:p>
        </w:tc>
        <w:tc>
          <w:tcPr>
            <w:tcW w:w="3969" w:type="dxa"/>
          </w:tcPr>
          <w:p w:rsidR="00A261BB" w:rsidRDefault="00D7289A" w:rsidP="00A261BB">
            <w:pPr>
              <w:rPr>
                <w:lang w:val="en-US"/>
              </w:rPr>
            </w:pPr>
            <w:r>
              <w:rPr>
                <w:lang w:val="en-US"/>
              </w:rPr>
              <w:t>ˁ</w:t>
            </w:r>
            <w:r w:rsidR="00A261BB">
              <w:rPr>
                <w:lang w:val="en-US"/>
              </w:rPr>
              <w:t xml:space="preserve">ugub-ma nxaliṭ ᵊnḏ̣all ᵊnfukk al-yapraq w-ᵊnḏ̣all ᵊnḥuṭṭ </w:t>
            </w:r>
            <w:r>
              <w:rPr>
                <w:lang w:val="en-US"/>
              </w:rPr>
              <w:t>ˁ</w:t>
            </w:r>
            <w:r w:rsidR="00A261BB">
              <w:rPr>
                <w:lang w:val="en-US"/>
              </w:rPr>
              <w:t xml:space="preserve">ala… nḥuṭṭu b-gaḷb al-ᵊhnīye guṭmu guṭmu nḏ̣all ____________________ hāḏa ngūl iḥna </w:t>
            </w:r>
            <w:r>
              <w:rPr>
                <w:lang w:val="en-US"/>
              </w:rPr>
              <w:t>ˁ</w:t>
            </w:r>
            <w:r w:rsidR="00A261BB">
              <w:rPr>
                <w:lang w:val="en-US"/>
              </w:rPr>
              <w:t>ād yapraq ṣarmasǝ.</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2.28</w:t>
            </w:r>
          </w:p>
        </w:tc>
        <w:tc>
          <w:tcPr>
            <w:tcW w:w="3969" w:type="dxa"/>
          </w:tcPr>
          <w:p w:rsidR="00A261BB" w:rsidRPr="00A261BB" w:rsidRDefault="00D7289A" w:rsidP="00A261BB">
            <w:pPr>
              <w:rPr>
                <w:lang w:val="en-US"/>
              </w:rPr>
            </w:pPr>
            <w:r>
              <w:rPr>
                <w:lang w:val="en-US"/>
              </w:rPr>
              <w:t>ˀ</w:t>
            </w:r>
            <w:r w:rsidR="00A261BB" w:rsidRPr="00A261BB">
              <w:rPr>
                <w:lang w:val="en-US"/>
              </w:rPr>
              <w:t xml:space="preserve">al-liffe lummun-ma ____________________ ____________________ nčād ____________________ nḥuṭṭ ____________________ ____________________ lezzet </w:t>
            </w:r>
            <w:r w:rsidR="00A261BB">
              <w:rPr>
                <w:lang w:val="en-US"/>
              </w:rPr>
              <w:t>____________________ ____________________ ____________________</w:t>
            </w:r>
            <w:r w:rsidR="00A261BB">
              <w:t xml:space="preserve"> </w:t>
            </w:r>
            <w:r>
              <w:t>ˁ</w:t>
            </w:r>
            <w:r w:rsidR="00A261BB">
              <w:t xml:space="preserve">ēš yiḥubb </w:t>
            </w:r>
            <w:r w:rsidR="00A261BB">
              <w:rPr>
                <w:lang w:val="en-US"/>
              </w:rPr>
              <w:t>____________________ ǧawwa w yṣuff al-yapraq fōg.</w:t>
            </w:r>
          </w:p>
        </w:tc>
        <w:tc>
          <w:tcPr>
            <w:tcW w:w="4253" w:type="dxa"/>
          </w:tcPr>
          <w:p w:rsidR="00A261BB" w:rsidRPr="00A261BB" w:rsidRDefault="00A261BB" w:rsidP="00A261BB">
            <w:pPr>
              <w:rPr>
                <w:lang w:val="en-US"/>
              </w:rPr>
            </w:pPr>
          </w:p>
        </w:tc>
      </w:tr>
      <w:tr w:rsidR="00A261BB" w:rsidRPr="00A261BB" w:rsidTr="00A261BB">
        <w:tc>
          <w:tcPr>
            <w:tcW w:w="850" w:type="dxa"/>
          </w:tcPr>
          <w:p w:rsidR="00A261BB" w:rsidRDefault="00A261BB" w:rsidP="00A261BB">
            <w:pPr>
              <w:rPr>
                <w:lang w:val="en-US"/>
              </w:rPr>
            </w:pPr>
            <w:r>
              <w:rPr>
                <w:lang w:val="en-US"/>
              </w:rPr>
              <w:t>2.38</w:t>
            </w:r>
          </w:p>
        </w:tc>
        <w:tc>
          <w:tcPr>
            <w:tcW w:w="3969" w:type="dxa"/>
          </w:tcPr>
          <w:p w:rsidR="00A261BB" w:rsidRPr="00A261BB" w:rsidRDefault="00A261BB" w:rsidP="00A261BB">
            <w:pPr>
              <w:rPr>
                <w:lang w:val="en-US"/>
              </w:rPr>
            </w:pPr>
            <w:r w:rsidRPr="00A261BB">
              <w:rPr>
                <w:lang w:val="en-US"/>
              </w:rPr>
              <w:t>lummun ____________________ ___ ǧidrīye ma</w:t>
            </w:r>
            <w:r w:rsidR="00D7289A">
              <w:rPr>
                <w:lang w:val="en-US"/>
              </w:rPr>
              <w:t>ˁ</w:t>
            </w:r>
            <w:r w:rsidRPr="00A261BB">
              <w:rPr>
                <w:lang w:val="en-US"/>
              </w:rPr>
              <w:t xml:space="preserve">ale </w:t>
            </w:r>
            <w:r w:rsidR="00D7289A">
              <w:rPr>
                <w:lang w:val="en-US"/>
              </w:rPr>
              <w:t>ˁ</w:t>
            </w:r>
            <w:r w:rsidRPr="00A261BB">
              <w:rPr>
                <w:lang w:val="en-US"/>
              </w:rPr>
              <w:t>ala gidar al-</w:t>
            </w:r>
            <w:r w:rsidR="00D7289A">
              <w:rPr>
                <w:lang w:val="en-US"/>
              </w:rPr>
              <w:t>ˁ</w:t>
            </w:r>
            <w:r w:rsidRPr="00A261BB">
              <w:rPr>
                <w:lang w:val="en-US"/>
              </w:rPr>
              <w:t>ēn</w:t>
            </w:r>
            <w:r>
              <w:rPr>
                <w:lang w:val="en-US"/>
              </w:rPr>
              <w:t xml:space="preserve">, ____________________ ____________________ ____________________ </w:t>
            </w:r>
            <w:r w:rsidR="00D7289A">
              <w:rPr>
                <w:lang w:val="en-US"/>
              </w:rPr>
              <w:t>ˁ</w:t>
            </w:r>
            <w:r>
              <w:rPr>
                <w:lang w:val="en-US"/>
              </w:rPr>
              <w:t xml:space="preserve">alēh ǧaṛṛa, ḥaǧar yinḥaṭṭ </w:t>
            </w:r>
            <w:r w:rsidR="00D7289A">
              <w:rPr>
                <w:lang w:val="en-US"/>
              </w:rPr>
              <w:t>ˁ</w:t>
            </w:r>
            <w:r>
              <w:rPr>
                <w:lang w:val="en-US"/>
              </w:rPr>
              <w:t xml:space="preserve">alē ta-mā ygubb, šī ḥaǧar </w:t>
            </w:r>
            <w:r w:rsidR="009440BC">
              <w:rPr>
                <w:lang w:val="en-US"/>
              </w:rPr>
              <w:t xml:space="preserve">iḥna </w:t>
            </w:r>
            <w:r w:rsidR="00D7289A">
              <w:rPr>
                <w:lang w:val="en-US"/>
              </w:rPr>
              <w:t>ˁ</w:t>
            </w:r>
            <w:r w:rsidR="009440BC">
              <w:rPr>
                <w:lang w:val="en-US"/>
              </w:rPr>
              <w:t>idna faxxār,</w:t>
            </w:r>
          </w:p>
        </w:tc>
        <w:tc>
          <w:tcPr>
            <w:tcW w:w="4253" w:type="dxa"/>
          </w:tcPr>
          <w:p w:rsidR="00A261BB" w:rsidRPr="00A261BB" w:rsidRDefault="00A261BB" w:rsidP="00A261BB">
            <w:pPr>
              <w:rPr>
                <w:lang w:val="en-US"/>
              </w:rPr>
            </w:pPr>
          </w:p>
        </w:tc>
      </w:tr>
      <w:tr w:rsidR="009440BC" w:rsidRPr="009440BC" w:rsidTr="00A261BB">
        <w:tc>
          <w:tcPr>
            <w:tcW w:w="850" w:type="dxa"/>
          </w:tcPr>
          <w:p w:rsidR="009440BC" w:rsidRDefault="009440BC" w:rsidP="00A261BB">
            <w:pPr>
              <w:rPr>
                <w:lang w:val="en-US"/>
              </w:rPr>
            </w:pPr>
            <w:r>
              <w:rPr>
                <w:lang w:val="en-US"/>
              </w:rPr>
              <w:t>2.49</w:t>
            </w:r>
          </w:p>
        </w:tc>
        <w:tc>
          <w:tcPr>
            <w:tcW w:w="3969" w:type="dxa"/>
          </w:tcPr>
          <w:p w:rsidR="009440BC" w:rsidRPr="009440BC" w:rsidRDefault="00D7289A" w:rsidP="009440BC">
            <w:pPr>
              <w:rPr>
                <w:lang w:val="en-US"/>
              </w:rPr>
            </w:pPr>
            <w:r>
              <w:rPr>
                <w:lang w:val="en-US"/>
              </w:rPr>
              <w:t>ˀ</w:t>
            </w:r>
            <w:r w:rsidR="009440BC" w:rsidRPr="009440BC">
              <w:rPr>
                <w:lang w:val="en-US"/>
              </w:rPr>
              <w:t>alḥaz hēne b-al-madīne b-as-s</w:t>
            </w:r>
            <w:r w:rsidR="009440BC">
              <w:rPr>
                <w:lang w:val="en-US"/>
              </w:rPr>
              <w:t>ūg šī ____________________ faxxār ____________________ ____________________ yinḥaṭṭ ᵊb-gaḷb aǧ-ǧidrīye ta____________________ ____________________ ᵊhnīye, ta-mā ygubb liya fōg, ta-mā yiftakk al-yapraq.</w:t>
            </w:r>
          </w:p>
        </w:tc>
        <w:tc>
          <w:tcPr>
            <w:tcW w:w="4253" w:type="dxa"/>
          </w:tcPr>
          <w:p w:rsidR="009440BC" w:rsidRPr="009440BC" w:rsidRDefault="009440BC" w:rsidP="00A261BB">
            <w:pPr>
              <w:rPr>
                <w:lang w:val="en-US"/>
              </w:rPr>
            </w:pPr>
          </w:p>
        </w:tc>
      </w:tr>
      <w:tr w:rsidR="009440BC" w:rsidRPr="009440BC" w:rsidTr="00A261BB">
        <w:tc>
          <w:tcPr>
            <w:tcW w:w="850" w:type="dxa"/>
          </w:tcPr>
          <w:p w:rsidR="009440BC" w:rsidRDefault="009440BC" w:rsidP="00A261BB">
            <w:pPr>
              <w:rPr>
                <w:lang w:val="en-US"/>
              </w:rPr>
            </w:pPr>
            <w:r>
              <w:rPr>
                <w:lang w:val="en-US"/>
              </w:rPr>
              <w:t>3.00</w:t>
            </w:r>
          </w:p>
        </w:tc>
        <w:tc>
          <w:tcPr>
            <w:tcW w:w="3969" w:type="dxa"/>
          </w:tcPr>
          <w:p w:rsidR="009440BC" w:rsidRPr="009440BC" w:rsidRDefault="009440BC" w:rsidP="009440BC">
            <w:proofErr w:type="gramStart"/>
            <w:r>
              <w:rPr>
                <w:lang w:val="en-US"/>
              </w:rPr>
              <w:t>hā</w:t>
            </w:r>
            <w:proofErr w:type="gramEnd"/>
            <w:r>
              <w:rPr>
                <w:lang w:val="en-US"/>
              </w:rPr>
              <w:t xml:space="preserve"> nrudd </w:t>
            </w:r>
            <w:r w:rsidR="00D7289A">
              <w:rPr>
                <w:lang w:val="en-US"/>
              </w:rPr>
              <w:t>ˁ</w:t>
            </w:r>
            <w:r>
              <w:rPr>
                <w:lang w:val="en-US"/>
              </w:rPr>
              <w:t xml:space="preserve">ād </w:t>
            </w:r>
            <w:r w:rsidR="00D7289A">
              <w:rPr>
                <w:lang w:val="en-US"/>
              </w:rPr>
              <w:t>ˁ</w:t>
            </w:r>
            <w:r>
              <w:rPr>
                <w:lang w:val="en-US"/>
              </w:rPr>
              <w:t xml:space="preserve">alēha mayye w____________________ ____________________ ǧaṛṛa, mū čiṯīr zād mayye </w:t>
            </w:r>
            <w:r w:rsidR="00D7289A">
              <w:rPr>
                <w:lang w:val="en-US"/>
              </w:rPr>
              <w:t>ˁ</w:t>
            </w:r>
            <w:r>
              <w:rPr>
                <w:lang w:val="en-US"/>
              </w:rPr>
              <w:t xml:space="preserve">ala gadir ____________________ aǧ-ǧaṛṛa. </w:t>
            </w:r>
            <w:proofErr w:type="gramStart"/>
            <w:r>
              <w:rPr>
                <w:lang w:val="en-US"/>
              </w:rPr>
              <w:t>hā</w:t>
            </w:r>
            <w:proofErr w:type="gramEnd"/>
            <w:r>
              <w:rPr>
                <w:lang w:val="en-US"/>
              </w:rPr>
              <w:t xml:space="preserve"> w ____________________ ____________________</w:t>
            </w:r>
            <w:r>
              <w:t xml:space="preserve"> mǝṭbax </w:t>
            </w:r>
            <w:r>
              <w:rPr>
                <w:lang w:val="en-US"/>
              </w:rPr>
              <w:t>____________________ sā</w:t>
            </w:r>
            <w:r w:rsidR="00D7289A">
              <w:rPr>
                <w:lang w:val="en-US"/>
              </w:rPr>
              <w:t>ˁ</w:t>
            </w:r>
            <w:r>
              <w:rPr>
                <w:lang w:val="en-US"/>
              </w:rPr>
              <w:t>a zimān nuṣṣ sā</w:t>
            </w:r>
            <w:r w:rsidR="00D7289A">
              <w:rPr>
                <w:lang w:val="en-US"/>
              </w:rPr>
              <w:t>ˁ</w:t>
            </w:r>
            <w:r>
              <w:rPr>
                <w:lang w:val="en-US"/>
              </w:rPr>
              <w:t>a fōg as-sā</w:t>
            </w:r>
            <w:r w:rsidR="00D7289A">
              <w:rPr>
                <w:lang w:val="en-US"/>
              </w:rPr>
              <w:t>ˁ</w:t>
            </w:r>
            <w:r>
              <w:rPr>
                <w:lang w:val="en-US"/>
              </w:rPr>
              <w:t xml:space="preserve">a w nuṣṣ, </w:t>
            </w:r>
            <w:r w:rsidR="00D7289A">
              <w:rPr>
                <w:lang w:val="en-US"/>
              </w:rPr>
              <w:t>ˁ</w:t>
            </w:r>
            <w:r>
              <w:rPr>
                <w:lang w:val="en-US"/>
              </w:rPr>
              <w:t>ala ____________________ tartīb ya</w:t>
            </w:r>
            <w:r w:rsidR="00D7289A">
              <w:rPr>
                <w:lang w:val="en-US"/>
              </w:rPr>
              <w:t>ˁ</w:t>
            </w:r>
            <w:r>
              <w:rPr>
                <w:lang w:val="en-US"/>
              </w:rPr>
              <w:t>ni.</w:t>
            </w:r>
          </w:p>
        </w:tc>
        <w:tc>
          <w:tcPr>
            <w:tcW w:w="4253" w:type="dxa"/>
          </w:tcPr>
          <w:p w:rsidR="009440BC" w:rsidRPr="009440BC" w:rsidRDefault="009440BC" w:rsidP="00A261BB"/>
        </w:tc>
      </w:tr>
      <w:tr w:rsidR="009440BC" w:rsidRPr="009440BC" w:rsidTr="00A261BB">
        <w:tc>
          <w:tcPr>
            <w:tcW w:w="850" w:type="dxa"/>
          </w:tcPr>
          <w:p w:rsidR="009440BC" w:rsidRDefault="009440BC" w:rsidP="00A261BB">
            <w:pPr>
              <w:rPr>
                <w:lang w:val="en-US"/>
              </w:rPr>
            </w:pPr>
            <w:r>
              <w:rPr>
                <w:lang w:val="en-US"/>
              </w:rPr>
              <w:t>3.14</w:t>
            </w:r>
          </w:p>
        </w:tc>
        <w:tc>
          <w:tcPr>
            <w:tcW w:w="3969" w:type="dxa"/>
          </w:tcPr>
          <w:p w:rsidR="009440BC" w:rsidRDefault="009440BC" w:rsidP="009440BC">
            <w:pPr>
              <w:rPr>
                <w:lang w:val="en-US"/>
              </w:rPr>
            </w:pPr>
            <w:proofErr w:type="gramStart"/>
            <w:r>
              <w:rPr>
                <w:lang w:val="en-US"/>
              </w:rPr>
              <w:t>hā</w:t>
            </w:r>
            <w:proofErr w:type="gramEnd"/>
            <w:r>
              <w:rPr>
                <w:lang w:val="en-US"/>
              </w:rPr>
              <w:t xml:space="preserve"> ____________________ yistawi hāḏe zād ygūlū-lu hāḏe malfūf hāḏa ṣarmat-in ____________________  ništihi.</w:t>
            </w:r>
          </w:p>
        </w:tc>
        <w:tc>
          <w:tcPr>
            <w:tcW w:w="4253" w:type="dxa"/>
          </w:tcPr>
          <w:p w:rsidR="009440BC" w:rsidRPr="009440BC" w:rsidRDefault="009440BC" w:rsidP="00A261BB"/>
        </w:tc>
      </w:tr>
    </w:tbl>
    <w:p w:rsidR="00472EE4" w:rsidRPr="009440BC" w:rsidRDefault="00472EE4" w:rsidP="00B21CE3">
      <w:pPr>
        <w:rPr>
          <w:lang w:val="en-US"/>
        </w:rPr>
      </w:pPr>
    </w:p>
    <w:p w:rsidR="00D913C7" w:rsidRPr="009111B5" w:rsidRDefault="00D913C7" w:rsidP="00D913C7">
      <w:pPr>
        <w:pStyle w:val="berschrift2"/>
        <w:rPr>
          <w:noProof/>
          <w:color w:val="7030A0"/>
          <w:lang w:val="en-US"/>
        </w:rPr>
      </w:pPr>
      <w:r w:rsidRPr="009111B5">
        <w:rPr>
          <w:noProof/>
          <w:color w:val="7030A0"/>
          <w:lang w:val="en-US"/>
        </w:rPr>
        <w:t>Urfa-146:  Wolf</w:t>
      </w:r>
      <w:r w:rsidR="009C1379" w:rsidRPr="009111B5">
        <w:rPr>
          <w:noProof/>
          <w:color w:val="7030A0"/>
          <w:lang w:val="en-US"/>
        </w:rPr>
        <w:t xml:space="preserve"> </w:t>
      </w:r>
      <w:r w:rsidR="009C1379" w:rsidRPr="00EC6A71">
        <w:rPr>
          <w:color w:val="00B050"/>
          <w:lang w:val="en-US"/>
        </w:rPr>
        <w:t>[</w:t>
      </w:r>
      <w:r w:rsidR="009C1379">
        <w:rPr>
          <w:color w:val="00B050"/>
          <w:lang w:val="en-US"/>
        </w:rPr>
        <w:t>new]</w:t>
      </w:r>
    </w:p>
    <w:p w:rsidR="00D913C7" w:rsidRDefault="00A24282" w:rsidP="00A608C2">
      <w:pPr>
        <w:pStyle w:val="Liste"/>
      </w:pPr>
      <w:r>
        <w:t>Amīna</w:t>
      </w:r>
      <w:r w:rsidR="00D913C7" w:rsidRPr="00D913C7">
        <w:t>, 2.10.2013</w:t>
      </w:r>
    </w:p>
    <w:p w:rsidR="00A24282" w:rsidRPr="00D913C7" w:rsidRDefault="00A24282" w:rsidP="00A608C2">
      <w:pPr>
        <w:pStyle w:val="Liste"/>
      </w:pPr>
      <w:r>
        <w:t>7:25</w:t>
      </w:r>
    </w:p>
    <w:p w:rsidR="00D913C7" w:rsidRPr="009111B5" w:rsidRDefault="00D913C7" w:rsidP="00D913C7">
      <w:pPr>
        <w:rPr>
          <w:lang w:val="en-US"/>
        </w:rPr>
      </w:pPr>
    </w:p>
    <w:tbl>
      <w:tblPr>
        <w:tblStyle w:val="Tabellenraster"/>
        <w:tblW w:w="0" w:type="auto"/>
        <w:tblLook w:val="0400" w:firstRow="0" w:lastRow="0" w:firstColumn="0" w:lastColumn="0" w:noHBand="0" w:noVBand="1"/>
      </w:tblPr>
      <w:tblGrid>
        <w:gridCol w:w="601"/>
        <w:gridCol w:w="4253"/>
        <w:gridCol w:w="4253"/>
      </w:tblGrid>
      <w:tr w:rsidR="00D913C7" w:rsidRPr="00926365" w:rsidTr="005A7D16">
        <w:tc>
          <w:tcPr>
            <w:tcW w:w="567" w:type="dxa"/>
          </w:tcPr>
          <w:p w:rsidR="00D913C7" w:rsidRDefault="00D913C7" w:rsidP="005A7D16">
            <w:pPr>
              <w:rPr>
                <w:lang w:val="en-US"/>
              </w:rPr>
            </w:pPr>
            <w:r>
              <w:rPr>
                <w:lang w:val="en-US"/>
              </w:rPr>
              <w:t>0</w:t>
            </w:r>
          </w:p>
        </w:tc>
        <w:tc>
          <w:tcPr>
            <w:tcW w:w="4253" w:type="dxa"/>
          </w:tcPr>
          <w:p w:rsidR="00D913C7" w:rsidRPr="00155094" w:rsidRDefault="005A7D16" w:rsidP="005A7D16">
            <w:pPr>
              <w:rPr>
                <w:lang w:val="en-US"/>
              </w:rPr>
            </w:pPr>
            <w:proofErr w:type="gramStart"/>
            <w:r>
              <w:rPr>
                <w:lang w:val="en-US"/>
              </w:rPr>
              <w:t>ygūl</w:t>
            </w:r>
            <w:proofErr w:type="gramEnd"/>
            <w:r>
              <w:rPr>
                <w:lang w:val="en-US"/>
              </w:rPr>
              <w:t xml:space="preserve"> nahār ygūl az-zimānāt ygūl hummu šī axxēn, axxēn, ixwe, wa-hāḏa lummun _____________________  durmu z</w:t>
            </w:r>
            <w:r w:rsidRPr="005A7D16">
              <w:rPr>
                <w:vertAlign w:val="superscript"/>
                <w:lang w:val="en-US"/>
              </w:rPr>
              <w:t>y</w:t>
            </w:r>
            <w:r>
              <w:rPr>
                <w:lang w:val="en-US"/>
              </w:rPr>
              <w:t xml:space="preserve">ēn, </w:t>
            </w:r>
            <w:r w:rsidR="00D7289A">
              <w:rPr>
                <w:lang w:val="en-US"/>
              </w:rPr>
              <w:t>ˁ</w:t>
            </w:r>
            <w:r>
              <w:rPr>
                <w:lang w:val="en-US"/>
              </w:rPr>
              <w:t xml:space="preserve">indu šī, wa-hāḏa _____________________ mā </w:t>
            </w:r>
            <w:r w:rsidR="00D7289A">
              <w:rPr>
                <w:lang w:val="en-US"/>
              </w:rPr>
              <w:t>ˁ</w:t>
            </w:r>
            <w:r>
              <w:rPr>
                <w:lang w:val="en-US"/>
              </w:rPr>
              <w:t>indu šī.</w:t>
            </w:r>
          </w:p>
        </w:tc>
        <w:tc>
          <w:tcPr>
            <w:tcW w:w="4253" w:type="dxa"/>
          </w:tcPr>
          <w:p w:rsidR="00D913C7" w:rsidRPr="005A7D16" w:rsidRDefault="00D913C7" w:rsidP="005A7D16">
            <w:pPr>
              <w:rPr>
                <w:lang w:val="en-US"/>
              </w:rPr>
            </w:pPr>
          </w:p>
        </w:tc>
      </w:tr>
      <w:tr w:rsidR="005A7D16" w:rsidRPr="00926365" w:rsidTr="005A7D16">
        <w:tc>
          <w:tcPr>
            <w:tcW w:w="567" w:type="dxa"/>
          </w:tcPr>
          <w:p w:rsidR="005A7D16" w:rsidRDefault="00A24282" w:rsidP="005A7D16">
            <w:pPr>
              <w:rPr>
                <w:lang w:val="en-US"/>
              </w:rPr>
            </w:pPr>
            <w:r>
              <w:rPr>
                <w:lang w:val="en-US"/>
              </w:rPr>
              <w:t>0.</w:t>
            </w:r>
            <w:r w:rsidR="005A7D16">
              <w:rPr>
                <w:lang w:val="en-US"/>
              </w:rPr>
              <w:t>12</w:t>
            </w:r>
          </w:p>
        </w:tc>
        <w:tc>
          <w:tcPr>
            <w:tcW w:w="4253" w:type="dxa"/>
          </w:tcPr>
          <w:p w:rsidR="005A7D16" w:rsidRDefault="005A7D16" w:rsidP="005A7D16">
            <w:pPr>
              <w:rPr>
                <w:lang w:val="en-US"/>
              </w:rPr>
            </w:pPr>
            <w:proofErr w:type="gramStart"/>
            <w:r>
              <w:rPr>
                <w:lang w:val="en-US"/>
              </w:rPr>
              <w:t>ygūl</w:t>
            </w:r>
            <w:proofErr w:type="gramEnd"/>
            <w:r>
              <w:rPr>
                <w:lang w:val="en-US"/>
              </w:rPr>
              <w:t xml:space="preserve"> hāḏa wagt-innu _____________________ ygūl al-qanam ygūl axū </w:t>
            </w:r>
            <w:r w:rsidR="00D7289A">
              <w:rPr>
                <w:lang w:val="en-US"/>
              </w:rPr>
              <w:t>ˁ</w:t>
            </w:r>
            <w:r>
              <w:rPr>
                <w:lang w:val="en-US"/>
              </w:rPr>
              <w:t xml:space="preserve">indu qanam, ygūl ysitt </w:t>
            </w:r>
            <w:r w:rsidR="00D7289A">
              <w:rPr>
                <w:lang w:val="en-US"/>
              </w:rPr>
              <w:t>ˁ</w:t>
            </w:r>
            <w:r>
              <w:rPr>
                <w:lang w:val="en-US"/>
              </w:rPr>
              <w:t xml:space="preserve">ēn aš-šams nkufara </w:t>
            </w:r>
            <w:r w:rsidR="00D7289A">
              <w:rPr>
                <w:lang w:val="en-US"/>
              </w:rPr>
              <w:t>ˀ</w:t>
            </w:r>
            <w:r>
              <w:rPr>
                <w:lang w:val="en-US"/>
              </w:rPr>
              <w:t>axū, ygūl wagtin hāḏa _____________________ _____________________ miṯil rā</w:t>
            </w:r>
            <w:r w:rsidR="00D7289A">
              <w:rPr>
                <w:lang w:val="en-US"/>
              </w:rPr>
              <w:t>ˁ</w:t>
            </w:r>
            <w:r>
              <w:rPr>
                <w:lang w:val="en-US"/>
              </w:rPr>
              <w:t xml:space="preserve">i </w:t>
            </w:r>
            <w:r w:rsidR="00D7289A">
              <w:rPr>
                <w:lang w:val="en-US"/>
              </w:rPr>
              <w:t>ˁ</w:t>
            </w:r>
            <w:r>
              <w:rPr>
                <w:lang w:val="en-US"/>
              </w:rPr>
              <w:t xml:space="preserve">ind axū. </w:t>
            </w:r>
            <w:proofErr w:type="gramStart"/>
            <w:r>
              <w:rPr>
                <w:lang w:val="en-US"/>
              </w:rPr>
              <w:t>mā</w:t>
            </w:r>
            <w:proofErr w:type="gramEnd"/>
            <w:r>
              <w:rPr>
                <w:lang w:val="en-US"/>
              </w:rPr>
              <w:t xml:space="preserve"> </w:t>
            </w:r>
            <w:r w:rsidR="00D7289A">
              <w:rPr>
                <w:lang w:val="en-US"/>
              </w:rPr>
              <w:t>ˁ</w:t>
            </w:r>
            <w:r>
              <w:rPr>
                <w:lang w:val="en-US"/>
              </w:rPr>
              <w:t xml:space="preserve">indu šī, faqīr yā! </w:t>
            </w:r>
          </w:p>
        </w:tc>
        <w:tc>
          <w:tcPr>
            <w:tcW w:w="4253" w:type="dxa"/>
          </w:tcPr>
          <w:p w:rsidR="005A7D16" w:rsidRPr="005A7D16" w:rsidRDefault="005A7D16" w:rsidP="005A7D16">
            <w:pPr>
              <w:rPr>
                <w:lang w:val="en-US"/>
              </w:rPr>
            </w:pPr>
          </w:p>
        </w:tc>
      </w:tr>
      <w:tr w:rsidR="005A7D16" w:rsidRPr="00926365" w:rsidTr="005A7D16">
        <w:tc>
          <w:tcPr>
            <w:tcW w:w="567" w:type="dxa"/>
          </w:tcPr>
          <w:p w:rsidR="005A7D16" w:rsidRDefault="005A7D16" w:rsidP="005A7D16">
            <w:pPr>
              <w:rPr>
                <w:lang w:val="en-US"/>
              </w:rPr>
            </w:pPr>
          </w:p>
        </w:tc>
        <w:tc>
          <w:tcPr>
            <w:tcW w:w="4253" w:type="dxa"/>
          </w:tcPr>
          <w:p w:rsidR="005A7D16" w:rsidRDefault="005A7D16" w:rsidP="005A7D16">
            <w:pPr>
              <w:rPr>
                <w:lang w:val="en-US"/>
              </w:rPr>
            </w:pPr>
            <w:proofErr w:type="gramStart"/>
            <w:r>
              <w:rPr>
                <w:lang w:val="en-US"/>
              </w:rPr>
              <w:t>ygūl</w:t>
            </w:r>
            <w:proofErr w:type="gramEnd"/>
            <w:r>
              <w:rPr>
                <w:lang w:val="en-US"/>
              </w:rPr>
              <w:t xml:space="preserve"> waqtin _____________________ _____________________ wāḥad izlim-in bayyin. </w:t>
            </w:r>
            <w:proofErr w:type="gramStart"/>
            <w:r>
              <w:rPr>
                <w:lang w:val="en-US"/>
              </w:rPr>
              <w:t>lābsīn</w:t>
            </w:r>
            <w:proofErr w:type="gramEnd"/>
            <w:r>
              <w:rPr>
                <w:lang w:val="en-US"/>
              </w:rPr>
              <w:t xml:space="preserve"> ihdūm _____________________ _____________________ al-</w:t>
            </w:r>
            <w:r w:rsidR="00D7289A">
              <w:rPr>
                <w:lang w:val="en-US"/>
              </w:rPr>
              <w:t>ˁ</w:t>
            </w:r>
            <w:r>
              <w:rPr>
                <w:lang w:val="en-US"/>
              </w:rPr>
              <w:t>aǧe, al-</w:t>
            </w:r>
            <w:r w:rsidR="00D7289A">
              <w:rPr>
                <w:lang w:val="en-US"/>
              </w:rPr>
              <w:t>ˁ</w:t>
            </w:r>
            <w:r>
              <w:rPr>
                <w:lang w:val="en-US"/>
              </w:rPr>
              <w:t>ašta ḏ̣āwi gō mutatākul, _____________________ hīč tīthazzim ygūl yruddhe.</w:t>
            </w:r>
          </w:p>
        </w:tc>
        <w:tc>
          <w:tcPr>
            <w:tcW w:w="4253" w:type="dxa"/>
          </w:tcPr>
          <w:p w:rsidR="005A7D16" w:rsidRPr="005A7D16" w:rsidRDefault="005A7D16" w:rsidP="005A7D16">
            <w:pPr>
              <w:rPr>
                <w:lang w:val="en-US"/>
              </w:rPr>
            </w:pPr>
          </w:p>
        </w:tc>
      </w:tr>
      <w:tr w:rsidR="005A7D16" w:rsidRPr="00926365" w:rsidTr="005A7D16">
        <w:tc>
          <w:tcPr>
            <w:tcW w:w="567" w:type="dxa"/>
          </w:tcPr>
          <w:p w:rsidR="005A7D16" w:rsidRDefault="005A7D16" w:rsidP="005A7D16">
            <w:pPr>
              <w:rPr>
                <w:lang w:val="en-US"/>
              </w:rPr>
            </w:pPr>
          </w:p>
        </w:tc>
        <w:tc>
          <w:tcPr>
            <w:tcW w:w="4253" w:type="dxa"/>
          </w:tcPr>
          <w:p w:rsidR="005A7D16" w:rsidRDefault="005A7D16" w:rsidP="005A7D16">
            <w:pPr>
              <w:rPr>
                <w:lang w:val="en-US"/>
              </w:rPr>
            </w:pPr>
            <w:proofErr w:type="gramStart"/>
            <w:r>
              <w:rPr>
                <w:lang w:val="en-US"/>
              </w:rPr>
              <w:t>tss</w:t>
            </w:r>
            <w:proofErr w:type="gramEnd"/>
            <w:r>
              <w:rPr>
                <w:lang w:val="en-US"/>
              </w:rPr>
              <w:t xml:space="preserve">, ygūl _____________________ _____________________ _____________________ hayye w </w:t>
            </w:r>
            <w:r w:rsidR="00D7289A">
              <w:rPr>
                <w:lang w:val="en-US"/>
              </w:rPr>
              <w:t>ˀ</w:t>
            </w:r>
            <w:r>
              <w:rPr>
                <w:lang w:val="en-US"/>
              </w:rPr>
              <w:t xml:space="preserve">ante šu ddawir? </w:t>
            </w:r>
            <w:proofErr w:type="gramStart"/>
            <w:r>
              <w:rPr>
                <w:lang w:val="en-US"/>
              </w:rPr>
              <w:t>ši-ntinte</w:t>
            </w:r>
            <w:proofErr w:type="gramEnd"/>
            <w:r>
              <w:rPr>
                <w:lang w:val="en-US"/>
              </w:rPr>
              <w:t xml:space="preserve"> b-nisb qanam axūy? </w:t>
            </w:r>
            <w:proofErr w:type="gramStart"/>
            <w:r>
              <w:rPr>
                <w:lang w:val="en-US"/>
              </w:rPr>
              <w:t>gāl</w:t>
            </w:r>
            <w:proofErr w:type="gramEnd"/>
            <w:r>
              <w:rPr>
                <w:lang w:val="en-US"/>
              </w:rPr>
              <w:t>, āni sa</w:t>
            </w:r>
            <w:r w:rsidR="00D7289A">
              <w:rPr>
                <w:lang w:val="en-US"/>
              </w:rPr>
              <w:t>ˁ</w:t>
            </w:r>
            <w:r>
              <w:rPr>
                <w:lang w:val="en-US"/>
              </w:rPr>
              <w:t xml:space="preserve">d axūk. </w:t>
            </w:r>
            <w:proofErr w:type="gramStart"/>
            <w:r>
              <w:rPr>
                <w:lang w:val="en-US"/>
              </w:rPr>
              <w:t>gāl</w:t>
            </w:r>
            <w:proofErr w:type="gramEnd"/>
            <w:r>
              <w:rPr>
                <w:lang w:val="en-US"/>
              </w:rPr>
              <w:t xml:space="preserve">, hā </w:t>
            </w:r>
            <w:r w:rsidR="00D7289A">
              <w:rPr>
                <w:lang w:val="en-US"/>
              </w:rPr>
              <w:t>ˀ</w:t>
            </w:r>
            <w:r>
              <w:rPr>
                <w:lang w:val="en-US"/>
              </w:rPr>
              <w:t>inta sa</w:t>
            </w:r>
            <w:r w:rsidR="00D7289A">
              <w:rPr>
                <w:lang w:val="en-US"/>
              </w:rPr>
              <w:t>ˁ</w:t>
            </w:r>
            <w:r>
              <w:rPr>
                <w:lang w:val="en-US"/>
              </w:rPr>
              <w:t xml:space="preserve">d axūyi? _____________________ </w:t>
            </w:r>
            <w:proofErr w:type="gramStart"/>
            <w:r>
              <w:rPr>
                <w:lang w:val="en-US"/>
              </w:rPr>
              <w:t>wēn</w:t>
            </w:r>
            <w:proofErr w:type="gramEnd"/>
            <w:r>
              <w:rPr>
                <w:lang w:val="en-US"/>
              </w:rPr>
              <w:t xml:space="preserve"> sa</w:t>
            </w:r>
            <w:r w:rsidR="00D7289A">
              <w:rPr>
                <w:lang w:val="en-US"/>
              </w:rPr>
              <w:t>ˁ</w:t>
            </w:r>
            <w:r>
              <w:rPr>
                <w:lang w:val="en-US"/>
              </w:rPr>
              <w:t>di?</w:t>
            </w:r>
          </w:p>
        </w:tc>
        <w:tc>
          <w:tcPr>
            <w:tcW w:w="4253" w:type="dxa"/>
          </w:tcPr>
          <w:p w:rsidR="005A7D16" w:rsidRPr="005A7D16" w:rsidRDefault="005A7D16" w:rsidP="005A7D16">
            <w:pPr>
              <w:rPr>
                <w:lang w:val="en-US"/>
              </w:rPr>
            </w:pPr>
          </w:p>
        </w:tc>
      </w:tr>
      <w:tr w:rsidR="005A7D16" w:rsidRPr="005A7D16" w:rsidTr="005A7D16">
        <w:tc>
          <w:tcPr>
            <w:tcW w:w="567" w:type="dxa"/>
          </w:tcPr>
          <w:p w:rsidR="005A7D16" w:rsidRDefault="00A24282" w:rsidP="00A24282">
            <w:pPr>
              <w:rPr>
                <w:lang w:val="en-US"/>
              </w:rPr>
            </w:pPr>
            <w:r>
              <w:rPr>
                <w:lang w:val="en-US"/>
              </w:rPr>
              <w:t>0.3</w:t>
            </w:r>
            <w:r w:rsidR="005A7D16">
              <w:rPr>
                <w:lang w:val="en-US"/>
              </w:rPr>
              <w:t>9</w:t>
            </w:r>
          </w:p>
        </w:tc>
        <w:tc>
          <w:tcPr>
            <w:tcW w:w="4253" w:type="dxa"/>
          </w:tcPr>
          <w:p w:rsidR="005A7D16" w:rsidRPr="005A7D16" w:rsidRDefault="005A7D16" w:rsidP="005A7D16">
            <w:pPr>
              <w:rPr>
                <w:lang w:val="en-US"/>
              </w:rPr>
            </w:pPr>
            <w:proofErr w:type="gramStart"/>
            <w:r w:rsidRPr="005A7D16">
              <w:rPr>
                <w:lang w:val="en-US"/>
              </w:rPr>
              <w:t>gāl</w:t>
            </w:r>
            <w:proofErr w:type="gramEnd"/>
            <w:r w:rsidRPr="005A7D16">
              <w:rPr>
                <w:lang w:val="en-US"/>
              </w:rPr>
              <w:t xml:space="preserve"> inte zād _____________________ dawwar _____________________ak. as</w:t>
            </w:r>
            <w:r w:rsidR="00D7289A">
              <w:rPr>
                <w:lang w:val="en-US"/>
              </w:rPr>
              <w:t>ˁ</w:t>
            </w:r>
            <w:r w:rsidRPr="005A7D16">
              <w:rPr>
                <w:lang w:val="en-US"/>
              </w:rPr>
              <w:t xml:space="preserve">adak </w:t>
            </w:r>
            <w:r w:rsidR="00D7289A">
              <w:rPr>
                <w:lang w:val="en-US"/>
              </w:rPr>
              <w:t>ˀ</w:t>
            </w:r>
            <w:r>
              <w:rPr>
                <w:lang w:val="en-US"/>
              </w:rPr>
              <w:t>inte wādi wādi _____________________ _____________________ _____________________lgā</w:t>
            </w:r>
            <w:r w:rsidR="00D7289A">
              <w:rPr>
                <w:lang w:val="en-US"/>
              </w:rPr>
              <w:t>ˁ</w:t>
            </w:r>
            <w:r>
              <w:rPr>
                <w:lang w:val="en-US"/>
              </w:rPr>
              <w:t>.</w:t>
            </w:r>
          </w:p>
        </w:tc>
        <w:tc>
          <w:tcPr>
            <w:tcW w:w="4253" w:type="dxa"/>
          </w:tcPr>
          <w:p w:rsidR="005A7D16" w:rsidRPr="005A7D16" w:rsidRDefault="005A7D16" w:rsidP="005A7D16">
            <w:pPr>
              <w:rPr>
                <w:lang w:val="en-US"/>
              </w:rPr>
            </w:pPr>
          </w:p>
        </w:tc>
      </w:tr>
      <w:tr w:rsidR="005A7D16" w:rsidRPr="005A7D16" w:rsidTr="005A7D16">
        <w:tc>
          <w:tcPr>
            <w:tcW w:w="567" w:type="dxa"/>
          </w:tcPr>
          <w:p w:rsidR="005A7D16" w:rsidRDefault="00A24282" w:rsidP="005A7D16">
            <w:pPr>
              <w:rPr>
                <w:lang w:val="en-US"/>
              </w:rPr>
            </w:pPr>
            <w:r>
              <w:rPr>
                <w:lang w:val="en-US"/>
              </w:rPr>
              <w:t>0.</w:t>
            </w:r>
            <w:r w:rsidR="005A7D16">
              <w:rPr>
                <w:lang w:val="en-US"/>
              </w:rPr>
              <w:t>44</w:t>
            </w:r>
          </w:p>
        </w:tc>
        <w:tc>
          <w:tcPr>
            <w:tcW w:w="4253" w:type="dxa"/>
          </w:tcPr>
          <w:p w:rsidR="005A7D16" w:rsidRPr="005A7D16" w:rsidRDefault="005A7D16" w:rsidP="005A7D16">
            <w:pPr>
              <w:rPr>
                <w:lang w:val="en-US"/>
              </w:rPr>
            </w:pPr>
            <w:proofErr w:type="gramStart"/>
            <w:r>
              <w:rPr>
                <w:lang w:val="en-US"/>
              </w:rPr>
              <w:t>tss</w:t>
            </w:r>
            <w:proofErr w:type="gramEnd"/>
            <w:r>
              <w:rPr>
                <w:lang w:val="en-US"/>
              </w:rPr>
              <w:t>, neyse ygūl hāḏa gāl _____________________ _____________________ xalli ma</w:t>
            </w:r>
            <w:r w:rsidR="00D7289A">
              <w:rPr>
                <w:lang w:val="en-US"/>
              </w:rPr>
              <w:t>ˁ</w:t>
            </w:r>
            <w:r>
              <w:rPr>
                <w:lang w:val="en-US"/>
              </w:rPr>
              <w:t xml:space="preserve"> axū _____________________ _____________________. </w:t>
            </w:r>
            <w:proofErr w:type="gramStart"/>
            <w:r>
              <w:rPr>
                <w:lang w:val="en-US"/>
              </w:rPr>
              <w:t>ygūl</w:t>
            </w:r>
            <w:proofErr w:type="gramEnd"/>
            <w:r>
              <w:rPr>
                <w:lang w:val="en-US"/>
              </w:rPr>
              <w:t xml:space="preserve"> ǧāy wagt-innu ǧāy min qādi ygūl māši ygūl innu šāyif ḏīb.</w:t>
            </w:r>
          </w:p>
        </w:tc>
        <w:tc>
          <w:tcPr>
            <w:tcW w:w="4253" w:type="dxa"/>
          </w:tcPr>
          <w:p w:rsidR="005A7D16" w:rsidRPr="005A7D16" w:rsidRDefault="005A7D16" w:rsidP="005A7D16">
            <w:pPr>
              <w:rPr>
                <w:lang w:val="en-US"/>
              </w:rPr>
            </w:pPr>
          </w:p>
        </w:tc>
      </w:tr>
      <w:tr w:rsidR="005A7D16" w:rsidRPr="005A7D16" w:rsidTr="005A7D16">
        <w:tc>
          <w:tcPr>
            <w:tcW w:w="567" w:type="dxa"/>
          </w:tcPr>
          <w:p w:rsidR="005A7D16" w:rsidRDefault="005A7D16" w:rsidP="005A7D16">
            <w:pPr>
              <w:rPr>
                <w:lang w:val="en-US"/>
              </w:rPr>
            </w:pPr>
            <w:r>
              <w:rPr>
                <w:lang w:val="en-US"/>
              </w:rPr>
              <w:t>1</w:t>
            </w:r>
            <w:r w:rsidR="00A24282">
              <w:rPr>
                <w:lang w:val="en-US"/>
              </w:rPr>
              <w:t>.</w:t>
            </w:r>
            <w:r>
              <w:rPr>
                <w:lang w:val="en-US"/>
              </w:rPr>
              <w:t>05</w:t>
            </w:r>
          </w:p>
        </w:tc>
        <w:tc>
          <w:tcPr>
            <w:tcW w:w="4253" w:type="dxa"/>
          </w:tcPr>
          <w:p w:rsidR="005A7D16" w:rsidRDefault="005A7D16" w:rsidP="005A7D16">
            <w:pPr>
              <w:rPr>
                <w:lang w:val="en-US"/>
              </w:rPr>
            </w:pPr>
            <w:proofErr w:type="gramStart"/>
            <w:r>
              <w:rPr>
                <w:lang w:val="en-US"/>
              </w:rPr>
              <w:t>aḏ-ḏīb</w:t>
            </w:r>
            <w:proofErr w:type="gramEnd"/>
            <w:r>
              <w:rPr>
                <w:lang w:val="en-US"/>
              </w:rPr>
              <w:t xml:space="preserve"> rāyiḥ ǝb-nōb š</w:t>
            </w:r>
            <w:r w:rsidR="00D7289A">
              <w:rPr>
                <w:lang w:val="en-US"/>
              </w:rPr>
              <w:t>ˁ</w:t>
            </w:r>
            <w:r>
              <w:rPr>
                <w:lang w:val="en-US"/>
              </w:rPr>
              <w:t xml:space="preserve">aru minmarad. </w:t>
            </w:r>
            <w:proofErr w:type="gramStart"/>
            <w:r>
              <w:rPr>
                <w:lang w:val="en-US"/>
              </w:rPr>
              <w:t>mā</w:t>
            </w:r>
            <w:proofErr w:type="gramEnd"/>
            <w:r>
              <w:rPr>
                <w:lang w:val="en-US"/>
              </w:rPr>
              <w:t xml:space="preserve"> bī waš</w:t>
            </w:r>
            <w:r w:rsidR="00D7289A">
              <w:rPr>
                <w:lang w:val="en-US"/>
              </w:rPr>
              <w:t>ˁ</w:t>
            </w:r>
            <w:r>
              <w:rPr>
                <w:lang w:val="en-US"/>
              </w:rPr>
              <w:t>a, _____________________ gāl, _____________________ _____________________ trūḥ. ya</w:t>
            </w:r>
            <w:r w:rsidR="00D7289A">
              <w:rPr>
                <w:lang w:val="en-US"/>
              </w:rPr>
              <w:t>ˁ</w:t>
            </w:r>
            <w:r>
              <w:rPr>
                <w:lang w:val="en-US"/>
              </w:rPr>
              <w:t xml:space="preserve">ni </w:t>
            </w:r>
            <w:r w:rsidR="00D7289A">
              <w:rPr>
                <w:lang w:val="en-US"/>
              </w:rPr>
              <w:t>ˀ</w:t>
            </w:r>
            <w:r>
              <w:rPr>
                <w:lang w:val="en-US"/>
              </w:rPr>
              <w:t xml:space="preserve">awwali _____________________ ysōlif </w:t>
            </w:r>
            <w:r w:rsidR="00F94A9B">
              <w:rPr>
                <w:lang w:val="en-US"/>
              </w:rPr>
              <w:t>ysōlfat.</w:t>
            </w:r>
          </w:p>
        </w:tc>
        <w:tc>
          <w:tcPr>
            <w:tcW w:w="4253" w:type="dxa"/>
          </w:tcPr>
          <w:p w:rsidR="005A7D16" w:rsidRPr="005A7D16" w:rsidRDefault="005A7D16" w:rsidP="005A7D16">
            <w:pPr>
              <w:rPr>
                <w:lang w:val="en-US"/>
              </w:rPr>
            </w:pPr>
          </w:p>
        </w:tc>
      </w:tr>
      <w:tr w:rsidR="00F94A9B" w:rsidRPr="00F94A9B" w:rsidTr="005A7D16">
        <w:tc>
          <w:tcPr>
            <w:tcW w:w="567" w:type="dxa"/>
          </w:tcPr>
          <w:p w:rsidR="00F94A9B" w:rsidRDefault="00F94A9B" w:rsidP="005A7D16">
            <w:pPr>
              <w:rPr>
                <w:lang w:val="en-US"/>
              </w:rPr>
            </w:pPr>
            <w:r>
              <w:rPr>
                <w:lang w:val="en-US"/>
              </w:rPr>
              <w:t>1</w:t>
            </w:r>
            <w:r w:rsidR="00A24282">
              <w:rPr>
                <w:lang w:val="en-US"/>
              </w:rPr>
              <w:t>.</w:t>
            </w:r>
            <w:r>
              <w:rPr>
                <w:lang w:val="en-US"/>
              </w:rPr>
              <w:t>14</w:t>
            </w:r>
          </w:p>
        </w:tc>
        <w:tc>
          <w:tcPr>
            <w:tcW w:w="4253" w:type="dxa"/>
          </w:tcPr>
          <w:p w:rsidR="00F94A9B" w:rsidRPr="00F94A9B" w:rsidRDefault="00F94A9B" w:rsidP="005A7D16">
            <w:pPr>
              <w:rPr>
                <w:lang w:val="en-US"/>
              </w:rPr>
            </w:pPr>
            <w:proofErr w:type="gramStart"/>
            <w:r w:rsidRPr="00F94A9B">
              <w:rPr>
                <w:lang w:val="en-US"/>
              </w:rPr>
              <w:t>gāl</w:t>
            </w:r>
            <w:proofErr w:type="gramEnd"/>
            <w:r w:rsidRPr="00F94A9B">
              <w:rPr>
                <w:lang w:val="en-US"/>
              </w:rPr>
              <w:t xml:space="preserve">, waḷḷā _____________________ _____________________ </w:t>
            </w:r>
            <w:r w:rsidR="00D7289A">
              <w:rPr>
                <w:lang w:val="en-US"/>
              </w:rPr>
              <w:t>ˁ</w:t>
            </w:r>
            <w:r w:rsidRPr="00F94A9B">
              <w:rPr>
                <w:lang w:val="en-US"/>
              </w:rPr>
              <w:t>ala _____________________ as-sa</w:t>
            </w:r>
            <w:r w:rsidR="00D7289A">
              <w:rPr>
                <w:lang w:val="en-US"/>
              </w:rPr>
              <w:t>ˁ</w:t>
            </w:r>
            <w:r w:rsidRPr="00F94A9B">
              <w:rPr>
                <w:lang w:val="en-US"/>
              </w:rPr>
              <w:t xml:space="preserve">d </w:t>
            </w:r>
            <w:r>
              <w:rPr>
                <w:lang w:val="en-US"/>
              </w:rPr>
              <w:t>_____________________ _____________________ nsa</w:t>
            </w:r>
            <w:r w:rsidR="00D7289A">
              <w:rPr>
                <w:lang w:val="en-US"/>
              </w:rPr>
              <w:t>ˁ</w:t>
            </w:r>
            <w:r>
              <w:rPr>
                <w:lang w:val="en-US"/>
              </w:rPr>
              <w:t xml:space="preserve">di. </w:t>
            </w:r>
            <w:proofErr w:type="gramStart"/>
            <w:r>
              <w:rPr>
                <w:lang w:val="en-US"/>
              </w:rPr>
              <w:t>āni</w:t>
            </w:r>
            <w:proofErr w:type="gramEnd"/>
            <w:r>
              <w:rPr>
                <w:lang w:val="en-US"/>
              </w:rPr>
              <w:t xml:space="preserve"> s</w:t>
            </w:r>
            <w:r w:rsidR="00D7289A">
              <w:rPr>
                <w:lang w:val="en-US"/>
              </w:rPr>
              <w:t>ˁ</w:t>
            </w:r>
            <w:r>
              <w:rPr>
                <w:lang w:val="en-US"/>
              </w:rPr>
              <w:t xml:space="preserve">adi mayyit w </w:t>
            </w:r>
            <w:r w:rsidR="00D7289A">
              <w:rPr>
                <w:lang w:val="en-US"/>
              </w:rPr>
              <w:t>ˀ</w:t>
            </w:r>
            <w:r>
              <w:rPr>
                <w:lang w:val="en-US"/>
              </w:rPr>
              <w:t>adawwir as</w:t>
            </w:r>
            <w:r w:rsidR="00D7289A">
              <w:rPr>
                <w:lang w:val="en-US"/>
              </w:rPr>
              <w:t>ˁ</w:t>
            </w:r>
            <w:r>
              <w:rPr>
                <w:lang w:val="en-US"/>
              </w:rPr>
              <w:t xml:space="preserve">al </w:t>
            </w:r>
            <w:r w:rsidR="00D7289A">
              <w:rPr>
                <w:lang w:val="en-US"/>
              </w:rPr>
              <w:t>ˁ</w:t>
            </w:r>
            <w:r>
              <w:rPr>
                <w:lang w:val="en-US"/>
              </w:rPr>
              <w:t xml:space="preserve">innu _____________________ _____________________ daxīlak! </w:t>
            </w:r>
            <w:r w:rsidR="00D7289A">
              <w:rPr>
                <w:lang w:val="en-US"/>
              </w:rPr>
              <w:t>ˁ</w:t>
            </w:r>
            <w:r>
              <w:rPr>
                <w:lang w:val="en-US"/>
              </w:rPr>
              <w:t>ala mā _____________________ bālak. _____________________ _____________________ sa</w:t>
            </w:r>
            <w:r w:rsidR="00D7289A">
              <w:rPr>
                <w:lang w:val="en-US"/>
              </w:rPr>
              <w:t>ˁ</w:t>
            </w:r>
            <w:r>
              <w:rPr>
                <w:lang w:val="en-US"/>
              </w:rPr>
              <w:t>alit. is</w:t>
            </w:r>
            <w:r w:rsidR="00D7289A">
              <w:rPr>
                <w:lang w:val="en-US"/>
              </w:rPr>
              <w:t>ˁ</w:t>
            </w:r>
            <w:r>
              <w:rPr>
                <w:lang w:val="en-US"/>
              </w:rPr>
              <w:t xml:space="preserve">al </w:t>
            </w:r>
            <w:r w:rsidR="00D7289A">
              <w:rPr>
                <w:lang w:val="en-US"/>
              </w:rPr>
              <w:t>ˁ</w:t>
            </w:r>
            <w:r>
              <w:rPr>
                <w:lang w:val="en-US"/>
              </w:rPr>
              <w:t xml:space="preserve">inni _____________________ šnōn _____________________. </w:t>
            </w:r>
            <w:proofErr w:type="gramStart"/>
            <w:r>
              <w:rPr>
                <w:lang w:val="en-US"/>
              </w:rPr>
              <w:t>mamrūd</w:t>
            </w:r>
            <w:proofErr w:type="gramEnd"/>
            <w:r>
              <w:rPr>
                <w:lang w:val="en-US"/>
              </w:rPr>
              <w:t>, ḏīb-in mamrūd _____________________ _____________________.</w:t>
            </w:r>
          </w:p>
        </w:tc>
        <w:tc>
          <w:tcPr>
            <w:tcW w:w="4253" w:type="dxa"/>
          </w:tcPr>
          <w:p w:rsidR="00F94A9B" w:rsidRPr="00F94A9B" w:rsidRDefault="00F94A9B" w:rsidP="005A7D16">
            <w:pPr>
              <w:rPr>
                <w:lang w:val="en-US"/>
              </w:rPr>
            </w:pPr>
          </w:p>
        </w:tc>
      </w:tr>
      <w:tr w:rsidR="00F94A9B" w:rsidRPr="00F94A9B" w:rsidTr="005A7D16">
        <w:tc>
          <w:tcPr>
            <w:tcW w:w="567" w:type="dxa"/>
          </w:tcPr>
          <w:p w:rsidR="00F94A9B" w:rsidRDefault="00F94A9B" w:rsidP="005A7D16">
            <w:pPr>
              <w:rPr>
                <w:lang w:val="en-US"/>
              </w:rPr>
            </w:pPr>
            <w:r>
              <w:rPr>
                <w:lang w:val="en-US"/>
              </w:rPr>
              <w:t>1</w:t>
            </w:r>
            <w:r w:rsidR="00A24282">
              <w:rPr>
                <w:lang w:val="en-US"/>
              </w:rPr>
              <w:t>.</w:t>
            </w:r>
            <w:r>
              <w:rPr>
                <w:lang w:val="en-US"/>
              </w:rPr>
              <w:t>34</w:t>
            </w:r>
          </w:p>
        </w:tc>
        <w:tc>
          <w:tcPr>
            <w:tcW w:w="4253" w:type="dxa"/>
          </w:tcPr>
          <w:p w:rsidR="00F94A9B" w:rsidRPr="00F94A9B" w:rsidRDefault="00D7289A" w:rsidP="00F94A9B">
            <w:pPr>
              <w:rPr>
                <w:lang w:val="en-US"/>
              </w:rPr>
            </w:pPr>
            <w:r>
              <w:rPr>
                <w:lang w:val="en-US"/>
              </w:rPr>
              <w:t>ˁ</w:t>
            </w:r>
            <w:r w:rsidR="00F94A9B">
              <w:rPr>
                <w:lang w:val="en-US"/>
              </w:rPr>
              <w:t>aman māli ša</w:t>
            </w:r>
            <w:r>
              <w:rPr>
                <w:lang w:val="en-US"/>
              </w:rPr>
              <w:t>ˁ</w:t>
            </w:r>
            <w:r w:rsidR="00F94A9B">
              <w:rPr>
                <w:lang w:val="en-US"/>
              </w:rPr>
              <w:t>ar, mā tis</w:t>
            </w:r>
            <w:r>
              <w:rPr>
                <w:lang w:val="en-US"/>
              </w:rPr>
              <w:t>ˁ</w:t>
            </w:r>
            <w:r w:rsidR="00F94A9B">
              <w:rPr>
                <w:lang w:val="en-US"/>
              </w:rPr>
              <w:t>al āni ēmta _____________________ yiṭla</w:t>
            </w:r>
            <w:r>
              <w:rPr>
                <w:lang w:val="en-US"/>
              </w:rPr>
              <w:t>ˁ</w:t>
            </w:r>
            <w:r w:rsidR="00F94A9B">
              <w:rPr>
                <w:lang w:val="en-US"/>
              </w:rPr>
              <w:t xml:space="preserve">? </w:t>
            </w:r>
            <w:r>
              <w:rPr>
                <w:lang w:val="en-US"/>
              </w:rPr>
              <w:t>ˀ</w:t>
            </w:r>
            <w:r w:rsidR="00F94A9B">
              <w:rPr>
                <w:lang w:val="en-US"/>
              </w:rPr>
              <w:t xml:space="preserve">ī gāl, tamām! </w:t>
            </w:r>
            <w:proofErr w:type="gramStart"/>
            <w:r w:rsidR="00F94A9B">
              <w:rPr>
                <w:lang w:val="en-US"/>
              </w:rPr>
              <w:t>ta-tis</w:t>
            </w:r>
            <w:r>
              <w:rPr>
                <w:lang w:val="en-US"/>
              </w:rPr>
              <w:t>ˁ</w:t>
            </w:r>
            <w:r w:rsidR="00F94A9B">
              <w:rPr>
                <w:lang w:val="en-US"/>
              </w:rPr>
              <w:t>al</w:t>
            </w:r>
            <w:proofErr w:type="gramEnd"/>
            <w:r w:rsidR="00F94A9B">
              <w:rPr>
                <w:lang w:val="en-US"/>
              </w:rPr>
              <w:t xml:space="preserve"> </w:t>
            </w:r>
            <w:r>
              <w:rPr>
                <w:lang w:val="en-US"/>
              </w:rPr>
              <w:t>ˁ</w:t>
            </w:r>
            <w:r w:rsidR="00F94A9B">
              <w:rPr>
                <w:lang w:val="en-US"/>
              </w:rPr>
              <w:t xml:space="preserve">an _____________________ _____________________ _____________________. </w:t>
            </w:r>
            <w:proofErr w:type="gramStart"/>
            <w:r w:rsidR="00F94A9B">
              <w:rPr>
                <w:lang w:val="en-US"/>
              </w:rPr>
              <w:t>ygūl</w:t>
            </w:r>
            <w:proofErr w:type="gramEnd"/>
            <w:r w:rsidR="00F94A9B">
              <w:rPr>
                <w:lang w:val="en-US"/>
              </w:rPr>
              <w:t xml:space="preserve"> ma</w:t>
            </w:r>
            <w:r>
              <w:rPr>
                <w:lang w:val="en-US"/>
              </w:rPr>
              <w:t>ˁ</w:t>
            </w:r>
            <w:r w:rsidR="00F94A9B">
              <w:rPr>
                <w:lang w:val="en-US"/>
              </w:rPr>
              <w:t xml:space="preserve"> ši uxra ygūl ma</w:t>
            </w:r>
            <w:r>
              <w:rPr>
                <w:lang w:val="en-US"/>
              </w:rPr>
              <w:t>ˁ</w:t>
            </w:r>
            <w:r w:rsidR="00F94A9B">
              <w:rPr>
                <w:lang w:val="en-US"/>
              </w:rPr>
              <w:t xml:space="preserve"> ši uxra ygūl. </w:t>
            </w:r>
            <w:proofErr w:type="gramStart"/>
            <w:r w:rsidR="00F94A9B">
              <w:rPr>
                <w:lang w:val="en-US"/>
              </w:rPr>
              <w:t>ǧa</w:t>
            </w:r>
            <w:r>
              <w:rPr>
                <w:lang w:val="en-US"/>
              </w:rPr>
              <w:t>ˁ</w:t>
            </w:r>
            <w:r w:rsidR="00F94A9B">
              <w:rPr>
                <w:lang w:val="en-US"/>
              </w:rPr>
              <w:t>-ygūl</w:t>
            </w:r>
            <w:proofErr w:type="gramEnd"/>
            <w:r w:rsidR="00F94A9B">
              <w:rPr>
                <w:lang w:val="en-US"/>
              </w:rPr>
              <w:t xml:space="preserve"> </w:t>
            </w:r>
            <w:r>
              <w:rPr>
                <w:lang w:val="en-US"/>
              </w:rPr>
              <w:t>ˁ</w:t>
            </w:r>
            <w:r w:rsidR="00F94A9B">
              <w:rPr>
                <w:lang w:val="en-US"/>
              </w:rPr>
              <w:t xml:space="preserve">ala haḏāk al-mǝṭraḥ ygūl šnōn mūnhe? _____________________ </w:t>
            </w:r>
            <w:proofErr w:type="gramStart"/>
            <w:r w:rsidR="00F94A9B">
              <w:rPr>
                <w:lang w:val="en-US"/>
              </w:rPr>
              <w:t>ḥurma</w:t>
            </w:r>
            <w:proofErr w:type="gramEnd"/>
            <w:r w:rsidR="00F94A9B">
              <w:rPr>
                <w:lang w:val="en-US"/>
              </w:rPr>
              <w:t>?</w:t>
            </w:r>
          </w:p>
        </w:tc>
        <w:tc>
          <w:tcPr>
            <w:tcW w:w="4253" w:type="dxa"/>
          </w:tcPr>
          <w:p w:rsidR="00F94A9B" w:rsidRPr="00F94A9B" w:rsidRDefault="00F94A9B" w:rsidP="005A7D16">
            <w:pPr>
              <w:rPr>
                <w:lang w:val="en-US"/>
              </w:rPr>
            </w:pPr>
          </w:p>
        </w:tc>
      </w:tr>
      <w:tr w:rsidR="00F94A9B" w:rsidRPr="00F94A9B" w:rsidTr="005A7D16">
        <w:tc>
          <w:tcPr>
            <w:tcW w:w="567" w:type="dxa"/>
          </w:tcPr>
          <w:p w:rsidR="00F94A9B" w:rsidRDefault="00F94A9B" w:rsidP="005A7D16">
            <w:pPr>
              <w:rPr>
                <w:lang w:val="en-US"/>
              </w:rPr>
            </w:pPr>
            <w:r>
              <w:rPr>
                <w:lang w:val="en-US"/>
              </w:rPr>
              <w:t>1</w:t>
            </w:r>
            <w:r w:rsidR="00A24282">
              <w:rPr>
                <w:lang w:val="en-US"/>
              </w:rPr>
              <w:t>.</w:t>
            </w:r>
            <w:r>
              <w:rPr>
                <w:lang w:val="en-US"/>
              </w:rPr>
              <w:t>48</w:t>
            </w:r>
          </w:p>
        </w:tc>
        <w:tc>
          <w:tcPr>
            <w:tcW w:w="4253" w:type="dxa"/>
          </w:tcPr>
          <w:p w:rsidR="00F94A9B" w:rsidRDefault="00F94A9B" w:rsidP="00F94A9B">
            <w:pPr>
              <w:rPr>
                <w:lang w:val="en-US"/>
              </w:rPr>
            </w:pPr>
            <w:proofErr w:type="gramStart"/>
            <w:r>
              <w:rPr>
                <w:lang w:val="en-US"/>
              </w:rPr>
              <w:t>ya</w:t>
            </w:r>
            <w:r w:rsidR="00D7289A">
              <w:rPr>
                <w:lang w:val="en-US"/>
              </w:rPr>
              <w:t>ˁ</w:t>
            </w:r>
            <w:r>
              <w:rPr>
                <w:lang w:val="en-US"/>
              </w:rPr>
              <w:t>ni</w:t>
            </w:r>
            <w:proofErr w:type="gramEnd"/>
            <w:r>
              <w:rPr>
                <w:lang w:val="en-US"/>
              </w:rPr>
              <w:t xml:space="preserve"> huwwe zlime ya</w:t>
            </w:r>
            <w:r w:rsidR="00D7289A">
              <w:rPr>
                <w:lang w:val="en-US"/>
              </w:rPr>
              <w:t>ˁ</w:t>
            </w:r>
            <w:r>
              <w:rPr>
                <w:lang w:val="en-US"/>
              </w:rPr>
              <w:t>ni awwal fāl ya</w:t>
            </w:r>
            <w:r w:rsidR="00D7289A">
              <w:rPr>
                <w:lang w:val="en-US"/>
              </w:rPr>
              <w:t>ˁ</w:t>
            </w:r>
            <w:r>
              <w:rPr>
                <w:lang w:val="en-US"/>
              </w:rPr>
              <w:t xml:space="preserve">ni nū_____________________ ḥākim </w:t>
            </w:r>
            <w:r w:rsidR="00D7289A">
              <w:rPr>
                <w:lang w:val="en-US"/>
              </w:rPr>
              <w:t>ˁ</w:t>
            </w:r>
            <w:r>
              <w:rPr>
                <w:lang w:val="en-US"/>
              </w:rPr>
              <w:t>ala haḏāk al-mǝṭraḥ kullu miṯil ta-ngūl ya</w:t>
            </w:r>
            <w:r w:rsidR="00D7289A">
              <w:rPr>
                <w:lang w:val="en-US"/>
              </w:rPr>
              <w:t>ˁ</w:t>
            </w:r>
            <w:r>
              <w:rPr>
                <w:lang w:val="en-US"/>
              </w:rPr>
              <w:t>ni čibīr al-mǝṭraḥ ḏāk.</w:t>
            </w:r>
          </w:p>
        </w:tc>
        <w:tc>
          <w:tcPr>
            <w:tcW w:w="4253" w:type="dxa"/>
          </w:tcPr>
          <w:p w:rsidR="00F94A9B" w:rsidRPr="00F94A9B" w:rsidRDefault="00F94A9B" w:rsidP="005A7D16">
            <w:pPr>
              <w:rPr>
                <w:lang w:val="en-US"/>
              </w:rPr>
            </w:pPr>
          </w:p>
        </w:tc>
      </w:tr>
      <w:tr w:rsidR="00F94A9B" w:rsidRPr="00F94A9B" w:rsidTr="005A7D16">
        <w:tc>
          <w:tcPr>
            <w:tcW w:w="567" w:type="dxa"/>
          </w:tcPr>
          <w:p w:rsidR="00F94A9B" w:rsidRDefault="00F94A9B" w:rsidP="005A7D16">
            <w:pPr>
              <w:rPr>
                <w:lang w:val="en-US"/>
              </w:rPr>
            </w:pPr>
            <w:r>
              <w:rPr>
                <w:lang w:val="en-US"/>
              </w:rPr>
              <w:t>1</w:t>
            </w:r>
            <w:r w:rsidR="00A24282">
              <w:rPr>
                <w:lang w:val="en-US"/>
              </w:rPr>
              <w:t>.</w:t>
            </w:r>
            <w:r>
              <w:rPr>
                <w:lang w:val="en-US"/>
              </w:rPr>
              <w:t>57</w:t>
            </w:r>
          </w:p>
        </w:tc>
        <w:tc>
          <w:tcPr>
            <w:tcW w:w="4253" w:type="dxa"/>
          </w:tcPr>
          <w:p w:rsidR="00F94A9B" w:rsidRPr="00F94A9B" w:rsidRDefault="00F94A9B" w:rsidP="00F94A9B">
            <w:proofErr w:type="gramStart"/>
            <w:r>
              <w:rPr>
                <w:lang w:val="en-US"/>
              </w:rPr>
              <w:t>ygūl</w:t>
            </w:r>
            <w:proofErr w:type="gramEnd"/>
            <w:r>
              <w:rPr>
                <w:lang w:val="en-US"/>
              </w:rPr>
              <w:t xml:space="preserve"> w gāyil ____________________ ____________________ wagt-in ygūl uxra ____________________ ____________________ ____________________ ____________________</w:t>
            </w:r>
            <w:r>
              <w:t xml:space="preserve"> mmu. </w:t>
            </w:r>
          </w:p>
        </w:tc>
        <w:tc>
          <w:tcPr>
            <w:tcW w:w="4253" w:type="dxa"/>
          </w:tcPr>
          <w:p w:rsidR="00F94A9B" w:rsidRPr="00F94A9B" w:rsidRDefault="00F94A9B" w:rsidP="005A7D16">
            <w:pPr>
              <w:rPr>
                <w:lang w:val="en-US"/>
              </w:rPr>
            </w:pPr>
          </w:p>
        </w:tc>
      </w:tr>
      <w:tr w:rsidR="00F94A9B" w:rsidRPr="00F94A9B" w:rsidTr="005A7D16">
        <w:tc>
          <w:tcPr>
            <w:tcW w:w="567" w:type="dxa"/>
          </w:tcPr>
          <w:p w:rsidR="00F94A9B" w:rsidRDefault="00F94A9B" w:rsidP="005A7D16">
            <w:pPr>
              <w:rPr>
                <w:lang w:val="en-US"/>
              </w:rPr>
            </w:pPr>
            <w:r>
              <w:rPr>
                <w:lang w:val="en-US"/>
              </w:rPr>
              <w:t>2</w:t>
            </w:r>
            <w:r w:rsidR="00A24282">
              <w:rPr>
                <w:lang w:val="en-US"/>
              </w:rPr>
              <w:t>.</w:t>
            </w:r>
            <w:r>
              <w:rPr>
                <w:lang w:val="en-US"/>
              </w:rPr>
              <w:t>01</w:t>
            </w:r>
          </w:p>
        </w:tc>
        <w:tc>
          <w:tcPr>
            <w:tcW w:w="4253" w:type="dxa"/>
          </w:tcPr>
          <w:p w:rsidR="00F94A9B" w:rsidRDefault="00F94A9B" w:rsidP="00F94A9B">
            <w:pPr>
              <w:rPr>
                <w:lang w:val="en-US"/>
              </w:rPr>
            </w:pPr>
            <w:proofErr w:type="gramStart"/>
            <w:r>
              <w:rPr>
                <w:lang w:val="en-US"/>
              </w:rPr>
              <w:t>gāl</w:t>
            </w:r>
            <w:proofErr w:type="gramEnd"/>
            <w:r>
              <w:rPr>
                <w:lang w:val="en-US"/>
              </w:rPr>
              <w:t xml:space="preserve"> ḥarām ____________________ ____________________ sa</w:t>
            </w:r>
            <w:r w:rsidR="00D7289A">
              <w:rPr>
                <w:lang w:val="en-US"/>
              </w:rPr>
              <w:t>ˁ</w:t>
            </w:r>
            <w:r>
              <w:rPr>
                <w:lang w:val="en-US"/>
              </w:rPr>
              <w:t>alu ____________________ ____________________</w:t>
            </w:r>
            <w:r>
              <w:t xml:space="preserve"> </w:t>
            </w:r>
            <w:r>
              <w:rPr>
                <w:lang w:val="en-US"/>
              </w:rPr>
              <w:t>____________________</w:t>
            </w:r>
            <w:r>
              <w:t xml:space="preserve"> </w:t>
            </w:r>
            <w:r>
              <w:rPr>
                <w:lang w:val="en-US"/>
              </w:rPr>
              <w:t>____________________ trūḥ?</w:t>
            </w:r>
          </w:p>
        </w:tc>
        <w:tc>
          <w:tcPr>
            <w:tcW w:w="4253" w:type="dxa"/>
          </w:tcPr>
          <w:p w:rsidR="00F94A9B" w:rsidRPr="00F94A9B" w:rsidRDefault="00F94A9B" w:rsidP="005A7D16">
            <w:pPr>
              <w:rPr>
                <w:lang w:val="en-US"/>
              </w:rPr>
            </w:pPr>
          </w:p>
        </w:tc>
      </w:tr>
      <w:tr w:rsidR="00A24282" w:rsidRPr="00F94A9B" w:rsidTr="005A7D16">
        <w:tc>
          <w:tcPr>
            <w:tcW w:w="567" w:type="dxa"/>
          </w:tcPr>
          <w:p w:rsidR="00A24282" w:rsidRDefault="00A24282" w:rsidP="005A7D16">
            <w:pPr>
              <w:rPr>
                <w:lang w:val="en-US"/>
              </w:rPr>
            </w:pPr>
            <w:r>
              <w:rPr>
                <w:lang w:val="en-US"/>
              </w:rPr>
              <w:t>2.05</w:t>
            </w:r>
          </w:p>
        </w:tc>
        <w:tc>
          <w:tcPr>
            <w:tcW w:w="4253" w:type="dxa"/>
          </w:tcPr>
          <w:p w:rsidR="00A24282" w:rsidRDefault="00A24282" w:rsidP="00A24282">
            <w:pPr>
              <w:rPr>
                <w:lang w:val="en-US"/>
              </w:rPr>
            </w:pPr>
            <w:proofErr w:type="gramStart"/>
            <w:r>
              <w:rPr>
                <w:lang w:val="en-US"/>
              </w:rPr>
              <w:t>gāl</w:t>
            </w:r>
            <w:proofErr w:type="gramEnd"/>
            <w:r>
              <w:rPr>
                <w:lang w:val="en-US"/>
              </w:rPr>
              <w:t xml:space="preserve">, waḷḷa, </w:t>
            </w:r>
            <w:r w:rsidR="00D7289A">
              <w:rPr>
                <w:lang w:val="en-US"/>
              </w:rPr>
              <w:t>ˀ</w:t>
            </w:r>
            <w:r>
              <w:rPr>
                <w:lang w:val="en-US"/>
              </w:rPr>
              <w:t>āni ǧa</w:t>
            </w:r>
            <w:r w:rsidR="00D7289A">
              <w:rPr>
                <w:lang w:val="en-US"/>
              </w:rPr>
              <w:t>ˁ</w:t>
            </w:r>
            <w:r>
              <w:rPr>
                <w:lang w:val="en-US"/>
              </w:rPr>
              <w:t>ad adawwir ____________________ ____________________ ____________________ is</w:t>
            </w:r>
            <w:r w:rsidR="00D7289A">
              <w:rPr>
                <w:lang w:val="en-US"/>
              </w:rPr>
              <w:t>ˁ</w:t>
            </w:r>
            <w:r>
              <w:rPr>
                <w:lang w:val="en-US"/>
              </w:rPr>
              <w:t xml:space="preserve">al ____________________. </w:t>
            </w:r>
            <w:proofErr w:type="gramStart"/>
            <w:r>
              <w:rPr>
                <w:lang w:val="en-US"/>
              </w:rPr>
              <w:t>mā</w:t>
            </w:r>
            <w:proofErr w:type="gramEnd"/>
            <w:r>
              <w:rPr>
                <w:lang w:val="en-US"/>
              </w:rPr>
              <w:t xml:space="preserve"> tindallūni ____________________ aṣṣōbni tisā</w:t>
            </w:r>
            <w:r w:rsidR="00D7289A">
              <w:rPr>
                <w:lang w:val="en-US"/>
              </w:rPr>
              <w:t>ˁ</w:t>
            </w:r>
            <w:r>
              <w:rPr>
                <w:lang w:val="en-US"/>
              </w:rPr>
              <w:t>ad. ____________________ sā</w:t>
            </w:r>
            <w:r w:rsidR="00D7289A">
              <w:rPr>
                <w:lang w:val="en-US"/>
              </w:rPr>
              <w:t>ˁ</w:t>
            </w:r>
            <w:r>
              <w:rPr>
                <w:lang w:val="en-US"/>
              </w:rPr>
              <w:t>ad ____________________ ____________________ as</w:t>
            </w:r>
            <w:r w:rsidR="00D7289A">
              <w:rPr>
                <w:lang w:val="en-US"/>
              </w:rPr>
              <w:t>ˁ</w:t>
            </w:r>
            <w:r>
              <w:rPr>
                <w:lang w:val="en-US"/>
              </w:rPr>
              <w:t>adi.</w:t>
            </w:r>
          </w:p>
        </w:tc>
        <w:tc>
          <w:tcPr>
            <w:tcW w:w="4253" w:type="dxa"/>
          </w:tcPr>
          <w:p w:rsidR="00A24282" w:rsidRPr="00F94A9B" w:rsidRDefault="00A24282" w:rsidP="005A7D16">
            <w:pPr>
              <w:rPr>
                <w:lang w:val="en-US"/>
              </w:rPr>
            </w:pPr>
          </w:p>
        </w:tc>
      </w:tr>
      <w:tr w:rsidR="00A24282" w:rsidRPr="00F94A9B" w:rsidTr="005A7D16">
        <w:tc>
          <w:tcPr>
            <w:tcW w:w="567" w:type="dxa"/>
          </w:tcPr>
          <w:p w:rsidR="00A24282" w:rsidRDefault="00A24282" w:rsidP="005A7D16">
            <w:pPr>
              <w:rPr>
                <w:lang w:val="en-US"/>
              </w:rPr>
            </w:pPr>
            <w:r>
              <w:rPr>
                <w:lang w:val="en-US"/>
              </w:rPr>
              <w:t>2.13</w:t>
            </w:r>
          </w:p>
        </w:tc>
        <w:tc>
          <w:tcPr>
            <w:tcW w:w="4253" w:type="dxa"/>
          </w:tcPr>
          <w:p w:rsidR="00A24282" w:rsidRDefault="00A24282" w:rsidP="00A24282">
            <w:pPr>
              <w:rPr>
                <w:lang w:val="en-US"/>
              </w:rPr>
            </w:pPr>
            <w:r>
              <w:rPr>
                <w:lang w:val="en-US"/>
              </w:rPr>
              <w:t>s</w:t>
            </w:r>
            <w:r w:rsidR="00D7289A">
              <w:rPr>
                <w:lang w:val="en-US"/>
              </w:rPr>
              <w:t>ˁ</w:t>
            </w:r>
            <w:r>
              <w:rPr>
                <w:lang w:val="en-US"/>
              </w:rPr>
              <w:t>ad ya</w:t>
            </w:r>
            <w:r w:rsidR="00D7289A">
              <w:rPr>
                <w:lang w:val="en-US"/>
              </w:rPr>
              <w:t>ˁ</w:t>
            </w:r>
            <w:r>
              <w:rPr>
                <w:lang w:val="en-US"/>
              </w:rPr>
              <w:t xml:space="preserve">ni mayyit w ____________________ ____________________ hāḏa ygūl-lak hāḏa šī. </w:t>
            </w:r>
            <w:proofErr w:type="gramStart"/>
            <w:r>
              <w:rPr>
                <w:lang w:val="en-US"/>
              </w:rPr>
              <w:t>hāḏa</w:t>
            </w:r>
            <w:proofErr w:type="gramEnd"/>
            <w:r>
              <w:rPr>
                <w:lang w:val="en-US"/>
              </w:rPr>
              <w:t xml:space="preserve"> l bēn w bēnak, ____________________ zimni. </w:t>
            </w:r>
            <w:proofErr w:type="gramStart"/>
            <w:r>
              <w:rPr>
                <w:lang w:val="en-US"/>
              </w:rPr>
              <w:t>gāl</w:t>
            </w:r>
            <w:proofErr w:type="gramEnd"/>
            <w:r>
              <w:rPr>
                <w:lang w:val="en-US"/>
              </w:rPr>
              <w:t>, hā</w:t>
            </w:r>
            <w:r w:rsidR="00D7289A">
              <w:rPr>
                <w:lang w:val="en-US"/>
              </w:rPr>
              <w:t>ˀ</w:t>
            </w:r>
            <w:r>
              <w:rPr>
                <w:lang w:val="en-US"/>
              </w:rPr>
              <w:t xml:space="preserve">as agūl. ha____________________ yirḥit-li hāḏa ____________________ ____________________ </w:t>
            </w:r>
          </w:p>
        </w:tc>
        <w:tc>
          <w:tcPr>
            <w:tcW w:w="4253" w:type="dxa"/>
          </w:tcPr>
          <w:p w:rsidR="00A24282" w:rsidRPr="00F94A9B" w:rsidRDefault="00A24282" w:rsidP="005A7D16">
            <w:pPr>
              <w:rPr>
                <w:lang w:val="en-US"/>
              </w:rPr>
            </w:pPr>
          </w:p>
        </w:tc>
      </w:tr>
      <w:tr w:rsidR="00A24282" w:rsidRPr="00F94A9B" w:rsidTr="005A7D16">
        <w:tc>
          <w:tcPr>
            <w:tcW w:w="567" w:type="dxa"/>
          </w:tcPr>
          <w:p w:rsidR="00A24282" w:rsidRDefault="004A0026" w:rsidP="005A7D16">
            <w:pPr>
              <w:rPr>
                <w:lang w:val="en-US"/>
              </w:rPr>
            </w:pPr>
            <w:r>
              <w:rPr>
                <w:lang w:val="en-US"/>
              </w:rPr>
              <w:t>2.23</w:t>
            </w:r>
          </w:p>
        </w:tc>
        <w:tc>
          <w:tcPr>
            <w:tcW w:w="4253" w:type="dxa"/>
          </w:tcPr>
          <w:p w:rsidR="00A24282" w:rsidRDefault="004A0026" w:rsidP="004A0026">
            <w:pPr>
              <w:rPr>
                <w:lang w:val="en-US"/>
              </w:rPr>
            </w:pPr>
            <w:proofErr w:type="gramStart"/>
            <w:r>
              <w:rPr>
                <w:lang w:val="en-US"/>
              </w:rPr>
              <w:t>sā</w:t>
            </w:r>
            <w:r w:rsidR="00D7289A">
              <w:rPr>
                <w:lang w:val="en-US"/>
              </w:rPr>
              <w:t>ˁ</w:t>
            </w:r>
            <w:r>
              <w:rPr>
                <w:lang w:val="en-US"/>
              </w:rPr>
              <w:t>ad</w:t>
            </w:r>
            <w:proofErr w:type="gramEnd"/>
            <w:r>
              <w:rPr>
                <w:lang w:val="en-US"/>
              </w:rPr>
              <w:t xml:space="preserve"> in sā</w:t>
            </w:r>
            <w:r w:rsidR="00D7289A">
              <w:rPr>
                <w:lang w:val="en-US"/>
              </w:rPr>
              <w:t>ˁ</w:t>
            </w:r>
            <w:r>
              <w:rPr>
                <w:lang w:val="en-US"/>
              </w:rPr>
              <w:t xml:space="preserve">adak. </w:t>
            </w:r>
            <w:proofErr w:type="gramStart"/>
            <w:r>
              <w:rPr>
                <w:lang w:val="en-US"/>
              </w:rPr>
              <w:t>mā</w:t>
            </w:r>
            <w:proofErr w:type="gramEnd"/>
            <w:r>
              <w:rPr>
                <w:lang w:val="en-US"/>
              </w:rPr>
              <w:t xml:space="preserve"> tis</w:t>
            </w:r>
            <w:r w:rsidR="00D7289A">
              <w:rPr>
                <w:lang w:val="en-US"/>
              </w:rPr>
              <w:t>ˁ</w:t>
            </w:r>
            <w:r>
              <w:rPr>
                <w:lang w:val="en-US"/>
              </w:rPr>
              <w:t xml:space="preserve">al inni </w:t>
            </w:r>
            <w:r w:rsidR="00D7289A">
              <w:rPr>
                <w:lang w:val="en-US"/>
              </w:rPr>
              <w:t>ˁ</w:t>
            </w:r>
            <w:r>
              <w:rPr>
                <w:lang w:val="en-US"/>
              </w:rPr>
              <w:t xml:space="preserve">alēš ____________________ mā-tiǧawwaz. </w:t>
            </w:r>
            <w:r w:rsidR="00D7289A">
              <w:rPr>
                <w:lang w:val="en-US"/>
              </w:rPr>
              <w:t>ˁ</w:t>
            </w:r>
            <w:r>
              <w:rPr>
                <w:lang w:val="en-US"/>
              </w:rPr>
              <w:t>alēš is</w:t>
            </w:r>
            <w:r w:rsidR="00D7289A">
              <w:rPr>
                <w:lang w:val="en-US"/>
              </w:rPr>
              <w:t>ˁ</w:t>
            </w:r>
            <w:r>
              <w:rPr>
                <w:lang w:val="en-US"/>
              </w:rPr>
              <w:t xml:space="preserve">adi mā ygūm alḥaz. </w:t>
            </w:r>
            <w:proofErr w:type="gramStart"/>
            <w:r>
              <w:rPr>
                <w:lang w:val="en-US"/>
              </w:rPr>
              <w:t>tss</w:t>
            </w:r>
            <w:proofErr w:type="gramEnd"/>
            <w:r>
              <w:rPr>
                <w:lang w:val="en-US"/>
              </w:rPr>
              <w:t xml:space="preserve">. </w:t>
            </w:r>
            <w:proofErr w:type="gramStart"/>
            <w:r>
              <w:rPr>
                <w:lang w:val="en-US"/>
              </w:rPr>
              <w:t>gāl</w:t>
            </w:r>
            <w:proofErr w:type="gramEnd"/>
            <w:r>
              <w:rPr>
                <w:lang w:val="en-US"/>
              </w:rPr>
              <w:t xml:space="preserve"> waḷḷa s</w:t>
            </w:r>
            <w:r w:rsidR="00D7289A">
              <w:rPr>
                <w:lang w:val="en-US"/>
              </w:rPr>
              <w:t>ˁ</w:t>
            </w:r>
            <w:r>
              <w:rPr>
                <w:lang w:val="en-US"/>
              </w:rPr>
              <w:t>al nafsak.</w:t>
            </w:r>
          </w:p>
        </w:tc>
        <w:tc>
          <w:tcPr>
            <w:tcW w:w="4253" w:type="dxa"/>
          </w:tcPr>
          <w:p w:rsidR="00A24282" w:rsidRPr="00F94A9B" w:rsidRDefault="00A24282" w:rsidP="005A7D16">
            <w:pPr>
              <w:rPr>
                <w:lang w:val="en-US"/>
              </w:rPr>
            </w:pPr>
          </w:p>
        </w:tc>
      </w:tr>
      <w:tr w:rsidR="004A0026" w:rsidRPr="00F94A9B" w:rsidTr="005A7D16">
        <w:tc>
          <w:tcPr>
            <w:tcW w:w="567" w:type="dxa"/>
          </w:tcPr>
          <w:p w:rsidR="004A0026" w:rsidRDefault="004A0026" w:rsidP="005A7D16">
            <w:pPr>
              <w:rPr>
                <w:lang w:val="en-US"/>
              </w:rPr>
            </w:pPr>
            <w:r>
              <w:rPr>
                <w:lang w:val="en-US"/>
              </w:rPr>
              <w:t>2.32</w:t>
            </w:r>
          </w:p>
        </w:tc>
        <w:tc>
          <w:tcPr>
            <w:tcW w:w="4253" w:type="dxa"/>
          </w:tcPr>
          <w:p w:rsidR="004A0026" w:rsidRDefault="004A0026" w:rsidP="004A0026">
            <w:pPr>
              <w:rPr>
                <w:lang w:val="en-US"/>
              </w:rPr>
            </w:pPr>
            <w:proofErr w:type="gramStart"/>
            <w:r>
              <w:rPr>
                <w:lang w:val="en-US"/>
              </w:rPr>
              <w:t>ygūl</w:t>
            </w:r>
            <w:proofErr w:type="gramEnd"/>
            <w:r>
              <w:rPr>
                <w:lang w:val="en-US"/>
              </w:rPr>
              <w:t>, mā</w:t>
            </w:r>
            <w:r w:rsidR="00D7289A">
              <w:rPr>
                <w:lang w:val="en-US"/>
              </w:rPr>
              <w:t>ˀ</w:t>
            </w:r>
            <w:r>
              <w:rPr>
                <w:lang w:val="en-US"/>
              </w:rPr>
              <w:t>ši ygūl ruḥti ma</w:t>
            </w:r>
            <w:r w:rsidR="00D7289A">
              <w:rPr>
                <w:lang w:val="en-US"/>
              </w:rPr>
              <w:t>ˀ</w:t>
            </w:r>
            <w:r>
              <w:rPr>
                <w:lang w:val="en-US"/>
              </w:rPr>
              <w:t>ši ygūl ____________________ s</w:t>
            </w:r>
            <w:r w:rsidR="00D7289A">
              <w:rPr>
                <w:lang w:val="en-US"/>
              </w:rPr>
              <w:t>ˁ</w:t>
            </w:r>
            <w:r>
              <w:rPr>
                <w:lang w:val="en-US"/>
              </w:rPr>
              <w:t xml:space="preserve">alu. </w:t>
            </w:r>
            <w:proofErr w:type="gramStart"/>
            <w:r>
              <w:rPr>
                <w:lang w:val="en-US"/>
              </w:rPr>
              <w:t>b-ᵊflān</w:t>
            </w:r>
            <w:proofErr w:type="gramEnd"/>
            <w:r>
              <w:rPr>
                <w:lang w:val="en-US"/>
              </w:rPr>
              <w:t xml:space="preserve"> maṭraḥ-ma ____________________lū-lu yimši?</w:t>
            </w:r>
          </w:p>
        </w:tc>
        <w:tc>
          <w:tcPr>
            <w:tcW w:w="4253" w:type="dxa"/>
          </w:tcPr>
          <w:p w:rsidR="004A0026" w:rsidRPr="00F94A9B" w:rsidRDefault="004A0026" w:rsidP="005A7D16">
            <w:pPr>
              <w:rPr>
                <w:lang w:val="en-US"/>
              </w:rPr>
            </w:pPr>
          </w:p>
        </w:tc>
      </w:tr>
      <w:tr w:rsidR="004A0026" w:rsidRPr="00F94A9B" w:rsidTr="005A7D16">
        <w:tc>
          <w:tcPr>
            <w:tcW w:w="567" w:type="dxa"/>
          </w:tcPr>
          <w:p w:rsidR="004A0026" w:rsidRDefault="004A0026" w:rsidP="005A7D16">
            <w:pPr>
              <w:rPr>
                <w:lang w:val="en-US"/>
              </w:rPr>
            </w:pPr>
            <w:r>
              <w:rPr>
                <w:lang w:val="en-US"/>
              </w:rPr>
              <w:t>2.38</w:t>
            </w:r>
          </w:p>
        </w:tc>
        <w:tc>
          <w:tcPr>
            <w:tcW w:w="4253" w:type="dxa"/>
          </w:tcPr>
          <w:p w:rsidR="004A0026" w:rsidRDefault="004A0026" w:rsidP="004A0026">
            <w:pPr>
              <w:rPr>
                <w:lang w:val="en-US"/>
              </w:rPr>
            </w:pPr>
            <w:proofErr w:type="gramStart"/>
            <w:r>
              <w:rPr>
                <w:lang w:val="en-US"/>
              </w:rPr>
              <w:t>ygūl-lu</w:t>
            </w:r>
            <w:proofErr w:type="gramEnd"/>
            <w:r>
              <w:rPr>
                <w:lang w:val="en-US"/>
              </w:rPr>
              <w:t xml:space="preserve"> mīn ǧāy </w:t>
            </w:r>
            <w:r w:rsidR="00D7289A">
              <w:rPr>
                <w:lang w:val="en-US"/>
              </w:rPr>
              <w:t>ˁ</w:t>
            </w:r>
            <w:r>
              <w:rPr>
                <w:lang w:val="en-US"/>
              </w:rPr>
              <w:t xml:space="preserve">al haḏīč al-gōḷa? </w:t>
            </w:r>
            <w:proofErr w:type="gramStart"/>
            <w:r>
              <w:rPr>
                <w:lang w:val="en-US"/>
              </w:rPr>
              <w:t>al-gōḷa</w:t>
            </w:r>
            <w:proofErr w:type="gramEnd"/>
            <w:r>
              <w:rPr>
                <w:lang w:val="en-US"/>
              </w:rPr>
              <w:t xml:space="preserve"> bīhe ykūn ḥayye. ha-l-___________________</w:t>
            </w:r>
            <w:proofErr w:type="gramStart"/>
            <w:r>
              <w:rPr>
                <w:lang w:val="en-US"/>
              </w:rPr>
              <w:t>_ .</w:t>
            </w:r>
            <w:proofErr w:type="gramEnd"/>
            <w:r>
              <w:rPr>
                <w:lang w:val="en-US"/>
              </w:rPr>
              <w:t xml:space="preserve"> </w:t>
            </w:r>
            <w:proofErr w:type="gramStart"/>
            <w:r>
              <w:rPr>
                <w:lang w:val="en-US"/>
              </w:rPr>
              <w:t>ygūl</w:t>
            </w:r>
            <w:proofErr w:type="gramEnd"/>
            <w:r>
              <w:rPr>
                <w:lang w:val="en-US"/>
              </w:rPr>
              <w:t xml:space="preserve"> al-bar____________________ ____________________ al-mayye al-ḥayye.</w:t>
            </w:r>
          </w:p>
        </w:tc>
        <w:tc>
          <w:tcPr>
            <w:tcW w:w="4253" w:type="dxa"/>
          </w:tcPr>
          <w:p w:rsidR="004A0026" w:rsidRPr="00F94A9B" w:rsidRDefault="004A0026" w:rsidP="005A7D16">
            <w:pPr>
              <w:rPr>
                <w:lang w:val="en-US"/>
              </w:rPr>
            </w:pPr>
          </w:p>
        </w:tc>
      </w:tr>
      <w:tr w:rsidR="004A0026" w:rsidRPr="00F94A9B" w:rsidTr="005A7D16">
        <w:tc>
          <w:tcPr>
            <w:tcW w:w="567" w:type="dxa"/>
          </w:tcPr>
          <w:p w:rsidR="004A0026" w:rsidRDefault="004A0026" w:rsidP="005A7D16">
            <w:pPr>
              <w:rPr>
                <w:lang w:val="en-US"/>
              </w:rPr>
            </w:pPr>
            <w:r>
              <w:rPr>
                <w:lang w:val="en-US"/>
              </w:rPr>
              <w:t>2.46</w:t>
            </w:r>
          </w:p>
        </w:tc>
        <w:tc>
          <w:tcPr>
            <w:tcW w:w="4253" w:type="dxa"/>
          </w:tcPr>
          <w:p w:rsidR="004A0026" w:rsidRPr="004A0026" w:rsidRDefault="004A0026" w:rsidP="004A0026">
            <w:proofErr w:type="gramStart"/>
            <w:r>
              <w:rPr>
                <w:lang w:val="en-US"/>
              </w:rPr>
              <w:t>ygūl</w:t>
            </w:r>
            <w:proofErr w:type="gramEnd"/>
            <w:r>
              <w:rPr>
                <w:lang w:val="en-US"/>
              </w:rPr>
              <w:t xml:space="preserve"> ǧāye ____________________ ____________________</w:t>
            </w:r>
            <w:r>
              <w:t xml:space="preserve"> </w:t>
            </w:r>
            <w:r>
              <w:rPr>
                <w:lang w:val="en-US"/>
              </w:rPr>
              <w:t xml:space="preserve">____________________ ____________________ l-ḥawāwīn. </w:t>
            </w:r>
            <w:proofErr w:type="gramStart"/>
            <w:r>
              <w:rPr>
                <w:lang w:val="en-US"/>
              </w:rPr>
              <w:t>ygūl</w:t>
            </w:r>
            <w:proofErr w:type="gramEnd"/>
            <w:r>
              <w:rPr>
                <w:lang w:val="en-US"/>
              </w:rPr>
              <w:t xml:space="preserve">, wēn ti trūḥ gāyil ____________________ ____________________ ____________________ ____________________ dawwar </w:t>
            </w:r>
            <w:r w:rsidR="00D7289A">
              <w:rPr>
                <w:lang w:val="en-US"/>
              </w:rPr>
              <w:t>ˁ</w:t>
            </w:r>
            <w:r>
              <w:rPr>
                <w:lang w:val="en-US"/>
              </w:rPr>
              <w:t>alē. gāl, “ha!, ____________________ ti trūḥ”</w:t>
            </w:r>
          </w:p>
        </w:tc>
        <w:tc>
          <w:tcPr>
            <w:tcW w:w="4253" w:type="dxa"/>
          </w:tcPr>
          <w:p w:rsidR="004A0026" w:rsidRPr="00F94A9B" w:rsidRDefault="004A0026" w:rsidP="005A7D16">
            <w:pPr>
              <w:rPr>
                <w:lang w:val="en-US"/>
              </w:rPr>
            </w:pPr>
          </w:p>
        </w:tc>
      </w:tr>
      <w:tr w:rsidR="004A0026" w:rsidRPr="00F94A9B" w:rsidTr="005A7D16">
        <w:tc>
          <w:tcPr>
            <w:tcW w:w="567" w:type="dxa"/>
          </w:tcPr>
          <w:p w:rsidR="004A0026" w:rsidRDefault="004A0026" w:rsidP="005A7D16">
            <w:pPr>
              <w:rPr>
                <w:lang w:val="en-US"/>
              </w:rPr>
            </w:pPr>
            <w:r>
              <w:rPr>
                <w:lang w:val="en-US"/>
              </w:rPr>
              <w:t>2.56</w:t>
            </w:r>
          </w:p>
        </w:tc>
        <w:tc>
          <w:tcPr>
            <w:tcW w:w="4253" w:type="dxa"/>
          </w:tcPr>
          <w:p w:rsidR="004A0026" w:rsidRDefault="004A0026" w:rsidP="004A0026">
            <w:pPr>
              <w:rPr>
                <w:lang w:val="en-US"/>
              </w:rPr>
            </w:pPr>
            <w:r>
              <w:rPr>
                <w:lang w:val="en-US"/>
              </w:rPr>
              <w:t>____________________ ____________________ ____________________ tis</w:t>
            </w:r>
            <w:r w:rsidR="00D7289A">
              <w:rPr>
                <w:lang w:val="en-US"/>
              </w:rPr>
              <w:t>ˁ</w:t>
            </w:r>
            <w:r>
              <w:rPr>
                <w:lang w:val="en-US"/>
              </w:rPr>
              <w:t xml:space="preserve">al </w:t>
            </w:r>
            <w:r w:rsidR="00D7289A">
              <w:rPr>
                <w:lang w:val="en-US"/>
              </w:rPr>
              <w:t>ˁ</w:t>
            </w:r>
            <w:r>
              <w:rPr>
                <w:lang w:val="en-US"/>
              </w:rPr>
              <w:t xml:space="preserve">anni zād. </w:t>
            </w:r>
            <w:r w:rsidR="00D7289A">
              <w:rPr>
                <w:lang w:val="en-US"/>
              </w:rPr>
              <w:t>ˁ</w:t>
            </w:r>
            <w:r>
              <w:rPr>
                <w:lang w:val="en-US"/>
              </w:rPr>
              <w:t>alēš āni ____________________ kullu fōg al-mayye mā ǧa</w:t>
            </w:r>
            <w:r w:rsidR="00D7289A">
              <w:rPr>
                <w:lang w:val="en-US"/>
              </w:rPr>
              <w:t>ˁ</w:t>
            </w:r>
            <w:r>
              <w:rPr>
                <w:lang w:val="en-US"/>
              </w:rPr>
              <w:t>ad ____________________</w:t>
            </w:r>
          </w:p>
        </w:tc>
        <w:tc>
          <w:tcPr>
            <w:tcW w:w="4253" w:type="dxa"/>
          </w:tcPr>
          <w:p w:rsidR="004A0026" w:rsidRPr="00F94A9B"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01</w:t>
            </w:r>
          </w:p>
        </w:tc>
        <w:tc>
          <w:tcPr>
            <w:tcW w:w="4253" w:type="dxa"/>
          </w:tcPr>
          <w:p w:rsidR="004A0026" w:rsidRPr="004A0026" w:rsidRDefault="004A0026" w:rsidP="004A0026">
            <w:pPr>
              <w:rPr>
                <w:lang w:val="en-US"/>
              </w:rPr>
            </w:pPr>
            <w:r w:rsidRPr="00BD0A68">
              <w:rPr>
                <w:lang w:val="es-ES_tradnl"/>
              </w:rPr>
              <w:t xml:space="preserve">mā ____________________ b-gaḷb al-mayye. kullu fōg al-mayye. </w:t>
            </w:r>
            <w:r>
              <w:rPr>
                <w:lang w:val="en-US"/>
              </w:rPr>
              <w:t>____________________ ____________________</w:t>
            </w:r>
            <w:r>
              <w:t xml:space="preserve"> agab</w:t>
            </w:r>
            <w:r w:rsidR="00D7289A">
              <w:t>ˁ</w:t>
            </w:r>
            <w:r>
              <w:t xml:space="preserve">ak. </w:t>
            </w:r>
            <w:r>
              <w:rPr>
                <w:lang w:val="en-US"/>
              </w:rPr>
              <w:t>____________________ ____________________</w:t>
            </w:r>
            <w:r>
              <w:t xml:space="preserve"> </w:t>
            </w:r>
            <w:r w:rsidR="00D7289A">
              <w:t>ˁ</w:t>
            </w:r>
            <w:r>
              <w:t xml:space="preserve">a-s-saǧīy </w:t>
            </w:r>
            <w:r>
              <w:rPr>
                <w:lang w:val="en-US"/>
              </w:rPr>
              <w:t>____________________</w:t>
            </w:r>
            <w:r>
              <w:t xml:space="preserve"> šarb.</w:t>
            </w:r>
          </w:p>
        </w:tc>
        <w:tc>
          <w:tcPr>
            <w:tcW w:w="4253" w:type="dxa"/>
          </w:tcPr>
          <w:p w:rsidR="004A0026" w:rsidRPr="004A0026"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09</w:t>
            </w:r>
          </w:p>
        </w:tc>
        <w:tc>
          <w:tcPr>
            <w:tcW w:w="4253" w:type="dxa"/>
          </w:tcPr>
          <w:p w:rsidR="004A0026" w:rsidRPr="004A0026" w:rsidRDefault="004A0026" w:rsidP="004A0026">
            <w:pPr>
              <w:rPr>
                <w:lang w:val="en-US"/>
              </w:rPr>
            </w:pPr>
            <w:proofErr w:type="gramStart"/>
            <w:r>
              <w:rPr>
                <w:lang w:val="en-US"/>
              </w:rPr>
              <w:t>bass</w:t>
            </w:r>
            <w:proofErr w:type="gramEnd"/>
            <w:r>
              <w:rPr>
                <w:lang w:val="en-US"/>
              </w:rPr>
              <w:t xml:space="preserve"> tis</w:t>
            </w:r>
            <w:r w:rsidR="00D7289A">
              <w:rPr>
                <w:lang w:val="en-US"/>
              </w:rPr>
              <w:t>ˁ</w:t>
            </w:r>
            <w:r>
              <w:rPr>
                <w:lang w:val="en-US"/>
              </w:rPr>
              <w:t>al inni ya</w:t>
            </w:r>
            <w:r w:rsidR="00D7289A">
              <w:rPr>
                <w:lang w:val="en-US"/>
              </w:rPr>
              <w:t>ˁ</w:t>
            </w:r>
            <w:r>
              <w:rPr>
                <w:lang w:val="en-US"/>
              </w:rPr>
              <w:t xml:space="preserve">ni </w:t>
            </w:r>
            <w:r w:rsidR="00D7289A">
              <w:rPr>
                <w:lang w:val="en-US"/>
              </w:rPr>
              <w:t>ˁ</w:t>
            </w:r>
            <w:r>
              <w:rPr>
                <w:lang w:val="en-US"/>
              </w:rPr>
              <w:t xml:space="preserve">alēš mā ____________________ . </w:t>
            </w:r>
            <w:proofErr w:type="gramStart"/>
            <w:r>
              <w:rPr>
                <w:lang w:val="en-US"/>
              </w:rPr>
              <w:t>tss</w:t>
            </w:r>
            <w:proofErr w:type="gramEnd"/>
            <w:r>
              <w:rPr>
                <w:lang w:val="en-US"/>
              </w:rPr>
              <w:t xml:space="preserve"> ī gāl, “tamām!”</w:t>
            </w:r>
            <w:proofErr w:type="gramStart"/>
            <w:r>
              <w:rPr>
                <w:lang w:val="en-US"/>
              </w:rPr>
              <w:t>gaṭṭ</w:t>
            </w:r>
            <w:proofErr w:type="gramEnd"/>
            <w:r>
              <w:rPr>
                <w:lang w:val="en-US"/>
              </w:rPr>
              <w:t xml:space="preserve"> </w:t>
            </w:r>
            <w:r w:rsidR="00D7289A">
              <w:rPr>
                <w:lang w:val="en-US"/>
              </w:rPr>
              <w:t>ˁ</w:t>
            </w:r>
            <w:r>
              <w:rPr>
                <w:lang w:val="en-US"/>
              </w:rPr>
              <w:t xml:space="preserve">ēni! </w:t>
            </w:r>
            <w:proofErr w:type="gramStart"/>
            <w:r>
              <w:rPr>
                <w:lang w:val="en-US"/>
              </w:rPr>
              <w:t>as</w:t>
            </w:r>
            <w:r w:rsidR="00D7289A">
              <w:rPr>
                <w:lang w:val="en-US"/>
              </w:rPr>
              <w:t>ˁ</w:t>
            </w:r>
            <w:r>
              <w:rPr>
                <w:lang w:val="en-US"/>
              </w:rPr>
              <w:t>al</w:t>
            </w:r>
            <w:proofErr w:type="gramEnd"/>
            <w:r>
              <w:rPr>
                <w:lang w:val="en-US"/>
              </w:rPr>
              <w:t xml:space="preserve"> enište ____________________ tas</w:t>
            </w:r>
            <w:r w:rsidR="00D7289A">
              <w:rPr>
                <w:lang w:val="en-US"/>
              </w:rPr>
              <w:t>ˁ</w:t>
            </w:r>
            <w:r>
              <w:rPr>
                <w:lang w:val="en-US"/>
              </w:rPr>
              <w:t xml:space="preserve">al enište. </w:t>
            </w:r>
            <w:proofErr w:type="gramStart"/>
            <w:r>
              <w:rPr>
                <w:lang w:val="en-US"/>
              </w:rPr>
              <w:t>ygūl</w:t>
            </w:r>
            <w:proofErr w:type="gramEnd"/>
            <w:r>
              <w:rPr>
                <w:lang w:val="en-US"/>
              </w:rPr>
              <w:t>, ____________________ b-al-ḥayye ygūl ____________________ ____________________.</w:t>
            </w:r>
          </w:p>
        </w:tc>
        <w:tc>
          <w:tcPr>
            <w:tcW w:w="4253" w:type="dxa"/>
          </w:tcPr>
          <w:p w:rsidR="004A0026" w:rsidRPr="004A0026"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19</w:t>
            </w:r>
          </w:p>
        </w:tc>
        <w:tc>
          <w:tcPr>
            <w:tcW w:w="4253" w:type="dxa"/>
          </w:tcPr>
          <w:p w:rsidR="004A0026" w:rsidRPr="004A0026" w:rsidRDefault="004A0026" w:rsidP="004A0026">
            <w:proofErr w:type="gramStart"/>
            <w:r>
              <w:rPr>
                <w:lang w:val="en-US"/>
              </w:rPr>
              <w:t>ygūl</w:t>
            </w:r>
            <w:proofErr w:type="gramEnd"/>
            <w:r>
              <w:rPr>
                <w:lang w:val="en-US"/>
              </w:rPr>
              <w:t xml:space="preserve"> waktin w ǧāy ____________________ haḏāk ____________________ asā</w:t>
            </w:r>
            <w:r w:rsidR="00D7289A">
              <w:rPr>
                <w:lang w:val="en-US"/>
              </w:rPr>
              <w:t>ˁ</w:t>
            </w:r>
            <w:r>
              <w:rPr>
                <w:lang w:val="en-US"/>
              </w:rPr>
              <w:t xml:space="preserve">adak. </w:t>
            </w:r>
            <w:proofErr w:type="gramStart"/>
            <w:r>
              <w:rPr>
                <w:lang w:val="en-US"/>
              </w:rPr>
              <w:t>mdaḥḥig</w:t>
            </w:r>
            <w:proofErr w:type="gramEnd"/>
            <w:r>
              <w:rPr>
                <w:lang w:val="en-US"/>
              </w:rPr>
              <w:t xml:space="preserve"> ____________________ wēn ____________________ ____________________ ____________________. </w:t>
            </w:r>
            <w:proofErr w:type="gramStart"/>
            <w:r>
              <w:rPr>
                <w:lang w:val="en-US"/>
              </w:rPr>
              <w:t>ǧaḥaš</w:t>
            </w:r>
            <w:proofErr w:type="gramEnd"/>
            <w:r>
              <w:rPr>
                <w:lang w:val="en-US"/>
              </w:rPr>
              <w:t>. ____________________ ____________________</w:t>
            </w:r>
            <w:r>
              <w:t xml:space="preserve"> asyā.</w:t>
            </w:r>
          </w:p>
        </w:tc>
        <w:tc>
          <w:tcPr>
            <w:tcW w:w="4253" w:type="dxa"/>
          </w:tcPr>
          <w:p w:rsidR="004A0026" w:rsidRPr="004A0026"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31</w:t>
            </w:r>
          </w:p>
        </w:tc>
        <w:tc>
          <w:tcPr>
            <w:tcW w:w="4253" w:type="dxa"/>
          </w:tcPr>
          <w:p w:rsidR="004A0026" w:rsidRPr="004A0026" w:rsidRDefault="004A0026" w:rsidP="004A0026">
            <w:proofErr w:type="gramStart"/>
            <w:r>
              <w:rPr>
                <w:lang w:val="en-US"/>
              </w:rPr>
              <w:t>ygūl</w:t>
            </w:r>
            <w:proofErr w:type="gramEnd"/>
            <w:r>
              <w:rPr>
                <w:lang w:val="en-US"/>
              </w:rPr>
              <w:t xml:space="preserve"> ____________________ ____________________ ____________________</w:t>
            </w:r>
            <w:r>
              <w:t xml:space="preserve"> </w:t>
            </w:r>
            <w:r w:rsidR="00D7289A">
              <w:t>ˁ</w:t>
            </w:r>
            <w:r>
              <w:t xml:space="preserve">aṣa. </w:t>
            </w:r>
            <w:proofErr w:type="gramStart"/>
            <w:r>
              <w:t>ygūl</w:t>
            </w:r>
            <w:proofErr w:type="gramEnd"/>
            <w:r>
              <w:t xml:space="preserve"> </w:t>
            </w:r>
            <w:r>
              <w:rPr>
                <w:lang w:val="en-US"/>
              </w:rPr>
              <w:t xml:space="preserve">____________________ ____________________ ____________________. </w:t>
            </w:r>
            <w:proofErr w:type="gramStart"/>
            <w:r>
              <w:rPr>
                <w:lang w:val="en-US"/>
              </w:rPr>
              <w:t>ḏ̣rubat</w:t>
            </w:r>
            <w:proofErr w:type="gramEnd"/>
            <w:r>
              <w:rPr>
                <w:lang w:val="en-US"/>
              </w:rPr>
              <w:t xml:space="preserve"> aǧ-ǧaḥaš. uktil aǧ-ǧaḥaš ta ygūm ____________________ </w:t>
            </w:r>
          </w:p>
        </w:tc>
        <w:tc>
          <w:tcPr>
            <w:tcW w:w="4253" w:type="dxa"/>
          </w:tcPr>
          <w:p w:rsidR="004A0026" w:rsidRPr="004A0026"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39</w:t>
            </w:r>
          </w:p>
        </w:tc>
        <w:tc>
          <w:tcPr>
            <w:tcW w:w="4253" w:type="dxa"/>
          </w:tcPr>
          <w:p w:rsidR="004A0026" w:rsidRDefault="004A0026" w:rsidP="004A0026">
            <w:pPr>
              <w:rPr>
                <w:lang w:val="en-US"/>
              </w:rPr>
            </w:pPr>
            <w:proofErr w:type="gramStart"/>
            <w:r>
              <w:rPr>
                <w:lang w:val="en-US"/>
              </w:rPr>
              <w:t>ygūl</w:t>
            </w:r>
            <w:proofErr w:type="gramEnd"/>
            <w:r>
              <w:rPr>
                <w:lang w:val="en-US"/>
              </w:rPr>
              <w:t xml:space="preserve"> uktil w-uktil w-uktil aǧ-ǧaḥaš ____________________ ____________________ yṭubb aǧ-ǧaḥaš ____________________ ____________________ . </w:t>
            </w:r>
            <w:proofErr w:type="gramStart"/>
            <w:r>
              <w:rPr>
                <w:lang w:val="en-US"/>
              </w:rPr>
              <w:t>waktinnu</w:t>
            </w:r>
            <w:proofErr w:type="gramEnd"/>
            <w:r>
              <w:rPr>
                <w:lang w:val="en-US"/>
              </w:rPr>
              <w:t xml:space="preserve"> gāyim ____________________ rūḥ. </w:t>
            </w:r>
            <w:proofErr w:type="gramStart"/>
            <w:r>
              <w:rPr>
                <w:lang w:val="en-US"/>
              </w:rPr>
              <w:t>ānāye</w:t>
            </w:r>
            <w:proofErr w:type="gramEnd"/>
            <w:r>
              <w:rPr>
                <w:lang w:val="en-US"/>
              </w:rPr>
              <w:t xml:space="preserve"> gibit.</w:t>
            </w:r>
          </w:p>
        </w:tc>
        <w:tc>
          <w:tcPr>
            <w:tcW w:w="4253" w:type="dxa"/>
          </w:tcPr>
          <w:p w:rsidR="004A0026" w:rsidRPr="004A0026" w:rsidRDefault="004A0026" w:rsidP="005A7D16">
            <w:pPr>
              <w:rPr>
                <w:lang w:val="en-US"/>
              </w:rPr>
            </w:pPr>
          </w:p>
        </w:tc>
      </w:tr>
      <w:tr w:rsidR="004A0026" w:rsidRPr="004A0026" w:rsidTr="005A7D16">
        <w:tc>
          <w:tcPr>
            <w:tcW w:w="567" w:type="dxa"/>
          </w:tcPr>
          <w:p w:rsidR="004A0026" w:rsidRDefault="004A0026" w:rsidP="005A7D16">
            <w:pPr>
              <w:rPr>
                <w:lang w:val="en-US"/>
              </w:rPr>
            </w:pPr>
            <w:r>
              <w:rPr>
                <w:lang w:val="en-US"/>
              </w:rPr>
              <w:t>3.48</w:t>
            </w:r>
          </w:p>
        </w:tc>
        <w:tc>
          <w:tcPr>
            <w:tcW w:w="4253" w:type="dxa"/>
          </w:tcPr>
          <w:p w:rsidR="004A0026" w:rsidRPr="004A0026" w:rsidRDefault="004A0026" w:rsidP="004A0026">
            <w:proofErr w:type="gramStart"/>
            <w:r>
              <w:rPr>
                <w:lang w:val="en-US"/>
              </w:rPr>
              <w:t>čadinnak</w:t>
            </w:r>
            <w:proofErr w:type="gramEnd"/>
            <w:r>
              <w:rPr>
                <w:lang w:val="en-US"/>
              </w:rPr>
              <w:t xml:space="preserve"> </w:t>
            </w:r>
            <w:r w:rsidR="00D7289A">
              <w:rPr>
                <w:lang w:val="en-US"/>
              </w:rPr>
              <w:t>ˁ</w:t>
            </w:r>
            <w:r>
              <w:rPr>
                <w:lang w:val="en-US"/>
              </w:rPr>
              <w:t xml:space="preserve">rifit tākuuuul. </w:t>
            </w:r>
            <w:proofErr w:type="gramStart"/>
            <w:r>
              <w:rPr>
                <w:lang w:val="en-US"/>
              </w:rPr>
              <w:t>ta</w:t>
            </w:r>
            <w:proofErr w:type="gramEnd"/>
            <w:r>
              <w:rPr>
                <w:lang w:val="en-US"/>
              </w:rPr>
              <w:t xml:space="preserve"> ra____________________ ____________________</w:t>
            </w:r>
            <w:r>
              <w:t xml:space="preserve"> as</w:t>
            </w:r>
            <w:r w:rsidR="00D7289A">
              <w:t>ˁ</w:t>
            </w:r>
            <w:r>
              <w:t xml:space="preserve">adak. </w:t>
            </w:r>
            <w:proofErr w:type="gramStart"/>
            <w:r>
              <w:t>mā</w:t>
            </w:r>
            <w:r w:rsidR="00D7289A">
              <w:t>ˀ</w:t>
            </w:r>
            <w:r>
              <w:t>āli</w:t>
            </w:r>
            <w:proofErr w:type="gramEnd"/>
            <w:r>
              <w:t xml:space="preserve"> gibit </w:t>
            </w:r>
            <w:r>
              <w:rPr>
                <w:lang w:val="en-US"/>
              </w:rPr>
              <w:t xml:space="preserve">____________________ ____________________ gimit. </w:t>
            </w:r>
            <w:proofErr w:type="gramStart"/>
            <w:r>
              <w:rPr>
                <w:lang w:val="en-US"/>
              </w:rPr>
              <w:t>nčadin</w:t>
            </w:r>
            <w:proofErr w:type="gramEnd"/>
            <w:r>
              <w:rPr>
                <w:lang w:val="en-US"/>
              </w:rPr>
              <w:t xml:space="preserve"> ____________________ ____________________</w:t>
            </w:r>
            <w:r>
              <w:t xml:space="preserve"> </w:t>
            </w:r>
            <w:r>
              <w:rPr>
                <w:lang w:val="en-US"/>
              </w:rPr>
              <w:t>____________________ āni gimit.</w:t>
            </w:r>
          </w:p>
        </w:tc>
        <w:tc>
          <w:tcPr>
            <w:tcW w:w="4253" w:type="dxa"/>
          </w:tcPr>
          <w:p w:rsidR="004A0026" w:rsidRPr="004A0026" w:rsidRDefault="004A0026" w:rsidP="005A7D16">
            <w:pPr>
              <w:rPr>
                <w:lang w:val="en-US"/>
              </w:rPr>
            </w:pPr>
          </w:p>
        </w:tc>
      </w:tr>
      <w:tr w:rsidR="004A0026" w:rsidRPr="0017682D" w:rsidTr="005A7D16">
        <w:tc>
          <w:tcPr>
            <w:tcW w:w="567" w:type="dxa"/>
          </w:tcPr>
          <w:p w:rsidR="004A0026" w:rsidRDefault="00E13161" w:rsidP="005A7D16">
            <w:pPr>
              <w:rPr>
                <w:lang w:val="en-US"/>
              </w:rPr>
            </w:pPr>
            <w:r>
              <w:rPr>
                <w:lang w:val="en-US"/>
              </w:rPr>
              <w:t>3.58</w:t>
            </w:r>
          </w:p>
        </w:tc>
        <w:tc>
          <w:tcPr>
            <w:tcW w:w="4253" w:type="dxa"/>
          </w:tcPr>
          <w:p w:rsidR="004A0026" w:rsidRPr="0017682D" w:rsidRDefault="00E13161" w:rsidP="0017682D">
            <w:pPr>
              <w:rPr>
                <w:lang w:val="en-US"/>
              </w:rPr>
            </w:pPr>
            <w:proofErr w:type="gramStart"/>
            <w:r w:rsidRPr="0017682D">
              <w:rPr>
                <w:lang w:val="en-US"/>
              </w:rPr>
              <w:t>ygūl</w:t>
            </w:r>
            <w:proofErr w:type="gramEnd"/>
            <w:r w:rsidRPr="0017682D">
              <w:rPr>
                <w:lang w:val="en-US"/>
              </w:rPr>
              <w:t xml:space="preserve"> ____________________ ____________________ ____________________ w radd. </w:t>
            </w:r>
            <w:proofErr w:type="gramStart"/>
            <w:r w:rsidRPr="0017682D">
              <w:rPr>
                <w:lang w:val="en-US"/>
              </w:rPr>
              <w:t>ygūl</w:t>
            </w:r>
            <w:proofErr w:type="gramEnd"/>
            <w:r w:rsidRPr="0017682D">
              <w:rPr>
                <w:lang w:val="en-US"/>
              </w:rPr>
              <w:t xml:space="preserve"> ǧī al-ḥayye</w:t>
            </w:r>
            <w:r w:rsidR="0017682D" w:rsidRPr="0017682D">
              <w:rPr>
                <w:lang w:val="en-US"/>
              </w:rPr>
              <w:t xml:space="preserve">. </w:t>
            </w:r>
            <w:proofErr w:type="gramStart"/>
            <w:r w:rsidR="0017682D" w:rsidRPr="0017682D">
              <w:rPr>
                <w:lang w:val="en-US"/>
              </w:rPr>
              <w:t>ha</w:t>
            </w:r>
            <w:proofErr w:type="gramEnd"/>
            <w:r w:rsidR="0017682D" w:rsidRPr="0017682D">
              <w:rPr>
                <w:lang w:val="en-US"/>
              </w:rPr>
              <w:t>! sa</w:t>
            </w:r>
            <w:r w:rsidR="00D7289A">
              <w:rPr>
                <w:lang w:val="en-US"/>
              </w:rPr>
              <w:t>ˁ</w:t>
            </w:r>
            <w:r w:rsidR="0017682D" w:rsidRPr="0017682D">
              <w:rPr>
                <w:lang w:val="en-US"/>
              </w:rPr>
              <w:t>al ____________________</w:t>
            </w:r>
            <w:r w:rsidR="0017682D">
              <w:rPr>
                <w:lang w:val="en-US"/>
              </w:rPr>
              <w:t xml:space="preserve"> </w:t>
            </w:r>
            <w:r w:rsidR="0017682D" w:rsidRPr="0017682D">
              <w:rPr>
                <w:lang w:val="en-US"/>
              </w:rPr>
              <w:t>____________________</w:t>
            </w:r>
            <w:r w:rsidR="0017682D">
              <w:rPr>
                <w:lang w:val="en-US"/>
              </w:rPr>
              <w:t xml:space="preserve"> </w:t>
            </w:r>
            <w:r w:rsidR="00D7289A">
              <w:rPr>
                <w:lang w:val="en-US"/>
              </w:rPr>
              <w:t>ˁ</w:t>
            </w:r>
            <w:r w:rsidR="0017682D">
              <w:rPr>
                <w:lang w:val="en-US"/>
              </w:rPr>
              <w:t>inne ḏ̣abu</w:t>
            </w:r>
            <w:r w:rsidR="00D7289A">
              <w:rPr>
                <w:lang w:val="en-US"/>
              </w:rPr>
              <w:t>ˁ</w:t>
            </w:r>
            <w:r w:rsidR="0017682D">
              <w:rPr>
                <w:lang w:val="en-US"/>
              </w:rPr>
              <w:t xml:space="preserve">. </w:t>
            </w:r>
            <w:proofErr w:type="gramStart"/>
            <w:r w:rsidR="0017682D">
              <w:rPr>
                <w:lang w:val="en-US"/>
              </w:rPr>
              <w:t>gāyil</w:t>
            </w:r>
            <w:proofErr w:type="gramEnd"/>
            <w:r w:rsidR="0017682D">
              <w:rPr>
                <w:lang w:val="en-US"/>
              </w:rPr>
              <w:t xml:space="preserve"> “</w:t>
            </w:r>
            <w:r w:rsidR="00D7289A">
              <w:rPr>
                <w:lang w:val="en-US"/>
              </w:rPr>
              <w:t>ˀ</w:t>
            </w:r>
            <w:r w:rsidR="0017682D">
              <w:rPr>
                <w:lang w:val="en-US"/>
              </w:rPr>
              <w:t xml:space="preserve">āni waḷḷa ᵊhnīye. </w:t>
            </w:r>
            <w:proofErr w:type="gramStart"/>
            <w:r w:rsidR="0017682D">
              <w:rPr>
                <w:lang w:val="en-US"/>
              </w:rPr>
              <w:t>ǧīt</w:t>
            </w:r>
            <w:proofErr w:type="gramEnd"/>
            <w:r w:rsidR="0017682D">
              <w:rPr>
                <w:lang w:val="en-US"/>
              </w:rPr>
              <w:t xml:space="preserve"> waktinni ǧīt gǝṭa</w:t>
            </w:r>
            <w:r w:rsidR="00D7289A">
              <w:rPr>
                <w:lang w:val="en-US"/>
              </w:rPr>
              <w:t>ˁ</w:t>
            </w:r>
            <w:r w:rsidR="0017682D">
              <w:rPr>
                <w:lang w:val="en-US"/>
              </w:rPr>
              <w:t>atni ḥayye.</w:t>
            </w:r>
          </w:p>
        </w:tc>
        <w:tc>
          <w:tcPr>
            <w:tcW w:w="4253" w:type="dxa"/>
          </w:tcPr>
          <w:p w:rsidR="004A0026" w:rsidRPr="0017682D" w:rsidRDefault="004A0026" w:rsidP="005A7D16">
            <w:pPr>
              <w:rPr>
                <w:lang w:val="en-US"/>
              </w:rPr>
            </w:pPr>
          </w:p>
        </w:tc>
      </w:tr>
      <w:tr w:rsidR="0017682D" w:rsidRPr="0017682D" w:rsidTr="005A7D16">
        <w:tc>
          <w:tcPr>
            <w:tcW w:w="567" w:type="dxa"/>
          </w:tcPr>
          <w:p w:rsidR="0017682D" w:rsidRDefault="0017682D" w:rsidP="005A7D16">
            <w:pPr>
              <w:rPr>
                <w:lang w:val="en-US"/>
              </w:rPr>
            </w:pPr>
            <w:r>
              <w:rPr>
                <w:lang w:val="en-US"/>
              </w:rPr>
              <w:t>4.12</w:t>
            </w:r>
          </w:p>
        </w:tc>
        <w:tc>
          <w:tcPr>
            <w:tcW w:w="4253" w:type="dxa"/>
          </w:tcPr>
          <w:p w:rsidR="0017682D" w:rsidRPr="0017682D" w:rsidRDefault="0017682D" w:rsidP="0017682D">
            <w:pPr>
              <w:rPr>
                <w:lang w:val="en-US"/>
              </w:rPr>
            </w:pPr>
            <w:proofErr w:type="gramStart"/>
            <w:r w:rsidRPr="0017682D">
              <w:rPr>
                <w:lang w:val="en-US"/>
              </w:rPr>
              <w:t>ma</w:t>
            </w:r>
            <w:proofErr w:type="gramEnd"/>
            <w:r w:rsidRPr="0017682D">
              <w:rPr>
                <w:lang w:val="en-US"/>
              </w:rPr>
              <w:t xml:space="preserve"> ssāǧi w-tgūl </w:t>
            </w:r>
            <w:r w:rsidR="00D7289A">
              <w:rPr>
                <w:lang w:val="en-US"/>
              </w:rPr>
              <w:t>ˁ</w:t>
            </w:r>
            <w:r w:rsidRPr="0017682D">
              <w:rPr>
                <w:lang w:val="en-US"/>
              </w:rPr>
              <w:t>alēš ____________________</w:t>
            </w:r>
            <w:r>
              <w:rPr>
                <w:lang w:val="en-US"/>
              </w:rPr>
              <w:t xml:space="preserve"> </w:t>
            </w:r>
            <w:r w:rsidRPr="0017682D">
              <w:rPr>
                <w:lang w:val="en-US"/>
              </w:rPr>
              <w:t>____________________</w:t>
            </w:r>
            <w:r>
              <w:rPr>
                <w:lang w:val="en-US"/>
              </w:rPr>
              <w:t xml:space="preserve"> barbak b-al-mayye. </w:t>
            </w:r>
            <w:proofErr w:type="gramStart"/>
            <w:r>
              <w:rPr>
                <w:lang w:val="en-US"/>
              </w:rPr>
              <w:t>gāyil</w:t>
            </w:r>
            <w:proofErr w:type="gramEnd"/>
            <w:r>
              <w:rPr>
                <w:lang w:val="en-US"/>
              </w:rPr>
              <w:t xml:space="preserve"> gūl al-ḥayye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b-al-ǧōhara. </w:t>
            </w:r>
            <w:proofErr w:type="gramStart"/>
            <w:r>
              <w:rPr>
                <w:lang w:val="en-US"/>
              </w:rPr>
              <w:t>ta-tišduf</w:t>
            </w:r>
            <w:proofErr w:type="gramEnd"/>
            <w:r>
              <w:rPr>
                <w:lang w:val="en-US"/>
              </w:rPr>
              <w:t xml:space="preserve"> aǧ-ǧōhara w </w:t>
            </w:r>
            <w:r w:rsidRPr="0017682D">
              <w:rPr>
                <w:lang w:val="en-US"/>
              </w:rPr>
              <w:t>____________________</w:t>
            </w:r>
            <w:r>
              <w:rPr>
                <w:lang w:val="en-US"/>
              </w:rPr>
              <w:t xml:space="preserve"> </w:t>
            </w:r>
            <w:r w:rsidRPr="0017682D">
              <w:rPr>
                <w:lang w:val="en-US"/>
              </w:rPr>
              <w:t>____________________</w:t>
            </w:r>
            <w:r>
              <w:t xml:space="preserve"> b-al-mayye.</w:t>
            </w:r>
          </w:p>
        </w:tc>
        <w:tc>
          <w:tcPr>
            <w:tcW w:w="4253" w:type="dxa"/>
          </w:tcPr>
          <w:p w:rsidR="0017682D" w:rsidRPr="0017682D" w:rsidRDefault="0017682D" w:rsidP="005A7D16">
            <w:pPr>
              <w:rPr>
                <w:lang w:val="en-US"/>
              </w:rPr>
            </w:pPr>
          </w:p>
        </w:tc>
      </w:tr>
      <w:tr w:rsidR="0017682D" w:rsidRPr="0017682D" w:rsidTr="005A7D16">
        <w:tc>
          <w:tcPr>
            <w:tcW w:w="567" w:type="dxa"/>
          </w:tcPr>
          <w:p w:rsidR="0017682D" w:rsidRDefault="0017682D" w:rsidP="005A7D16">
            <w:pPr>
              <w:rPr>
                <w:lang w:val="en-US"/>
              </w:rPr>
            </w:pPr>
            <w:r>
              <w:rPr>
                <w:lang w:val="en-US"/>
              </w:rPr>
              <w:t>4.24</w:t>
            </w:r>
          </w:p>
        </w:tc>
        <w:tc>
          <w:tcPr>
            <w:tcW w:w="4253" w:type="dxa"/>
          </w:tcPr>
          <w:p w:rsidR="0017682D" w:rsidRPr="0017682D" w:rsidRDefault="0017682D" w:rsidP="0017682D">
            <w:pPr>
              <w:rPr>
                <w:lang w:val="en-US"/>
              </w:rPr>
            </w:pPr>
            <w:proofErr w:type="gramStart"/>
            <w:r>
              <w:rPr>
                <w:lang w:val="en-US"/>
              </w:rPr>
              <w:t>haḏīye</w:t>
            </w:r>
            <w:proofErr w:type="gramEnd"/>
            <w:r>
              <w:rPr>
                <w:lang w:val="en-US"/>
              </w:rPr>
              <w:t xml:space="preserve"> l-ḥayye. </w:t>
            </w:r>
            <w:proofErr w:type="gramStart"/>
            <w:r>
              <w:rPr>
                <w:lang w:val="en-US"/>
              </w:rPr>
              <w:t>haaa</w:t>
            </w:r>
            <w:proofErr w:type="gramEnd"/>
            <w:r>
              <w:rPr>
                <w:lang w:val="en-US"/>
              </w:rPr>
              <w:t xml:space="preserve"> w gāl waktinni ǧīt wāḥad ḥākim </w:t>
            </w:r>
            <w:r w:rsidR="00D7289A">
              <w:rPr>
                <w:lang w:val="en-US"/>
              </w:rPr>
              <w:t>ˁ</w:t>
            </w:r>
            <w:r>
              <w:rPr>
                <w:lang w:val="en-US"/>
              </w:rPr>
              <w:t xml:space="preserve">ala haḏāk al-binit, miṯil wāli </w:t>
            </w:r>
            <w:r w:rsidR="00D7289A">
              <w:rPr>
                <w:lang w:val="en-US"/>
              </w:rPr>
              <w:t>ˀ</w:t>
            </w:r>
            <w:r>
              <w:rPr>
                <w:lang w:val="en-US"/>
              </w:rPr>
              <w:t xml:space="preserve">akbar ḥākim. </w:t>
            </w:r>
            <w:proofErr w:type="gramStart"/>
            <w:r>
              <w:rPr>
                <w:lang w:val="en-US"/>
              </w:rPr>
              <w:t>zād</w:t>
            </w:r>
            <w:proofErr w:type="gramEnd"/>
            <w:r>
              <w:rPr>
                <w:lang w:val="en-US"/>
              </w:rPr>
              <w:t xml:space="preserve"> ya</w:t>
            </w:r>
            <w:r w:rsidR="00D7289A">
              <w:rPr>
                <w:lang w:val="en-US"/>
              </w:rPr>
              <w:t>ˁ</w:t>
            </w:r>
            <w:r>
              <w:rPr>
                <w:lang w:val="en-US"/>
              </w:rPr>
              <w:t xml:space="preserve">ni ygūl </w:t>
            </w:r>
            <w:r w:rsidR="00D7289A">
              <w:rPr>
                <w:lang w:val="en-US"/>
              </w:rPr>
              <w:t>ˁ</w:t>
            </w:r>
            <w:r>
              <w:rPr>
                <w:lang w:val="en-US"/>
              </w:rPr>
              <w:t xml:space="preserve">alēš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ǧǧawwaz?</w:t>
            </w:r>
          </w:p>
        </w:tc>
        <w:tc>
          <w:tcPr>
            <w:tcW w:w="4253" w:type="dxa"/>
          </w:tcPr>
          <w:p w:rsidR="0017682D" w:rsidRPr="0017682D" w:rsidRDefault="0017682D" w:rsidP="005A7D16">
            <w:pPr>
              <w:rPr>
                <w:lang w:val="en-US"/>
              </w:rPr>
            </w:pPr>
          </w:p>
        </w:tc>
      </w:tr>
      <w:tr w:rsidR="0017682D" w:rsidRPr="0017682D" w:rsidTr="005A7D16">
        <w:tc>
          <w:tcPr>
            <w:tcW w:w="567" w:type="dxa"/>
          </w:tcPr>
          <w:p w:rsidR="0017682D" w:rsidRDefault="0017682D" w:rsidP="005A7D16">
            <w:pPr>
              <w:rPr>
                <w:lang w:val="en-US"/>
              </w:rPr>
            </w:pPr>
            <w:r>
              <w:rPr>
                <w:lang w:val="en-US"/>
              </w:rPr>
              <w:t>4.35</w:t>
            </w:r>
          </w:p>
        </w:tc>
        <w:tc>
          <w:tcPr>
            <w:tcW w:w="4253" w:type="dxa"/>
          </w:tcPr>
          <w:p w:rsidR="0017682D" w:rsidRDefault="0017682D" w:rsidP="0017682D">
            <w:pPr>
              <w:rPr>
                <w:lang w:val="en-US"/>
              </w:rPr>
            </w:pPr>
            <w:proofErr w:type="gramStart"/>
            <w:r>
              <w:rPr>
                <w:lang w:val="en-US"/>
              </w:rPr>
              <w:t>gāl</w:t>
            </w:r>
            <w:proofErr w:type="gramEnd"/>
            <w:r>
              <w:rPr>
                <w:lang w:val="en-US"/>
              </w:rPr>
              <w:t xml:space="preserve"> gūl-illu hāḏa mā </w:t>
            </w:r>
            <w:r w:rsidR="00D7289A">
              <w:rPr>
                <w:lang w:val="en-US"/>
              </w:rPr>
              <w:t>ˀ</w:t>
            </w:r>
            <w:r>
              <w:rPr>
                <w:lang w:val="en-US"/>
              </w:rPr>
              <w:t xml:space="preserve">aminnu huwwa ḥurma, </w:t>
            </w:r>
            <w:r w:rsidR="00D7289A">
              <w:rPr>
                <w:lang w:val="en-US"/>
              </w:rPr>
              <w:t>ˀ</w:t>
            </w:r>
            <w:r>
              <w:rPr>
                <w:lang w:val="en-US"/>
              </w:rPr>
              <w:t xml:space="preserve">inṯe mūhu ḏǝkar. </w:t>
            </w:r>
            <w:proofErr w:type="gramStart"/>
            <w:r>
              <w:rPr>
                <w:lang w:val="en-US"/>
              </w:rPr>
              <w:t>tā</w:t>
            </w:r>
            <w:proofErr w:type="gramEnd"/>
            <w:r>
              <w:rPr>
                <w:lang w:val="en-US"/>
              </w:rPr>
              <w:t xml:space="preserve"> </w:t>
            </w:r>
            <w:r w:rsidRPr="0017682D">
              <w:rPr>
                <w:lang w:val="en-US"/>
              </w:rPr>
              <w:t>____________________</w:t>
            </w:r>
            <w:r>
              <w:rPr>
                <w:lang w:val="en-US"/>
              </w:rPr>
              <w:t xml:space="preserve"> ḏǝkar ītiǧawwaz. </w:t>
            </w:r>
            <w:r w:rsidR="00D7289A">
              <w:rPr>
                <w:lang w:val="en-US"/>
              </w:rPr>
              <w:t>ˀ</w:t>
            </w:r>
            <w:r>
              <w:rPr>
                <w:lang w:val="en-US"/>
              </w:rPr>
              <w:t xml:space="preserve">ē, hāli </w:t>
            </w:r>
            <w:r w:rsidRPr="0017682D">
              <w:rPr>
                <w:lang w:val="en-US"/>
              </w:rPr>
              <w:t>___________________</w:t>
            </w:r>
            <w:proofErr w:type="gramStart"/>
            <w:r w:rsidRPr="0017682D">
              <w:rPr>
                <w:lang w:val="en-US"/>
              </w:rPr>
              <w:t>_</w:t>
            </w:r>
            <w:r>
              <w:rPr>
                <w:lang w:val="en-US"/>
              </w:rPr>
              <w:t xml:space="preserve"> .</w:t>
            </w:r>
            <w:proofErr w:type="gramEnd"/>
            <w:r>
              <w:rPr>
                <w:lang w:val="en-US"/>
              </w:rPr>
              <w:t xml:space="preserve"> </w:t>
            </w:r>
            <w:proofErr w:type="gramStart"/>
            <w:r>
              <w:rPr>
                <w:lang w:val="en-US"/>
              </w:rPr>
              <w:t>ygūl</w:t>
            </w:r>
            <w:proofErr w:type="gramEnd"/>
            <w:r>
              <w:rPr>
                <w:lang w:val="en-US"/>
              </w:rPr>
              <w:t xml:space="preserve"> lummun </w:t>
            </w:r>
            <w:r w:rsidR="00CF563B" w:rsidRPr="0017682D">
              <w:rPr>
                <w:lang w:val="en-US"/>
              </w:rPr>
              <w:t>____________________</w:t>
            </w:r>
            <w:r w:rsidR="00CF563B">
              <w:rPr>
                <w:lang w:val="en-US"/>
              </w:rPr>
              <w:t xml:space="preserve"> aḏ-ḏīb al-amrad. </w:t>
            </w:r>
            <w:proofErr w:type="gramStart"/>
            <w:r w:rsidR="00CF563B">
              <w:rPr>
                <w:lang w:val="en-US"/>
              </w:rPr>
              <w:t>gāl</w:t>
            </w:r>
            <w:proofErr w:type="gramEnd"/>
            <w:r w:rsidR="00CF563B">
              <w:rPr>
                <w:lang w:val="en-US"/>
              </w:rPr>
              <w:t xml:space="preserve"> “aḏ-ḏīb al-amrad?”</w:t>
            </w:r>
          </w:p>
        </w:tc>
        <w:tc>
          <w:tcPr>
            <w:tcW w:w="4253" w:type="dxa"/>
          </w:tcPr>
          <w:p w:rsidR="0017682D" w:rsidRPr="0017682D" w:rsidRDefault="0017682D" w:rsidP="005A7D16">
            <w:pPr>
              <w:rPr>
                <w:lang w:val="en-US"/>
              </w:rPr>
            </w:pPr>
          </w:p>
        </w:tc>
      </w:tr>
      <w:tr w:rsidR="00CF563B" w:rsidRPr="0017682D" w:rsidTr="005A7D16">
        <w:tc>
          <w:tcPr>
            <w:tcW w:w="567" w:type="dxa"/>
          </w:tcPr>
          <w:p w:rsidR="00CF563B" w:rsidRDefault="00CF563B" w:rsidP="005A7D16">
            <w:pPr>
              <w:rPr>
                <w:lang w:val="en-US"/>
              </w:rPr>
            </w:pPr>
            <w:r>
              <w:rPr>
                <w:lang w:val="en-US"/>
              </w:rPr>
              <w:t>4.49</w:t>
            </w:r>
          </w:p>
        </w:tc>
        <w:tc>
          <w:tcPr>
            <w:tcW w:w="4253" w:type="dxa"/>
          </w:tcPr>
          <w:p w:rsidR="00CF563B" w:rsidRDefault="00CF563B" w:rsidP="00CF563B">
            <w:pPr>
              <w:rPr>
                <w:lang w:val="en-US"/>
              </w:rPr>
            </w:pPr>
            <w:proofErr w:type="gramStart"/>
            <w:r>
              <w:rPr>
                <w:lang w:val="en-US"/>
              </w:rPr>
              <w:t>gāl</w:t>
            </w:r>
            <w:proofErr w:type="gramEnd"/>
            <w:r>
              <w:rPr>
                <w:lang w:val="en-US"/>
              </w:rPr>
              <w:t xml:space="preserve"> hāḏa zād šī </w:t>
            </w:r>
            <w:r w:rsidRPr="0017682D">
              <w:rPr>
                <w:lang w:val="en-US"/>
              </w:rPr>
              <w:t>____________________</w:t>
            </w:r>
            <w:r>
              <w:rPr>
                <w:lang w:val="en-US"/>
              </w:rPr>
              <w:t xml:space="preserve"> </w:t>
            </w:r>
            <w:r w:rsidRPr="0017682D">
              <w:rPr>
                <w:lang w:val="en-US"/>
              </w:rPr>
              <w:t>____________________</w:t>
            </w:r>
            <w:r>
              <w:rPr>
                <w:lang w:val="en-US"/>
              </w:rPr>
              <w:t xml:space="preserve"> waktinni ǧīt </w:t>
            </w:r>
            <w:r w:rsidR="00D7289A">
              <w:rPr>
                <w:lang w:val="en-US"/>
              </w:rPr>
              <w:t>ˁ</w:t>
            </w:r>
            <w:r>
              <w:rPr>
                <w:lang w:val="en-US"/>
              </w:rPr>
              <w:t xml:space="preserve">a-d-darib. </w:t>
            </w:r>
            <w:proofErr w:type="gramStart"/>
            <w:r>
              <w:rPr>
                <w:lang w:val="en-US"/>
              </w:rPr>
              <w:t>w-ygūl</w:t>
            </w:r>
            <w:proofErr w:type="gramEnd"/>
            <w:r>
              <w:rPr>
                <w:lang w:val="en-US"/>
              </w:rPr>
              <w:t xml:space="preserve"> </w:t>
            </w:r>
            <w:r w:rsidRPr="0017682D">
              <w:rPr>
                <w:lang w:val="en-US"/>
              </w:rPr>
              <w:t>____________________</w:t>
            </w:r>
            <w:r>
              <w:rPr>
                <w:lang w:val="en-US"/>
              </w:rPr>
              <w:t xml:space="preserve"> šnōn </w:t>
            </w:r>
            <w:r w:rsidRPr="0017682D">
              <w:rPr>
                <w:lang w:val="en-US"/>
              </w:rPr>
              <w:t>____________________</w:t>
            </w:r>
            <w:r>
              <w:rPr>
                <w:lang w:val="en-US"/>
              </w:rPr>
              <w:t xml:space="preserve"> yiṭla</w:t>
            </w:r>
            <w:r w:rsidR="00D7289A">
              <w:rPr>
                <w:lang w:val="en-US"/>
              </w:rPr>
              <w:t>ˁ</w:t>
            </w:r>
            <w:r>
              <w:rPr>
                <w:lang w:val="en-US"/>
              </w:rPr>
              <w:t xml:space="preserve">. </w:t>
            </w:r>
            <w:proofErr w:type="gramStart"/>
            <w:r>
              <w:rPr>
                <w:lang w:val="en-US"/>
              </w:rPr>
              <w:t>gāyil</w:t>
            </w:r>
            <w:proofErr w:type="gramEnd"/>
            <w:r>
              <w:rPr>
                <w:lang w:val="en-US"/>
              </w:rPr>
              <w:t xml:space="preserve"> hāḏa “</w:t>
            </w:r>
            <w:r w:rsidR="00D7289A">
              <w:rPr>
                <w:lang w:val="en-US"/>
              </w:rPr>
              <w:t>ˀ</w:t>
            </w:r>
            <w:r>
              <w:rPr>
                <w:lang w:val="en-US"/>
              </w:rPr>
              <w:t>āni mā-</w:t>
            </w:r>
            <w:r w:rsidR="00D7289A">
              <w:rPr>
                <w:lang w:val="en-US"/>
              </w:rPr>
              <w:t>ˁ</w:t>
            </w:r>
            <w:r>
              <w:rPr>
                <w:lang w:val="en-US"/>
              </w:rPr>
              <w:t xml:space="preserve">arif šaklu. </w:t>
            </w:r>
            <w:proofErr w:type="gramStart"/>
            <w:r>
              <w:rPr>
                <w:lang w:val="en-US"/>
              </w:rPr>
              <w:t>yākul</w:t>
            </w:r>
            <w:proofErr w:type="gramEnd"/>
            <w:r>
              <w:rPr>
                <w:lang w:val="en-US"/>
              </w:rPr>
              <w:t xml:space="preserve"> galb al-mayye a</w:t>
            </w:r>
            <w:r w:rsidR="00D7289A">
              <w:rPr>
                <w:lang w:val="en-US"/>
              </w:rPr>
              <w:t>ˁ</w:t>
            </w:r>
            <w:r>
              <w:rPr>
                <w:lang w:val="en-US"/>
              </w:rPr>
              <w:t>arif šaklu.</w:t>
            </w:r>
          </w:p>
        </w:tc>
        <w:tc>
          <w:tcPr>
            <w:tcW w:w="4253" w:type="dxa"/>
          </w:tcPr>
          <w:p w:rsidR="00CF563B" w:rsidRPr="0017682D" w:rsidRDefault="00CF563B" w:rsidP="005A7D16">
            <w:pPr>
              <w:rPr>
                <w:lang w:val="en-US"/>
              </w:rPr>
            </w:pPr>
          </w:p>
        </w:tc>
      </w:tr>
      <w:tr w:rsidR="00CF563B" w:rsidRPr="0017682D" w:rsidTr="005A7D16">
        <w:tc>
          <w:tcPr>
            <w:tcW w:w="567" w:type="dxa"/>
          </w:tcPr>
          <w:p w:rsidR="00CF563B" w:rsidRDefault="00CF563B" w:rsidP="005A7D16">
            <w:pPr>
              <w:rPr>
                <w:lang w:val="en-US"/>
              </w:rPr>
            </w:pPr>
            <w:r>
              <w:rPr>
                <w:lang w:val="en-US"/>
              </w:rPr>
              <w:t>5.00</w:t>
            </w:r>
          </w:p>
        </w:tc>
        <w:tc>
          <w:tcPr>
            <w:tcW w:w="4253" w:type="dxa"/>
          </w:tcPr>
          <w:p w:rsidR="00CF563B" w:rsidRDefault="00CF563B" w:rsidP="00CF563B">
            <w:pPr>
              <w:rPr>
                <w:lang w:val="en-US"/>
              </w:rPr>
            </w:pPr>
            <w:proofErr w:type="gramStart"/>
            <w:r>
              <w:rPr>
                <w:lang w:val="en-US"/>
              </w:rPr>
              <w:t>mā</w:t>
            </w:r>
            <w:proofErr w:type="gramEnd"/>
            <w:r>
              <w:rPr>
                <w:lang w:val="en-US"/>
              </w:rPr>
              <w:t xml:space="preserve"> y</w:t>
            </w:r>
            <w:r w:rsidR="00D7289A">
              <w:rPr>
                <w:lang w:val="en-US"/>
              </w:rPr>
              <w:t>ˁ</w:t>
            </w:r>
            <w:r>
              <w:rPr>
                <w:lang w:val="en-US"/>
              </w:rPr>
              <w:t xml:space="preserve">arif ᵊhnītu yākul galbu w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w:t>
            </w:r>
            <w:r w:rsidR="00D7289A">
              <w:rPr>
                <w:lang w:val="en-US"/>
              </w:rPr>
              <w:t>ˁ</w:t>
            </w:r>
            <w:r>
              <w:rPr>
                <w:lang w:val="en-US"/>
              </w:rPr>
              <w:t xml:space="preserve">arūsu. </w:t>
            </w:r>
            <w:proofErr w:type="gramStart"/>
            <w:r>
              <w:rPr>
                <w:lang w:val="en-US"/>
              </w:rPr>
              <w:t>ygūl-lu</w:t>
            </w:r>
            <w:proofErr w:type="gramEnd"/>
            <w:r>
              <w:rPr>
                <w:lang w:val="en-US"/>
              </w:rPr>
              <w:t xml:space="preserve"> hāḏa waktinnu gāl </w:t>
            </w:r>
            <w:r w:rsidRPr="0017682D">
              <w:rPr>
                <w:lang w:val="en-US"/>
              </w:rPr>
              <w:t>____________________</w:t>
            </w:r>
            <w:r>
              <w:rPr>
                <w:lang w:val="en-US"/>
              </w:rPr>
              <w:t xml:space="preserve">  </w:t>
            </w:r>
            <w:r w:rsidRPr="0017682D">
              <w:rPr>
                <w:lang w:val="en-US"/>
              </w:rPr>
              <w:t>____________________</w:t>
            </w:r>
            <w:r>
              <w:rPr>
                <w:lang w:val="en-US"/>
              </w:rPr>
              <w:t xml:space="preserve"> gāl ḥayye, binti ygūl-lu </w:t>
            </w:r>
            <w:r w:rsidRPr="0017682D">
              <w:rPr>
                <w:lang w:val="en-US"/>
              </w:rPr>
              <w:t>____________________</w:t>
            </w:r>
            <w:r>
              <w:rPr>
                <w:lang w:val="en-US"/>
              </w:rPr>
              <w:t xml:space="preserve"> </w:t>
            </w:r>
            <w:r w:rsidRPr="0017682D">
              <w:rPr>
                <w:lang w:val="en-US"/>
              </w:rPr>
              <w:t>____________________</w:t>
            </w:r>
            <w:r>
              <w:rPr>
                <w:lang w:val="en-US"/>
              </w:rPr>
              <w:t xml:space="preserve"> tis</w:t>
            </w:r>
            <w:r w:rsidR="00D7289A">
              <w:rPr>
                <w:lang w:val="en-US"/>
              </w:rPr>
              <w:t>ˁ</w:t>
            </w:r>
            <w:r>
              <w:rPr>
                <w:lang w:val="en-US"/>
              </w:rPr>
              <w:t>adi.</w:t>
            </w:r>
          </w:p>
        </w:tc>
        <w:tc>
          <w:tcPr>
            <w:tcW w:w="4253" w:type="dxa"/>
          </w:tcPr>
          <w:p w:rsidR="00CF563B" w:rsidRPr="0017682D" w:rsidRDefault="00CF563B" w:rsidP="005A7D16">
            <w:pPr>
              <w:rPr>
                <w:lang w:val="en-US"/>
              </w:rPr>
            </w:pPr>
          </w:p>
        </w:tc>
      </w:tr>
      <w:tr w:rsidR="00CF563B" w:rsidRPr="0017682D" w:rsidTr="005A7D16">
        <w:tc>
          <w:tcPr>
            <w:tcW w:w="567" w:type="dxa"/>
          </w:tcPr>
          <w:p w:rsidR="00CF563B" w:rsidRDefault="00CF563B" w:rsidP="005A7D16">
            <w:pPr>
              <w:rPr>
                <w:lang w:val="en-US"/>
              </w:rPr>
            </w:pPr>
            <w:r>
              <w:rPr>
                <w:lang w:val="en-US"/>
              </w:rPr>
              <w:t>5.12</w:t>
            </w:r>
          </w:p>
        </w:tc>
        <w:tc>
          <w:tcPr>
            <w:tcW w:w="4253" w:type="dxa"/>
          </w:tcPr>
          <w:p w:rsidR="00CF563B" w:rsidRPr="00CF563B" w:rsidRDefault="00D7289A" w:rsidP="00CF563B">
            <w:r>
              <w:rPr>
                <w:lang w:val="en-US"/>
              </w:rPr>
              <w:t>ˀ</w:t>
            </w:r>
            <w:r w:rsidR="00CF563B">
              <w:rPr>
                <w:lang w:val="en-US"/>
              </w:rPr>
              <w:t xml:space="preserve">āni </w:t>
            </w:r>
            <w:r w:rsidR="00CF563B" w:rsidRPr="0017682D">
              <w:rPr>
                <w:lang w:val="en-US"/>
              </w:rPr>
              <w:t>____________________</w:t>
            </w:r>
            <w:r w:rsidR="00CF563B">
              <w:t>tis</w:t>
            </w:r>
            <w:r>
              <w:t>ˁ</w:t>
            </w:r>
            <w:r w:rsidR="00CF563B">
              <w:t xml:space="preserve">adi. </w:t>
            </w:r>
            <w:proofErr w:type="gramStart"/>
            <w:r w:rsidR="00CF563B">
              <w:t>gaṭṭ</w:t>
            </w:r>
            <w:r>
              <w:t>ˁ</w:t>
            </w:r>
            <w:r w:rsidR="00CF563B">
              <w:t>īni</w:t>
            </w:r>
            <w:proofErr w:type="gramEnd"/>
            <w:r w:rsidR="00CF563B">
              <w:t xml:space="preserve"> l-mayye mgaṭṭ</w:t>
            </w:r>
            <w:r>
              <w:t>ˁ</w:t>
            </w:r>
            <w:r w:rsidR="00CF563B">
              <w:t>a mgaṭṭ</w:t>
            </w:r>
            <w:r>
              <w:t>ˁ</w:t>
            </w:r>
            <w:r w:rsidR="00CF563B">
              <w:t xml:space="preserve">at al-mayye. </w:t>
            </w:r>
            <w:proofErr w:type="gramStart"/>
            <w:r w:rsidR="00CF563B">
              <w:t>gāl</w:t>
            </w:r>
            <w:proofErr w:type="gramEnd"/>
            <w:r w:rsidR="00CF563B">
              <w:t xml:space="preserve"> ti</w:t>
            </w:r>
            <w:r w:rsidR="00CF563B" w:rsidRPr="0017682D">
              <w:rPr>
                <w:lang w:val="en-US"/>
              </w:rPr>
              <w:t>____________________</w:t>
            </w:r>
            <w:r w:rsidR="00CF563B">
              <w:rPr>
                <w:lang w:val="en-US"/>
              </w:rPr>
              <w:t xml:space="preserve"> </w:t>
            </w:r>
            <w:r w:rsidR="00CF563B" w:rsidRPr="0017682D">
              <w:rPr>
                <w:lang w:val="en-US"/>
              </w:rPr>
              <w:t>____________________</w:t>
            </w:r>
            <w:r w:rsidR="00CF563B">
              <w:rPr>
                <w:lang w:val="en-US"/>
              </w:rPr>
              <w:t xml:space="preserve"> b-al-mayye </w:t>
            </w:r>
            <w:r w:rsidR="00CF563B" w:rsidRPr="0017682D">
              <w:rPr>
                <w:lang w:val="en-US"/>
              </w:rPr>
              <w:t>____________________</w:t>
            </w:r>
            <w:r w:rsidR="00CF563B">
              <w:rPr>
                <w:lang w:val="en-US"/>
              </w:rPr>
              <w:t xml:space="preserve"> </w:t>
            </w:r>
            <w:r w:rsidR="00CF563B" w:rsidRPr="0017682D">
              <w:rPr>
                <w:lang w:val="en-US"/>
              </w:rPr>
              <w:t>____________________</w:t>
            </w:r>
            <w:r w:rsidR="00CF563B">
              <w:rPr>
                <w:lang w:val="en-US"/>
              </w:rPr>
              <w:t xml:space="preserve"> ǧōhara. </w:t>
            </w:r>
            <w:proofErr w:type="gramStart"/>
            <w:r w:rsidR="00CF563B">
              <w:rPr>
                <w:lang w:val="en-US"/>
              </w:rPr>
              <w:t>w</w:t>
            </w:r>
            <w:proofErr w:type="gramEnd"/>
            <w:r w:rsidR="00CF563B">
              <w:rPr>
                <w:lang w:val="en-US"/>
              </w:rPr>
              <w:t xml:space="preserve"> tišdufīn aǧ-ǧōhara b-al-mayye. </w:t>
            </w:r>
            <w:proofErr w:type="gramStart"/>
            <w:r w:rsidR="00CF563B">
              <w:rPr>
                <w:lang w:val="en-US"/>
              </w:rPr>
              <w:t>ygūl</w:t>
            </w:r>
            <w:proofErr w:type="gramEnd"/>
            <w:r w:rsidR="00CF563B">
              <w:rPr>
                <w:lang w:val="en-US"/>
              </w:rPr>
              <w:t xml:space="preserve"> </w:t>
            </w:r>
            <w:r w:rsidR="00CF563B" w:rsidRPr="0017682D">
              <w:rPr>
                <w:lang w:val="en-US"/>
              </w:rPr>
              <w:t>____________________</w:t>
            </w:r>
            <w:r w:rsidR="00CF563B">
              <w:rPr>
                <w:lang w:val="en-US"/>
              </w:rPr>
              <w:t xml:space="preserve"> butt! </w:t>
            </w:r>
            <w:proofErr w:type="gramStart"/>
            <w:r w:rsidR="00CF563B">
              <w:rPr>
                <w:lang w:val="en-US"/>
              </w:rPr>
              <w:t>ygūl</w:t>
            </w:r>
            <w:proofErr w:type="gramEnd"/>
            <w:r w:rsidR="00CF563B">
              <w:rPr>
                <w:lang w:val="en-US"/>
              </w:rPr>
              <w:t xml:space="preserve"> zatt </w:t>
            </w:r>
            <w:r w:rsidR="00CF563B" w:rsidRPr="0017682D">
              <w:rPr>
                <w:lang w:val="en-US"/>
              </w:rPr>
              <w:t>____________________</w:t>
            </w:r>
            <w:r w:rsidR="00CF563B">
              <w:rPr>
                <w:lang w:val="en-US"/>
              </w:rPr>
              <w:t xml:space="preserve">  aǧ-ǧōhara </w:t>
            </w:r>
            <w:r w:rsidR="00CF563B" w:rsidRPr="0017682D">
              <w:rPr>
                <w:lang w:val="en-US"/>
              </w:rPr>
              <w:t>____________________</w:t>
            </w:r>
            <w:r w:rsidR="00CF563B">
              <w:rPr>
                <w:lang w:val="en-US"/>
              </w:rPr>
              <w:t>.</w:t>
            </w:r>
          </w:p>
        </w:tc>
        <w:tc>
          <w:tcPr>
            <w:tcW w:w="4253" w:type="dxa"/>
          </w:tcPr>
          <w:p w:rsidR="00CF563B" w:rsidRPr="0017682D" w:rsidRDefault="00CF563B" w:rsidP="005A7D16">
            <w:pPr>
              <w:rPr>
                <w:lang w:val="en-US"/>
              </w:rPr>
            </w:pPr>
          </w:p>
        </w:tc>
      </w:tr>
      <w:tr w:rsidR="00CF563B" w:rsidRPr="00CF563B" w:rsidTr="005A7D16">
        <w:tc>
          <w:tcPr>
            <w:tcW w:w="567" w:type="dxa"/>
          </w:tcPr>
          <w:p w:rsidR="00CF563B" w:rsidRDefault="00CF563B" w:rsidP="005A7D16">
            <w:pPr>
              <w:rPr>
                <w:lang w:val="en-US"/>
              </w:rPr>
            </w:pPr>
            <w:r>
              <w:rPr>
                <w:lang w:val="en-US"/>
              </w:rPr>
              <w:t>5.25</w:t>
            </w:r>
          </w:p>
        </w:tc>
        <w:tc>
          <w:tcPr>
            <w:tcW w:w="4253" w:type="dxa"/>
          </w:tcPr>
          <w:p w:rsidR="00CF563B" w:rsidRPr="00CF563B" w:rsidRDefault="00CF563B" w:rsidP="00CF563B">
            <w:pPr>
              <w:rPr>
                <w:lang w:val="en-US"/>
              </w:rPr>
            </w:pPr>
            <w:proofErr w:type="gramStart"/>
            <w:r w:rsidRPr="00CF563B">
              <w:rPr>
                <w:lang w:val="en-US"/>
              </w:rPr>
              <w:t>mū</w:t>
            </w:r>
            <w:proofErr w:type="gramEnd"/>
            <w:r w:rsidRPr="00CF563B">
              <w:rPr>
                <w:lang w:val="en-US"/>
              </w:rPr>
              <w:t xml:space="preserve"> s</w:t>
            </w:r>
            <w:r w:rsidR="00D7289A">
              <w:rPr>
                <w:lang w:val="en-US"/>
              </w:rPr>
              <w:t>ˁ</w:t>
            </w:r>
            <w:r w:rsidRPr="00CF563B">
              <w:rPr>
                <w:lang w:val="en-US"/>
              </w:rPr>
              <w:t xml:space="preserve">adu? </w:t>
            </w:r>
            <w:proofErr w:type="gramStart"/>
            <w:r w:rsidRPr="00CF563B">
              <w:rPr>
                <w:lang w:val="en-US"/>
              </w:rPr>
              <w:t>du-xuḏhe</w:t>
            </w:r>
            <w:proofErr w:type="gramEnd"/>
            <w:r w:rsidRPr="00CF563B">
              <w:rPr>
                <w:lang w:val="en-US"/>
              </w:rPr>
              <w:t xml:space="preserve"> mā yāxuḏhe</w:t>
            </w:r>
            <w:r>
              <w:rPr>
                <w:lang w:val="en-US"/>
              </w:rPr>
              <w:t xml:space="preserve">! </w:t>
            </w:r>
            <w:r w:rsidR="00D7289A">
              <w:rPr>
                <w:lang w:val="en-US"/>
              </w:rPr>
              <w:t>ˀ</w:t>
            </w:r>
            <w:r>
              <w:rPr>
                <w:lang w:val="en-US"/>
              </w:rPr>
              <w:t xml:space="preserve">aḥuṭṭ </w:t>
            </w:r>
            <w:r w:rsidRPr="0017682D">
              <w:rPr>
                <w:lang w:val="en-US"/>
              </w:rPr>
              <w:t>____________________</w:t>
            </w:r>
            <w:r>
              <w:rPr>
                <w:lang w:val="en-US"/>
              </w:rPr>
              <w:t xml:space="preserve"> b-al-mayye. </w:t>
            </w:r>
            <w:proofErr w:type="gramStart"/>
            <w:r>
              <w:rPr>
                <w:lang w:val="en-US"/>
              </w:rPr>
              <w:t>gāl</w:t>
            </w:r>
            <w:proofErr w:type="gramEnd"/>
            <w:r>
              <w:rPr>
                <w:lang w:val="en-US"/>
              </w:rPr>
              <w:t xml:space="preserve"> “lā! </w:t>
            </w:r>
            <w:r w:rsidR="00D7289A">
              <w:rPr>
                <w:lang w:val="en-US"/>
              </w:rPr>
              <w:t>ˀ</w:t>
            </w:r>
            <w:r>
              <w:rPr>
                <w:lang w:val="en-US"/>
              </w:rPr>
              <w:t xml:space="preserve">āni </w:t>
            </w:r>
            <w:r w:rsidRPr="0017682D">
              <w:rPr>
                <w:lang w:val="en-US"/>
              </w:rPr>
              <w:t>____________________</w:t>
            </w:r>
            <w:r>
              <w:rPr>
                <w:lang w:val="en-US"/>
              </w:rPr>
              <w:t xml:space="preserve"> </w:t>
            </w:r>
            <w:r w:rsidRPr="0017682D">
              <w:rPr>
                <w:lang w:val="en-US"/>
              </w:rPr>
              <w:t>____________________</w:t>
            </w:r>
            <w:r>
              <w:rPr>
                <w:lang w:val="en-US"/>
              </w:rPr>
              <w:t xml:space="preserve"> ǧōhartīč. </w:t>
            </w:r>
            <w:proofErr w:type="gramStart"/>
            <w:r>
              <w:rPr>
                <w:lang w:val="en-US"/>
              </w:rPr>
              <w:t>gālat</w:t>
            </w:r>
            <w:proofErr w:type="gramEnd"/>
            <w:r>
              <w:rPr>
                <w:lang w:val="en-US"/>
              </w:rPr>
              <w:t xml:space="preserve"> tamām b-ǧihannam. </w:t>
            </w:r>
            <w:r w:rsidR="00D7289A">
              <w:rPr>
                <w:lang w:val="en-US"/>
              </w:rPr>
              <w:t>ˀ</w:t>
            </w:r>
            <w:r>
              <w:rPr>
                <w:lang w:val="en-US"/>
              </w:rPr>
              <w:t xml:space="preserve">uxra </w:t>
            </w:r>
            <w:r w:rsidRPr="0017682D">
              <w:rPr>
                <w:lang w:val="en-US"/>
              </w:rPr>
              <w:t>____________________</w:t>
            </w:r>
            <w:r>
              <w:rPr>
                <w:lang w:val="en-US"/>
              </w:rPr>
              <w:t xml:space="preserve"> ǧōhartič.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xāše.</w:t>
            </w:r>
          </w:p>
        </w:tc>
        <w:tc>
          <w:tcPr>
            <w:tcW w:w="4253" w:type="dxa"/>
          </w:tcPr>
          <w:p w:rsidR="00CF563B" w:rsidRPr="00CF563B" w:rsidRDefault="00CF563B" w:rsidP="005A7D16">
            <w:pPr>
              <w:rPr>
                <w:lang w:val="en-US"/>
              </w:rPr>
            </w:pPr>
          </w:p>
        </w:tc>
      </w:tr>
      <w:tr w:rsidR="00CF563B" w:rsidRPr="00CF563B" w:rsidTr="005A7D16">
        <w:tc>
          <w:tcPr>
            <w:tcW w:w="567" w:type="dxa"/>
          </w:tcPr>
          <w:p w:rsidR="00CF563B" w:rsidRDefault="00CF563B" w:rsidP="005A7D16">
            <w:pPr>
              <w:rPr>
                <w:lang w:val="en-US"/>
              </w:rPr>
            </w:pPr>
            <w:r>
              <w:rPr>
                <w:lang w:val="en-US"/>
              </w:rPr>
              <w:t>5.40</w:t>
            </w:r>
          </w:p>
        </w:tc>
        <w:tc>
          <w:tcPr>
            <w:tcW w:w="4253" w:type="dxa"/>
          </w:tcPr>
          <w:p w:rsidR="00CF563B" w:rsidRPr="00CF563B" w:rsidRDefault="00CF563B" w:rsidP="00CF563B">
            <w:pPr>
              <w:rPr>
                <w:lang w:val="en-US"/>
              </w:rPr>
            </w:pPr>
            <w:proofErr w:type="gramStart"/>
            <w:r>
              <w:rPr>
                <w:lang w:val="en-US"/>
              </w:rPr>
              <w:t>bāli</w:t>
            </w:r>
            <w:proofErr w:type="gramEnd"/>
            <w:r>
              <w:rPr>
                <w:lang w:val="en-US"/>
              </w:rPr>
              <w:t xml:space="preserve"> mā yifrig </w:t>
            </w:r>
            <w:r w:rsidR="00D7289A">
              <w:rPr>
                <w:lang w:val="en-US"/>
              </w:rPr>
              <w:t>ˁ</w:t>
            </w:r>
            <w:r>
              <w:rPr>
                <w:lang w:val="en-US"/>
              </w:rPr>
              <w:t xml:space="preserve">alayye. </w:t>
            </w:r>
            <w:proofErr w:type="gramStart"/>
            <w:r>
              <w:rPr>
                <w:lang w:val="en-US"/>
              </w:rPr>
              <w:t>w</w:t>
            </w:r>
            <w:proofErr w:type="gramEnd"/>
            <w:r>
              <w:rPr>
                <w:lang w:val="en-US"/>
              </w:rPr>
              <w:t xml:space="preserve"> radd </w:t>
            </w:r>
            <w:r w:rsidRPr="0017682D">
              <w:rPr>
                <w:lang w:val="en-US"/>
              </w:rPr>
              <w:t>____________________</w:t>
            </w:r>
            <w:r>
              <w:rPr>
                <w:lang w:val="en-US"/>
              </w:rPr>
              <w:t xml:space="preserve"> ǧōhartič </w:t>
            </w:r>
            <w:r w:rsidRPr="0017682D">
              <w:rPr>
                <w:lang w:val="en-US"/>
              </w:rPr>
              <w:t>____________________</w:t>
            </w:r>
            <w:r>
              <w:rPr>
                <w:lang w:val="en-US"/>
              </w:rPr>
              <w:t xml:space="preserve"> al-ḥayye. </w:t>
            </w:r>
            <w:proofErr w:type="gramStart"/>
            <w:r>
              <w:rPr>
                <w:lang w:val="en-US"/>
              </w:rPr>
              <w:t>ǧāy</w:t>
            </w:r>
            <w:proofErr w:type="gramEnd"/>
            <w:r>
              <w:rPr>
                <w:lang w:val="en-US"/>
              </w:rPr>
              <w:t xml:space="preserve"> min qādi </w:t>
            </w:r>
            <w:r w:rsidR="00D7289A">
              <w:rPr>
                <w:lang w:val="en-US"/>
              </w:rPr>
              <w:t>ˁ</w:t>
            </w:r>
            <w:r>
              <w:rPr>
                <w:lang w:val="en-US"/>
              </w:rPr>
              <w:t xml:space="preserve">al-haḏāk al-bāše, </w:t>
            </w:r>
            <w:r w:rsidR="00D7289A">
              <w:rPr>
                <w:lang w:val="en-US"/>
              </w:rPr>
              <w:t>ˁ</w:t>
            </w:r>
            <w:r>
              <w:rPr>
                <w:lang w:val="en-US"/>
              </w:rPr>
              <w:t xml:space="preserve">al-, </w:t>
            </w:r>
            <w:r w:rsidR="00D7289A">
              <w:rPr>
                <w:lang w:val="en-US"/>
              </w:rPr>
              <w:t>ˁ</w:t>
            </w:r>
            <w:r>
              <w:rPr>
                <w:lang w:val="en-US"/>
              </w:rPr>
              <w:t xml:space="preserve">al-ḥākim </w:t>
            </w:r>
            <w:r w:rsidR="00D7289A">
              <w:rPr>
                <w:lang w:val="en-US"/>
              </w:rPr>
              <w:t>ˁ</w:t>
            </w:r>
            <w:r>
              <w:rPr>
                <w:lang w:val="en-US"/>
              </w:rPr>
              <w:t>ala haḏāk al-mǝṭraḥ w zangīl.</w:t>
            </w:r>
          </w:p>
        </w:tc>
        <w:tc>
          <w:tcPr>
            <w:tcW w:w="4253" w:type="dxa"/>
          </w:tcPr>
          <w:p w:rsidR="00CF563B" w:rsidRPr="00CF563B" w:rsidRDefault="00CF563B" w:rsidP="005A7D16">
            <w:pPr>
              <w:rPr>
                <w:lang w:val="en-US"/>
              </w:rPr>
            </w:pPr>
          </w:p>
        </w:tc>
      </w:tr>
      <w:tr w:rsidR="00CF563B" w:rsidRPr="00CF563B" w:rsidTr="005A7D16">
        <w:tc>
          <w:tcPr>
            <w:tcW w:w="567" w:type="dxa"/>
          </w:tcPr>
          <w:p w:rsidR="00CF563B" w:rsidRDefault="00CF563B" w:rsidP="005A7D16">
            <w:pPr>
              <w:rPr>
                <w:lang w:val="en-US"/>
              </w:rPr>
            </w:pPr>
            <w:r>
              <w:rPr>
                <w:lang w:val="en-US"/>
              </w:rPr>
              <w:t>5.49</w:t>
            </w:r>
          </w:p>
        </w:tc>
        <w:tc>
          <w:tcPr>
            <w:tcW w:w="4253" w:type="dxa"/>
          </w:tcPr>
          <w:p w:rsidR="00CF563B" w:rsidRPr="00CF563B" w:rsidRDefault="00CF563B" w:rsidP="00CF563B">
            <w:proofErr w:type="gramStart"/>
            <w:r>
              <w:rPr>
                <w:lang w:val="en-US"/>
              </w:rPr>
              <w:t>gāyil</w:t>
            </w:r>
            <w:proofErr w:type="gramEnd"/>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w:t>
            </w:r>
            <w:r w:rsidRPr="0017682D">
              <w:rPr>
                <w:lang w:val="en-US"/>
              </w:rPr>
              <w:t>____________________</w:t>
            </w:r>
            <w:r>
              <w:rPr>
                <w:lang w:val="en-US"/>
              </w:rPr>
              <w:t xml:space="preserve"> sa</w:t>
            </w:r>
            <w:r w:rsidR="00D7289A">
              <w:rPr>
                <w:lang w:val="en-US"/>
              </w:rPr>
              <w:t>ˁ</w:t>
            </w:r>
            <w:r>
              <w:rPr>
                <w:lang w:val="en-US"/>
              </w:rPr>
              <w:t>alt. sa</w:t>
            </w:r>
            <w:r w:rsidR="00D7289A">
              <w:rPr>
                <w:lang w:val="en-US"/>
              </w:rPr>
              <w:t>ˁ</w:t>
            </w:r>
            <w:r>
              <w:rPr>
                <w:lang w:val="en-US"/>
              </w:rPr>
              <w:t xml:space="preserve">alt </w:t>
            </w:r>
            <w:r w:rsidR="00D7289A">
              <w:rPr>
                <w:lang w:val="en-US"/>
              </w:rPr>
              <w:t>ˁ</w:t>
            </w:r>
            <w:r>
              <w:rPr>
                <w:lang w:val="en-US"/>
              </w:rPr>
              <w:t>in as</w:t>
            </w:r>
            <w:r w:rsidR="00D7289A">
              <w:rPr>
                <w:lang w:val="en-US"/>
              </w:rPr>
              <w:t>ˁ</w:t>
            </w:r>
            <w:r>
              <w:rPr>
                <w:lang w:val="en-US"/>
              </w:rPr>
              <w:t xml:space="preserve">adak. </w:t>
            </w:r>
            <w:r w:rsidR="00D7289A">
              <w:rPr>
                <w:lang w:val="en-US"/>
              </w:rPr>
              <w:t>ˀ</w:t>
            </w:r>
            <w:r>
              <w:rPr>
                <w:lang w:val="en-US"/>
              </w:rPr>
              <w:t xml:space="preserve">inte miṯl </w:t>
            </w:r>
            <w:r w:rsidRPr="0017682D">
              <w:rPr>
                <w:lang w:val="en-US"/>
              </w:rPr>
              <w:t>____________________</w:t>
            </w:r>
            <w:r>
              <w:rPr>
                <w:lang w:val="en-US"/>
              </w:rPr>
              <w:t xml:space="preserve"> miṯl zlime. </w:t>
            </w:r>
            <w:r w:rsidR="00D7289A">
              <w:rPr>
                <w:lang w:val="en-US"/>
              </w:rPr>
              <w:t>ˀ</w:t>
            </w:r>
            <w:r>
              <w:rPr>
                <w:lang w:val="en-US"/>
              </w:rPr>
              <w:t>inte ḥurma trūḥ ītiǧawwaz?</w:t>
            </w:r>
          </w:p>
        </w:tc>
        <w:tc>
          <w:tcPr>
            <w:tcW w:w="4253" w:type="dxa"/>
          </w:tcPr>
          <w:p w:rsidR="00CF563B" w:rsidRPr="00CF563B" w:rsidRDefault="00CF563B" w:rsidP="005A7D16"/>
        </w:tc>
      </w:tr>
      <w:tr w:rsidR="00CF563B" w:rsidRPr="00CF563B" w:rsidTr="005A7D16">
        <w:tc>
          <w:tcPr>
            <w:tcW w:w="567" w:type="dxa"/>
          </w:tcPr>
          <w:p w:rsidR="00CF563B" w:rsidRDefault="00CF563B" w:rsidP="005A7D16">
            <w:pPr>
              <w:rPr>
                <w:lang w:val="en-US"/>
              </w:rPr>
            </w:pPr>
            <w:r>
              <w:rPr>
                <w:lang w:val="en-US"/>
              </w:rPr>
              <w:t>5.58</w:t>
            </w:r>
          </w:p>
        </w:tc>
        <w:tc>
          <w:tcPr>
            <w:tcW w:w="4253" w:type="dxa"/>
          </w:tcPr>
          <w:p w:rsidR="00CF563B" w:rsidRPr="00B06FAC" w:rsidRDefault="00CF563B" w:rsidP="00CF563B">
            <w:pPr>
              <w:rPr>
                <w:lang w:val="en-US"/>
              </w:rPr>
            </w:pPr>
            <w:proofErr w:type="gramStart"/>
            <w:r w:rsidRPr="00B06FAC">
              <w:rPr>
                <w:lang w:val="en-US"/>
              </w:rPr>
              <w:t>gāl</w:t>
            </w:r>
            <w:proofErr w:type="gramEnd"/>
            <w:r w:rsidRPr="00B06FAC">
              <w:rPr>
                <w:lang w:val="en-US"/>
              </w:rPr>
              <w:t xml:space="preserve"> ____________________ ____________________ xayyo, lā ____________________ni! ____________________ </w:t>
            </w:r>
            <w:proofErr w:type="gramStart"/>
            <w:r w:rsidRPr="00B06FAC">
              <w:rPr>
                <w:lang w:val="en-US"/>
              </w:rPr>
              <w:t>tgūl</w:t>
            </w:r>
            <w:proofErr w:type="gramEnd"/>
            <w:r w:rsidRPr="00B06FAC">
              <w:rPr>
                <w:lang w:val="en-US"/>
              </w:rPr>
              <w:t xml:space="preserve"> daḥḥiǧ ya</w:t>
            </w:r>
            <w:r w:rsidR="00D7289A">
              <w:rPr>
                <w:lang w:val="en-US"/>
              </w:rPr>
              <w:t>ˁ</w:t>
            </w:r>
            <w:r w:rsidRPr="00B06FAC">
              <w:rPr>
                <w:lang w:val="en-US"/>
              </w:rPr>
              <w:t>ni zangīl ____________________ al-byūt w-al-guwā</w:t>
            </w:r>
            <w:r w:rsidR="00D7289A">
              <w:rPr>
                <w:lang w:val="en-US"/>
              </w:rPr>
              <w:t>ˁ</w:t>
            </w:r>
            <w:r w:rsidRPr="00B06FAC">
              <w:rPr>
                <w:lang w:val="en-US"/>
              </w:rPr>
              <w:t xml:space="preserve">i kull </w:t>
            </w:r>
            <w:r>
              <w:rPr>
                <w:lang w:val="en-US"/>
              </w:rPr>
              <w:t>ᵊ</w:t>
            </w:r>
            <w:r w:rsidRPr="00B06FAC">
              <w:rPr>
                <w:lang w:val="en-US"/>
              </w:rPr>
              <w:t xml:space="preserve">hdīye. </w:t>
            </w:r>
            <w:proofErr w:type="gramStart"/>
            <w:r w:rsidRPr="00B06FAC">
              <w:rPr>
                <w:lang w:val="en-US"/>
              </w:rPr>
              <w:t>ḥākim</w:t>
            </w:r>
            <w:proofErr w:type="gramEnd"/>
            <w:r w:rsidRPr="00B06FAC">
              <w:rPr>
                <w:lang w:val="en-US"/>
              </w:rPr>
              <w:t xml:space="preserve"> </w:t>
            </w:r>
            <w:r w:rsidR="00D7289A">
              <w:rPr>
                <w:lang w:val="en-US"/>
              </w:rPr>
              <w:t>ˁ</w:t>
            </w:r>
            <w:r w:rsidRPr="00B06FAC">
              <w:rPr>
                <w:lang w:val="en-US"/>
              </w:rPr>
              <w:t>al ha-l-balad hāḏi.</w:t>
            </w:r>
          </w:p>
        </w:tc>
        <w:tc>
          <w:tcPr>
            <w:tcW w:w="4253" w:type="dxa"/>
          </w:tcPr>
          <w:p w:rsidR="00CF563B" w:rsidRPr="00B06FAC" w:rsidRDefault="00CF563B" w:rsidP="005A7D16">
            <w:pPr>
              <w:rPr>
                <w:lang w:val="en-US"/>
              </w:rPr>
            </w:pPr>
          </w:p>
        </w:tc>
      </w:tr>
      <w:tr w:rsidR="00CF563B" w:rsidRPr="00CF563B" w:rsidTr="005A7D16">
        <w:tc>
          <w:tcPr>
            <w:tcW w:w="567" w:type="dxa"/>
          </w:tcPr>
          <w:p w:rsidR="00CF563B" w:rsidRDefault="00CF563B" w:rsidP="005A7D16">
            <w:pPr>
              <w:rPr>
                <w:lang w:val="en-US"/>
              </w:rPr>
            </w:pPr>
            <w:r>
              <w:rPr>
                <w:lang w:val="en-US"/>
              </w:rPr>
              <w:t>6.08</w:t>
            </w:r>
          </w:p>
        </w:tc>
        <w:tc>
          <w:tcPr>
            <w:tcW w:w="4253" w:type="dxa"/>
          </w:tcPr>
          <w:p w:rsidR="00CF563B" w:rsidRPr="00CF563B" w:rsidRDefault="00D7289A" w:rsidP="00CF563B">
            <w:pPr>
              <w:rPr>
                <w:lang w:val="en-US"/>
              </w:rPr>
            </w:pPr>
            <w:r>
              <w:rPr>
                <w:lang w:val="en-US"/>
              </w:rPr>
              <w:t>ˀ</w:t>
            </w:r>
            <w:r w:rsidR="00CF563B" w:rsidRPr="00CF563B">
              <w:rPr>
                <w:lang w:val="en-US"/>
              </w:rPr>
              <w:t>uxuḏni</w:t>
            </w:r>
            <w:r w:rsidR="00CF563B">
              <w:rPr>
                <w:lang w:val="en-US"/>
              </w:rPr>
              <w:t xml:space="preserve">! </w:t>
            </w:r>
          </w:p>
        </w:tc>
        <w:tc>
          <w:tcPr>
            <w:tcW w:w="4253" w:type="dxa"/>
          </w:tcPr>
          <w:p w:rsidR="00CF563B" w:rsidRPr="00CF563B" w:rsidRDefault="00CF563B" w:rsidP="005A7D16">
            <w:pPr>
              <w:rPr>
                <w:lang w:val="en-US"/>
              </w:rPr>
            </w:pPr>
          </w:p>
        </w:tc>
      </w:tr>
    </w:tbl>
    <w:p w:rsidR="00DF5BB5" w:rsidRPr="00CF563B" w:rsidRDefault="00DF5BB5" w:rsidP="00D913C7">
      <w:pPr>
        <w:rPr>
          <w:lang w:val="en-US"/>
        </w:rPr>
      </w:pPr>
    </w:p>
    <w:p w:rsidR="00DE5874" w:rsidRPr="003709E8" w:rsidRDefault="00DE5874" w:rsidP="00D913C7">
      <w:pPr>
        <w:rPr>
          <w:lang w:val="en-US"/>
        </w:rPr>
      </w:pPr>
    </w:p>
    <w:p w:rsidR="00DF5BB5" w:rsidRPr="00CF5790" w:rsidRDefault="00DF5BB5" w:rsidP="00DF5BB5">
      <w:pPr>
        <w:pStyle w:val="berschrift2"/>
      </w:pPr>
      <w:r>
        <w:t>Trüffel (WZKM)</w:t>
      </w:r>
    </w:p>
    <w:tbl>
      <w:tblPr>
        <w:tblStyle w:val="Tabellenraster"/>
        <w:tblW w:w="0" w:type="auto"/>
        <w:jc w:val="center"/>
        <w:tblLook w:val="01E0" w:firstRow="1" w:lastRow="1" w:firstColumn="1" w:lastColumn="1" w:noHBand="0" w:noVBand="0"/>
      </w:tblPr>
      <w:tblGrid>
        <w:gridCol w:w="3345"/>
        <w:gridCol w:w="4778"/>
      </w:tblGrid>
      <w:tr w:rsidR="00DF5BB5" w:rsidRPr="00BA2FBD" w:rsidTr="00DF5BB5">
        <w:trPr>
          <w:jc w:val="center"/>
        </w:trPr>
        <w:tc>
          <w:tcPr>
            <w:tcW w:w="3345" w:type="dxa"/>
          </w:tcPr>
          <w:p w:rsidR="00DF5BB5" w:rsidRPr="00DF5BB5" w:rsidRDefault="00DF5BB5" w:rsidP="00DF5BB5">
            <w:pPr>
              <w:ind w:left="-873" w:firstLine="992"/>
              <w:jc w:val="both"/>
              <w:rPr>
                <w:i/>
                <w:szCs w:val="21"/>
              </w:rPr>
            </w:pPr>
            <w:r w:rsidRPr="00DF5BB5">
              <w:rPr>
                <w:szCs w:val="21"/>
              </w:rPr>
              <w:t>1.</w:t>
            </w:r>
            <w:r w:rsidRPr="00DF5BB5">
              <w:rPr>
                <w:szCs w:val="21"/>
              </w:rPr>
              <w:tab/>
            </w:r>
            <w:r w:rsidRPr="00DF5BB5">
              <w:rPr>
                <w:i/>
                <w:szCs w:val="21"/>
              </w:rPr>
              <w:t>al-xuṯra, ma</w:t>
            </w:r>
            <w:r w:rsidR="00D7289A">
              <w:rPr>
                <w:i/>
                <w:szCs w:val="21"/>
              </w:rPr>
              <w:t>ˁ</w:t>
            </w:r>
            <w:r w:rsidRPr="00DF5BB5">
              <w:rPr>
                <w:i/>
                <w:szCs w:val="21"/>
              </w:rPr>
              <w:t>nāthe xōǧam, al-xāṯir yōm-innu ṣār, rabb al-</w:t>
            </w:r>
            <w:r w:rsidR="00D7289A">
              <w:rPr>
                <w:i/>
                <w:szCs w:val="21"/>
              </w:rPr>
              <w:t>ˁ</w:t>
            </w:r>
            <w:r w:rsidRPr="00DF5BB5">
              <w:rPr>
                <w:i/>
                <w:szCs w:val="21"/>
              </w:rPr>
              <w:t>ālamīn b-</w:t>
            </w:r>
            <w:r w:rsidR="00D7289A">
              <w:rPr>
                <w:i/>
                <w:szCs w:val="21"/>
              </w:rPr>
              <w:t>ˁ</w:t>
            </w:r>
            <w:r w:rsidRPr="00DF5BB5">
              <w:rPr>
                <w:i/>
                <w:szCs w:val="21"/>
              </w:rPr>
              <w:t xml:space="preserve">izztu w-ǧalālu, ta-ngūl vēya aṭ-ṭibb vēya iḥna nsammī al-bilim adamları, mā yigdarūn ysawwūn xuṯra b-ġēr liban. </w:t>
            </w:r>
          </w:p>
        </w:tc>
        <w:tc>
          <w:tcPr>
            <w:tcW w:w="4778" w:type="dxa"/>
          </w:tcPr>
          <w:p w:rsidR="00DF5BB5" w:rsidRPr="00DF5BB5" w:rsidRDefault="00DF5BB5" w:rsidP="000B68CE">
            <w:pPr>
              <w:jc w:val="both"/>
              <w:rPr>
                <w:lang w:val="de-AT"/>
              </w:rPr>
            </w:pPr>
            <w:r w:rsidRPr="00DF5BB5">
              <w:rPr>
                <w:lang w:val="de-AT"/>
              </w:rPr>
              <w:t>Die Gerinnung, also, mein Leh</w:t>
            </w:r>
            <w:r w:rsidRPr="00DF5BB5">
              <w:rPr>
                <w:lang w:val="de-AT"/>
              </w:rPr>
              <w:softHyphen/>
              <w:t>rer,</w:t>
            </w:r>
            <w:r>
              <w:rPr>
                <w:rStyle w:val="Funotenzeichen"/>
              </w:rPr>
              <w:footnoteReference w:id="58"/>
            </w:r>
            <w:r w:rsidRPr="00DF5BB5">
              <w:rPr>
                <w:lang w:val="de-AT"/>
              </w:rPr>
              <w:t xml:space="preserve"> ihre Bedeutung ist (folgen</w:t>
            </w:r>
            <w:r w:rsidRPr="00DF5BB5">
              <w:rPr>
                <w:lang w:val="de-AT"/>
              </w:rPr>
              <w:softHyphen/>
              <w:t>de): Das Joghurt, wenn es wird, (das hat) der Herr der Welten durch seine Kraft und Macht (er</w:t>
            </w:r>
            <w:r w:rsidRPr="00DF5BB5">
              <w:rPr>
                <w:lang w:val="de-AT"/>
              </w:rPr>
              <w:softHyphen/>
              <w:t>schaffen), denn, sagen wir, we</w:t>
            </w:r>
            <w:r w:rsidRPr="00DF5BB5">
              <w:rPr>
                <w:lang w:val="de-AT"/>
              </w:rPr>
              <w:softHyphen/>
              <w:t>der die Medizin noch die soge</w:t>
            </w:r>
            <w:r w:rsidRPr="00DF5BB5">
              <w:rPr>
                <w:lang w:val="de-AT"/>
              </w:rPr>
              <w:softHyphen/>
              <w:t xml:space="preserve">nannten Wissenschaftler können eine </w:t>
            </w:r>
            <w:r>
              <w:rPr>
                <w:lang w:val="de-DE"/>
              </w:rPr>
              <w:t>Fermentation</w:t>
            </w:r>
            <w:r w:rsidRPr="00DF5BB5">
              <w:rPr>
                <w:lang w:val="de-AT"/>
              </w:rPr>
              <w:t xml:space="preserve"> ohne Lab (</w:t>
            </w:r>
            <w:r w:rsidRPr="00DF5BB5">
              <w:rPr>
                <w:i/>
                <w:lang w:val="de-AT"/>
              </w:rPr>
              <w:t>liban</w:t>
            </w:r>
            <w:r w:rsidRPr="00DF5BB5">
              <w:rPr>
                <w:lang w:val="de-AT"/>
              </w:rPr>
              <w:t>) machen.</w:t>
            </w:r>
          </w:p>
        </w:tc>
      </w:tr>
      <w:tr w:rsidR="00DF5BB5" w:rsidRPr="00BA2FBD" w:rsidTr="00DF5BB5">
        <w:trPr>
          <w:jc w:val="center"/>
        </w:trPr>
        <w:tc>
          <w:tcPr>
            <w:tcW w:w="3345" w:type="dxa"/>
          </w:tcPr>
          <w:p w:rsidR="00DF5BB5" w:rsidRPr="00DF5BB5" w:rsidRDefault="00DF5BB5" w:rsidP="000B68CE">
            <w:pPr>
              <w:jc w:val="both"/>
              <w:rPr>
                <w:i/>
                <w:lang w:val="de-DE"/>
              </w:rPr>
            </w:pPr>
            <w:r w:rsidRPr="00DF5BB5">
              <w:rPr>
                <w:lang w:val="de-DE"/>
              </w:rPr>
              <w:t>2.</w:t>
            </w:r>
            <w:r w:rsidRPr="00DF5BB5">
              <w:rPr>
                <w:lang w:val="de-DE"/>
              </w:rPr>
              <w:tab/>
            </w:r>
            <w:r w:rsidRPr="00DF5BB5">
              <w:rPr>
                <w:i/>
                <w:lang w:val="de-DE"/>
              </w:rPr>
              <w:t xml:space="preserve">yḥuṭṭūn </w:t>
            </w:r>
            <w:r w:rsidR="00D7289A">
              <w:rPr>
                <w:i/>
                <w:lang w:val="de-DE"/>
              </w:rPr>
              <w:t>ˁ</w:t>
            </w:r>
            <w:r w:rsidRPr="00DF5BB5">
              <w:rPr>
                <w:i/>
                <w:lang w:val="de-DE"/>
              </w:rPr>
              <w:t>alē liban aw xāṯir al-ḥalīb yṣīr xāṯir, in mā ṣārat xuṯra, al-ḥalīb il ḥālu yṣīr xāṯir? mā yṣīr! hāḏa sawwa, demek, rabb al-</w:t>
            </w:r>
            <w:r w:rsidR="00D7289A">
              <w:rPr>
                <w:i/>
                <w:lang w:val="de-DE"/>
              </w:rPr>
              <w:t>ˁ</w:t>
            </w:r>
            <w:r w:rsidRPr="00DF5BB5">
              <w:rPr>
                <w:i/>
                <w:lang w:val="de-DE"/>
              </w:rPr>
              <w:t>āla</w:t>
            </w:r>
            <w:r w:rsidRPr="00DF5BB5">
              <w:rPr>
                <w:i/>
                <w:lang w:val="de-DE"/>
              </w:rPr>
              <w:softHyphen/>
              <w:t>mīn bi-</w:t>
            </w:r>
            <w:r w:rsidR="00D7289A">
              <w:rPr>
                <w:i/>
                <w:lang w:val="de-DE"/>
              </w:rPr>
              <w:t>ˁ</w:t>
            </w:r>
            <w:r w:rsidRPr="00DF5BB5">
              <w:rPr>
                <w:i/>
                <w:lang w:val="de-DE"/>
              </w:rPr>
              <w:t>izztu šī yōm, al-yōm ḏāk xuṯrit al-ḥalīb. w-šī yōm āāā  xuṯ</w:t>
            </w:r>
            <w:r w:rsidRPr="00DF5BB5">
              <w:rPr>
                <w:i/>
                <w:lang w:val="de-DE"/>
              </w:rPr>
              <w:softHyphen/>
              <w:t>rut ač-čime, āā… xuṯrut ač-čime.</w:t>
            </w:r>
          </w:p>
        </w:tc>
        <w:tc>
          <w:tcPr>
            <w:tcW w:w="4778" w:type="dxa"/>
          </w:tcPr>
          <w:p w:rsidR="00DF5BB5" w:rsidRPr="00DF5BB5" w:rsidRDefault="00DF5BB5" w:rsidP="000B68CE">
            <w:pPr>
              <w:jc w:val="both"/>
              <w:rPr>
                <w:lang w:val="de-AT"/>
              </w:rPr>
            </w:pPr>
            <w:r w:rsidRPr="00DF5BB5">
              <w:rPr>
                <w:lang w:val="de-AT"/>
              </w:rPr>
              <w:t xml:space="preserve">Man gibt </w:t>
            </w:r>
            <w:r w:rsidRPr="00DF5BB5">
              <w:rPr>
                <w:i/>
                <w:lang w:val="de-AT"/>
              </w:rPr>
              <w:t xml:space="preserve">liban </w:t>
            </w:r>
            <w:r w:rsidRPr="00DF5BB5">
              <w:rPr>
                <w:lang w:val="de-AT"/>
              </w:rPr>
              <w:t>oder Joghurt hin</w:t>
            </w:r>
            <w:r w:rsidRPr="00DF5BB5">
              <w:rPr>
                <w:lang w:val="de-AT"/>
              </w:rPr>
              <w:softHyphen/>
              <w:t>ein und dann wird die Milch zu Joghurt; wenn sie nicht ge</w:t>
            </w:r>
            <w:r w:rsidRPr="00DF5BB5">
              <w:rPr>
                <w:lang w:val="de-AT"/>
              </w:rPr>
              <w:softHyphen/>
              <w:t>rinnt… wird die Milch von al</w:t>
            </w:r>
            <w:r w:rsidRPr="00DF5BB5">
              <w:rPr>
                <w:lang w:val="de-AT"/>
              </w:rPr>
              <w:softHyphen/>
              <w:t>leine Joghurt? Nein, wird sie nicht! Das machte also der Herr der Welten, durch seine Kraft eines Tages; jener ist der Tag der Milchgerinnung und am (ande</w:t>
            </w:r>
            <w:r w:rsidRPr="00DF5BB5">
              <w:rPr>
                <w:lang w:val="de-AT"/>
              </w:rPr>
              <w:softHyphen/>
              <w:t>ren) Tag ist die „Fermentation der Trüffeln“, … die „Fermen</w:t>
            </w:r>
            <w:r w:rsidRPr="00DF5BB5">
              <w:rPr>
                <w:lang w:val="de-AT"/>
              </w:rPr>
              <w:softHyphen/>
              <w:t>ta</w:t>
            </w:r>
            <w:r w:rsidRPr="00DF5BB5">
              <w:rPr>
                <w:lang w:val="de-AT"/>
              </w:rPr>
              <w:softHyphen/>
              <w:t>tion der Trüffel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3.</w:t>
            </w:r>
            <w:r w:rsidRPr="00DF5BB5">
              <w:rPr>
                <w:i/>
                <w:lang w:val="de-AT"/>
              </w:rPr>
              <w:tab/>
              <w:t>ač-čime hāḏa, bḏār mālu, xō</w:t>
            </w:r>
            <w:r w:rsidRPr="00DF5BB5">
              <w:rPr>
                <w:i/>
                <w:lang w:val="de-AT"/>
              </w:rPr>
              <w:softHyphen/>
              <w:t>ǧam, ač-čime, iḥna nsammī čime, b-at-turuk iḥna b-Urfa ygūlū-lu keme, keme, iḥna l-</w:t>
            </w:r>
            <w:r w:rsidR="00D7289A">
              <w:rPr>
                <w:i/>
                <w:lang w:val="de-AT"/>
              </w:rPr>
              <w:t>ˁ</w:t>
            </w:r>
            <w:r w:rsidRPr="00DF5BB5">
              <w:rPr>
                <w:i/>
                <w:lang w:val="de-AT"/>
              </w:rPr>
              <w:t xml:space="preserve">arab </w:t>
            </w:r>
            <w:r w:rsidRPr="00DF5BB5">
              <w:rPr>
                <w:i/>
                <w:vertAlign w:val="superscript"/>
                <w:lang w:val="de-AT"/>
              </w:rPr>
              <w:t>ǝ</w:t>
            </w:r>
            <w:r w:rsidRPr="00DF5BB5">
              <w:rPr>
                <w:i/>
                <w:lang w:val="de-AT"/>
              </w:rPr>
              <w:t xml:space="preserve">ngūl čime, ač-čime hāḏa mālu bḏār, </w:t>
            </w:r>
          </w:p>
        </w:tc>
        <w:tc>
          <w:tcPr>
            <w:tcW w:w="4778" w:type="dxa"/>
          </w:tcPr>
          <w:p w:rsidR="00DF5BB5" w:rsidRPr="00DF5BB5" w:rsidRDefault="00DF5BB5" w:rsidP="000B68CE">
            <w:pPr>
              <w:jc w:val="both"/>
              <w:rPr>
                <w:lang w:val="de-AT"/>
              </w:rPr>
            </w:pPr>
            <w:r w:rsidRPr="00DF5BB5">
              <w:rPr>
                <w:lang w:val="de-AT"/>
              </w:rPr>
              <w:t>Die Trüffeln besitzen keine  Sa</w:t>
            </w:r>
            <w:r w:rsidRPr="00DF5BB5">
              <w:rPr>
                <w:lang w:val="de-AT"/>
              </w:rPr>
              <w:softHyphen/>
              <w:t xml:space="preserve">menkörner, mein Lehrer. Die Trüffeln, wir nennen sie </w:t>
            </w:r>
            <w:r w:rsidRPr="00DF5BB5">
              <w:rPr>
                <w:i/>
                <w:lang w:val="de-AT"/>
              </w:rPr>
              <w:t>čime</w:t>
            </w:r>
            <w:r w:rsidRPr="00DF5BB5">
              <w:rPr>
                <w:lang w:val="de-AT"/>
              </w:rPr>
              <w:t xml:space="preserve">, auf Türkisch sagt man hier in Urfa </w:t>
            </w:r>
            <w:r w:rsidRPr="00DF5BB5">
              <w:rPr>
                <w:i/>
                <w:lang w:val="de-AT"/>
              </w:rPr>
              <w:t xml:space="preserve">keme. </w:t>
            </w:r>
            <w:r w:rsidRPr="00DF5BB5">
              <w:rPr>
                <w:lang w:val="de-AT"/>
              </w:rPr>
              <w:t xml:space="preserve">Wir, die Araber sagen </w:t>
            </w:r>
            <w:r w:rsidRPr="00DF5BB5">
              <w:rPr>
                <w:i/>
                <w:lang w:val="de-AT"/>
              </w:rPr>
              <w:t xml:space="preserve">čime. </w:t>
            </w:r>
            <w:r w:rsidRPr="00DF5BB5">
              <w:rPr>
                <w:lang w:val="de-AT"/>
              </w:rPr>
              <w:t>Ja, diese Trüffeln haben keine Samenkörner.</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4.</w:t>
            </w:r>
            <w:r w:rsidRPr="00DF5BB5">
              <w:rPr>
                <w:i/>
                <w:lang w:val="de-AT"/>
              </w:rPr>
              <w:tab/>
              <w:t>zād luwwa yōm yṣīr mǝṭar rabb al-</w:t>
            </w:r>
            <w:r w:rsidR="00D7289A">
              <w:rPr>
                <w:i/>
                <w:lang w:val="de-AT"/>
              </w:rPr>
              <w:t>ˁ</w:t>
            </w:r>
            <w:r w:rsidRPr="00DF5BB5">
              <w:rPr>
                <w:i/>
                <w:lang w:val="de-AT"/>
              </w:rPr>
              <w:t>ālamīn b-</w:t>
            </w:r>
            <w:r w:rsidR="00D7289A">
              <w:rPr>
                <w:i/>
                <w:lang w:val="de-AT"/>
              </w:rPr>
              <w:t>ˁ</w:t>
            </w:r>
            <w:r w:rsidRPr="00DF5BB5">
              <w:rPr>
                <w:i/>
                <w:lang w:val="de-AT"/>
              </w:rPr>
              <w:t xml:space="preserve">izztu w-ǧalālu, b-al-mǝṭar haḏāk īī… yḥuṭṭ </w:t>
            </w:r>
            <w:r w:rsidRPr="00DF5BB5">
              <w:rPr>
                <w:i/>
                <w:vertAlign w:val="superscript"/>
                <w:lang w:val="de-AT"/>
              </w:rPr>
              <w:t>ǝ</w:t>
            </w:r>
            <w:r w:rsidRPr="00DF5BB5">
              <w:rPr>
                <w:i/>
                <w:lang w:val="de-AT"/>
              </w:rPr>
              <w:t>bḏāru, al-mǝṭar ḏāk yōm-in yṣīr b-al-a… b-al-gā</w:t>
            </w:r>
            <w:r w:rsidR="00D7289A">
              <w:rPr>
                <w:i/>
                <w:lang w:val="de-AT"/>
              </w:rPr>
              <w:t>ˁ</w:t>
            </w:r>
            <w:r w:rsidRPr="00DF5BB5">
              <w:rPr>
                <w:i/>
                <w:lang w:val="de-AT"/>
              </w:rPr>
              <w:t xml:space="preserve">. ḏāk an-nhār yṣīr bḏār ač-čime, </w:t>
            </w:r>
            <w:r w:rsidR="00D7289A">
              <w:rPr>
                <w:i/>
                <w:lang w:val="de-AT"/>
              </w:rPr>
              <w:t>ˁ</w:t>
            </w:r>
            <w:r w:rsidRPr="00DF5BB5">
              <w:rPr>
                <w:i/>
                <w:lang w:val="de-AT"/>
              </w:rPr>
              <w:t>ala gōl ya</w:t>
            </w:r>
            <w:r w:rsidR="00D7289A">
              <w:rPr>
                <w:i/>
                <w:lang w:val="de-AT"/>
              </w:rPr>
              <w:t>ˁ</w:t>
            </w:r>
            <w:r w:rsidRPr="00DF5BB5">
              <w:rPr>
                <w:i/>
                <w:lang w:val="de-AT"/>
              </w:rPr>
              <w:t>ni, iḥna ṭabi</w:t>
            </w:r>
            <w:r w:rsidRPr="008D693A">
              <w:rPr>
                <w:rStyle w:val="Funotenzeichen"/>
              </w:rPr>
              <w:footnoteReference w:id="59"/>
            </w:r>
            <w:r w:rsidRPr="00DF5BB5">
              <w:rPr>
                <w:i/>
                <w:lang w:val="de-AT"/>
              </w:rPr>
              <w:t xml:space="preserve"> b</w:t>
            </w:r>
            <w:r w:rsidRPr="00DF5BB5">
              <w:rPr>
                <w:i/>
                <w:vertAlign w:val="superscript"/>
                <w:lang w:val="de-AT"/>
              </w:rPr>
              <w:t>ǝ</w:t>
            </w:r>
            <w:r w:rsidRPr="00DF5BB5">
              <w:rPr>
                <w:i/>
                <w:lang w:val="de-AT"/>
              </w:rPr>
              <w:t>-</w:t>
            </w:r>
            <w:r w:rsidR="00D7289A">
              <w:rPr>
                <w:i/>
                <w:lang w:val="de-AT"/>
              </w:rPr>
              <w:t>ˁ</w:t>
            </w:r>
            <w:r w:rsidRPr="00DF5BB5">
              <w:rPr>
                <w:i/>
                <w:lang w:val="de-AT"/>
              </w:rPr>
              <w:t>yūni mā nšūf, ygūlūn ysōlfūn.</w:t>
            </w:r>
          </w:p>
        </w:tc>
        <w:tc>
          <w:tcPr>
            <w:tcW w:w="4778" w:type="dxa"/>
          </w:tcPr>
          <w:p w:rsidR="00DF5BB5" w:rsidRPr="00DF5BB5" w:rsidRDefault="00DF5BB5" w:rsidP="000B68CE">
            <w:pPr>
              <w:jc w:val="both"/>
              <w:rPr>
                <w:lang w:val="de-AT"/>
              </w:rPr>
            </w:pPr>
            <w:r w:rsidRPr="00DF5BB5">
              <w:rPr>
                <w:lang w:val="de-AT"/>
              </w:rPr>
              <w:t>Also, wenn es eines Tages regnet,  der Herr der Welten – durch sei</w:t>
            </w:r>
            <w:r w:rsidRPr="00DF5BB5">
              <w:rPr>
                <w:lang w:val="de-AT"/>
              </w:rPr>
              <w:softHyphen/>
              <w:t>ne Kraft und Macht – legt durch diesen Regen ihre Samen, also, wenn dieser Regen kommt, in die Erde. An diesem Tag entstehen die Trüffelsamen, so sagt man, ich habe es natürlich nicht mit eigenen Augen gesehen, man er</w:t>
            </w:r>
            <w:r w:rsidRPr="00DF5BB5">
              <w:rPr>
                <w:lang w:val="de-AT"/>
              </w:rPr>
              <w:softHyphen/>
              <w:t>zählt es so.</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5.</w:t>
            </w:r>
            <w:r w:rsidRPr="00DF5BB5">
              <w:rPr>
                <w:lang w:val="de-AT"/>
              </w:rPr>
              <w:tab/>
            </w:r>
            <w:r w:rsidRPr="00DF5BB5">
              <w:rPr>
                <w:i/>
                <w:lang w:val="de-AT"/>
              </w:rPr>
              <w:t>ḏāk an-nhār zād yōm-in yṣīr mǝṭar ygūlūn as-sine č-čime yṣīr čiṯīr xēr baraka, w-ḥagīga zād yṣīr ač-čime ygūm yikṯar, al-mille</w:t>
            </w:r>
            <w:r w:rsidRPr="001775FE">
              <w:rPr>
                <w:rStyle w:val="Funotenzeichen"/>
              </w:rPr>
              <w:footnoteReference w:id="60"/>
            </w:r>
            <w:r w:rsidRPr="00DF5BB5">
              <w:rPr>
                <w:i/>
                <w:lang w:val="de-AT"/>
              </w:rPr>
              <w:t xml:space="preserve"> trūḥ </w:t>
            </w:r>
            <w:r w:rsidRPr="00DF5BB5">
              <w:rPr>
                <w:i/>
                <w:vertAlign w:val="superscript"/>
                <w:lang w:val="de-AT"/>
              </w:rPr>
              <w:t>ǝ</w:t>
            </w:r>
            <w:r w:rsidRPr="00DF5BB5">
              <w:rPr>
                <w:i/>
                <w:lang w:val="de-AT"/>
              </w:rPr>
              <w:t>tḥūšu b-al-gwā</w:t>
            </w:r>
            <w:r w:rsidR="00D7289A">
              <w:rPr>
                <w:i/>
                <w:lang w:val="de-AT"/>
              </w:rPr>
              <w:t>ˁ</w:t>
            </w:r>
            <w:r w:rsidRPr="00DF5BB5">
              <w:rPr>
                <w:i/>
                <w:lang w:val="de-AT"/>
              </w:rPr>
              <w:t>i.</w:t>
            </w:r>
          </w:p>
        </w:tc>
        <w:tc>
          <w:tcPr>
            <w:tcW w:w="4778" w:type="dxa"/>
          </w:tcPr>
          <w:p w:rsidR="00DF5BB5" w:rsidRPr="00DF5BB5" w:rsidRDefault="00DF5BB5" w:rsidP="000B68CE">
            <w:pPr>
              <w:jc w:val="both"/>
              <w:rPr>
                <w:lang w:val="de-AT"/>
              </w:rPr>
            </w:pPr>
            <w:r w:rsidRPr="00DF5BB5">
              <w:rPr>
                <w:lang w:val="de-AT"/>
              </w:rPr>
              <w:t xml:space="preserve">An jenem Tag, wenn es Regen gibt, sagen sie auch: </w:t>
            </w:r>
            <w:r w:rsidR="006E14BD">
              <w:rPr>
                <w:lang w:val="de-AT"/>
              </w:rPr>
              <w:t>‚</w:t>
            </w:r>
            <w:r w:rsidRPr="00DF5BB5">
              <w:rPr>
                <w:lang w:val="de-AT"/>
              </w:rPr>
              <w:t>Dieses Jahr wird es viele Trüffeln geben, gu</w:t>
            </w:r>
            <w:r w:rsidRPr="00DF5BB5">
              <w:rPr>
                <w:lang w:val="de-AT"/>
              </w:rPr>
              <w:softHyphen/>
              <w:t>ter Segen (Gottes).’ Und wirklich beginnen die Trüffeln mehr zu werden und die Leute gehen auf die Felder, um sie zu sam</w:t>
            </w:r>
            <w:r w:rsidRPr="00DF5BB5">
              <w:rPr>
                <w:lang w:val="de-AT"/>
              </w:rPr>
              <w:softHyphen/>
              <w:t>mel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6.</w:t>
            </w:r>
            <w:r w:rsidRPr="00DF5BB5">
              <w:rPr>
                <w:i/>
                <w:lang w:val="de-AT"/>
              </w:rPr>
              <w:tab/>
              <w:t>w-yiǧūn w-ybī</w:t>
            </w:r>
            <w:r w:rsidR="00D7289A">
              <w:rPr>
                <w:i/>
                <w:lang w:val="de-AT"/>
              </w:rPr>
              <w:t>ˁ</w:t>
            </w:r>
            <w:r w:rsidRPr="00DF5BB5">
              <w:rPr>
                <w:i/>
                <w:lang w:val="de-AT"/>
              </w:rPr>
              <w:t>ūnu b-al-balad, b-Urfa, al yāklūn yāklu, bī yāklu mā ybī</w:t>
            </w:r>
            <w:r w:rsidR="00D7289A">
              <w:rPr>
                <w:i/>
                <w:lang w:val="de-AT"/>
              </w:rPr>
              <w:t>ˁ</w:t>
            </w:r>
            <w:r w:rsidRPr="00DF5BB5">
              <w:rPr>
                <w:i/>
                <w:lang w:val="de-AT"/>
              </w:rPr>
              <w:t>u bī yḥūš čiṯīr yiǧi ybī</w:t>
            </w:r>
            <w:r w:rsidR="00D7289A">
              <w:rPr>
                <w:i/>
                <w:lang w:val="de-AT"/>
              </w:rPr>
              <w:t>ˁ</w:t>
            </w:r>
            <w:r w:rsidRPr="00DF5BB5">
              <w:rPr>
                <w:i/>
                <w:lang w:val="de-AT"/>
              </w:rPr>
              <w:t xml:space="preserve">u. hāḏa zād </w:t>
            </w:r>
            <w:r w:rsidRPr="00DF5BB5">
              <w:rPr>
                <w:i/>
                <w:vertAlign w:val="superscript"/>
                <w:lang w:val="de-AT"/>
              </w:rPr>
              <w:t>ǝ</w:t>
            </w:r>
            <w:r w:rsidRPr="00DF5BB5">
              <w:rPr>
                <w:i/>
                <w:lang w:val="de-AT"/>
              </w:rPr>
              <w:t xml:space="preserve">nsammīha xuṯrut ač-čime </w:t>
            </w:r>
          </w:p>
          <w:p w:rsidR="00DF5BB5" w:rsidRPr="00DF5BB5" w:rsidRDefault="00DF5BB5" w:rsidP="000B68CE">
            <w:pPr>
              <w:jc w:val="both"/>
              <w:rPr>
                <w:i/>
                <w:lang w:val="de-AT"/>
              </w:rPr>
            </w:pPr>
            <w:r w:rsidRPr="00DF5BB5">
              <w:rPr>
                <w:lang w:val="de-AT"/>
              </w:rPr>
              <w:t xml:space="preserve">SP: </w:t>
            </w:r>
            <w:r w:rsidRPr="00DF5BB5">
              <w:rPr>
                <w:i/>
                <w:lang w:val="de-AT"/>
              </w:rPr>
              <w:t>bēš ybī</w:t>
            </w:r>
            <w:r w:rsidR="00D7289A">
              <w:rPr>
                <w:i/>
                <w:lang w:val="de-AT"/>
              </w:rPr>
              <w:t>ˁ</w:t>
            </w:r>
            <w:r w:rsidRPr="00DF5BB5">
              <w:rPr>
                <w:i/>
                <w:lang w:val="de-AT"/>
              </w:rPr>
              <w:t xml:space="preserve">ūnha? </w:t>
            </w:r>
          </w:p>
          <w:p w:rsidR="00DF5BB5" w:rsidRPr="00DF5BB5" w:rsidRDefault="00DF5BB5" w:rsidP="000B68CE">
            <w:pPr>
              <w:jc w:val="both"/>
              <w:rPr>
                <w:i/>
                <w:lang w:val="de-AT"/>
              </w:rPr>
            </w:pPr>
            <w:r w:rsidRPr="00DF5BB5">
              <w:rPr>
                <w:i/>
                <w:lang w:val="de-AT"/>
              </w:rPr>
              <w:t>al-kīlu ač-čime iḥna b-Urfa huwwe yṣīr</w:t>
            </w:r>
            <w:r w:rsidRPr="008F397B">
              <w:rPr>
                <w:i/>
                <w:szCs w:val="21"/>
                <w:lang w:val="de-DE"/>
              </w:rPr>
              <w:t xml:space="preserve"> </w:t>
            </w:r>
            <w:r>
              <w:rPr>
                <w:i/>
                <w:szCs w:val="21"/>
                <w:lang w:val="de-DE"/>
              </w:rPr>
              <w:t xml:space="preserve">šaklēn ṯalāṯa </w:t>
            </w:r>
            <w:r w:rsidRPr="00DF5BB5">
              <w:rPr>
                <w:i/>
                <w:lang w:val="de-AT"/>
              </w:rPr>
              <w:t xml:space="preserve">ngūlu zġār šī, </w:t>
            </w:r>
            <w:r w:rsidRPr="00DF5BB5">
              <w:rPr>
                <w:i/>
                <w:vertAlign w:val="superscript"/>
                <w:lang w:val="de-AT"/>
              </w:rPr>
              <w:t>ǝ</w:t>
            </w:r>
            <w:r w:rsidRPr="00DF5BB5">
              <w:rPr>
                <w:i/>
                <w:lang w:val="de-AT"/>
              </w:rPr>
              <w:t xml:space="preserve">kbār šī ḥabbt al-gidd al-baṭāṭa l-kubār </w:t>
            </w:r>
            <w:r w:rsidRPr="00DF5BB5">
              <w:rPr>
                <w:i/>
                <w:vertAlign w:val="superscript"/>
                <w:lang w:val="de-AT"/>
              </w:rPr>
              <w:t>ǝ</w:t>
            </w:r>
            <w:r w:rsidRPr="00DF5BB5">
              <w:rPr>
                <w:i/>
                <w:lang w:val="de-AT"/>
              </w:rPr>
              <w:t>šwayye.</w:t>
            </w:r>
          </w:p>
        </w:tc>
        <w:tc>
          <w:tcPr>
            <w:tcW w:w="4778" w:type="dxa"/>
          </w:tcPr>
          <w:p w:rsidR="00DF5BB5" w:rsidRPr="00DF5BB5" w:rsidRDefault="00DF5BB5" w:rsidP="000B68CE">
            <w:pPr>
              <w:jc w:val="both"/>
              <w:rPr>
                <w:lang w:val="de-AT"/>
              </w:rPr>
            </w:pPr>
            <w:r w:rsidRPr="00DF5BB5">
              <w:rPr>
                <w:lang w:val="de-AT"/>
              </w:rPr>
              <w:t>Und sie kommen in die Stadt, nach Urfa, um sie zu verkaufen. Wer sie ißt, der ißt sie; der sie ißt, verkauft sie nicht und der viele sammelt, kommt und ver</w:t>
            </w:r>
            <w:r w:rsidRPr="00DF5BB5">
              <w:rPr>
                <w:lang w:val="de-AT"/>
              </w:rPr>
              <w:softHyphen/>
              <w:t xml:space="preserve">kauft sie. Das nennen wir auch „Fermentation der Trüffeln“ </w:t>
            </w:r>
          </w:p>
          <w:p w:rsidR="00DF5BB5" w:rsidRPr="00DF5BB5" w:rsidRDefault="00DF5BB5" w:rsidP="000B68CE">
            <w:pPr>
              <w:jc w:val="both"/>
              <w:rPr>
                <w:lang w:val="de-AT"/>
              </w:rPr>
            </w:pPr>
            <w:r w:rsidRPr="00DF5BB5">
              <w:rPr>
                <w:lang w:val="de-AT"/>
              </w:rPr>
              <w:t xml:space="preserve">Um wieviel verkaufen sie sie? – Ein Kilo Trüffeln hier bei uns in Urfa </w:t>
            </w:r>
            <w:r w:rsidRPr="00DF5BB5">
              <w:rPr>
                <w:i/>
                <w:szCs w:val="21"/>
                <w:lang w:val="de-AT"/>
              </w:rPr>
              <w:t xml:space="preserve">– </w:t>
            </w:r>
            <w:r w:rsidRPr="00DF5BB5">
              <w:rPr>
                <w:lang w:val="de-AT"/>
              </w:rPr>
              <w:t>da gibt es zwei, drei Sor</w:t>
            </w:r>
            <w:r w:rsidRPr="00DF5BB5">
              <w:rPr>
                <w:lang w:val="de-AT"/>
              </w:rPr>
              <w:softHyphen/>
              <w:t>ten – sagen wir, es gibt kleine und es gibt große, von der Größe einer Kartoffel, ziemlich groß.</w:t>
            </w:r>
          </w:p>
        </w:tc>
      </w:tr>
      <w:tr w:rsidR="00DF5BB5" w:rsidRPr="008F397B" w:rsidTr="00DF5BB5">
        <w:trPr>
          <w:jc w:val="center"/>
        </w:trPr>
        <w:tc>
          <w:tcPr>
            <w:tcW w:w="3345" w:type="dxa"/>
          </w:tcPr>
          <w:p w:rsidR="00DF5BB5" w:rsidRPr="00DF5BB5" w:rsidRDefault="00DF5BB5" w:rsidP="000B68CE">
            <w:pPr>
              <w:jc w:val="both"/>
              <w:rPr>
                <w:i/>
                <w:lang w:val="de-AT"/>
              </w:rPr>
            </w:pPr>
            <w:r w:rsidRPr="00DF5BB5">
              <w:rPr>
                <w:i/>
                <w:lang w:val="de-AT"/>
              </w:rPr>
              <w:t>7.</w:t>
            </w:r>
            <w:r w:rsidRPr="00DF5BB5">
              <w:rPr>
                <w:i/>
                <w:lang w:val="de-AT"/>
              </w:rPr>
              <w:tab/>
              <w:t>kīlō b-</w:t>
            </w:r>
            <w:r w:rsidR="00D7289A">
              <w:rPr>
                <w:i/>
                <w:lang w:val="de-AT"/>
              </w:rPr>
              <w:t>ˁ</w:t>
            </w:r>
            <w:r w:rsidRPr="00DF5BB5">
              <w:rPr>
                <w:i/>
                <w:lang w:val="de-AT"/>
              </w:rPr>
              <w:t>ašir lērāt, ḥatta ṯna</w:t>
            </w:r>
            <w:r w:rsidR="00D7289A">
              <w:rPr>
                <w:i/>
                <w:lang w:val="de-AT"/>
              </w:rPr>
              <w:t>ˁ</w:t>
            </w:r>
            <w:r w:rsidRPr="00DF5BB5">
              <w:rPr>
                <w:i/>
                <w:lang w:val="de-AT"/>
              </w:rPr>
              <w:t xml:space="preserve">aš līra. yōm yṣīr čiṯīr </w:t>
            </w:r>
            <w:r>
              <w:rPr>
                <w:i/>
                <w:szCs w:val="21"/>
                <w:lang w:val="de-DE"/>
              </w:rPr>
              <w:t>yiga</w:t>
            </w:r>
            <w:r w:rsidR="00D7289A">
              <w:rPr>
                <w:i/>
                <w:szCs w:val="21"/>
                <w:lang w:val="de-DE"/>
              </w:rPr>
              <w:t>ˁ</w:t>
            </w:r>
            <w:r>
              <w:rPr>
                <w:i/>
                <w:szCs w:val="21"/>
                <w:lang w:val="de-DE"/>
              </w:rPr>
              <w:t xml:space="preserve"> </w:t>
            </w:r>
            <w:r w:rsidR="00D7289A">
              <w:rPr>
                <w:i/>
                <w:szCs w:val="21"/>
                <w:lang w:val="de-DE"/>
              </w:rPr>
              <w:t>ˁ</w:t>
            </w:r>
            <w:r>
              <w:rPr>
                <w:i/>
                <w:szCs w:val="21"/>
                <w:lang w:val="de-DE"/>
              </w:rPr>
              <w:t>as-</w:t>
            </w:r>
            <w:r w:rsidRPr="00DF5BB5">
              <w:rPr>
                <w:i/>
                <w:lang w:val="de-AT"/>
              </w:rPr>
              <w:t>sab</w:t>
            </w:r>
            <w:r w:rsidR="00D7289A">
              <w:rPr>
                <w:i/>
                <w:lang w:val="de-AT"/>
              </w:rPr>
              <w:t>ˁ</w:t>
            </w:r>
            <w:r w:rsidRPr="00DF5BB5">
              <w:rPr>
                <w:i/>
                <w:lang w:val="de-AT"/>
              </w:rPr>
              <w:t>e. az-zġār ybī</w:t>
            </w:r>
            <w:r w:rsidR="00D7289A">
              <w:rPr>
                <w:i/>
                <w:lang w:val="de-AT"/>
              </w:rPr>
              <w:t>ˁ</w:t>
            </w:r>
            <w:r w:rsidRPr="00DF5BB5">
              <w:rPr>
                <w:i/>
                <w:lang w:val="de-AT"/>
              </w:rPr>
              <w:t>ūnu b-xams lērāt. yōm-innu yṣīr galīl zahīd yilga l-al-</w:t>
            </w:r>
            <w:r w:rsidR="00D7289A">
              <w:rPr>
                <w:i/>
                <w:lang w:val="de-AT"/>
              </w:rPr>
              <w:t>ˁ</w:t>
            </w:r>
            <w:r w:rsidRPr="00DF5BB5">
              <w:rPr>
                <w:i/>
                <w:lang w:val="de-AT"/>
              </w:rPr>
              <w:t>išrīn līra, ya</w:t>
            </w:r>
            <w:r w:rsidR="00D7289A">
              <w:rPr>
                <w:i/>
                <w:lang w:val="de-AT"/>
              </w:rPr>
              <w:t>ˁ</w:t>
            </w:r>
            <w:r w:rsidRPr="00DF5BB5">
              <w:rPr>
                <w:i/>
                <w:lang w:val="de-AT"/>
              </w:rPr>
              <w:t>ni yōm-in mā-miš. yōm-innu čiṯīr ǟǟǟ… yirxaṣ.</w:t>
            </w:r>
          </w:p>
        </w:tc>
        <w:tc>
          <w:tcPr>
            <w:tcW w:w="4778" w:type="dxa"/>
          </w:tcPr>
          <w:p w:rsidR="00DF5BB5" w:rsidRPr="00984B82" w:rsidRDefault="00DF5BB5" w:rsidP="000B68CE">
            <w:pPr>
              <w:jc w:val="both"/>
            </w:pPr>
            <w:r w:rsidRPr="00DF5BB5">
              <w:rPr>
                <w:lang w:val="de-AT"/>
              </w:rPr>
              <w:t>Das Kilo kostet 10 Lira,</w:t>
            </w:r>
            <w:r>
              <w:rPr>
                <w:rStyle w:val="Funotenzeichen"/>
              </w:rPr>
              <w:footnoteReference w:id="61"/>
            </w:r>
            <w:r w:rsidRPr="00DF5BB5">
              <w:rPr>
                <w:lang w:val="de-AT"/>
              </w:rPr>
              <w:t xml:space="preserve"> sogar 12 Lira. Wenn es viele gibt, fällt (der Preis) auf 7. Die kleinen verkaufen sie um 5 Lira. Wenn es wenige gibt, steigen sie auf 20 Lira, also wenn es (fast) keine gibt. </w:t>
            </w:r>
            <w:r>
              <w:t>Wenn es viele gibt, werden sie billig.</w:t>
            </w:r>
          </w:p>
        </w:tc>
      </w:tr>
      <w:tr w:rsidR="00DF5BB5" w:rsidRPr="00BA2FBD" w:rsidTr="00DF5BB5">
        <w:trPr>
          <w:jc w:val="center"/>
        </w:trPr>
        <w:tc>
          <w:tcPr>
            <w:tcW w:w="3345" w:type="dxa"/>
          </w:tcPr>
          <w:p w:rsidR="00DF5BB5" w:rsidRPr="008F397B" w:rsidRDefault="00DF5BB5" w:rsidP="000B68CE">
            <w:pPr>
              <w:jc w:val="both"/>
            </w:pPr>
            <w:r w:rsidRPr="008F397B">
              <w:t>8.</w:t>
            </w:r>
            <w:r w:rsidRPr="008F397B">
              <w:rPr>
                <w:i/>
              </w:rPr>
              <w:tab/>
              <w:t xml:space="preserve">ač-čime </w:t>
            </w:r>
            <w:r w:rsidRPr="008F397B">
              <w:rPr>
                <w:i/>
                <w:vertAlign w:val="superscript"/>
              </w:rPr>
              <w:t>ǝ</w:t>
            </w:r>
            <w:r w:rsidRPr="008F397B">
              <w:rPr>
                <w:i/>
              </w:rPr>
              <w:t xml:space="preserve">hnītu hāḏi hiyye ač-čime </w:t>
            </w:r>
            <w:r w:rsidR="00D7289A">
              <w:rPr>
                <w:i/>
              </w:rPr>
              <w:t>ˁ</w:t>
            </w:r>
            <w:r w:rsidRPr="008F397B">
              <w:rPr>
                <w:i/>
              </w:rPr>
              <w:t xml:space="preserve">ād </w:t>
            </w:r>
            <w:r w:rsidRPr="008F397B">
              <w:rPr>
                <w:i/>
                <w:vertAlign w:val="superscript"/>
              </w:rPr>
              <w:t>ǝ</w:t>
            </w:r>
            <w:r w:rsidRPr="008F397B">
              <w:rPr>
                <w:i/>
              </w:rPr>
              <w:t xml:space="preserve">šnōn nsawwī? </w:t>
            </w:r>
            <w:proofErr w:type="gramStart"/>
            <w:r w:rsidRPr="008F397B">
              <w:rPr>
                <w:i/>
              </w:rPr>
              <w:t>ač-čime</w:t>
            </w:r>
            <w:proofErr w:type="gramEnd"/>
            <w:r w:rsidRPr="008F397B">
              <w:rPr>
                <w:i/>
              </w:rPr>
              <w:t xml:space="preserve"> iḥna hēne </w:t>
            </w:r>
            <w:r w:rsidRPr="00FA524C">
              <w:rPr>
                <w:i/>
                <w:vertAlign w:val="superscript"/>
              </w:rPr>
              <w:t>ǝ</w:t>
            </w:r>
            <w:r w:rsidRPr="008F397B">
              <w:rPr>
                <w:i/>
              </w:rPr>
              <w:t xml:space="preserve">nǧību bīhum ysawwūn kabābu. </w:t>
            </w:r>
            <w:proofErr w:type="gramStart"/>
            <w:r w:rsidRPr="008F397B">
              <w:rPr>
                <w:i/>
              </w:rPr>
              <w:t>yǧībūn</w:t>
            </w:r>
            <w:proofErr w:type="gramEnd"/>
            <w:r w:rsidRPr="008F397B">
              <w:rPr>
                <w:i/>
              </w:rPr>
              <w:t xml:space="preserve"> laḥam qīyme</w:t>
            </w:r>
            <w:r w:rsidRPr="00DA18FF">
              <w:rPr>
                <w:rStyle w:val="Funotenzeichen"/>
              </w:rPr>
              <w:footnoteReference w:id="62"/>
            </w:r>
            <w:r w:rsidRPr="008F397B">
              <w:rPr>
                <w:i/>
              </w:rPr>
              <w:t xml:space="preserve"> huw</w:t>
            </w:r>
            <w:r>
              <w:rPr>
                <w:i/>
              </w:rPr>
              <w:softHyphen/>
            </w:r>
            <w:r w:rsidRPr="008F397B">
              <w:rPr>
                <w:i/>
              </w:rPr>
              <w:t xml:space="preserve">wa wa-laḥm al-qīyme </w:t>
            </w:r>
            <w:r>
              <w:rPr>
                <w:i/>
              </w:rPr>
              <w:t>yugur</w:t>
            </w:r>
            <w:r>
              <w:rPr>
                <w:i/>
              </w:rPr>
              <w:softHyphen/>
            </w:r>
            <w:r w:rsidR="00B80FE2">
              <w:rPr>
                <w:i/>
              </w:rPr>
              <w:t>ḏ̣</w:t>
            </w:r>
            <w:r w:rsidRPr="00264ADD">
              <w:rPr>
                <w:i/>
              </w:rPr>
              <w:t>ūnu</w:t>
            </w:r>
            <w:r w:rsidRPr="008F397B">
              <w:rPr>
                <w:i/>
              </w:rPr>
              <w:t xml:space="preserve"> </w:t>
            </w:r>
            <w:r w:rsidR="00D7289A">
              <w:rPr>
                <w:i/>
              </w:rPr>
              <w:t>ˁ</w:t>
            </w:r>
            <w:r w:rsidRPr="008F397B">
              <w:rPr>
                <w:i/>
              </w:rPr>
              <w:t>ala ba</w:t>
            </w:r>
            <w:r w:rsidR="00D7289A">
              <w:rPr>
                <w:i/>
              </w:rPr>
              <w:t>ˁ</w:t>
            </w:r>
            <w:r w:rsidR="00B80FE2">
              <w:rPr>
                <w:i/>
              </w:rPr>
              <w:t>ḏ̣</w:t>
            </w:r>
            <w:r w:rsidRPr="008F397B">
              <w:rPr>
                <w:i/>
              </w:rPr>
              <w:t>u, yxalṭ</w:t>
            </w:r>
            <w:r>
              <w:rPr>
                <w:i/>
              </w:rPr>
              <w:t>ūnu.</w:t>
            </w:r>
          </w:p>
        </w:tc>
        <w:tc>
          <w:tcPr>
            <w:tcW w:w="4778" w:type="dxa"/>
          </w:tcPr>
          <w:p w:rsidR="00DF5BB5" w:rsidRPr="00DF5BB5" w:rsidRDefault="00DF5BB5" w:rsidP="000B68CE">
            <w:pPr>
              <w:jc w:val="both"/>
              <w:rPr>
                <w:lang w:val="de-AT"/>
              </w:rPr>
            </w:pPr>
            <w:r w:rsidRPr="00DF5BB5">
              <w:rPr>
                <w:lang w:val="de-AT"/>
              </w:rPr>
              <w:t>Die Trüffeln, das sind also die Trüffeln, wie bereiten wir sie zu? Wir hier bringen die Trüffeln… es gibt welche, die machen Ke</w:t>
            </w:r>
            <w:r w:rsidRPr="00DF5BB5">
              <w:rPr>
                <w:lang w:val="de-AT"/>
              </w:rPr>
              <w:softHyphen/>
              <w:t>bab daraus. Sie bringen Fleisch zum Faschieren und faschieren sie dann mit dem Fleisch zusam</w:t>
            </w:r>
            <w:r w:rsidRPr="00DF5BB5">
              <w:rPr>
                <w:lang w:val="de-AT"/>
              </w:rPr>
              <w:softHyphen/>
              <w:t>men, sie vermischen es.</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9. </w:t>
            </w:r>
            <w:r w:rsidRPr="00DF5BB5">
              <w:rPr>
                <w:i/>
                <w:lang w:val="de-AT"/>
              </w:rPr>
              <w:t>w-b-al… šifit al-maġrib yōm-in sawwēna l-kabāb, y</w:t>
            </w:r>
            <w:r w:rsidR="00B80FE2">
              <w:rPr>
                <w:i/>
                <w:lang w:val="de-AT"/>
              </w:rPr>
              <w:t>ḏ̣</w:t>
            </w:r>
            <w:r w:rsidRPr="00DF5BB5">
              <w:rPr>
                <w:i/>
                <w:lang w:val="de-AT"/>
              </w:rPr>
              <w:t>ammūnu sāda qīyma, sāda kabāb. čime w-laḥam, yišwūnu yāklūnu …yō… ygaššrūnu yugur</w:t>
            </w:r>
            <w:r w:rsidR="00B80FE2">
              <w:rPr>
                <w:i/>
                <w:lang w:val="de-AT"/>
              </w:rPr>
              <w:t>ḏ̣</w:t>
            </w:r>
            <w:r w:rsidRPr="00DF5BB5">
              <w:rPr>
                <w:i/>
                <w:lang w:val="de-AT"/>
              </w:rPr>
              <w:t>ūnu b-sāgtha ma</w:t>
            </w:r>
            <w:r w:rsidR="00D7289A">
              <w:rPr>
                <w:i/>
                <w:lang w:val="de-AT"/>
              </w:rPr>
              <w:t>ˁ</w:t>
            </w:r>
            <w:r w:rsidRPr="00DF5BB5">
              <w:rPr>
                <w:i/>
                <w:lang w:val="de-AT"/>
              </w:rPr>
              <w:t xml:space="preserve"> al-qīyme.</w:t>
            </w:r>
          </w:p>
        </w:tc>
        <w:tc>
          <w:tcPr>
            <w:tcW w:w="4778" w:type="dxa"/>
          </w:tcPr>
          <w:p w:rsidR="00DF5BB5" w:rsidRPr="00DF5BB5" w:rsidRDefault="00DF5BB5" w:rsidP="000B68CE">
            <w:pPr>
              <w:jc w:val="both"/>
              <w:rPr>
                <w:lang w:val="de-AT"/>
              </w:rPr>
            </w:pPr>
            <w:r w:rsidRPr="00DF5BB5">
              <w:rPr>
                <w:lang w:val="de-AT"/>
              </w:rPr>
              <w:t xml:space="preserve">Und… du hast doch gestern </w:t>
            </w:r>
            <w:proofErr w:type="gramStart"/>
            <w:r w:rsidRPr="00DF5BB5">
              <w:rPr>
                <w:lang w:val="de-AT"/>
              </w:rPr>
              <w:t>abend</w:t>
            </w:r>
            <w:proofErr w:type="gramEnd"/>
            <w:r w:rsidRPr="00DF5BB5">
              <w:rPr>
                <w:lang w:val="de-AT"/>
              </w:rPr>
              <w:t xml:space="preserve"> gesehen, wie wir das Ke</w:t>
            </w:r>
            <w:r w:rsidRPr="00DF5BB5">
              <w:rPr>
                <w:lang w:val="de-AT"/>
              </w:rPr>
              <w:softHyphen/>
              <w:t>bab gemacht haben… sie geben reines Faschiertes dazu, einfa</w:t>
            </w:r>
            <w:r w:rsidRPr="00DF5BB5">
              <w:rPr>
                <w:lang w:val="de-AT"/>
              </w:rPr>
              <w:softHyphen/>
              <w:t>ches Kebab, nur Trüffeln und Fleisch. Sie kochen und sie essen sie. Sie schälen sie und faschie</w:t>
            </w:r>
            <w:r w:rsidRPr="00DF5BB5">
              <w:rPr>
                <w:lang w:val="de-AT"/>
              </w:rPr>
              <w:softHyphen/>
              <w:t>ren sie zusammen mit dem Fleisch.</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10. </w:t>
            </w:r>
            <w:r w:rsidRPr="00DF5BB5">
              <w:rPr>
                <w:i/>
                <w:lang w:val="de-AT"/>
              </w:rPr>
              <w:t>w-iḥna walla kabābu mā sawwēna [mā] ngul-lak ya</w:t>
            </w:r>
            <w:r w:rsidR="00D7289A">
              <w:rPr>
                <w:i/>
                <w:lang w:val="de-AT"/>
              </w:rPr>
              <w:t>ˁ</w:t>
            </w:r>
            <w:r w:rsidRPr="00DF5BB5">
              <w:rPr>
                <w:i/>
                <w:lang w:val="de-AT"/>
              </w:rPr>
              <w:t>ni sawwēna, amma ygūlūn hīčiḏ. iḥna sawwēna nga… nǧību nugur</w:t>
            </w:r>
            <w:r w:rsidR="00B80FE2">
              <w:rPr>
                <w:i/>
                <w:lang w:val="de-AT"/>
              </w:rPr>
              <w:t>ḏ̣</w:t>
            </w:r>
            <w:r w:rsidRPr="00DF5BB5">
              <w:rPr>
                <w:i/>
                <w:lang w:val="de-AT"/>
              </w:rPr>
              <w:t xml:space="preserve">u </w:t>
            </w:r>
            <w:r w:rsidRPr="00DF5BB5">
              <w:rPr>
                <w:i/>
                <w:vertAlign w:val="superscript"/>
                <w:lang w:val="de-AT"/>
              </w:rPr>
              <w:t>ǝ</w:t>
            </w:r>
            <w:r w:rsidRPr="00DF5BB5">
              <w:rPr>
                <w:i/>
                <w:lang w:val="de-AT"/>
              </w:rPr>
              <w:t>nqasslu zēn hī w-gǝširhe mā ngaššru nugur</w:t>
            </w:r>
            <w:r w:rsidR="00B80FE2">
              <w:rPr>
                <w:i/>
                <w:lang w:val="de-AT"/>
              </w:rPr>
              <w:t>ḏ̣</w:t>
            </w:r>
            <w:r w:rsidRPr="00DF5BB5">
              <w:rPr>
                <w:i/>
                <w:lang w:val="de-AT"/>
              </w:rPr>
              <w:t xml:space="preserve">u inǧe ad-dōġrama ngūl w-fra… </w:t>
            </w:r>
            <w:r w:rsidRPr="00DF5BB5">
              <w:rPr>
                <w:i/>
                <w:vertAlign w:val="superscript"/>
                <w:lang w:val="de-AT"/>
              </w:rPr>
              <w:t>ǝ</w:t>
            </w:r>
            <w:r w:rsidRPr="00DF5BB5">
              <w:rPr>
                <w:i/>
                <w:lang w:val="de-AT"/>
              </w:rPr>
              <w:t>zġār.</w:t>
            </w:r>
          </w:p>
        </w:tc>
        <w:tc>
          <w:tcPr>
            <w:tcW w:w="4778" w:type="dxa"/>
          </w:tcPr>
          <w:p w:rsidR="00DF5BB5" w:rsidRPr="00DF5BB5" w:rsidRDefault="00DF5BB5" w:rsidP="000B68CE">
            <w:pPr>
              <w:jc w:val="both"/>
              <w:rPr>
                <w:lang w:val="de-AT"/>
              </w:rPr>
            </w:pPr>
            <w:r w:rsidRPr="00DF5BB5">
              <w:rPr>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11. </w:t>
            </w:r>
            <w:r w:rsidRPr="00DF5BB5">
              <w:rPr>
                <w:i/>
                <w:lang w:val="de-AT"/>
              </w:rPr>
              <w:t>w-ba-s-saman guṭma nḥamm</w:t>
            </w:r>
            <w:r w:rsidRPr="00DF5BB5">
              <w:rPr>
                <w:i/>
                <w:lang w:val="de-AT"/>
              </w:rPr>
              <w:softHyphen/>
              <w:t xml:space="preserve">ṣu. nḥuṭṭ </w:t>
            </w:r>
            <w:r w:rsidR="00D7289A">
              <w:rPr>
                <w:i/>
                <w:lang w:val="de-AT"/>
              </w:rPr>
              <w:t>ˁ</w:t>
            </w:r>
            <w:r w:rsidRPr="00DF5BB5">
              <w:rPr>
                <w:i/>
                <w:lang w:val="de-AT"/>
              </w:rPr>
              <w:t>alē bē</w:t>
            </w:r>
            <w:r w:rsidR="00B80FE2">
              <w:rPr>
                <w:i/>
                <w:lang w:val="de-AT"/>
              </w:rPr>
              <w:t>ḏ̣</w:t>
            </w:r>
            <w:r w:rsidRPr="00DF5BB5">
              <w:rPr>
                <w:i/>
                <w:lang w:val="de-AT"/>
              </w:rPr>
              <w:t xml:space="preserve">, niksir </w:t>
            </w:r>
            <w:r w:rsidR="00D7289A">
              <w:rPr>
                <w:i/>
                <w:lang w:val="de-AT"/>
              </w:rPr>
              <w:t>ˁ</w:t>
            </w:r>
            <w:r w:rsidRPr="00DF5BB5">
              <w:rPr>
                <w:i/>
                <w:lang w:val="de-AT"/>
              </w:rPr>
              <w:t>alē bē</w:t>
            </w:r>
            <w:r w:rsidR="00B80FE2">
              <w:rPr>
                <w:i/>
                <w:lang w:val="de-AT"/>
              </w:rPr>
              <w:t>ḏ̣</w:t>
            </w:r>
            <w:r w:rsidRPr="00DF5BB5">
              <w:rPr>
                <w:i/>
                <w:lang w:val="de-AT"/>
              </w:rPr>
              <w:t xml:space="preserve">, nāklu hīčiḏ. iḥna hīčiḏ čalēna, kabābu āni mā čalētu. </w:t>
            </w:r>
          </w:p>
        </w:tc>
        <w:tc>
          <w:tcPr>
            <w:tcW w:w="4778" w:type="dxa"/>
          </w:tcPr>
          <w:p w:rsidR="00DF5BB5" w:rsidRPr="00DF5BB5" w:rsidRDefault="00DF5BB5" w:rsidP="000B68CE">
            <w:pPr>
              <w:jc w:val="both"/>
              <w:rPr>
                <w:lang w:val="de-AT"/>
              </w:rPr>
            </w:pPr>
            <w:r w:rsidRPr="00DF5BB5">
              <w:rPr>
                <w:lang w:val="de-AT"/>
              </w:rPr>
              <w:t>Wir rösten sie ein wenig in Butter</w:t>
            </w:r>
            <w:r w:rsidRPr="00DF5BB5">
              <w:rPr>
                <w:lang w:val="de-AT"/>
              </w:rPr>
              <w:softHyphen/>
              <w:t>schmalz und geben Eier dazu, wir schlagen Eier darüber und essen sie so. So habe ich sie schon gegessen, aber Kebab habe ich davon noch nie gegesse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12.</w:t>
            </w:r>
            <w:r w:rsidRPr="00DF5BB5">
              <w:rPr>
                <w:i/>
                <w:lang w:val="de-AT"/>
              </w:rPr>
              <w:tab/>
              <w:t>šī ygūlūn zēn ygūlūn al-čime miššān al-</w:t>
            </w:r>
            <w:r w:rsidR="00D7289A">
              <w:rPr>
                <w:i/>
                <w:lang w:val="de-AT"/>
              </w:rPr>
              <w:t>ˁ</w:t>
            </w:r>
            <w:r w:rsidRPr="00DF5BB5">
              <w:rPr>
                <w:i/>
                <w:lang w:val="de-AT"/>
              </w:rPr>
              <w:t>ēn zēn. yōm-in hīčiḏ tikšim miṯil baṭāṭa m-al-waṣṭa, ti</w:t>
            </w:r>
            <w:r w:rsidR="00D7289A">
              <w:rPr>
                <w:i/>
                <w:lang w:val="de-AT"/>
              </w:rPr>
              <w:t>ˁ</w:t>
            </w:r>
            <w:r w:rsidRPr="00DF5BB5">
              <w:rPr>
                <w:i/>
                <w:lang w:val="de-AT"/>
              </w:rPr>
              <w:t>ṣir mayyithe b-</w:t>
            </w:r>
            <w:r w:rsidR="00D7289A">
              <w:rPr>
                <w:i/>
                <w:lang w:val="de-AT"/>
              </w:rPr>
              <w:t>ˁ</w:t>
            </w:r>
            <w:r w:rsidRPr="00DF5BB5">
              <w:rPr>
                <w:i/>
                <w:lang w:val="de-AT"/>
              </w:rPr>
              <w:t>ēnak, miššān al-</w:t>
            </w:r>
            <w:r w:rsidRPr="00DF5BB5">
              <w:rPr>
                <w:i/>
                <w:vertAlign w:val="superscript"/>
                <w:lang w:val="de-AT"/>
              </w:rPr>
              <w:t>ǝ</w:t>
            </w:r>
            <w:r w:rsidR="00D7289A">
              <w:rPr>
                <w:i/>
                <w:lang w:val="de-AT"/>
              </w:rPr>
              <w:t>ˁ</w:t>
            </w:r>
            <w:r w:rsidRPr="00DF5BB5">
              <w:rPr>
                <w:i/>
                <w:lang w:val="de-AT"/>
              </w:rPr>
              <w:t>yūn zēn. šife l-al-</w:t>
            </w:r>
            <w:r w:rsidRPr="00DF5BB5">
              <w:rPr>
                <w:i/>
                <w:vertAlign w:val="superscript"/>
                <w:lang w:val="de-AT"/>
              </w:rPr>
              <w:t xml:space="preserve"> ǝ</w:t>
            </w:r>
            <w:r w:rsidR="00D7289A">
              <w:rPr>
                <w:i/>
                <w:lang w:val="de-AT"/>
              </w:rPr>
              <w:t>ˁ</w:t>
            </w:r>
            <w:r w:rsidRPr="00DF5BB5">
              <w:rPr>
                <w:i/>
                <w:lang w:val="de-AT"/>
              </w:rPr>
              <w:t>yūn. ya</w:t>
            </w:r>
            <w:r w:rsidR="00D7289A">
              <w:rPr>
                <w:i/>
                <w:lang w:val="de-AT"/>
              </w:rPr>
              <w:t>ˁ</w:t>
            </w:r>
            <w:r w:rsidRPr="00DF5BB5">
              <w:rPr>
                <w:i/>
                <w:lang w:val="de-AT"/>
              </w:rPr>
              <w:t xml:space="preserve">ni l </w:t>
            </w:r>
            <w:r w:rsidRPr="00DF5BB5">
              <w:rPr>
                <w:i/>
                <w:vertAlign w:val="superscript"/>
                <w:lang w:val="de-AT"/>
              </w:rPr>
              <w:t>ǝ</w:t>
            </w:r>
            <w:r w:rsidR="00D7289A">
              <w:rPr>
                <w:i/>
                <w:lang w:val="de-AT"/>
              </w:rPr>
              <w:t>ˁ</w:t>
            </w:r>
            <w:r w:rsidRPr="00DF5BB5">
              <w:rPr>
                <w:i/>
                <w:lang w:val="de-AT"/>
              </w:rPr>
              <w:t>yūnu guṭma yōǧ</w:t>
            </w:r>
            <w:r w:rsidR="00D7289A">
              <w:rPr>
                <w:i/>
                <w:lang w:val="de-AT"/>
              </w:rPr>
              <w:t>ˁ</w:t>
            </w:r>
            <w:r w:rsidRPr="00DF5BB5">
              <w:rPr>
                <w:i/>
                <w:lang w:val="de-AT"/>
              </w:rPr>
              <w:t>innu al yidma</w:t>
            </w:r>
            <w:r w:rsidR="00D7289A">
              <w:rPr>
                <w:i/>
                <w:lang w:val="de-AT"/>
              </w:rPr>
              <w:t>ˁ</w:t>
            </w:r>
            <w:r w:rsidRPr="00DF5BB5">
              <w:rPr>
                <w:i/>
                <w:lang w:val="de-AT"/>
              </w:rPr>
              <w:t>in.</w:t>
            </w:r>
          </w:p>
        </w:tc>
        <w:tc>
          <w:tcPr>
            <w:tcW w:w="4778" w:type="dxa"/>
          </w:tcPr>
          <w:p w:rsidR="00DF5BB5" w:rsidRPr="00DF5BB5" w:rsidRDefault="00DF5BB5" w:rsidP="000B68CE">
            <w:pPr>
              <w:jc w:val="both"/>
              <w:rPr>
                <w:lang w:val="de-AT"/>
              </w:rPr>
            </w:pPr>
            <w:r w:rsidRPr="00DF5BB5">
              <w:rPr>
                <w:lang w:val="de-AT"/>
              </w:rPr>
              <w:t>Man sagt, sie sind gut, die Trüffel, sie ist gut für die Augen. Wenn du so wie eine Kartoffel in der Mitte auseinander schneidest und den Saft in dein Auge preßt, dann ist das gut für die Augen, ein Heilmit</w:t>
            </w:r>
            <w:r w:rsidRPr="00DF5BB5">
              <w:rPr>
                <w:lang w:val="de-AT"/>
              </w:rPr>
              <w:softHyphen/>
              <w:t xml:space="preserve">tel für die Augen. Also für den, dem die Augen ein wenig schmerzen, dem sie tränen. </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13.</w:t>
            </w:r>
            <w:r w:rsidRPr="00DF5BB5">
              <w:rPr>
                <w:i/>
                <w:lang w:val="de-AT"/>
              </w:rPr>
              <w:t xml:space="preserve"> al yšūf (?) gāl guṭma ygūl </w:t>
            </w:r>
            <w:r w:rsidR="00D7289A">
              <w:rPr>
                <w:i/>
                <w:lang w:val="de-AT"/>
              </w:rPr>
              <w:t>ˁ</w:t>
            </w:r>
            <w:r w:rsidRPr="00DF5BB5">
              <w:rPr>
                <w:i/>
                <w:lang w:val="de-AT"/>
              </w:rPr>
              <w:t>ēni ǧa</w:t>
            </w:r>
            <w:r w:rsidR="00D7289A">
              <w:rPr>
                <w:i/>
                <w:lang w:val="de-AT"/>
              </w:rPr>
              <w:t>ˁ</w:t>
            </w:r>
            <w:r w:rsidRPr="00DF5BB5">
              <w:rPr>
                <w:i/>
                <w:lang w:val="de-AT"/>
              </w:rPr>
              <w:t xml:space="preserve">ad </w:t>
            </w:r>
            <w:r w:rsidRPr="00DF5BB5">
              <w:rPr>
                <w:i/>
                <w:vertAlign w:val="superscript"/>
                <w:lang w:val="de-AT"/>
              </w:rPr>
              <w:t>ǝ</w:t>
            </w:r>
            <w:r w:rsidRPr="00DF5BB5">
              <w:rPr>
                <w:i/>
                <w:lang w:val="de-AT"/>
              </w:rPr>
              <w:t xml:space="preserve">tšūf hīčiḏ. bulānǝk </w:t>
            </w:r>
            <w:r w:rsidRPr="00DF5BB5">
              <w:rPr>
                <w:i/>
                <w:vertAlign w:val="superscript"/>
                <w:lang w:val="de-AT"/>
              </w:rPr>
              <w:t>ǝ</w:t>
            </w:r>
            <w:r w:rsidRPr="00DF5BB5">
              <w:rPr>
                <w:i/>
                <w:lang w:val="de-AT"/>
              </w:rPr>
              <w:t>ngūl ya</w:t>
            </w:r>
            <w:r w:rsidR="00D7289A">
              <w:rPr>
                <w:i/>
                <w:lang w:val="de-AT"/>
              </w:rPr>
              <w:t>ˁ</w:t>
            </w:r>
            <w:r w:rsidRPr="00DF5BB5">
              <w:rPr>
                <w:i/>
                <w:lang w:val="de-AT"/>
              </w:rPr>
              <w:t>ni yšūf galīl. yi</w:t>
            </w:r>
            <w:r w:rsidR="00D7289A">
              <w:rPr>
                <w:i/>
                <w:lang w:val="de-AT"/>
              </w:rPr>
              <w:t>ˁ</w:t>
            </w:r>
            <w:r w:rsidRPr="00DF5BB5">
              <w:rPr>
                <w:i/>
                <w:lang w:val="de-AT"/>
              </w:rPr>
              <w:t>ṣir ač-čime b-</w:t>
            </w:r>
            <w:r w:rsidR="00D7289A">
              <w:rPr>
                <w:i/>
                <w:lang w:val="de-AT"/>
              </w:rPr>
              <w:t>ˁ</w:t>
            </w:r>
            <w:r w:rsidRPr="00DF5BB5">
              <w:rPr>
                <w:i/>
                <w:lang w:val="de-AT"/>
              </w:rPr>
              <w:t>ēnu ygūlūn zād, ygūlūn zād šife… l-al-</w:t>
            </w:r>
            <w:r w:rsidRPr="00DF5BB5">
              <w:rPr>
                <w:i/>
                <w:vertAlign w:val="superscript"/>
                <w:lang w:val="de-AT"/>
              </w:rPr>
              <w:t xml:space="preserve"> ǝ</w:t>
            </w:r>
            <w:r w:rsidR="00D7289A">
              <w:rPr>
                <w:i/>
                <w:lang w:val="de-AT"/>
              </w:rPr>
              <w:t>ˁ</w:t>
            </w:r>
            <w:r w:rsidRPr="00DF5BB5">
              <w:rPr>
                <w:i/>
                <w:lang w:val="de-AT"/>
              </w:rPr>
              <w:t>yūn.</w:t>
            </w:r>
          </w:p>
        </w:tc>
        <w:tc>
          <w:tcPr>
            <w:tcW w:w="4778" w:type="dxa"/>
          </w:tcPr>
          <w:p w:rsidR="00DF5BB5" w:rsidRPr="00DF5BB5" w:rsidRDefault="00DF5BB5" w:rsidP="000B68CE">
            <w:pPr>
              <w:jc w:val="both"/>
              <w:rPr>
                <w:lang w:val="de-AT"/>
              </w:rPr>
            </w:pPr>
            <w:r w:rsidRPr="00DF5BB5">
              <w:rPr>
                <w:lang w:val="de-AT"/>
              </w:rPr>
              <w:t>Der wenig sieht, der sagt, mein Auge sieht so, trübe sagen wir (auf Türkisch), also der, der schlecht sieht. Er preßt Trüffeln in sein Auge und sie sagen, sie sagen, das ist ein Heilmittel… für die Augen.</w:t>
            </w:r>
          </w:p>
        </w:tc>
      </w:tr>
      <w:tr w:rsidR="00DF5BB5" w:rsidRPr="00BA2FBD" w:rsidTr="00DF5BB5">
        <w:trPr>
          <w:jc w:val="center"/>
        </w:trPr>
        <w:tc>
          <w:tcPr>
            <w:tcW w:w="3345" w:type="dxa"/>
          </w:tcPr>
          <w:p w:rsidR="00DF5BB5" w:rsidRPr="008F397B" w:rsidRDefault="00DF5BB5" w:rsidP="000B68CE">
            <w:pPr>
              <w:jc w:val="both"/>
              <w:rPr>
                <w:i/>
                <w:szCs w:val="21"/>
                <w:lang w:val="de-DE"/>
              </w:rPr>
            </w:pPr>
            <w:r w:rsidRPr="008F397B">
              <w:rPr>
                <w:szCs w:val="21"/>
                <w:lang w:val="de-DE"/>
              </w:rPr>
              <w:t>1</w:t>
            </w:r>
            <w:r>
              <w:rPr>
                <w:szCs w:val="21"/>
                <w:lang w:val="de-DE"/>
              </w:rPr>
              <w:t>4</w:t>
            </w:r>
            <w:r w:rsidRPr="008F397B">
              <w:rPr>
                <w:szCs w:val="21"/>
                <w:lang w:val="de-DE"/>
              </w:rPr>
              <w:t>.</w:t>
            </w:r>
            <w:r>
              <w:rPr>
                <w:szCs w:val="21"/>
                <w:lang w:val="de-DE"/>
              </w:rPr>
              <w:t xml:space="preserve"> Maḥmūd: </w:t>
            </w:r>
            <w:r w:rsidRPr="008F397B">
              <w:rPr>
                <w:i/>
                <w:szCs w:val="21"/>
                <w:lang w:val="de-DE"/>
              </w:rPr>
              <w:t>ač-čime hāḏa maw</w:t>
            </w:r>
            <w:r>
              <w:rPr>
                <w:i/>
                <w:szCs w:val="21"/>
                <w:lang w:val="de-DE"/>
              </w:rPr>
              <w:softHyphen/>
            </w:r>
            <w:r w:rsidRPr="008F397B">
              <w:rPr>
                <w:i/>
                <w:szCs w:val="21"/>
                <w:lang w:val="de-DE"/>
              </w:rPr>
              <w:t xml:space="preserve">sim awwal aš-šite. iḏa kān ṣār mǝṭar </w:t>
            </w:r>
            <w:r w:rsidR="00D7289A">
              <w:rPr>
                <w:i/>
                <w:szCs w:val="21"/>
                <w:lang w:val="de-DE"/>
              </w:rPr>
              <w:t>ˁ</w:t>
            </w:r>
            <w:r w:rsidRPr="008F397B">
              <w:rPr>
                <w:i/>
                <w:szCs w:val="21"/>
                <w:lang w:val="de-DE"/>
              </w:rPr>
              <w:t>al-haḏāk aǧ-ǧibal, hāḏa barakt al-ar</w:t>
            </w:r>
            <w:r w:rsidR="00B80FE2">
              <w:rPr>
                <w:i/>
                <w:szCs w:val="21"/>
                <w:lang w:val="de-DE"/>
              </w:rPr>
              <w:t>ḏ̣</w:t>
            </w:r>
            <w:r w:rsidRPr="008F397B">
              <w:rPr>
                <w:i/>
                <w:szCs w:val="21"/>
                <w:lang w:val="de-DE"/>
              </w:rPr>
              <w:t>, barakt al-gā</w:t>
            </w:r>
            <w:r w:rsidR="00D7289A">
              <w:rPr>
                <w:i/>
                <w:szCs w:val="21"/>
                <w:lang w:val="de-DE"/>
              </w:rPr>
              <w:t>ˁ</w:t>
            </w:r>
            <w:r w:rsidRPr="008F397B">
              <w:rPr>
                <w:i/>
                <w:szCs w:val="21"/>
                <w:lang w:val="de-DE"/>
              </w:rPr>
              <w:t>.</w:t>
            </w:r>
          </w:p>
        </w:tc>
        <w:tc>
          <w:tcPr>
            <w:tcW w:w="4778" w:type="dxa"/>
          </w:tcPr>
          <w:p w:rsidR="00DF5BB5" w:rsidRPr="008F397B" w:rsidRDefault="00DF5BB5" w:rsidP="000B68CE">
            <w:pPr>
              <w:jc w:val="both"/>
              <w:rPr>
                <w:szCs w:val="21"/>
                <w:lang w:val="de-DE"/>
              </w:rPr>
            </w:pPr>
            <w:r>
              <w:rPr>
                <w:szCs w:val="21"/>
                <w:lang w:val="de-DE"/>
              </w:rPr>
              <w:t>Die erste Trüffelsaison ist im Winter. Wenn es dort in den Ber</w:t>
            </w:r>
            <w:r>
              <w:rPr>
                <w:szCs w:val="21"/>
                <w:lang w:val="de-DE"/>
              </w:rPr>
              <w:softHyphen/>
              <w:t>gen Regen gibt, das ist der Segen der Erde, der Segen des Bodens.</w:t>
            </w:r>
          </w:p>
        </w:tc>
      </w:tr>
      <w:tr w:rsidR="00DF5BB5" w:rsidRPr="00BA2FBD" w:rsidTr="00DF5BB5">
        <w:trPr>
          <w:jc w:val="center"/>
        </w:trPr>
        <w:tc>
          <w:tcPr>
            <w:tcW w:w="3345" w:type="dxa"/>
          </w:tcPr>
          <w:p w:rsidR="00DF5BB5" w:rsidRPr="008F397B" w:rsidRDefault="00DF5BB5" w:rsidP="000B68CE">
            <w:pPr>
              <w:jc w:val="both"/>
              <w:rPr>
                <w:i/>
                <w:szCs w:val="21"/>
                <w:lang w:val="de-DE"/>
              </w:rPr>
            </w:pPr>
            <w:r>
              <w:rPr>
                <w:szCs w:val="21"/>
                <w:lang w:val="de-DE"/>
              </w:rPr>
              <w:t xml:space="preserve">15. </w:t>
            </w:r>
            <w:r w:rsidRPr="008F397B">
              <w:rPr>
                <w:i/>
                <w:szCs w:val="21"/>
                <w:lang w:val="de-DE"/>
              </w:rPr>
              <w:t>yōm-innu yṣīr b-ar-rabīḥ</w:t>
            </w:r>
            <w:r w:rsidRPr="00562F2C">
              <w:rPr>
                <w:rStyle w:val="Funotenzeichen"/>
                <w:szCs w:val="21"/>
                <w:lang w:val="de-DE"/>
              </w:rPr>
              <w:footnoteReference w:id="63"/>
            </w:r>
            <w:r w:rsidRPr="008F397B">
              <w:rPr>
                <w:i/>
                <w:szCs w:val="21"/>
                <w:lang w:val="de-DE"/>
              </w:rPr>
              <w:t xml:space="preserve"> hā</w:t>
            </w:r>
            <w:r>
              <w:rPr>
                <w:i/>
                <w:szCs w:val="21"/>
                <w:lang w:val="de-DE"/>
              </w:rPr>
              <w:softHyphen/>
            </w:r>
            <w:r w:rsidRPr="008F397B">
              <w:rPr>
                <w:i/>
                <w:szCs w:val="21"/>
                <w:lang w:val="de-DE"/>
              </w:rPr>
              <w:t>ḏa barakt al-gā</w:t>
            </w:r>
            <w:r w:rsidR="00D7289A">
              <w:rPr>
                <w:i/>
                <w:szCs w:val="21"/>
                <w:lang w:val="de-DE"/>
              </w:rPr>
              <w:t>ˁ</w:t>
            </w:r>
            <w:r>
              <w:rPr>
                <w:i/>
                <w:szCs w:val="21"/>
                <w:lang w:val="de-DE"/>
              </w:rPr>
              <w:t>,</w:t>
            </w:r>
            <w:r w:rsidRPr="008F397B">
              <w:rPr>
                <w:i/>
                <w:szCs w:val="21"/>
                <w:lang w:val="de-DE"/>
              </w:rPr>
              <w:t xml:space="preserve"> </w:t>
            </w:r>
            <w:r w:rsidRPr="0080137E">
              <w:rPr>
                <w:i/>
                <w:szCs w:val="21"/>
                <w:lang w:val="de-DE"/>
              </w:rPr>
              <w:t>na</w:t>
            </w:r>
            <w:r w:rsidR="00D7289A">
              <w:rPr>
                <w:i/>
                <w:szCs w:val="21"/>
                <w:lang w:val="de-DE"/>
              </w:rPr>
              <w:t>ˁ</w:t>
            </w:r>
            <w:r w:rsidRPr="0080137E">
              <w:rPr>
                <w:i/>
                <w:szCs w:val="21"/>
                <w:lang w:val="de-DE"/>
              </w:rPr>
              <w:t>rif</w:t>
            </w:r>
            <w:r w:rsidRPr="008F397B">
              <w:rPr>
                <w:i/>
                <w:szCs w:val="21"/>
                <w:lang w:val="de-DE"/>
              </w:rPr>
              <w:t xml:space="preserve"> al-mawsim </w:t>
            </w:r>
            <w:r>
              <w:rPr>
                <w:i/>
                <w:szCs w:val="21"/>
                <w:lang w:val="de-DE"/>
              </w:rPr>
              <w:t>y</w:t>
            </w:r>
            <w:r w:rsidRPr="008F397B">
              <w:rPr>
                <w:i/>
                <w:szCs w:val="21"/>
                <w:lang w:val="de-DE"/>
              </w:rPr>
              <w:t>ṣīr zēn, al-mawsim ar-rizi</w:t>
            </w:r>
            <w:r>
              <w:rPr>
                <w:i/>
                <w:szCs w:val="21"/>
                <w:lang w:val="de-DE"/>
              </w:rPr>
              <w:t>g</w:t>
            </w:r>
            <w:r w:rsidRPr="008F397B">
              <w:rPr>
                <w:i/>
                <w:szCs w:val="21"/>
                <w:lang w:val="de-DE"/>
              </w:rPr>
              <w:t xml:space="preserve"> </w:t>
            </w:r>
            <w:r>
              <w:rPr>
                <w:i/>
                <w:szCs w:val="21"/>
                <w:lang w:val="de-DE"/>
              </w:rPr>
              <w:t>y</w:t>
            </w:r>
            <w:r w:rsidRPr="008F397B">
              <w:rPr>
                <w:i/>
                <w:szCs w:val="21"/>
                <w:lang w:val="de-DE"/>
              </w:rPr>
              <w:t xml:space="preserve">ṣīr zōd. </w:t>
            </w:r>
            <w:r w:rsidRPr="0080137E">
              <w:rPr>
                <w:i/>
                <w:szCs w:val="21"/>
                <w:lang w:val="de-DE"/>
              </w:rPr>
              <w:t>min hāk ač</w:t>
            </w:r>
            <w:r w:rsidRPr="008F397B">
              <w:rPr>
                <w:i/>
                <w:szCs w:val="21"/>
                <w:lang w:val="de-DE"/>
              </w:rPr>
              <w:t>-čime hāḏa ač-čime.</w:t>
            </w:r>
          </w:p>
        </w:tc>
        <w:tc>
          <w:tcPr>
            <w:tcW w:w="4778" w:type="dxa"/>
          </w:tcPr>
          <w:p w:rsidR="00DF5BB5" w:rsidRPr="008F397B" w:rsidRDefault="00DF5BB5" w:rsidP="000B68CE">
            <w:pPr>
              <w:jc w:val="both"/>
              <w:rPr>
                <w:szCs w:val="21"/>
                <w:lang w:val="de-DE"/>
              </w:rPr>
            </w:pPr>
            <w:r>
              <w:rPr>
                <w:szCs w:val="21"/>
                <w:lang w:val="de-DE"/>
              </w:rPr>
              <w:t>Wenn es diesen Segen des Bo</w:t>
            </w:r>
            <w:r>
              <w:rPr>
                <w:szCs w:val="21"/>
                <w:lang w:val="de-DE"/>
              </w:rPr>
              <w:softHyphen/>
              <w:t>dens im Frühling gibt, dann wis</w:t>
            </w:r>
            <w:r>
              <w:rPr>
                <w:szCs w:val="21"/>
                <w:lang w:val="de-DE"/>
              </w:rPr>
              <w:softHyphen/>
              <w:t>sen wir, daß die Saison gut wird, daß der Ertrag gut wird. Und davon kommen auch die Trüf</w:t>
            </w:r>
            <w:r>
              <w:rPr>
                <w:szCs w:val="21"/>
                <w:lang w:val="de-DE"/>
              </w:rPr>
              <w:softHyphen/>
              <w:t>feln, das sind die Trüffeln.</w:t>
            </w:r>
          </w:p>
        </w:tc>
      </w:tr>
      <w:tr w:rsidR="00DF5BB5" w:rsidRPr="00BA2FBD" w:rsidTr="00DF5BB5">
        <w:trPr>
          <w:jc w:val="center"/>
        </w:trPr>
        <w:tc>
          <w:tcPr>
            <w:tcW w:w="3345" w:type="dxa"/>
          </w:tcPr>
          <w:p w:rsidR="00DF5BB5" w:rsidRPr="008F397B" w:rsidRDefault="00DF5BB5" w:rsidP="00DF5BB5">
            <w:pPr>
              <w:jc w:val="both"/>
              <w:rPr>
                <w:i/>
                <w:szCs w:val="21"/>
                <w:lang w:val="de-DE"/>
              </w:rPr>
            </w:pPr>
            <w:r>
              <w:rPr>
                <w:szCs w:val="21"/>
                <w:lang w:val="de-DE"/>
              </w:rPr>
              <w:t>16</w:t>
            </w:r>
            <w:r w:rsidRPr="008F397B">
              <w:rPr>
                <w:szCs w:val="21"/>
                <w:lang w:val="de-DE"/>
              </w:rPr>
              <w:t>.</w:t>
            </w:r>
            <w:r>
              <w:rPr>
                <w:szCs w:val="21"/>
                <w:lang w:val="de-DE"/>
              </w:rPr>
              <w:t xml:space="preserve"> </w:t>
            </w:r>
            <w:r w:rsidRPr="008F397B">
              <w:rPr>
                <w:i/>
                <w:szCs w:val="21"/>
                <w:lang w:val="de-DE"/>
              </w:rPr>
              <w:t>hāḏa awwali, awwali mā-min b</w:t>
            </w:r>
            <w:r>
              <w:rPr>
                <w:i/>
                <w:szCs w:val="21"/>
                <w:lang w:val="de-DE"/>
              </w:rPr>
              <w:t>a</w:t>
            </w:r>
            <w:r w:rsidRPr="008F397B">
              <w:rPr>
                <w:i/>
                <w:szCs w:val="21"/>
                <w:lang w:val="de-DE"/>
              </w:rPr>
              <w:t>ṭāṭa hāḏe fāṣūlīye m</w:t>
            </w:r>
            <w:r>
              <w:rPr>
                <w:i/>
                <w:szCs w:val="21"/>
                <w:lang w:val="de-DE"/>
              </w:rPr>
              <w:t>ā</w:t>
            </w:r>
            <w:r w:rsidRPr="008F397B">
              <w:rPr>
                <w:i/>
                <w:szCs w:val="21"/>
                <w:lang w:val="de-DE"/>
              </w:rPr>
              <w:t xml:space="preserve">-dri šinu mā-min. – </w:t>
            </w:r>
            <w:r w:rsidRPr="00DF5BB5">
              <w:rPr>
                <w:lang w:val="de-DE"/>
              </w:rPr>
              <w:t xml:space="preserve">SP: </w:t>
            </w:r>
            <w:r w:rsidRPr="008F397B">
              <w:rPr>
                <w:i/>
                <w:szCs w:val="21"/>
                <w:lang w:val="de-DE"/>
              </w:rPr>
              <w:t>mā</w:t>
            </w:r>
            <w:r>
              <w:rPr>
                <w:i/>
                <w:szCs w:val="21"/>
                <w:lang w:val="de-DE"/>
              </w:rPr>
              <w:t>-</w:t>
            </w:r>
            <w:r w:rsidRPr="008F397B">
              <w:rPr>
                <w:i/>
                <w:szCs w:val="21"/>
                <w:lang w:val="de-DE"/>
              </w:rPr>
              <w:t>min – mā-min hāḏa, hāḏa yāklūnu, al-mille tāklu b-ar</w:t>
            </w:r>
            <w:r w:rsidR="00B80FE2">
              <w:rPr>
                <w:i/>
                <w:szCs w:val="21"/>
                <w:lang w:val="de-DE"/>
              </w:rPr>
              <w:t>ḏ̣</w:t>
            </w:r>
            <w:r w:rsidRPr="008F397B">
              <w:rPr>
                <w:i/>
                <w:szCs w:val="21"/>
                <w:lang w:val="de-DE"/>
              </w:rPr>
              <w:t xml:space="preserve"> al-laḥam</w:t>
            </w:r>
            <w:r>
              <w:rPr>
                <w:i/>
                <w:szCs w:val="21"/>
                <w:lang w:val="de-DE"/>
              </w:rPr>
              <w:t xml:space="preserve"> ya</w:t>
            </w:r>
            <w:r w:rsidR="00D7289A">
              <w:rPr>
                <w:i/>
                <w:szCs w:val="21"/>
                <w:lang w:val="de-DE"/>
              </w:rPr>
              <w:t>ˁ</w:t>
            </w:r>
            <w:r>
              <w:rPr>
                <w:i/>
                <w:szCs w:val="21"/>
                <w:lang w:val="de-DE"/>
              </w:rPr>
              <w:t>ni</w:t>
            </w:r>
            <w:r w:rsidRPr="008F397B">
              <w:rPr>
                <w:i/>
                <w:szCs w:val="21"/>
                <w:lang w:val="de-DE"/>
              </w:rPr>
              <w:t xml:space="preserve"> b-ar</w:t>
            </w:r>
            <w:r w:rsidR="00B80FE2">
              <w:rPr>
                <w:i/>
                <w:szCs w:val="21"/>
                <w:lang w:val="de-DE"/>
              </w:rPr>
              <w:t>ḏ̣</w:t>
            </w:r>
            <w:r w:rsidRPr="008F397B">
              <w:rPr>
                <w:i/>
                <w:szCs w:val="21"/>
                <w:lang w:val="de-DE"/>
              </w:rPr>
              <w:t xml:space="preserve"> al-laḥam.</w:t>
            </w:r>
          </w:p>
        </w:tc>
        <w:tc>
          <w:tcPr>
            <w:tcW w:w="4778" w:type="dxa"/>
          </w:tcPr>
          <w:p w:rsidR="00DF5BB5" w:rsidRPr="008F397B" w:rsidRDefault="00DF5BB5" w:rsidP="000B68CE">
            <w:pPr>
              <w:jc w:val="both"/>
              <w:rPr>
                <w:szCs w:val="21"/>
                <w:lang w:val="de-DE"/>
              </w:rPr>
            </w:pPr>
            <w:r>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DF5BB5" w:rsidRPr="00BA2FBD" w:rsidTr="00DF5BB5">
        <w:trPr>
          <w:jc w:val="center"/>
        </w:trPr>
        <w:tc>
          <w:tcPr>
            <w:tcW w:w="3345" w:type="dxa"/>
          </w:tcPr>
          <w:p w:rsidR="00DF5BB5" w:rsidRPr="00DF5BB5" w:rsidRDefault="00DF5BB5" w:rsidP="00DF5BB5">
            <w:pPr>
              <w:jc w:val="both"/>
              <w:rPr>
                <w:i/>
                <w:lang w:val="de-DE"/>
              </w:rPr>
            </w:pPr>
            <w:r w:rsidRPr="00DF5BB5">
              <w:rPr>
                <w:lang w:val="de-DE"/>
              </w:rPr>
              <w:t xml:space="preserve">17. </w:t>
            </w:r>
            <w:r w:rsidRPr="00DF5BB5">
              <w:rPr>
                <w:i/>
                <w:lang w:val="de-DE"/>
              </w:rPr>
              <w:t>b-ar</w:t>
            </w:r>
            <w:r w:rsidR="00B80FE2">
              <w:rPr>
                <w:i/>
                <w:lang w:val="de-DE"/>
              </w:rPr>
              <w:t>ḏ̣</w:t>
            </w:r>
            <w:r w:rsidRPr="00DF5BB5">
              <w:rPr>
                <w:i/>
                <w:lang w:val="de-DE"/>
              </w:rPr>
              <w:t xml:space="preserve"> al-laḥam yāklūnu, ya</w:t>
            </w:r>
            <w:r w:rsidR="00D7289A">
              <w:rPr>
                <w:i/>
                <w:lang w:val="de-DE"/>
              </w:rPr>
              <w:t>ˁ</w:t>
            </w:r>
            <w:r w:rsidRPr="00DF5BB5">
              <w:rPr>
                <w:i/>
                <w:lang w:val="de-DE"/>
              </w:rPr>
              <w:t>ni čiṯīr malīḥ hū, kwayyis, čiṯīr zēn. ṭ</w:t>
            </w:r>
            <w:r w:rsidR="00D7289A">
              <w:rPr>
                <w:i/>
                <w:lang w:val="de-DE"/>
              </w:rPr>
              <w:t>ˁ</w:t>
            </w:r>
            <w:r w:rsidRPr="00DF5BB5">
              <w:rPr>
                <w:i/>
                <w:lang w:val="de-DE"/>
              </w:rPr>
              <w:t>amtu flān zēn. ……</w:t>
            </w:r>
          </w:p>
        </w:tc>
        <w:tc>
          <w:tcPr>
            <w:tcW w:w="4778" w:type="dxa"/>
          </w:tcPr>
          <w:p w:rsidR="00DF5BB5" w:rsidRPr="00DF5BB5" w:rsidRDefault="00DF5BB5" w:rsidP="000B68CE">
            <w:pPr>
              <w:jc w:val="both"/>
              <w:rPr>
                <w:lang w:val="de-AT"/>
              </w:rPr>
            </w:pPr>
            <w:r w:rsidRPr="00DF5BB5">
              <w:rPr>
                <w:lang w:val="de-AT"/>
              </w:rPr>
              <w:t>Man aß sie anstelle von Fleisch, also sie sind sehr gut, ganz ausge</w:t>
            </w:r>
            <w:r w:rsidRPr="00DF5BB5">
              <w:rPr>
                <w:lang w:val="de-AT"/>
              </w:rPr>
              <w:softHyphen/>
              <w:t>zeichnet, ihr Geschmack ist gut.</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18. </w:t>
            </w:r>
            <w:r w:rsidRPr="00DF5BB5">
              <w:rPr>
                <w:i/>
                <w:lang w:val="de-AT"/>
              </w:rPr>
              <w:t>hāḏa ha-š-šakil hāḏa, yā xōǧe, itaqassal b-al-mayy, na</w:t>
            </w:r>
            <w:r w:rsidR="00B80FE2">
              <w:rPr>
                <w:i/>
                <w:lang w:val="de-AT"/>
              </w:rPr>
              <w:t>ḏ̣</w:t>
            </w:r>
            <w:r w:rsidRPr="00DF5BB5">
              <w:rPr>
                <w:i/>
                <w:lang w:val="de-AT"/>
              </w:rPr>
              <w:t>īf, mā y</w:t>
            </w:r>
            <w:r w:rsidR="00B80FE2">
              <w:rPr>
                <w:i/>
                <w:lang w:val="de-AT"/>
              </w:rPr>
              <w:t>ḏ̣</w:t>
            </w:r>
            <w:r w:rsidRPr="00DF5BB5">
              <w:rPr>
                <w:i/>
                <w:lang w:val="de-AT"/>
              </w:rPr>
              <w:t xml:space="preserve">all bī ḥaǧar </w:t>
            </w:r>
            <w:r w:rsidRPr="00DF5BB5">
              <w:rPr>
                <w:lang w:val="de-AT"/>
              </w:rPr>
              <w:t>[</w:t>
            </w:r>
            <w:r w:rsidRPr="00DF5BB5">
              <w:rPr>
                <w:i/>
                <w:lang w:val="de-AT"/>
              </w:rPr>
              <w:t>– hāḏi bnayyitne Amīna –</w:t>
            </w:r>
            <w:r w:rsidRPr="00DF5BB5">
              <w:rPr>
                <w:lang w:val="de-AT"/>
              </w:rPr>
              <w:t xml:space="preserve">] </w:t>
            </w:r>
            <w:r w:rsidRPr="00DF5BB5">
              <w:rPr>
                <w:i/>
                <w:lang w:val="de-AT"/>
              </w:rPr>
              <w:t>yqasslūnu b-al-mayy, zēn itaqassal b-al-mayy, w-ǝlǝx su</w:t>
            </w:r>
            <w:r w:rsidRPr="00DC6187">
              <w:rPr>
                <w:rStyle w:val="Funotenzeichen"/>
              </w:rPr>
              <w:footnoteReference w:id="64"/>
            </w:r>
            <w:r w:rsidRPr="00DF5BB5">
              <w:rPr>
                <w:i/>
                <w:lang w:val="de-AT"/>
              </w:rPr>
              <w:t xml:space="preserve"> …</w:t>
            </w:r>
            <w:r w:rsidRPr="00DF5BB5">
              <w:rPr>
                <w:i/>
                <w:highlight w:val="yellow"/>
                <w:lang w:val="de-AT"/>
              </w:rPr>
              <w:t xml:space="preserve"> </w:t>
            </w:r>
            <w:r w:rsidRPr="00DF5BB5">
              <w:rPr>
                <w:i/>
                <w:lang w:val="de-AT"/>
              </w:rPr>
              <w:t>mayytin dāfye (?).</w:t>
            </w:r>
          </w:p>
        </w:tc>
        <w:tc>
          <w:tcPr>
            <w:tcW w:w="4778" w:type="dxa"/>
          </w:tcPr>
          <w:p w:rsidR="00DF5BB5" w:rsidRPr="00DF5BB5" w:rsidRDefault="00DF5BB5" w:rsidP="000B68CE">
            <w:pPr>
              <w:jc w:val="both"/>
              <w:rPr>
                <w:lang w:val="de-AT"/>
              </w:rPr>
            </w:pPr>
            <w:r w:rsidRPr="00DF5BB5">
              <w:rPr>
                <w:lang w:val="de-AT"/>
              </w:rPr>
              <w:t>So diese Form (haben sie), mein Lehrer, man wäscht sie mit Was</w:t>
            </w:r>
            <w:r w:rsidRPr="00DF5BB5">
              <w:rPr>
                <w:lang w:val="de-AT"/>
              </w:rPr>
              <w:softHyphen/>
              <w:t>ser, (damit sie) sauber (werden), damit keine Steine daran blei</w:t>
            </w:r>
            <w:r w:rsidRPr="00DF5BB5">
              <w:rPr>
                <w:lang w:val="de-AT"/>
              </w:rPr>
              <w:softHyphen/>
              <w:t>ben. [Das ist unsere Tochter Amīna]. Sie waschen sie mit Was</w:t>
            </w:r>
            <w:r w:rsidRPr="00DF5BB5">
              <w:rPr>
                <w:lang w:val="de-AT"/>
              </w:rPr>
              <w:softHyphen/>
              <w:t>ser; sie werden gut mit Was</w:t>
            </w:r>
            <w:r w:rsidRPr="00DF5BB5">
              <w:rPr>
                <w:lang w:val="de-AT"/>
              </w:rPr>
              <w:softHyphen/>
              <w:t>ser gewaschen; lauwarmes Was</w:t>
            </w:r>
            <w:r w:rsidRPr="00DF5BB5">
              <w:rPr>
                <w:lang w:val="de-AT"/>
              </w:rPr>
              <w:softHyphen/>
              <w:t xml:space="preserve">ser, lauwarmes Wasser. </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19. </w:t>
            </w:r>
            <w:r w:rsidRPr="00DF5BB5">
              <w:rPr>
                <w:i/>
                <w:lang w:val="de-AT"/>
              </w:rPr>
              <w:t>itaqassal ta-mā y</w:t>
            </w:r>
            <w:r w:rsidR="00B80FE2">
              <w:rPr>
                <w:i/>
                <w:lang w:val="de-AT"/>
              </w:rPr>
              <w:t>ḏ̣</w:t>
            </w:r>
            <w:r w:rsidRPr="00DF5BB5">
              <w:rPr>
                <w:i/>
                <w:lang w:val="de-AT"/>
              </w:rPr>
              <w:t>all bī waḥlu, mu yṣīr b-at-trāb huwwa. itaqassal zēn, yingarǝ</w:t>
            </w:r>
            <w:r w:rsidR="00B80FE2">
              <w:rPr>
                <w:i/>
                <w:lang w:val="de-AT"/>
              </w:rPr>
              <w:t>ḏ̣</w:t>
            </w:r>
            <w:r w:rsidRPr="00DF5BB5">
              <w:rPr>
                <w:i/>
                <w:lang w:val="de-AT"/>
              </w:rPr>
              <w:t>, ya it… ssawwi aš</w:t>
            </w:r>
            <w:r w:rsidRPr="00DF5BB5">
              <w:rPr>
                <w:i/>
                <w:lang w:val="de-AT"/>
              </w:rPr>
              <w:softHyphen/>
              <w:t xml:space="preserve">lama b-al-mayye w-tḥuṭṭ </w:t>
            </w:r>
            <w:r w:rsidR="00D7289A">
              <w:rPr>
                <w:i/>
                <w:lang w:val="de-AT"/>
              </w:rPr>
              <w:t>ˁ</w:t>
            </w:r>
            <w:r w:rsidRPr="00DF5BB5">
              <w:rPr>
                <w:i/>
                <w:lang w:val="de-AT"/>
              </w:rPr>
              <w:t>alē samin w-bē</w:t>
            </w:r>
            <w:r w:rsidR="00B80FE2">
              <w:rPr>
                <w:i/>
                <w:lang w:val="de-AT"/>
              </w:rPr>
              <w:t>ḏ̣</w:t>
            </w:r>
            <w:r w:rsidRPr="00DF5BB5">
              <w:rPr>
                <w:i/>
                <w:lang w:val="de-AT"/>
              </w:rPr>
              <w:t xml:space="preserve"> wayya laḥam. čiṯīr malīḥ yṣīr zēn, ta ṭ</w:t>
            </w:r>
            <w:r w:rsidR="00D7289A">
              <w:rPr>
                <w:i/>
                <w:lang w:val="de-AT"/>
              </w:rPr>
              <w:t>ˁ</w:t>
            </w:r>
            <w:r w:rsidRPr="00DF5BB5">
              <w:rPr>
                <w:i/>
                <w:lang w:val="de-AT"/>
              </w:rPr>
              <w:t>amtu zēna, axēr</w:t>
            </w:r>
            <w:r w:rsidRPr="00AB7559">
              <w:rPr>
                <w:rStyle w:val="Funotenzeichen"/>
              </w:rPr>
              <w:footnoteReference w:id="65"/>
            </w:r>
            <w:r w:rsidRPr="00DF5BB5">
              <w:rPr>
                <w:lang w:val="de-AT"/>
              </w:rPr>
              <w:t xml:space="preserve"> </w:t>
            </w:r>
            <w:r w:rsidRPr="00DF5BB5">
              <w:rPr>
                <w:i/>
                <w:lang w:val="de-AT"/>
              </w:rPr>
              <w:t>m-al-laḥam huwwa.</w:t>
            </w:r>
          </w:p>
        </w:tc>
        <w:tc>
          <w:tcPr>
            <w:tcW w:w="4778" w:type="dxa"/>
          </w:tcPr>
          <w:p w:rsidR="00DF5BB5" w:rsidRPr="00DF5BB5" w:rsidRDefault="00DF5BB5" w:rsidP="000B68CE">
            <w:pPr>
              <w:jc w:val="both"/>
              <w:rPr>
                <w:lang w:val="de-AT"/>
              </w:rPr>
            </w:pPr>
            <w:r w:rsidRPr="00DF5BB5">
              <w:rPr>
                <w:lang w:val="de-AT"/>
              </w:rPr>
              <w:t>Man wäscht sie, damit kein Lehm daran bleibt, kein Staub. Man wäscht sie gut und schneidet sie, du kochst sie in Wasser und gibst Butterschmalz und Eier oder Fleisch darauf. Das ist sehr köst</w:t>
            </w:r>
            <w:r w:rsidRPr="00DF5BB5">
              <w:rPr>
                <w:lang w:val="de-AT"/>
              </w:rPr>
              <w:softHyphen/>
              <w:t>lich, sie werden gut, ihr Ge</w:t>
            </w:r>
            <w:r w:rsidRPr="00DF5BB5">
              <w:rPr>
                <w:lang w:val="de-AT"/>
              </w:rPr>
              <w:softHyphen/>
              <w:t>schmack ist gut, sie sind besser als Fleisch.</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20. SP: </w:t>
            </w:r>
            <w:r w:rsidRPr="00DF5BB5">
              <w:rPr>
                <w:i/>
                <w:lang w:val="de-AT"/>
              </w:rPr>
              <w:t>ač-čime qāli? – ē! – qāli – xamsa w-</w:t>
            </w:r>
            <w:r w:rsidR="00D7289A">
              <w:rPr>
                <w:i/>
                <w:lang w:val="de-AT"/>
              </w:rPr>
              <w:t>ˁ</w:t>
            </w:r>
            <w:r w:rsidRPr="00DF5BB5">
              <w:rPr>
                <w:i/>
                <w:lang w:val="de-AT"/>
              </w:rPr>
              <w:t>išrīn malyōn, ṯalāṯīn awwal-ma yǝṭlǝ</w:t>
            </w:r>
            <w:r w:rsidR="00D7289A">
              <w:rPr>
                <w:i/>
                <w:lang w:val="de-AT"/>
              </w:rPr>
              <w:t>ˁ</w:t>
            </w:r>
            <w:r w:rsidRPr="00DF5BB5">
              <w:rPr>
                <w:i/>
                <w:lang w:val="de-AT"/>
              </w:rPr>
              <w:t>. l-al-</w:t>
            </w:r>
            <w:r w:rsidR="00D7289A">
              <w:rPr>
                <w:i/>
                <w:lang w:val="de-AT"/>
              </w:rPr>
              <w:t>ˁ</w:t>
            </w:r>
            <w:r w:rsidRPr="00DF5BB5">
              <w:rPr>
                <w:i/>
                <w:lang w:val="de-AT"/>
              </w:rPr>
              <w:t>ašra l-xa</w:t>
            </w:r>
            <w:r w:rsidRPr="00DF5BB5">
              <w:rPr>
                <w:i/>
                <w:lang w:val="de-AT"/>
              </w:rPr>
              <w:softHyphen/>
              <w:t>mǝsṭa</w:t>
            </w:r>
            <w:r w:rsidR="00D7289A">
              <w:rPr>
                <w:i/>
                <w:lang w:val="de-AT"/>
              </w:rPr>
              <w:t>ˁ</w:t>
            </w:r>
            <w:r w:rsidRPr="00DF5BB5">
              <w:rPr>
                <w:i/>
                <w:lang w:val="de-AT"/>
              </w:rPr>
              <w:t xml:space="preserve">š ha-š-šakli. šī zġār šī kbār šī hīčiḏ šī hīčiḏ huwwa škāl </w:t>
            </w:r>
            <w:r w:rsidRPr="00DF5BB5">
              <w:rPr>
                <w:i/>
                <w:vertAlign w:val="superscript"/>
                <w:lang w:val="de-AT"/>
              </w:rPr>
              <w:t>ǝ</w:t>
            </w:r>
            <w:r w:rsidRPr="00DF5BB5">
              <w:rPr>
                <w:i/>
                <w:lang w:val="de-AT"/>
              </w:rPr>
              <w:t>škāl.</w:t>
            </w:r>
          </w:p>
        </w:tc>
        <w:tc>
          <w:tcPr>
            <w:tcW w:w="4778" w:type="dxa"/>
          </w:tcPr>
          <w:p w:rsidR="00DF5BB5" w:rsidRPr="00DF5BB5" w:rsidRDefault="00DF5BB5" w:rsidP="00DF5BB5">
            <w:pPr>
              <w:jc w:val="both"/>
              <w:rPr>
                <w:lang w:val="de-AT"/>
              </w:rPr>
            </w:pPr>
            <w:r w:rsidRPr="00DF5BB5">
              <w:rPr>
                <w:lang w:val="de-AT"/>
              </w:rPr>
              <w:t>Sind die Trüffeln teuer? – Ja! – Teuer. – 25 Millionen, 30 Millio</w:t>
            </w:r>
            <w:r w:rsidRPr="00DF5BB5">
              <w:rPr>
                <w:lang w:val="de-AT"/>
              </w:rPr>
              <w:softHyphen/>
              <w:t>nen, wenn sie gerade neu auf den Markt kommen. Bis zu 10, 15 Millionen je nach Art. Es gibt kleine und große, so und so, ver</w:t>
            </w:r>
            <w:r w:rsidRPr="00DF5BB5">
              <w:rPr>
                <w:lang w:val="de-AT"/>
              </w:rPr>
              <w:softHyphen/>
              <w:t>schiedene Arten.</w:t>
            </w:r>
          </w:p>
        </w:tc>
      </w:tr>
      <w:tr w:rsidR="00DF5BB5" w:rsidRPr="00BA2FBD" w:rsidTr="00DF5BB5">
        <w:trPr>
          <w:jc w:val="center"/>
        </w:trPr>
        <w:tc>
          <w:tcPr>
            <w:tcW w:w="3345" w:type="dxa"/>
          </w:tcPr>
          <w:p w:rsidR="00DF5BB5" w:rsidRPr="00DF5BB5" w:rsidRDefault="00DF5BB5" w:rsidP="000B68CE">
            <w:pPr>
              <w:jc w:val="both"/>
              <w:rPr>
                <w:lang w:val="de-AT"/>
              </w:rPr>
            </w:pPr>
            <w:r w:rsidRPr="00DF5BB5">
              <w:rPr>
                <w:lang w:val="de-AT"/>
              </w:rPr>
              <w:br w:type="page"/>
            </w:r>
          </w:p>
          <w:p w:rsidR="00DF5BB5" w:rsidRPr="00DF5BB5" w:rsidRDefault="00DF5BB5" w:rsidP="000B68CE">
            <w:pPr>
              <w:jc w:val="both"/>
              <w:rPr>
                <w:i/>
                <w:lang w:val="de-AT"/>
              </w:rPr>
            </w:pPr>
            <w:r w:rsidRPr="00DF5BB5">
              <w:rPr>
                <w:lang w:val="de-AT"/>
              </w:rPr>
              <w:t xml:space="preserve">21. </w:t>
            </w:r>
            <w:r w:rsidRPr="00DF5BB5">
              <w:rPr>
                <w:i/>
                <w:lang w:val="de-AT"/>
              </w:rPr>
              <w:t xml:space="preserve">Gōnye yṣīr aswad, Gōnye yṣīr šaklu aswad, iḥne hēne ḥamar. – </w:t>
            </w:r>
            <w:r w:rsidRPr="00DF5BB5">
              <w:rPr>
                <w:lang w:val="de-AT"/>
              </w:rPr>
              <w:t>Ismā</w:t>
            </w:r>
            <w:r w:rsidR="00D7289A">
              <w:rPr>
                <w:lang w:val="de-AT"/>
              </w:rPr>
              <w:t>ˁ</w:t>
            </w:r>
            <w:r w:rsidRPr="00DF5BB5">
              <w:rPr>
                <w:lang w:val="de-AT"/>
              </w:rPr>
              <w:t xml:space="preserve">īl: </w:t>
            </w:r>
            <w:r w:rsidRPr="00DF5BB5">
              <w:rPr>
                <w:i/>
                <w:lang w:val="de-AT"/>
              </w:rPr>
              <w:t xml:space="preserve">yšābih l-al-baṭāṭa. – l-al-baṭāṭa. </w:t>
            </w:r>
          </w:p>
        </w:tc>
        <w:tc>
          <w:tcPr>
            <w:tcW w:w="4778" w:type="dxa"/>
          </w:tcPr>
          <w:p w:rsidR="00DF5BB5" w:rsidRPr="00DF5BB5" w:rsidRDefault="00DF5BB5" w:rsidP="000B68CE">
            <w:pPr>
              <w:jc w:val="both"/>
              <w:rPr>
                <w:lang w:val="de-AT"/>
              </w:rPr>
            </w:pPr>
          </w:p>
          <w:p w:rsidR="00DF5BB5" w:rsidRPr="00DF5BB5" w:rsidRDefault="00DF5BB5" w:rsidP="000B68CE">
            <w:pPr>
              <w:jc w:val="both"/>
              <w:rPr>
                <w:lang w:val="de-AT"/>
              </w:rPr>
            </w:pPr>
            <w:r w:rsidRPr="00DF5BB5">
              <w:rPr>
                <w:lang w:val="de-AT"/>
              </w:rPr>
              <w:t>(Die aus) Konya sind schwarz, die von Konya sind von schwar</w:t>
            </w:r>
            <w:r w:rsidRPr="00DF5BB5">
              <w:rPr>
                <w:lang w:val="de-AT"/>
              </w:rPr>
              <w:softHyphen/>
              <w:t>zer Art; hier bei uns sind sie rot. – Sie ähneln Kartoffeln. – Kartof</w:t>
            </w:r>
            <w:r w:rsidRPr="00DF5BB5">
              <w:rPr>
                <w:lang w:val="de-AT"/>
              </w:rPr>
              <w:softHyphen/>
              <w:t>fel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22. Ḥalīma: </w:t>
            </w:r>
            <w:r w:rsidRPr="00DF5BB5">
              <w:rPr>
                <w:i/>
                <w:lang w:val="de-AT"/>
              </w:rPr>
              <w:t>al-gā</w:t>
            </w:r>
            <w:r w:rsidR="00D7289A">
              <w:rPr>
                <w:i/>
                <w:lang w:val="de-AT"/>
              </w:rPr>
              <w:t>ˁ</w:t>
            </w:r>
            <w:r w:rsidRPr="00DF5BB5">
              <w:rPr>
                <w:i/>
                <w:lang w:val="de-AT"/>
              </w:rPr>
              <w:t xml:space="preserve"> </w:t>
            </w:r>
            <w:r w:rsidRPr="00DF5BB5">
              <w:rPr>
                <w:i/>
                <w:vertAlign w:val="superscript"/>
                <w:lang w:val="de-AT"/>
              </w:rPr>
              <w:t>ǝ</w:t>
            </w:r>
            <w:r w:rsidRPr="00DF5BB5">
              <w:rPr>
                <w:i/>
                <w:lang w:val="de-AT"/>
              </w:rPr>
              <w:t>šnōn, al-gā</w:t>
            </w:r>
            <w:r w:rsidR="00D7289A">
              <w:rPr>
                <w:i/>
                <w:lang w:val="de-AT"/>
              </w:rPr>
              <w:t>ˁ</w:t>
            </w:r>
            <w:r w:rsidRPr="00DF5BB5">
              <w:rPr>
                <w:i/>
                <w:lang w:val="de-AT"/>
              </w:rPr>
              <w:t xml:space="preserve"> ḥamra yṣīr ḥamar, al-gā</w:t>
            </w:r>
            <w:r w:rsidR="00D7289A">
              <w:rPr>
                <w:i/>
                <w:lang w:val="de-AT"/>
              </w:rPr>
              <w:t>ˁ</w:t>
            </w:r>
            <w:r w:rsidRPr="00DF5BB5">
              <w:rPr>
                <w:i/>
                <w:lang w:val="de-AT"/>
              </w:rPr>
              <w:t xml:space="preserve"> sōda yṣīru sōd. – </w:t>
            </w:r>
            <w:r w:rsidRPr="00DF5BB5">
              <w:rPr>
                <w:lang w:val="de-AT"/>
              </w:rPr>
              <w:t>Ismā</w:t>
            </w:r>
            <w:r w:rsidR="00D7289A">
              <w:rPr>
                <w:lang w:val="de-AT"/>
              </w:rPr>
              <w:t>ˁ</w:t>
            </w:r>
            <w:r w:rsidRPr="00DF5BB5">
              <w:rPr>
                <w:lang w:val="de-AT"/>
              </w:rPr>
              <w:t xml:space="preserve">īl: </w:t>
            </w:r>
            <w:r w:rsidR="00D7289A">
              <w:rPr>
                <w:i/>
                <w:lang w:val="de-AT"/>
              </w:rPr>
              <w:t>ˁ</w:t>
            </w:r>
            <w:r w:rsidRPr="00DF5BB5">
              <w:rPr>
                <w:i/>
                <w:lang w:val="de-AT"/>
              </w:rPr>
              <w:t>ala lōn al-gā</w:t>
            </w:r>
            <w:r w:rsidR="00D7289A">
              <w:rPr>
                <w:i/>
                <w:lang w:val="de-AT"/>
              </w:rPr>
              <w:t>ˁ</w:t>
            </w:r>
            <w:r w:rsidRPr="00DF5BB5">
              <w:rPr>
                <w:i/>
                <w:lang w:val="de-AT"/>
              </w:rPr>
              <w:t xml:space="preserve"> yṣīr. – lōn at-trāb. – </w:t>
            </w:r>
            <w:r w:rsidRPr="00DF5BB5">
              <w:rPr>
                <w:lang w:val="de-AT"/>
              </w:rPr>
              <w:t xml:space="preserve">SP: </w:t>
            </w:r>
            <w:r w:rsidR="00D7289A">
              <w:rPr>
                <w:i/>
                <w:lang w:val="de-AT"/>
              </w:rPr>
              <w:t>ˁ</w:t>
            </w:r>
            <w:r w:rsidRPr="00DF5BB5">
              <w:rPr>
                <w:i/>
                <w:lang w:val="de-AT"/>
              </w:rPr>
              <w:t>ala lōn al-gā</w:t>
            </w:r>
            <w:r w:rsidR="00D7289A">
              <w:rPr>
                <w:i/>
                <w:lang w:val="de-AT"/>
              </w:rPr>
              <w:t>ˁ</w:t>
            </w:r>
            <w:r w:rsidRPr="00DF5BB5">
              <w:rPr>
                <w:i/>
                <w:lang w:val="de-AT"/>
              </w:rPr>
              <w:t xml:space="preserve">. – </w:t>
            </w:r>
            <w:r w:rsidRPr="00DF5BB5">
              <w:rPr>
                <w:lang w:val="de-AT"/>
              </w:rPr>
              <w:t xml:space="preserve">Ḥalīma: </w:t>
            </w:r>
            <w:r w:rsidR="00D7289A">
              <w:rPr>
                <w:i/>
                <w:lang w:val="de-AT"/>
              </w:rPr>
              <w:t>ˁ</w:t>
            </w:r>
            <w:r w:rsidRPr="00DF5BB5">
              <w:rPr>
                <w:i/>
                <w:lang w:val="de-AT"/>
              </w:rPr>
              <w:t>a-l-gā</w:t>
            </w:r>
            <w:r w:rsidR="00D7289A">
              <w:rPr>
                <w:i/>
                <w:lang w:val="de-AT"/>
              </w:rPr>
              <w:t>ˁ</w:t>
            </w:r>
            <w:r w:rsidRPr="00DF5BB5">
              <w:rPr>
                <w:i/>
                <w:lang w:val="de-AT"/>
              </w:rPr>
              <w:t>, ē!</w:t>
            </w:r>
          </w:p>
        </w:tc>
        <w:tc>
          <w:tcPr>
            <w:tcW w:w="4778" w:type="dxa"/>
          </w:tcPr>
          <w:p w:rsidR="00DF5BB5" w:rsidRPr="00DF5BB5" w:rsidRDefault="00DF5BB5" w:rsidP="000B68CE">
            <w:pPr>
              <w:jc w:val="both"/>
              <w:rPr>
                <w:lang w:val="de-AT"/>
              </w:rPr>
            </w:pPr>
            <w:r w:rsidRPr="00DF5BB5">
              <w:rPr>
                <w:lang w:val="de-AT"/>
              </w:rPr>
              <w:t>So wie der Boden ist. Wenn der Boden rot ist, sind sie rot, wenn der Boden schwarz ist, werden sie schwarz. – Sie werden wie die Farbe des Bodens. – Die Farbe der Erde. – Wie die Farbe es Bo</w:t>
            </w:r>
            <w:r w:rsidRPr="00DF5BB5">
              <w:rPr>
                <w:lang w:val="de-AT"/>
              </w:rPr>
              <w:softHyphen/>
              <w:t>dens. – Gemäß dem Boden, ja.</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23. Ismā</w:t>
            </w:r>
            <w:r w:rsidR="00D7289A">
              <w:rPr>
                <w:lang w:val="de-AT"/>
              </w:rPr>
              <w:t>ˁ</w:t>
            </w:r>
            <w:r w:rsidRPr="00DF5BB5">
              <w:rPr>
                <w:lang w:val="de-AT"/>
              </w:rPr>
              <w:t xml:space="preserve">īl: </w:t>
            </w:r>
            <w:r w:rsidRPr="00DF5BB5">
              <w:rPr>
                <w:i/>
                <w:lang w:val="de-AT"/>
              </w:rPr>
              <w:t>yšābih l-al-gā</w:t>
            </w:r>
            <w:r w:rsidR="00D7289A">
              <w:rPr>
                <w:i/>
                <w:lang w:val="de-AT"/>
              </w:rPr>
              <w:t>ˁ</w:t>
            </w:r>
            <w:r w:rsidRPr="00DF5BB5">
              <w:rPr>
                <w:i/>
                <w:lang w:val="de-AT"/>
              </w:rPr>
              <w:t xml:space="preserve"> ya</w:t>
            </w:r>
            <w:r w:rsidR="00D7289A">
              <w:rPr>
                <w:i/>
                <w:lang w:val="de-AT"/>
              </w:rPr>
              <w:t>ˁ</w:t>
            </w:r>
            <w:r w:rsidRPr="00DF5BB5">
              <w:rPr>
                <w:i/>
                <w:lang w:val="de-AT"/>
              </w:rPr>
              <w:t xml:space="preserve">ni </w:t>
            </w:r>
            <w:r w:rsidR="00D7289A">
              <w:rPr>
                <w:i/>
                <w:lang w:val="de-AT"/>
              </w:rPr>
              <w:t>ˁ</w:t>
            </w:r>
            <w:r w:rsidRPr="00DF5BB5">
              <w:rPr>
                <w:i/>
                <w:lang w:val="de-AT"/>
              </w:rPr>
              <w:t>ala lōn al-gā</w:t>
            </w:r>
            <w:r w:rsidR="00D7289A">
              <w:rPr>
                <w:i/>
                <w:lang w:val="de-AT"/>
              </w:rPr>
              <w:t>ˁ</w:t>
            </w:r>
            <w:r w:rsidRPr="00DF5BB5">
              <w:rPr>
                <w:i/>
                <w:lang w:val="de-AT"/>
              </w:rPr>
              <w:t xml:space="preserve"> ya</w:t>
            </w:r>
            <w:r w:rsidR="00D7289A">
              <w:rPr>
                <w:i/>
                <w:lang w:val="de-AT"/>
              </w:rPr>
              <w:t>ˁ</w:t>
            </w:r>
            <w:r w:rsidRPr="00DF5BB5">
              <w:rPr>
                <w:i/>
                <w:lang w:val="de-AT"/>
              </w:rPr>
              <w:t xml:space="preserve">ni. awwali belči sōlaft-illak </w:t>
            </w:r>
            <w:r w:rsidR="00D7289A">
              <w:rPr>
                <w:i/>
                <w:lang w:val="de-AT"/>
              </w:rPr>
              <w:t>ˁ</w:t>
            </w:r>
            <w:r w:rsidRPr="00DF5BB5">
              <w:rPr>
                <w:i/>
                <w:lang w:val="de-AT"/>
              </w:rPr>
              <w:t xml:space="preserve">ala hnītu, maktūba, ač-čime, </w:t>
            </w:r>
            <w:r w:rsidR="00D7289A">
              <w:rPr>
                <w:i/>
                <w:lang w:val="de-AT"/>
              </w:rPr>
              <w:t>ˁ</w:t>
            </w:r>
            <w:r w:rsidRPr="00DF5BB5">
              <w:rPr>
                <w:i/>
                <w:lang w:val="de-AT"/>
              </w:rPr>
              <w:t>a-l-awwalīn ba</w:t>
            </w:r>
            <w:r w:rsidR="00D7289A">
              <w:rPr>
                <w:i/>
                <w:lang w:val="de-AT"/>
              </w:rPr>
              <w:t>ˁ</w:t>
            </w:r>
            <w:r w:rsidRPr="00DF5BB5">
              <w:rPr>
                <w:i/>
                <w:lang w:val="de-AT"/>
              </w:rPr>
              <w:t>a</w:t>
            </w:r>
            <w:r w:rsidR="00B80FE2">
              <w:rPr>
                <w:i/>
                <w:lang w:val="de-AT"/>
              </w:rPr>
              <w:t>ḏ̣</w:t>
            </w:r>
            <w:r w:rsidRPr="00DF5BB5">
              <w:rPr>
                <w:i/>
                <w:lang w:val="de-AT"/>
              </w:rPr>
              <w:t xml:space="preserve"> al-yašlīye, </w:t>
            </w:r>
            <w:r w:rsidR="00D7289A">
              <w:rPr>
                <w:i/>
                <w:lang w:val="de-AT"/>
              </w:rPr>
              <w:t>ˁ</w:t>
            </w:r>
            <w:r w:rsidRPr="00DF5BB5">
              <w:rPr>
                <w:i/>
                <w:lang w:val="de-AT"/>
              </w:rPr>
              <w:t>ala kbārna, ysammūn luwwa mǝṭar l-lēle ygūlūn ṣār haḏāk al-mǝṭar ḏīč al-yōm yṣīr ha-l-mǝṭar ḏāk ygūl hāḏa mǝṭar ač-čime, mǝṭar ač-čime w-mǝṭar al-xuṯra.</w:t>
            </w:r>
          </w:p>
        </w:tc>
        <w:tc>
          <w:tcPr>
            <w:tcW w:w="4778" w:type="dxa"/>
          </w:tcPr>
          <w:p w:rsidR="00DF5BB5" w:rsidRPr="00DF5BB5" w:rsidRDefault="00DF5BB5" w:rsidP="000B68CE">
            <w:pPr>
              <w:jc w:val="both"/>
              <w:rPr>
                <w:lang w:val="de-AT"/>
              </w:rPr>
            </w:pPr>
            <w:r w:rsidRPr="00DF5BB5">
              <w:rPr>
                <w:lang w:val="de-AT"/>
              </w:rPr>
              <w:t>Sie ähneln dem Boden, also sie sind wie die Farbe des Bodens. Vielleicht habe ich dir schon früher davon erzählt (und du hast es) aufgeschrieben: die Trüf</w:t>
            </w:r>
            <w:r w:rsidRPr="00DF5BB5">
              <w:rPr>
                <w:lang w:val="de-AT"/>
              </w:rPr>
              <w:softHyphen/>
              <w:t>feln, gemäß der Vorfahren, ge</w:t>
            </w:r>
            <w:r w:rsidRPr="00DF5BB5">
              <w:rPr>
                <w:lang w:val="de-AT"/>
              </w:rPr>
              <w:softHyphen/>
              <w:t>mäß einiger alter Leute; laut unseren Alten… sie behaupten, es gebe in der Nacht einen (spe</w:t>
            </w:r>
            <w:r w:rsidRPr="00DF5BB5">
              <w:rPr>
                <w:lang w:val="de-AT"/>
              </w:rPr>
              <w:softHyphen/>
              <w:t>ziellen) Regen, sie sagen, die</w:t>
            </w:r>
            <w:r w:rsidRPr="00DF5BB5">
              <w:rPr>
                <w:lang w:val="de-AT"/>
              </w:rPr>
              <w:softHyphen/>
              <w:t>ser Regen ist an jenem Tag gefal</w:t>
            </w:r>
            <w:r w:rsidRPr="00DF5BB5">
              <w:rPr>
                <w:lang w:val="de-AT"/>
              </w:rPr>
              <w:softHyphen/>
              <w:t>len und das ist jener Regen, der Re</w:t>
            </w:r>
            <w:r w:rsidRPr="00DF5BB5">
              <w:rPr>
                <w:lang w:val="de-AT"/>
              </w:rPr>
              <w:softHyphen/>
              <w:t>gen der Trüf</w:t>
            </w:r>
            <w:r w:rsidRPr="00DF5BB5">
              <w:rPr>
                <w:lang w:val="de-AT"/>
              </w:rPr>
              <w:softHyphen/>
              <w:t xml:space="preserve">feln, der Regen der </w:t>
            </w:r>
            <w:r>
              <w:rPr>
                <w:lang w:val="de-DE"/>
              </w:rPr>
              <w:t>Fermenta</w:t>
            </w:r>
            <w:r>
              <w:rPr>
                <w:lang w:val="de-DE"/>
              </w:rPr>
              <w:softHyphen/>
              <w:t>tion</w:t>
            </w:r>
            <w:r w:rsidRPr="00DF5BB5">
              <w:rPr>
                <w:lang w:val="de-AT"/>
              </w:rPr>
              <w:t>.</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24. Ḥalīma: </w:t>
            </w:r>
            <w:r w:rsidRPr="00DF5BB5">
              <w:rPr>
                <w:i/>
                <w:lang w:val="de-AT"/>
              </w:rPr>
              <w:t>an-nahār al-maysūm</w:t>
            </w:r>
            <w:r w:rsidRPr="00310A12">
              <w:rPr>
                <w:rStyle w:val="Funotenzeichen"/>
              </w:rPr>
              <w:footnoteReference w:id="66"/>
            </w:r>
            <w:r w:rsidRPr="00DF5BB5">
              <w:rPr>
                <w:lang w:val="de-AT"/>
              </w:rPr>
              <w:t xml:space="preserve"> </w:t>
            </w:r>
            <w:r w:rsidRPr="00DF5BB5">
              <w:rPr>
                <w:i/>
                <w:lang w:val="de-AT"/>
              </w:rPr>
              <w:t xml:space="preserve">haḏāk al mā ṣār mǝṭar awwali </w:t>
            </w:r>
            <w:r w:rsidRPr="00DF5BB5">
              <w:rPr>
                <w:i/>
                <w:lang w:val="de-AT"/>
              </w:rPr>
              <w:br/>
              <w:t>al-qōče</w:t>
            </w:r>
            <w:r w:rsidRPr="00310A12">
              <w:rPr>
                <w:rStyle w:val="Funotenzeichen"/>
              </w:rPr>
              <w:footnoteReference w:id="67"/>
            </w:r>
            <w:r w:rsidRPr="00DF5BB5">
              <w:rPr>
                <w:i/>
                <w:lang w:val="de-AT"/>
              </w:rPr>
              <w:t xml:space="preserve"> yšīlīnu mn-al-bīr mayy ykub</w:t>
            </w:r>
            <w:r w:rsidRPr="00DF5BB5">
              <w:rPr>
                <w:i/>
                <w:lang w:val="de-AT"/>
              </w:rPr>
              <w:softHyphen/>
            </w:r>
            <w:r w:rsidRPr="00DF5BB5">
              <w:rPr>
                <w:i/>
                <w:lang w:val="de-AT"/>
              </w:rPr>
              <w:softHyphen/>
              <w:t>būn b-al-gā</w:t>
            </w:r>
            <w:r w:rsidR="00D7289A">
              <w:rPr>
                <w:i/>
                <w:lang w:val="de-AT"/>
              </w:rPr>
              <w:t>ˁ</w:t>
            </w:r>
            <w:r w:rsidRPr="00DF5BB5">
              <w:rPr>
                <w:i/>
                <w:lang w:val="de-AT"/>
              </w:rPr>
              <w:t xml:space="preserve"> ta-yiṭla</w:t>
            </w:r>
            <w:r w:rsidR="00D7289A">
              <w:rPr>
                <w:i/>
                <w:lang w:val="de-AT"/>
              </w:rPr>
              <w:t>ˁ</w:t>
            </w:r>
            <w:r w:rsidRPr="00DF5BB5">
              <w:rPr>
                <w:i/>
                <w:lang w:val="de-AT"/>
              </w:rPr>
              <w:t xml:space="preserve"> ač-čime. </w:t>
            </w:r>
          </w:p>
        </w:tc>
        <w:tc>
          <w:tcPr>
            <w:tcW w:w="4778" w:type="dxa"/>
          </w:tcPr>
          <w:p w:rsidR="00DF5BB5" w:rsidRPr="00DF5BB5" w:rsidRDefault="00DF5BB5" w:rsidP="000B68CE">
            <w:pPr>
              <w:jc w:val="both"/>
              <w:rPr>
                <w:lang w:val="de-AT"/>
              </w:rPr>
            </w:pPr>
            <w:r w:rsidRPr="00DF5BB5">
              <w:rPr>
                <w:lang w:val="de-AT"/>
              </w:rPr>
              <w:t>An dem Tag, in jener (Jahres)-Zeit, in der kein Regen gefallen ist, da schöpften früher die Be</w:t>
            </w:r>
            <w:r w:rsidRPr="00DF5BB5">
              <w:rPr>
                <w:lang w:val="de-AT"/>
              </w:rPr>
              <w:softHyphen/>
              <w:t>du</w:t>
            </w:r>
            <w:r w:rsidRPr="00DF5BB5">
              <w:rPr>
                <w:lang w:val="de-AT"/>
              </w:rPr>
              <w:softHyphen/>
              <w:t>i</w:t>
            </w:r>
            <w:r w:rsidRPr="00DF5BB5">
              <w:rPr>
                <w:lang w:val="de-AT"/>
              </w:rPr>
              <w:softHyphen/>
              <w:t>nen Wasser aus den Brun</w:t>
            </w:r>
            <w:r w:rsidRPr="00DF5BB5">
              <w:rPr>
                <w:lang w:val="de-AT"/>
              </w:rPr>
              <w:softHyphen/>
              <w:t>nen und schütteten es auf die Erde, da</w:t>
            </w:r>
            <w:r w:rsidRPr="00DF5BB5">
              <w:rPr>
                <w:lang w:val="de-AT"/>
              </w:rPr>
              <w:softHyphen/>
              <w:t>mit die Trüffeln heraus</w:t>
            </w:r>
            <w:r w:rsidRPr="00DF5BB5">
              <w:rPr>
                <w:lang w:val="de-AT"/>
              </w:rPr>
              <w:softHyphen/>
              <w:t>kom</w:t>
            </w:r>
            <w:r w:rsidRPr="00DF5BB5">
              <w:rPr>
                <w:lang w:val="de-AT"/>
              </w:rPr>
              <w:softHyphen/>
              <w:t>men.</w:t>
            </w:r>
          </w:p>
        </w:tc>
      </w:tr>
      <w:tr w:rsidR="00DF5BB5" w:rsidRPr="00BA2FBD" w:rsidTr="00DF5BB5">
        <w:trPr>
          <w:jc w:val="center"/>
        </w:trPr>
        <w:tc>
          <w:tcPr>
            <w:tcW w:w="3345" w:type="dxa"/>
          </w:tcPr>
          <w:p w:rsidR="00DF5BB5" w:rsidRPr="00701119" w:rsidRDefault="00DF5BB5" w:rsidP="000B68CE">
            <w:pPr>
              <w:jc w:val="both"/>
              <w:rPr>
                <w:i/>
                <w:lang w:val="de-AT"/>
              </w:rPr>
            </w:pPr>
            <w:r w:rsidRPr="00701119">
              <w:rPr>
                <w:lang w:val="de-AT"/>
              </w:rPr>
              <w:t>25. Ismā</w:t>
            </w:r>
            <w:r w:rsidR="00D7289A">
              <w:rPr>
                <w:lang w:val="de-AT"/>
              </w:rPr>
              <w:t>ˁ</w:t>
            </w:r>
            <w:r w:rsidRPr="00701119">
              <w:rPr>
                <w:lang w:val="de-AT"/>
              </w:rPr>
              <w:t xml:space="preserve">īl: </w:t>
            </w:r>
            <w:r w:rsidRPr="00701119">
              <w:rPr>
                <w:i/>
                <w:lang w:val="de-AT"/>
              </w:rPr>
              <w:t>ya</w:t>
            </w:r>
            <w:r w:rsidR="00D7289A">
              <w:rPr>
                <w:i/>
                <w:lang w:val="de-AT"/>
              </w:rPr>
              <w:t>ˁ</w:t>
            </w:r>
            <w:r w:rsidRPr="00701119">
              <w:rPr>
                <w:i/>
                <w:lang w:val="de-AT"/>
              </w:rPr>
              <w:t>ni o..o ḏāk al-yōm, mayyit ḏāk al-yōm, mayyit</w:t>
            </w:r>
            <w:r w:rsidRPr="00701119">
              <w:rPr>
                <w:i/>
                <w:lang w:val="de-AT"/>
              </w:rPr>
              <w:softHyphen/>
              <w:t>he, in mā ṣār mǝṭar, mǝṭar ač-čime yšī</w:t>
            </w:r>
            <w:r w:rsidRPr="00701119">
              <w:rPr>
                <w:i/>
                <w:lang w:val="de-AT"/>
              </w:rPr>
              <w:softHyphen/>
              <w:t>lūn m-al-bīr yṭǝl</w:t>
            </w:r>
            <w:r w:rsidR="00D7289A">
              <w:rPr>
                <w:i/>
                <w:lang w:val="de-AT"/>
              </w:rPr>
              <w:t>ˁ</w:t>
            </w:r>
            <w:r w:rsidRPr="00701119">
              <w:rPr>
                <w:i/>
                <w:lang w:val="de-AT"/>
              </w:rPr>
              <w:t>ūn mayye m-al-bīr w-ykubbūn b-al-gā</w:t>
            </w:r>
            <w:r w:rsidR="00D7289A">
              <w:rPr>
                <w:i/>
                <w:lang w:val="de-AT"/>
              </w:rPr>
              <w:t>ˁ</w:t>
            </w:r>
            <w:r w:rsidRPr="00701119">
              <w:rPr>
                <w:i/>
                <w:lang w:val="de-AT"/>
              </w:rPr>
              <w:t xml:space="preserve"> w-ʾuxra yṣīr čime.</w:t>
            </w:r>
          </w:p>
        </w:tc>
        <w:tc>
          <w:tcPr>
            <w:tcW w:w="4778" w:type="dxa"/>
          </w:tcPr>
          <w:p w:rsidR="00DF5BB5" w:rsidRPr="00DF5BB5" w:rsidRDefault="00DF5BB5" w:rsidP="000B68CE">
            <w:pPr>
              <w:jc w:val="both"/>
              <w:rPr>
                <w:lang w:val="de-AT"/>
              </w:rPr>
            </w:pPr>
            <w:r w:rsidRPr="00DF5BB5">
              <w:rPr>
                <w:lang w:val="de-AT"/>
              </w:rPr>
              <w:t>Also, an jenem Tag, das Wasser jenes Tages… wenn es nicht reg</w:t>
            </w:r>
            <w:r w:rsidRPr="00DF5BB5">
              <w:rPr>
                <w:lang w:val="de-AT"/>
              </w:rPr>
              <w:softHyphen/>
              <w:t>net, wenn es keinen Trüffelregen gibt, dann schöpfen sie aus dem Brun</w:t>
            </w:r>
            <w:r w:rsidRPr="00DF5BB5">
              <w:rPr>
                <w:lang w:val="de-AT"/>
              </w:rPr>
              <w:softHyphen/>
              <w:t>nen, dann holen sie Wasser aus dem Brunnen und schütten es auf die Erde und so entstehen dann auch Trüffeln.</w:t>
            </w:r>
          </w:p>
        </w:tc>
      </w:tr>
      <w:tr w:rsidR="00DF5BB5" w:rsidRPr="00BA2FBD" w:rsidTr="00DF5BB5">
        <w:trPr>
          <w:jc w:val="center"/>
        </w:trPr>
        <w:tc>
          <w:tcPr>
            <w:tcW w:w="3345" w:type="dxa"/>
          </w:tcPr>
          <w:p w:rsidR="00DF5BB5" w:rsidRPr="00DF5BB5" w:rsidRDefault="00DF5BB5" w:rsidP="000B68CE">
            <w:pPr>
              <w:jc w:val="both"/>
              <w:rPr>
                <w:i/>
                <w:lang w:val="de-AT"/>
              </w:rPr>
            </w:pPr>
            <w:r w:rsidRPr="00DF5BB5">
              <w:rPr>
                <w:lang w:val="de-AT"/>
              </w:rPr>
              <w:t xml:space="preserve">26. </w:t>
            </w:r>
            <w:r w:rsidRPr="00DF5BB5">
              <w:rPr>
                <w:i/>
                <w:lang w:val="de-AT"/>
              </w:rPr>
              <w:t>ya</w:t>
            </w:r>
            <w:r w:rsidR="00D7289A">
              <w:rPr>
                <w:i/>
                <w:lang w:val="de-AT"/>
              </w:rPr>
              <w:t>ˁ</w:t>
            </w:r>
            <w:r w:rsidRPr="00DF5BB5">
              <w:rPr>
                <w:i/>
                <w:lang w:val="de-AT"/>
              </w:rPr>
              <w:t xml:space="preserve">ni al… ḏāk al-yōm b-amr Alla … xuṯra, xuṯra … xuṯrut ač-čime āni gilt-illak huwwe </w:t>
            </w:r>
            <w:r w:rsidR="00D7289A">
              <w:rPr>
                <w:i/>
                <w:lang w:val="de-AT"/>
              </w:rPr>
              <w:t>ˁ</w:t>
            </w:r>
            <w:r w:rsidRPr="00DF5BB5">
              <w:rPr>
                <w:i/>
                <w:lang w:val="de-AT"/>
              </w:rPr>
              <w:t>alēha – ē – al-mayye ḏīč ḏāk an-nahār xuṯ</w:t>
            </w:r>
            <w:r w:rsidRPr="00DF5BB5">
              <w:rPr>
                <w:i/>
                <w:lang w:val="de-AT"/>
              </w:rPr>
              <w:softHyphen/>
              <w:t>rut ač-čime.</w:t>
            </w:r>
          </w:p>
        </w:tc>
        <w:tc>
          <w:tcPr>
            <w:tcW w:w="4778" w:type="dxa"/>
          </w:tcPr>
          <w:p w:rsidR="00DF5BB5" w:rsidRPr="00DF5BB5" w:rsidRDefault="00DF5BB5" w:rsidP="000B68CE">
            <w:pPr>
              <w:jc w:val="both"/>
              <w:rPr>
                <w:lang w:val="de-AT"/>
              </w:rPr>
            </w:pPr>
            <w:r w:rsidRPr="00DF5BB5">
              <w:rPr>
                <w:lang w:val="de-AT"/>
              </w:rPr>
              <w:t>Also an jenem Tag gibt es auf Gottes Befehl hin eine Fermen</w:t>
            </w:r>
            <w:r w:rsidRPr="00DF5BB5">
              <w:rPr>
                <w:lang w:val="de-AT"/>
              </w:rPr>
              <w:softHyphen/>
              <w:t>tation der Trüffel, ich habe dir davon schon erzählt. – Ja. – Das Wasser jenes Tages (bewirkt) die Fermentation der Trüffeln.</w:t>
            </w:r>
          </w:p>
        </w:tc>
      </w:tr>
    </w:tbl>
    <w:p w:rsidR="00D913C7" w:rsidRDefault="00D913C7" w:rsidP="00D913C7">
      <w:pPr>
        <w:rPr>
          <w:lang w:val="de-AT"/>
        </w:rPr>
      </w:pPr>
      <w:r w:rsidRPr="00DF5BB5">
        <w:rPr>
          <w:lang w:val="de-AT"/>
        </w:rPr>
        <w:br w:type="page"/>
      </w:r>
    </w:p>
    <w:p w:rsidR="00D75D2E" w:rsidRDefault="00D75D2E" w:rsidP="00D75D2E">
      <w:pPr>
        <w:pStyle w:val="berschrift2"/>
      </w:pPr>
      <w:r w:rsidRPr="00D75D2E">
        <w:t>Urfa-048 The game čaˁb [new]</w:t>
      </w:r>
    </w:p>
    <w:p w:rsidR="00E41324" w:rsidRDefault="00E41324" w:rsidP="006E14BD">
      <w:pPr>
        <w:pStyle w:val="Datum"/>
      </w:pPr>
      <w:r>
        <w:t>May 2010</w:t>
      </w:r>
    </w:p>
    <w:p w:rsidR="00E41324" w:rsidRPr="00E41324" w:rsidRDefault="00E41324" w:rsidP="006E14BD">
      <w:pPr>
        <w:pStyle w:val="Textkrper"/>
      </w:pPr>
      <w:r>
        <w:t>Ismail</w:t>
      </w:r>
    </w:p>
    <w:tbl>
      <w:tblPr>
        <w:tblStyle w:val="Tabellenraster"/>
        <w:tblW w:w="9072" w:type="dxa"/>
        <w:tblLook w:val="0400" w:firstRow="0" w:lastRow="0" w:firstColumn="0" w:lastColumn="0" w:noHBand="0" w:noVBand="1"/>
      </w:tblPr>
      <w:tblGrid>
        <w:gridCol w:w="850"/>
        <w:gridCol w:w="3969"/>
        <w:gridCol w:w="4253"/>
      </w:tblGrid>
      <w:tr w:rsidR="00D75D2E" w:rsidRPr="00926365" w:rsidTr="004969D7">
        <w:tc>
          <w:tcPr>
            <w:tcW w:w="850" w:type="dxa"/>
          </w:tcPr>
          <w:p w:rsidR="00D75D2E" w:rsidRDefault="00D75D2E" w:rsidP="004969D7">
            <w:pPr>
              <w:rPr>
                <w:lang w:val="en-US"/>
              </w:rPr>
            </w:pPr>
            <w:r>
              <w:rPr>
                <w:lang w:val="en-US"/>
              </w:rPr>
              <w:t>0</w:t>
            </w:r>
          </w:p>
        </w:tc>
        <w:tc>
          <w:tcPr>
            <w:tcW w:w="3969" w:type="dxa"/>
          </w:tcPr>
          <w:p w:rsidR="00D75D2E" w:rsidRPr="00155094" w:rsidRDefault="00D75D2E" w:rsidP="004969D7">
            <w:pPr>
              <w:rPr>
                <w:lang w:val="en-US"/>
              </w:rPr>
            </w:pPr>
            <w:r>
              <w:rPr>
                <w:lang w:val="en-US"/>
              </w:rPr>
              <w:t>ˀawwali ač-čaˁab, ˀal-awwalīn yilˁabūn ta-ngūl āni zād aṭifaṭṭan awwali ˁamāmi l-ᵊkbāṛ</w:t>
            </w:r>
          </w:p>
        </w:tc>
        <w:tc>
          <w:tcPr>
            <w:tcW w:w="4253" w:type="dxa"/>
          </w:tcPr>
          <w:p w:rsidR="00D75D2E" w:rsidRPr="00D75D2E" w:rsidRDefault="00D75D2E" w:rsidP="004969D7">
            <w:pPr>
              <w:rPr>
                <w:lang w:val="en-US"/>
              </w:rPr>
            </w:pPr>
          </w:p>
        </w:tc>
      </w:tr>
      <w:tr w:rsidR="00D75D2E" w:rsidRPr="00926365" w:rsidTr="004969D7">
        <w:tc>
          <w:tcPr>
            <w:tcW w:w="850" w:type="dxa"/>
          </w:tcPr>
          <w:p w:rsidR="00D75D2E" w:rsidRDefault="00D75D2E" w:rsidP="004969D7">
            <w:pPr>
              <w:rPr>
                <w:lang w:val="en-US"/>
              </w:rPr>
            </w:pPr>
          </w:p>
        </w:tc>
        <w:tc>
          <w:tcPr>
            <w:tcW w:w="3969" w:type="dxa"/>
          </w:tcPr>
          <w:p w:rsidR="00D75D2E" w:rsidRDefault="00D75D2E" w:rsidP="004969D7">
            <w:pPr>
              <w:rPr>
                <w:lang w:val="en-US"/>
              </w:rPr>
            </w:pPr>
            <w:r>
              <w:rPr>
                <w:lang w:val="en-US"/>
              </w:rPr>
              <w:t>ˁagb ᵊnˁaǧa hāḏe hēne nsammī ˀač-čaˁab, yuṭluˁūnu m-aṯ-ṯnēne ˁagbēn ᵊṯnēne w ysāwūnhin zēn w-ḥatta yḥannūnhin</w:t>
            </w:r>
            <w:r w:rsidR="009063B3">
              <w:rPr>
                <w:lang w:val="en-US"/>
              </w:rPr>
              <w:t>, ysāwūnhin ḥumur bēle ysāwūnhin zēnāt.</w:t>
            </w:r>
          </w:p>
        </w:tc>
        <w:tc>
          <w:tcPr>
            <w:tcW w:w="4253" w:type="dxa"/>
          </w:tcPr>
          <w:p w:rsidR="00D75D2E" w:rsidRPr="00D75D2E" w:rsidRDefault="00D75D2E" w:rsidP="004969D7">
            <w:pPr>
              <w:rPr>
                <w:lang w:val="en-US"/>
              </w:rPr>
            </w:pPr>
          </w:p>
        </w:tc>
      </w:tr>
      <w:tr w:rsidR="009063B3" w:rsidRPr="009063B3" w:rsidTr="004969D7">
        <w:tc>
          <w:tcPr>
            <w:tcW w:w="850" w:type="dxa"/>
          </w:tcPr>
          <w:p w:rsidR="009063B3" w:rsidRDefault="009063B3" w:rsidP="004969D7">
            <w:pPr>
              <w:rPr>
                <w:lang w:val="en-US"/>
              </w:rPr>
            </w:pPr>
          </w:p>
        </w:tc>
        <w:tc>
          <w:tcPr>
            <w:tcW w:w="3969" w:type="dxa"/>
          </w:tcPr>
          <w:p w:rsidR="009063B3" w:rsidRPr="009063B3" w:rsidRDefault="009063B3" w:rsidP="004969D7">
            <w:pPr>
              <w:rPr>
                <w:lang w:val="en-US"/>
              </w:rPr>
            </w:pPr>
            <w:r w:rsidRPr="009063B3">
              <w:rPr>
                <w:lang w:val="en-US"/>
              </w:rPr>
              <w:t xml:space="preserve">w kull min </w:t>
            </w:r>
            <w:r>
              <w:rPr>
                <w:lang w:val="en-US"/>
              </w:rPr>
              <w:t>ᵊ</w:t>
            </w:r>
            <w:r w:rsidRPr="009063B3">
              <w:rPr>
                <w:lang w:val="en-US"/>
              </w:rPr>
              <w:t xml:space="preserve">čˁābu b-ǧēbu; ˀawwali </w:t>
            </w:r>
            <w:r>
              <w:rPr>
                <w:lang w:val="en-US"/>
              </w:rPr>
              <w:t>ᵊtgūlhin miṯil alḥaz y</w:t>
            </w:r>
            <w:r w:rsidR="000B0472">
              <w:rPr>
                <w:lang w:val="en-US"/>
              </w:rPr>
              <w:t xml:space="preserve">ōmin yḥuṭṭ skambīl ᵊb-ǧēbu, yōmin yḥuṭṭ al-ōkāy </w:t>
            </w:r>
            <w:r w:rsidR="008E7315">
              <w:rPr>
                <w:lang w:val="en-US"/>
              </w:rPr>
              <w:t>ᵊb-ǧēbu ᵊb-ǧēbu – iš-bī?</w:t>
            </w:r>
          </w:p>
        </w:tc>
        <w:tc>
          <w:tcPr>
            <w:tcW w:w="4253" w:type="dxa"/>
          </w:tcPr>
          <w:p w:rsidR="009063B3" w:rsidRPr="009063B3" w:rsidRDefault="009063B3" w:rsidP="004969D7">
            <w:pPr>
              <w:rPr>
                <w:lang w:val="en-US"/>
              </w:rPr>
            </w:pPr>
          </w:p>
        </w:tc>
      </w:tr>
      <w:tr w:rsidR="008E7315" w:rsidRPr="009063B3" w:rsidTr="004969D7">
        <w:tc>
          <w:tcPr>
            <w:tcW w:w="850" w:type="dxa"/>
          </w:tcPr>
          <w:p w:rsidR="008E7315" w:rsidRDefault="008E7315" w:rsidP="004969D7">
            <w:pPr>
              <w:rPr>
                <w:lang w:val="en-US"/>
              </w:rPr>
            </w:pPr>
          </w:p>
        </w:tc>
        <w:tc>
          <w:tcPr>
            <w:tcW w:w="3969" w:type="dxa"/>
          </w:tcPr>
          <w:p w:rsidR="008E7315" w:rsidRPr="008E7315" w:rsidRDefault="008E7315" w:rsidP="004969D7">
            <w:pPr>
              <w:rPr>
                <w:lang w:val="en-US" w:bidi="ar-OM"/>
              </w:rPr>
            </w:pPr>
            <w:r>
              <w:rPr>
                <w:lang w:val="en-US"/>
              </w:rPr>
              <w:t>yilˁabūn ᵊčˁāb, ᵊčˁāb ˁād lilhin ᵊhnīye ta-ngūl wuruč hīčiḏ ǟǟǟ wuruč luwwa nīšān w wuruč dūz, is… ygūl ˁād yilˁabūn ᵊṯnēne ygūl yḥuṭṭ ᵊb-īdu məṣāri ta-ngūl ˁaš</w:t>
            </w:r>
            <w:r w:rsidRPr="008E7315">
              <w:rPr>
                <w:lang w:val="en-US" w:bidi="ar-OM"/>
              </w:rPr>
              <w:t>ər l</w:t>
            </w:r>
            <w:r>
              <w:rPr>
                <w:lang w:val="en-US" w:bidi="ar-OM"/>
              </w:rPr>
              <w:t>ērāt.</w:t>
            </w:r>
          </w:p>
        </w:tc>
        <w:tc>
          <w:tcPr>
            <w:tcW w:w="4253" w:type="dxa"/>
          </w:tcPr>
          <w:p w:rsidR="008E7315" w:rsidRPr="009063B3" w:rsidRDefault="008E7315" w:rsidP="004969D7">
            <w:pPr>
              <w:rPr>
                <w:lang w:val="en-US"/>
              </w:rPr>
            </w:pPr>
          </w:p>
        </w:tc>
      </w:tr>
      <w:tr w:rsidR="008E7315" w:rsidRPr="009063B3" w:rsidTr="004969D7">
        <w:tc>
          <w:tcPr>
            <w:tcW w:w="850" w:type="dxa"/>
          </w:tcPr>
          <w:p w:rsidR="008E7315" w:rsidRDefault="008E7315" w:rsidP="004969D7">
            <w:pPr>
              <w:rPr>
                <w:lang w:val="en-US"/>
              </w:rPr>
            </w:pPr>
          </w:p>
        </w:tc>
        <w:tc>
          <w:tcPr>
            <w:tcW w:w="3969" w:type="dxa"/>
          </w:tcPr>
          <w:p w:rsidR="008E7315" w:rsidRDefault="00301CC4" w:rsidP="00301CC4">
            <w:pPr>
              <w:rPr>
                <w:lang w:val="en-US"/>
              </w:rPr>
            </w:pPr>
            <w:r>
              <w:rPr>
                <w:lang w:val="en-US"/>
              </w:rPr>
              <w:t xml:space="preserve">zutt! yōminnu yzutt ygūl yzutt ydaḥḥič yiǧin ᵊxlēf wāḥad hīčiḏ, wāḥad hīčiḏ ˁala xlēf l-al-kammāš, ˀāni zād tam nasīhin tam olarak hinne čünki </w:t>
            </w:r>
            <w:r w:rsidR="00365077">
              <w:rPr>
                <w:lang w:val="en-US"/>
              </w:rPr>
              <w:t>ˀarbaˁ xams ᵊškāl yiǧin.</w:t>
            </w:r>
          </w:p>
        </w:tc>
        <w:tc>
          <w:tcPr>
            <w:tcW w:w="4253" w:type="dxa"/>
          </w:tcPr>
          <w:p w:rsidR="008E7315" w:rsidRPr="009063B3" w:rsidRDefault="008E7315" w:rsidP="004969D7">
            <w:pPr>
              <w:rPr>
                <w:lang w:val="en-US"/>
              </w:rPr>
            </w:pPr>
          </w:p>
        </w:tc>
      </w:tr>
      <w:tr w:rsidR="00365077" w:rsidRPr="009063B3" w:rsidTr="004969D7">
        <w:tc>
          <w:tcPr>
            <w:tcW w:w="850" w:type="dxa"/>
          </w:tcPr>
          <w:p w:rsidR="00365077" w:rsidRDefault="00365077" w:rsidP="004969D7">
            <w:pPr>
              <w:rPr>
                <w:lang w:val="en-US"/>
              </w:rPr>
            </w:pPr>
          </w:p>
        </w:tc>
        <w:tc>
          <w:tcPr>
            <w:tcW w:w="3969" w:type="dxa"/>
          </w:tcPr>
          <w:p w:rsidR="00365077" w:rsidRDefault="00365077" w:rsidP="00C926DE">
            <w:pPr>
              <w:rPr>
                <w:lang w:val="en-US"/>
              </w:rPr>
            </w:pPr>
            <w:r>
              <w:rPr>
                <w:lang w:val="en-US"/>
              </w:rPr>
              <w:t>wāḥad yigaf, wāḥad yigaˁ, ˀal wugaˁ hīčiḏ čāb w hīčiḏ l-al-</w:t>
            </w:r>
            <w:r w:rsidRPr="00C926DE">
              <w:t>ga</w:t>
            </w:r>
            <w:r w:rsidR="00C926DE" w:rsidRPr="00C926DE">
              <w:rPr>
                <w:lang w:val="en-US"/>
              </w:rPr>
              <w:t>ḏ̣</w:t>
            </w:r>
            <w:r w:rsidR="00C926DE">
              <w:rPr>
                <w:lang w:val="en-US"/>
              </w:rPr>
              <w:t>ōb win wəḥde hīčiḏ w hīčiḏ l-al… ˁala l yzutt [īzoṭṭ] yaˁni ˁal-ysitt ač-čaˁab.</w:t>
            </w:r>
          </w:p>
        </w:tc>
        <w:tc>
          <w:tcPr>
            <w:tcW w:w="4253" w:type="dxa"/>
          </w:tcPr>
          <w:p w:rsidR="00365077" w:rsidRPr="009063B3" w:rsidRDefault="00365077" w:rsidP="004969D7">
            <w:pPr>
              <w:rPr>
                <w:lang w:val="en-US"/>
              </w:rPr>
            </w:pPr>
          </w:p>
        </w:tc>
      </w:tr>
      <w:tr w:rsidR="00C926DE" w:rsidRPr="009063B3" w:rsidTr="004969D7">
        <w:tc>
          <w:tcPr>
            <w:tcW w:w="850" w:type="dxa"/>
          </w:tcPr>
          <w:p w:rsidR="00C926DE" w:rsidRDefault="00C926DE" w:rsidP="004969D7">
            <w:pPr>
              <w:rPr>
                <w:lang w:val="en-US"/>
              </w:rPr>
            </w:pPr>
          </w:p>
        </w:tc>
        <w:tc>
          <w:tcPr>
            <w:tcW w:w="3969" w:type="dxa"/>
          </w:tcPr>
          <w:p w:rsidR="00C926DE" w:rsidRDefault="00C926DE" w:rsidP="00C926DE">
            <w:pPr>
              <w:rPr>
                <w:lang w:val="en-US"/>
              </w:rPr>
            </w:pPr>
            <w:r>
              <w:rPr>
                <w:lang w:val="en-US"/>
              </w:rPr>
              <w:t>b-īdu čaˁb ygūlū-lu al yzoṭṭ w-haḏāk ngul-lu ˀiḥne nsammī ˀal-gaḏ̣ōb. yilˁabūn bi-nevˁi kumar gibi yaˁni ˁala məṣāri, ˁala sukkar, ˁala məṣāri, ˁala ǧōz.</w:t>
            </w:r>
          </w:p>
        </w:tc>
        <w:tc>
          <w:tcPr>
            <w:tcW w:w="4253" w:type="dxa"/>
          </w:tcPr>
          <w:p w:rsidR="00C926DE" w:rsidRPr="009063B3" w:rsidRDefault="00C926DE" w:rsidP="004969D7">
            <w:pPr>
              <w:rPr>
                <w:lang w:val="en-US"/>
              </w:rPr>
            </w:pPr>
          </w:p>
        </w:tc>
      </w:tr>
      <w:tr w:rsidR="00C926DE" w:rsidRPr="009063B3" w:rsidTr="004969D7">
        <w:tc>
          <w:tcPr>
            <w:tcW w:w="850" w:type="dxa"/>
          </w:tcPr>
          <w:p w:rsidR="00C926DE" w:rsidRDefault="00C926DE" w:rsidP="004969D7">
            <w:pPr>
              <w:rPr>
                <w:lang w:val="en-US"/>
              </w:rPr>
            </w:pPr>
          </w:p>
        </w:tc>
        <w:tc>
          <w:tcPr>
            <w:tcW w:w="3969" w:type="dxa"/>
          </w:tcPr>
          <w:p w:rsidR="00C926DE" w:rsidRDefault="00C926DE" w:rsidP="00C926DE">
            <w:pPr>
              <w:rPr>
                <w:lang w:val="en-US"/>
              </w:rPr>
            </w:pPr>
            <w:r>
              <w:rPr>
                <w:lang w:val="en-US"/>
              </w:rPr>
              <w:t>yāxḏūn kōm šugbān ǧōz</w:t>
            </w:r>
            <w:r w:rsidR="008C27B1">
              <w:rPr>
                <w:lang w:val="en-US"/>
              </w:rPr>
              <w:t>, kull wāḥad xaməs kīlawāt kīlawēn yugḏ̣ub ǧōzāt xamse b-ǧēbu ygūl “zutt!”. yōmin yiǧi hāḏa yāxuḏ yōma hāḏa yinṭi yinṭi xamis ǧōzāt.</w:t>
            </w:r>
          </w:p>
        </w:tc>
        <w:tc>
          <w:tcPr>
            <w:tcW w:w="4253" w:type="dxa"/>
          </w:tcPr>
          <w:p w:rsidR="00C926DE" w:rsidRPr="009063B3" w:rsidRDefault="00C926DE" w:rsidP="004969D7">
            <w:pPr>
              <w:rPr>
                <w:lang w:val="en-US"/>
              </w:rPr>
            </w:pPr>
          </w:p>
        </w:tc>
      </w:tr>
      <w:tr w:rsidR="008C27B1" w:rsidRPr="009063B3" w:rsidTr="004969D7">
        <w:tc>
          <w:tcPr>
            <w:tcW w:w="850" w:type="dxa"/>
          </w:tcPr>
          <w:p w:rsidR="008C27B1" w:rsidRDefault="008C27B1" w:rsidP="004969D7">
            <w:pPr>
              <w:rPr>
                <w:lang w:val="en-US"/>
              </w:rPr>
            </w:pPr>
          </w:p>
        </w:tc>
        <w:tc>
          <w:tcPr>
            <w:tcW w:w="3969" w:type="dxa"/>
          </w:tcPr>
          <w:p w:rsidR="008C27B1" w:rsidRDefault="008C27B1" w:rsidP="00C926DE">
            <w:pPr>
              <w:rPr>
                <w:lang w:val="en-US"/>
              </w:rPr>
            </w:pPr>
            <w:r>
              <w:rPr>
                <w:lang w:val="en-US"/>
              </w:rPr>
              <w:t>yōma yilˁabūn ˁala sukkar, ˁəǧyān ta-ngūl, yāxḏūn sukkar peskawīt iḥne hīčiḏ w ˁēna yaˁni daˁwat ač-čaˁab hāḏi hiyye. ˀal yilˁab čaˁab yōma yinṭi yōma yāxuḏ, ya kazanır ya kaybeder.</w:t>
            </w:r>
          </w:p>
        </w:tc>
        <w:tc>
          <w:tcPr>
            <w:tcW w:w="4253" w:type="dxa"/>
          </w:tcPr>
          <w:p w:rsidR="008C27B1" w:rsidRPr="009063B3" w:rsidRDefault="008C27B1" w:rsidP="004969D7">
            <w:pPr>
              <w:rPr>
                <w:lang w:val="en-US"/>
              </w:rPr>
            </w:pPr>
          </w:p>
        </w:tc>
      </w:tr>
    </w:tbl>
    <w:p w:rsidR="00D75D2E" w:rsidRPr="009063B3" w:rsidRDefault="00D75D2E" w:rsidP="00D75D2E">
      <w:pPr>
        <w:rPr>
          <w:lang w:val="en-US"/>
        </w:rPr>
      </w:pPr>
    </w:p>
    <w:p w:rsidR="00D75D2E" w:rsidRDefault="00E41324" w:rsidP="00E41324">
      <w:pPr>
        <w:pStyle w:val="berschrift2"/>
      </w:pPr>
      <w:r>
        <w:t>Urfa-014 Story from the village of Qōran [new]</w:t>
      </w:r>
    </w:p>
    <w:p w:rsidR="00E41324" w:rsidRDefault="00E41324" w:rsidP="006E14BD">
      <w:pPr>
        <w:pStyle w:val="Datum"/>
      </w:pPr>
      <w:r>
        <w:t>5.5.2010</w:t>
      </w:r>
    </w:p>
    <w:p w:rsidR="00E41324" w:rsidRPr="00E41324" w:rsidRDefault="00E41324" w:rsidP="006E14BD">
      <w:pPr>
        <w:pStyle w:val="Textkrper"/>
      </w:pPr>
      <w:r>
        <w:t>Ism</w:t>
      </w:r>
      <w:r w:rsidR="00A90201">
        <w:t>ā</w:t>
      </w:r>
      <w:r>
        <w:t xml:space="preserve">ˁīl from the village </w:t>
      </w:r>
      <w:r w:rsidR="00A90201">
        <w:t xml:space="preserve">of Qōran </w:t>
      </w:r>
      <w:r>
        <w:t>(40 years)</w:t>
      </w:r>
    </w:p>
    <w:tbl>
      <w:tblPr>
        <w:tblStyle w:val="Tabellenraster"/>
        <w:tblW w:w="9072" w:type="dxa"/>
        <w:tblLook w:val="0400" w:firstRow="0" w:lastRow="0" w:firstColumn="0" w:lastColumn="0" w:noHBand="0" w:noVBand="1"/>
      </w:tblPr>
      <w:tblGrid>
        <w:gridCol w:w="850"/>
        <w:gridCol w:w="3969"/>
        <w:gridCol w:w="4253"/>
      </w:tblGrid>
      <w:tr w:rsidR="00D913C7" w:rsidRPr="00926365" w:rsidTr="00DE5874">
        <w:tc>
          <w:tcPr>
            <w:tcW w:w="850" w:type="dxa"/>
          </w:tcPr>
          <w:p w:rsidR="00D913C7" w:rsidRDefault="00D913C7" w:rsidP="005A7D16">
            <w:pPr>
              <w:rPr>
                <w:lang w:val="en-US"/>
              </w:rPr>
            </w:pPr>
            <w:r>
              <w:rPr>
                <w:lang w:val="en-US"/>
              </w:rPr>
              <w:t>0</w:t>
            </w:r>
          </w:p>
        </w:tc>
        <w:tc>
          <w:tcPr>
            <w:tcW w:w="3969" w:type="dxa"/>
          </w:tcPr>
          <w:p w:rsidR="00D913C7" w:rsidRPr="00155094" w:rsidRDefault="00CE77C1" w:rsidP="005A7D16">
            <w:pPr>
              <w:rPr>
                <w:lang w:val="en-US"/>
              </w:rPr>
            </w:pPr>
            <w:r>
              <w:rPr>
                <w:lang w:val="en-US"/>
              </w:rPr>
              <w:t>ˀiḥne hēne ˁidne kilme yaˁni ygūlūn wādi yigṭaˁ kull al-widyān. hāḏa hū walid rayyis […] huwwe walid rayyis w-zaˁlān min abū.</w:t>
            </w:r>
          </w:p>
        </w:tc>
        <w:tc>
          <w:tcPr>
            <w:tcW w:w="4253" w:type="dxa"/>
          </w:tcPr>
          <w:p w:rsidR="00D913C7" w:rsidRPr="00CE77C1" w:rsidRDefault="00D913C7" w:rsidP="005A7D16">
            <w:pPr>
              <w:rPr>
                <w:lang w:val="en-US"/>
              </w:rPr>
            </w:pPr>
          </w:p>
        </w:tc>
      </w:tr>
      <w:tr w:rsidR="00CE77C1" w:rsidRPr="00926365" w:rsidTr="00DE5874">
        <w:tc>
          <w:tcPr>
            <w:tcW w:w="850" w:type="dxa"/>
          </w:tcPr>
          <w:p w:rsidR="00CE77C1" w:rsidRDefault="00CE77C1" w:rsidP="005A7D16">
            <w:pPr>
              <w:rPr>
                <w:lang w:val="en-US"/>
              </w:rPr>
            </w:pPr>
          </w:p>
        </w:tc>
        <w:tc>
          <w:tcPr>
            <w:tcW w:w="3969" w:type="dxa"/>
          </w:tcPr>
          <w:p w:rsidR="00CE77C1" w:rsidRDefault="00CE77C1" w:rsidP="005A7D16">
            <w:pPr>
              <w:rPr>
                <w:lang w:val="en-US"/>
              </w:rPr>
            </w:pPr>
            <w:r>
              <w:rPr>
                <w:lang w:val="en-US"/>
              </w:rPr>
              <w:t>w-gūm šayyil bētak w taˁāl ˁala qēr nizil, ˁala qēr ˁarab. waktin ǧāy ˁal ˁarab ḏōlāk, bāni bētu, ˀač-čādir, demek ki šādd ač-čāsir ˁala čāsir ar-rayyis.</w:t>
            </w:r>
          </w:p>
        </w:tc>
        <w:tc>
          <w:tcPr>
            <w:tcW w:w="4253" w:type="dxa"/>
          </w:tcPr>
          <w:p w:rsidR="00CE77C1" w:rsidRPr="00CE77C1" w:rsidRDefault="00CE77C1" w:rsidP="005A7D16">
            <w:pPr>
              <w:rPr>
                <w:lang w:val="en-US"/>
              </w:rPr>
            </w:pPr>
          </w:p>
        </w:tc>
      </w:tr>
      <w:tr w:rsidR="00CE77C1" w:rsidRPr="00926365" w:rsidTr="00DE5874">
        <w:tc>
          <w:tcPr>
            <w:tcW w:w="850" w:type="dxa"/>
          </w:tcPr>
          <w:p w:rsidR="00CE77C1" w:rsidRDefault="00CE77C1" w:rsidP="005A7D16">
            <w:pPr>
              <w:rPr>
                <w:lang w:val="en-US"/>
              </w:rPr>
            </w:pPr>
          </w:p>
        </w:tc>
        <w:tc>
          <w:tcPr>
            <w:tcW w:w="3969" w:type="dxa"/>
          </w:tcPr>
          <w:p w:rsidR="00CE77C1" w:rsidRPr="00CE77C1" w:rsidRDefault="00CE77C1" w:rsidP="005A7D16">
            <w:pPr>
              <w:rPr>
                <w:rtl/>
                <w:lang w:val="en-US" w:bidi="ar-OM"/>
              </w:rPr>
            </w:pPr>
            <w:r>
              <w:rPr>
                <w:lang w:val="en-US"/>
              </w:rPr>
              <w:t>yaˁni ˀal-bēt waktinnu yinšadd, mū luwwa maras? – yšiddūn al-bēt b-al-maras – huwwa, sidd ᵊmrəsak ˁala maras ar-rayyis, ˀal ǧāyu ǧidīd, yaˁni hāḏi m</w:t>
            </w:r>
            <w:r w:rsidRPr="00CE77C1">
              <w:rPr>
                <w:lang w:val="en-US"/>
              </w:rPr>
              <w:t>a</w:t>
            </w:r>
            <w:r>
              <w:rPr>
                <w:lang w:val="en-US"/>
              </w:rPr>
              <w:t>ˁnāthe.</w:t>
            </w:r>
          </w:p>
        </w:tc>
        <w:tc>
          <w:tcPr>
            <w:tcW w:w="4253" w:type="dxa"/>
          </w:tcPr>
          <w:p w:rsidR="00CE77C1" w:rsidRPr="00CE77C1" w:rsidRDefault="00CE77C1" w:rsidP="005A7D16">
            <w:pPr>
              <w:rPr>
                <w:lang w:val="en-US" w:bidi="ar-OM"/>
              </w:rPr>
            </w:pPr>
          </w:p>
        </w:tc>
      </w:tr>
      <w:tr w:rsidR="00CE77C1" w:rsidRPr="00926365" w:rsidTr="00DE5874">
        <w:tc>
          <w:tcPr>
            <w:tcW w:w="850" w:type="dxa"/>
          </w:tcPr>
          <w:p w:rsidR="00CE77C1" w:rsidRDefault="00CE77C1" w:rsidP="005A7D16">
            <w:pPr>
              <w:rPr>
                <w:lang w:val="en-US"/>
              </w:rPr>
            </w:pPr>
          </w:p>
        </w:tc>
        <w:tc>
          <w:tcPr>
            <w:tcW w:w="3969" w:type="dxa"/>
          </w:tcPr>
          <w:p w:rsidR="00CE77C1" w:rsidRDefault="00CE77C1" w:rsidP="005A7D16">
            <w:pPr>
              <w:rPr>
                <w:lang w:val="en-US"/>
              </w:rPr>
            </w:pPr>
            <w:r>
              <w:rPr>
                <w:lang w:val="en-US"/>
              </w:rPr>
              <w:t xml:space="preserve">tara mā ˁindi kullši ǧūˁān āni, ydarrb-illu b-aṭ-ṭabši yaˁni miṯil hāḏi ḥunṭa ˀište ṭaḥīn ište samin. hāḏa ṣāyir gahawči ˁind ar-rayyis ḏa. </w:t>
            </w:r>
          </w:p>
        </w:tc>
        <w:tc>
          <w:tcPr>
            <w:tcW w:w="4253" w:type="dxa"/>
          </w:tcPr>
          <w:p w:rsidR="00CE77C1" w:rsidRPr="00CE77C1" w:rsidRDefault="00CE77C1" w:rsidP="005A7D16">
            <w:pPr>
              <w:rPr>
                <w:lang w:val="en-US" w:bidi="ar-OM"/>
              </w:rPr>
            </w:pPr>
          </w:p>
        </w:tc>
      </w:tr>
      <w:tr w:rsidR="00CE77C1" w:rsidRPr="00CE77C1" w:rsidTr="00DE5874">
        <w:tc>
          <w:tcPr>
            <w:tcW w:w="850" w:type="dxa"/>
          </w:tcPr>
          <w:p w:rsidR="00CE77C1" w:rsidRDefault="00CE77C1" w:rsidP="005A7D16">
            <w:pPr>
              <w:rPr>
                <w:lang w:val="en-US"/>
              </w:rPr>
            </w:pPr>
          </w:p>
        </w:tc>
        <w:tc>
          <w:tcPr>
            <w:tcW w:w="3969" w:type="dxa"/>
          </w:tcPr>
          <w:p w:rsidR="00CE77C1" w:rsidRPr="00CE77C1" w:rsidRDefault="00CE77C1" w:rsidP="00635B39">
            <w:pPr>
              <w:rPr>
                <w:lang w:val="en-US"/>
              </w:rPr>
            </w:pPr>
            <w:r w:rsidRPr="00CE77C1">
              <w:rPr>
                <w:lang w:val="en-US"/>
              </w:rPr>
              <w:t xml:space="preserve">demek ki tāli l-lēl </w:t>
            </w:r>
            <w:r>
              <w:rPr>
                <w:lang w:val="en-US"/>
              </w:rPr>
              <w:t>ᵊmˁattib yaˁni ˁatābtu ˀinnu huwwa zād walid rayyis, raˁi… ar-rayyis hāḏa samˁānu gāyl-illu: “ˀinte, smiˁtak, ˁattabit w-b-ˁatābtak</w:t>
            </w:r>
            <w:r w:rsidR="00E6583B">
              <w:rPr>
                <w:lang w:val="en-US"/>
              </w:rPr>
              <w:t>.”</w:t>
            </w:r>
            <w:r>
              <w:rPr>
                <w:lang w:val="en-US"/>
              </w:rPr>
              <w:t xml:space="preserve"> – ˀal-ˁatābe tˁarifha, mū? </w:t>
            </w:r>
          </w:p>
        </w:tc>
        <w:tc>
          <w:tcPr>
            <w:tcW w:w="4253" w:type="dxa"/>
          </w:tcPr>
          <w:p w:rsidR="00CE77C1" w:rsidRPr="00CE77C1" w:rsidRDefault="00CE77C1" w:rsidP="005A7D16">
            <w:pPr>
              <w:rPr>
                <w:lang w:val="en-US" w:bidi="ar-OM"/>
              </w:rPr>
            </w:pPr>
          </w:p>
        </w:tc>
      </w:tr>
      <w:tr w:rsidR="00635B39" w:rsidRPr="00CE77C1" w:rsidTr="00DE5874">
        <w:tc>
          <w:tcPr>
            <w:tcW w:w="850" w:type="dxa"/>
          </w:tcPr>
          <w:p w:rsidR="00635B39" w:rsidRDefault="00635B39" w:rsidP="005A7D16">
            <w:pPr>
              <w:rPr>
                <w:lang w:val="en-US"/>
              </w:rPr>
            </w:pPr>
          </w:p>
        </w:tc>
        <w:tc>
          <w:tcPr>
            <w:tcW w:w="3969" w:type="dxa"/>
          </w:tcPr>
          <w:p w:rsidR="00635B39" w:rsidRPr="00CE77C1" w:rsidRDefault="00E6583B" w:rsidP="00E6583B">
            <w:pPr>
              <w:rPr>
                <w:lang w:val="en-US"/>
              </w:rPr>
            </w:pPr>
            <w:r>
              <w:rPr>
                <w:lang w:val="en-US"/>
              </w:rPr>
              <w:t>“</w:t>
            </w:r>
            <w:r w:rsidR="00635B39">
              <w:rPr>
                <w:lang w:val="en-US"/>
              </w:rPr>
              <w:t>b-ˁatābtak</w:t>
            </w:r>
            <w:r>
              <w:rPr>
                <w:lang w:val="en-US"/>
              </w:rPr>
              <w:t xml:space="preserve"> miṯil inte sāwēt ḥēlak ibin rayyis. čādinnak miṯil-ma ˁattabit – ˁala rāsi, ˀinčādak ǧaˁad ssāwi čiḏib alli ˀaḏbaḥak. </w:t>
            </w:r>
          </w:p>
        </w:tc>
        <w:tc>
          <w:tcPr>
            <w:tcW w:w="4253" w:type="dxa"/>
          </w:tcPr>
          <w:p w:rsidR="00635B39" w:rsidRPr="00CE77C1" w:rsidRDefault="00635B39" w:rsidP="005A7D16">
            <w:pPr>
              <w:rPr>
                <w:lang w:val="en-US" w:bidi="ar-OM"/>
              </w:rPr>
            </w:pPr>
          </w:p>
        </w:tc>
      </w:tr>
      <w:tr w:rsidR="00E6583B" w:rsidRPr="00CE77C1" w:rsidTr="00DE5874">
        <w:tc>
          <w:tcPr>
            <w:tcW w:w="850" w:type="dxa"/>
          </w:tcPr>
          <w:p w:rsidR="00E6583B" w:rsidRDefault="00E6583B" w:rsidP="005A7D16">
            <w:pPr>
              <w:rPr>
                <w:lang w:val="en-US"/>
              </w:rPr>
            </w:pPr>
          </w:p>
        </w:tc>
        <w:tc>
          <w:tcPr>
            <w:tcW w:w="3969" w:type="dxa"/>
          </w:tcPr>
          <w:p w:rsidR="00E6583B" w:rsidRPr="00E6583B" w:rsidRDefault="00E6583B" w:rsidP="00E6583B">
            <w:pPr>
              <w:rPr>
                <w:rtl/>
                <w:lang w:val="en-US" w:bidi="ar-OM"/>
              </w:rPr>
            </w:pPr>
            <w:r>
              <w:rPr>
                <w:lang w:val="en-US"/>
              </w:rPr>
              <w:t>ˀāni gāyil alḥaz arīd adarrib zulmi ˁala ˀahalak ta-šūfak ṣaḥīḥ walid rayyis alli lā.”</w:t>
            </w:r>
          </w:p>
        </w:tc>
        <w:tc>
          <w:tcPr>
            <w:tcW w:w="4253" w:type="dxa"/>
          </w:tcPr>
          <w:p w:rsidR="00E6583B" w:rsidRPr="00CE77C1" w:rsidRDefault="00E6583B" w:rsidP="005A7D16">
            <w:pPr>
              <w:rPr>
                <w:lang w:val="en-US" w:bidi="ar-OM"/>
              </w:rPr>
            </w:pPr>
          </w:p>
        </w:tc>
      </w:tr>
      <w:tr w:rsidR="00E6583B" w:rsidRPr="00CE77C1" w:rsidTr="00DE5874">
        <w:tc>
          <w:tcPr>
            <w:tcW w:w="850" w:type="dxa"/>
          </w:tcPr>
          <w:p w:rsidR="00E6583B" w:rsidRDefault="00E6583B" w:rsidP="005A7D16">
            <w:pPr>
              <w:rPr>
                <w:lang w:val="en-US"/>
              </w:rPr>
            </w:pPr>
            <w:r>
              <w:rPr>
                <w:lang w:val="en-US"/>
              </w:rPr>
              <w:t>10:33</w:t>
            </w:r>
          </w:p>
        </w:tc>
        <w:tc>
          <w:tcPr>
            <w:tcW w:w="3969" w:type="dxa"/>
          </w:tcPr>
          <w:p w:rsidR="00E6583B" w:rsidRDefault="00E6583B" w:rsidP="00E6583B">
            <w:pPr>
              <w:rPr>
                <w:lang w:val="en-US"/>
              </w:rPr>
            </w:pPr>
            <w:r>
              <w:rPr>
                <w:lang w:val="en-US"/>
              </w:rPr>
              <w:t>“ˀī”, gāyil, “rūḥu ˁala hali bass atəraǧǧākum ˁala ˁammi Wādi lā trūḥūn!” – gāyil “ˁalē?” – gāyil “ˁammi Wādi riǧǧāl-in ḏ̣aˁīf mā ˁindu šī. w-al-qēr, ˁal abūye ˁal ˁamāmi at trīdūnu minhum rūḥu!”</w:t>
            </w:r>
          </w:p>
        </w:tc>
        <w:tc>
          <w:tcPr>
            <w:tcW w:w="4253" w:type="dxa"/>
          </w:tcPr>
          <w:p w:rsidR="00E6583B" w:rsidRPr="00CE77C1" w:rsidRDefault="00E6583B" w:rsidP="005A7D16">
            <w:pPr>
              <w:rPr>
                <w:lang w:val="en-US" w:bidi="ar-OM"/>
              </w:rPr>
            </w:pPr>
          </w:p>
        </w:tc>
      </w:tr>
      <w:tr w:rsidR="00E6583B" w:rsidRPr="00CE77C1" w:rsidTr="00DE5874">
        <w:tc>
          <w:tcPr>
            <w:tcW w:w="850" w:type="dxa"/>
          </w:tcPr>
          <w:p w:rsidR="00E6583B" w:rsidRDefault="00E6583B" w:rsidP="005A7D16">
            <w:pPr>
              <w:rPr>
                <w:lang w:val="en-US"/>
              </w:rPr>
            </w:pPr>
          </w:p>
        </w:tc>
        <w:tc>
          <w:tcPr>
            <w:tcW w:w="3969" w:type="dxa"/>
          </w:tcPr>
          <w:p w:rsidR="00E6583B" w:rsidRDefault="00E6583B" w:rsidP="004969D7">
            <w:pPr>
              <w:rPr>
                <w:lang w:val="en-US"/>
              </w:rPr>
            </w:pPr>
            <w:r>
              <w:rPr>
                <w:lang w:val="en-US"/>
              </w:rPr>
              <w:t xml:space="preserve">haḏōl waktin rāyḥīn gāylīn “ta-nmurr ˁala ˁammu Wādi ta-nšūf ᵊšnōnu!” waktin ǧāyīn ˁala ˁammu Wādi </w:t>
            </w:r>
            <w:r w:rsidR="004969D7">
              <w:rPr>
                <w:lang w:val="en-US"/>
              </w:rPr>
              <w:t>ˀin ar-rikkāba ˀaḏ-ḏibāyiḥ mā yinzilin minhe. yiḏbaḥūn wəḥde yimūnhe l-al-xuṭṭār w yiǧībūn al-uxra yiḏbaḥūnhe.</w:t>
            </w:r>
          </w:p>
        </w:tc>
        <w:tc>
          <w:tcPr>
            <w:tcW w:w="4253" w:type="dxa"/>
          </w:tcPr>
          <w:p w:rsidR="00E6583B" w:rsidRPr="00CE77C1" w:rsidRDefault="00E6583B" w:rsidP="005A7D16">
            <w:pPr>
              <w:rPr>
                <w:lang w:val="en-US" w:bidi="ar-OM"/>
              </w:rPr>
            </w:pPr>
          </w:p>
        </w:tc>
      </w:tr>
      <w:tr w:rsidR="004969D7" w:rsidRPr="00CE77C1" w:rsidTr="00DE5874">
        <w:tc>
          <w:tcPr>
            <w:tcW w:w="850" w:type="dxa"/>
          </w:tcPr>
          <w:p w:rsidR="004969D7" w:rsidRDefault="004969D7" w:rsidP="005A7D16">
            <w:pPr>
              <w:rPr>
                <w:lang w:val="en-US"/>
              </w:rPr>
            </w:pPr>
          </w:p>
        </w:tc>
        <w:tc>
          <w:tcPr>
            <w:tcW w:w="3969" w:type="dxa"/>
          </w:tcPr>
          <w:p w:rsidR="004969D7" w:rsidRDefault="004969D7" w:rsidP="004969D7">
            <w:pPr>
              <w:rPr>
                <w:lang w:val="en-US"/>
              </w:rPr>
            </w:pPr>
            <w:r>
              <w:rPr>
                <w:lang w:val="en-US"/>
              </w:rPr>
              <w:t>haḏōle ˁād waktin šāyfīn ˁammu Wādi, “hāḏa lissaˁ al-faqīr”, gāyil, “ruddu yā ǧimāˁa! Wādi yigṭaˁ kull al-widyān.” ǧāyīn ˁalē gāyil “ᵊšnōn?” gāylīn “xayyo miṯil-ma ygūl nahār ǧāy ˁa-r-rayyis hadīye ṭēr ḥurr. tara l-ˁarab düškün ˁala ṭēr al-ḥurr.</w:t>
            </w:r>
          </w:p>
        </w:tc>
        <w:tc>
          <w:tcPr>
            <w:tcW w:w="4253" w:type="dxa"/>
          </w:tcPr>
          <w:p w:rsidR="004969D7" w:rsidRPr="00CE77C1" w:rsidRDefault="004969D7" w:rsidP="005A7D16">
            <w:pPr>
              <w:rPr>
                <w:lang w:val="en-US" w:bidi="ar-OM"/>
              </w:rPr>
            </w:pPr>
          </w:p>
        </w:tc>
      </w:tr>
      <w:tr w:rsidR="004969D7" w:rsidRPr="00CE77C1" w:rsidTr="00DE5874">
        <w:tc>
          <w:tcPr>
            <w:tcW w:w="850" w:type="dxa"/>
          </w:tcPr>
          <w:p w:rsidR="004969D7" w:rsidRDefault="004969D7" w:rsidP="005A7D16">
            <w:pPr>
              <w:rPr>
                <w:lang w:val="en-US"/>
              </w:rPr>
            </w:pPr>
          </w:p>
        </w:tc>
        <w:tc>
          <w:tcPr>
            <w:tcW w:w="3969" w:type="dxa"/>
          </w:tcPr>
          <w:p w:rsidR="004969D7" w:rsidRDefault="004969D7" w:rsidP="004969D7">
            <w:pPr>
              <w:rPr>
                <w:lang w:val="en-US"/>
              </w:rPr>
            </w:pPr>
            <w:r>
              <w:rPr>
                <w:lang w:val="en-US"/>
              </w:rPr>
              <w:t>waktin ǧāy ṭēr al-ḥurr gāyil “hala daḥḥǧ-inne! il hāḏa ˀaṭ-ṭēr ᵊšnōnu?” gāyil, “waḷḷa, yā šēx hāḏa ṭēr ḥurr ṣaḥīḥ, bēḏ̣at ḥurr amma rbāt diǧāǧe.</w:t>
            </w:r>
            <w:r w:rsidR="00BE1F82">
              <w:rPr>
                <w:lang w:val="en-US"/>
              </w:rPr>
              <w:t xml:space="preserve"> ˀal-faḏ̣la mā yākulhe. yifṭis min ǧūˁu w-mā yākul al-faḏ̣la.”</w:t>
            </w:r>
          </w:p>
        </w:tc>
        <w:tc>
          <w:tcPr>
            <w:tcW w:w="4253" w:type="dxa"/>
          </w:tcPr>
          <w:p w:rsidR="004969D7" w:rsidRPr="00CE77C1" w:rsidRDefault="004969D7" w:rsidP="005A7D16">
            <w:pPr>
              <w:rPr>
                <w:lang w:val="en-US" w:bidi="ar-OM"/>
              </w:rPr>
            </w:pPr>
          </w:p>
        </w:tc>
      </w:tr>
      <w:tr w:rsidR="00BE1F82" w:rsidRPr="00CE77C1" w:rsidTr="00DE5874">
        <w:tc>
          <w:tcPr>
            <w:tcW w:w="850" w:type="dxa"/>
          </w:tcPr>
          <w:p w:rsidR="00BE1F82" w:rsidRDefault="00BE1F82" w:rsidP="005A7D16">
            <w:pPr>
              <w:rPr>
                <w:lang w:val="en-US"/>
              </w:rPr>
            </w:pPr>
          </w:p>
        </w:tc>
        <w:tc>
          <w:tcPr>
            <w:tcW w:w="3969" w:type="dxa"/>
          </w:tcPr>
          <w:p w:rsidR="00BE1F82" w:rsidRDefault="00BE1F82" w:rsidP="004969D7">
            <w:pPr>
              <w:rPr>
                <w:lang w:val="en-US"/>
              </w:rPr>
            </w:pPr>
            <w:r>
              <w:rPr>
                <w:lang w:val="en-US"/>
              </w:rPr>
              <w:t>ygūl “aṭ-ṭēr al-ḥurr b-aš-šubak mā ylāwi.” gāyil “ᵊšnōn?” gāyil “rbāt diǧāǧ.” “ˀī”, gāyil, “zēn”. ˁugub ǧāyāt ṯaliṯ nāgāt, gāyil “ˁarrif-inne m-al-umm, m-al-ḥabbābe w mn-al-ᵊhnīye!”</w:t>
            </w:r>
          </w:p>
        </w:tc>
        <w:tc>
          <w:tcPr>
            <w:tcW w:w="4253" w:type="dxa"/>
          </w:tcPr>
          <w:p w:rsidR="00BE1F82" w:rsidRPr="00CE77C1" w:rsidRDefault="00BE1F82" w:rsidP="005A7D16">
            <w:pPr>
              <w:rPr>
                <w:lang w:val="en-US" w:bidi="ar-OM"/>
              </w:rPr>
            </w:pPr>
          </w:p>
        </w:tc>
      </w:tr>
      <w:tr w:rsidR="00BE1F82" w:rsidRPr="00CE77C1" w:rsidTr="00DE5874">
        <w:tc>
          <w:tcPr>
            <w:tcW w:w="850" w:type="dxa"/>
          </w:tcPr>
          <w:p w:rsidR="00BE1F82" w:rsidRDefault="00BE1F82" w:rsidP="005A7D16">
            <w:pPr>
              <w:rPr>
                <w:lang w:val="en-US"/>
              </w:rPr>
            </w:pPr>
          </w:p>
        </w:tc>
        <w:tc>
          <w:tcPr>
            <w:tcW w:w="3969" w:type="dxa"/>
          </w:tcPr>
          <w:p w:rsidR="00BE1F82" w:rsidRDefault="00BE1F82" w:rsidP="00027CDD">
            <w:pPr>
              <w:rPr>
                <w:lang w:val="en-US"/>
              </w:rPr>
            </w:pPr>
            <w:r>
              <w:rPr>
                <w:lang w:val="en-US"/>
              </w:rPr>
              <w:t>gāyil “xallūhin yˁaṭašin w yǧībūhin ˁa-l-ḥawāḏ̣ ˁa-l-mayye</w:t>
            </w:r>
            <w:r w:rsidR="00892A3A">
              <w:rPr>
                <w:lang w:val="en-US"/>
              </w:rPr>
              <w:t>!” ˁugub m</w:t>
            </w:r>
            <w:r w:rsidR="00027CDD">
              <w:rPr>
                <w:lang w:val="en-US"/>
              </w:rPr>
              <w:t>u</w:t>
            </w:r>
            <w:r w:rsidR="00892A3A">
              <w:rPr>
                <w:lang w:val="en-US"/>
              </w:rPr>
              <w:t>hum ǧāybīnhin, gāyil “hāḏi l-umm w-hāḏi l-binit w-hāḏi al-ḥabbābe.” ˁarfānhin, ˁarfānhin kullhin.</w:t>
            </w:r>
          </w:p>
        </w:tc>
        <w:tc>
          <w:tcPr>
            <w:tcW w:w="4253" w:type="dxa"/>
          </w:tcPr>
          <w:p w:rsidR="00BE1F82" w:rsidRPr="00CE77C1" w:rsidRDefault="00BE1F82" w:rsidP="005A7D16">
            <w:pPr>
              <w:rPr>
                <w:lang w:val="en-US" w:bidi="ar-OM"/>
              </w:rPr>
            </w:pPr>
          </w:p>
        </w:tc>
      </w:tr>
      <w:tr w:rsidR="000F3123" w:rsidRPr="00CE77C1" w:rsidTr="00DE5874">
        <w:tc>
          <w:tcPr>
            <w:tcW w:w="850" w:type="dxa"/>
          </w:tcPr>
          <w:p w:rsidR="000F3123" w:rsidRDefault="000F3123" w:rsidP="005A7D16">
            <w:pPr>
              <w:rPr>
                <w:lang w:val="en-US"/>
              </w:rPr>
            </w:pPr>
            <w:r>
              <w:rPr>
                <w:lang w:val="en-US"/>
              </w:rPr>
              <w:t>11:57</w:t>
            </w:r>
          </w:p>
        </w:tc>
        <w:tc>
          <w:tcPr>
            <w:tcW w:w="3969" w:type="dxa"/>
          </w:tcPr>
          <w:p w:rsidR="000F3123" w:rsidRDefault="0009702F" w:rsidP="0009702F">
            <w:pPr>
              <w:rPr>
                <w:lang w:val="en-US"/>
              </w:rPr>
            </w:pPr>
            <w:r>
              <w:rPr>
                <w:lang w:val="en-US"/>
              </w:rPr>
              <w:t>gāyil-lu ˁād “ˁallimni šnōn ˁrifit innu ṭēr al-ḥurr innu rbāt diǧāǧe?” rāyiḥ sāˁil rāˁīyu gāyil “doġri!” gāyil “diǧāǧe… hāḏa ṭēr al-ḥurr yrūḥ ˁa-l-misčäne, ītimargal bīhe. tara trūḥ ˁa-l-misčäne.”</w:t>
            </w:r>
          </w:p>
        </w:tc>
        <w:tc>
          <w:tcPr>
            <w:tcW w:w="4253" w:type="dxa"/>
          </w:tcPr>
          <w:p w:rsidR="000F3123" w:rsidRPr="00CE77C1" w:rsidRDefault="000F3123" w:rsidP="005A7D16">
            <w:pPr>
              <w:rPr>
                <w:lang w:val="en-US" w:bidi="ar-OM"/>
              </w:rPr>
            </w:pPr>
          </w:p>
        </w:tc>
      </w:tr>
      <w:tr w:rsidR="0009702F" w:rsidRPr="00CE77C1" w:rsidTr="00DE5874">
        <w:tc>
          <w:tcPr>
            <w:tcW w:w="850" w:type="dxa"/>
          </w:tcPr>
          <w:p w:rsidR="0009702F" w:rsidRDefault="0009702F" w:rsidP="005A7D16">
            <w:pPr>
              <w:rPr>
                <w:lang w:val="en-US"/>
              </w:rPr>
            </w:pPr>
          </w:p>
        </w:tc>
        <w:tc>
          <w:tcPr>
            <w:tcW w:w="3969" w:type="dxa"/>
          </w:tcPr>
          <w:p w:rsidR="0009702F" w:rsidRDefault="0009702F" w:rsidP="0009702F">
            <w:pPr>
              <w:rPr>
                <w:lang w:val="en-US"/>
              </w:rPr>
            </w:pPr>
            <w:r>
              <w:rPr>
                <w:lang w:val="en-US"/>
              </w:rPr>
              <w:t>gāyil “hāḏa, lōnu ˀummu mrabbītu ḥurr mā ǧī ˁa-l-misčäne w gām ītimargal bīhe,” manası var. gāyil “w-al-ᵊhnīye, ᵊšnōn ˁrifithin</w:t>
            </w:r>
            <w:r w:rsidR="0045332A">
              <w:rPr>
                <w:lang w:val="en-US"/>
              </w:rPr>
              <w:t xml:space="preserve"> an-nāgāt?” gāyil “an-nāgāt awwal nōb yxallin ˁa-ẓ-ẓġīre tišrab.”</w:t>
            </w:r>
          </w:p>
        </w:tc>
        <w:tc>
          <w:tcPr>
            <w:tcW w:w="4253" w:type="dxa"/>
          </w:tcPr>
          <w:p w:rsidR="0009702F" w:rsidRPr="00CE77C1" w:rsidRDefault="0009702F" w:rsidP="005A7D16">
            <w:pPr>
              <w:rPr>
                <w:lang w:val="en-US" w:bidi="ar-OM"/>
              </w:rPr>
            </w:pPr>
          </w:p>
        </w:tc>
      </w:tr>
      <w:tr w:rsidR="0045332A" w:rsidRPr="00CE77C1" w:rsidTr="00DE5874">
        <w:tc>
          <w:tcPr>
            <w:tcW w:w="850" w:type="dxa"/>
          </w:tcPr>
          <w:p w:rsidR="0045332A" w:rsidRDefault="0045332A" w:rsidP="005A7D16">
            <w:pPr>
              <w:rPr>
                <w:lang w:val="en-US"/>
              </w:rPr>
            </w:pPr>
          </w:p>
        </w:tc>
        <w:tc>
          <w:tcPr>
            <w:tcW w:w="3969" w:type="dxa"/>
          </w:tcPr>
          <w:p w:rsidR="0045332A" w:rsidRDefault="0023370E" w:rsidP="0023370E">
            <w:pPr>
              <w:rPr>
                <w:lang w:val="en-US"/>
              </w:rPr>
            </w:pPr>
            <w:r>
              <w:rPr>
                <w:lang w:val="en-US"/>
              </w:rPr>
              <w:t>gāyil “ˀinte mā-dām-in ha-l-kuṯra tˁarif mā tˁallimni ˀāni šinu min ādami ar-rayyis ᵊb-ḥilfu yāw.”</w:t>
            </w:r>
            <w:r w:rsidR="00D3005B">
              <w:rPr>
                <w:lang w:val="en-US"/>
              </w:rPr>
              <w:t xml:space="preserve"> gāyil “yā šēx, ˀinte šēx w-abūk šēx w-inte wlēd ᵊflān w ǧiddak ᵊflān.”</w:t>
            </w:r>
          </w:p>
        </w:tc>
        <w:tc>
          <w:tcPr>
            <w:tcW w:w="4253" w:type="dxa"/>
          </w:tcPr>
          <w:p w:rsidR="0045332A" w:rsidRPr="00CE77C1" w:rsidRDefault="0045332A" w:rsidP="005A7D16">
            <w:pPr>
              <w:rPr>
                <w:lang w:val="en-US" w:bidi="ar-OM"/>
              </w:rPr>
            </w:pPr>
          </w:p>
        </w:tc>
      </w:tr>
      <w:tr w:rsidR="00D3005B" w:rsidRPr="00CE77C1" w:rsidTr="00DE5874">
        <w:tc>
          <w:tcPr>
            <w:tcW w:w="850" w:type="dxa"/>
          </w:tcPr>
          <w:p w:rsidR="00D3005B" w:rsidRDefault="00D3005B" w:rsidP="005A7D16">
            <w:pPr>
              <w:rPr>
                <w:lang w:val="en-US"/>
              </w:rPr>
            </w:pPr>
          </w:p>
        </w:tc>
        <w:tc>
          <w:tcPr>
            <w:tcW w:w="3969" w:type="dxa"/>
          </w:tcPr>
          <w:p w:rsidR="00D3005B" w:rsidRDefault="00D3005B" w:rsidP="0023370E">
            <w:pPr>
              <w:rPr>
                <w:lang w:val="en-US"/>
              </w:rPr>
            </w:pPr>
            <w:r>
              <w:rPr>
                <w:lang w:val="en-US"/>
              </w:rPr>
              <w:t>gāyil “lā!” gāyil “tinṭīni yamīn allāhi taˁāla ˀinnak mā tḥāčīni?” gāyil “mā_ḥāčīk!” gāyil “waḷḷa šēx inte olsa olsa ˀinte wlēd biyyāˁ minte wlēd rayyis.” gāyil “ᵊšnōn?” gāyil “rūḥ isˁal ummak!”</w:t>
            </w:r>
          </w:p>
        </w:tc>
        <w:tc>
          <w:tcPr>
            <w:tcW w:w="4253" w:type="dxa"/>
          </w:tcPr>
          <w:p w:rsidR="00D3005B" w:rsidRPr="00CE77C1" w:rsidRDefault="00D3005B" w:rsidP="005A7D16">
            <w:pPr>
              <w:rPr>
                <w:lang w:val="en-US" w:bidi="ar-OM"/>
              </w:rPr>
            </w:pPr>
          </w:p>
        </w:tc>
      </w:tr>
      <w:tr w:rsidR="003C07D7" w:rsidRPr="00CE77C1" w:rsidTr="00DE5874">
        <w:tc>
          <w:tcPr>
            <w:tcW w:w="850" w:type="dxa"/>
          </w:tcPr>
          <w:p w:rsidR="003C07D7" w:rsidRDefault="003C07D7" w:rsidP="005A7D16">
            <w:pPr>
              <w:rPr>
                <w:lang w:val="en-US"/>
              </w:rPr>
            </w:pPr>
          </w:p>
        </w:tc>
        <w:tc>
          <w:tcPr>
            <w:tcW w:w="3969" w:type="dxa"/>
          </w:tcPr>
          <w:p w:rsidR="003C07D7" w:rsidRDefault="003C07D7" w:rsidP="003C07D7">
            <w:pPr>
              <w:rPr>
                <w:lang w:val="en-US"/>
              </w:rPr>
            </w:pPr>
            <w:r>
              <w:rPr>
                <w:lang w:val="en-US"/>
              </w:rPr>
              <w:t>hāḏa ǧāy ˁal ummu “yuṃṃa! ˀāni wlēd min?” gāyle “wlēdi, ˀinta ˀabūk ᵊflān rayyis w-hīčiḏ.” gāyil “lā!” yā tˁallmīni yā ˀaḏbaḥič!” yaˁni mwazzīhe.</w:t>
            </w:r>
          </w:p>
        </w:tc>
        <w:tc>
          <w:tcPr>
            <w:tcW w:w="4253" w:type="dxa"/>
          </w:tcPr>
          <w:p w:rsidR="003C07D7" w:rsidRPr="00CE77C1" w:rsidRDefault="003C07D7" w:rsidP="005A7D16">
            <w:pPr>
              <w:rPr>
                <w:lang w:val="en-US" w:bidi="ar-OM"/>
              </w:rPr>
            </w:pPr>
          </w:p>
        </w:tc>
      </w:tr>
      <w:tr w:rsidR="003C07D7" w:rsidRPr="00CE77C1" w:rsidTr="00DE5874">
        <w:tc>
          <w:tcPr>
            <w:tcW w:w="850" w:type="dxa"/>
          </w:tcPr>
          <w:p w:rsidR="003C07D7" w:rsidRDefault="003C07D7" w:rsidP="005A7D16">
            <w:pPr>
              <w:rPr>
                <w:lang w:val="en-US"/>
              </w:rPr>
            </w:pPr>
          </w:p>
        </w:tc>
        <w:tc>
          <w:tcPr>
            <w:tcW w:w="3969" w:type="dxa"/>
          </w:tcPr>
          <w:p w:rsidR="003C07D7" w:rsidRDefault="003C07D7" w:rsidP="003C07D7">
            <w:pPr>
              <w:rPr>
                <w:lang w:val="en-US"/>
              </w:rPr>
            </w:pPr>
            <w:r>
              <w:rPr>
                <w:lang w:val="en-US"/>
              </w:rPr>
              <w:t>gāyil “ˁallimni! ˀabūye minhu?” gāyle “waḷḷa ya-wlēdi</w:t>
            </w:r>
            <w:r w:rsidR="00823209">
              <w:rPr>
                <w:lang w:val="en-US"/>
              </w:rPr>
              <w:t>! ˀabūk aṣ-ṣaḥīḥ mā yṣir-lu ḏanne. w-nahāṛ ǧāne hēne biyyāˁ, minšān ta-yṣīr l-abūk ḏanne čān axalli l-biyyāˁ ynām ˁindi.” msāwīye zine yaˁni.</w:t>
            </w:r>
          </w:p>
        </w:tc>
        <w:tc>
          <w:tcPr>
            <w:tcW w:w="4253" w:type="dxa"/>
          </w:tcPr>
          <w:p w:rsidR="003C07D7" w:rsidRPr="00CE77C1" w:rsidRDefault="003C07D7" w:rsidP="005A7D16">
            <w:pPr>
              <w:rPr>
                <w:lang w:val="en-US" w:bidi="ar-OM"/>
              </w:rPr>
            </w:pPr>
          </w:p>
        </w:tc>
      </w:tr>
      <w:tr w:rsidR="003F5609" w:rsidRPr="00CE77C1" w:rsidTr="00DE5874">
        <w:tc>
          <w:tcPr>
            <w:tcW w:w="850" w:type="dxa"/>
          </w:tcPr>
          <w:p w:rsidR="003F5609" w:rsidRDefault="003F5609" w:rsidP="005A7D16">
            <w:pPr>
              <w:rPr>
                <w:lang w:val="en-US"/>
              </w:rPr>
            </w:pPr>
          </w:p>
        </w:tc>
        <w:tc>
          <w:tcPr>
            <w:tcW w:w="3969" w:type="dxa"/>
          </w:tcPr>
          <w:p w:rsidR="003F5609" w:rsidRPr="003F5609" w:rsidRDefault="003F5609" w:rsidP="003C07D7">
            <w:pPr>
              <w:rPr>
                <w:lang w:val="en-US" w:bidi="ar-OM"/>
              </w:rPr>
            </w:pPr>
            <w:r>
              <w:rPr>
                <w:lang w:val="en-US"/>
              </w:rPr>
              <w:t xml:space="preserve">ǧāy ˁala hāḏa, gāyil “xayyo! doġri tgūl āni wlēd biyyāˁ. saˁalit ummi, gālat-li </w:t>
            </w:r>
            <w:r w:rsidRPr="003F5609">
              <w:rPr>
                <w:lang w:val="en-US" w:bidi="ar-OM"/>
              </w:rPr>
              <w:t>ˀab</w:t>
            </w:r>
            <w:r>
              <w:rPr>
                <w:lang w:val="en-US" w:bidi="ar-OM"/>
              </w:rPr>
              <w:t>ūk biyyāˁ. fahhimni ˀinte šnōn ˁrifitni ˀinni walid biyyāˁ?”</w:t>
            </w:r>
          </w:p>
        </w:tc>
        <w:tc>
          <w:tcPr>
            <w:tcW w:w="4253" w:type="dxa"/>
          </w:tcPr>
          <w:p w:rsidR="003F5609" w:rsidRPr="00CE77C1" w:rsidRDefault="003F5609" w:rsidP="005A7D16">
            <w:pPr>
              <w:rPr>
                <w:lang w:val="en-US" w:bidi="ar-OM"/>
              </w:rPr>
            </w:pPr>
          </w:p>
        </w:tc>
      </w:tr>
      <w:tr w:rsidR="003F5609" w:rsidRPr="00DD6749" w:rsidTr="00DE5874">
        <w:tc>
          <w:tcPr>
            <w:tcW w:w="850" w:type="dxa"/>
          </w:tcPr>
          <w:p w:rsidR="003F5609" w:rsidRDefault="003F5609" w:rsidP="005A7D16">
            <w:pPr>
              <w:rPr>
                <w:lang w:val="en-US"/>
              </w:rPr>
            </w:pPr>
          </w:p>
        </w:tc>
        <w:tc>
          <w:tcPr>
            <w:tcW w:w="3969" w:type="dxa"/>
          </w:tcPr>
          <w:p w:rsidR="003F5609" w:rsidRPr="00DD6749" w:rsidRDefault="00DD6749" w:rsidP="003C07D7">
            <w:pPr>
              <w:rPr>
                <w:lang w:val="en-US"/>
              </w:rPr>
            </w:pPr>
            <w:r>
              <w:rPr>
                <w:lang w:val="en-US"/>
              </w:rPr>
              <w:t xml:space="preserve">gāyil “yā šēx! </w:t>
            </w:r>
            <w:r w:rsidRPr="00DD6749">
              <w:rPr>
                <w:lang w:val="en-US"/>
              </w:rPr>
              <w:t>ˀāni wakt-inni zˁilit min abūy w-ǧī</w:t>
            </w:r>
            <w:r>
              <w:rPr>
                <w:lang w:val="en-US"/>
              </w:rPr>
              <w:t>t ˁalēk šaddēt ač-časir ˁa-č-časir. ˀāni šinhi maˁnāthe? ˀin mā ˁindi šī daḥḥič inte škuṯur ᵊˁrubak.</w:t>
            </w:r>
          </w:p>
        </w:tc>
        <w:tc>
          <w:tcPr>
            <w:tcW w:w="4253" w:type="dxa"/>
          </w:tcPr>
          <w:p w:rsidR="003F5609" w:rsidRPr="00DD6749" w:rsidRDefault="003F5609" w:rsidP="005A7D16">
            <w:pPr>
              <w:rPr>
                <w:lang w:val="en-US" w:bidi="ar-OM"/>
              </w:rPr>
            </w:pPr>
          </w:p>
        </w:tc>
      </w:tr>
      <w:tr w:rsidR="00DD6749" w:rsidRPr="00DD6749" w:rsidTr="00DE5874">
        <w:tc>
          <w:tcPr>
            <w:tcW w:w="850" w:type="dxa"/>
          </w:tcPr>
          <w:p w:rsidR="00DD6749" w:rsidRDefault="00DD6749" w:rsidP="005A7D16">
            <w:pPr>
              <w:rPr>
                <w:lang w:val="en-US"/>
              </w:rPr>
            </w:pPr>
          </w:p>
        </w:tc>
        <w:tc>
          <w:tcPr>
            <w:tcW w:w="3969" w:type="dxa"/>
          </w:tcPr>
          <w:p w:rsidR="00DD6749" w:rsidRPr="00DD6749" w:rsidRDefault="00DD6749" w:rsidP="003C07D7">
            <w:pPr>
              <w:rPr>
                <w:lang w:val="en-US"/>
              </w:rPr>
            </w:pPr>
            <w:r w:rsidRPr="00DD6749">
              <w:rPr>
                <w:lang w:val="en-US"/>
              </w:rPr>
              <w:t>lōn min kull bēt lāmm-illi ˁaniz w</w:t>
            </w:r>
            <w:r>
              <w:rPr>
                <w:lang w:val="en-US"/>
              </w:rPr>
              <w:t>ēya nˁaǧe, ˀāni ṣār ˁindi ˀarbaˁīn xamsīn ᵊnˁaǧe mā ḏ̣all-illi ˀiḥtiyāǧ, ˀinte gimit ddarrb-illi b-aṭ-ṭabši, b-aṭ-ṭabši, šuġl al-biyyāˁ.</w:t>
            </w:r>
          </w:p>
        </w:tc>
        <w:tc>
          <w:tcPr>
            <w:tcW w:w="4253" w:type="dxa"/>
          </w:tcPr>
          <w:p w:rsidR="00DD6749" w:rsidRPr="00DD6749" w:rsidRDefault="00DD6749" w:rsidP="005A7D16">
            <w:pPr>
              <w:rPr>
                <w:lang w:val="en-US" w:bidi="ar-OM"/>
              </w:rPr>
            </w:pPr>
          </w:p>
        </w:tc>
      </w:tr>
    </w:tbl>
    <w:p w:rsidR="00D913C7" w:rsidRPr="00DD6749" w:rsidRDefault="00D913C7" w:rsidP="00E37A9F">
      <w:pPr>
        <w:pStyle w:val="Textkrper2"/>
        <w:spacing w:line="240" w:lineRule="auto"/>
        <w:rPr>
          <w:lang w:val="en-US"/>
        </w:rPr>
      </w:pPr>
    </w:p>
    <w:p w:rsidR="00CC37A3" w:rsidRDefault="00CC37A3" w:rsidP="00CC37A3">
      <w:pPr>
        <w:pStyle w:val="berschrift2"/>
      </w:pPr>
      <w:r>
        <w:t>Urfa-042 About hospitality [new]</w:t>
      </w:r>
    </w:p>
    <w:p w:rsidR="00CC37A3" w:rsidRDefault="00CC37A3" w:rsidP="006E14BD">
      <w:pPr>
        <w:pStyle w:val="Datum"/>
      </w:pPr>
      <w:r>
        <w:t>5.5.2010</w:t>
      </w:r>
    </w:p>
    <w:p w:rsidR="00D913C7" w:rsidRDefault="00CC37A3" w:rsidP="00CC37A3">
      <w:pPr>
        <w:pStyle w:val="Textkrper2"/>
        <w:spacing w:line="240" w:lineRule="auto"/>
      </w:pPr>
      <w:r>
        <w:t>Ismāˁīl</w:t>
      </w:r>
    </w:p>
    <w:tbl>
      <w:tblPr>
        <w:tblStyle w:val="Tabellenraster"/>
        <w:tblW w:w="9072" w:type="dxa"/>
        <w:tblLook w:val="0400" w:firstRow="0" w:lastRow="0" w:firstColumn="0" w:lastColumn="0" w:noHBand="0" w:noVBand="1"/>
      </w:tblPr>
      <w:tblGrid>
        <w:gridCol w:w="850"/>
        <w:gridCol w:w="3969"/>
        <w:gridCol w:w="4253"/>
      </w:tblGrid>
      <w:tr w:rsidR="00CC37A3" w:rsidRPr="00DD6749" w:rsidTr="00CC37A3">
        <w:tc>
          <w:tcPr>
            <w:tcW w:w="850" w:type="dxa"/>
          </w:tcPr>
          <w:p w:rsidR="00CC37A3" w:rsidRDefault="00CC37A3" w:rsidP="00CC37A3">
            <w:pPr>
              <w:rPr>
                <w:lang w:val="en-US"/>
              </w:rPr>
            </w:pPr>
            <w:r>
              <w:rPr>
                <w:lang w:val="en-US"/>
              </w:rPr>
              <w:t>0:08</w:t>
            </w:r>
          </w:p>
        </w:tc>
        <w:tc>
          <w:tcPr>
            <w:tcW w:w="3969" w:type="dxa"/>
          </w:tcPr>
          <w:p w:rsidR="00CC37A3" w:rsidRPr="00DD6749" w:rsidRDefault="00CC37A3" w:rsidP="00CC37A3">
            <w:pPr>
              <w:rPr>
                <w:lang w:val="en-US"/>
              </w:rPr>
            </w:pPr>
            <w:r>
              <w:rPr>
                <w:lang w:val="en-US"/>
              </w:rPr>
              <w:t>ˀal-ǧūmˁa al məḏ̣at rəḥt ˁala ṣalāt al-ǧumˁa w-xōǧāt… məftīt Urfa məfti ˀUrfa b-ǧ-ǧumle, b-ar-rādyaw yinṭi ǟǟǟ xuṭba, xuṭbit aǧ-ǧumˁa.</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inne “ˀē yā ǧimāˁit Urfa! ˀaš-šahar xamse yiǧūn xuṭṭār ˁala Urfa miššān māč [– al-ḥiss guṭma xallhin lā yiṭulˁin ḥisshin! – ] yiǧūn miššān māč Ṭrabzōn w Fenerbahče.”</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 “yōmin yiǧūn bāčir iḥna ˀōtēlāt Urfa, al-ōtēlāt mawǧūdhin ṯalaṯ talāf w-sitte miyye. ˀUrfa tigdar al-ōtēlāt ṯalaṯ talāf w-sitte miyye wāḥad ᵊtnawwim ᵊtbayyit ˁidhum. ˀin ṣāraw zōd in ǧāw al-xuṭṭār zōd, zād yiǧūn zōd taḥmīnen.”</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 “yiǧūn zōd al-xuṭṭār al yiǧū ˁala ˀUrfa al huwwa bētu makān məṭraḥu yrūḥ ˁal baladīye</w:t>
            </w:r>
            <w:r w:rsidR="00A87E14">
              <w:rPr>
                <w:lang w:val="en-US"/>
              </w:rPr>
              <w:t xml:space="preserve"> [104-112] ᵊtrūḥūn ᵊssāwūn ˁala l-baladīye murāǧaˀa ta-ngūl </w:t>
            </w:r>
          </w:p>
        </w:tc>
        <w:tc>
          <w:tcPr>
            <w:tcW w:w="4253" w:type="dxa"/>
          </w:tcPr>
          <w:p w:rsidR="00CC37A3" w:rsidRPr="00DD6749" w:rsidRDefault="00CC37A3" w:rsidP="00CC37A3">
            <w:pPr>
              <w:rPr>
                <w:lang w:val="en-US" w:bidi="ar-OM"/>
              </w:rPr>
            </w:pPr>
          </w:p>
        </w:tc>
      </w:tr>
      <w:tr w:rsidR="00A87E14" w:rsidRPr="00DD6749" w:rsidTr="00CC37A3">
        <w:tc>
          <w:tcPr>
            <w:tcW w:w="850" w:type="dxa"/>
          </w:tcPr>
          <w:p w:rsidR="00A87E14" w:rsidRDefault="00A87E14" w:rsidP="00CC37A3">
            <w:pPr>
              <w:rPr>
                <w:lang w:val="en-US"/>
              </w:rPr>
            </w:pPr>
          </w:p>
        </w:tc>
        <w:tc>
          <w:tcPr>
            <w:tcW w:w="3969" w:type="dxa"/>
          </w:tcPr>
          <w:p w:rsidR="00A87E14" w:rsidRDefault="00A87E14" w:rsidP="00CC37A3">
            <w:pPr>
              <w:rPr>
                <w:lang w:val="en-US"/>
              </w:rPr>
            </w:pPr>
            <w:r>
              <w:rPr>
                <w:lang w:val="en-US"/>
              </w:rPr>
              <w:t>čam wāḥad, čam wāḥad tigdarūn ǧǧībūn ˁala bēthum ˁidukum ᵊfrāš wēya ˀinte ta-ngūl ṯalāṯe ṯnēne ssawwūn murāǧaˀa tā al-xuṭṭār, aḏ̣-ḏ̣yūf ygūlūn al-ˁarab as-sūrīyīn ygūlūn iḥna ngūl xuṭṭārne.</w:t>
            </w:r>
          </w:p>
        </w:tc>
        <w:tc>
          <w:tcPr>
            <w:tcW w:w="4253" w:type="dxa"/>
          </w:tcPr>
          <w:p w:rsidR="00A87E14" w:rsidRPr="00DD6749" w:rsidRDefault="00A87E14" w:rsidP="00CC37A3">
            <w:pPr>
              <w:rPr>
                <w:lang w:val="en-US" w:bidi="ar-OM"/>
              </w:rPr>
            </w:pPr>
          </w:p>
        </w:tc>
      </w:tr>
      <w:tr w:rsidR="00A87E14" w:rsidRPr="00DD6749" w:rsidTr="00CC37A3">
        <w:tc>
          <w:tcPr>
            <w:tcW w:w="850" w:type="dxa"/>
          </w:tcPr>
          <w:p w:rsidR="00A87E14" w:rsidRDefault="00A87E14" w:rsidP="00CC37A3">
            <w:pPr>
              <w:rPr>
                <w:lang w:val="en-US"/>
              </w:rPr>
            </w:pPr>
          </w:p>
        </w:tc>
        <w:tc>
          <w:tcPr>
            <w:tcW w:w="3969" w:type="dxa"/>
          </w:tcPr>
          <w:p w:rsidR="00A87E14" w:rsidRDefault="0065083A" w:rsidP="00CC37A3">
            <w:pPr>
              <w:rPr>
                <w:lang w:val="en-US"/>
              </w:rPr>
            </w:pPr>
            <w:r>
              <w:rPr>
                <w:lang w:val="en-US"/>
              </w:rPr>
              <w:t>ˀal-xuṭṭār lā ybātūn baṛṛa, tā bāčir yōmin yrūḥūn min Urfa yḥamadūn Urfa b-az-zēn ta-ygūlūn Urfa misāfirperver iḥna b-at-turuk ᵊngūl misafirperver.</w:t>
            </w:r>
          </w:p>
        </w:tc>
        <w:tc>
          <w:tcPr>
            <w:tcW w:w="4253" w:type="dxa"/>
          </w:tcPr>
          <w:p w:rsidR="00A87E14" w:rsidRPr="00DD6749" w:rsidRDefault="00A87E14" w:rsidP="00CC37A3">
            <w:pPr>
              <w:rPr>
                <w:lang w:val="en-US" w:bidi="ar-OM"/>
              </w:rPr>
            </w:pPr>
          </w:p>
        </w:tc>
      </w:tr>
      <w:tr w:rsidR="0065083A" w:rsidRPr="00DD6749" w:rsidTr="00CC37A3">
        <w:tc>
          <w:tcPr>
            <w:tcW w:w="850" w:type="dxa"/>
          </w:tcPr>
          <w:p w:rsidR="0065083A" w:rsidRDefault="0065083A" w:rsidP="00CC37A3">
            <w:pPr>
              <w:rPr>
                <w:lang w:val="en-US"/>
              </w:rPr>
            </w:pPr>
          </w:p>
        </w:tc>
        <w:tc>
          <w:tcPr>
            <w:tcW w:w="3969" w:type="dxa"/>
          </w:tcPr>
          <w:p w:rsidR="0065083A" w:rsidRDefault="0065083A" w:rsidP="00CC37A3">
            <w:pPr>
              <w:rPr>
                <w:lang w:val="en-US"/>
              </w:rPr>
            </w:pPr>
            <w:r>
              <w:rPr>
                <w:lang w:val="en-US"/>
              </w:rPr>
              <w:t>gāl “iḥne wēlād Ibrāhīm al-Xalīl, Ibrāhīm Hazreti Ibrāhīm ṣalla llāhu ˁalayhi wa-sallam.” gāl “iḥne ˀabūne ǧiddne rābi bi-blādne mištamm hawāne, ˀiḥne hawāne ˀiḥne msāwi ṣōlma.</w:t>
            </w:r>
          </w:p>
        </w:tc>
        <w:tc>
          <w:tcPr>
            <w:tcW w:w="4253" w:type="dxa"/>
          </w:tcPr>
          <w:p w:rsidR="0065083A" w:rsidRPr="00DD6749" w:rsidRDefault="0065083A" w:rsidP="00CC37A3">
            <w:pPr>
              <w:rPr>
                <w:lang w:val="en-US" w:bidi="ar-OM"/>
              </w:rPr>
            </w:pPr>
          </w:p>
        </w:tc>
      </w:tr>
      <w:tr w:rsidR="0065083A" w:rsidRPr="00DD6749" w:rsidTr="00CC37A3">
        <w:tc>
          <w:tcPr>
            <w:tcW w:w="850" w:type="dxa"/>
          </w:tcPr>
          <w:p w:rsidR="0065083A" w:rsidRDefault="0065083A" w:rsidP="00CC37A3">
            <w:pPr>
              <w:rPr>
                <w:lang w:val="en-US"/>
              </w:rPr>
            </w:pPr>
          </w:p>
        </w:tc>
        <w:tc>
          <w:tcPr>
            <w:tcW w:w="3969" w:type="dxa"/>
          </w:tcPr>
          <w:p w:rsidR="0065083A" w:rsidRDefault="0065083A" w:rsidP="006C6BEA">
            <w:pPr>
              <w:rPr>
                <w:lang w:val="en-US"/>
              </w:rPr>
            </w:pPr>
            <w:r>
              <w:rPr>
                <w:lang w:val="en-US"/>
              </w:rPr>
              <w:t xml:space="preserve">hā, Ibrāhīm al-Xalīl gāl rabb al-ˁālamīn ᵊb-ˁizztu w-ǧalālu sāˁlīnu l-awliya, ˀaṣ-ṣaḥābt al-awwali gāylīn </w:t>
            </w:r>
            <w:r w:rsidR="006C6BEA">
              <w:rPr>
                <w:lang w:val="en-US"/>
              </w:rPr>
              <w:t>“</w:t>
            </w:r>
            <w:r>
              <w:rPr>
                <w:lang w:val="en-US"/>
              </w:rPr>
              <w:t>rabb al-ˁālamīn ˁalēš ygūl-illak</w:t>
            </w:r>
            <w:r w:rsidR="006C6BEA">
              <w:rPr>
                <w:lang w:val="en-US"/>
              </w:rPr>
              <w:t xml:space="preserve"> ‘xalīlim’? ‘xalīlim ˁalēš ygūl-lak xalīli? </w:t>
            </w:r>
          </w:p>
        </w:tc>
        <w:tc>
          <w:tcPr>
            <w:tcW w:w="4253" w:type="dxa"/>
          </w:tcPr>
          <w:p w:rsidR="0065083A" w:rsidRPr="00DD6749" w:rsidRDefault="0065083A" w:rsidP="00CC37A3">
            <w:pPr>
              <w:rPr>
                <w:lang w:val="en-US" w:bidi="ar-OM"/>
              </w:rPr>
            </w:pPr>
          </w:p>
        </w:tc>
      </w:tr>
      <w:tr w:rsidR="006C6BEA" w:rsidRPr="00DD6749" w:rsidTr="00CC37A3">
        <w:tc>
          <w:tcPr>
            <w:tcW w:w="850" w:type="dxa"/>
          </w:tcPr>
          <w:p w:rsidR="006C6BEA" w:rsidRDefault="006C6BEA" w:rsidP="00CC37A3">
            <w:pPr>
              <w:rPr>
                <w:lang w:val="en-US"/>
              </w:rPr>
            </w:pPr>
          </w:p>
        </w:tc>
        <w:tc>
          <w:tcPr>
            <w:tcW w:w="3969" w:type="dxa"/>
          </w:tcPr>
          <w:p w:rsidR="006C6BEA" w:rsidRDefault="006C6BEA" w:rsidP="006C6BEA">
            <w:pPr>
              <w:rPr>
                <w:lang w:val="en-US"/>
              </w:rPr>
            </w:pPr>
            <w:r>
              <w:rPr>
                <w:lang w:val="en-US"/>
              </w:rPr>
              <w:t>xalīli maˁnāthe gōlt xalīli min rabb al-ˁālamīn min gadd-ma yḥibbu kull maġrib ᵊb-ġēr xāṭri mā-yākul ˁēš, ˁaša, kull ṣufurtu ˀal-maġrib kull ṣufurtu ᵊb-qēr xāṭir mā yṣīr alli ˁindu xāṭir</w:t>
            </w:r>
          </w:p>
        </w:tc>
        <w:tc>
          <w:tcPr>
            <w:tcW w:w="4253" w:type="dxa"/>
          </w:tcPr>
          <w:p w:rsidR="006C6BEA" w:rsidRPr="00DD6749" w:rsidRDefault="006C6BEA" w:rsidP="00CC37A3">
            <w:pPr>
              <w:rPr>
                <w:lang w:val="en-US" w:bidi="ar-OM"/>
              </w:rPr>
            </w:pPr>
          </w:p>
        </w:tc>
      </w:tr>
      <w:tr w:rsidR="006C6BEA" w:rsidRPr="006C6BEA" w:rsidTr="00CC37A3">
        <w:tc>
          <w:tcPr>
            <w:tcW w:w="850" w:type="dxa"/>
          </w:tcPr>
          <w:p w:rsidR="006C6BEA" w:rsidRDefault="006C6BEA" w:rsidP="00CC37A3">
            <w:pPr>
              <w:rPr>
                <w:lang w:val="en-US"/>
              </w:rPr>
            </w:pPr>
          </w:p>
        </w:tc>
        <w:tc>
          <w:tcPr>
            <w:tcW w:w="3969" w:type="dxa"/>
          </w:tcPr>
          <w:p w:rsidR="006C6BEA" w:rsidRPr="006C6BEA" w:rsidRDefault="006C6BEA" w:rsidP="006C6BEA">
            <w:pPr>
              <w:rPr>
                <w:lang w:val="en-US"/>
              </w:rPr>
            </w:pPr>
            <w:r w:rsidRPr="006C6BEA">
              <w:rPr>
                <w:lang w:val="en-US"/>
              </w:rPr>
              <w:t xml:space="preserve">ˀalli yṣīḥ l-al-xāṭir alli yˁazim yˁazim </w:t>
            </w:r>
            <w:r>
              <w:rPr>
                <w:lang w:val="en-US"/>
              </w:rPr>
              <w:t xml:space="preserve">ˁala ṣufurtu. min hāḏa rabb al-ˁālamīn ᵊb-ˁizztu w-ǧalālu ysammī ‘xalīli’, ‘xalīli’. nahāṛ wāḥad ǧāyu xāṭir mā ˁind mū lāǧi ḥade, </w:t>
            </w:r>
          </w:p>
        </w:tc>
        <w:tc>
          <w:tcPr>
            <w:tcW w:w="4253" w:type="dxa"/>
          </w:tcPr>
          <w:p w:rsidR="006C6BEA" w:rsidRPr="006C6BEA" w:rsidRDefault="006C6BEA" w:rsidP="00CC37A3">
            <w:pPr>
              <w:rPr>
                <w:lang w:val="en-US" w:bidi="ar-OM"/>
              </w:rPr>
            </w:pPr>
          </w:p>
        </w:tc>
      </w:tr>
      <w:tr w:rsidR="006C6BEA" w:rsidRPr="006C6BEA" w:rsidTr="00CC37A3">
        <w:tc>
          <w:tcPr>
            <w:tcW w:w="850" w:type="dxa"/>
          </w:tcPr>
          <w:p w:rsidR="006C6BEA" w:rsidRDefault="006C6BEA" w:rsidP="00CC37A3">
            <w:pPr>
              <w:rPr>
                <w:lang w:val="en-US"/>
              </w:rPr>
            </w:pPr>
          </w:p>
        </w:tc>
        <w:tc>
          <w:tcPr>
            <w:tcW w:w="3969" w:type="dxa"/>
          </w:tcPr>
          <w:p w:rsidR="006C6BEA" w:rsidRPr="006C6BEA" w:rsidRDefault="006C6BEA" w:rsidP="006C6BEA">
            <w:pPr>
              <w:rPr>
                <w:rtl/>
                <w:lang w:val="en-US" w:bidi="ar-OM"/>
              </w:rPr>
            </w:pPr>
            <w:r>
              <w:rPr>
                <w:lang w:val="en-US"/>
              </w:rPr>
              <w:t xml:space="preserve">yōmin ǧāyu xāṭir gāyil “ˀāni ǧūˁān.” w-gāyil “ˁala bāb aḷḷa.” gāyil “ᵊtfaḏ̣ḏ̣al!” yōminnu xāšš ᵊmdaḥḥiǧ ˀin xāṭru qayri mislim mūhu mislim wēye ˀiḥna nsammī tabiri cayse </w:t>
            </w:r>
          </w:p>
        </w:tc>
        <w:tc>
          <w:tcPr>
            <w:tcW w:w="4253" w:type="dxa"/>
          </w:tcPr>
          <w:p w:rsidR="006C6BEA" w:rsidRPr="006C6BEA" w:rsidRDefault="006C6BEA" w:rsidP="00CC37A3">
            <w:pPr>
              <w:rPr>
                <w:lang w:val="en-US" w:bidi="ar-OM"/>
              </w:rPr>
            </w:pPr>
          </w:p>
        </w:tc>
      </w:tr>
      <w:tr w:rsidR="006C6BEA" w:rsidRPr="00646AB7" w:rsidTr="00CC37A3">
        <w:tc>
          <w:tcPr>
            <w:tcW w:w="850" w:type="dxa"/>
          </w:tcPr>
          <w:p w:rsidR="006C6BEA" w:rsidRDefault="006C6BEA" w:rsidP="00CC37A3">
            <w:pPr>
              <w:rPr>
                <w:lang w:val="en-US"/>
              </w:rPr>
            </w:pPr>
          </w:p>
        </w:tc>
        <w:tc>
          <w:tcPr>
            <w:tcW w:w="3969" w:type="dxa"/>
          </w:tcPr>
          <w:p w:rsidR="006C6BEA" w:rsidRPr="00646AB7" w:rsidRDefault="006C6BEA" w:rsidP="00646AB7">
            <w:pPr>
              <w:rPr>
                <w:lang w:val="en-US" w:bidi="ar-OM"/>
              </w:rPr>
            </w:pPr>
            <w:r>
              <w:rPr>
                <w:lang w:val="en-US"/>
              </w:rPr>
              <w:t>ngul-lu Naṣrāni qayri müslüm mā yigbal</w:t>
            </w:r>
            <w:r w:rsidR="00646AB7">
              <w:rPr>
                <w:lang w:val="en-US"/>
              </w:rPr>
              <w:t>,</w:t>
            </w:r>
            <w:r>
              <w:rPr>
                <w:lang w:val="en-US"/>
              </w:rPr>
              <w:t xml:space="preserve"> aḷḷa, al-xāṭir</w:t>
            </w:r>
            <w:r w:rsidR="00646AB7">
              <w:rPr>
                <w:lang w:val="en-US"/>
              </w:rPr>
              <w:t xml:space="preserve">, Ibrāhīm al-Xalīl ṣalla llāhu ˁalayhi wa-sallam zaˁlān minnu mū mənṭī ˁäčil. </w:t>
            </w:r>
            <w:r w:rsidR="00646AB7" w:rsidRPr="00646AB7">
              <w:rPr>
                <w:lang w:val="en-US"/>
              </w:rPr>
              <w:t xml:space="preserve">ˀinte minte muslim, minte ˁala dīnne, mā-nṭīk ačil, yōminnu </w:t>
            </w:r>
            <w:r w:rsidR="00646AB7">
              <w:rPr>
                <w:lang w:val="en-US"/>
              </w:rPr>
              <w:t>ṭāliˁ b-ač-čōl bi-ḥsāb yaˁni qāčču m-al-bēt ta-ngūl qāčču nazīkčesi ygūl kovmuş.</w:t>
            </w:r>
          </w:p>
        </w:tc>
        <w:tc>
          <w:tcPr>
            <w:tcW w:w="4253" w:type="dxa"/>
          </w:tcPr>
          <w:p w:rsidR="006C6BEA" w:rsidRPr="00646AB7" w:rsidRDefault="006C6BEA" w:rsidP="00CC37A3">
            <w:pPr>
              <w:rPr>
                <w:lang w:val="en-US" w:bidi="ar-OM"/>
              </w:rPr>
            </w:pPr>
          </w:p>
        </w:tc>
      </w:tr>
      <w:tr w:rsidR="00646AB7" w:rsidRPr="00646AB7" w:rsidTr="00CC37A3">
        <w:tc>
          <w:tcPr>
            <w:tcW w:w="850" w:type="dxa"/>
          </w:tcPr>
          <w:p w:rsidR="00646AB7" w:rsidRDefault="00646AB7" w:rsidP="00CC37A3">
            <w:pPr>
              <w:rPr>
                <w:lang w:val="en-US"/>
              </w:rPr>
            </w:pPr>
          </w:p>
        </w:tc>
        <w:tc>
          <w:tcPr>
            <w:tcW w:w="3969" w:type="dxa"/>
          </w:tcPr>
          <w:p w:rsidR="00646AB7" w:rsidRDefault="00646AB7" w:rsidP="00646AB7">
            <w:pPr>
              <w:rPr>
                <w:lang w:val="en-US"/>
              </w:rPr>
            </w:pPr>
            <w:r>
              <w:rPr>
                <w:lang w:val="en-US"/>
              </w:rPr>
              <w:t>ta-ngūl rabb al-ˁālamīn ᵊb-ˁizztu w-ǧalālu ydarrib-lu Ǧabraˀīl gāyil “rūḥ gūl Ibrāhīmi!” ygul-lu “lēš?” “sāwa hīčiḏ āni ˀad-dinye xalagt al-ins w-al-ǧins kullhe ta-tˁabidni.</w:t>
            </w:r>
          </w:p>
        </w:tc>
        <w:tc>
          <w:tcPr>
            <w:tcW w:w="4253" w:type="dxa"/>
          </w:tcPr>
          <w:p w:rsidR="00646AB7" w:rsidRPr="00646AB7" w:rsidRDefault="00646AB7" w:rsidP="00CC37A3">
            <w:pPr>
              <w:rPr>
                <w:lang w:val="en-US" w:bidi="ar-OM"/>
              </w:rPr>
            </w:pPr>
          </w:p>
        </w:tc>
      </w:tr>
      <w:tr w:rsidR="00646AB7" w:rsidRPr="00646AB7" w:rsidTr="00CC37A3">
        <w:tc>
          <w:tcPr>
            <w:tcW w:w="850" w:type="dxa"/>
          </w:tcPr>
          <w:p w:rsidR="00646AB7" w:rsidRDefault="00646AB7" w:rsidP="00CC37A3">
            <w:pPr>
              <w:rPr>
                <w:lang w:val="en-US"/>
              </w:rPr>
            </w:pPr>
            <w:r>
              <w:rPr>
                <w:lang w:val="en-US"/>
              </w:rPr>
              <w:t>3:34</w:t>
            </w:r>
          </w:p>
        </w:tc>
        <w:tc>
          <w:tcPr>
            <w:tcW w:w="3969" w:type="dxa"/>
          </w:tcPr>
          <w:p w:rsidR="00646AB7" w:rsidRPr="00646AB7" w:rsidRDefault="00646AB7" w:rsidP="00646AB7">
            <w:pPr>
              <w:rPr>
                <w:lang w:val="en-US"/>
              </w:rPr>
            </w:pPr>
            <w:r w:rsidRPr="00646AB7">
              <w:rPr>
                <w:lang w:val="en-US"/>
              </w:rPr>
              <w:t>xalagt al-ins w-al-ǧins kullhe ˀanṭī rəzəgha</w:t>
            </w:r>
            <w:r>
              <w:rPr>
                <w:lang w:val="en-US"/>
              </w:rPr>
              <w:t xml:space="preserve">, ˀāni yōmin afarriǧ ᵊrzāq mā gūl mislim </w:t>
            </w:r>
            <w:r w:rsidR="00657F60">
              <w:rPr>
                <w:lang w:val="en-US"/>
              </w:rPr>
              <w:t>mū mislim tābiˁ aḷḷa mū tābiˁ aḷḷa. naṣrāni, yahūdi, xəristiyān mislim mā afruk [&lt; afrug].</w:t>
            </w:r>
          </w:p>
        </w:tc>
        <w:tc>
          <w:tcPr>
            <w:tcW w:w="4253" w:type="dxa"/>
          </w:tcPr>
          <w:p w:rsidR="00646AB7" w:rsidRPr="00646AB7" w:rsidRDefault="00646AB7" w:rsidP="00CC37A3">
            <w:pPr>
              <w:rPr>
                <w:lang w:val="en-US" w:bidi="ar-OM"/>
              </w:rPr>
            </w:pPr>
          </w:p>
        </w:tc>
      </w:tr>
      <w:tr w:rsidR="00657F60" w:rsidRPr="00646AB7" w:rsidTr="00CC37A3">
        <w:tc>
          <w:tcPr>
            <w:tcW w:w="850" w:type="dxa"/>
          </w:tcPr>
          <w:p w:rsidR="00657F60" w:rsidRDefault="00657F60" w:rsidP="00CC37A3">
            <w:pPr>
              <w:rPr>
                <w:lang w:val="en-US"/>
              </w:rPr>
            </w:pPr>
          </w:p>
        </w:tc>
        <w:tc>
          <w:tcPr>
            <w:tcW w:w="3969" w:type="dxa"/>
          </w:tcPr>
          <w:p w:rsidR="00657F60" w:rsidRPr="00657F60" w:rsidRDefault="00657F60" w:rsidP="005C780C">
            <w:pPr>
              <w:rPr>
                <w:lang w:val="en-US" w:bidi="ar-OM"/>
              </w:rPr>
            </w:pPr>
            <w:r>
              <w:rPr>
                <w:lang w:val="en-US"/>
              </w:rPr>
              <w:t xml:space="preserve">kull ha-d-dinye kull… kull ad-dinye b… b-al-arḏ̣ al b-al-arḏ̣ kullhe </w:t>
            </w:r>
            <w:r w:rsidR="005C780C">
              <w:rPr>
                <w:lang w:val="en-US"/>
              </w:rPr>
              <w:t>ˀanṭi rəzəqha, mā gūl yaˁni mislim w mislim. ˀIbrāhīm wāḥad mū muslim mā ǧdir yinṭī xubuz.</w:t>
            </w:r>
          </w:p>
        </w:tc>
        <w:tc>
          <w:tcPr>
            <w:tcW w:w="4253" w:type="dxa"/>
          </w:tcPr>
          <w:p w:rsidR="00657F60" w:rsidRPr="00646AB7" w:rsidRDefault="00657F60" w:rsidP="00CC37A3">
            <w:pPr>
              <w:rPr>
                <w:lang w:val="en-US" w:bidi="ar-OM"/>
              </w:rPr>
            </w:pPr>
          </w:p>
        </w:tc>
      </w:tr>
      <w:tr w:rsidR="005C780C" w:rsidRPr="005C780C" w:rsidTr="00CC37A3">
        <w:tc>
          <w:tcPr>
            <w:tcW w:w="850" w:type="dxa"/>
          </w:tcPr>
          <w:p w:rsidR="005C780C" w:rsidRDefault="005C780C" w:rsidP="00CC37A3">
            <w:pPr>
              <w:rPr>
                <w:lang w:val="en-US"/>
              </w:rPr>
            </w:pPr>
          </w:p>
        </w:tc>
        <w:tc>
          <w:tcPr>
            <w:tcW w:w="3969" w:type="dxa"/>
          </w:tcPr>
          <w:p w:rsidR="005C780C" w:rsidRPr="005C780C" w:rsidRDefault="005C780C" w:rsidP="005C780C">
            <w:pPr>
              <w:rPr>
                <w:lang w:val="en-US"/>
              </w:rPr>
            </w:pPr>
            <w:r w:rsidRPr="005C780C">
              <w:rPr>
                <w:lang w:val="en-US"/>
              </w:rPr>
              <w:t>rūḥ gūl l-Ibrāh</w:t>
            </w:r>
            <w:r>
              <w:rPr>
                <w:lang w:val="en-US"/>
              </w:rPr>
              <w:t>ī</w:t>
            </w:r>
            <w:r w:rsidRPr="005C780C">
              <w:rPr>
                <w:lang w:val="en-US"/>
              </w:rPr>
              <w:t xml:space="preserve">m tā </w:t>
            </w:r>
            <w:r>
              <w:rPr>
                <w:lang w:val="en-US"/>
              </w:rPr>
              <w:t>ˁbādtu kullhe al-bōš fāḏ̣ye mīzānu mū mraddid az-zlime haḏāk mū mənṭī xubuz āni, ˀIbrāhīm mū maqbūl ˁindi daˁawtu gəḏ̣at. rūḥ ṣīḥ l-az-zlime raddidu!</w:t>
            </w:r>
          </w:p>
        </w:tc>
        <w:tc>
          <w:tcPr>
            <w:tcW w:w="4253" w:type="dxa"/>
          </w:tcPr>
          <w:p w:rsidR="005C780C" w:rsidRPr="005C780C" w:rsidRDefault="005C780C" w:rsidP="00CC37A3">
            <w:pPr>
              <w:rPr>
                <w:lang w:val="en-US" w:bidi="ar-OM"/>
              </w:rPr>
            </w:pPr>
          </w:p>
        </w:tc>
      </w:tr>
      <w:tr w:rsidR="005C780C" w:rsidRPr="005C780C" w:rsidTr="00CC37A3">
        <w:tc>
          <w:tcPr>
            <w:tcW w:w="850" w:type="dxa"/>
          </w:tcPr>
          <w:p w:rsidR="005C780C" w:rsidRDefault="000605EE" w:rsidP="00CC37A3">
            <w:pPr>
              <w:rPr>
                <w:lang w:val="en-US"/>
              </w:rPr>
            </w:pPr>
            <w:r>
              <w:rPr>
                <w:lang w:val="en-US"/>
              </w:rPr>
              <w:t>4:08</w:t>
            </w:r>
          </w:p>
        </w:tc>
        <w:tc>
          <w:tcPr>
            <w:tcW w:w="3969" w:type="dxa"/>
          </w:tcPr>
          <w:p w:rsidR="005C780C" w:rsidRPr="005C780C" w:rsidRDefault="000605EE" w:rsidP="005C780C">
            <w:pPr>
              <w:rPr>
                <w:lang w:val="en-US"/>
              </w:rPr>
            </w:pPr>
            <w:r>
              <w:rPr>
                <w:lang w:val="en-US"/>
              </w:rPr>
              <w:t>Ibrāhīm ǧāy w-gāyim yurkuḏ̣ b-ač-čōl il xāṭru al qačču. lāgī gāyil “daxīlak gurbānak taˁāl āni dāxil ˁalēk</w:t>
            </w:r>
            <w:r w:rsidR="00FA5571">
              <w:rPr>
                <w:lang w:val="en-US"/>
              </w:rPr>
              <w:t xml:space="preserve">! daxīlak taˁāl ukul xubzi! taˁāl təġaddi ˀāni sāwēt kusūr w-inte ˁiff ˁinni! </w:t>
            </w:r>
            <w:r w:rsidR="00FA5571" w:rsidRPr="00FA5571">
              <w:rPr>
                <w:lang w:val="en-US"/>
              </w:rPr>
              <w:t xml:space="preserve">al-kusūr minni w-al-ˁaff </w:t>
            </w:r>
            <w:r w:rsidR="00FA5571">
              <w:rPr>
                <w:lang w:val="en-US"/>
              </w:rPr>
              <w:t>minnak!”</w:t>
            </w:r>
          </w:p>
        </w:tc>
        <w:tc>
          <w:tcPr>
            <w:tcW w:w="4253" w:type="dxa"/>
          </w:tcPr>
          <w:p w:rsidR="005C780C" w:rsidRPr="005C780C" w:rsidRDefault="005C780C" w:rsidP="00CC37A3">
            <w:pPr>
              <w:rPr>
                <w:lang w:val="en-US" w:bidi="ar-OM"/>
              </w:rPr>
            </w:pPr>
          </w:p>
        </w:tc>
      </w:tr>
      <w:tr w:rsidR="00FA5571" w:rsidRPr="00FA5571" w:rsidTr="00CC37A3">
        <w:tc>
          <w:tcPr>
            <w:tcW w:w="850" w:type="dxa"/>
          </w:tcPr>
          <w:p w:rsidR="00FA5571" w:rsidRDefault="00FA5571" w:rsidP="00CC37A3">
            <w:pPr>
              <w:rPr>
                <w:lang w:val="en-US"/>
              </w:rPr>
            </w:pPr>
          </w:p>
        </w:tc>
        <w:tc>
          <w:tcPr>
            <w:tcW w:w="3969" w:type="dxa"/>
          </w:tcPr>
          <w:p w:rsidR="00FA5571" w:rsidRPr="00FA5571" w:rsidRDefault="00FA5571" w:rsidP="005C780C">
            <w:pPr>
              <w:rPr>
                <w:lang w:val="en-US"/>
              </w:rPr>
            </w:pPr>
            <w:r>
              <w:rPr>
                <w:lang w:val="en-US"/>
              </w:rPr>
              <w:t>w-ǧābu w-ˁaššā w-saqqā w-darrabu w-ḏīč as-sāˁa rabb al-ˁālamin ᵊb-ˁizztu rḏ̣i ˁalē w-ṣār mamnūn w-gāl: “yā Ibrāhīmi, tamām hāḏi al arīdhe minnak. ˀaṣ-ṣufra xaṭir mṣalli mū ?? mislim mū mislim yahūdi xirs masīḥi</w:t>
            </w:r>
          </w:p>
        </w:tc>
        <w:tc>
          <w:tcPr>
            <w:tcW w:w="4253" w:type="dxa"/>
          </w:tcPr>
          <w:p w:rsidR="00FA5571" w:rsidRPr="00FA5571" w:rsidRDefault="00FA5571" w:rsidP="00CC37A3">
            <w:pPr>
              <w:rPr>
                <w:lang w:val="en-US" w:bidi="ar-OM"/>
              </w:rPr>
            </w:pPr>
          </w:p>
        </w:tc>
      </w:tr>
      <w:tr w:rsidR="00FA5571" w:rsidRPr="00FA5571" w:rsidTr="00CC37A3">
        <w:tc>
          <w:tcPr>
            <w:tcW w:w="850" w:type="dxa"/>
          </w:tcPr>
          <w:p w:rsidR="00FA5571" w:rsidRDefault="00FA5571" w:rsidP="00CC37A3">
            <w:pPr>
              <w:rPr>
                <w:lang w:val="en-US"/>
              </w:rPr>
            </w:pPr>
          </w:p>
        </w:tc>
        <w:tc>
          <w:tcPr>
            <w:tcW w:w="3969" w:type="dxa"/>
          </w:tcPr>
          <w:p w:rsidR="00FA5571" w:rsidRDefault="00FA5571" w:rsidP="005C780C">
            <w:pPr>
              <w:rPr>
                <w:lang w:val="en-US"/>
              </w:rPr>
            </w:pPr>
            <w:r>
              <w:rPr>
                <w:lang w:val="en-US"/>
              </w:rPr>
              <w:t xml:space="preserve">ḥatta al mā yigbal aḷḷa ḥāyše yā rabbi tōba ḥatta al mā yigbal aḷḷa yōmin yiǧi xāṭir haḏāk ḏ̣ēfak xāṭrak tī tiṭˁamu w ssaqqī w-tišbiˁu w-mā mā tqāriš ᵊb-dīnu, mā-lak ˁalāga. </w:t>
            </w:r>
          </w:p>
        </w:tc>
        <w:tc>
          <w:tcPr>
            <w:tcW w:w="4253" w:type="dxa"/>
          </w:tcPr>
          <w:p w:rsidR="00FA5571" w:rsidRPr="00FA5571" w:rsidRDefault="00FA5571" w:rsidP="00CC37A3">
            <w:pPr>
              <w:rPr>
                <w:lang w:val="en-US" w:bidi="ar-OM"/>
              </w:rPr>
            </w:pPr>
          </w:p>
        </w:tc>
      </w:tr>
      <w:tr w:rsidR="00E00A1E" w:rsidRPr="00E00A1E" w:rsidTr="00CC37A3">
        <w:tc>
          <w:tcPr>
            <w:tcW w:w="850" w:type="dxa"/>
          </w:tcPr>
          <w:p w:rsidR="00E00A1E" w:rsidRDefault="00E00A1E" w:rsidP="00CC37A3">
            <w:pPr>
              <w:rPr>
                <w:lang w:val="en-US"/>
              </w:rPr>
            </w:pPr>
          </w:p>
        </w:tc>
        <w:tc>
          <w:tcPr>
            <w:tcW w:w="3969" w:type="dxa"/>
          </w:tcPr>
          <w:p w:rsidR="00E00A1E" w:rsidRPr="00E00A1E" w:rsidRDefault="00E00A1E" w:rsidP="005C780C">
            <w:pPr>
              <w:rPr>
                <w:lang w:val="en-US"/>
              </w:rPr>
            </w:pPr>
            <w:r w:rsidRPr="00E00A1E">
              <w:rPr>
                <w:lang w:val="en-US"/>
              </w:rPr>
              <w:t xml:space="preserve">huwwa hū rabbu kull insān huwwa w-rabbu. </w:t>
            </w:r>
            <w:r>
              <w:rPr>
                <w:lang w:val="en-US"/>
              </w:rPr>
              <w:t>ˀinte mā txušš bēnu w-bēn rabbu! huwwa ˀanna ˀinte kull insān kull dīn yrīd ta- .. dīnu yikṯar yḥibb wāḥad qēr ta-yiǧi ˁala dīnu anna haḏīč b-īd</w:t>
            </w:r>
            <w:r w:rsidR="00327228">
              <w:rPr>
                <w:lang w:val="en-US"/>
              </w:rPr>
              <w:t xml:space="preserve"> al-wāḥad.</w:t>
            </w:r>
          </w:p>
        </w:tc>
        <w:tc>
          <w:tcPr>
            <w:tcW w:w="4253" w:type="dxa"/>
          </w:tcPr>
          <w:p w:rsidR="00E00A1E" w:rsidRPr="00E00A1E" w:rsidRDefault="00E00A1E" w:rsidP="00CC37A3">
            <w:pPr>
              <w:rPr>
                <w:lang w:val="en-US" w:bidi="ar-OM"/>
              </w:rPr>
            </w:pPr>
          </w:p>
        </w:tc>
      </w:tr>
      <w:tr w:rsidR="00327228" w:rsidRPr="00E00A1E" w:rsidTr="00CC37A3">
        <w:tc>
          <w:tcPr>
            <w:tcW w:w="850" w:type="dxa"/>
          </w:tcPr>
          <w:p w:rsidR="00327228" w:rsidRDefault="00327228" w:rsidP="00CC37A3">
            <w:pPr>
              <w:rPr>
                <w:lang w:val="en-US"/>
              </w:rPr>
            </w:pPr>
          </w:p>
        </w:tc>
        <w:tc>
          <w:tcPr>
            <w:tcW w:w="3969" w:type="dxa"/>
          </w:tcPr>
          <w:p w:rsidR="00327228" w:rsidRPr="00E00A1E" w:rsidRDefault="00B25DF6" w:rsidP="00B25DF6">
            <w:pPr>
              <w:rPr>
                <w:lang w:val="en-US"/>
              </w:rPr>
            </w:pPr>
            <w:r>
              <w:rPr>
                <w:lang w:val="en-US"/>
              </w:rPr>
              <w:t>yiǧi mā yiǧi huwwa b-kēfu ḥurrīye ˀanna b-al-gūwa b-al-qaṣib b-az-zōr mā yṣīr. taˁāl ˁa-d-dīn in ṣār b-az-zōr yṣīr zōrāki, az-zōrāk mā yṣīr naḏ̣īfe mī m-al-galban mī ṣadrane.</w:t>
            </w:r>
          </w:p>
        </w:tc>
        <w:tc>
          <w:tcPr>
            <w:tcW w:w="4253" w:type="dxa"/>
          </w:tcPr>
          <w:p w:rsidR="00327228" w:rsidRPr="00E00A1E" w:rsidRDefault="00327228" w:rsidP="00CC37A3">
            <w:pPr>
              <w:rPr>
                <w:lang w:val="en-US" w:bidi="ar-OM"/>
              </w:rPr>
            </w:pPr>
          </w:p>
        </w:tc>
      </w:tr>
      <w:tr w:rsidR="00B25DF6" w:rsidRPr="00E00A1E" w:rsidTr="00CC37A3">
        <w:tc>
          <w:tcPr>
            <w:tcW w:w="850" w:type="dxa"/>
          </w:tcPr>
          <w:p w:rsidR="00B25DF6" w:rsidRDefault="00B25DF6" w:rsidP="00CC37A3">
            <w:pPr>
              <w:rPr>
                <w:lang w:val="en-US"/>
              </w:rPr>
            </w:pPr>
          </w:p>
        </w:tc>
        <w:tc>
          <w:tcPr>
            <w:tcW w:w="3969" w:type="dxa"/>
          </w:tcPr>
          <w:p w:rsidR="00B25DF6" w:rsidRDefault="00B25DF6" w:rsidP="00B25DF6">
            <w:pPr>
              <w:rPr>
                <w:lang w:val="en-US"/>
              </w:rPr>
            </w:pPr>
            <w:r>
              <w:rPr>
                <w:lang w:val="en-US"/>
              </w:rPr>
              <w:t>ˁamanhe mī ṣadrane ˀiḥne dīn aslām zād yˀamir ˁalēne ygūl al yḥibbkum intu ˀəgru ballqu dīnkum ballqu šī ta šawwfū dīnne al-ḥamdu li-lla ˁalēne kull šītu zēne.</w:t>
            </w:r>
          </w:p>
        </w:tc>
        <w:tc>
          <w:tcPr>
            <w:tcW w:w="4253" w:type="dxa"/>
          </w:tcPr>
          <w:p w:rsidR="00B25DF6" w:rsidRPr="00E00A1E" w:rsidRDefault="00B25DF6" w:rsidP="00CC37A3">
            <w:pPr>
              <w:rPr>
                <w:lang w:val="en-US" w:bidi="ar-OM"/>
              </w:rPr>
            </w:pPr>
          </w:p>
        </w:tc>
      </w:tr>
      <w:tr w:rsidR="00B25DF6" w:rsidRPr="00E00A1E" w:rsidTr="00CC37A3">
        <w:tc>
          <w:tcPr>
            <w:tcW w:w="850" w:type="dxa"/>
          </w:tcPr>
          <w:p w:rsidR="00B25DF6" w:rsidRDefault="00B25DF6" w:rsidP="00CC37A3">
            <w:pPr>
              <w:rPr>
                <w:lang w:val="en-US"/>
              </w:rPr>
            </w:pPr>
          </w:p>
        </w:tc>
        <w:tc>
          <w:tcPr>
            <w:tcW w:w="3969" w:type="dxa"/>
          </w:tcPr>
          <w:p w:rsidR="00B25DF6" w:rsidRDefault="00B25DF6" w:rsidP="00B25DF6">
            <w:pPr>
              <w:rPr>
                <w:lang w:val="en-US"/>
              </w:rPr>
            </w:pPr>
            <w:r>
              <w:rPr>
                <w:lang w:val="en-US"/>
              </w:rPr>
              <w:t>ballqu dīnkum ˁal ᵊgbāḷak huwwa rāḏ̣i ǧāy ahlan w-sahlan mū ǧāy zād uxra ˀahlan w-sahlan. ˀin ǧī zēn ᵊnḥəbbu daha fazla amma nḥəbbu yṣīr axūne d-dīn at-turuk ygūl din kardeşimiz olur.</w:t>
            </w:r>
          </w:p>
        </w:tc>
        <w:tc>
          <w:tcPr>
            <w:tcW w:w="4253" w:type="dxa"/>
          </w:tcPr>
          <w:p w:rsidR="00B25DF6" w:rsidRPr="00E00A1E" w:rsidRDefault="00B25DF6" w:rsidP="00CC37A3">
            <w:pPr>
              <w:rPr>
                <w:lang w:val="en-US" w:bidi="ar-OM"/>
              </w:rPr>
            </w:pPr>
          </w:p>
        </w:tc>
      </w:tr>
    </w:tbl>
    <w:p w:rsidR="00CC37A3" w:rsidRDefault="00CC37A3" w:rsidP="00CC37A3">
      <w:pPr>
        <w:pStyle w:val="Textkrper2"/>
        <w:spacing w:line="240" w:lineRule="auto"/>
      </w:pPr>
    </w:p>
    <w:p w:rsidR="00B30D25" w:rsidRDefault="00B30D25" w:rsidP="00B30D25">
      <w:pPr>
        <w:pStyle w:val="berschrift2"/>
      </w:pPr>
      <w:r>
        <w:t>Urfa-U IV [new]</w:t>
      </w:r>
    </w:p>
    <w:p w:rsidR="00B30D25" w:rsidRDefault="00B30D25" w:rsidP="00B30D25">
      <w:pPr>
        <w:pStyle w:val="Textkrper2"/>
        <w:spacing w:line="240" w:lineRule="auto"/>
        <w:rPr>
          <w:u w:val="none"/>
        </w:rPr>
      </w:pPr>
      <w:r w:rsidRPr="00B30D25">
        <w:rPr>
          <w:u w:val="none"/>
        </w:rPr>
        <w:t>August 2001</w:t>
      </w:r>
    </w:p>
    <w:tbl>
      <w:tblPr>
        <w:tblStyle w:val="Tabellenraster"/>
        <w:tblW w:w="9072" w:type="dxa"/>
        <w:tblLook w:val="0400" w:firstRow="0" w:lastRow="0" w:firstColumn="0" w:lastColumn="0" w:noHBand="0" w:noVBand="1"/>
      </w:tblPr>
      <w:tblGrid>
        <w:gridCol w:w="850"/>
        <w:gridCol w:w="3969"/>
        <w:gridCol w:w="4253"/>
      </w:tblGrid>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ˀuxra miltammīn al-ˁUbāde: iš-nizraˁ, iš-nizraˁ gāylīn b-al-gāˁ š-nizraˁ čād min qādi wāḥad gāyil “yā šēx, ta-nizraˁ miliḥ.”</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ygūl ḏōle ǧāybīn al-miliḥ w-zārˁīnu b-al-gāˁ. yitnūn ta-yiṭluˁ miliḥ, yitnūn ta-yiṭluˁ miliḥ, zārˁīn miliḥ, ˀal-miliḥ ǧawwa l-gāˁ.</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 xml:space="preserve">ᵊšnōn yiṭluˁ ygūl nahāṛ ygūl wāḥad ǧaˁad ˁind al-gāˁ ǧaˁad yinṭurha ygūl mdaḥḥiǧ ǧāy aḏ-ḏibbān </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r>
              <w:rPr>
                <w:lang w:val="en-US"/>
              </w:rPr>
              <w:t>41:10</w:t>
            </w:r>
          </w:p>
        </w:tc>
        <w:tc>
          <w:tcPr>
            <w:tcW w:w="3969" w:type="dxa"/>
          </w:tcPr>
          <w:p w:rsidR="00B30D25" w:rsidRDefault="00B30D25" w:rsidP="00B30D25">
            <w:pPr>
              <w:rPr>
                <w:lang w:val="en-US"/>
              </w:rPr>
            </w:pPr>
            <w:r>
              <w:rPr>
                <w:lang w:val="en-US"/>
              </w:rPr>
              <w:t xml:space="preserve">ǧāy aḏ-ḏibbān rādd rāyiḥ ˁa-š-šēx, šēx šēx šinhu gāyil ˁa-š-šēx? </w:t>
            </w:r>
            <w:r w:rsidR="00255364">
              <w:rPr>
                <w:lang w:val="en-US"/>
              </w:rPr>
              <w:t>“</w:t>
            </w:r>
            <w:r>
              <w:rPr>
                <w:lang w:val="en-US"/>
              </w:rPr>
              <w:t>šēx ᵊb-ˁagli ˀiḥne šīt az zrəˁnāhā (al-)miliḥ az zrəˁnā</w:t>
            </w:r>
            <w:r w:rsidR="00255364">
              <w:rPr>
                <w:lang w:val="en-US"/>
              </w:rPr>
              <w:t xml:space="preserve"> čala aḏ-ḏibbān, min hāḏa mā ǧaˁad yiṭluˁ.”</w:t>
            </w:r>
          </w:p>
        </w:tc>
        <w:tc>
          <w:tcPr>
            <w:tcW w:w="4253" w:type="dxa"/>
          </w:tcPr>
          <w:p w:rsidR="00B30D25" w:rsidRPr="00E00A1E" w:rsidRDefault="00B30D25" w:rsidP="00B30D25">
            <w:pPr>
              <w:rPr>
                <w:lang w:val="en-US" w:bidi="ar-OM"/>
              </w:rPr>
            </w:pPr>
          </w:p>
        </w:tc>
      </w:tr>
      <w:tr w:rsidR="00255364" w:rsidRPr="00E00A1E" w:rsidTr="00B30D25">
        <w:tc>
          <w:tcPr>
            <w:tcW w:w="850" w:type="dxa"/>
          </w:tcPr>
          <w:p w:rsidR="00255364" w:rsidRDefault="00255364" w:rsidP="00B30D25">
            <w:pPr>
              <w:rPr>
                <w:lang w:val="en-US"/>
              </w:rPr>
            </w:pPr>
          </w:p>
        </w:tc>
        <w:tc>
          <w:tcPr>
            <w:tcW w:w="3969" w:type="dxa"/>
          </w:tcPr>
          <w:p w:rsidR="00255364" w:rsidRDefault="00C54930" w:rsidP="00B30D25">
            <w:pPr>
              <w:rPr>
                <w:lang w:val="en-US"/>
              </w:rPr>
            </w:pPr>
            <w:r>
              <w:rPr>
                <w:lang w:val="en-US"/>
              </w:rPr>
              <w:t>gāyil “ˀuguḏ̣.bu tfungātkum w-rūḥu uguḏ̣.bu nōba ˁind al-miliḥ, ˁind al-gāˁ bass tiǧi aḏ-ḏibbān uḏ̣urbū!”</w:t>
            </w:r>
          </w:p>
        </w:tc>
        <w:tc>
          <w:tcPr>
            <w:tcW w:w="4253" w:type="dxa"/>
          </w:tcPr>
          <w:p w:rsidR="00255364" w:rsidRPr="00E00A1E" w:rsidRDefault="00255364" w:rsidP="00B30D25">
            <w:pPr>
              <w:rPr>
                <w:lang w:val="en-US" w:bidi="ar-OM"/>
              </w:rPr>
            </w:pPr>
          </w:p>
        </w:tc>
      </w:tr>
      <w:tr w:rsidR="00C54930" w:rsidRPr="00E00A1E" w:rsidTr="00B30D25">
        <w:tc>
          <w:tcPr>
            <w:tcW w:w="850" w:type="dxa"/>
          </w:tcPr>
          <w:p w:rsidR="00C54930" w:rsidRDefault="00C54930" w:rsidP="00B30D25">
            <w:pPr>
              <w:rPr>
                <w:lang w:val="en-US"/>
              </w:rPr>
            </w:pPr>
          </w:p>
        </w:tc>
        <w:tc>
          <w:tcPr>
            <w:tcW w:w="3969" w:type="dxa"/>
          </w:tcPr>
          <w:p w:rsidR="00C54930" w:rsidRDefault="00C54930" w:rsidP="00B30D25">
            <w:pPr>
              <w:rPr>
                <w:lang w:val="en-US"/>
              </w:rPr>
            </w:pPr>
            <w:r>
              <w:rPr>
                <w:lang w:val="en-US"/>
              </w:rPr>
              <w:t>ygūl ḏōle ǧāˁdīn rabəˁ ᵊṯnēne ygūl ǧaˁad yitisōlafūn b-ᵊḥsāb ǧaˁad yinṭurūn ˁa-l-gāˁ ygūl ǧāye ḏibbāne təzzzz.</w:t>
            </w:r>
          </w:p>
        </w:tc>
        <w:tc>
          <w:tcPr>
            <w:tcW w:w="4253" w:type="dxa"/>
          </w:tcPr>
          <w:p w:rsidR="00C54930" w:rsidRPr="00E00A1E" w:rsidRDefault="00C54930" w:rsidP="00B30D25">
            <w:pPr>
              <w:rPr>
                <w:lang w:val="en-US" w:bidi="ar-OM"/>
              </w:rPr>
            </w:pPr>
          </w:p>
        </w:tc>
      </w:tr>
      <w:tr w:rsidR="00C54930" w:rsidRPr="00E00A1E" w:rsidTr="00B30D25">
        <w:tc>
          <w:tcPr>
            <w:tcW w:w="850" w:type="dxa"/>
          </w:tcPr>
          <w:p w:rsidR="00C54930" w:rsidRDefault="00C54930" w:rsidP="00B30D25">
            <w:pPr>
              <w:rPr>
                <w:lang w:val="en-US"/>
              </w:rPr>
            </w:pPr>
          </w:p>
        </w:tc>
        <w:tc>
          <w:tcPr>
            <w:tcW w:w="3969" w:type="dxa"/>
          </w:tcPr>
          <w:p w:rsidR="00C54930" w:rsidRDefault="00C54930" w:rsidP="00B30D25">
            <w:pPr>
              <w:rPr>
                <w:lang w:val="en-US"/>
              </w:rPr>
            </w:pPr>
            <w:r>
              <w:rPr>
                <w:lang w:val="en-US"/>
              </w:rPr>
              <w:t xml:space="preserve">winhe ǧāye fōg guṣṣut rabīˁu gāyil: “igaf lā ttaḥarrak!” – “wal” gāyil </w:t>
            </w:r>
            <w:r w:rsidR="003157C6">
              <w:rPr>
                <w:lang w:val="en-US"/>
              </w:rPr>
              <w:t>“ᵊšbīk?” gāyil “lā ttaḥarrak!” yḥuṭṭ at-tfunge ˁalē w-ṭuxxu.</w:t>
            </w:r>
          </w:p>
        </w:tc>
        <w:tc>
          <w:tcPr>
            <w:tcW w:w="4253" w:type="dxa"/>
          </w:tcPr>
          <w:p w:rsidR="00C54930" w:rsidRPr="00E00A1E" w:rsidRDefault="00C54930" w:rsidP="00B30D25">
            <w:pPr>
              <w:rPr>
                <w:lang w:val="en-US" w:bidi="ar-OM"/>
              </w:rPr>
            </w:pPr>
          </w:p>
        </w:tc>
      </w:tr>
      <w:tr w:rsidR="003157C6" w:rsidRPr="00E00A1E" w:rsidTr="00B30D25">
        <w:tc>
          <w:tcPr>
            <w:tcW w:w="850" w:type="dxa"/>
          </w:tcPr>
          <w:p w:rsidR="003157C6" w:rsidRDefault="00C34625" w:rsidP="00B30D25">
            <w:pPr>
              <w:rPr>
                <w:lang w:val="en-US"/>
              </w:rPr>
            </w:pPr>
            <w:r>
              <w:rPr>
                <w:lang w:val="en-US"/>
              </w:rPr>
              <w:t>42:00</w:t>
            </w:r>
          </w:p>
        </w:tc>
        <w:tc>
          <w:tcPr>
            <w:tcW w:w="3969" w:type="dxa"/>
          </w:tcPr>
          <w:p w:rsidR="003157C6" w:rsidRDefault="003157C6" w:rsidP="00C34625">
            <w:pPr>
              <w:rPr>
                <w:lang w:val="en-US"/>
              </w:rPr>
            </w:pPr>
            <w:r>
              <w:rPr>
                <w:lang w:val="en-US"/>
              </w:rPr>
              <w:t>yōmin ṭāxxu ˀin zāttu b-al-gā</w:t>
            </w:r>
            <w:r w:rsidR="00C34625">
              <w:rPr>
                <w:lang w:val="en-US"/>
              </w:rPr>
              <w:t>ˁ:</w:t>
            </w:r>
            <w:r>
              <w:rPr>
                <w:lang w:val="en-US"/>
              </w:rPr>
              <w:t xml:space="preserve"> gūm</w:t>
            </w:r>
            <w:r w:rsidR="00C34625">
              <w:rPr>
                <w:lang w:val="en-US"/>
              </w:rPr>
              <w:t>!</w:t>
            </w:r>
            <w:r>
              <w:rPr>
                <w:lang w:val="en-US"/>
              </w:rPr>
              <w:t xml:space="preserve"> wal</w:t>
            </w:r>
            <w:r w:rsidR="00C34625">
              <w:rPr>
                <w:lang w:val="en-US"/>
              </w:rPr>
              <w:t xml:space="preserve"> g</w:t>
            </w:r>
            <w:r>
              <w:rPr>
                <w:lang w:val="en-US"/>
              </w:rPr>
              <w:t>ūm</w:t>
            </w:r>
            <w:r w:rsidR="00C34625">
              <w:rPr>
                <w:lang w:val="en-US"/>
              </w:rPr>
              <w:t>!</w:t>
            </w:r>
            <w:r>
              <w:rPr>
                <w:lang w:val="en-US"/>
              </w:rPr>
              <w:t xml:space="preserve"> ḏibaḥit wāḥad daḥḥiǧ dammu šnōn! daḥḥiǧ ᵊšnōn dammhe </w:t>
            </w:r>
            <w:r w:rsidR="00C34625">
              <w:rPr>
                <w:lang w:val="en-US"/>
              </w:rPr>
              <w:t>rišäk ˁalēhe. mdaḥḥiǧ in rabīˁu zād rāyiḥ gāyil “wāḥad minne, wāḥad minhum ha-l-batt al yṣīr, wāḥad minne, wāḥad minhum.”</w:t>
            </w:r>
          </w:p>
        </w:tc>
        <w:tc>
          <w:tcPr>
            <w:tcW w:w="4253" w:type="dxa"/>
          </w:tcPr>
          <w:p w:rsidR="003157C6" w:rsidRPr="00E00A1E" w:rsidRDefault="003157C6" w:rsidP="00B30D25">
            <w:pPr>
              <w:rPr>
                <w:lang w:val="en-US" w:bidi="ar-OM"/>
              </w:rPr>
            </w:pPr>
          </w:p>
        </w:tc>
      </w:tr>
    </w:tbl>
    <w:p w:rsidR="00B30D25" w:rsidRDefault="00B30D25" w:rsidP="00B30D25">
      <w:pPr>
        <w:pStyle w:val="Textkrper2"/>
        <w:spacing w:line="240" w:lineRule="auto"/>
        <w:rPr>
          <w:u w:val="none"/>
        </w:rPr>
      </w:pPr>
    </w:p>
    <w:p w:rsidR="00283C60" w:rsidRDefault="00283C60" w:rsidP="00283C60">
      <w:pPr>
        <w:pStyle w:val="berschrift2"/>
      </w:pPr>
      <w:r>
        <w:t>Urfa-U IV 2 [new]</w:t>
      </w:r>
    </w:p>
    <w:p w:rsidR="00283C60" w:rsidRDefault="00283C60" w:rsidP="00283C60">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283C60" w:rsidRPr="00E00A1E" w:rsidTr="00283C60">
        <w:tc>
          <w:tcPr>
            <w:tcW w:w="850" w:type="dxa"/>
          </w:tcPr>
          <w:p w:rsidR="00283C60" w:rsidRDefault="00283C60" w:rsidP="00283C60">
            <w:pPr>
              <w:rPr>
                <w:lang w:val="en-US"/>
              </w:rPr>
            </w:pPr>
            <w:r>
              <w:rPr>
                <w:lang w:val="en-US"/>
              </w:rPr>
              <w:t>43:15</w:t>
            </w:r>
          </w:p>
        </w:tc>
        <w:tc>
          <w:tcPr>
            <w:tcW w:w="3969" w:type="dxa"/>
          </w:tcPr>
          <w:p w:rsidR="00283C60" w:rsidRDefault="00283C60" w:rsidP="00283C60">
            <w:pPr>
              <w:rPr>
                <w:lang w:val="en-US"/>
              </w:rPr>
            </w:pPr>
            <w:r>
              <w:rPr>
                <w:lang w:val="en-US"/>
              </w:rPr>
              <w:t>ḏibaḥ ndimme ˁalēne iḥne zād uxra ṣār ˁalēne zād uxra ṣār Abū Ǧōšāw ᵊb-Mġayyre ḏābiḥ ᵊzlime ta_rīd afahhimkum b-al-misˁale, ˀal-misˁale b-aǧ-ǧidīd ᵊb-nōba.</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ḏōle yilˁabūn ḥūṛa, ḥūṛa, ˀal-ḥūṛa mā tˁarifūnhe ˀintu. ˀāni zād māni šāyifhe, ˀal-ḥūṛa. yišlaˁūn šī hnīye ˁiriǧ ᵊšǧaṛa</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yišlaˁūnu w-ysāwūnu miṯil aṭ-ṭubba b-īdēhum ˁaṣī w-ysāwūn qalˁāt ygūmūn yuḏ.urbūn ˁala baˁaḏ.hum b-al-qalˁāt.</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hīčiḏēntiyye yzittūn qōl alḥaz ta-ngūl qōl, baseball gibi, haḏōle yōmin lāˁbīn ḥūṛa demek wāḥad-in Ǧumēyli ḥāči ˁala ǧiddi,</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yilˁab zēn huwwa b-al-ḥūṛa, yilˁab zēn, maḥḥad yigdar yiḏ.ərbu 44:20</w:t>
            </w:r>
            <w:r w:rsidR="001C0D0D">
              <w:rPr>
                <w:lang w:val="en-US"/>
              </w:rPr>
              <w:t xml:space="preserve"> maḥḥad yigdar yiḏ.ərbu ygūl hāḏa ḥāči ˁalē</w:t>
            </w:r>
          </w:p>
        </w:tc>
        <w:tc>
          <w:tcPr>
            <w:tcW w:w="4253" w:type="dxa"/>
          </w:tcPr>
          <w:p w:rsidR="00283C60" w:rsidRPr="00E00A1E" w:rsidRDefault="00283C60" w:rsidP="00283C60">
            <w:pPr>
              <w:rPr>
                <w:lang w:val="en-US" w:bidi="ar-OM"/>
              </w:rPr>
            </w:pPr>
          </w:p>
        </w:tc>
      </w:tr>
      <w:tr w:rsidR="001C0D0D" w:rsidRPr="00E00A1E" w:rsidTr="00283C60">
        <w:tc>
          <w:tcPr>
            <w:tcW w:w="850" w:type="dxa"/>
          </w:tcPr>
          <w:p w:rsidR="001C0D0D" w:rsidRDefault="001C0D0D" w:rsidP="00283C60">
            <w:pPr>
              <w:rPr>
                <w:lang w:val="en-US"/>
              </w:rPr>
            </w:pPr>
          </w:p>
        </w:tc>
        <w:tc>
          <w:tcPr>
            <w:tcW w:w="3969" w:type="dxa"/>
          </w:tcPr>
          <w:p w:rsidR="001C0D0D" w:rsidRDefault="00D12283" w:rsidP="00283C60">
            <w:pPr>
              <w:rPr>
                <w:lang w:val="en-US"/>
              </w:rPr>
            </w:pPr>
            <w:r>
              <w:rPr>
                <w:lang w:val="en-US"/>
              </w:rPr>
              <w:t>gāyil “yā wal, igaf ǧaˁad aǧīk itinni ǧaˁad aǧīk alhaz, ˀaǧi anīč ummak!” ygūl hāḏa rāyiḥ ǧawwa xarig.</w:t>
            </w:r>
          </w:p>
        </w:tc>
        <w:tc>
          <w:tcPr>
            <w:tcW w:w="4253" w:type="dxa"/>
          </w:tcPr>
          <w:p w:rsidR="001C0D0D" w:rsidRPr="00E00A1E" w:rsidRDefault="001C0D0D" w:rsidP="00283C60">
            <w:pPr>
              <w:rPr>
                <w:lang w:val="en-US" w:bidi="ar-OM"/>
              </w:rPr>
            </w:pPr>
          </w:p>
        </w:tc>
      </w:tr>
      <w:tr w:rsidR="00D12283" w:rsidRPr="00E00A1E" w:rsidTr="00283C60">
        <w:tc>
          <w:tcPr>
            <w:tcW w:w="850" w:type="dxa"/>
          </w:tcPr>
          <w:p w:rsidR="00D12283" w:rsidRDefault="00D12283" w:rsidP="00283C60">
            <w:pPr>
              <w:rPr>
                <w:lang w:val="en-US"/>
              </w:rPr>
            </w:pPr>
          </w:p>
        </w:tc>
        <w:tc>
          <w:tcPr>
            <w:tcW w:w="3969" w:type="dxa"/>
          </w:tcPr>
          <w:p w:rsidR="00D12283" w:rsidRDefault="00D12283" w:rsidP="00D12283">
            <w:pPr>
              <w:rPr>
                <w:lang w:val="en-US"/>
              </w:rPr>
            </w:pPr>
            <w:r>
              <w:rPr>
                <w:lang w:val="en-US"/>
              </w:rPr>
              <w:t>ygūl ḥāṭiṭ ᵊtfunga ˁalē w-uḏ.urbu! huwwa w-al-ᵊfrēx zāttu b-aǧ-ǧafar, huwwa w-al-ᵊfrēx. ygūl rādd ˁa-l-bēt gāyil, gāyil “zēn”, isim ḥabbābti mā ˁād atfaṭṭin ˁalēhe – [Čarxāwīye čān isimhe] – mā-dri Zakwa mā-dri šinhi.</w:t>
            </w:r>
          </w:p>
        </w:tc>
        <w:tc>
          <w:tcPr>
            <w:tcW w:w="4253" w:type="dxa"/>
          </w:tcPr>
          <w:p w:rsidR="00D12283" w:rsidRPr="00E00A1E" w:rsidRDefault="00D12283" w:rsidP="00283C60">
            <w:pPr>
              <w:rPr>
                <w:lang w:val="en-US" w:bidi="ar-OM"/>
              </w:rPr>
            </w:pPr>
          </w:p>
        </w:tc>
      </w:tr>
      <w:tr w:rsidR="00D12283" w:rsidRPr="00E00A1E" w:rsidTr="00283C60">
        <w:tc>
          <w:tcPr>
            <w:tcW w:w="850" w:type="dxa"/>
          </w:tcPr>
          <w:p w:rsidR="00D12283" w:rsidRDefault="00D12283" w:rsidP="00283C60">
            <w:pPr>
              <w:rPr>
                <w:lang w:val="en-US"/>
              </w:rPr>
            </w:pPr>
          </w:p>
        </w:tc>
        <w:tc>
          <w:tcPr>
            <w:tcW w:w="3969" w:type="dxa"/>
          </w:tcPr>
          <w:p w:rsidR="00D12283" w:rsidRDefault="00D12283" w:rsidP="00F72DC1">
            <w:pPr>
              <w:rPr>
                <w:lang w:val="en-US"/>
              </w:rPr>
            </w:pPr>
            <w:r>
              <w:rPr>
                <w:lang w:val="en-US"/>
              </w:rPr>
              <w:t>gāyl-ilhe: “ᵊbsāˁ šīli al-wēlād w-inhazmi!”</w:t>
            </w:r>
            <w:r w:rsidR="00F72DC1">
              <w:rPr>
                <w:lang w:val="en-US"/>
              </w:rPr>
              <w:t xml:space="preserve"> bsāˁ!” āla Qōran, Qōran ᵊhnīye ṭaxm ᵊMġayyre.</w:t>
            </w:r>
          </w:p>
        </w:tc>
        <w:tc>
          <w:tcPr>
            <w:tcW w:w="4253" w:type="dxa"/>
          </w:tcPr>
          <w:p w:rsidR="00D12283" w:rsidRPr="00E00A1E" w:rsidRDefault="00D12283"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humma b-ᵊMġayyre ygūl ḏōle ṭālˁīn ṭālˁīn aǧ-Ǧumēle miltammīn ygūl b-īdēhum ᵊtfungāthum yiǧūn ta-yuḏ.urbūn ǧiddi.</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ygūl humma yinbaṭiḥ ˁalēhum, yuḏ.rubhum fšige w-kullhe yətiqabba ygūlūn haḏōle, hāḏa hāḏa ndimme.</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ya_walō bsāˁkum yuḏ.rubkum kullītkum. neyse ǧāyīn ˁala Qōran 2x zād ᵊḤlayyil al-Ḥamze rayyis, rayyis Bini ˁIǧil ḏāk al-wakit.</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ˀiš-sawwētu?” gāyil walla indimmēne zātt ˁalēhum biḥsāb wēlādu Mislim Ǧōšaw w-Barhaw. lā! ǧiddi Barha al-Dugmān w-ǧiddi Ǧōšaw zātthum ˁalēhum.</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232112" w:rsidP="00232112">
            <w:pPr>
              <w:rPr>
                <w:lang w:val="en-US"/>
              </w:rPr>
            </w:pPr>
            <w:r>
              <w:rPr>
                <w:lang w:val="en-US"/>
              </w:rPr>
              <w:t>gāyil “ˀāni ndimmēt ḥəllū-ha! miltammīn ta-yrīd yihnūn. gāylīn “ta-yiǧli! ta-yiǧli!” ˀaṣṣōb yiǧli, ˀaṣṣōb yiǧli? ˁinid Bini Mḥimmad ˁala hnīye ˁa-l-qarbi.</w:t>
            </w:r>
          </w:p>
        </w:tc>
        <w:tc>
          <w:tcPr>
            <w:tcW w:w="4253" w:type="dxa"/>
          </w:tcPr>
          <w:p w:rsidR="00F72DC1" w:rsidRPr="00E00A1E" w:rsidRDefault="00F72DC1" w:rsidP="00283C60">
            <w:pPr>
              <w:rPr>
                <w:lang w:val="en-US" w:bidi="ar-OM"/>
              </w:rPr>
            </w:pPr>
          </w:p>
        </w:tc>
      </w:tr>
      <w:tr w:rsidR="00232112" w:rsidRPr="00E00A1E" w:rsidTr="00283C60">
        <w:tc>
          <w:tcPr>
            <w:tcW w:w="850" w:type="dxa"/>
          </w:tcPr>
          <w:p w:rsidR="00232112" w:rsidRDefault="00232112" w:rsidP="00283C60">
            <w:pPr>
              <w:rPr>
                <w:lang w:val="en-US"/>
              </w:rPr>
            </w:pPr>
          </w:p>
        </w:tc>
        <w:tc>
          <w:tcPr>
            <w:tcW w:w="3969" w:type="dxa"/>
          </w:tcPr>
          <w:p w:rsidR="00232112" w:rsidRDefault="00232112" w:rsidP="00232112">
            <w:pPr>
              <w:rPr>
                <w:lang w:val="en-US"/>
              </w:rPr>
            </w:pPr>
            <w:r>
              <w:rPr>
                <w:lang w:val="en-US"/>
              </w:rPr>
              <w:t>yiǧli ˁinid Bini Mḥimmad ˁa-l-qarbi. sabˁ ᵊsnīn ǧālyīn, sabˁ ᵊsnīn ǧālyīn b-al-qarbi, ˀamma ygūl bēthum ta-ngūl saminhum ḥalālhum maˁazhum ygūl yxuššūn ˁalē b-al-xančar.</w:t>
            </w:r>
          </w:p>
        </w:tc>
        <w:tc>
          <w:tcPr>
            <w:tcW w:w="4253" w:type="dxa"/>
          </w:tcPr>
          <w:p w:rsidR="00232112" w:rsidRPr="00E00A1E" w:rsidRDefault="00232112" w:rsidP="00283C60">
            <w:pPr>
              <w:rPr>
                <w:lang w:val="en-US" w:bidi="ar-OM"/>
              </w:rPr>
            </w:pPr>
          </w:p>
        </w:tc>
      </w:tr>
      <w:tr w:rsidR="00232112" w:rsidRPr="00E00A1E" w:rsidTr="00283C60">
        <w:tc>
          <w:tcPr>
            <w:tcW w:w="850" w:type="dxa"/>
          </w:tcPr>
          <w:p w:rsidR="00232112" w:rsidRDefault="00232112" w:rsidP="00283C60">
            <w:pPr>
              <w:rPr>
                <w:lang w:val="en-US"/>
              </w:rPr>
            </w:pPr>
          </w:p>
        </w:tc>
        <w:tc>
          <w:tcPr>
            <w:tcW w:w="3969" w:type="dxa"/>
          </w:tcPr>
          <w:p w:rsidR="00232112" w:rsidRDefault="00232112" w:rsidP="00232112">
            <w:pPr>
              <w:rPr>
                <w:lang w:val="en-US"/>
              </w:rPr>
            </w:pPr>
            <w:r>
              <w:rPr>
                <w:lang w:val="en-US"/>
              </w:rPr>
              <w:t>yuḏ.urbūnhe al-ᵊbgaṛa ygūl min baṭinhe yšiggūnhe b-al-gāˁ ykubbūn baṭinhe b-al-gāˁ w-yxallūnhe. ˀaǧ-Ǧumēle ˁala mālu, fōrit damm w-xāššīn ˁala bēthum w-mālhum ᵊmsāwīnu talan.</w:t>
            </w:r>
          </w:p>
        </w:tc>
        <w:tc>
          <w:tcPr>
            <w:tcW w:w="4253" w:type="dxa"/>
          </w:tcPr>
          <w:p w:rsidR="00232112" w:rsidRPr="00E00A1E" w:rsidRDefault="00232112" w:rsidP="00283C60">
            <w:pPr>
              <w:rPr>
                <w:lang w:val="en-US" w:bidi="ar-OM"/>
              </w:rPr>
            </w:pPr>
          </w:p>
        </w:tc>
      </w:tr>
      <w:tr w:rsidR="00232112" w:rsidRPr="00E00A1E" w:rsidTr="00283C60">
        <w:tc>
          <w:tcPr>
            <w:tcW w:w="850" w:type="dxa"/>
          </w:tcPr>
          <w:p w:rsidR="00232112" w:rsidRDefault="00232112" w:rsidP="00283C60">
            <w:pPr>
              <w:rPr>
                <w:lang w:val="en-US"/>
              </w:rPr>
            </w:pPr>
            <w:r>
              <w:rPr>
                <w:lang w:val="en-US"/>
              </w:rPr>
              <w:t>46:15</w:t>
            </w:r>
          </w:p>
        </w:tc>
        <w:tc>
          <w:tcPr>
            <w:tcW w:w="3969" w:type="dxa"/>
          </w:tcPr>
          <w:p w:rsidR="00232112" w:rsidRDefault="00232112" w:rsidP="00232112">
            <w:pPr>
              <w:rPr>
                <w:lang w:val="en-US"/>
              </w:rPr>
            </w:pPr>
            <w:r>
              <w:rPr>
                <w:lang w:val="en-US"/>
              </w:rPr>
              <w:t xml:space="preserve">rāyiḥ sabˁ ᵊsnīn ˁa-ǧ-ǧāli, nahāṛ ˁād mū al-ḥagg yrīd </w:t>
            </w:r>
            <w:r w:rsidR="00BB2379">
              <w:rPr>
                <w:lang w:val="en-US"/>
              </w:rPr>
              <w:t>yiǧi b-arḏ.u nahāṛ ˁād min gōm ᵊhnīye gorrābt Aḥmad al-ˁAddād</w:t>
            </w:r>
          </w:p>
        </w:tc>
        <w:tc>
          <w:tcPr>
            <w:tcW w:w="4253" w:type="dxa"/>
          </w:tcPr>
          <w:p w:rsidR="00232112" w:rsidRPr="00E00A1E" w:rsidRDefault="00232112" w:rsidP="00283C60">
            <w:pPr>
              <w:rPr>
                <w:lang w:val="en-US" w:bidi="ar-OM"/>
              </w:rPr>
            </w:pPr>
          </w:p>
        </w:tc>
      </w:tr>
      <w:tr w:rsidR="00BB2379" w:rsidRPr="00E00A1E" w:rsidTr="00283C60">
        <w:tc>
          <w:tcPr>
            <w:tcW w:w="850" w:type="dxa"/>
          </w:tcPr>
          <w:p w:rsidR="00BB2379" w:rsidRDefault="00BB2379" w:rsidP="00283C60">
            <w:pPr>
              <w:rPr>
                <w:lang w:val="en-US"/>
              </w:rPr>
            </w:pPr>
            <w:r>
              <w:rPr>
                <w:lang w:val="en-US"/>
              </w:rPr>
              <w:t>46:20</w:t>
            </w:r>
          </w:p>
        </w:tc>
        <w:tc>
          <w:tcPr>
            <w:tcW w:w="3969" w:type="dxa"/>
          </w:tcPr>
          <w:p w:rsidR="00BB2379" w:rsidRDefault="00BB2379" w:rsidP="008B7594">
            <w:pPr>
              <w:rPr>
                <w:lang w:val="en-US"/>
              </w:rPr>
            </w:pPr>
            <w:r>
              <w:rPr>
                <w:lang w:val="en-US"/>
              </w:rPr>
              <w:t>ǧaˁad yṣīdūn ᵊb-Ḥarrān yṣīdūn ᵊhnīye al-ḥa</w:t>
            </w:r>
            <w:r w:rsidR="008B7594">
              <w:rPr>
                <w:lang w:val="en-US"/>
              </w:rPr>
              <w:t>sāni, ygūl haḏōle rāyḥīn ta-yṣīdūn ǧimīˁ ygūlūn awwali mū yilbasūn al-ˁugul,</w:t>
            </w:r>
          </w:p>
        </w:tc>
        <w:tc>
          <w:tcPr>
            <w:tcW w:w="4253" w:type="dxa"/>
          </w:tcPr>
          <w:p w:rsidR="00BB2379" w:rsidRPr="00E00A1E" w:rsidRDefault="00BB2379" w:rsidP="00283C60">
            <w:pPr>
              <w:rPr>
                <w:lang w:val="en-US" w:bidi="ar-OM"/>
              </w:rPr>
            </w:pPr>
          </w:p>
        </w:tc>
      </w:tr>
      <w:tr w:rsidR="008B7594" w:rsidRPr="00E00A1E" w:rsidTr="00283C60">
        <w:tc>
          <w:tcPr>
            <w:tcW w:w="850" w:type="dxa"/>
          </w:tcPr>
          <w:p w:rsidR="008B7594" w:rsidRDefault="008B7594" w:rsidP="00283C60">
            <w:pPr>
              <w:rPr>
                <w:lang w:val="en-US"/>
              </w:rPr>
            </w:pPr>
          </w:p>
        </w:tc>
        <w:tc>
          <w:tcPr>
            <w:tcW w:w="3969" w:type="dxa"/>
          </w:tcPr>
          <w:p w:rsidR="008B7594" w:rsidRDefault="008B7594" w:rsidP="008B7594">
            <w:pPr>
              <w:rPr>
                <w:lang w:val="en-US"/>
              </w:rPr>
            </w:pPr>
            <w:r>
              <w:rPr>
                <w:lang w:val="en-US"/>
              </w:rPr>
              <w:t>ḥāṭṭha ˁala kalltu al-ˁəgāl šāddu aǧ-ǧamdān ᵊmsāwī-lhe al-maḥrama ˀiḏin, miṯil iḏin al-ᵊḥsēni hīčiḏ ᵊmsāwī.</w:t>
            </w:r>
          </w:p>
        </w:tc>
        <w:tc>
          <w:tcPr>
            <w:tcW w:w="4253" w:type="dxa"/>
          </w:tcPr>
          <w:p w:rsidR="008B7594" w:rsidRPr="00E00A1E" w:rsidRDefault="008B7594" w:rsidP="00283C60">
            <w:pPr>
              <w:rPr>
                <w:lang w:val="en-US" w:bidi="ar-OM"/>
              </w:rPr>
            </w:pPr>
          </w:p>
        </w:tc>
      </w:tr>
      <w:tr w:rsidR="008B7594" w:rsidRPr="00E00A1E" w:rsidTr="00283C60">
        <w:tc>
          <w:tcPr>
            <w:tcW w:w="850" w:type="dxa"/>
          </w:tcPr>
          <w:p w:rsidR="008B7594" w:rsidRDefault="008B7594" w:rsidP="00283C60">
            <w:pPr>
              <w:rPr>
                <w:lang w:val="en-US"/>
              </w:rPr>
            </w:pPr>
          </w:p>
        </w:tc>
        <w:tc>
          <w:tcPr>
            <w:tcW w:w="3969" w:type="dxa"/>
          </w:tcPr>
          <w:p w:rsidR="008B7594" w:rsidRDefault="008B7594" w:rsidP="00F713A0">
            <w:pPr>
              <w:rPr>
                <w:lang w:val="en-US"/>
              </w:rPr>
            </w:pPr>
            <w:r>
              <w:rPr>
                <w:lang w:val="en-US"/>
              </w:rPr>
              <w:t>ˀal-ˀarnabe, ˀal-ᵊḥsēni ḥāṭṭ-illu hīčiḏ ḥarif ygūl miṯil iḏin al-ᵊḥsēni al-ḥarif. ḏāk ǧaˁad yōmin rā</w:t>
            </w:r>
            <w:r w:rsidR="00F713A0">
              <w:rPr>
                <w:lang w:val="en-US"/>
              </w:rPr>
              <w:t>yiḥ ˁa-l-xala ˀītifaḏḏ.a biḥsāb ˁaṭ-ṭwāla.</w:t>
            </w:r>
          </w:p>
        </w:tc>
        <w:tc>
          <w:tcPr>
            <w:tcW w:w="4253" w:type="dxa"/>
          </w:tcPr>
          <w:p w:rsidR="008B7594" w:rsidRPr="00E00A1E" w:rsidRDefault="008B7594" w:rsidP="00283C60">
            <w:pPr>
              <w:rPr>
                <w:lang w:val="en-US" w:bidi="ar-OM"/>
              </w:rPr>
            </w:pPr>
          </w:p>
        </w:tc>
      </w:tr>
      <w:tr w:rsidR="00F713A0" w:rsidRPr="00F713A0" w:rsidTr="00283C60">
        <w:tc>
          <w:tcPr>
            <w:tcW w:w="850" w:type="dxa"/>
          </w:tcPr>
          <w:p w:rsidR="00F713A0" w:rsidRDefault="00F713A0" w:rsidP="00283C60">
            <w:pPr>
              <w:rPr>
                <w:lang w:val="en-US"/>
              </w:rPr>
            </w:pPr>
          </w:p>
        </w:tc>
        <w:tc>
          <w:tcPr>
            <w:tcW w:w="3969" w:type="dxa"/>
          </w:tcPr>
          <w:p w:rsidR="00F713A0" w:rsidRPr="00F713A0" w:rsidRDefault="00F713A0" w:rsidP="00F713A0">
            <w:pPr>
              <w:rPr>
                <w:lang w:val="en-US"/>
              </w:rPr>
            </w:pPr>
            <w:r w:rsidRPr="00F713A0">
              <w:rPr>
                <w:lang w:val="en-US"/>
              </w:rPr>
              <w:t>ygūl rāyiḥ ˁa-l-xala yōm</w:t>
            </w:r>
            <w:r>
              <w:rPr>
                <w:lang w:val="en-US"/>
              </w:rPr>
              <w:t xml:space="preserve">in ǧāˁid yam al-ᵊḥǧaṛa ygūl hāḏa rabīˁu mdaḥḥiǧ šī ˀḏān yxuššin w-yiṭulˁin, </w:t>
            </w:r>
            <w:r w:rsidR="006520AE">
              <w:rPr>
                <w:lang w:val="en-US"/>
              </w:rPr>
              <w:t>šufāg ad-dinye lissāˁ mūhu ḏ.awwīye,</w:t>
            </w:r>
          </w:p>
        </w:tc>
        <w:tc>
          <w:tcPr>
            <w:tcW w:w="4253" w:type="dxa"/>
          </w:tcPr>
          <w:p w:rsidR="00F713A0" w:rsidRPr="00F713A0" w:rsidRDefault="00F713A0"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Pr="00F713A0" w:rsidRDefault="006520AE" w:rsidP="00F713A0">
            <w:pPr>
              <w:rPr>
                <w:lang w:val="en-US"/>
              </w:rPr>
            </w:pPr>
            <w:r>
              <w:rPr>
                <w:lang w:val="en-US"/>
              </w:rPr>
              <w:t>ˀunnu zāttu b-arḏ.u ǧāy ˁalē mdaḥḥiǧ w-unnu rabīˁu, rādd yurkuḏ. min qādi gāyil “ᵊndimēt! ˀaḏ ḏibaḥu ˁād garrābiti zād 2x, zād ˁIǧli.”</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6520AE">
            <w:pPr>
              <w:rPr>
                <w:lang w:val="en-US"/>
              </w:rPr>
            </w:pPr>
            <w:r>
              <w:rPr>
                <w:lang w:val="en-US"/>
              </w:rPr>
              <w:t>ǧāw ᵊgˁadaw b-al-migˁad gālaw “ᵊšnōn rrīd nṣīr, ᵊšnōn rrīd nṣāliḥhum ᵊflān.” gāyil Bōzaw gāyil w-Aḥmad al-Maḥmūd midammīn ǧilaw sabˁ ᵊsnīn. huwwa zād ta-yiǧli sabˁ ᵊsnīn.”</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6520AE">
            <w:pPr>
              <w:rPr>
                <w:lang w:val="en-US"/>
              </w:rPr>
            </w:pPr>
            <w:r>
              <w:rPr>
                <w:lang w:val="en-US"/>
              </w:rPr>
              <w:t xml:space="preserve">w-kullmin yugˁud b-arḏ̣.u, ˀal-ˁašīre kullmin tiddi zlime, ta-ngūl al-ˁIǧli yiddi al-ˁIǧli w-aǧ-Ǧumayli yiddi aǧ-Ǧumayli. </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ED6E28">
            <w:pPr>
              <w:rPr>
                <w:lang w:val="en-US"/>
              </w:rPr>
            </w:pPr>
            <w:r>
              <w:rPr>
                <w:lang w:val="en-US"/>
              </w:rPr>
              <w:t xml:space="preserve">kullmin yigˁud b-arḏ.u awwali ˁād yōmin yṣīr damm </w:t>
            </w:r>
            <w:r w:rsidR="00ED6E28">
              <w:rPr>
                <w:lang w:val="en-US"/>
              </w:rPr>
              <w:t xml:space="preserve">ṣṣīr ᵊhnīye, ygūl al-qarbi lē ḏibaḥ b-al-qarbi yiǧli ˁaš-šarǧi, </w:t>
            </w:r>
          </w:p>
        </w:tc>
        <w:tc>
          <w:tcPr>
            <w:tcW w:w="4253" w:type="dxa"/>
          </w:tcPr>
          <w:p w:rsidR="006520AE" w:rsidRPr="00F713A0" w:rsidRDefault="006520AE" w:rsidP="00283C60">
            <w:pPr>
              <w:rPr>
                <w:lang w:val="en-US" w:bidi="ar-OM"/>
              </w:rPr>
            </w:pPr>
          </w:p>
        </w:tc>
      </w:tr>
      <w:tr w:rsidR="00ED6E28" w:rsidRPr="00F713A0" w:rsidTr="00283C60">
        <w:tc>
          <w:tcPr>
            <w:tcW w:w="850" w:type="dxa"/>
          </w:tcPr>
          <w:p w:rsidR="00ED6E28" w:rsidRDefault="00ED6E28" w:rsidP="00283C60">
            <w:pPr>
              <w:rPr>
                <w:lang w:val="en-US"/>
              </w:rPr>
            </w:pPr>
          </w:p>
        </w:tc>
        <w:tc>
          <w:tcPr>
            <w:tcW w:w="3969" w:type="dxa"/>
          </w:tcPr>
          <w:p w:rsidR="00ED6E28" w:rsidRDefault="00ED6E28" w:rsidP="00ED6E28">
            <w:pPr>
              <w:rPr>
                <w:lang w:val="en-US"/>
              </w:rPr>
            </w:pPr>
            <w:r>
              <w:rPr>
                <w:lang w:val="en-US"/>
              </w:rPr>
              <w:t>yāxḏūnu aš-šarǧi ygūl yqabbī mā yinṭī il ḥade, al-qarbi zād mā yinṭī al yiǧi m-aš-šarǧi mā ydaššru yiǧlūn ˁid baˁaḏ.hum awwali</w:t>
            </w:r>
          </w:p>
        </w:tc>
        <w:tc>
          <w:tcPr>
            <w:tcW w:w="4253" w:type="dxa"/>
          </w:tcPr>
          <w:p w:rsidR="00ED6E28" w:rsidRPr="00F713A0" w:rsidRDefault="00ED6E28" w:rsidP="00283C60">
            <w:pPr>
              <w:rPr>
                <w:lang w:val="en-US" w:bidi="ar-OM"/>
              </w:rPr>
            </w:pPr>
          </w:p>
        </w:tc>
      </w:tr>
      <w:tr w:rsidR="00ED6E28" w:rsidRPr="00F713A0" w:rsidTr="00283C60">
        <w:tc>
          <w:tcPr>
            <w:tcW w:w="850" w:type="dxa"/>
          </w:tcPr>
          <w:p w:rsidR="00ED6E28" w:rsidRDefault="00ED6E28" w:rsidP="00283C60">
            <w:pPr>
              <w:rPr>
                <w:lang w:val="en-US"/>
              </w:rPr>
            </w:pPr>
          </w:p>
        </w:tc>
        <w:tc>
          <w:tcPr>
            <w:tcW w:w="3969" w:type="dxa"/>
          </w:tcPr>
          <w:p w:rsidR="00ED6E28" w:rsidRDefault="00ED6E28" w:rsidP="00ED6E28">
            <w:pPr>
              <w:rPr>
                <w:lang w:val="en-US"/>
              </w:rPr>
            </w:pPr>
            <w:r>
              <w:rPr>
                <w:lang w:val="en-US"/>
              </w:rPr>
              <w:t>zād dōm ad-darib yˁazilhum bēn baˁaḏ.hum zād ītiḥārabūn, bēn baˁaḏ.hum zād ītiḥārabūn.</w:t>
            </w:r>
          </w:p>
        </w:tc>
        <w:tc>
          <w:tcPr>
            <w:tcW w:w="4253" w:type="dxa"/>
          </w:tcPr>
          <w:p w:rsidR="00ED6E28" w:rsidRPr="00F713A0" w:rsidRDefault="00ED6E28" w:rsidP="00283C60">
            <w:pPr>
              <w:rPr>
                <w:lang w:val="en-US" w:bidi="ar-OM"/>
              </w:rPr>
            </w:pPr>
          </w:p>
        </w:tc>
      </w:tr>
    </w:tbl>
    <w:p w:rsidR="00283C60" w:rsidRPr="00F713A0" w:rsidRDefault="00283C60" w:rsidP="00283C60">
      <w:pPr>
        <w:pStyle w:val="Textkrper2"/>
        <w:spacing w:line="240" w:lineRule="auto"/>
        <w:rPr>
          <w:u w:val="none"/>
          <w:lang w:val="en-US"/>
        </w:rPr>
      </w:pPr>
    </w:p>
    <w:p w:rsidR="00ED6E28" w:rsidRDefault="00ED6E28" w:rsidP="00ED6E28">
      <w:pPr>
        <w:pStyle w:val="berschrift2"/>
      </w:pPr>
      <w:r>
        <w:t>Urfa-U IVa 2 [new]</w:t>
      </w:r>
    </w:p>
    <w:p w:rsidR="00ED6E28" w:rsidRDefault="00ED6E28" w:rsidP="00ED6E28">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ED6E28" w:rsidRPr="00E00A1E" w:rsidTr="000C29CF">
        <w:tc>
          <w:tcPr>
            <w:tcW w:w="850" w:type="dxa"/>
          </w:tcPr>
          <w:p w:rsidR="00ED6E28" w:rsidRDefault="00ED6E28" w:rsidP="000C29CF">
            <w:pPr>
              <w:rPr>
                <w:lang w:val="en-US"/>
              </w:rPr>
            </w:pPr>
            <w:r>
              <w:rPr>
                <w:lang w:val="en-US"/>
              </w:rPr>
              <w:t>33:00?</w:t>
            </w:r>
          </w:p>
        </w:tc>
        <w:tc>
          <w:tcPr>
            <w:tcW w:w="3969" w:type="dxa"/>
          </w:tcPr>
          <w:p w:rsidR="00ED6E28" w:rsidRPr="00AE0888" w:rsidRDefault="00AE0888" w:rsidP="000C29CF">
            <w:pPr>
              <w:rPr>
                <w:rFonts w:asciiTheme="minorHAnsi" w:hAnsiTheme="minorHAnsi"/>
                <w:lang w:val="en-US" w:bidi="ar-SY"/>
              </w:rPr>
            </w:pPr>
            <w:r>
              <w:rPr>
                <w:lang w:val="en-US"/>
              </w:rPr>
              <w:t>nahāṛ ygūl ǧāˁdīn uxra l-ˁUbāde ǧāˁdīn ygūl b-al-ᵊhnīye al-ᵊfxērīye bīhe dann-in ziġīr, dann-in ziġīr, ygūl at-tēsūn minṭalič, ˁaṭšān yrīd mayye.</w:t>
            </w:r>
          </w:p>
        </w:tc>
        <w:tc>
          <w:tcPr>
            <w:tcW w:w="4253" w:type="dxa"/>
          </w:tcPr>
          <w:p w:rsidR="00ED6E28" w:rsidRPr="00E00A1E" w:rsidRDefault="00ED6E28" w:rsidP="000C29CF">
            <w:pPr>
              <w:rPr>
                <w:lang w:val="en-US" w:bidi="ar-OM"/>
              </w:rPr>
            </w:pPr>
          </w:p>
        </w:tc>
      </w:tr>
      <w:tr w:rsidR="00AE0888" w:rsidRPr="00E00A1E" w:rsidTr="000C29CF">
        <w:tc>
          <w:tcPr>
            <w:tcW w:w="850" w:type="dxa"/>
          </w:tcPr>
          <w:p w:rsidR="00AE0888" w:rsidRDefault="00AE0888" w:rsidP="000C29CF">
            <w:pPr>
              <w:rPr>
                <w:lang w:val="en-US"/>
              </w:rPr>
            </w:pPr>
          </w:p>
        </w:tc>
        <w:tc>
          <w:tcPr>
            <w:tcW w:w="3969" w:type="dxa"/>
          </w:tcPr>
          <w:p w:rsidR="00AE0888" w:rsidRDefault="00AE0888" w:rsidP="00A65CCA">
            <w:pPr>
              <w:rPr>
                <w:lang w:val="en-US"/>
              </w:rPr>
            </w:pPr>
            <w:r>
              <w:rPr>
                <w:lang w:val="en-US"/>
              </w:rPr>
              <w:t>ygūl ǧāy w-hāt kalltu b-al-ᵊhnīye b-ad-da</w:t>
            </w:r>
            <w:r w:rsidR="00A65CCA">
              <w:rPr>
                <w:lang w:val="en-US"/>
              </w:rPr>
              <w:t>nn</w:t>
            </w:r>
            <w:r>
              <w:rPr>
                <w:lang w:val="en-US"/>
              </w:rPr>
              <w:t xml:space="preserve">, ǧāyīn yišrab al-mayye, šārib al-mayye </w:t>
            </w:r>
            <w:r w:rsidR="00A65CCA">
              <w:rPr>
                <w:lang w:val="en-US"/>
              </w:rPr>
              <w:t>mxalləṣha, w-ǧāyim šāyil kalltu m-ad-dann ˁāṣi b-kalltu.</w:t>
            </w:r>
          </w:p>
        </w:tc>
        <w:tc>
          <w:tcPr>
            <w:tcW w:w="4253" w:type="dxa"/>
          </w:tcPr>
          <w:p w:rsidR="00AE0888" w:rsidRPr="00E00A1E" w:rsidRDefault="00AE0888" w:rsidP="000C29CF">
            <w:pPr>
              <w:rPr>
                <w:lang w:val="en-US" w:bidi="ar-OM"/>
              </w:rPr>
            </w:pPr>
          </w:p>
        </w:tc>
      </w:tr>
      <w:tr w:rsidR="00BD79EA" w:rsidRPr="00E00A1E" w:rsidTr="000C29CF">
        <w:tc>
          <w:tcPr>
            <w:tcW w:w="850" w:type="dxa"/>
          </w:tcPr>
          <w:p w:rsidR="00BD79EA" w:rsidRDefault="00BD79EA" w:rsidP="000C29CF">
            <w:pPr>
              <w:rPr>
                <w:lang w:val="en-US"/>
              </w:rPr>
            </w:pPr>
          </w:p>
        </w:tc>
        <w:tc>
          <w:tcPr>
            <w:tcW w:w="3969" w:type="dxa"/>
          </w:tcPr>
          <w:p w:rsidR="00BD79EA" w:rsidRDefault="00BD79EA" w:rsidP="00BD79EA">
            <w:pPr>
              <w:rPr>
                <w:lang w:val="en-US"/>
              </w:rPr>
            </w:pPr>
            <w:r>
              <w:rPr>
                <w:lang w:val="en-US"/>
              </w:rPr>
              <w:t>hāḏa ygūl “ta-nrīd nāxuḏ at-tēsūn ˁala flān ᵊhnīye, ṭabīb, bälči nilgāne čāṛa.” hāḏa ygūl lā hīčiḏ lā hīčiḏ miltammīn ˁarab biḥsāb ˁUbāde ygūl kullhe miltamme.</w:t>
            </w:r>
          </w:p>
        </w:tc>
        <w:tc>
          <w:tcPr>
            <w:tcW w:w="4253" w:type="dxa"/>
          </w:tcPr>
          <w:p w:rsidR="00BD79EA" w:rsidRPr="00E00A1E"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BD79EA">
            <w:pPr>
              <w:rPr>
                <w:lang w:val="en-US"/>
              </w:rPr>
            </w:pPr>
            <w:r w:rsidRPr="00BD79EA">
              <w:rPr>
                <w:lang w:val="en-US"/>
              </w:rPr>
              <w:t>hāḏa ygūl yiˁurr minnu ta-yu</w:t>
            </w:r>
            <w:r>
              <w:rPr>
                <w:lang w:val="en-US"/>
              </w:rPr>
              <w:t xml:space="preserve">ṭluˁ mā yuṭluˁ hāḏa yṭill hīčiḏēnti, mā yuṭluˁ wāḥad minhum ṣāḥi. </w:t>
            </w:r>
          </w:p>
        </w:tc>
        <w:tc>
          <w:tcPr>
            <w:tcW w:w="4253" w:type="dxa"/>
          </w:tcPr>
          <w:p w:rsidR="00BD79EA" w:rsidRPr="00BD79EA"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BD79EA">
            <w:pPr>
              <w:rPr>
                <w:lang w:val="en-US"/>
              </w:rPr>
            </w:pPr>
            <w:r w:rsidRPr="00BD79EA">
              <w:rPr>
                <w:lang w:val="en-US"/>
              </w:rPr>
              <w:t>gāyil “wal igaf! ligēt-illu č</w:t>
            </w:r>
            <w:r>
              <w:rPr>
                <w:lang w:val="en-US"/>
              </w:rPr>
              <w:t>āṛa, ˀigaf ta-nigṭaˁ kalltu w-kalltu ˁugub nuṭlaḥḥa.” ygūl ǧāḏˁīnu at-tēsūn ḥāffīn kalltu.</w:t>
            </w:r>
          </w:p>
        </w:tc>
        <w:tc>
          <w:tcPr>
            <w:tcW w:w="4253" w:type="dxa"/>
          </w:tcPr>
          <w:p w:rsidR="00BD79EA" w:rsidRPr="00BD79EA"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C82E83">
            <w:pPr>
              <w:rPr>
                <w:lang w:val="en-US"/>
              </w:rPr>
            </w:pPr>
            <w:r w:rsidRPr="00BD79EA">
              <w:rPr>
                <w:lang w:val="en-US"/>
              </w:rPr>
              <w:t xml:space="preserve">ˁugub-mū </w:t>
            </w:r>
            <w:r w:rsidRPr="00C82E83">
              <w:rPr>
                <w:lang w:val="en-US"/>
              </w:rPr>
              <w:t xml:space="preserve">ḥāffīn kalltu an-nōb, minkasir ad-dann gāyil: “daḥḥič! </w:t>
            </w:r>
            <w:r w:rsidR="00C82E83" w:rsidRPr="00C82E83">
              <w:rPr>
                <w:lang w:val="en-US"/>
              </w:rPr>
              <w:t>yā wal</w:t>
            </w:r>
            <w:r w:rsidRPr="00C82E83">
              <w:rPr>
                <w:lang w:val="en-US"/>
              </w:rPr>
              <w:t xml:space="preserve">! </w:t>
            </w:r>
            <w:r w:rsidR="00C82E83" w:rsidRPr="00C82E83">
              <w:rPr>
                <w:lang w:val="en-US"/>
              </w:rPr>
              <w:t xml:space="preserve">šūf fēnt al-ḥaḏ.ḏ. mū </w:t>
            </w:r>
            <w:r w:rsidR="00C82E83">
              <w:rPr>
                <w:lang w:val="en-US"/>
              </w:rPr>
              <w:t>minkasir ad-dann</w:t>
            </w:r>
            <w:r w:rsidR="00D10821">
              <w:rPr>
                <w:lang w:val="en-US"/>
              </w:rPr>
              <w:t>.</w:t>
            </w:r>
          </w:p>
        </w:tc>
        <w:tc>
          <w:tcPr>
            <w:tcW w:w="4253" w:type="dxa"/>
          </w:tcPr>
          <w:p w:rsidR="00BD79EA" w:rsidRPr="00BD79EA" w:rsidRDefault="00BD79EA" w:rsidP="000C29CF">
            <w:pPr>
              <w:rPr>
                <w:lang w:val="en-US" w:bidi="ar-OM"/>
              </w:rPr>
            </w:pPr>
          </w:p>
        </w:tc>
      </w:tr>
      <w:tr w:rsidR="00D10821" w:rsidRPr="00BD79EA" w:rsidTr="000C29CF">
        <w:tc>
          <w:tcPr>
            <w:tcW w:w="850" w:type="dxa"/>
          </w:tcPr>
          <w:p w:rsidR="00D10821" w:rsidRDefault="00D10821" w:rsidP="000C29CF">
            <w:pPr>
              <w:rPr>
                <w:lang w:val="en-US"/>
              </w:rPr>
            </w:pPr>
          </w:p>
        </w:tc>
        <w:tc>
          <w:tcPr>
            <w:tcW w:w="3969" w:type="dxa"/>
          </w:tcPr>
          <w:p w:rsidR="00D10821" w:rsidRPr="00BD79EA" w:rsidRDefault="00D10821" w:rsidP="00D10821">
            <w:pPr>
              <w:rPr>
                <w:lang w:val="en-US"/>
              </w:rPr>
            </w:pPr>
            <w:r>
              <w:rPr>
                <w:lang w:val="en-US"/>
              </w:rPr>
              <w:t xml:space="preserve">ˁugub mū gāṭˁīn kalltu mdaḥḥǧīn al-källe uxra ḏ.allat ᵊb-galb ad-dänn. “ᵊšnōn nuṭlaḥḥa an-nōba?” yiksirūn ad-dann w-yiṭlaˁūn al-källe. </w:t>
            </w:r>
          </w:p>
        </w:tc>
        <w:tc>
          <w:tcPr>
            <w:tcW w:w="4253" w:type="dxa"/>
          </w:tcPr>
          <w:p w:rsidR="00D10821" w:rsidRPr="00BD79EA" w:rsidRDefault="00D10821" w:rsidP="000C29CF">
            <w:pPr>
              <w:rPr>
                <w:lang w:val="en-US" w:bidi="ar-OM"/>
              </w:rPr>
            </w:pPr>
          </w:p>
        </w:tc>
      </w:tr>
    </w:tbl>
    <w:p w:rsidR="00283C60" w:rsidRDefault="00283C60" w:rsidP="00B30D25">
      <w:pPr>
        <w:pStyle w:val="Textkrper2"/>
        <w:spacing w:line="240" w:lineRule="auto"/>
        <w:rPr>
          <w:u w:val="none"/>
          <w:lang w:val="en-US"/>
        </w:rPr>
      </w:pPr>
    </w:p>
    <w:p w:rsidR="007556C2" w:rsidRDefault="007556C2" w:rsidP="007556C2">
      <w:pPr>
        <w:pStyle w:val="berschrift2"/>
      </w:pPr>
      <w:r>
        <w:t>Urfa-U IVa 2 [new]</w:t>
      </w:r>
    </w:p>
    <w:p w:rsidR="007556C2" w:rsidRDefault="007556C2" w:rsidP="007556C2">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7556C2" w:rsidRPr="00E00A1E" w:rsidTr="000C29CF">
        <w:tc>
          <w:tcPr>
            <w:tcW w:w="850" w:type="dxa"/>
          </w:tcPr>
          <w:p w:rsidR="007556C2" w:rsidRDefault="007556C2" w:rsidP="000C29CF">
            <w:pPr>
              <w:rPr>
                <w:lang w:val="en-US"/>
              </w:rPr>
            </w:pPr>
            <w:r>
              <w:rPr>
                <w:lang w:val="en-US"/>
              </w:rPr>
              <w:t>37:04</w:t>
            </w:r>
          </w:p>
        </w:tc>
        <w:tc>
          <w:tcPr>
            <w:tcW w:w="3969" w:type="dxa"/>
          </w:tcPr>
          <w:p w:rsidR="007556C2" w:rsidRPr="007556C2" w:rsidRDefault="007556C2" w:rsidP="00816AD6">
            <w:pPr>
              <w:rPr>
                <w:lang w:val="en-US" w:bidi="ar-SY"/>
              </w:rPr>
            </w:pPr>
            <w:r>
              <w:rPr>
                <w:rFonts w:asciiTheme="minorHAnsi" w:hAnsiTheme="minorHAnsi"/>
                <w:lang w:val="en-US" w:bidi="ar-SY"/>
              </w:rPr>
              <w:t xml:space="preserve"> </w:t>
            </w:r>
            <w:r>
              <w:t xml:space="preserve">nahāṛ rāyḥīn </w:t>
            </w:r>
            <w:r w:rsidRPr="00816AD6">
              <w:t>miltammīn</w:t>
            </w:r>
            <w:r w:rsidR="00816AD6">
              <w:t xml:space="preserve"> b-ᵊḥsāb ᵊhnīye rāyḥīn ītiharraǧūn ˁala wuruč Rās al-ˁēn – ˁUbāde! lā, mūhum ˁUbāde.</w:t>
            </w:r>
          </w:p>
        </w:tc>
        <w:tc>
          <w:tcPr>
            <w:tcW w:w="4253" w:type="dxa"/>
          </w:tcPr>
          <w:p w:rsidR="007556C2" w:rsidRPr="00E00A1E" w:rsidRDefault="007556C2" w:rsidP="000C29CF">
            <w:pPr>
              <w:rPr>
                <w:lang w:val="en-US" w:bidi="ar-OM"/>
              </w:rPr>
            </w:pPr>
          </w:p>
        </w:tc>
      </w:tr>
      <w:tr w:rsidR="00816AD6" w:rsidRPr="00E00A1E" w:rsidTr="000C29CF">
        <w:tc>
          <w:tcPr>
            <w:tcW w:w="850" w:type="dxa"/>
          </w:tcPr>
          <w:p w:rsidR="00816AD6" w:rsidRDefault="00816AD6" w:rsidP="000C29CF">
            <w:pPr>
              <w:rPr>
                <w:lang w:val="en-US"/>
              </w:rPr>
            </w:pPr>
          </w:p>
        </w:tc>
        <w:tc>
          <w:tcPr>
            <w:tcW w:w="3969" w:type="dxa"/>
          </w:tcPr>
          <w:p w:rsidR="00816AD6" w:rsidRPr="00816AD6" w:rsidRDefault="00816AD6" w:rsidP="00816AD6">
            <w:pPr>
              <w:rPr>
                <w:rFonts w:asciiTheme="minorHAnsi" w:hAnsiTheme="minorHAnsi"/>
                <w:lang w:val="en-US" w:bidi="ar-SY"/>
              </w:rPr>
            </w:pPr>
            <w:r>
              <w:t xml:space="preserve">ygūl rāyḥīn ītiharraǧūn miltammīn ta-ngūl, al-yōm āni, ˀIbrāhīm, </w:t>
            </w:r>
            <w:r w:rsidRPr="00816AD6">
              <w:rPr>
                <w:lang w:val="en-US"/>
              </w:rPr>
              <w:t>ˀinte</w:t>
            </w:r>
            <w:r>
              <w:rPr>
                <w:lang w:val="en-US"/>
              </w:rPr>
              <w:t>, miltammīn rrīd ᵊrrūḥ ˁalē min? xōǧa trīd ᵊtrūḥ ˁala ˀUrfa? ˁalē-min ᵊtrūḥ? nrīd ᵊnrūḥ ˁala Fārūq.</w:t>
            </w:r>
          </w:p>
        </w:tc>
        <w:tc>
          <w:tcPr>
            <w:tcW w:w="4253" w:type="dxa"/>
          </w:tcPr>
          <w:p w:rsidR="00816AD6" w:rsidRPr="00E00A1E" w:rsidRDefault="00816AD6" w:rsidP="000C29CF">
            <w:pPr>
              <w:rPr>
                <w:lang w:val="en-US" w:bidi="ar-OM"/>
              </w:rPr>
            </w:pPr>
          </w:p>
        </w:tc>
      </w:tr>
      <w:tr w:rsidR="00816AD6" w:rsidRPr="00E00A1E" w:rsidTr="000C29CF">
        <w:tc>
          <w:tcPr>
            <w:tcW w:w="850" w:type="dxa"/>
          </w:tcPr>
          <w:p w:rsidR="00816AD6" w:rsidRDefault="00816AD6" w:rsidP="000C29CF">
            <w:pPr>
              <w:rPr>
                <w:lang w:val="en-US"/>
              </w:rPr>
            </w:pPr>
          </w:p>
        </w:tc>
        <w:tc>
          <w:tcPr>
            <w:tcW w:w="3969" w:type="dxa"/>
          </w:tcPr>
          <w:p w:rsidR="00816AD6" w:rsidRDefault="00816AD6" w:rsidP="00816AD6">
            <w:r>
              <w:t xml:space="preserve">ygūl rāyḥīn ˁala Fārūq, Fārūq ygūl ǧāˁid ḏābḥī-lhum aḏ-ḏabīḥa, ygūl ḥamīṣt as-sāǧ, ᵊflān al-ᵊhnīye kullhe </w:t>
            </w:r>
            <w:r w:rsidRPr="00816AD6">
              <w:t>mitḥaḏ̣ḏ̣</w:t>
            </w:r>
            <w:r>
              <w:t>re hīčiḏēntiyye, ḏābḥī-lhum ǧāˁdīn gāymīn ītiqaddūn w-yihmūn mitqaddīn w-gāḏ̣yīn lissaˁ aǧ-ǧimāˁa ǧāˁde.</w:t>
            </w:r>
          </w:p>
        </w:tc>
        <w:tc>
          <w:tcPr>
            <w:tcW w:w="4253" w:type="dxa"/>
          </w:tcPr>
          <w:p w:rsidR="00816AD6" w:rsidRPr="00816AD6" w:rsidRDefault="00816AD6" w:rsidP="000C29CF">
            <w:pPr>
              <w:rPr>
                <w:lang w:bidi="ar-OM"/>
              </w:rPr>
            </w:pPr>
          </w:p>
        </w:tc>
      </w:tr>
      <w:tr w:rsidR="00816AD6" w:rsidRPr="00E00A1E" w:rsidTr="000C29CF">
        <w:tc>
          <w:tcPr>
            <w:tcW w:w="850" w:type="dxa"/>
          </w:tcPr>
          <w:p w:rsidR="00816AD6" w:rsidRDefault="00816AD6" w:rsidP="000C29CF">
            <w:pPr>
              <w:rPr>
                <w:lang w:val="en-US"/>
              </w:rPr>
            </w:pPr>
            <w:r>
              <w:rPr>
                <w:lang w:val="en-US"/>
              </w:rPr>
              <w:t>37/36</w:t>
            </w:r>
          </w:p>
        </w:tc>
        <w:tc>
          <w:tcPr>
            <w:tcW w:w="3969" w:type="dxa"/>
          </w:tcPr>
          <w:p w:rsidR="00816AD6" w:rsidRDefault="00816AD6" w:rsidP="00816AD6">
            <w:r>
              <w:t>neyse ᵊmdaḥḥǧīn ǧaˁad yitnūn ač-čāy, ǧaˁad nišrab čāy alḥazēne tifaṭṭanit l-ač-čāy, čāy yitnūn ač-čāy mīn ᵊmsāwī-lhum čāy ygūl rāčbīn aǧ-ǧīb.</w:t>
            </w:r>
          </w:p>
        </w:tc>
        <w:tc>
          <w:tcPr>
            <w:tcW w:w="4253" w:type="dxa"/>
          </w:tcPr>
          <w:p w:rsidR="00816AD6" w:rsidRPr="00816AD6" w:rsidRDefault="00816AD6" w:rsidP="000C29CF">
            <w:pPr>
              <w:rPr>
                <w:lang w:bidi="ar-OM"/>
              </w:rPr>
            </w:pPr>
          </w:p>
        </w:tc>
      </w:tr>
      <w:tr w:rsidR="00816AD6" w:rsidRPr="00E00A1E" w:rsidTr="000C29CF">
        <w:tc>
          <w:tcPr>
            <w:tcW w:w="850" w:type="dxa"/>
          </w:tcPr>
          <w:p w:rsidR="00816AD6" w:rsidRDefault="00816AD6" w:rsidP="000C29CF">
            <w:pPr>
              <w:rPr>
                <w:lang w:val="en-US"/>
              </w:rPr>
            </w:pPr>
          </w:p>
        </w:tc>
        <w:tc>
          <w:tcPr>
            <w:tcW w:w="3969" w:type="dxa"/>
          </w:tcPr>
          <w:p w:rsidR="00816AD6" w:rsidRDefault="00816AD6" w:rsidP="00816AD6">
            <w:r>
              <w:t>ˀawwali ˁidhum aǧ-ǧiyābe, ˀawwali šī rāčbīn aǧ-ǧīb w-rāddīn. yōmin rāddīn gāyil</w:t>
            </w:r>
            <w:r w:rsidR="000C29CF">
              <w:t xml:space="preserve"> “ˀabu flān, sawwāha kullhe ṣaġlam bass xallāha ˁōṛa, sawwāha kullhe ṣaġlam bass xallāha ˁōṛa.”</w:t>
            </w:r>
          </w:p>
        </w:tc>
        <w:tc>
          <w:tcPr>
            <w:tcW w:w="4253" w:type="dxa"/>
          </w:tcPr>
          <w:p w:rsidR="00816AD6" w:rsidRPr="00816AD6" w:rsidRDefault="00816AD6" w:rsidP="000C29CF">
            <w:pPr>
              <w:rPr>
                <w:lang w:bidi="ar-OM"/>
              </w:rPr>
            </w:pPr>
          </w:p>
        </w:tc>
      </w:tr>
      <w:tr w:rsidR="000C29CF" w:rsidRPr="00E00A1E" w:rsidTr="000C29CF">
        <w:tc>
          <w:tcPr>
            <w:tcW w:w="850" w:type="dxa"/>
          </w:tcPr>
          <w:p w:rsidR="000C29CF" w:rsidRDefault="000C29CF" w:rsidP="000C29CF">
            <w:pPr>
              <w:rPr>
                <w:lang w:val="en-US"/>
              </w:rPr>
            </w:pPr>
          </w:p>
        </w:tc>
        <w:tc>
          <w:tcPr>
            <w:tcW w:w="3969" w:type="dxa"/>
          </w:tcPr>
          <w:p w:rsidR="000C29CF" w:rsidRDefault="000C29CF" w:rsidP="00816AD6">
            <w:r>
              <w:t>demek wāḥad mi-l ᵊb-sāgithum</w:t>
            </w:r>
            <w:r w:rsidR="000E3341">
              <w:t xml:space="preserve"> rādd rāyiḥ ˁala rāˁi l-bēt rabˁi ǧaw ᵊb-sāgti bass ᵊngəfōk xallētha</w:t>
            </w:r>
            <w:r w:rsidR="008D797C">
              <w:t>. gāyil “ᵊšnōn wal?” gāyil kull-ši sāwēt bass čāy mā sāwēt w-xallētu ˁōṛa.”</w:t>
            </w:r>
          </w:p>
        </w:tc>
        <w:tc>
          <w:tcPr>
            <w:tcW w:w="4253" w:type="dxa"/>
          </w:tcPr>
          <w:p w:rsidR="000C29CF" w:rsidRPr="00816AD6" w:rsidRDefault="000C29CF"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Pr="008D797C" w:rsidRDefault="008D797C" w:rsidP="008D797C">
            <w:r>
              <w:t xml:space="preserve">gāyil “xallhum yiǧūn an-nōba ˀuxra! </w:t>
            </w:r>
            <w:r w:rsidRPr="008D797C">
              <w:t xml:space="preserve">ˀāni šūf </w:t>
            </w:r>
            <w:r>
              <w:t>ᵊ</w:t>
            </w:r>
            <w:r w:rsidRPr="008D797C">
              <w:t>šnōn amma an-nōbe ˀar</w:t>
            </w:r>
            <w:r>
              <w:t>īd asāwi ˀarbaˁ ᵊˁyūn lilhe.”</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8D797C">
            <w:r>
              <w:t>ygūl an-nōba rāyḥīn ˁalē ygūl “wlidi, sāw čāy, ṣubb čāy, ṣubb il ˁammak čāy! ǧīb čāy, ṣubb čāy, ǧīb čāy!”</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8D797C">
            <w:r>
              <w:t>ygūl hāḏa l-al-ˁaṣər balči ˁišrīn nōba čāy išrabu. išrabu čāy an-nōba gāymīn yōmin ǧāyīn gāylīn “wa-lō! rəḥne lˁibne b-xubuzne.</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265440">
            <w:r>
              <w:t>ˀiḥna ˀawwali sāwā-nne ḥamīṣt ač-čāy, ḥamīṣt aṣ-ṣāǧ w-raddēne ha-n-nōba gimne nsāwīhe ˁōṛa. ˀalḥaz ṣārat ˁamye b-nōba mā nšūf.”</w:t>
            </w:r>
          </w:p>
        </w:tc>
        <w:tc>
          <w:tcPr>
            <w:tcW w:w="4253" w:type="dxa"/>
          </w:tcPr>
          <w:p w:rsidR="008D797C" w:rsidRPr="008D797C" w:rsidRDefault="008D797C" w:rsidP="000C29CF">
            <w:pPr>
              <w:rPr>
                <w:lang w:bidi="ar-OM"/>
              </w:rPr>
            </w:pPr>
          </w:p>
        </w:tc>
      </w:tr>
    </w:tbl>
    <w:p w:rsidR="007556C2" w:rsidRDefault="007556C2" w:rsidP="00B30D25">
      <w:pPr>
        <w:pStyle w:val="Textkrper2"/>
        <w:spacing w:line="240" w:lineRule="auto"/>
        <w:rPr>
          <w:u w:val="none"/>
        </w:rPr>
      </w:pPr>
    </w:p>
    <w:p w:rsidR="00876282" w:rsidRDefault="00876282" w:rsidP="00876282">
      <w:pPr>
        <w:pStyle w:val="berschrift2"/>
      </w:pPr>
      <w:r>
        <w:t xml:space="preserve">Urfa-165: Amīna’s childhood </w:t>
      </w:r>
      <w:r w:rsidR="004A5BE0">
        <w:t xml:space="preserve">and her wish to study the Koran </w:t>
      </w:r>
      <w:r>
        <w:t>[new]</w:t>
      </w:r>
    </w:p>
    <w:p w:rsidR="00876282" w:rsidRDefault="00876282" w:rsidP="00876282">
      <w:pPr>
        <w:pStyle w:val="Textkrper2"/>
        <w:spacing w:line="240" w:lineRule="auto"/>
        <w:rPr>
          <w:u w:val="none"/>
        </w:rPr>
      </w:pPr>
      <w:r>
        <w:rPr>
          <w:u w:val="none"/>
        </w:rPr>
        <w:t>23 Nov 2014</w:t>
      </w:r>
    </w:p>
    <w:p w:rsidR="00876282" w:rsidRDefault="00876282" w:rsidP="00876282">
      <w:pPr>
        <w:pStyle w:val="Textkrper2"/>
        <w:spacing w:line="240" w:lineRule="auto"/>
        <w:rPr>
          <w:u w:val="none"/>
        </w:rPr>
      </w:pPr>
      <w:r>
        <w:rPr>
          <w:u w:val="none"/>
        </w:rPr>
        <w:t>Emine</w:t>
      </w:r>
    </w:p>
    <w:tbl>
      <w:tblPr>
        <w:tblStyle w:val="Tabellenraster"/>
        <w:tblW w:w="9072" w:type="dxa"/>
        <w:tblLook w:val="0400" w:firstRow="0" w:lastRow="0" w:firstColumn="0" w:lastColumn="0" w:noHBand="0" w:noVBand="1"/>
      </w:tblPr>
      <w:tblGrid>
        <w:gridCol w:w="850"/>
        <w:gridCol w:w="3969"/>
        <w:gridCol w:w="4253"/>
      </w:tblGrid>
      <w:tr w:rsidR="00876282" w:rsidRPr="004E2F0B" w:rsidTr="001D6E5A">
        <w:tc>
          <w:tcPr>
            <w:tcW w:w="850" w:type="dxa"/>
          </w:tcPr>
          <w:p w:rsidR="00876282" w:rsidRDefault="004E2F0B" w:rsidP="001D6E5A">
            <w:pPr>
              <w:rPr>
                <w:lang w:val="en-US"/>
              </w:rPr>
            </w:pPr>
            <w:r>
              <w:rPr>
                <w:lang w:val="en-US"/>
              </w:rPr>
              <w:t>0</w:t>
            </w:r>
          </w:p>
        </w:tc>
        <w:tc>
          <w:tcPr>
            <w:tcW w:w="3969" w:type="dxa"/>
          </w:tcPr>
          <w:p w:rsidR="00876282" w:rsidRPr="004E2F0B" w:rsidRDefault="004E2F0B" w:rsidP="004E2F0B">
            <w:pPr>
              <w:rPr>
                <w:lang w:val="en-US" w:bidi="ar-SY"/>
              </w:rPr>
            </w:pPr>
            <w:r w:rsidRPr="004E2F0B">
              <w:rPr>
                <w:lang w:val="en-US"/>
              </w:rPr>
              <w:t>ˀawwali ta-ngūl iḥne bēt ah</w:t>
            </w:r>
            <w:r>
              <w:rPr>
                <w:lang w:val="en-US"/>
              </w:rPr>
              <w:t>ali xuṭṭārne čiṯīr, ˀiḥne čiṯīr xuṭṭārne, čiṯīr yiǧūn, Turkīyīn, Sūrīyīn, čiṯīrīn yiǧūz bēt ahali dawām malyān.</w:t>
            </w:r>
          </w:p>
        </w:tc>
        <w:tc>
          <w:tcPr>
            <w:tcW w:w="4253" w:type="dxa"/>
          </w:tcPr>
          <w:p w:rsidR="00876282" w:rsidRPr="004E2F0B" w:rsidRDefault="00876282" w:rsidP="001D6E5A">
            <w:pPr>
              <w:rPr>
                <w:lang w:val="en-US" w:bidi="ar-OM"/>
              </w:rPr>
            </w:pPr>
          </w:p>
        </w:tc>
      </w:tr>
      <w:tr w:rsidR="00C80590" w:rsidRPr="004E2F0B" w:rsidTr="001D6E5A">
        <w:tc>
          <w:tcPr>
            <w:tcW w:w="850" w:type="dxa"/>
          </w:tcPr>
          <w:p w:rsidR="00C80590" w:rsidRDefault="00C80590" w:rsidP="001D6E5A">
            <w:pPr>
              <w:rPr>
                <w:lang w:val="en-US"/>
              </w:rPr>
            </w:pPr>
          </w:p>
        </w:tc>
        <w:tc>
          <w:tcPr>
            <w:tcW w:w="3969" w:type="dxa"/>
          </w:tcPr>
          <w:p w:rsidR="00C80590" w:rsidRPr="004E2F0B" w:rsidRDefault="00C80590" w:rsidP="004E2F0B">
            <w:pPr>
              <w:rPr>
                <w:lang w:val="en-US"/>
              </w:rPr>
            </w:pPr>
            <w:r>
              <w:rPr>
                <w:lang w:val="en-US"/>
              </w:rPr>
              <w:t>ha-n-nōba fərṣat-in yrīd ygušš al-gāˁ mā-min an-nās al… ī mā-min arīd, ta-ngūl</w:t>
            </w:r>
            <w:r w:rsidR="00AB3749">
              <w:rPr>
                <w:lang w:val="en-US"/>
              </w:rPr>
              <w:t xml:space="preserve"> al ynām al yugˁud. ˀabūye yištaqil b-ad-dayre ˁamannu ta-ngūl b-al-miḥkama.</w:t>
            </w:r>
          </w:p>
        </w:tc>
        <w:tc>
          <w:tcPr>
            <w:tcW w:w="4253" w:type="dxa"/>
          </w:tcPr>
          <w:p w:rsidR="00C80590" w:rsidRPr="004E2F0B" w:rsidRDefault="00C80590" w:rsidP="001D6E5A">
            <w:pPr>
              <w:rPr>
                <w:lang w:val="en-US" w:bidi="ar-OM"/>
              </w:rPr>
            </w:pPr>
          </w:p>
        </w:tc>
      </w:tr>
      <w:tr w:rsidR="00AB3749" w:rsidRPr="004E2F0B" w:rsidTr="001D6E5A">
        <w:tc>
          <w:tcPr>
            <w:tcW w:w="850" w:type="dxa"/>
          </w:tcPr>
          <w:p w:rsidR="00AB3749" w:rsidRDefault="00AB3749" w:rsidP="001D6E5A">
            <w:pPr>
              <w:rPr>
                <w:lang w:val="en-US"/>
              </w:rPr>
            </w:pPr>
          </w:p>
        </w:tc>
        <w:tc>
          <w:tcPr>
            <w:tcW w:w="3969" w:type="dxa"/>
          </w:tcPr>
          <w:p w:rsidR="00AB3749" w:rsidRDefault="00AB3749" w:rsidP="00AB3749">
            <w:pPr>
              <w:rPr>
                <w:lang w:val="en-US"/>
              </w:rPr>
            </w:pPr>
            <w:r>
              <w:rPr>
                <w:lang w:val="en-US"/>
              </w:rPr>
              <w:t>ˀal yiǧūn yisˁalūn yāxḏūn fikir minnu, ˀummi zādēn čiṯīr yaˁni ham īdhe ṭālǧe ham zād bēyle waǧihhe ᵊhnīye yaˁni mīhi yaˁni ḥurmit-in ᵊtˁakkiš w-tihni ˀan-nās mā txušš ˁalēhe.</w:t>
            </w:r>
          </w:p>
        </w:tc>
        <w:tc>
          <w:tcPr>
            <w:tcW w:w="4253" w:type="dxa"/>
          </w:tcPr>
          <w:p w:rsidR="00AB3749" w:rsidRPr="004E2F0B" w:rsidRDefault="00AB3749" w:rsidP="001D6E5A">
            <w:pPr>
              <w:rPr>
                <w:lang w:val="en-US" w:bidi="ar-OM"/>
              </w:rPr>
            </w:pPr>
          </w:p>
        </w:tc>
      </w:tr>
      <w:tr w:rsidR="00AB3749" w:rsidRPr="004E2F0B" w:rsidTr="001D6E5A">
        <w:tc>
          <w:tcPr>
            <w:tcW w:w="850" w:type="dxa"/>
          </w:tcPr>
          <w:p w:rsidR="00AB3749" w:rsidRDefault="00AB3749" w:rsidP="001D6E5A">
            <w:pPr>
              <w:rPr>
                <w:lang w:val="en-US"/>
              </w:rPr>
            </w:pPr>
          </w:p>
        </w:tc>
        <w:tc>
          <w:tcPr>
            <w:tcW w:w="3969" w:type="dxa"/>
          </w:tcPr>
          <w:p w:rsidR="00AB3749" w:rsidRDefault="00AB3749" w:rsidP="00AB3749">
            <w:pPr>
              <w:rPr>
                <w:lang w:val="en-US"/>
              </w:rPr>
            </w:pPr>
            <w:r>
              <w:rPr>
                <w:lang w:val="en-US"/>
              </w:rPr>
              <w:t>ˀan-nās zād tištahīhe dawām bēt ahali malyān. ha-n-nōba ˀarīd šuqul ahali čiṯīr, ˁidna ḥalāl, ˁidna mrabbṭīn ḥawāyiš bəgaṛ iṯnēne, bəgaṛtēn</w:t>
            </w:r>
            <w:r w:rsidR="001A5E35">
              <w:rPr>
                <w:lang w:val="en-US"/>
              </w:rPr>
              <w:t>.</w:t>
            </w:r>
          </w:p>
        </w:tc>
        <w:tc>
          <w:tcPr>
            <w:tcW w:w="4253" w:type="dxa"/>
          </w:tcPr>
          <w:p w:rsidR="00AB3749" w:rsidRPr="004E2F0B" w:rsidRDefault="00AB3749" w:rsidP="001D6E5A">
            <w:pPr>
              <w:rPr>
                <w:lang w:val="en-US" w:bidi="ar-OM"/>
              </w:rPr>
            </w:pPr>
          </w:p>
        </w:tc>
      </w:tr>
      <w:tr w:rsidR="001A5E35" w:rsidRPr="001A5E35" w:rsidTr="001D6E5A">
        <w:tc>
          <w:tcPr>
            <w:tcW w:w="850" w:type="dxa"/>
          </w:tcPr>
          <w:p w:rsidR="001A5E35" w:rsidRDefault="001A5E35" w:rsidP="001D6E5A">
            <w:pPr>
              <w:rPr>
                <w:lang w:val="en-US"/>
              </w:rPr>
            </w:pPr>
          </w:p>
        </w:tc>
        <w:tc>
          <w:tcPr>
            <w:tcW w:w="3969" w:type="dxa"/>
          </w:tcPr>
          <w:p w:rsidR="001A5E35" w:rsidRPr="001A5E35" w:rsidRDefault="001A5E35" w:rsidP="0034582B">
            <w:pPr>
              <w:rPr>
                <w:lang w:val="en-US"/>
              </w:rPr>
            </w:pPr>
            <w:r w:rsidRPr="001A5E35">
              <w:rPr>
                <w:lang w:val="en-US"/>
              </w:rPr>
              <w:t xml:space="preserve">yrīdin ta-ngūl haḏanne yrīdin </w:t>
            </w:r>
            <w:r>
              <w:rPr>
                <w:lang w:val="en-US"/>
              </w:rPr>
              <w:t xml:space="preserve">ᵊḥṭəṭān yrīdin </w:t>
            </w:r>
            <w:r w:rsidR="0034582B">
              <w:rPr>
                <w:lang w:val="en-US"/>
              </w:rPr>
              <w:t>ᵊ</w:t>
            </w:r>
            <w:r>
              <w:rPr>
                <w:lang w:val="en-US"/>
              </w:rPr>
              <w:t>gšišān zibil, itḥillib yrīdin.</w:t>
            </w:r>
            <w:r w:rsidR="001A3EE1">
              <w:rPr>
                <w:lang w:val="en-US"/>
              </w:rPr>
              <w:t xml:space="preserve"> ˁindi ˀaxx, ˀāni ˁindi ˀaxx kūt b-al-bēt yrīd bāqəm alli. </w:t>
            </w:r>
          </w:p>
        </w:tc>
        <w:tc>
          <w:tcPr>
            <w:tcW w:w="4253" w:type="dxa"/>
          </w:tcPr>
          <w:p w:rsidR="001A5E35" w:rsidRPr="001A5E35" w:rsidRDefault="001A5E35" w:rsidP="001D6E5A">
            <w:pPr>
              <w:rPr>
                <w:lang w:val="en-US" w:bidi="ar-OM"/>
              </w:rPr>
            </w:pPr>
          </w:p>
        </w:tc>
      </w:tr>
      <w:tr w:rsidR="001A3EE1" w:rsidRPr="001A5E35" w:rsidTr="001D6E5A">
        <w:tc>
          <w:tcPr>
            <w:tcW w:w="850" w:type="dxa"/>
          </w:tcPr>
          <w:p w:rsidR="001A3EE1" w:rsidRDefault="001A3EE1" w:rsidP="001D6E5A">
            <w:pPr>
              <w:rPr>
                <w:lang w:val="en-US"/>
              </w:rPr>
            </w:pPr>
          </w:p>
        </w:tc>
        <w:tc>
          <w:tcPr>
            <w:tcW w:w="3969" w:type="dxa"/>
          </w:tcPr>
          <w:p w:rsidR="001A3EE1" w:rsidRPr="001A5E35" w:rsidRDefault="001A3EE1" w:rsidP="0034582B">
            <w:pPr>
              <w:rPr>
                <w:lang w:val="en-US"/>
              </w:rPr>
            </w:pPr>
            <w:r>
              <w:rPr>
                <w:lang w:val="en-US"/>
              </w:rPr>
              <w:t>ˁugub ta-ngūl, ˁugub Ibrāhīm ṣār wāḥad kūt ismu Ḥasan ḏ̣all ṯəmənṭaˁəš sine w-ᵊrtiḥam. wakt-in ṣārat Fatḥīye rtiḥam huwwa.</w:t>
            </w:r>
          </w:p>
        </w:tc>
        <w:tc>
          <w:tcPr>
            <w:tcW w:w="4253" w:type="dxa"/>
          </w:tcPr>
          <w:p w:rsidR="001A3EE1" w:rsidRPr="001A5E35" w:rsidRDefault="001A3EE1" w:rsidP="001D6E5A">
            <w:pPr>
              <w:rPr>
                <w:lang w:val="en-US" w:bidi="ar-OM"/>
              </w:rPr>
            </w:pPr>
          </w:p>
        </w:tc>
      </w:tr>
      <w:tr w:rsidR="001A3EE1" w:rsidRPr="001A5E35" w:rsidTr="001D6E5A">
        <w:tc>
          <w:tcPr>
            <w:tcW w:w="850" w:type="dxa"/>
          </w:tcPr>
          <w:p w:rsidR="001A3EE1" w:rsidRDefault="001A3EE1" w:rsidP="001D6E5A">
            <w:pPr>
              <w:rPr>
                <w:lang w:val="en-US"/>
              </w:rPr>
            </w:pPr>
            <w:r>
              <w:rPr>
                <w:lang w:val="en-US"/>
              </w:rPr>
              <w:t>1:06</w:t>
            </w:r>
          </w:p>
        </w:tc>
        <w:tc>
          <w:tcPr>
            <w:tcW w:w="3969" w:type="dxa"/>
          </w:tcPr>
          <w:p w:rsidR="001A3EE1" w:rsidRDefault="001A3EE1" w:rsidP="0034582B">
            <w:pPr>
              <w:rPr>
                <w:lang w:val="en-US"/>
              </w:rPr>
            </w:pPr>
            <w:r>
              <w:rPr>
                <w:lang w:val="en-US"/>
              </w:rPr>
              <w:t xml:space="preserve">zād yrīd bāqəm, zād lā ygūl, lā ysōlif lē… yxara ˁala ḥālu yrīd ačil yrīd hīčiḏ, yrīd zād bāqəm ha-n-nōba. </w:t>
            </w:r>
          </w:p>
        </w:tc>
        <w:tc>
          <w:tcPr>
            <w:tcW w:w="4253" w:type="dxa"/>
          </w:tcPr>
          <w:p w:rsidR="001A3EE1" w:rsidRPr="001A5E35" w:rsidRDefault="001A3EE1" w:rsidP="001D6E5A">
            <w:pPr>
              <w:rPr>
                <w:lang w:val="en-US" w:bidi="ar-OM"/>
              </w:rPr>
            </w:pPr>
          </w:p>
        </w:tc>
      </w:tr>
      <w:tr w:rsidR="001A3EE1" w:rsidRPr="001A5E35" w:rsidTr="001D6E5A">
        <w:tc>
          <w:tcPr>
            <w:tcW w:w="850" w:type="dxa"/>
          </w:tcPr>
          <w:p w:rsidR="001A3EE1" w:rsidRDefault="001A3EE1" w:rsidP="001D6E5A">
            <w:pPr>
              <w:rPr>
                <w:lang w:val="en-US"/>
              </w:rPr>
            </w:pPr>
          </w:p>
        </w:tc>
        <w:tc>
          <w:tcPr>
            <w:tcW w:w="3969" w:type="dxa"/>
          </w:tcPr>
          <w:p w:rsidR="001A3EE1" w:rsidRPr="001A3EE1" w:rsidRDefault="001A3EE1" w:rsidP="0034582B">
            <w:pPr>
              <w:rPr>
                <w:rtl/>
                <w:lang w:val="en-US" w:bidi="ar-OM"/>
              </w:rPr>
            </w:pPr>
            <w:r w:rsidRPr="001A3EE1">
              <w:rPr>
                <w:lang w:val="en-US"/>
              </w:rPr>
              <w:t>ˀāni galbi b-al-</w:t>
            </w:r>
            <w:r>
              <w:rPr>
                <w:lang w:val="de-AT"/>
              </w:rPr>
              <w:t>ᵊ</w:t>
            </w:r>
            <w:r w:rsidRPr="001A3EE1">
              <w:rPr>
                <w:lang w:val="en-US"/>
              </w:rPr>
              <w:t>gr</w:t>
            </w:r>
            <w:r>
              <w:rPr>
                <w:lang w:val="en-US"/>
              </w:rPr>
              <w:t>āye, ˀarīd ta-d-agri ha-l-maktab ham tā-gri Qurˀān w-mā yxallūn</w:t>
            </w:r>
            <w:r w:rsidR="00AB3A08">
              <w:rPr>
                <w:lang w:val="en-US"/>
              </w:rPr>
              <w:t>n</w:t>
            </w:r>
            <w:r>
              <w:rPr>
                <w:lang w:val="en-US"/>
              </w:rPr>
              <w:t xml:space="preserve">i. </w:t>
            </w:r>
            <w:r w:rsidR="00AB3A08">
              <w:rPr>
                <w:lang w:val="en-US"/>
              </w:rPr>
              <w:t>ˀabūye gaṛṛāni la-xams ᵊsnīn w gāl “mā trūḥīn, yāzi!”</w:t>
            </w:r>
          </w:p>
        </w:tc>
        <w:tc>
          <w:tcPr>
            <w:tcW w:w="4253" w:type="dxa"/>
          </w:tcPr>
          <w:p w:rsidR="001A3EE1" w:rsidRPr="001A5E35" w:rsidRDefault="001A3EE1" w:rsidP="001D6E5A">
            <w:pPr>
              <w:rPr>
                <w:lang w:val="en-US" w:bidi="ar-OM"/>
              </w:rPr>
            </w:pPr>
          </w:p>
        </w:tc>
      </w:tr>
      <w:tr w:rsidR="00AB3A08" w:rsidRPr="001A5E35" w:rsidTr="001D6E5A">
        <w:tc>
          <w:tcPr>
            <w:tcW w:w="850" w:type="dxa"/>
          </w:tcPr>
          <w:p w:rsidR="00AB3A08" w:rsidRDefault="00AB3A08" w:rsidP="001D6E5A">
            <w:pPr>
              <w:rPr>
                <w:lang w:val="en-US"/>
              </w:rPr>
            </w:pPr>
          </w:p>
        </w:tc>
        <w:tc>
          <w:tcPr>
            <w:tcW w:w="3969" w:type="dxa"/>
          </w:tcPr>
          <w:p w:rsidR="00AB3A08" w:rsidRPr="00AB3A08" w:rsidRDefault="00AB3A08" w:rsidP="0034582B">
            <w:pPr>
              <w:rPr>
                <w:lang w:val="en-US" w:bidi="ar-OM"/>
              </w:rPr>
            </w:pPr>
            <w:r>
              <w:rPr>
                <w:lang w:val="en-US"/>
              </w:rPr>
              <w:t>ha-n-nōba rubāyˁi kullhum gamin yrūḥin ˁala ˀorṭa ˀoqul w-āni mā xallāni ta-rīd agri w-āni galbi b-al-</w:t>
            </w:r>
            <w:r>
              <w:rPr>
                <w:lang w:val="de-AT" w:bidi="ar-OM"/>
              </w:rPr>
              <w:t>ᵊ</w:t>
            </w:r>
            <w:r w:rsidRPr="00AB3A08">
              <w:rPr>
                <w:lang w:val="en-US" w:bidi="ar-OM"/>
              </w:rPr>
              <w:t>gr</w:t>
            </w:r>
            <w:r>
              <w:rPr>
                <w:lang w:val="en-US" w:bidi="ar-OM"/>
              </w:rPr>
              <w:t>āye hā! w-an-nōba arīd ta-gri ˀagūl bāri mā grēt miktab tagri Qurˀān.</w:t>
            </w:r>
          </w:p>
        </w:tc>
        <w:tc>
          <w:tcPr>
            <w:tcW w:w="4253" w:type="dxa"/>
          </w:tcPr>
          <w:p w:rsidR="00AB3A08" w:rsidRPr="001A5E35" w:rsidRDefault="00AB3A08" w:rsidP="001D6E5A">
            <w:pPr>
              <w:rPr>
                <w:lang w:val="en-US" w:bidi="ar-OM"/>
              </w:rPr>
            </w:pPr>
          </w:p>
        </w:tc>
      </w:tr>
      <w:tr w:rsidR="00AB3A08" w:rsidRPr="001A5E35" w:rsidTr="001D6E5A">
        <w:tc>
          <w:tcPr>
            <w:tcW w:w="850" w:type="dxa"/>
          </w:tcPr>
          <w:p w:rsidR="00AB3A08" w:rsidRDefault="00AB3A08" w:rsidP="001D6E5A">
            <w:pPr>
              <w:rPr>
                <w:lang w:val="en-US"/>
              </w:rPr>
            </w:pPr>
            <w:r>
              <w:rPr>
                <w:lang w:val="en-US"/>
              </w:rPr>
              <w:t>1:35</w:t>
            </w:r>
          </w:p>
        </w:tc>
        <w:tc>
          <w:tcPr>
            <w:tcW w:w="3969" w:type="dxa"/>
          </w:tcPr>
          <w:p w:rsidR="00AB3A08" w:rsidRPr="00AB3A08" w:rsidRDefault="00AB3A08" w:rsidP="0034582B">
            <w:pPr>
              <w:rPr>
                <w:lang w:val="en-US" w:bidi="ar-OM"/>
              </w:rPr>
            </w:pPr>
            <w:r>
              <w:rPr>
                <w:lang w:val="en-US"/>
              </w:rPr>
              <w:t xml:space="preserve">ha-n-nōba ˀarīd arūḥ mā yxallinni tsss arīd anhazim ha-n-nōb āni, ˀāni ziqīrt al-bēt, ˀarbaˁ ᵊbnayyāt, ˀāni ˀen ziqīrithin, </w:t>
            </w:r>
            <w:r w:rsidRPr="00AB3A08">
              <w:rPr>
                <w:lang w:val="en-US"/>
              </w:rPr>
              <w:t xml:space="preserve">ˀamma </w:t>
            </w:r>
            <w:r>
              <w:rPr>
                <w:lang w:val="en-US"/>
              </w:rPr>
              <w:t>ˀāni zād agdar-ilhin, ˀagdar-ilhin šinu?</w:t>
            </w:r>
          </w:p>
        </w:tc>
        <w:tc>
          <w:tcPr>
            <w:tcW w:w="4253" w:type="dxa"/>
          </w:tcPr>
          <w:p w:rsidR="00AB3A08" w:rsidRPr="001A5E35" w:rsidRDefault="00AB3A08" w:rsidP="001D6E5A">
            <w:pPr>
              <w:rPr>
                <w:lang w:val="en-US" w:bidi="ar-OM"/>
              </w:rPr>
            </w:pPr>
          </w:p>
        </w:tc>
      </w:tr>
      <w:tr w:rsidR="00AB3A08" w:rsidRPr="001A5E35" w:rsidTr="001D6E5A">
        <w:tc>
          <w:tcPr>
            <w:tcW w:w="850" w:type="dxa"/>
          </w:tcPr>
          <w:p w:rsidR="00AB3A08" w:rsidRDefault="00AB3A08" w:rsidP="001D6E5A">
            <w:pPr>
              <w:rPr>
                <w:lang w:val="en-US"/>
              </w:rPr>
            </w:pPr>
          </w:p>
        </w:tc>
        <w:tc>
          <w:tcPr>
            <w:tcW w:w="3969" w:type="dxa"/>
          </w:tcPr>
          <w:p w:rsidR="00AB3A08" w:rsidRPr="00AB3A08" w:rsidRDefault="00AB3A08" w:rsidP="00AB3A08">
            <w:pPr>
              <w:rPr>
                <w:lang w:val="en-US" w:bidi="ar-OM"/>
              </w:rPr>
            </w:pPr>
            <w:r>
              <w:rPr>
                <w:lang w:val="en-US"/>
              </w:rPr>
              <w:t xml:space="preserve">miṯil Faṭōšitne ˀalḥaz. b-ᵊlsāni ygūl rāˁit al-lsān qālibt an-niswān, rāˁit al-lsān qālibt an-niswān. b-ᵊlsānīy ha-n-nōb aǧīb al-Qurˀān, </w:t>
            </w:r>
            <w:r w:rsidRPr="00AB3A08">
              <w:rPr>
                <w:lang w:val="en-US" w:bidi="ar-OM"/>
              </w:rPr>
              <w:t>ˀaqabb</w:t>
            </w:r>
            <w:r>
              <w:rPr>
                <w:lang w:val="en-US" w:bidi="ar-OM"/>
              </w:rPr>
              <w:t>ī hēne wara sēri hēne, ˀī hēn aqabbī wara sēri hīčiḏ</w:t>
            </w:r>
            <w:r w:rsidR="002A26AA">
              <w:rPr>
                <w:lang w:val="en-US" w:bidi="ar-OM"/>
              </w:rPr>
              <w:t>.</w:t>
            </w:r>
          </w:p>
        </w:tc>
        <w:tc>
          <w:tcPr>
            <w:tcW w:w="4253" w:type="dxa"/>
          </w:tcPr>
          <w:p w:rsidR="00AB3A08" w:rsidRPr="001A5E35" w:rsidRDefault="00AB3A08"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rtl/>
                <w:lang w:val="en-US" w:bidi="ar-OM"/>
              </w:rPr>
            </w:pPr>
            <w:r w:rsidRPr="002A26AA">
              <w:rPr>
                <w:lang w:val="en-US"/>
              </w:rPr>
              <w:t>ˀalbas-illi ˀāni lābsit-illi hīčiḏ yelege m</w:t>
            </w:r>
            <w:r>
              <w:rPr>
                <w:lang w:val="en-US"/>
              </w:rPr>
              <w:t xml:space="preserve">ā_lbas ˀāni hdūm ˁarab, činit lābsit-illi miṯil hāḏa ṯ-ṯōb w-hīčiḏ qazaqa w-aqabbi </w:t>
            </w:r>
            <w:r w:rsidRPr="002A26AA">
              <w:rPr>
                <w:lang w:val="en-US"/>
              </w:rPr>
              <w:t>ˀal-Qur</w:t>
            </w:r>
            <w:r>
              <w:rPr>
                <w:lang w:val="en-US"/>
              </w:rPr>
              <w:t>ˀān arūḥ ˁala bēt ᵊmaḥallitne.</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lang w:val="en-US"/>
              </w:rPr>
            </w:pPr>
            <w:r>
              <w:rPr>
                <w:lang w:val="en-US"/>
              </w:rPr>
              <w:t>šī bēt ǧīrānne al-ˁaǧīye ˁarǧe w-ᵊtgarrīne Qurˀān, ᵊtlimmne kullhe ǧawwa šǧaṛa b-xēr ahalhe, tgarrīne mū b-al-maṣāri, ˀamma trīd mūne zād xizme.</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lang w:val="en-US"/>
              </w:rPr>
            </w:pPr>
            <w:r>
              <w:rPr>
                <w:lang w:val="en-US"/>
              </w:rPr>
              <w:t>ᵊ</w:t>
            </w:r>
            <w:r w:rsidRPr="002A26AA">
              <w:rPr>
                <w:lang w:val="en-US"/>
              </w:rPr>
              <w:t xml:space="preserve">trīd </w:t>
            </w:r>
            <w:r>
              <w:rPr>
                <w:lang w:val="en-US"/>
              </w:rPr>
              <w:t>minne</w:t>
            </w:r>
            <w:r w:rsidRPr="002A26AA">
              <w:rPr>
                <w:lang w:val="en-US"/>
              </w:rPr>
              <w:t xml:space="preserve"> </w:t>
            </w:r>
            <w:r>
              <w:rPr>
                <w:lang w:val="en-US"/>
              </w:rPr>
              <w:t>“</w:t>
            </w:r>
            <w:r w:rsidRPr="002A26AA">
              <w:rPr>
                <w:lang w:val="en-US"/>
              </w:rPr>
              <w:t>taˁālin ta-nqassil al-</w:t>
            </w:r>
            <w:r>
              <w:rPr>
                <w:lang w:val="fr-FR"/>
              </w:rPr>
              <w:t>ᵊ</w:t>
            </w:r>
            <w:r w:rsidRPr="002A26AA">
              <w:rPr>
                <w:lang w:val="en-US"/>
              </w:rPr>
              <w:t>mmāˁīn, ta-ngušš ad-d</w:t>
            </w:r>
            <w:r>
              <w:rPr>
                <w:lang w:val="en-US"/>
              </w:rPr>
              <w:t>ūr, nqassil nigḏ̣i šuqul bēt ahali,” ˀal-ˁaǧīt al-ˁarǧe tgūl-inne, “w-ˁūdēn ta-garrīčin Qurˀān.”</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1D6E5A" w:rsidRDefault="001D6E5A" w:rsidP="00AB3A08">
            <w:pPr>
              <w:rPr>
                <w:lang w:val="en-US" w:bidi="ar-OM"/>
              </w:rPr>
            </w:pPr>
            <w:r>
              <w:rPr>
                <w:lang w:val="en-US"/>
              </w:rPr>
              <w:t>w-iḥne zād arūḥ seve seve aˁāwn al-ˁaǧīye bass tā-rīd agri l-Qur</w:t>
            </w:r>
            <w:r w:rsidRPr="001D6E5A">
              <w:rPr>
                <w:lang w:val="en-US"/>
              </w:rPr>
              <w:t>ˀ</w:t>
            </w:r>
            <w:r>
              <w:rPr>
                <w:lang w:val="en-US"/>
              </w:rPr>
              <w:t xml:space="preserve">ān. w-lumm aǧi ˁa-l-bēt ygūlin uxra “riḥti 2x tigrīn?” yuguḏ̣binni ˁādēne, wəḥde tugḏ̣ubni mi-rāsi, wəḥde </w:t>
            </w:r>
            <w:r w:rsidR="0029588D">
              <w:rPr>
                <w:lang w:val="en-US"/>
              </w:rPr>
              <w:t>ttillni min qazaxti.</w:t>
            </w:r>
            <w:r>
              <w:rPr>
                <w:lang w:val="en-US"/>
              </w:rPr>
              <w:t xml:space="preserve"> </w:t>
            </w:r>
          </w:p>
        </w:tc>
        <w:tc>
          <w:tcPr>
            <w:tcW w:w="4253" w:type="dxa"/>
          </w:tcPr>
          <w:p w:rsidR="002A26AA" w:rsidRPr="002A26AA" w:rsidRDefault="002A26AA" w:rsidP="001D6E5A">
            <w:pPr>
              <w:rPr>
                <w:lang w:val="en-US" w:bidi="ar-OM"/>
              </w:rPr>
            </w:pPr>
          </w:p>
        </w:tc>
      </w:tr>
      <w:tr w:rsidR="0029588D" w:rsidRPr="002A26AA" w:rsidTr="001D6E5A">
        <w:tc>
          <w:tcPr>
            <w:tcW w:w="850" w:type="dxa"/>
          </w:tcPr>
          <w:p w:rsidR="0029588D" w:rsidRDefault="0029588D" w:rsidP="001D6E5A">
            <w:pPr>
              <w:rPr>
                <w:lang w:val="en-US"/>
              </w:rPr>
            </w:pPr>
            <w:r>
              <w:rPr>
                <w:lang w:val="en-US"/>
              </w:rPr>
              <w:t>2:46</w:t>
            </w:r>
          </w:p>
        </w:tc>
        <w:tc>
          <w:tcPr>
            <w:tcW w:w="3969" w:type="dxa"/>
          </w:tcPr>
          <w:p w:rsidR="0029588D" w:rsidRDefault="0029588D" w:rsidP="00AB3A08">
            <w:pPr>
              <w:rPr>
                <w:lang w:val="en-US"/>
              </w:rPr>
            </w:pPr>
            <w:r>
              <w:rPr>
                <w:lang w:val="en-US"/>
              </w:rPr>
              <w:t>xawāti hā! ygūmin ysāwin ˁalayye iškenǧe, ˀī!, w-nahāṛ-in ˁammti ǧāye ˁidne uxt abūye ṣṣīr ᵊmn-abū uxt abūye ǧāt ˁalēne xāṭritne.</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w-čān tiǧi w-ᵊtgūl “hāḏi daḥḥiǧ ṭūlha ṣāyre. ˀāni ˁādēne wakt-inni ṣaḥīḥ ᵊzqayyre ta-ngūl amma ṭuwīle 3:04 zqayyre ˀamma ṭuwīle ˀāni rāˁit yaˁni ṭūl.</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w-čān yuguḏ̣bunni w-ygūlin “hāḏi ˁalēš l-alḥazze lābse l-alḥazze lābse hnīye yelege, mā tlibsīn ˁarab mā tlibsīn ṯōb w-zubūn. daḥḥiǧ iš-ṭūlha! ṣāyre ṣāyre ḥurma!”</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čān ygūmin w-ykaššmin al-qazaga ḏīye fōgi, hiyye w-uxti, ˀuxti ˁād mū minḥamṣāt minni mū ma-štaġil b-al-bēt bass arīd al-ᵊgrāye.</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kaššamin al-qazaga fōgi kaššaminhe ta-mā-lbasha ha-n-nōba ta-ylabbsinni ṣāye w-āni mā-lbas aṣ-ṣāye uxra riḥt ligēt-illi qazaga w-mā-lbas aṣ-ṣāye.</w:t>
            </w:r>
          </w:p>
        </w:tc>
        <w:tc>
          <w:tcPr>
            <w:tcW w:w="4253" w:type="dxa"/>
          </w:tcPr>
          <w:p w:rsidR="0029588D" w:rsidRPr="002A26AA" w:rsidRDefault="0029588D" w:rsidP="001D6E5A">
            <w:pPr>
              <w:rPr>
                <w:lang w:val="en-US" w:bidi="ar-OM"/>
              </w:rPr>
            </w:pPr>
          </w:p>
        </w:tc>
      </w:tr>
      <w:tr w:rsidR="00BF1CA3" w:rsidRPr="002A26AA" w:rsidTr="001D6E5A">
        <w:tc>
          <w:tcPr>
            <w:tcW w:w="850" w:type="dxa"/>
          </w:tcPr>
          <w:p w:rsidR="00BF1CA3" w:rsidRDefault="00BF1CA3" w:rsidP="001D6E5A">
            <w:pPr>
              <w:rPr>
                <w:lang w:val="en-US"/>
              </w:rPr>
            </w:pPr>
            <w:r>
              <w:rPr>
                <w:lang w:val="en-US"/>
              </w:rPr>
              <w:t>3:45</w:t>
            </w:r>
          </w:p>
        </w:tc>
        <w:tc>
          <w:tcPr>
            <w:tcW w:w="3969" w:type="dxa"/>
          </w:tcPr>
          <w:p w:rsidR="00BF1CA3" w:rsidRPr="00BF1CA3" w:rsidRDefault="00BF1CA3" w:rsidP="0029588D">
            <w:pPr>
              <w:rPr>
                <w:rtl/>
                <w:lang w:val="en-US" w:bidi="ar-OM"/>
              </w:rPr>
            </w:pPr>
            <w:r>
              <w:rPr>
                <w:lang w:val="en-US"/>
              </w:rPr>
              <w:t xml:space="preserve">ha-n-nōb ᵊmbārye ˀarūḥ ˁa-ǧ-ǧāmiˁ, </w:t>
            </w:r>
            <w:r w:rsidRPr="00BF1CA3">
              <w:rPr>
                <w:lang w:val="en-US"/>
              </w:rPr>
              <w:t>ˀar</w:t>
            </w:r>
            <w:r>
              <w:rPr>
                <w:lang w:val="en-US"/>
              </w:rPr>
              <w:t>ūḥ agri b-aǧ-ǧāmiˁ, ˀarūḥ agri b-al-maḥalle, w-nahāṛ ummi demek ǧat al-marḥūma ˀisimhe Baḥrīye, ˀumm al-ˁaǧīt at tgarrīna Qurˀān. [hāḏi rtaḥmit]</w:t>
            </w:r>
          </w:p>
        </w:tc>
        <w:tc>
          <w:tcPr>
            <w:tcW w:w="4253" w:type="dxa"/>
          </w:tcPr>
          <w:p w:rsidR="00BF1CA3" w:rsidRPr="002A26AA" w:rsidRDefault="00BF1CA3" w:rsidP="001D6E5A">
            <w:pPr>
              <w:rPr>
                <w:lang w:val="en-US" w:bidi="ar-OM"/>
              </w:rPr>
            </w:pPr>
          </w:p>
        </w:tc>
      </w:tr>
      <w:tr w:rsidR="00BF1CA3" w:rsidRPr="002A26AA" w:rsidTr="001D6E5A">
        <w:tc>
          <w:tcPr>
            <w:tcW w:w="850" w:type="dxa"/>
          </w:tcPr>
          <w:p w:rsidR="00BF1CA3" w:rsidRDefault="00BF1CA3" w:rsidP="001D6E5A">
            <w:pPr>
              <w:rPr>
                <w:lang w:val="en-US"/>
              </w:rPr>
            </w:pPr>
          </w:p>
        </w:tc>
        <w:tc>
          <w:tcPr>
            <w:tcW w:w="3969" w:type="dxa"/>
          </w:tcPr>
          <w:p w:rsidR="00BF1CA3" w:rsidRDefault="00BF1CA3" w:rsidP="000677CD">
            <w:pPr>
              <w:rPr>
                <w:lang w:val="en-US"/>
              </w:rPr>
            </w:pPr>
            <w:r>
              <w:rPr>
                <w:lang w:val="en-US"/>
              </w:rPr>
              <w:t xml:space="preserve">ˀumm al-xōǧe demek ǧāye ˁala ˀummi hiyye w-iḥne ˁammanne ǧīrān ǧāye ˁind ummi, w-nahāṛ </w:t>
            </w:r>
            <w:r w:rsidR="000677CD">
              <w:rPr>
                <w:lang w:val="en-US"/>
              </w:rPr>
              <w:t xml:space="preserve">winhe </w:t>
            </w:r>
            <w:r>
              <w:rPr>
                <w:lang w:val="en-US"/>
              </w:rPr>
              <w:t xml:space="preserve">ᵊtgul-li “taˁāli b-al-bēt </w:t>
            </w:r>
            <w:r w:rsidR="000677CD">
              <w:rPr>
                <w:lang w:val="en-US"/>
              </w:rPr>
              <w:t>ˁugub… gabəl-ma ugri Qurˀān.”</w:t>
            </w:r>
          </w:p>
        </w:tc>
        <w:tc>
          <w:tcPr>
            <w:tcW w:w="4253" w:type="dxa"/>
          </w:tcPr>
          <w:p w:rsidR="00BF1CA3" w:rsidRPr="002A26AA" w:rsidRDefault="00BF1CA3" w:rsidP="001D6E5A">
            <w:pPr>
              <w:rPr>
                <w:lang w:val="en-US" w:bidi="ar-OM"/>
              </w:rPr>
            </w:pPr>
          </w:p>
        </w:tc>
      </w:tr>
      <w:tr w:rsidR="000677CD" w:rsidRPr="000677CD" w:rsidTr="001D6E5A">
        <w:tc>
          <w:tcPr>
            <w:tcW w:w="850" w:type="dxa"/>
          </w:tcPr>
          <w:p w:rsidR="000677CD" w:rsidRDefault="000677CD" w:rsidP="001D6E5A">
            <w:pPr>
              <w:rPr>
                <w:lang w:val="en-US"/>
              </w:rPr>
            </w:pPr>
          </w:p>
        </w:tc>
        <w:tc>
          <w:tcPr>
            <w:tcW w:w="3969" w:type="dxa"/>
          </w:tcPr>
          <w:p w:rsidR="000677CD" w:rsidRPr="000677CD" w:rsidRDefault="000677CD" w:rsidP="000677CD">
            <w:pPr>
              <w:rPr>
                <w:lang w:val="en-US"/>
              </w:rPr>
            </w:pPr>
            <w:r>
              <w:rPr>
                <w:lang w:val="en-US"/>
              </w:rPr>
              <w:t xml:space="preserve">tgul-li “taˁāli daḥḥǧi ˁindi ha-l-bēḏinǧānāt!” </w:t>
            </w:r>
            <w:r w:rsidRPr="000677CD">
              <w:rPr>
                <w:lang w:val="en-US"/>
              </w:rPr>
              <w:t>ˀal-ḥurma, “taˁāli ta-nḥaffirhin!</w:t>
            </w:r>
            <w:r>
              <w:t xml:space="preserve">” w-čān atgūm aǧib al-ḥafir, al-ḥuffāṛa yaˁni tḥafir w-čān agūm aḥaffir al-bēḏinǧānat lilhin. </w:t>
            </w:r>
          </w:p>
        </w:tc>
        <w:tc>
          <w:tcPr>
            <w:tcW w:w="4253" w:type="dxa"/>
          </w:tcPr>
          <w:p w:rsidR="000677CD" w:rsidRPr="000677CD" w:rsidRDefault="000677CD" w:rsidP="001D6E5A">
            <w:pPr>
              <w:rPr>
                <w:lang w:val="en-US" w:bidi="ar-OM"/>
              </w:rPr>
            </w:pPr>
          </w:p>
        </w:tc>
      </w:tr>
      <w:tr w:rsidR="00212BF2" w:rsidRPr="000677CD" w:rsidTr="001D6E5A">
        <w:tc>
          <w:tcPr>
            <w:tcW w:w="850" w:type="dxa"/>
          </w:tcPr>
          <w:p w:rsidR="00212BF2" w:rsidRDefault="00212BF2" w:rsidP="001D6E5A">
            <w:pPr>
              <w:rPr>
                <w:lang w:val="en-US"/>
              </w:rPr>
            </w:pPr>
          </w:p>
        </w:tc>
        <w:tc>
          <w:tcPr>
            <w:tcW w:w="3969" w:type="dxa"/>
          </w:tcPr>
          <w:p w:rsidR="00212BF2" w:rsidRDefault="00212BF2" w:rsidP="00CA6E4D">
            <w:pPr>
              <w:rPr>
                <w:lang w:val="en-US"/>
              </w:rPr>
            </w:pPr>
            <w:r>
              <w:rPr>
                <w:lang w:val="en-US"/>
              </w:rPr>
              <w:t>daḥḥagat-illi mā kišimit walla bēḏinǧāne hemen hem ˁišrīn bēḏinǧāne ḥ</w:t>
            </w:r>
            <w:r w:rsidR="00CA6E4D">
              <w:rPr>
                <w:lang w:val="en-US"/>
              </w:rPr>
              <w:t>u</w:t>
            </w:r>
            <w:r>
              <w:rPr>
                <w:lang w:val="en-US"/>
              </w:rPr>
              <w:t>farit</w:t>
            </w:r>
            <w:r w:rsidR="00CA6E4D">
              <w:rPr>
                <w:lang w:val="en-US"/>
              </w:rPr>
              <w:t>hin lilhe, l-al-ḥurma, ǧāritne, ˀumm al-xōǧe, ˀumm al-ˁaǧīt at tgarrīne Qurˀān.</w:t>
            </w:r>
          </w:p>
        </w:tc>
        <w:tc>
          <w:tcPr>
            <w:tcW w:w="4253" w:type="dxa"/>
          </w:tcPr>
          <w:p w:rsidR="00212BF2" w:rsidRPr="000677CD" w:rsidRDefault="00212BF2" w:rsidP="001D6E5A">
            <w:pPr>
              <w:rPr>
                <w:lang w:val="en-US" w:bidi="ar-OM"/>
              </w:rPr>
            </w:pPr>
          </w:p>
        </w:tc>
      </w:tr>
      <w:tr w:rsidR="00CA6E4D" w:rsidRPr="000677CD" w:rsidTr="001D6E5A">
        <w:tc>
          <w:tcPr>
            <w:tcW w:w="850" w:type="dxa"/>
          </w:tcPr>
          <w:p w:rsidR="00CA6E4D" w:rsidRDefault="00CA6E4D" w:rsidP="001D6E5A">
            <w:pPr>
              <w:rPr>
                <w:lang w:val="en-US"/>
              </w:rPr>
            </w:pPr>
          </w:p>
        </w:tc>
        <w:tc>
          <w:tcPr>
            <w:tcW w:w="3969" w:type="dxa"/>
          </w:tcPr>
          <w:p w:rsidR="00CA6E4D" w:rsidRDefault="00CA6E4D" w:rsidP="00CA6E4D">
            <w:pPr>
              <w:rPr>
                <w:lang w:val="en-US"/>
              </w:rPr>
            </w:pPr>
            <w:r>
              <w:rPr>
                <w:lang w:val="en-US"/>
              </w:rPr>
              <w:t>hiyye demek ǧāye ˁal ummi, ˀummi gāyme tištaki minni, gāyle “ššūfin hāḏi maksūft al-ˁumur w-trūḥ ˁa-l-xōǧe</w:t>
            </w:r>
          </w:p>
        </w:tc>
        <w:tc>
          <w:tcPr>
            <w:tcW w:w="4253" w:type="dxa"/>
          </w:tcPr>
          <w:p w:rsidR="00CA6E4D" w:rsidRPr="000677CD" w:rsidRDefault="00CA6E4D" w:rsidP="001D6E5A">
            <w:pPr>
              <w:rPr>
                <w:lang w:val="en-US" w:bidi="ar-OM"/>
              </w:rPr>
            </w:pPr>
          </w:p>
        </w:tc>
      </w:tr>
      <w:tr w:rsidR="004F5FA4" w:rsidRPr="000677CD" w:rsidTr="001D6E5A">
        <w:tc>
          <w:tcPr>
            <w:tcW w:w="850" w:type="dxa"/>
          </w:tcPr>
          <w:p w:rsidR="004F5FA4" w:rsidRDefault="004F5FA4" w:rsidP="001D6E5A">
            <w:pPr>
              <w:rPr>
                <w:lang w:val="en-US"/>
              </w:rPr>
            </w:pPr>
            <w:r>
              <w:rPr>
                <w:lang w:val="en-US"/>
              </w:rPr>
              <w:t>4:24</w:t>
            </w:r>
          </w:p>
        </w:tc>
        <w:tc>
          <w:tcPr>
            <w:tcW w:w="3969" w:type="dxa"/>
          </w:tcPr>
          <w:p w:rsidR="004F5FA4" w:rsidRDefault="004F5FA4" w:rsidP="004F5FA4">
            <w:pPr>
              <w:rPr>
                <w:lang w:val="en-US"/>
              </w:rPr>
            </w:pPr>
            <w:r>
              <w:rPr>
                <w:lang w:val="en-US"/>
              </w:rPr>
              <w:t xml:space="preserve">ǧaˁad tigri Qurˀān b-al-ˁallāme tinhazim ta-mā tištaqil b-al-bēt, mā ssāwi walla saqla mā tˁarif walla saqla!” </w:t>
            </w:r>
          </w:p>
        </w:tc>
        <w:tc>
          <w:tcPr>
            <w:tcW w:w="4253" w:type="dxa"/>
          </w:tcPr>
          <w:p w:rsidR="004F5FA4" w:rsidRPr="000677CD" w:rsidRDefault="004F5FA4" w:rsidP="001D6E5A">
            <w:pPr>
              <w:rPr>
                <w:lang w:val="en-US" w:bidi="ar-OM"/>
              </w:rPr>
            </w:pPr>
          </w:p>
        </w:tc>
      </w:tr>
      <w:tr w:rsidR="004F5FA4" w:rsidRPr="000677CD" w:rsidTr="001D6E5A">
        <w:tc>
          <w:tcPr>
            <w:tcW w:w="850" w:type="dxa"/>
          </w:tcPr>
          <w:p w:rsidR="004F5FA4" w:rsidRDefault="004F5FA4" w:rsidP="001D6E5A">
            <w:pPr>
              <w:rPr>
                <w:lang w:val="en-US"/>
              </w:rPr>
            </w:pPr>
          </w:p>
        </w:tc>
        <w:tc>
          <w:tcPr>
            <w:tcW w:w="3969" w:type="dxa"/>
          </w:tcPr>
          <w:p w:rsidR="004F5FA4" w:rsidRDefault="004F5FA4" w:rsidP="004F5FA4">
            <w:pPr>
              <w:rPr>
                <w:lang w:val="en-US"/>
              </w:rPr>
            </w:pPr>
            <w:r>
              <w:rPr>
                <w:lang w:val="en-US"/>
              </w:rPr>
              <w:t xml:space="preserve">gāyle ˁalē “xayye mā tˁarif hīīī ˀal-bāriḥ ǧat ˁalēne w-čān ᵊtḥafr-illi </w:t>
            </w:r>
            <w:r w:rsidR="00064B57">
              <w:rPr>
                <w:lang w:val="en-US"/>
              </w:rPr>
              <w:t>l-bēḏinǧān ˀaxēr min ˁaǧūz! šnōn mā tˁarif?”</w:t>
            </w:r>
          </w:p>
        </w:tc>
        <w:tc>
          <w:tcPr>
            <w:tcW w:w="4253" w:type="dxa"/>
          </w:tcPr>
          <w:p w:rsidR="004F5FA4" w:rsidRPr="000677CD" w:rsidRDefault="004F5FA4" w:rsidP="001D6E5A">
            <w:pPr>
              <w:rPr>
                <w:lang w:val="en-US" w:bidi="ar-OM"/>
              </w:rPr>
            </w:pPr>
          </w:p>
        </w:tc>
      </w:tr>
      <w:tr w:rsidR="00064B57" w:rsidRPr="00064B57" w:rsidTr="001D6E5A">
        <w:tc>
          <w:tcPr>
            <w:tcW w:w="850" w:type="dxa"/>
          </w:tcPr>
          <w:p w:rsidR="00064B57" w:rsidRDefault="00064B57" w:rsidP="001D6E5A">
            <w:pPr>
              <w:rPr>
                <w:lang w:val="en-US"/>
              </w:rPr>
            </w:pPr>
          </w:p>
        </w:tc>
        <w:tc>
          <w:tcPr>
            <w:tcW w:w="3969" w:type="dxa"/>
          </w:tcPr>
          <w:p w:rsidR="00064B57" w:rsidRPr="00064B57" w:rsidRDefault="00064B57" w:rsidP="004F5FA4">
            <w:pPr>
              <w:rPr>
                <w:lang w:val="en-US"/>
              </w:rPr>
            </w:pPr>
            <w:r>
              <w:rPr>
                <w:lang w:val="en-US"/>
              </w:rPr>
              <w:t xml:space="preserve">ˀaha lummunni ǧīt ˁa-l-bēt w-čān yugḏ̣ubinni ˀuxra: “ˀinti ǧaˁad ᵊtrūḥīn ᵊtḥafrīn bēḏinǧān ˁind al-… ˁind Baḥrīye ta-tigri Qurˀān.” </w:t>
            </w:r>
            <w:r w:rsidRPr="00064B57">
              <w:rPr>
                <w:lang w:val="en-US"/>
              </w:rPr>
              <w:t>ˀaha w-mā xallanni, ˀarīd ta-d-agri w-mā xallann</w:t>
            </w:r>
            <w:r>
              <w:rPr>
                <w:lang w:val="en-US"/>
              </w:rPr>
              <w:t>īy.</w:t>
            </w:r>
          </w:p>
        </w:tc>
        <w:tc>
          <w:tcPr>
            <w:tcW w:w="4253" w:type="dxa"/>
          </w:tcPr>
          <w:p w:rsidR="00064B57" w:rsidRPr="00064B57" w:rsidRDefault="00064B57" w:rsidP="001D6E5A">
            <w:pPr>
              <w:rPr>
                <w:lang w:val="en-US" w:bidi="ar-OM"/>
              </w:rPr>
            </w:pPr>
          </w:p>
        </w:tc>
      </w:tr>
      <w:tr w:rsidR="00064B57" w:rsidRPr="00323B61" w:rsidTr="001D6E5A">
        <w:tc>
          <w:tcPr>
            <w:tcW w:w="850" w:type="dxa"/>
          </w:tcPr>
          <w:p w:rsidR="00064B57" w:rsidRDefault="00064B57" w:rsidP="001D6E5A">
            <w:pPr>
              <w:rPr>
                <w:lang w:val="en-US"/>
              </w:rPr>
            </w:pPr>
          </w:p>
        </w:tc>
        <w:tc>
          <w:tcPr>
            <w:tcW w:w="3969" w:type="dxa"/>
          </w:tcPr>
          <w:p w:rsidR="00064B57" w:rsidRPr="00323B61" w:rsidRDefault="00323B61" w:rsidP="004F5FA4">
            <w:pPr>
              <w:rPr>
                <w:lang w:val="en-US"/>
              </w:rPr>
            </w:pPr>
            <w:r w:rsidRPr="00323B61">
              <w:rPr>
                <w:lang w:val="en-US"/>
              </w:rPr>
              <w:t xml:space="preserve">lummun ta-ngūl </w:t>
            </w:r>
            <w:r>
              <w:rPr>
                <w:lang w:val="en-US"/>
              </w:rPr>
              <w:t>ᵊ</w:t>
            </w:r>
            <w:r w:rsidRPr="00323B61">
              <w:rPr>
                <w:lang w:val="en-US"/>
              </w:rPr>
              <w:t>čbirit gimit b-al-bēt ta-rīd agri w-mā_</w:t>
            </w:r>
            <w:r>
              <w:rPr>
                <w:lang w:val="en-US"/>
              </w:rPr>
              <w:t xml:space="preserve">ˁarif, lummun ta-ngūl tiǧawwazit, ǧīt ha-n-nōbe hēne ˀawwali ˀahali ha-n-nōb ˁyāli ta-ngūl awwal ahali mā xallōni, ha-n-nōb </w:t>
            </w:r>
            <w:r w:rsidR="004370AF">
              <w:rPr>
                <w:lang w:val="en-US"/>
              </w:rPr>
              <w:t>ᵊ</w:t>
            </w:r>
            <w:r>
              <w:rPr>
                <w:lang w:val="en-US"/>
              </w:rPr>
              <w:t>ˁyāli</w:t>
            </w:r>
            <w:r w:rsidR="004370AF">
              <w:rPr>
                <w:lang w:val="en-US"/>
              </w:rPr>
              <w:t>.</w:t>
            </w:r>
          </w:p>
        </w:tc>
        <w:tc>
          <w:tcPr>
            <w:tcW w:w="4253" w:type="dxa"/>
          </w:tcPr>
          <w:p w:rsidR="00064B57" w:rsidRPr="00323B61" w:rsidRDefault="00064B57" w:rsidP="001D6E5A">
            <w:pPr>
              <w:rPr>
                <w:lang w:val="en-US" w:bidi="ar-OM"/>
              </w:rPr>
            </w:pPr>
          </w:p>
        </w:tc>
      </w:tr>
      <w:tr w:rsidR="004370AF" w:rsidRPr="00323B61" w:rsidTr="001D6E5A">
        <w:tc>
          <w:tcPr>
            <w:tcW w:w="850" w:type="dxa"/>
          </w:tcPr>
          <w:p w:rsidR="004370AF" w:rsidRDefault="004370AF" w:rsidP="001D6E5A">
            <w:pPr>
              <w:rPr>
                <w:lang w:val="en-US"/>
              </w:rPr>
            </w:pPr>
          </w:p>
        </w:tc>
        <w:tc>
          <w:tcPr>
            <w:tcW w:w="3969" w:type="dxa"/>
          </w:tcPr>
          <w:p w:rsidR="004370AF" w:rsidRPr="00323B61" w:rsidRDefault="004370AF" w:rsidP="004F5FA4">
            <w:pPr>
              <w:rPr>
                <w:lang w:val="en-US"/>
              </w:rPr>
            </w:pPr>
            <w:r>
              <w:rPr>
                <w:lang w:val="en-US"/>
              </w:rPr>
              <w:t>ṣārō-li ˀal-ˁiǧyān, Ǧamīle b-ḥuḏ̣ni</w:t>
            </w:r>
            <w:r w:rsidR="00805933">
              <w:rPr>
                <w:lang w:val="en-US"/>
              </w:rPr>
              <w:t xml:space="preserve"> – lā mū ˀinte, ˀahalak ta-ngūl šinhu ˀaxāf m-as-suwālif hā! “daḥḥǧi xayyi mxallye šuqulha w-rāyḥe tigri Qurˀān”</w:t>
            </w:r>
          </w:p>
        </w:tc>
        <w:tc>
          <w:tcPr>
            <w:tcW w:w="4253" w:type="dxa"/>
          </w:tcPr>
          <w:p w:rsidR="004370AF" w:rsidRPr="00323B61" w:rsidRDefault="004370AF" w:rsidP="001D6E5A">
            <w:pPr>
              <w:rPr>
                <w:lang w:val="en-US" w:bidi="ar-OM"/>
              </w:rPr>
            </w:pPr>
          </w:p>
        </w:tc>
      </w:tr>
      <w:tr w:rsidR="00805933" w:rsidRPr="00323B61" w:rsidTr="001D6E5A">
        <w:tc>
          <w:tcPr>
            <w:tcW w:w="850" w:type="dxa"/>
          </w:tcPr>
          <w:p w:rsidR="00805933" w:rsidRDefault="00805933" w:rsidP="001D6E5A">
            <w:pPr>
              <w:rPr>
                <w:lang w:val="en-US"/>
              </w:rPr>
            </w:pPr>
          </w:p>
        </w:tc>
        <w:tc>
          <w:tcPr>
            <w:tcW w:w="3969" w:type="dxa"/>
          </w:tcPr>
          <w:p w:rsidR="00805933" w:rsidRDefault="00805933" w:rsidP="004F5FA4">
            <w:pPr>
              <w:rPr>
                <w:lang w:val="en-US"/>
              </w:rPr>
            </w:pPr>
            <w:r>
              <w:rPr>
                <w:lang w:val="en-US"/>
              </w:rPr>
              <w:t xml:space="preserve">ˀāni zād mā_štahi ta kalām yilḥagni kesinlikle b-ad-dinye min ṣərət mā_štahi ta-yilḥagni kalām, ta-ḥade ysōlif ˁalayye hā. </w:t>
            </w:r>
          </w:p>
        </w:tc>
        <w:tc>
          <w:tcPr>
            <w:tcW w:w="4253" w:type="dxa"/>
          </w:tcPr>
          <w:p w:rsidR="00805933" w:rsidRPr="00323B61" w:rsidRDefault="00805933" w:rsidP="001D6E5A">
            <w:pPr>
              <w:rPr>
                <w:lang w:val="en-US" w:bidi="ar-OM"/>
              </w:rPr>
            </w:pPr>
          </w:p>
        </w:tc>
      </w:tr>
      <w:tr w:rsidR="00805933" w:rsidRPr="00323B61" w:rsidTr="001D6E5A">
        <w:tc>
          <w:tcPr>
            <w:tcW w:w="850" w:type="dxa"/>
          </w:tcPr>
          <w:p w:rsidR="00805933" w:rsidRDefault="00805933" w:rsidP="001D6E5A">
            <w:pPr>
              <w:rPr>
                <w:lang w:val="en-US"/>
              </w:rPr>
            </w:pPr>
          </w:p>
        </w:tc>
        <w:tc>
          <w:tcPr>
            <w:tcW w:w="3969" w:type="dxa"/>
          </w:tcPr>
          <w:p w:rsidR="00805933" w:rsidRDefault="00805933" w:rsidP="004F5FA4">
            <w:pPr>
              <w:rPr>
                <w:lang w:val="en-US"/>
              </w:rPr>
            </w:pPr>
            <w:r>
              <w:rPr>
                <w:lang w:val="en-US"/>
              </w:rPr>
              <w:t xml:space="preserve">w-gimit arūḥ uxra w-mā hnēt, ˀiḥna ˁād ǧibne al-misˁale miššān yaˁni tawwne gilne “ᵊšnōn </w:t>
            </w:r>
            <w:r w:rsidR="00436089">
              <w:rPr>
                <w:lang w:val="en-US"/>
              </w:rPr>
              <w:t>ti ṣṣīr w-ḏ̣allēt wāḥad w-ˁišrīn sine w-awwali ṯalāṯīn yaˁni sine w-mā taˁallamit al-Qurˀān.</w:t>
            </w:r>
          </w:p>
        </w:tc>
        <w:tc>
          <w:tcPr>
            <w:tcW w:w="4253" w:type="dxa"/>
          </w:tcPr>
          <w:p w:rsidR="00805933" w:rsidRPr="00323B61" w:rsidRDefault="00805933" w:rsidP="001D6E5A">
            <w:pPr>
              <w:rPr>
                <w:lang w:val="en-US" w:bidi="ar-OM"/>
              </w:rPr>
            </w:pPr>
          </w:p>
        </w:tc>
      </w:tr>
      <w:tr w:rsidR="00436089" w:rsidRPr="00323B61" w:rsidTr="001D6E5A">
        <w:tc>
          <w:tcPr>
            <w:tcW w:w="850" w:type="dxa"/>
          </w:tcPr>
          <w:p w:rsidR="00436089" w:rsidRDefault="00436089" w:rsidP="001D6E5A">
            <w:pPr>
              <w:rPr>
                <w:lang w:val="en-US"/>
              </w:rPr>
            </w:pPr>
          </w:p>
        </w:tc>
        <w:tc>
          <w:tcPr>
            <w:tcW w:w="3969" w:type="dxa"/>
          </w:tcPr>
          <w:p w:rsidR="00436089" w:rsidRDefault="00436089" w:rsidP="004F5FA4">
            <w:pPr>
              <w:rPr>
                <w:lang w:val="en-US"/>
              </w:rPr>
            </w:pPr>
            <w:r>
              <w:rPr>
                <w:lang w:val="en-US"/>
              </w:rPr>
              <w:t>demek ki r. ˁāl bir şeysi varmış bir ḥikmet šī, ḥikme šī, lummu ta-ˀarīd mā yxušš ᵊb-ˁagli, lummu ta-ˀarīd ᵊb-nōba yṣīrū-li 2x ˁašər ˁəǧyān, w-tā tawwni ta ˁagli ygūm ydūs b-al-arbaˁīn, w-gimt arūḥ tawwni ta-gimit asāwi ˀaš-šäkle sökme</w:t>
            </w:r>
          </w:p>
        </w:tc>
        <w:tc>
          <w:tcPr>
            <w:tcW w:w="4253" w:type="dxa"/>
          </w:tcPr>
          <w:p w:rsidR="00436089" w:rsidRPr="00323B61" w:rsidRDefault="00436089" w:rsidP="001D6E5A">
            <w:pPr>
              <w:rPr>
                <w:lang w:val="en-US" w:bidi="ar-OM"/>
              </w:rPr>
            </w:pPr>
          </w:p>
        </w:tc>
      </w:tr>
      <w:tr w:rsidR="00436089" w:rsidRPr="00323B61" w:rsidTr="001D6E5A">
        <w:tc>
          <w:tcPr>
            <w:tcW w:w="850" w:type="dxa"/>
          </w:tcPr>
          <w:p w:rsidR="00436089" w:rsidRDefault="00436089" w:rsidP="001D6E5A">
            <w:pPr>
              <w:rPr>
                <w:lang w:val="en-US"/>
              </w:rPr>
            </w:pPr>
            <w:r>
              <w:rPr>
                <w:lang w:val="en-US"/>
              </w:rPr>
              <w:t>6:01</w:t>
            </w:r>
          </w:p>
        </w:tc>
        <w:tc>
          <w:tcPr>
            <w:tcW w:w="3969" w:type="dxa"/>
          </w:tcPr>
          <w:p w:rsidR="00436089" w:rsidRDefault="00436089" w:rsidP="004F5FA4">
            <w:pPr>
              <w:rPr>
                <w:lang w:val="en-US"/>
              </w:rPr>
            </w:pPr>
            <w:r>
              <w:rPr>
                <w:lang w:val="en-US"/>
              </w:rPr>
              <w:t>ˀawwali šgadd-ma riḥit demek ˁagli ˁaman mū b-al-Qurˀān, demek ki ˀarūḥ bass arūḥ w-aǧi aha w-alḥaz win gimt arūḥ al-ḥamdilla ṣār-li sitt sabiˁ tušhur gəḏ̣ēt at-taǧwīd,</w:t>
            </w:r>
          </w:p>
        </w:tc>
        <w:tc>
          <w:tcPr>
            <w:tcW w:w="4253" w:type="dxa"/>
          </w:tcPr>
          <w:p w:rsidR="00436089" w:rsidRPr="00323B61" w:rsidRDefault="00436089" w:rsidP="001D6E5A">
            <w:pPr>
              <w:rPr>
                <w:lang w:val="en-US" w:bidi="ar-OM"/>
              </w:rPr>
            </w:pPr>
          </w:p>
        </w:tc>
      </w:tr>
      <w:tr w:rsidR="00436089" w:rsidRPr="00323B61" w:rsidTr="001D6E5A">
        <w:tc>
          <w:tcPr>
            <w:tcW w:w="850" w:type="dxa"/>
          </w:tcPr>
          <w:p w:rsidR="00436089" w:rsidRDefault="00436089" w:rsidP="001D6E5A">
            <w:pPr>
              <w:rPr>
                <w:lang w:val="en-US"/>
              </w:rPr>
            </w:pPr>
          </w:p>
        </w:tc>
        <w:tc>
          <w:tcPr>
            <w:tcW w:w="3969" w:type="dxa"/>
          </w:tcPr>
          <w:p w:rsidR="00436089" w:rsidRDefault="00436089" w:rsidP="004F5FA4">
            <w:pPr>
              <w:rPr>
                <w:lang w:val="en-US"/>
              </w:rPr>
            </w:pPr>
            <w:r>
              <w:rPr>
                <w:lang w:val="en-US"/>
              </w:rPr>
              <w:t>sitt sabiˁ tušhur taˁallamit kull as-sūrāt, yaˁni tawwni gāmit qāfti ddūs tawwni gimit axāf w-gimit a... yaˁni ˀaš-šäkle gāmat ᵊssāwi ˁalayye tesīr, salāmtak w-al-ˁāfye!</w:t>
            </w:r>
          </w:p>
        </w:tc>
        <w:tc>
          <w:tcPr>
            <w:tcW w:w="4253" w:type="dxa"/>
          </w:tcPr>
          <w:p w:rsidR="00436089" w:rsidRPr="00323B61" w:rsidRDefault="00436089" w:rsidP="001D6E5A">
            <w:pPr>
              <w:rPr>
                <w:lang w:val="en-US" w:bidi="ar-OM"/>
              </w:rPr>
            </w:pPr>
          </w:p>
        </w:tc>
      </w:tr>
    </w:tbl>
    <w:p w:rsidR="004A5BE0" w:rsidRDefault="00E95D6D" w:rsidP="00E95D6D">
      <w:pPr>
        <w:pStyle w:val="berschrift2"/>
      </w:pPr>
      <w:r>
        <w:t>Urfa-18</w:t>
      </w:r>
      <w:r w:rsidR="004A5BE0">
        <w:t>3: The policeman who ate a holy carp [new]</w:t>
      </w:r>
    </w:p>
    <w:p w:rsidR="004A5BE0" w:rsidRDefault="004A5BE0" w:rsidP="004A5BE0">
      <w:pPr>
        <w:pStyle w:val="Textkrper2"/>
        <w:spacing w:line="240" w:lineRule="auto"/>
        <w:rPr>
          <w:u w:val="none"/>
        </w:rPr>
      </w:pPr>
      <w:r>
        <w:rPr>
          <w:u w:val="none"/>
        </w:rPr>
        <w:t>27 Nov 2014</w:t>
      </w:r>
    </w:p>
    <w:p w:rsidR="004A5BE0" w:rsidRDefault="004A5BE0" w:rsidP="004A5BE0">
      <w:pPr>
        <w:pStyle w:val="Textkrper2"/>
        <w:spacing w:line="240" w:lineRule="auto"/>
        <w:rPr>
          <w:u w:val="none"/>
        </w:rPr>
      </w:pPr>
      <w:r>
        <w:rPr>
          <w:u w:val="none"/>
        </w:rPr>
        <w:t>Ismail</w:t>
      </w:r>
    </w:p>
    <w:tbl>
      <w:tblPr>
        <w:tblStyle w:val="Tabellenraster"/>
        <w:tblW w:w="9072" w:type="dxa"/>
        <w:tblLook w:val="0400" w:firstRow="0" w:lastRow="0" w:firstColumn="0" w:lastColumn="0" w:noHBand="0" w:noVBand="1"/>
      </w:tblPr>
      <w:tblGrid>
        <w:gridCol w:w="850"/>
        <w:gridCol w:w="3969"/>
        <w:gridCol w:w="4253"/>
      </w:tblGrid>
      <w:tr w:rsidR="004A5BE0" w:rsidRPr="00323B61" w:rsidTr="0070282E">
        <w:tc>
          <w:tcPr>
            <w:tcW w:w="850" w:type="dxa"/>
          </w:tcPr>
          <w:p w:rsidR="004A5BE0" w:rsidRDefault="004A5BE0" w:rsidP="0070282E">
            <w:pPr>
              <w:rPr>
                <w:lang w:val="en-US"/>
              </w:rPr>
            </w:pPr>
          </w:p>
        </w:tc>
        <w:tc>
          <w:tcPr>
            <w:tcW w:w="3969" w:type="dxa"/>
          </w:tcPr>
          <w:p w:rsidR="004A5BE0" w:rsidRDefault="006273EA" w:rsidP="0070282E">
            <w:pPr>
              <w:rPr>
                <w:lang w:val="en-US"/>
              </w:rPr>
            </w:pPr>
            <w:r>
              <w:rPr>
                <w:lang w:val="en-US"/>
              </w:rPr>
              <w:t>ˀawwal gabəl xamsīn sittīn sine, ˀUrfa ǧāy ˁalēhe bāškomisēr</w:t>
            </w:r>
            <w:r w:rsidR="009B1890">
              <w:rPr>
                <w:lang w:val="en-US"/>
              </w:rPr>
              <w:t xml:space="preserve">, pulus, taˁyīnu ǧāy ˁal Urfa [at-tayˁīn tˁarifu…] gāyim b-Urfa ydawwir mətwaḏ̣ḏ̣if. </w:t>
            </w:r>
          </w:p>
        </w:tc>
        <w:tc>
          <w:tcPr>
            <w:tcW w:w="4253" w:type="dxa"/>
          </w:tcPr>
          <w:p w:rsidR="004A5BE0" w:rsidRPr="00323B61" w:rsidRDefault="004A5BE0" w:rsidP="0070282E">
            <w:pPr>
              <w:rPr>
                <w:lang w:val="en-US" w:bidi="ar-OM"/>
              </w:rPr>
            </w:pPr>
          </w:p>
        </w:tc>
      </w:tr>
      <w:tr w:rsidR="009B1890" w:rsidRPr="00323B61" w:rsidTr="0070282E">
        <w:tc>
          <w:tcPr>
            <w:tcW w:w="850" w:type="dxa"/>
          </w:tcPr>
          <w:p w:rsidR="009B1890" w:rsidRDefault="009B1890" w:rsidP="0070282E">
            <w:pPr>
              <w:rPr>
                <w:lang w:val="en-US"/>
              </w:rPr>
            </w:pPr>
          </w:p>
        </w:tc>
        <w:tc>
          <w:tcPr>
            <w:tcW w:w="3969" w:type="dxa"/>
          </w:tcPr>
          <w:p w:rsidR="009B1890" w:rsidRDefault="009B1890" w:rsidP="0070282E">
            <w:pPr>
              <w:rPr>
                <w:lang w:val="en-US"/>
              </w:rPr>
            </w:pPr>
            <w:r>
              <w:rPr>
                <w:lang w:val="en-US"/>
              </w:rPr>
              <w:t>ˀiḥna ˀawwali ˀUrfa maˁlūmak al-pulus al yiǧi, ˀal-komisēr al yiǧi, ˀal-ḥākim al … al yiǧi, ˀas-savǧi al yiǧi, ˀal-komutān al-ˁaskarīye ˀal yiǧi, ᵊnsāwī-lu ṣāyġi, ḥurma w-guṭma zād xōf.</w:t>
            </w:r>
          </w:p>
        </w:tc>
        <w:tc>
          <w:tcPr>
            <w:tcW w:w="4253" w:type="dxa"/>
          </w:tcPr>
          <w:p w:rsidR="009B1890" w:rsidRPr="00323B61" w:rsidRDefault="009B1890"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014435" w:rsidP="0070282E">
            <w:pPr>
              <w:rPr>
                <w:lang w:val="en-US"/>
              </w:rPr>
            </w:pPr>
            <w:r>
              <w:rPr>
                <w:lang w:val="en-US"/>
              </w:rPr>
              <w:t>maˁlūmak gabəl xamsīn sittīn sine činne nxāf m-al-pulus, zād m-al-ˁaskar, zād yaˁni ˀač-čiḏib mā yiṭluˁ minnu šī, ˀal-wāḥad ta-yˁidd aṣ-ṣaḥīḥ.</w:t>
            </w:r>
          </w:p>
        </w:tc>
        <w:tc>
          <w:tcPr>
            <w:tcW w:w="4253" w:type="dxa"/>
          </w:tcPr>
          <w:p w:rsidR="00014435" w:rsidRPr="00323B61" w:rsidRDefault="00014435"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014435" w:rsidP="0070282E">
            <w:pPr>
              <w:rPr>
                <w:lang w:val="en-US"/>
              </w:rPr>
            </w:pPr>
            <w:r>
              <w:rPr>
                <w:lang w:val="en-US"/>
              </w:rPr>
              <w:t>ˀal-komisēr ǧāy ˁa-l-Xalīl, ˀawwal-ma al-aǧnabīye, ˀal-yabanǧīye yōmin yiǧūn ˁala ˀUrfa, ˀawwal-ma ydawwrūn yrūḥūn, maˁlūmak Urfa Balıklı Gölü ngūl b-at-turuk, yrūḥūn ˁa-l-Xalīl.</w:t>
            </w:r>
          </w:p>
        </w:tc>
        <w:tc>
          <w:tcPr>
            <w:tcW w:w="4253" w:type="dxa"/>
          </w:tcPr>
          <w:p w:rsidR="00014435" w:rsidRPr="00323B61" w:rsidRDefault="00014435"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70282E" w:rsidP="0070282E">
            <w:pPr>
              <w:rPr>
                <w:lang w:val="en-US"/>
              </w:rPr>
            </w:pPr>
            <w:r>
              <w:rPr>
                <w:lang w:val="en-US"/>
              </w:rPr>
              <w:t>rāyiḥ ˁa-l-Xalīl ᵊmdaḥḥiǧ l-aš-šəbābīṭ gāyil “wlān, bu kefal, bu alabalık bu ne güzel balık! ygūl b-at-turuk, “ˀal-Urfalīye ˀintu lēš mā tāklūn aš-šəbābīṭ haḏanna? daḥḥiǧ iš-mi zēnhin!”</w:t>
            </w:r>
          </w:p>
        </w:tc>
        <w:tc>
          <w:tcPr>
            <w:tcW w:w="4253" w:type="dxa"/>
          </w:tcPr>
          <w:p w:rsidR="00014435" w:rsidRPr="00323B61" w:rsidRDefault="00014435"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 xml:space="preserve">“ˀiḥna, ˀaš-šəbābīṭ haḏanne ˁaskar Ibrāhīm al-Xalīl, nḥibbhin nxāf minhin malāyik haḏanne čiṯīr ᵊnsāwī-lhin ḥərma, ṣāyġe. nḥibbhin nxāf minhin, </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maḥḥad yǧārib yḥači ˁalēhin, maḥḥad yǧārib ysōlifhin. yōmin ᵊrrūḥ qādi niṭˁamhin ačil w-ᵊnsaqqīhin.”</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huwwa gāḏ̣ib wāḥad w-yḥuṭṭu b-al-pōšēte [b-al-ˁillāga ygūlūn al-ˁarab as-sūrīyīn w-iḥna ngūl pōšēte. pōšēte kilmit fransīye</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r>
              <w:rPr>
                <w:lang w:val="en-US"/>
              </w:rPr>
              <w:t>1:39</w:t>
            </w:r>
          </w:p>
        </w:tc>
        <w:tc>
          <w:tcPr>
            <w:tcW w:w="3969" w:type="dxa"/>
          </w:tcPr>
          <w:p w:rsidR="0070282E" w:rsidRDefault="0070282E" w:rsidP="0070282E">
            <w:pPr>
              <w:rPr>
                <w:lang w:val="en-US"/>
              </w:rPr>
            </w:pPr>
            <w:r>
              <w:rPr>
                <w:lang w:val="en-US"/>
              </w:rPr>
              <w:t>māxiḏ wāḥad ˁa-l-bēt gāyim al-muqrib ḥāṭṭ as-samin gāyim yčasčis</w:t>
            </w:r>
            <w:r w:rsidR="00E035CF">
              <w:rPr>
                <w:lang w:val="en-US"/>
              </w:rPr>
              <w:t xml:space="preserve"> ḥāṭṭ as-samin čis čis čis minnu w-ḥamyān w-yḥuṭṭ aš-šabbūṭ b-aṭ-ṭāwa w-gāyim yčasčis.</w:t>
            </w:r>
          </w:p>
        </w:tc>
        <w:tc>
          <w:tcPr>
            <w:tcW w:w="4253" w:type="dxa"/>
          </w:tcPr>
          <w:p w:rsidR="0070282E" w:rsidRPr="00323B61" w:rsidRDefault="0070282E"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Pr="00E035CF" w:rsidRDefault="00E035CF" w:rsidP="0070282E">
            <w:pPr>
              <w:rPr>
                <w:lang w:val="en-US" w:bidi="ar-OM"/>
              </w:rPr>
            </w:pPr>
            <w:r>
              <w:rPr>
                <w:lang w:val="en-US"/>
              </w:rPr>
              <w:t xml:space="preserve">ǧaˁad yišwī čis čis w-ḥade nōbāt put! ˀinhe </w:t>
            </w:r>
            <w:r w:rsidRPr="00E035CF">
              <w:rPr>
                <w:lang w:val="en-US" w:bidi="ar-OM"/>
              </w:rPr>
              <w:t xml:space="preserve">ˀas-samin guṭmut samin ṭāgga </w:t>
            </w:r>
            <w:r>
              <w:rPr>
                <w:lang w:val="en-US" w:bidi="ar-OM"/>
              </w:rPr>
              <w:t xml:space="preserve">ˁala ˁēnu winhe fāgse ˁēnu. ˀabōw, win ᵊmdaḥḥiǧ gāyil hāḏa, </w:t>
            </w:r>
          </w:p>
        </w:tc>
        <w:tc>
          <w:tcPr>
            <w:tcW w:w="4253" w:type="dxa"/>
          </w:tcPr>
          <w:p w:rsidR="00E035CF" w:rsidRPr="00323B61" w:rsidRDefault="00E035CF"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Default="00E035CF" w:rsidP="0070282E">
            <w:pPr>
              <w:rPr>
                <w:lang w:val="en-US"/>
              </w:rPr>
            </w:pPr>
            <w:r>
              <w:rPr>
                <w:lang w:val="en-US"/>
              </w:rPr>
              <w:t xml:space="preserve">demek hāḏa “ˀal-Urfalīye ygūlū-li xaṭīye w-maṭīye w-āni mā tiṣannaṭit w-daḥḥiǧ ˁēni ṭaggat!” gāḏ̣ib ḥurumtu gāyilt-illu “šūf!” gilt-illak “xaṭīye.” </w:t>
            </w:r>
          </w:p>
        </w:tc>
        <w:tc>
          <w:tcPr>
            <w:tcW w:w="4253" w:type="dxa"/>
          </w:tcPr>
          <w:p w:rsidR="00E035CF" w:rsidRPr="00323B61" w:rsidRDefault="00E035CF"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Default="00E035CF" w:rsidP="0070282E">
            <w:pPr>
              <w:rPr>
                <w:lang w:val="en-US"/>
              </w:rPr>
            </w:pPr>
            <w:r>
              <w:rPr>
                <w:lang w:val="en-US"/>
              </w:rPr>
              <w:t xml:space="preserve">ḥurumtu demek rāˁit īmān yaˁni taqwalīye. “ˀaw šūf! mā gilt-illak?” šūf ugḏ̣ub aš-šabbūṭ w-ḥāṭṭittu b-al-pōšēt w-sāttittu b-ač-čöp. </w:t>
            </w:r>
          </w:p>
        </w:tc>
        <w:tc>
          <w:tcPr>
            <w:tcW w:w="4253" w:type="dxa"/>
          </w:tcPr>
          <w:p w:rsidR="00E035CF" w:rsidRPr="00323B61" w:rsidRDefault="00E035CF" w:rsidP="0070282E">
            <w:pPr>
              <w:rPr>
                <w:lang w:val="en-US" w:bidi="ar-OM"/>
              </w:rPr>
            </w:pPr>
          </w:p>
        </w:tc>
      </w:tr>
      <w:tr w:rsidR="00E035CF" w:rsidRPr="00E035CF" w:rsidTr="0070282E">
        <w:tc>
          <w:tcPr>
            <w:tcW w:w="850" w:type="dxa"/>
          </w:tcPr>
          <w:p w:rsidR="00E035CF" w:rsidRDefault="00E035CF" w:rsidP="0070282E">
            <w:pPr>
              <w:rPr>
                <w:lang w:val="en-US"/>
              </w:rPr>
            </w:pPr>
          </w:p>
        </w:tc>
        <w:tc>
          <w:tcPr>
            <w:tcW w:w="3969" w:type="dxa"/>
          </w:tcPr>
          <w:p w:rsidR="00E035CF" w:rsidRPr="00E035CF" w:rsidRDefault="00E035CF" w:rsidP="0070282E">
            <w:pPr>
              <w:rPr>
                <w:lang w:val="en-US"/>
              </w:rPr>
            </w:pPr>
            <w:r w:rsidRPr="00E035CF">
              <w:rPr>
                <w:lang w:val="en-US"/>
              </w:rPr>
              <w:t>ˀan-nōba ˀal-komisēr hā</w:t>
            </w:r>
            <w:r>
              <w:rPr>
                <w:lang w:val="en-US"/>
              </w:rPr>
              <w:t>ḏa mā yǧārib yuṭluˁ b-ač-čōl yihni m-al-Urfalīye ˁēnu ṭaggat w-gāḏ̣ib šāyil taˁyīnu w-yā ˀaḷḷa minhazim šāyil ˁala qēr ᵊblād w-rāyiḥ ˁād.</w:t>
            </w:r>
          </w:p>
        </w:tc>
        <w:tc>
          <w:tcPr>
            <w:tcW w:w="4253" w:type="dxa"/>
          </w:tcPr>
          <w:p w:rsidR="00E035CF" w:rsidRPr="00E035CF" w:rsidRDefault="00E035CF" w:rsidP="0070282E">
            <w:pPr>
              <w:rPr>
                <w:lang w:val="en-US" w:bidi="ar-OM"/>
              </w:rPr>
            </w:pPr>
          </w:p>
        </w:tc>
      </w:tr>
    </w:tbl>
    <w:p w:rsidR="004A5BE0" w:rsidRPr="00E035CF" w:rsidRDefault="004A5BE0" w:rsidP="004A5BE0">
      <w:pPr>
        <w:pStyle w:val="Textkrper2"/>
        <w:spacing w:line="240" w:lineRule="auto"/>
        <w:rPr>
          <w:u w:val="none"/>
          <w:lang w:val="en-US"/>
        </w:rPr>
      </w:pPr>
    </w:p>
    <w:p w:rsidR="00E95D6D" w:rsidRDefault="00E95D6D" w:rsidP="00E95D6D">
      <w:pPr>
        <w:pStyle w:val="berschrift2"/>
      </w:pPr>
      <w:r>
        <w:t>Urfa-173: A story [new]</w:t>
      </w:r>
    </w:p>
    <w:p w:rsidR="00E95D6D" w:rsidRDefault="00E95D6D" w:rsidP="00E95D6D">
      <w:pPr>
        <w:pStyle w:val="Textkrper2"/>
        <w:spacing w:line="240" w:lineRule="auto"/>
        <w:rPr>
          <w:u w:val="none"/>
        </w:rPr>
      </w:pPr>
      <w:r>
        <w:rPr>
          <w:u w:val="none"/>
        </w:rPr>
        <w:t>25 Nov 2014</w:t>
      </w:r>
    </w:p>
    <w:p w:rsidR="00E95D6D" w:rsidRDefault="00E95D6D" w:rsidP="00E95D6D">
      <w:pPr>
        <w:pStyle w:val="Textkrper2"/>
        <w:spacing w:line="240" w:lineRule="auto"/>
        <w:rPr>
          <w:u w:val="none"/>
        </w:rPr>
      </w:pPr>
      <w:r>
        <w:rPr>
          <w:u w:val="none"/>
        </w:rPr>
        <w:t>Halima</w:t>
      </w:r>
    </w:p>
    <w:tbl>
      <w:tblPr>
        <w:tblStyle w:val="Tabellenraster"/>
        <w:tblW w:w="9072" w:type="dxa"/>
        <w:tblLook w:val="0400" w:firstRow="0" w:lastRow="0" w:firstColumn="0" w:lastColumn="0" w:noHBand="0" w:noVBand="1"/>
      </w:tblPr>
      <w:tblGrid>
        <w:gridCol w:w="850"/>
        <w:gridCol w:w="3969"/>
        <w:gridCol w:w="4253"/>
      </w:tblGrid>
      <w:tr w:rsidR="00E95D6D" w:rsidRPr="006A213E" w:rsidTr="006A213E">
        <w:tc>
          <w:tcPr>
            <w:tcW w:w="850" w:type="dxa"/>
          </w:tcPr>
          <w:p w:rsidR="00E95D6D" w:rsidRDefault="00E95D6D" w:rsidP="006A213E">
            <w:pPr>
              <w:rPr>
                <w:lang w:val="en-US"/>
              </w:rPr>
            </w:pPr>
          </w:p>
        </w:tc>
        <w:tc>
          <w:tcPr>
            <w:tcW w:w="3969" w:type="dxa"/>
          </w:tcPr>
          <w:p w:rsidR="00E95D6D" w:rsidRPr="006A213E" w:rsidRDefault="006A213E" w:rsidP="006A213E">
            <w:pPr>
              <w:rPr>
                <w:lang w:val="en-US"/>
              </w:rPr>
            </w:pPr>
            <w:r w:rsidRPr="006A213E">
              <w:rPr>
                <w:lang w:val="en-US"/>
              </w:rPr>
              <w:t>hiyye binit wald ˁammhe minhe ziqīre, ḥāṭ</w:t>
            </w:r>
            <w:r>
              <w:rPr>
                <w:lang w:val="en-US"/>
              </w:rPr>
              <w:t>ṭ al-xātim ᵊmnēšinhe, wald ˁammhe, ᵊmḥayyaṛa il wald ˁammhe hā!</w:t>
            </w:r>
          </w:p>
        </w:tc>
        <w:tc>
          <w:tcPr>
            <w:tcW w:w="4253" w:type="dxa"/>
          </w:tcPr>
          <w:p w:rsidR="00E95D6D" w:rsidRPr="006A213E" w:rsidRDefault="00E95D6D"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rPr>
            </w:pPr>
            <w:r w:rsidRPr="006A213E">
              <w:rPr>
                <w:lang w:val="en-US"/>
              </w:rPr>
              <w:t>w-hiyye binit b-an-nazil, ˀan-nazil banāt an-nazil kullhe ˁāšǧe, kullhe ˁāšǧe</w:t>
            </w:r>
            <w:r>
              <w:rPr>
                <w:lang w:val="en-US"/>
              </w:rPr>
              <w:t xml:space="preserve">, kull-min lilhe xaṭīb, w-al-binit hāḏi mālhe xaṭīb, </w:t>
            </w:r>
            <w:r w:rsidRPr="006A213E">
              <w:rPr>
                <w:lang w:val="en-US"/>
              </w:rPr>
              <w:t>wald ˁammhe mnēšane wald ˁammhe hā</w:t>
            </w:r>
          </w:p>
        </w:tc>
        <w:tc>
          <w:tcPr>
            <w:tcW w:w="4253" w:type="dxa"/>
          </w:tcPr>
          <w:p w:rsidR="006A213E" w:rsidRPr="006A213E" w:rsidRDefault="006A213E"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rPr>
            </w:pPr>
            <w:r w:rsidRPr="006A213E">
              <w:rPr>
                <w:lang w:val="en-US"/>
              </w:rPr>
              <w:t>hiy</w:t>
            </w:r>
            <w:r>
              <w:rPr>
                <w:lang w:val="en-US"/>
              </w:rPr>
              <w:t>ye yōmin timši b-al-ˁarab b-an-nazil ᵊttinaggab hīčiḏ w-timši, al-ǧahhāl an-nazil gāylīn “ya walu kullna ˁašǧāt al-binit hāḏi ˁalēš mā trīd ḥade?”</w:t>
            </w:r>
          </w:p>
        </w:tc>
        <w:tc>
          <w:tcPr>
            <w:tcW w:w="4253" w:type="dxa"/>
          </w:tcPr>
          <w:p w:rsidR="006A213E" w:rsidRPr="006A213E" w:rsidRDefault="006A213E"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bidi="ar-OM"/>
              </w:rPr>
            </w:pPr>
            <w:r>
              <w:rPr>
                <w:lang w:val="en-US"/>
              </w:rPr>
              <w:t xml:space="preserve">wāḥad gāyil “ˀāni ˀalle ˀarīd aˁašaghe, </w:t>
            </w:r>
            <w:r w:rsidRPr="006A213E">
              <w:rPr>
                <w:lang w:val="en-US" w:bidi="ar-OM"/>
              </w:rPr>
              <w:t>ˀar</w:t>
            </w:r>
            <w:r>
              <w:rPr>
                <w:lang w:val="en-US" w:bidi="ar-OM"/>
              </w:rPr>
              <w:t>īdhe.” rāyḥe ˁa-l-ḥaṭab, yōmin rāyḥe</w:t>
            </w:r>
            <w:r w:rsidR="00187357">
              <w:rPr>
                <w:lang w:val="en-US" w:bidi="ar-OM"/>
              </w:rPr>
              <w:t xml:space="preserve"> ˁa-l-ḥaṭab ǧaˁad ᵊtḥūš ḥaṭab, yōminhe tḥūš ḥaṭab hāḏi mitnaǧǧbe hīčiḏ,</w:t>
            </w:r>
          </w:p>
        </w:tc>
        <w:tc>
          <w:tcPr>
            <w:tcW w:w="4253" w:type="dxa"/>
          </w:tcPr>
          <w:p w:rsidR="006A213E" w:rsidRPr="006A213E" w:rsidRDefault="006A213E"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6A213E">
            <w:pPr>
              <w:rPr>
                <w:lang w:val="en-US"/>
              </w:rPr>
            </w:pPr>
            <w:r>
              <w:rPr>
                <w:lang w:val="en-US"/>
              </w:rPr>
              <w:t xml:space="preserve">w-ᵊtḥūš ḥaṭab hāḏe lāḥiǧhe, ˀaz-zlime, yōminnu lāḥiǧhe gāyil “ya binit ya miliḥǧe al-mingab </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6A213E">
            <w:pPr>
              <w:rPr>
                <w:lang w:val="en-US"/>
              </w:rPr>
            </w:pPr>
            <w:r>
              <w:rPr>
                <w:lang w:val="en-US"/>
              </w:rPr>
              <w:t>ˀašūf al-xadde, ˀal-xadde w-al-ˁēn</w:t>
            </w:r>
          </w:p>
          <w:p w:rsidR="00187357" w:rsidRDefault="00187357" w:rsidP="006A213E">
            <w:pPr>
              <w:rPr>
                <w:lang w:val="en-US"/>
              </w:rPr>
            </w:pPr>
            <w:r>
              <w:rPr>
                <w:lang w:val="en-US"/>
              </w:rPr>
              <w:t>timāmi w-al-xašəm ᵊḏwāb as-sēf, tirhīmt al-gōz” gāyil az-zlime, gāyl-ilhe, gāyl-ilhe.</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187357">
            <w:pPr>
              <w:rPr>
                <w:lang w:val="en-US"/>
              </w:rPr>
            </w:pPr>
            <w:r>
              <w:rPr>
                <w:lang w:val="en-US"/>
              </w:rPr>
              <w:t>gāyilt-illu “ˀinhaǧǧ! ya walad, lā yiǧūnak ˁmāmi, w-yidˁūnak [l-al-bīḏ̣] ˀāni lā</w:t>
            </w:r>
            <w:r w:rsidR="00476662">
              <w:rPr>
                <w:lang w:val="en-US"/>
              </w:rPr>
              <w:t>!</w:t>
            </w:r>
            <w:r>
              <w:rPr>
                <w:lang w:val="en-US"/>
              </w:rPr>
              <w:t xml:space="preserve"> ˀāni hawīt Minnāˁ min xēṭ al-fəṭṭām. mā_baddil an-nērāt b-ᵊflūs, w-inhaǧ ya walad lā yiǧūnak ˁmāmi yidˁūnak l-al-bīḏ̣ ǧāsūs!”</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187357">
            <w:pPr>
              <w:rPr>
                <w:lang w:val="en-US"/>
              </w:rPr>
            </w:pPr>
            <w:r>
              <w:rPr>
                <w:lang w:val="en-US"/>
              </w:rPr>
              <w:t xml:space="preserve">gāyl-ilhe “ˁaǧal dallīni ˁala darb as-salām!” gāylt-illu “ˀirkab ar-riǧle b-ḥiǧit al-gānūs </w:t>
            </w:r>
            <w:r w:rsidR="008B295A">
              <w:rPr>
                <w:lang w:val="en-US"/>
              </w:rPr>
              <w:t>w-ᵊtˁīšūn.”</w:t>
            </w:r>
          </w:p>
        </w:tc>
        <w:tc>
          <w:tcPr>
            <w:tcW w:w="4253" w:type="dxa"/>
          </w:tcPr>
          <w:p w:rsidR="00187357" w:rsidRPr="006A213E" w:rsidRDefault="00187357" w:rsidP="006A213E">
            <w:pPr>
              <w:rPr>
                <w:lang w:val="en-US" w:bidi="ar-OM"/>
              </w:rPr>
            </w:pPr>
          </w:p>
        </w:tc>
      </w:tr>
    </w:tbl>
    <w:p w:rsidR="00876282" w:rsidRDefault="00876282" w:rsidP="00B30D25">
      <w:pPr>
        <w:pStyle w:val="Textkrper2"/>
        <w:spacing w:line="240" w:lineRule="auto"/>
        <w:rPr>
          <w:u w:val="none"/>
          <w:lang w:val="en-US"/>
        </w:rPr>
      </w:pPr>
    </w:p>
    <w:p w:rsidR="004338A5" w:rsidRDefault="004338A5" w:rsidP="00BD2CA0">
      <w:pPr>
        <w:pStyle w:val="berschrift2"/>
      </w:pPr>
      <w:r>
        <w:t xml:space="preserve">Urfa-164: </w:t>
      </w:r>
      <w:r w:rsidR="000C7715">
        <w:t>All around the</w:t>
      </w:r>
      <w:r>
        <w:t xml:space="preserve"> bread [</w:t>
      </w:r>
      <w:r w:rsidR="00BD2CA0" w:rsidRPr="00EC6A71">
        <w:rPr>
          <w:color w:val="00B050"/>
          <w:lang w:val="en-US"/>
        </w:rPr>
        <w:t>[</w:t>
      </w:r>
      <w:r w:rsidR="00BD2CA0">
        <w:rPr>
          <w:color w:val="00B050"/>
          <w:lang w:val="en-US"/>
        </w:rPr>
        <w:t>published in M. Klimiuk 2021]]</w:t>
      </w:r>
      <w:r>
        <w:t>]</w:t>
      </w:r>
    </w:p>
    <w:p w:rsidR="004338A5" w:rsidRDefault="004338A5" w:rsidP="004338A5">
      <w:pPr>
        <w:pStyle w:val="Textkrper2"/>
        <w:spacing w:line="240" w:lineRule="auto"/>
        <w:rPr>
          <w:u w:val="none"/>
        </w:rPr>
      </w:pPr>
      <w:r>
        <w:rPr>
          <w:u w:val="none"/>
        </w:rPr>
        <w:t>23 Nov 2014</w:t>
      </w:r>
    </w:p>
    <w:p w:rsidR="004338A5" w:rsidRDefault="004338A5" w:rsidP="004338A5">
      <w:pPr>
        <w:pStyle w:val="Textkrper2"/>
        <w:spacing w:line="240" w:lineRule="auto"/>
        <w:rPr>
          <w:u w:val="none"/>
        </w:rPr>
      </w:pPr>
      <w:r>
        <w:rPr>
          <w:u w:val="none"/>
        </w:rPr>
        <w:t>Amīna</w:t>
      </w:r>
    </w:p>
    <w:p w:rsidR="00BD2CA0" w:rsidRDefault="00BD2CA0" w:rsidP="004338A5">
      <w:pPr>
        <w:pStyle w:val="Textkrper2"/>
        <w:spacing w:line="240" w:lineRule="auto"/>
        <w:rPr>
          <w:u w:val="none"/>
        </w:rPr>
      </w:pPr>
    </w:p>
    <w:tbl>
      <w:tblPr>
        <w:tblW w:w="907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3969"/>
        <w:gridCol w:w="4253"/>
      </w:tblGrid>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šnōn</w:t>
            </w:r>
            <w:proofErr w:type="gramEnd"/>
            <w:r w:rsidRPr="00900AC0">
              <w:rPr>
                <w:i/>
                <w:szCs w:val="22"/>
                <w:lang w:val="en-US"/>
              </w:rPr>
              <w:t xml:space="preserve"> ᵊtsāwīn al-xubuz? – </w:t>
            </w:r>
            <w:proofErr w:type="gramStart"/>
            <w:r w:rsidRPr="00900AC0">
              <w:rPr>
                <w:i/>
                <w:szCs w:val="22"/>
                <w:lang w:val="en-US"/>
              </w:rPr>
              <w:t>walla</w:t>
            </w:r>
            <w:proofErr w:type="gramEnd"/>
            <w:r w:rsidRPr="00900AC0">
              <w:rPr>
                <w:i/>
                <w:szCs w:val="22"/>
                <w:lang w:val="en-US"/>
              </w:rPr>
              <w:t>, ˀal-xubuz awwal fāl xōǧe nǧ</w:t>
            </w:r>
            <w:r>
              <w:rPr>
                <w:i/>
                <w:szCs w:val="22"/>
                <w:lang w:val="en-US"/>
              </w:rPr>
              <w:t>ī</w:t>
            </w:r>
            <w:r w:rsidRPr="00900AC0">
              <w:rPr>
                <w:i/>
                <w:szCs w:val="22"/>
                <w:lang w:val="en-US"/>
              </w:rPr>
              <w:t>b ta-ngūl iḥne… ˀasōlif al-awwalīn alla ˀalḥaz? ˀasōlif al-awwalīn alla ˀalḥaz? ˀasōlif</w:t>
            </w:r>
            <w:r>
              <w:rPr>
                <w:rStyle w:val="Funotenzeichen"/>
                <w:i/>
                <w:szCs w:val="22"/>
                <w:lang w:val="en-US"/>
              </w:rPr>
              <w:footnoteReference w:id="68"/>
            </w:r>
            <w:r w:rsidRPr="00900AC0">
              <w:rPr>
                <w:i/>
                <w:szCs w:val="22"/>
                <w:lang w:val="en-US"/>
              </w:rPr>
              <w:t xml:space="preserve"> al-awwalīn, ˀal-awwalīn w-alḥaz zād. ˀawwal fāl m-al-awwalīn ta-ndaššin.</w:t>
            </w:r>
            <w:r>
              <w:rPr>
                <w:rStyle w:val="Funotenzeichen"/>
                <w:i/>
                <w:szCs w:val="22"/>
                <w:lang w:val="en-US"/>
              </w:rPr>
              <w:footnoteReference w:id="69"/>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How do you make the bread? – Look, for the bread we first bring, let’s say … </w:t>
            </w:r>
            <w:r w:rsidRPr="00DF6B11">
              <w:rPr>
                <w:szCs w:val="22"/>
                <w:lang w:val="en-US" w:bidi="ar-OM"/>
              </w:rPr>
              <w:t>Should I talk about the past or about today?</w:t>
            </w:r>
            <w:r w:rsidRPr="00900AC0">
              <w:rPr>
                <w:szCs w:val="22"/>
                <w:lang w:val="en-US" w:bidi="ar-OM"/>
              </w:rPr>
              <w:t xml:space="preserve"> (</w:t>
            </w:r>
            <w:proofErr w:type="gramStart"/>
            <w:r w:rsidRPr="00900AC0">
              <w:rPr>
                <w:szCs w:val="22"/>
                <w:lang w:val="en-US" w:bidi="ar-OM"/>
              </w:rPr>
              <w:t>2x</w:t>
            </w:r>
            <w:proofErr w:type="gramEnd"/>
            <w:r w:rsidRPr="00900AC0">
              <w:rPr>
                <w:szCs w:val="22"/>
                <w:lang w:val="en-US" w:bidi="ar-OM"/>
              </w:rPr>
              <w:t>) I will talk about the past; the past and also the present. First, let us start with the pas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w:t>
            </w:r>
          </w:p>
        </w:tc>
        <w:tc>
          <w:tcPr>
            <w:tcW w:w="3969" w:type="dxa"/>
            <w:shd w:val="clear" w:color="auto" w:fill="auto"/>
            <w:tcMar>
              <w:left w:w="108" w:type="dxa"/>
            </w:tcMar>
          </w:tcPr>
          <w:p w:rsidR="00BD2CA0" w:rsidRPr="00D44AC1" w:rsidRDefault="00BD2CA0" w:rsidP="00D2037C">
            <w:r w:rsidRPr="00900AC0">
              <w:rPr>
                <w:i/>
                <w:szCs w:val="22"/>
                <w:lang w:val="en-US"/>
              </w:rPr>
              <w:t>ˀal-awwalīn iḥne ta-ngūl bēt ahal</w:t>
            </w:r>
            <w:r>
              <w:rPr>
                <w:i/>
                <w:szCs w:val="22"/>
                <w:lang w:val="en-US"/>
              </w:rPr>
              <w:t>-</w:t>
            </w:r>
            <w:r w:rsidRPr="00900AC0">
              <w:rPr>
                <w:i/>
                <w:szCs w:val="22"/>
                <w:lang w:val="en-US"/>
              </w:rPr>
              <w:t>i ta</w:t>
            </w:r>
            <w:r>
              <w:rPr>
                <w:i/>
                <w:szCs w:val="22"/>
                <w:lang w:val="en-US"/>
              </w:rPr>
              <w:t>_</w:t>
            </w:r>
            <w:r w:rsidRPr="00900AC0">
              <w:rPr>
                <w:i/>
                <w:szCs w:val="22"/>
                <w:lang w:val="en-US"/>
              </w:rPr>
              <w:t>sōlif ˁal ahal</w:t>
            </w:r>
            <w:r>
              <w:rPr>
                <w:i/>
                <w:szCs w:val="22"/>
                <w:lang w:val="en-US"/>
              </w:rPr>
              <w:t>-</w:t>
            </w:r>
            <w:r w:rsidRPr="00900AC0">
              <w:rPr>
                <w:i/>
                <w:szCs w:val="22"/>
                <w:lang w:val="en-US"/>
              </w:rPr>
              <w:t>i, ᵊnǧīb iḥne ˀarbaˁ xamis tičyāl, ništiri l-ḥunṭa, ništiri l-ḥunṭa, čādin al ˁind</w:t>
            </w:r>
            <w:r>
              <w:rPr>
                <w:i/>
                <w:szCs w:val="22"/>
                <w:lang w:val="en-US"/>
              </w:rPr>
              <w:t>-</w:t>
            </w:r>
            <w:r w:rsidRPr="00900AC0">
              <w:rPr>
                <w:i/>
                <w:szCs w:val="22"/>
                <w:lang w:val="en-US"/>
              </w:rPr>
              <w:t>u gāˁ zāten ḥuntit</w:t>
            </w:r>
            <w:r>
              <w:rPr>
                <w:i/>
                <w:szCs w:val="22"/>
                <w:lang w:val="en-US"/>
              </w:rPr>
              <w:t>-</w:t>
            </w:r>
            <w:r w:rsidRPr="00900AC0">
              <w:rPr>
                <w:i/>
                <w:szCs w:val="22"/>
                <w:lang w:val="en-US"/>
              </w:rPr>
              <w:t>u ṭālˁe mn-ač-čōl.</w:t>
            </w:r>
            <w:r>
              <w:rPr>
                <w:rStyle w:val="Funotenzeichen"/>
                <w:i/>
                <w:szCs w:val="22"/>
                <w:lang w:val="en-US"/>
              </w:rPr>
              <w:footnoteReference w:id="70"/>
            </w:r>
          </w:p>
        </w:tc>
        <w:tc>
          <w:tcPr>
            <w:tcW w:w="4253" w:type="dxa"/>
            <w:shd w:val="clear" w:color="auto" w:fill="auto"/>
            <w:tcMar>
              <w:left w:w="108" w:type="dxa"/>
            </w:tcMar>
          </w:tcPr>
          <w:p w:rsidR="00BD2CA0" w:rsidRPr="00DF6B11" w:rsidRDefault="00BD2CA0" w:rsidP="00D2037C">
            <w:pPr>
              <w:rPr>
                <w:szCs w:val="22"/>
                <w:lang w:val="en-US" w:bidi="ar-OM"/>
              </w:rPr>
            </w:pPr>
            <w:r w:rsidRPr="00DF6B11">
              <w:rPr>
                <w:szCs w:val="22"/>
                <w:lang w:val="en-US" w:bidi="ar-OM"/>
              </w:rPr>
              <w:t>In former times, let’s say in my family—I will talk about my family—we used to bring four, five sacks. We bought wheat, we buy the wheat. The one who owns land has wheat anyway from the field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w-al</w:t>
            </w:r>
            <w:proofErr w:type="gramEnd"/>
            <w:r w:rsidRPr="00900AC0">
              <w:rPr>
                <w:i/>
                <w:szCs w:val="22"/>
                <w:lang w:val="en-US"/>
              </w:rPr>
              <w:t xml:space="preserve"> mā ˁind</w:t>
            </w:r>
            <w:r>
              <w:rPr>
                <w:i/>
                <w:szCs w:val="22"/>
                <w:lang w:val="en-US"/>
              </w:rPr>
              <w:t>-</w:t>
            </w:r>
            <w:r w:rsidRPr="00900AC0">
              <w:rPr>
                <w:i/>
                <w:szCs w:val="22"/>
                <w:lang w:val="en-US"/>
              </w:rPr>
              <w:t xml:space="preserve">u yrūḥ ītimawwan yištiri ˀarbaˁ xaməs tičyāl ḥunṭa. </w:t>
            </w:r>
            <w:proofErr w:type="gramStart"/>
            <w:r w:rsidRPr="00900AC0">
              <w:rPr>
                <w:i/>
                <w:szCs w:val="22"/>
                <w:lang w:val="en-US"/>
              </w:rPr>
              <w:t>hāḏīye</w:t>
            </w:r>
            <w:proofErr w:type="gramEnd"/>
            <w:r w:rsidRPr="00900AC0">
              <w:rPr>
                <w:i/>
                <w:szCs w:val="22"/>
                <w:lang w:val="en-US"/>
              </w:rPr>
              <w:t xml:space="preserve"> nǧīb al-ḥunṭa. al yrīd yunxul</w:t>
            </w:r>
            <w:r>
              <w:rPr>
                <w:i/>
                <w:szCs w:val="22"/>
                <w:lang w:val="en-US"/>
              </w:rPr>
              <w:t>-</w:t>
            </w:r>
            <w:r w:rsidRPr="00900AC0">
              <w:rPr>
                <w:i/>
                <w:szCs w:val="22"/>
                <w:lang w:val="en-US"/>
              </w:rPr>
              <w:t>ha, yuṭluˁ min</w:t>
            </w:r>
            <w:r>
              <w:rPr>
                <w:i/>
                <w:szCs w:val="22"/>
                <w:lang w:val="en-US"/>
              </w:rPr>
              <w:t>-</w:t>
            </w:r>
            <w:r w:rsidRPr="00900AC0">
              <w:rPr>
                <w:i/>
                <w:szCs w:val="22"/>
                <w:lang w:val="en-US"/>
              </w:rPr>
              <w:t xml:space="preserve">he </w:t>
            </w:r>
            <w:r w:rsidRPr="00900AC0">
              <w:rPr>
                <w:i/>
                <w:szCs w:val="22"/>
                <w:lang w:val="en-US" w:bidi="ar-OM"/>
              </w:rPr>
              <w:t xml:space="preserve">ǧuwāš </w:t>
            </w:r>
            <w:r w:rsidRPr="00900AC0">
              <w:rPr>
                <w:i/>
                <w:szCs w:val="22"/>
                <w:lang w:val="en-US"/>
              </w:rPr>
              <w:t>w-mā yqassil-he</w:t>
            </w:r>
          </w:p>
        </w:tc>
        <w:tc>
          <w:tcPr>
            <w:tcW w:w="4253" w:type="dxa"/>
            <w:shd w:val="clear" w:color="auto" w:fill="auto"/>
            <w:tcMar>
              <w:left w:w="108" w:type="dxa"/>
            </w:tcMar>
          </w:tcPr>
          <w:p w:rsidR="00BD2CA0" w:rsidRPr="00DF6B11" w:rsidRDefault="00BD2CA0" w:rsidP="00D2037C">
            <w:pPr>
              <w:rPr>
                <w:szCs w:val="22"/>
                <w:lang w:val="en-US" w:bidi="ar-OM"/>
              </w:rPr>
            </w:pPr>
            <w:proofErr w:type="gramStart"/>
            <w:r w:rsidRPr="00DF6B11">
              <w:rPr>
                <w:szCs w:val="22"/>
                <w:lang w:val="en-US" w:bidi="ar-OM"/>
              </w:rPr>
              <w:t>the</w:t>
            </w:r>
            <w:proofErr w:type="gramEnd"/>
            <w:r w:rsidRPr="00DF6B11">
              <w:rPr>
                <w:szCs w:val="22"/>
                <w:lang w:val="en-US" w:bidi="ar-OM"/>
              </w:rPr>
              <w:t xml:space="preserve"> one who hasn’t land stores up provisions and buys four, five sacks of wheat. Then we bring the wheat. One who wants to sift it to remove the chaff does not wash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w-al</w:t>
            </w:r>
            <w:proofErr w:type="gramEnd"/>
            <w:r w:rsidRPr="00900AC0">
              <w:rPr>
                <w:i/>
                <w:szCs w:val="22"/>
                <w:lang w:val="en-US"/>
              </w:rPr>
              <w:t xml:space="preserve"> yrīd zād yṣawwul</w:t>
            </w:r>
            <w:r>
              <w:rPr>
                <w:i/>
                <w:szCs w:val="22"/>
                <w:lang w:val="en-US"/>
              </w:rPr>
              <w:t>-</w:t>
            </w:r>
            <w:r w:rsidRPr="00900AC0">
              <w:rPr>
                <w:i/>
                <w:szCs w:val="22"/>
                <w:lang w:val="en-US"/>
              </w:rPr>
              <w:t>ha ˀaṣ-ṣuwal,</w:t>
            </w:r>
            <w:r w:rsidRPr="00900AC0">
              <w:rPr>
                <w:rStyle w:val="Funotenanker"/>
                <w:szCs w:val="22"/>
                <w:lang w:val="en-US"/>
              </w:rPr>
              <w:footnoteReference w:id="71"/>
            </w:r>
            <w:r w:rsidRPr="00900AC0">
              <w:rPr>
                <w:i/>
                <w:szCs w:val="22"/>
                <w:lang w:val="en-US"/>
              </w:rPr>
              <w:t xml:space="preserve"> yaˁni </w:t>
            </w:r>
            <w:r w:rsidRPr="00900AC0">
              <w:rPr>
                <w:i/>
                <w:szCs w:val="22"/>
              </w:rPr>
              <w:t>qasīl</w:t>
            </w:r>
            <w:r w:rsidRPr="00900AC0">
              <w:rPr>
                <w:i/>
                <w:color w:val="FF0000"/>
                <w:szCs w:val="22"/>
                <w:lang w:val="en-US"/>
              </w:rPr>
              <w:t xml:space="preserve"> </w:t>
            </w:r>
            <w:r w:rsidRPr="00900AC0">
              <w:rPr>
                <w:i/>
                <w:szCs w:val="22"/>
                <w:lang w:val="en-US"/>
              </w:rPr>
              <w:t>al-ḥunṭa, ˀiḥna ngūl-ill</w:t>
            </w:r>
            <w:r>
              <w:rPr>
                <w:i/>
                <w:szCs w:val="22"/>
                <w:lang w:val="en-US"/>
              </w:rPr>
              <w:t>-</w:t>
            </w:r>
            <w:r w:rsidRPr="00900AC0">
              <w:rPr>
                <w:i/>
                <w:szCs w:val="22"/>
                <w:lang w:val="en-US"/>
              </w:rPr>
              <w:t>u ṣ-ṣuwal. ᵊnṣawwil yaˁni čēlēn ṯalāṯ ᵊnṣawwil ḥunṭa.</w:t>
            </w:r>
          </w:p>
        </w:tc>
        <w:tc>
          <w:tcPr>
            <w:tcW w:w="4253" w:type="dxa"/>
            <w:shd w:val="clear" w:color="auto" w:fill="auto"/>
            <w:tcMar>
              <w:left w:w="108" w:type="dxa"/>
            </w:tcMar>
          </w:tcPr>
          <w:p w:rsidR="00BD2CA0" w:rsidRPr="00DF6B11" w:rsidRDefault="00BD2CA0" w:rsidP="00D2037C">
            <w:pPr>
              <w:rPr>
                <w:szCs w:val="22"/>
              </w:rPr>
            </w:pPr>
            <w:r w:rsidRPr="00DF6B11">
              <w:rPr>
                <w:szCs w:val="22"/>
                <w:lang w:val="en-US" w:bidi="ar-OM"/>
              </w:rPr>
              <w:t xml:space="preserve">(But) the one who also wants to soak it; the soaking means “washing of the wheat”. We call it </w:t>
            </w:r>
            <w:r w:rsidRPr="00DF6B11">
              <w:rPr>
                <w:i/>
                <w:szCs w:val="22"/>
                <w:lang w:val="en-US" w:bidi="ar-OM"/>
              </w:rPr>
              <w:t xml:space="preserve">ṣuwal. </w:t>
            </w:r>
            <w:r w:rsidRPr="00DF6B11">
              <w:rPr>
                <w:szCs w:val="22"/>
                <w:lang w:val="en-US" w:bidi="ar-OM"/>
              </w:rPr>
              <w:t xml:space="preserve"> We soak two to three </w:t>
            </w:r>
            <w:r w:rsidRPr="00DF6B11">
              <w:rPr>
                <w:i/>
                <w:szCs w:val="22"/>
                <w:lang w:val="en-US" w:bidi="ar-OM"/>
              </w:rPr>
              <w:t>čēl</w:t>
            </w:r>
            <w:r w:rsidRPr="00DF6B11">
              <w:rPr>
                <w:szCs w:val="22"/>
              </w:rPr>
              <w:t>s</w:t>
            </w:r>
            <w:r w:rsidRPr="00DF6B11">
              <w:rPr>
                <w:i/>
                <w:szCs w:val="22"/>
                <w:lang w:val="en-US" w:bidi="ar-OM"/>
              </w:rPr>
              <w:t xml:space="preserve"> </w:t>
            </w:r>
            <w:r w:rsidRPr="00DF6B11">
              <w:rPr>
                <w:szCs w:val="22"/>
              </w:rPr>
              <w:t>of wheat.</w:t>
            </w:r>
            <w:r w:rsidRPr="00DF6B11">
              <w:rPr>
                <w:rStyle w:val="Funotenanker"/>
                <w:szCs w:val="22"/>
              </w:rPr>
              <w:footnoteReference w:id="72"/>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al-ḥunṭit</w:t>
            </w:r>
            <w:proofErr w:type="gramEnd"/>
            <w:r w:rsidRPr="00900AC0">
              <w:rPr>
                <w:i/>
                <w:szCs w:val="22"/>
                <w:lang w:val="en-US"/>
              </w:rPr>
              <w:t xml:space="preserve"> at ttiṣawwal xubuz-he yṣīr fadar ˁaman</w:t>
            </w:r>
            <w:r>
              <w:rPr>
                <w:i/>
                <w:szCs w:val="22"/>
                <w:lang w:val="en-US"/>
              </w:rPr>
              <w:t>-</w:t>
            </w:r>
            <w:r w:rsidRPr="00900AC0">
              <w:rPr>
                <w:i/>
                <w:szCs w:val="22"/>
                <w:lang w:val="en-US"/>
              </w:rPr>
              <w:t>he ttiqass</w:t>
            </w:r>
            <w:r>
              <w:rPr>
                <w:i/>
                <w:szCs w:val="22"/>
                <w:lang w:val="en-US"/>
              </w:rPr>
              <w:t>a</w:t>
            </w:r>
            <w:r w:rsidRPr="00900AC0">
              <w:rPr>
                <w:i/>
                <w:szCs w:val="22"/>
                <w:lang w:val="en-US"/>
              </w:rPr>
              <w:t>l, w-al-ḥunṭit al mā ttiṣawwal yṣīr xubuz-he mitīn ˁaman</w:t>
            </w:r>
            <w:r>
              <w:rPr>
                <w:i/>
                <w:szCs w:val="22"/>
                <w:lang w:val="en-US"/>
              </w:rPr>
              <w:t>-</w:t>
            </w:r>
            <w:r w:rsidRPr="00900AC0">
              <w:rPr>
                <w:i/>
                <w:szCs w:val="22"/>
                <w:lang w:val="en-US"/>
              </w:rPr>
              <w:t>he mā ššūf mayye.</w:t>
            </w:r>
          </w:p>
        </w:tc>
        <w:tc>
          <w:tcPr>
            <w:tcW w:w="4253" w:type="dxa"/>
            <w:shd w:val="clear" w:color="auto" w:fill="auto"/>
            <w:tcMar>
              <w:left w:w="108" w:type="dxa"/>
            </w:tcMar>
          </w:tcPr>
          <w:p w:rsidR="00BD2CA0" w:rsidRPr="00DF6B11" w:rsidRDefault="00BD2CA0" w:rsidP="00D2037C">
            <w:pPr>
              <w:rPr>
                <w:szCs w:val="22"/>
              </w:rPr>
            </w:pPr>
            <w:r w:rsidRPr="00DF6B11">
              <w:rPr>
                <w:szCs w:val="22"/>
                <w:lang w:val="en-US" w:bidi="ar-OM"/>
              </w:rPr>
              <w:t>The bread made of wheat that has been soaked becomes soft because it has been washed</w:t>
            </w:r>
            <w:r w:rsidRPr="00DF6B11">
              <w:rPr>
                <w:rStyle w:val="Funotenanker"/>
                <w:szCs w:val="22"/>
                <w:lang w:val="en-US" w:bidi="ar-OM"/>
              </w:rPr>
              <w:footnoteReference w:id="73"/>
            </w:r>
            <w:r w:rsidRPr="00DF6B11">
              <w:rPr>
                <w:szCs w:val="22"/>
                <w:lang w:val="en-US" w:bidi="ar-OM"/>
              </w:rPr>
              <w:t xml:space="preserve"> (and therefore is moist). The bread made of wheat that has not been soaked becomes hard, because it has not come in contact with water.</w:t>
            </w:r>
            <w:r w:rsidRPr="00DF6B11">
              <w:rPr>
                <w:rStyle w:val="Funotenanker"/>
                <w:szCs w:val="22"/>
                <w:lang w:val="en-US" w:bidi="ar-OM"/>
              </w:rPr>
              <w:footnoteReference w:id="74"/>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6</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haḏīč</w:t>
            </w:r>
            <w:proofErr w:type="gramEnd"/>
            <w:r w:rsidRPr="00900AC0">
              <w:rPr>
                <w:i/>
                <w:szCs w:val="22"/>
                <w:lang w:val="en-US"/>
              </w:rPr>
              <w:t xml:space="preserve"> ˁamanhe ttiqassal ṣṣīr gevšek,</w:t>
            </w:r>
            <w:r w:rsidRPr="00900AC0">
              <w:rPr>
                <w:rStyle w:val="Funotenanker"/>
                <w:i/>
                <w:szCs w:val="22"/>
                <w:lang w:val="en-US"/>
              </w:rPr>
              <w:footnoteReference w:id="75"/>
            </w:r>
            <w:r w:rsidRPr="00900AC0">
              <w:rPr>
                <w:i/>
                <w:szCs w:val="22"/>
                <w:lang w:val="en-US"/>
              </w:rPr>
              <w:t xml:space="preserve"> xubuz</w:t>
            </w:r>
            <w:r>
              <w:rPr>
                <w:i/>
                <w:szCs w:val="22"/>
                <w:lang w:val="en-US"/>
              </w:rPr>
              <w:t>-</w:t>
            </w:r>
            <w:r w:rsidRPr="00900AC0">
              <w:rPr>
                <w:i/>
                <w:szCs w:val="22"/>
                <w:lang w:val="en-US"/>
              </w:rPr>
              <w:t>he, ᵊngūm ˁād ta-ngūl ˁala hnīt ahal</w:t>
            </w:r>
            <w:r>
              <w:rPr>
                <w:i/>
                <w:szCs w:val="22"/>
                <w:lang w:val="en-US"/>
              </w:rPr>
              <w:t>-</w:t>
            </w:r>
            <w:r w:rsidRPr="00900AC0">
              <w:rPr>
                <w:i/>
                <w:szCs w:val="22"/>
                <w:lang w:val="en-US"/>
              </w:rPr>
              <w:t xml:space="preserve">i, </w:t>
            </w:r>
            <w:r w:rsidRPr="00900AC0">
              <w:rPr>
                <w:i/>
                <w:szCs w:val="22"/>
                <w:lang w:val="de-AT" w:bidi="ar-OM"/>
              </w:rPr>
              <w:t>ᵊ</w:t>
            </w:r>
            <w:r w:rsidRPr="00900AC0">
              <w:rPr>
                <w:i/>
                <w:szCs w:val="22"/>
                <w:lang w:val="en-US" w:bidi="ar-OM"/>
              </w:rPr>
              <w:t xml:space="preserve">ngūm ᵊnṣawwul, </w:t>
            </w:r>
            <w:r w:rsidRPr="00900AC0">
              <w:rPr>
                <w:i/>
                <w:szCs w:val="22"/>
                <w:lang w:val="de-AT" w:bidi="ar-OM"/>
              </w:rPr>
              <w:t>ᵊ</w:t>
            </w:r>
            <w:r w:rsidRPr="00900AC0">
              <w:rPr>
                <w:i/>
                <w:szCs w:val="22"/>
                <w:lang w:val="en-US" w:bidi="ar-OM"/>
              </w:rPr>
              <w:t>ngūm ᵊnṣawwul arbaˁ xaməs tičyāl.</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is (wheat), because it has been washed, becomes smooth and (likewise) the bread (made </w:t>
            </w:r>
            <w:r w:rsidRPr="00DF6B11">
              <w:rPr>
                <w:szCs w:val="22"/>
                <w:lang w:val="en-US" w:bidi="ar-OM"/>
              </w:rPr>
              <w:t>from it). My family, let’s say, soak it. We soak four, five sacks.</w:t>
            </w:r>
            <w:r w:rsidRPr="00900AC0">
              <w:rPr>
                <w:szCs w:val="22"/>
                <w:lang w:val="en-US" w:bidi="ar-OM"/>
              </w:rPr>
              <w:t xml:space="preserv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7</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bidi="ar-OM"/>
              </w:rPr>
              <w:t xml:space="preserve">ᵊyḏ̣all b-al-mayyāt </w:t>
            </w:r>
            <w:r w:rsidRPr="00900AC0">
              <w:rPr>
                <w:i/>
                <w:szCs w:val="22"/>
                <w:lang w:val="en-US"/>
              </w:rPr>
              <w:t>w-ᵊyṭūf yuṭluˁ minnu al-ᵊxrayān, ˀism al hīčiḏ šī yabanǧi</w:t>
            </w:r>
            <w:r>
              <w:rPr>
                <w:rStyle w:val="Funotenzeichen"/>
                <w:i/>
                <w:szCs w:val="22"/>
                <w:lang w:val="en-US"/>
              </w:rPr>
              <w:footnoteReference w:id="76"/>
            </w:r>
            <w:r w:rsidRPr="00900AC0">
              <w:rPr>
                <w:i/>
                <w:szCs w:val="22"/>
                <w:lang w:val="en-US"/>
              </w:rPr>
              <w:t xml:space="preserve"> šī b-gaḷb al-ḥunṭa </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It stays </w:t>
            </w:r>
            <w:r w:rsidRPr="00DF6B11">
              <w:rPr>
                <w:szCs w:val="22"/>
                <w:lang w:val="en-US" w:bidi="ar-OM"/>
              </w:rPr>
              <w:t xml:space="preserve">in the water and </w:t>
            </w:r>
            <w:r w:rsidRPr="00DF6B11">
              <w:rPr>
                <w:szCs w:val="22"/>
              </w:rPr>
              <w:t>the black seeds</w:t>
            </w:r>
            <w:r w:rsidRPr="00DF6B11">
              <w:rPr>
                <w:szCs w:val="22"/>
                <w:lang w:val="en-US" w:bidi="ar-OM"/>
              </w:rPr>
              <w:t xml:space="preserve"> float: they </w:t>
            </w:r>
            <w:r w:rsidRPr="00DF6B11">
              <w:rPr>
                <w:szCs w:val="22"/>
              </w:rPr>
              <w:t>come out. The name of this means there is something in it</w:t>
            </w:r>
            <w:r w:rsidRPr="00900AC0">
              <w:rPr>
                <w:szCs w:val="22"/>
              </w:rPr>
              <w:t xml:space="preserve"> that is not part of it; it is inside the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8</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yuṭlu</w:t>
            </w:r>
            <w:proofErr w:type="gramEnd"/>
            <w:r w:rsidRPr="00900AC0">
              <w:rPr>
                <w:i/>
                <w:szCs w:val="22"/>
                <w:lang w:val="en-US"/>
              </w:rPr>
              <w:t>ˁ minnu ta-ngūl aš-šiˁīr, yuṭluˁ minnu ˀaǧ-ǧuwāš, ᵊnqassl</w:t>
            </w:r>
            <w:r>
              <w:rPr>
                <w:i/>
                <w:szCs w:val="22"/>
                <w:lang w:val="en-US"/>
              </w:rPr>
              <w:t>-</w:t>
            </w:r>
            <w:r w:rsidRPr="00900AC0">
              <w:rPr>
                <w:i/>
                <w:szCs w:val="22"/>
                <w:lang w:val="en-US"/>
              </w:rPr>
              <w:t>u nišhal</w:t>
            </w:r>
            <w:r>
              <w:rPr>
                <w:i/>
                <w:szCs w:val="22"/>
                <w:lang w:val="en-US"/>
              </w:rPr>
              <w:t>-</w:t>
            </w:r>
            <w:r w:rsidRPr="00900AC0">
              <w:rPr>
                <w:i/>
                <w:szCs w:val="22"/>
                <w:lang w:val="en-US"/>
              </w:rPr>
              <w:t>u zēn, ˀal-ḥunṭa kull</w:t>
            </w:r>
            <w:r>
              <w:rPr>
                <w:i/>
                <w:szCs w:val="22"/>
                <w:lang w:val="en-US"/>
              </w:rPr>
              <w:t>-</w:t>
            </w:r>
            <w:r w:rsidRPr="00900AC0">
              <w:rPr>
                <w:i/>
                <w:szCs w:val="22"/>
                <w:lang w:val="en-US"/>
              </w:rPr>
              <w:t>he nqassil</w:t>
            </w:r>
            <w:r>
              <w:rPr>
                <w:i/>
                <w:szCs w:val="22"/>
                <w:lang w:val="en-US"/>
              </w:rPr>
              <w:t>-</w:t>
            </w:r>
            <w:r w:rsidRPr="00900AC0">
              <w:rPr>
                <w:i/>
                <w:szCs w:val="22"/>
                <w:lang w:val="en-US"/>
              </w:rPr>
              <w:t>he w-nišhal</w:t>
            </w:r>
            <w:r>
              <w:rPr>
                <w:i/>
                <w:szCs w:val="22"/>
                <w:lang w:val="en-US"/>
              </w:rPr>
              <w:t>-</w:t>
            </w:r>
            <w:r w:rsidRPr="00900AC0">
              <w:rPr>
                <w:i/>
                <w:szCs w:val="22"/>
                <w:lang w:val="en-US"/>
              </w:rPr>
              <w:t>he.</w:t>
            </w:r>
          </w:p>
        </w:tc>
        <w:tc>
          <w:tcPr>
            <w:tcW w:w="4253" w:type="dxa"/>
            <w:shd w:val="clear" w:color="auto" w:fill="auto"/>
            <w:tcMar>
              <w:left w:w="108" w:type="dxa"/>
            </w:tcMar>
          </w:tcPr>
          <w:p w:rsidR="00BD2CA0" w:rsidRPr="00900AC0" w:rsidRDefault="00BD2CA0" w:rsidP="00D2037C">
            <w:pPr>
              <w:rPr>
                <w:szCs w:val="22"/>
              </w:rPr>
            </w:pPr>
            <w:r w:rsidRPr="00900AC0">
              <w:rPr>
                <w:szCs w:val="22"/>
              </w:rPr>
              <w:t>Let’s say, the barley comes out, and the barn also comes out. We wash and sieve it well. We wash and sieve the whole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9</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w-ᵊnḥuṭṭ-ha</w:t>
            </w:r>
            <w:proofErr w:type="gramEnd"/>
            <w:r w:rsidRPr="00900AC0">
              <w:rPr>
                <w:i/>
                <w:szCs w:val="22"/>
                <w:lang w:val="en-US"/>
              </w:rPr>
              <w:t xml:space="preserve"> fōg ad-dār w-ᵊnšurr</w:t>
            </w:r>
            <w:r>
              <w:rPr>
                <w:i/>
                <w:szCs w:val="22"/>
                <w:lang w:val="en-US"/>
              </w:rPr>
              <w:t>-</w:t>
            </w:r>
            <w:r w:rsidRPr="00900AC0">
              <w:rPr>
                <w:i/>
                <w:szCs w:val="22"/>
                <w:lang w:val="en-US"/>
              </w:rPr>
              <w:t>ha ˁa-š-šamis b-al-gēḏ̣ hāḏa.</w:t>
            </w:r>
            <w:r>
              <w:rPr>
                <w:i/>
                <w:szCs w:val="22"/>
                <w:lang w:val="en-US"/>
              </w:rPr>
              <w:t xml:space="preserve"> </w:t>
            </w:r>
            <w:proofErr w:type="gramStart"/>
            <w:r>
              <w:rPr>
                <w:i/>
                <w:szCs w:val="22"/>
                <w:lang w:val="en-US"/>
              </w:rPr>
              <w:t>w</w:t>
            </w:r>
            <w:proofErr w:type="gramEnd"/>
            <w:r w:rsidRPr="00900AC0">
              <w:rPr>
                <w:i/>
                <w:szCs w:val="22"/>
                <w:lang w:val="en-US"/>
              </w:rPr>
              <w:t xml:space="preserve"> lummun</w:t>
            </w:r>
            <w:r>
              <w:rPr>
                <w:i/>
                <w:szCs w:val="22"/>
                <w:lang w:val="en-US"/>
              </w:rPr>
              <w:t>-</w:t>
            </w:r>
            <w:r w:rsidRPr="00900AC0">
              <w:rPr>
                <w:i/>
                <w:szCs w:val="22"/>
                <w:lang w:val="en-US"/>
              </w:rPr>
              <w:t>h</w:t>
            </w:r>
            <w:r>
              <w:rPr>
                <w:i/>
                <w:szCs w:val="22"/>
                <w:lang w:val="en-US"/>
              </w:rPr>
              <w:t>a</w:t>
            </w:r>
            <w:r w:rsidRPr="00900AC0">
              <w:rPr>
                <w:i/>
                <w:szCs w:val="22"/>
                <w:lang w:val="en-US"/>
              </w:rPr>
              <w:t xml:space="preserve"> tibas, nuṭluˁ min</w:t>
            </w:r>
            <w:r>
              <w:rPr>
                <w:i/>
                <w:szCs w:val="22"/>
                <w:lang w:val="en-US"/>
              </w:rPr>
              <w:t>-</w:t>
            </w:r>
            <w:r w:rsidRPr="00900AC0">
              <w:rPr>
                <w:i/>
                <w:szCs w:val="22"/>
                <w:lang w:val="en-US"/>
              </w:rPr>
              <w:t>he ta-ngūl čēl čēlēn l-al-ᵊhnīye l-al-xubuz, w-čēl zādēn hāḏe ham ˁa-l-ᵊkbab ǧirīš.</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put it on the roof and spread it in the sun; in summer we do that. When it has been dried </w:t>
            </w:r>
            <w:r w:rsidRPr="00DE0C66">
              <w:rPr>
                <w:szCs w:val="22"/>
                <w:lang w:val="en-US" w:bidi="ar-OM"/>
              </w:rPr>
              <w:t xml:space="preserve">we take one or two </w:t>
            </w:r>
            <w:r w:rsidRPr="00DE0C66">
              <w:rPr>
                <w:i/>
                <w:szCs w:val="22"/>
                <w:lang w:val="en-US" w:bidi="ar-OM"/>
              </w:rPr>
              <w:t>čēl</w:t>
            </w:r>
            <w:r w:rsidRPr="00DE0C66">
              <w:rPr>
                <w:szCs w:val="22"/>
              </w:rPr>
              <w:t>s</w:t>
            </w:r>
            <w:r w:rsidRPr="00DE0C66">
              <w:rPr>
                <w:i/>
                <w:szCs w:val="22"/>
                <w:lang w:val="en-US" w:bidi="ar-OM"/>
              </w:rPr>
              <w:t xml:space="preserve"> </w:t>
            </w:r>
            <w:r w:rsidRPr="00DE0C66">
              <w:rPr>
                <w:szCs w:val="22"/>
                <w:lang w:val="en-US"/>
              </w:rPr>
              <w:t xml:space="preserve">for the bread. And there is also one </w:t>
            </w:r>
            <w:r w:rsidRPr="00DE0C66">
              <w:rPr>
                <w:i/>
                <w:szCs w:val="22"/>
                <w:lang w:val="en-US"/>
              </w:rPr>
              <w:t xml:space="preserve">čēl </w:t>
            </w:r>
            <w:r w:rsidRPr="00DE0C66">
              <w:rPr>
                <w:szCs w:val="22"/>
                <w:lang w:val="en-US"/>
              </w:rPr>
              <w:t xml:space="preserve">for the </w:t>
            </w:r>
            <w:r>
              <w:rPr>
                <w:i/>
                <w:szCs w:val="22"/>
                <w:lang w:val="en-US"/>
              </w:rPr>
              <w:t>kbab</w:t>
            </w:r>
            <w:r w:rsidRPr="00DE0C66">
              <w:rPr>
                <w:i/>
                <w:szCs w:val="22"/>
                <w:lang w:val="en-US"/>
              </w:rPr>
              <w:t xml:space="preserve"> </w:t>
            </w:r>
            <w:r w:rsidRPr="00DE0C66">
              <w:rPr>
                <w:szCs w:val="22"/>
              </w:rPr>
              <w:t>(made of) fine wheat flour (called</w:t>
            </w:r>
            <w:r w:rsidRPr="00DE0C66">
              <w:rPr>
                <w:szCs w:val="22"/>
                <w:lang w:val="en-US"/>
              </w:rPr>
              <w:t xml:space="preserve"> </w:t>
            </w:r>
            <w:r w:rsidRPr="00DE0C66">
              <w:rPr>
                <w:i/>
                <w:szCs w:val="22"/>
                <w:lang w:val="en-US"/>
              </w:rPr>
              <w:t>ǧirīš</w:t>
            </w:r>
            <w:r w:rsidRPr="00DE0C66">
              <w:rPr>
                <w:szCs w:val="22"/>
              </w:rPr>
              <w:t>).</w:t>
            </w:r>
            <w:r>
              <w:rPr>
                <w:rStyle w:val="Funotenzeichen"/>
                <w:szCs w:val="22"/>
              </w:rPr>
              <w:footnoteReference w:id="77"/>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0</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am</w:t>
            </w:r>
            <w:proofErr w:type="gramEnd"/>
            <w:r w:rsidRPr="00900AC0">
              <w:rPr>
                <w:i/>
                <w:szCs w:val="22"/>
                <w:lang w:val="en-US"/>
              </w:rPr>
              <w:t xml:space="preserve"> zād la-ḥunṭit al-ačil al-burqul,</w:t>
            </w:r>
            <w:r>
              <w:rPr>
                <w:rStyle w:val="Funotenzeichen"/>
                <w:i/>
                <w:szCs w:val="22"/>
                <w:lang w:val="en-US"/>
              </w:rPr>
              <w:footnoteReference w:id="78"/>
            </w:r>
            <w:r w:rsidRPr="00900AC0">
              <w:rPr>
                <w:i/>
                <w:szCs w:val="22"/>
                <w:lang w:val="en-US"/>
              </w:rPr>
              <w:t xml:space="preserve"> burqul al-ˁēš w-burqul ač-čīge. ᵊnǧīb</w:t>
            </w:r>
            <w:r>
              <w:rPr>
                <w:i/>
                <w:szCs w:val="22"/>
                <w:lang w:val="en-US"/>
              </w:rPr>
              <w:t>-</w:t>
            </w:r>
            <w:r w:rsidRPr="00900AC0">
              <w:rPr>
                <w:i/>
                <w:szCs w:val="22"/>
                <w:lang w:val="en-US"/>
              </w:rPr>
              <w:t>he, ᵊnǧīb</w:t>
            </w:r>
            <w:r>
              <w:rPr>
                <w:i/>
                <w:szCs w:val="22"/>
                <w:lang w:val="en-US"/>
              </w:rPr>
              <w:t>-</w:t>
            </w:r>
            <w:r w:rsidRPr="00900AC0">
              <w:rPr>
                <w:i/>
                <w:szCs w:val="22"/>
                <w:lang w:val="en-US"/>
              </w:rPr>
              <w:t xml:space="preserve">he ˀal-ᵊgdūṛa, </w:t>
            </w:r>
            <w:r>
              <w:rPr>
                <w:i/>
                <w:szCs w:val="22"/>
                <w:lang w:val="en-US"/>
              </w:rPr>
              <w:t>ᵊ</w:t>
            </w:r>
            <w:r w:rsidRPr="00900AC0">
              <w:rPr>
                <w:i/>
                <w:szCs w:val="22"/>
                <w:lang w:val="en-US"/>
              </w:rPr>
              <w:t>gdūṛt al-ḥadīd, ᵊnǧīb-in</w:t>
            </w:r>
            <w:r>
              <w:rPr>
                <w:i/>
                <w:szCs w:val="22"/>
                <w:lang w:val="en-US"/>
              </w:rPr>
              <w:t>-</w:t>
            </w:r>
            <w:r w:rsidRPr="00900AC0">
              <w:rPr>
                <w:i/>
                <w:szCs w:val="22"/>
                <w:lang w:val="en-US"/>
              </w:rPr>
              <w:t>ne hemen hemen al-bēt iṯnaˁaš ǧidir, baˁaḏ̣</w:t>
            </w:r>
            <w:r>
              <w:rPr>
                <w:i/>
                <w:szCs w:val="22"/>
                <w:lang w:val="en-US"/>
              </w:rPr>
              <w:t>-</w:t>
            </w:r>
            <w:r w:rsidRPr="00900AC0">
              <w:rPr>
                <w:i/>
                <w:szCs w:val="22"/>
                <w:lang w:val="en-US"/>
              </w:rPr>
              <w:t>hum xaməsṭaˁəš ǧidir, nṣuff-hun hīčiḏ w-ᵊnḥuṭṭ-hun ˁa-l-ḥaǧar</w:t>
            </w:r>
          </w:p>
        </w:tc>
        <w:tc>
          <w:tcPr>
            <w:tcW w:w="4253" w:type="dxa"/>
            <w:shd w:val="clear" w:color="auto" w:fill="auto"/>
            <w:tcMar>
              <w:left w:w="108" w:type="dxa"/>
            </w:tcMar>
          </w:tcPr>
          <w:p w:rsidR="00BD2CA0" w:rsidRPr="00F832A1" w:rsidRDefault="00BD2CA0" w:rsidP="00D2037C">
            <w:pPr>
              <w:rPr>
                <w:szCs w:val="22"/>
              </w:rPr>
            </w:pPr>
            <w:r w:rsidRPr="00F832A1">
              <w:rPr>
                <w:szCs w:val="22"/>
                <w:lang w:val="en-US" w:bidi="ar-OM"/>
              </w:rPr>
              <w:t xml:space="preserve">And also for the wheat used for eating, the bulgur; bulgur for cooking and bulgur for (making) </w:t>
            </w:r>
            <w:r w:rsidRPr="00F832A1">
              <w:rPr>
                <w:i/>
                <w:szCs w:val="22"/>
                <w:lang w:val="en-US" w:bidi="ar-OM"/>
              </w:rPr>
              <w:t>čīge.</w:t>
            </w:r>
            <w:r w:rsidRPr="00F832A1">
              <w:rPr>
                <w:rStyle w:val="Funotenzeichen"/>
                <w:szCs w:val="22"/>
                <w:lang w:val="en-US" w:bidi="ar-OM"/>
              </w:rPr>
              <w:footnoteReference w:id="79"/>
            </w:r>
            <w:r w:rsidRPr="00F832A1">
              <w:rPr>
                <w:i/>
                <w:szCs w:val="22"/>
                <w:lang w:val="en-US" w:bidi="ar-OM"/>
              </w:rPr>
              <w:t xml:space="preserve"> </w:t>
            </w:r>
            <w:r w:rsidRPr="00F832A1">
              <w:rPr>
                <w:szCs w:val="22"/>
              </w:rPr>
              <w:t>We bring the cauldrons, the iron cauldrons. We bring, each family, about twelve cauldrons, some bring fifteen cauldrons. And we put them on stones in row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1</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w-ᵊnˁabbi</w:t>
            </w:r>
            <w:proofErr w:type="gramEnd"/>
            <w:r w:rsidRPr="00900AC0">
              <w:rPr>
                <w:i/>
                <w:szCs w:val="22"/>
                <w:lang w:val="en-US"/>
              </w:rPr>
              <w:t xml:space="preserve"> b-gaḷəb-hin al-ḥunṭa ta… ta-ngūl al qassalnā</w:t>
            </w:r>
            <w:r>
              <w:rPr>
                <w:i/>
                <w:szCs w:val="22"/>
                <w:lang w:val="en-US"/>
              </w:rPr>
              <w:t>-</w:t>
            </w:r>
            <w:r w:rsidRPr="00900AC0">
              <w:rPr>
                <w:i/>
                <w:szCs w:val="22"/>
                <w:lang w:val="en-US"/>
              </w:rPr>
              <w:t>ha, al ᵊmṣawwala nˁabbi b-gaḷəb… w-ᵊnḥuṭṭ ˁalē</w:t>
            </w:r>
            <w:r>
              <w:rPr>
                <w:i/>
                <w:szCs w:val="22"/>
                <w:lang w:val="en-US"/>
              </w:rPr>
              <w:t>-</w:t>
            </w:r>
            <w:r w:rsidRPr="00900AC0">
              <w:rPr>
                <w:i/>
                <w:szCs w:val="22"/>
                <w:lang w:val="en-US"/>
              </w:rPr>
              <w:t>he mayye w-ninṭī</w:t>
            </w:r>
            <w:r>
              <w:rPr>
                <w:i/>
                <w:szCs w:val="22"/>
                <w:lang w:val="en-US"/>
              </w:rPr>
              <w:t>-</w:t>
            </w:r>
            <w:r w:rsidRPr="00900AC0">
              <w:rPr>
                <w:i/>
                <w:szCs w:val="22"/>
                <w:lang w:val="en-US"/>
              </w:rPr>
              <w:t>he n-nār.</w:t>
            </w:r>
          </w:p>
        </w:tc>
        <w:tc>
          <w:tcPr>
            <w:tcW w:w="4253" w:type="dxa"/>
            <w:shd w:val="clear" w:color="auto" w:fill="auto"/>
            <w:tcMar>
              <w:left w:w="108" w:type="dxa"/>
            </w:tcMar>
          </w:tcPr>
          <w:p w:rsidR="00BD2CA0" w:rsidRPr="00F832A1" w:rsidRDefault="00BD2CA0" w:rsidP="00D2037C">
            <w:pPr>
              <w:rPr>
                <w:szCs w:val="22"/>
                <w:lang w:val="en-US" w:bidi="ar-OM"/>
              </w:rPr>
            </w:pPr>
            <w:r w:rsidRPr="00F832A1">
              <w:rPr>
                <w:szCs w:val="22"/>
                <w:lang w:val="en-US" w:bidi="ar-OM"/>
              </w:rPr>
              <w:t>Then we fill them with the wheat that we have washed. We funnel the rinsed (wheat), pour water on it, and put it on the fir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ᵊngūm ᵊnwizz</w:t>
            </w:r>
            <w:r>
              <w:rPr>
                <w:i/>
                <w:szCs w:val="22"/>
                <w:lang w:val="en-US"/>
              </w:rPr>
              <w:t>-</w:t>
            </w:r>
            <w:r w:rsidRPr="00900AC0">
              <w:rPr>
                <w:i/>
                <w:szCs w:val="22"/>
                <w:lang w:val="en-US"/>
              </w:rPr>
              <w:t>he b-ḥaṭab guṭun yā b-ǧišš,</w:t>
            </w:r>
            <w:r>
              <w:rPr>
                <w:rStyle w:val="Funotenzeichen"/>
                <w:i/>
                <w:szCs w:val="22"/>
                <w:lang w:val="en-US"/>
              </w:rPr>
              <w:footnoteReference w:id="80"/>
            </w:r>
            <w:r w:rsidRPr="00900AC0">
              <w:rPr>
                <w:i/>
                <w:szCs w:val="22"/>
                <w:lang w:val="en-US"/>
              </w:rPr>
              <w:t xml:space="preserve"> iš-ma ligēne l-wgūd aš-ši. </w:t>
            </w:r>
            <w:proofErr w:type="gramStart"/>
            <w:r w:rsidRPr="00900AC0">
              <w:rPr>
                <w:i/>
                <w:szCs w:val="22"/>
                <w:lang w:val="en-US"/>
              </w:rPr>
              <w:t>w-lummun-h</w:t>
            </w:r>
            <w:r>
              <w:rPr>
                <w:i/>
                <w:szCs w:val="22"/>
                <w:lang w:val="en-US"/>
              </w:rPr>
              <w:t>a</w:t>
            </w:r>
            <w:proofErr w:type="gramEnd"/>
            <w:r>
              <w:rPr>
                <w:i/>
                <w:szCs w:val="22"/>
                <w:lang w:val="en-US"/>
              </w:rPr>
              <w:t xml:space="preserve"> </w:t>
            </w:r>
            <w:r w:rsidRPr="00900AC0">
              <w:rPr>
                <w:i/>
                <w:szCs w:val="22"/>
                <w:lang w:val="en-US"/>
              </w:rPr>
              <w:t xml:space="preserve">tistawi, ˀal-ḥunṭa, ˁugub-ma tistawi </w:t>
            </w:r>
            <w:r>
              <w:rPr>
                <w:i/>
                <w:szCs w:val="22"/>
                <w:lang w:val="en-US"/>
              </w:rPr>
              <w:t xml:space="preserve">ygūlūn </w:t>
            </w:r>
            <w:r w:rsidRPr="00900AC0">
              <w:rPr>
                <w:i/>
                <w:szCs w:val="22"/>
                <w:lang w:val="en-US"/>
              </w:rPr>
              <w:t>hāḏi ygūlū-l</w:t>
            </w:r>
            <w:r>
              <w:rPr>
                <w:i/>
                <w:szCs w:val="22"/>
                <w:lang w:val="en-US"/>
              </w:rPr>
              <w:t>-</w:t>
            </w:r>
            <w:r w:rsidRPr="00900AC0">
              <w:rPr>
                <w:i/>
                <w:szCs w:val="22"/>
                <w:lang w:val="en-US"/>
              </w:rPr>
              <w:t>he silīǧe</w:t>
            </w:r>
            <w:r>
              <w:rPr>
                <w:rStyle w:val="Funotenzeichen"/>
                <w:i/>
                <w:szCs w:val="22"/>
                <w:lang w:val="en-US"/>
              </w:rPr>
              <w:footnoteReference w:id="81"/>
            </w:r>
            <w:r w:rsidRPr="00900AC0">
              <w:rPr>
                <w:i/>
                <w:szCs w:val="22"/>
                <w:lang w:val="en-US"/>
              </w:rPr>
              <w:t xml:space="preserve">. </w:t>
            </w:r>
            <w:proofErr w:type="gramStart"/>
            <w:r w:rsidRPr="00900AC0">
              <w:rPr>
                <w:i/>
                <w:szCs w:val="22"/>
                <w:lang w:val="en-US"/>
              </w:rPr>
              <w:t>ḥitt</w:t>
            </w:r>
            <w:proofErr w:type="gramEnd"/>
            <w:r w:rsidRPr="00900AC0">
              <w:rPr>
                <w:i/>
                <w:szCs w:val="22"/>
                <w:lang w:val="en-US"/>
              </w:rPr>
              <w:t xml:space="preserve"> aǧ-ǧīrān yǧūn yišḥadūn as-silīǧe. </w:t>
            </w:r>
            <w:proofErr w:type="gramStart"/>
            <w:r w:rsidRPr="00900AC0">
              <w:rPr>
                <w:i/>
                <w:szCs w:val="22"/>
                <w:lang w:val="en-US"/>
              </w:rPr>
              <w:t>yǧībūn</w:t>
            </w:r>
            <w:proofErr w:type="gramEnd"/>
            <w:r w:rsidRPr="00900AC0">
              <w:rPr>
                <w:i/>
                <w:szCs w:val="22"/>
                <w:lang w:val="en-US"/>
              </w:rPr>
              <w:t xml:space="preserve"> ᵊmmāˁīn “mā tinṭīn</w:t>
            </w:r>
            <w:r>
              <w:rPr>
                <w:i/>
                <w:szCs w:val="22"/>
                <w:lang w:val="en-US"/>
              </w:rPr>
              <w:t>-</w:t>
            </w:r>
            <w:r w:rsidRPr="00900AC0">
              <w:rPr>
                <w:i/>
                <w:szCs w:val="22"/>
                <w:lang w:val="en-US"/>
              </w:rPr>
              <w:t>ni silīǧ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heat </w:t>
            </w:r>
            <w:r w:rsidRPr="00F832A1">
              <w:rPr>
                <w:szCs w:val="22"/>
                <w:lang w:val="en-US" w:bidi="ar-OM"/>
              </w:rPr>
              <w:t>it with the straw or stalks of cotton, whatever</w:t>
            </w:r>
            <w:r w:rsidRPr="00900AC0">
              <w:rPr>
                <w:szCs w:val="22"/>
                <w:lang w:val="en-US" w:bidi="ar-OM"/>
              </w:rPr>
              <w:t xml:space="preserve"> we find as heating fuel. And when the wheat is done, after it is cooked, it is called </w:t>
            </w:r>
            <w:r w:rsidRPr="00900AC0">
              <w:rPr>
                <w:i/>
                <w:szCs w:val="22"/>
                <w:lang w:val="en-US" w:bidi="ar-OM"/>
              </w:rPr>
              <w:t>silīǧe.</w:t>
            </w:r>
            <w:r w:rsidRPr="00900AC0">
              <w:rPr>
                <w:szCs w:val="22"/>
              </w:rPr>
              <w:t xml:space="preserve"> And even the neighbours come and ask for the </w:t>
            </w:r>
            <w:r w:rsidRPr="00900AC0">
              <w:rPr>
                <w:i/>
                <w:szCs w:val="22"/>
              </w:rPr>
              <w:t xml:space="preserve">silīǧe. </w:t>
            </w:r>
            <w:r w:rsidRPr="00900AC0">
              <w:rPr>
                <w:szCs w:val="22"/>
              </w:rPr>
              <w:t xml:space="preserve">They </w:t>
            </w:r>
            <w:r w:rsidRPr="00F832A1">
              <w:rPr>
                <w:szCs w:val="22"/>
              </w:rPr>
              <w:t xml:space="preserve">bring vessels and say, “Won’t you </w:t>
            </w:r>
            <w:r w:rsidRPr="00F832A1">
              <w:rPr>
                <w:szCs w:val="22"/>
                <w:lang w:val="en-US" w:bidi="ar-OM"/>
              </w:rPr>
              <w:t>(</w:t>
            </w:r>
            <w:r w:rsidRPr="00F832A1">
              <w:rPr>
                <w:smallCaps/>
                <w:szCs w:val="22"/>
                <w:lang w:val="en-US" w:bidi="ar-OM"/>
              </w:rPr>
              <w:t>fem</w:t>
            </w:r>
            <w:r w:rsidRPr="00F832A1">
              <w:rPr>
                <w:szCs w:val="22"/>
                <w:lang w:val="en-US" w:bidi="ar-OM"/>
              </w:rPr>
              <w:t xml:space="preserve">) </w:t>
            </w:r>
            <w:r w:rsidRPr="00F832A1">
              <w:rPr>
                <w:szCs w:val="22"/>
              </w:rPr>
              <w:t xml:space="preserve">give me </w:t>
            </w:r>
            <w:r w:rsidRPr="00F832A1">
              <w:rPr>
                <w:i/>
                <w:szCs w:val="22"/>
              </w:rPr>
              <w:t>silīǧe</w:t>
            </w:r>
            <w:r w:rsidRPr="00F832A1">
              <w:rPr>
                <w:szCs w:val="22"/>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3</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ā</w:t>
            </w:r>
            <w:proofErr w:type="gramEnd"/>
            <w:r w:rsidRPr="00900AC0">
              <w:rPr>
                <w:i/>
                <w:szCs w:val="22"/>
                <w:lang w:val="en-US"/>
              </w:rPr>
              <w:t xml:space="preserve"> ˀawwali mā ˁid</w:t>
            </w:r>
            <w:r>
              <w:rPr>
                <w:i/>
                <w:szCs w:val="22"/>
                <w:lang w:val="en-US"/>
              </w:rPr>
              <w:t>-</w:t>
            </w:r>
            <w:r w:rsidRPr="00900AC0">
              <w:rPr>
                <w:i/>
                <w:szCs w:val="22"/>
                <w:lang w:val="en-US"/>
              </w:rPr>
              <w:t>ne iḥne mardiwānāt</w:t>
            </w:r>
            <w:r>
              <w:rPr>
                <w:rStyle w:val="Funotenzeichen"/>
                <w:i/>
                <w:szCs w:val="22"/>
                <w:lang w:val="en-US"/>
              </w:rPr>
              <w:footnoteReference w:id="82"/>
            </w:r>
            <w:r w:rsidRPr="00900AC0">
              <w:rPr>
                <w:i/>
                <w:szCs w:val="22"/>
                <w:lang w:val="en-US"/>
              </w:rPr>
              <w:t xml:space="preserve"> miṯil alḥaz fōg ad-dār, nirgi ta-ngūl ˁala mardiwān al-xašab w-ᵊnǧīb-in</w:t>
            </w:r>
            <w:r>
              <w:rPr>
                <w:i/>
                <w:szCs w:val="22"/>
                <w:lang w:val="en-US"/>
              </w:rPr>
              <w:t>-</w:t>
            </w:r>
            <w:r w:rsidRPr="00900AC0">
              <w:rPr>
                <w:i/>
                <w:szCs w:val="22"/>
                <w:lang w:val="en-US"/>
              </w:rPr>
              <w:t>ne mrise w-saṭ</w:t>
            </w:r>
            <w:r>
              <w:rPr>
                <w:i/>
                <w:szCs w:val="22"/>
                <w:lang w:val="en-US"/>
              </w:rPr>
              <w:t>ə</w:t>
            </w:r>
            <w:r w:rsidRPr="00900AC0">
              <w:rPr>
                <w:i/>
                <w:szCs w:val="22"/>
                <w:lang w:val="en-US"/>
              </w:rPr>
              <w:t>l w-nnāwiš ˁād nšīl-hin ǧidir-in ǧidir.</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Look, in </w:t>
            </w:r>
            <w:r w:rsidRPr="00F832A1">
              <w:rPr>
                <w:szCs w:val="22"/>
                <w:lang w:val="en-US" w:bidi="ar-OM"/>
              </w:rPr>
              <w:t>former times we had no stairs to the roof like now. We climbed onto the roof with a wooden ladder and then took a rope and a bucket and, by passing it on from one to the other, pulled</w:t>
            </w:r>
            <w:r w:rsidRPr="00900AC0">
              <w:rPr>
                <w:szCs w:val="22"/>
                <w:lang w:val="en-US" w:bidi="ar-OM"/>
              </w:rPr>
              <w:t xml:space="preserve"> it up pot by po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ād ᵊnšīl</w:t>
            </w:r>
            <w:r>
              <w:rPr>
                <w:i/>
                <w:szCs w:val="22"/>
                <w:lang w:val="en-US"/>
              </w:rPr>
              <w:t>-</w:t>
            </w:r>
            <w:r w:rsidRPr="00900AC0">
              <w:rPr>
                <w:i/>
                <w:szCs w:val="22"/>
                <w:lang w:val="en-US"/>
              </w:rPr>
              <w:t>hin ǧidir-in ǧidir yḏ̣all yǧībinn</w:t>
            </w:r>
            <w:r>
              <w:rPr>
                <w:i/>
                <w:szCs w:val="22"/>
                <w:lang w:val="en-US"/>
              </w:rPr>
              <w:t>-</w:t>
            </w:r>
            <w:r w:rsidRPr="00900AC0">
              <w:rPr>
                <w:i/>
                <w:szCs w:val="22"/>
                <w:lang w:val="en-US"/>
              </w:rPr>
              <w:t>u ta-ngūl hināk yinṭabix ta-ngūl min… ˁišrīn mitraw ygallṭinn</w:t>
            </w:r>
            <w:r>
              <w:rPr>
                <w:i/>
                <w:szCs w:val="22"/>
                <w:lang w:val="en-US"/>
              </w:rPr>
              <w:t>-</w:t>
            </w:r>
            <w:r w:rsidRPr="00900AC0">
              <w:rPr>
                <w:i/>
                <w:szCs w:val="22"/>
                <w:lang w:val="en-US"/>
              </w:rPr>
              <w:t>u lē hēn l-iṯ</w:t>
            </w:r>
            <w:r>
              <w:rPr>
                <w:i/>
                <w:szCs w:val="22"/>
                <w:lang w:val="en-US"/>
              </w:rPr>
              <w:t>u</w:t>
            </w:r>
            <w:r w:rsidRPr="00900AC0">
              <w:rPr>
                <w:i/>
                <w:szCs w:val="22"/>
                <w:lang w:val="en-US"/>
              </w:rPr>
              <w:t>m bāb ad-dār.</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pulled it up pot by pot. They (</w:t>
            </w:r>
            <w:r w:rsidRPr="00900AC0">
              <w:rPr>
                <w:smallCaps/>
                <w:szCs w:val="22"/>
                <w:lang w:val="en-US" w:bidi="ar-OM"/>
              </w:rPr>
              <w:t>fem</w:t>
            </w:r>
            <w:r w:rsidRPr="00900AC0">
              <w:rPr>
                <w:szCs w:val="22"/>
                <w:lang w:val="en-US" w:bidi="ar-OM"/>
              </w:rPr>
              <w:t>) brought it – let’s say it was cooked there – from twenty meters they brought it here in front of the door</w:t>
            </w:r>
            <w:r w:rsidRPr="00900AC0">
              <w:rPr>
                <w:rStyle w:val="Funotenanker"/>
                <w:szCs w:val="22"/>
                <w:lang w:val="en-US" w:bidi="ar-OM"/>
              </w:rPr>
              <w:footnoteReference w:id="83"/>
            </w:r>
            <w:r w:rsidRPr="00900AC0">
              <w:rPr>
                <w:szCs w:val="22"/>
                <w:lang w:val="en-US" w:bidi="ar-OM"/>
              </w:rPr>
              <w:t xml:space="preserve"> of the hous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5</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ta-ngūl</w:t>
            </w:r>
            <w:proofErr w:type="gramEnd"/>
            <w:r w:rsidRPr="00900AC0">
              <w:rPr>
                <w:i/>
                <w:szCs w:val="22"/>
                <w:lang w:val="en-US"/>
              </w:rPr>
              <w:t xml:space="preserve"> wəḥde zād fōg ad-dār rāčbe tinṭi ᵊtnāwiš al-ᵊmr</w:t>
            </w:r>
            <w:r>
              <w:rPr>
                <w:i/>
                <w:szCs w:val="22"/>
                <w:lang w:val="en-US"/>
              </w:rPr>
              <w:t>i</w:t>
            </w:r>
            <w:r w:rsidRPr="00900AC0">
              <w:rPr>
                <w:i/>
                <w:szCs w:val="22"/>
                <w:lang w:val="en-US"/>
              </w:rPr>
              <w:t>se ar rabīˁit</w:t>
            </w:r>
            <w:r>
              <w:rPr>
                <w:i/>
                <w:szCs w:val="22"/>
                <w:lang w:val="en-US"/>
              </w:rPr>
              <w:t>-</w:t>
            </w:r>
            <w:r w:rsidRPr="00900AC0">
              <w:rPr>
                <w:i/>
                <w:szCs w:val="22"/>
                <w:lang w:val="en-US"/>
              </w:rPr>
              <w:t>he b-al… b-as-saṭ</w:t>
            </w:r>
            <w:r>
              <w:rPr>
                <w:i/>
                <w:szCs w:val="22"/>
                <w:lang w:val="en-US"/>
              </w:rPr>
              <w:t>ə</w:t>
            </w:r>
            <w:r w:rsidRPr="00900AC0">
              <w:rPr>
                <w:i/>
                <w:szCs w:val="22"/>
                <w:lang w:val="en-US"/>
              </w:rPr>
              <w:t>l w-nšīlu kull</w:t>
            </w:r>
            <w:r>
              <w:rPr>
                <w:i/>
                <w:szCs w:val="22"/>
                <w:lang w:val="en-US"/>
              </w:rPr>
              <w:t>-</w:t>
            </w:r>
            <w:r w:rsidRPr="00900AC0">
              <w:rPr>
                <w:i/>
                <w:szCs w:val="22"/>
                <w:lang w:val="en-US"/>
              </w:rPr>
              <w:t>u fōg ad-dār as-silīǧe nšīl</w:t>
            </w:r>
            <w:r>
              <w:rPr>
                <w:i/>
                <w:szCs w:val="22"/>
                <w:lang w:val="en-US"/>
              </w:rPr>
              <w:t>-</w:t>
            </w:r>
            <w:r w:rsidRPr="00900AC0">
              <w:rPr>
                <w:i/>
                <w:szCs w:val="22"/>
                <w:lang w:val="en-US"/>
              </w:rPr>
              <w:t xml:space="preserve">he ḥāṛṛa. </w:t>
            </w:r>
            <w:proofErr w:type="gramStart"/>
            <w:r w:rsidRPr="00900AC0">
              <w:rPr>
                <w:i/>
                <w:szCs w:val="22"/>
                <w:lang w:val="en-US"/>
              </w:rPr>
              <w:t>w-ᵊnšurr</w:t>
            </w:r>
            <w:r>
              <w:rPr>
                <w:i/>
                <w:szCs w:val="22"/>
                <w:lang w:val="en-US"/>
              </w:rPr>
              <w:t>-</w:t>
            </w:r>
            <w:r w:rsidRPr="00900AC0">
              <w:rPr>
                <w:i/>
                <w:szCs w:val="22"/>
                <w:lang w:val="en-US"/>
              </w:rPr>
              <w:t>ha</w:t>
            </w:r>
            <w:proofErr w:type="gramEnd"/>
            <w:r w:rsidRPr="00900AC0">
              <w:rPr>
                <w:i/>
                <w:szCs w:val="22"/>
                <w:lang w:val="en-US"/>
              </w:rPr>
              <w:t xml:space="preserve"> ˁa-l-hawa ygubb buxār</w:t>
            </w:r>
            <w:r>
              <w:rPr>
                <w:i/>
                <w:szCs w:val="22"/>
                <w:lang w:val="en-US"/>
              </w:rPr>
              <w:t>-</w:t>
            </w:r>
            <w:r w:rsidRPr="00900AC0">
              <w:rPr>
                <w:i/>
                <w:szCs w:val="22"/>
                <w:lang w:val="en-US"/>
              </w:rPr>
              <w:t>ha ygubb w-rīḥit</w:t>
            </w:r>
            <w:r>
              <w:rPr>
                <w:i/>
                <w:szCs w:val="22"/>
                <w:lang w:val="en-US"/>
              </w:rPr>
              <w:t>-</w:t>
            </w:r>
            <w:r w:rsidRPr="00900AC0">
              <w:rPr>
                <w:i/>
                <w:szCs w:val="22"/>
                <w:lang w:val="en-US"/>
              </w:rPr>
              <w:t>he timli l-balad.</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Let’s say </w:t>
            </w:r>
            <w:r w:rsidRPr="00F832A1">
              <w:rPr>
                <w:szCs w:val="22"/>
                <w:lang w:val="en-US" w:bidi="ar-OM"/>
              </w:rPr>
              <w:t xml:space="preserve">one has climbed up to the roof and passes the rope over to her friend, and in the bucket we pull the </w:t>
            </w:r>
            <w:r w:rsidRPr="00F832A1">
              <w:rPr>
                <w:i/>
                <w:szCs w:val="22"/>
                <w:lang w:val="en-US" w:bidi="ar-OM"/>
              </w:rPr>
              <w:t xml:space="preserve">silīǧe </w:t>
            </w:r>
            <w:r w:rsidRPr="00F832A1">
              <w:rPr>
                <w:szCs w:val="22"/>
                <w:lang w:val="en-US" w:bidi="ar-OM"/>
              </w:rPr>
              <w:t>up</w:t>
            </w:r>
            <w:r w:rsidRPr="00F832A1">
              <w:rPr>
                <w:i/>
                <w:szCs w:val="22"/>
                <w:lang w:val="en-US" w:bidi="ar-OM"/>
              </w:rPr>
              <w:t xml:space="preserve"> </w:t>
            </w:r>
            <w:r w:rsidRPr="00F832A1">
              <w:rPr>
                <w:szCs w:val="22"/>
              </w:rPr>
              <w:t>t</w:t>
            </w:r>
            <w:r w:rsidRPr="00F832A1">
              <w:rPr>
                <w:szCs w:val="22"/>
                <w:lang w:val="en-US" w:bidi="ar-OM"/>
              </w:rPr>
              <w:t>o the roof. We the pull it up (when it is) still hot. And we spread it in the open air and its aroma spreads</w:t>
            </w:r>
            <w:r w:rsidRPr="00900AC0">
              <w:rPr>
                <w:szCs w:val="22"/>
                <w:lang w:val="en-US" w:bidi="ar-OM"/>
              </w:rPr>
              <w:t xml:space="preserve"> and fills the villa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6</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rīḥit</w:t>
            </w:r>
            <w:r>
              <w:rPr>
                <w:i/>
                <w:szCs w:val="22"/>
                <w:lang w:val="en-US"/>
              </w:rPr>
              <w:t>-</w:t>
            </w:r>
            <w:r w:rsidRPr="00900AC0">
              <w:rPr>
                <w:i/>
                <w:szCs w:val="22"/>
                <w:lang w:val="en-US"/>
              </w:rPr>
              <w:t>he</w:t>
            </w:r>
            <w:proofErr w:type="gramEnd"/>
            <w:r w:rsidRPr="00900AC0">
              <w:rPr>
                <w:i/>
                <w:szCs w:val="22"/>
                <w:lang w:val="en-US"/>
              </w:rPr>
              <w:t xml:space="preserve"> zēne zād al-ḥunṭa yōmin tinṭabix, ˀī alle ṣṣīr-il</w:t>
            </w:r>
            <w:r>
              <w:rPr>
                <w:i/>
                <w:szCs w:val="22"/>
                <w:lang w:val="en-US"/>
              </w:rPr>
              <w:t>-</w:t>
            </w:r>
            <w:r w:rsidRPr="00900AC0">
              <w:rPr>
                <w:i/>
                <w:szCs w:val="22"/>
                <w:lang w:val="en-US"/>
              </w:rPr>
              <w:t>he rīḥe, ˀāha, w-an-nās min hāḏa yištammūn ar-rīḥe w-yiǧūn zād yrīdūn silīǧe nfarriǧ ˁād min</w:t>
            </w:r>
            <w:r>
              <w:rPr>
                <w:i/>
                <w:szCs w:val="22"/>
                <w:lang w:val="en-US"/>
              </w:rPr>
              <w:t>-</w:t>
            </w:r>
            <w:r w:rsidRPr="00900AC0">
              <w:rPr>
                <w:i/>
                <w:szCs w:val="22"/>
                <w:lang w:val="en-US"/>
              </w:rPr>
              <w:t>he ta-ṣṣīr barakt</w:t>
            </w:r>
            <w:r>
              <w:rPr>
                <w:i/>
                <w:szCs w:val="22"/>
                <w:lang w:val="en-US"/>
              </w:rPr>
              <w:t>iy</w:t>
            </w:r>
            <w:r w:rsidRPr="00900AC0">
              <w:rPr>
                <w:i/>
                <w:szCs w:val="22"/>
                <w:lang w:val="en-US"/>
              </w:rPr>
              <w:t>y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hen the wheat is cooked it smells very nice. Yes, </w:t>
            </w:r>
            <w:r w:rsidRPr="00F832A1">
              <w:rPr>
                <w:szCs w:val="22"/>
                <w:lang w:val="en-US" w:bidi="ar-OM"/>
              </w:rPr>
              <w:t xml:space="preserve">it really gets a (good) fragrance. Therefore the people smell it and come to ask for </w:t>
            </w:r>
            <w:r w:rsidRPr="00F832A1">
              <w:rPr>
                <w:i/>
                <w:szCs w:val="22"/>
                <w:lang w:val="en-US" w:bidi="ar-OM"/>
              </w:rPr>
              <w:t xml:space="preserve">silīǧe. </w:t>
            </w:r>
            <w:r w:rsidRPr="00F832A1">
              <w:rPr>
                <w:szCs w:val="22"/>
              </w:rPr>
              <w:t>And we distribute some of it to secure a blessing</w:t>
            </w:r>
            <w:r w:rsidRPr="00900AC0">
              <w:rPr>
                <w:szCs w:val="22"/>
              </w:rPr>
              <w:t xml:space="preserv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7</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 w-ᵊnšurr</w:t>
            </w:r>
            <w:r>
              <w:rPr>
                <w:i/>
                <w:szCs w:val="22"/>
                <w:lang w:val="en-US"/>
              </w:rPr>
              <w:t>-</w:t>
            </w:r>
            <w:r w:rsidRPr="00900AC0">
              <w:rPr>
                <w:i/>
                <w:szCs w:val="22"/>
                <w:lang w:val="en-US"/>
              </w:rPr>
              <w:t>u ˁugub-ma yibas lummun ˁ</w:t>
            </w:r>
            <w:r>
              <w:rPr>
                <w:i/>
                <w:szCs w:val="22"/>
                <w:lang w:val="en-US"/>
              </w:rPr>
              <w:t>ā</w:t>
            </w:r>
            <w:r w:rsidRPr="00900AC0">
              <w:rPr>
                <w:i/>
                <w:szCs w:val="22"/>
                <w:lang w:val="en-US"/>
              </w:rPr>
              <w:t>d ᵊnḏ̣all ᵊnṣūṭ</w:t>
            </w:r>
            <w:r>
              <w:rPr>
                <w:i/>
                <w:szCs w:val="22"/>
                <w:lang w:val="en-US"/>
              </w:rPr>
              <w:t>-</w:t>
            </w:r>
            <w:r w:rsidRPr="00900AC0">
              <w:rPr>
                <w:i/>
                <w:szCs w:val="22"/>
                <w:lang w:val="en-US"/>
              </w:rPr>
              <w:t>u ˁa-š-šamis nahārēn ṯalāṯ waktin b-al-gēḏ̣, ˀad-dinye b-ad-dinye ḥāṛṛa. ᵊbsāˁ yibas ysūg-ill</w:t>
            </w:r>
            <w:r>
              <w:rPr>
                <w:i/>
                <w:szCs w:val="22"/>
                <w:lang w:val="en-US"/>
              </w:rPr>
              <w:t>-</w:t>
            </w:r>
            <w:r w:rsidRPr="00900AC0">
              <w:rPr>
                <w:i/>
                <w:szCs w:val="22"/>
                <w:lang w:val="en-US"/>
              </w:rPr>
              <w:t>u nahārēn ṯalāṯ w-yibas.</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Yes, </w:t>
            </w:r>
            <w:r w:rsidRPr="00F832A1">
              <w:rPr>
                <w:szCs w:val="22"/>
                <w:lang w:val="en-US" w:bidi="ar-OM"/>
              </w:rPr>
              <w:t xml:space="preserve">we spread it and after it </w:t>
            </w:r>
            <w:proofErr w:type="gramStart"/>
            <w:r w:rsidRPr="00F832A1">
              <w:rPr>
                <w:szCs w:val="22"/>
                <w:lang w:val="en-US" w:bidi="ar-OM"/>
              </w:rPr>
              <w:t>has</w:t>
            </w:r>
            <w:proofErr w:type="gramEnd"/>
            <w:r w:rsidRPr="00F832A1">
              <w:rPr>
                <w:szCs w:val="22"/>
                <w:lang w:val="en-US" w:bidi="ar-OM"/>
              </w:rPr>
              <w:t xml:space="preserve"> dried… We still keep turning it over in the sun for two or three</w:t>
            </w:r>
            <w:r w:rsidRPr="00900AC0">
              <w:rPr>
                <w:szCs w:val="22"/>
                <w:lang w:val="en-US" w:bidi="ar-OM"/>
              </w:rPr>
              <w:t xml:space="preserve"> days. It’s summer and the weather is hot and so it dries immediately. It takes only two or three days until it drie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8</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ˁugub-ma tibas as-silīǧe hāḏi nuṭluˁ m-al-ᵊmṣawwala nuṭluˁ ˁin</w:t>
            </w:r>
            <w:r>
              <w:rPr>
                <w:i/>
                <w:szCs w:val="22"/>
                <w:lang w:val="en-US"/>
              </w:rPr>
              <w:t>-</w:t>
            </w:r>
            <w:r w:rsidRPr="00900AC0">
              <w:rPr>
                <w:i/>
                <w:szCs w:val="22"/>
                <w:lang w:val="en-US"/>
              </w:rPr>
              <w:t>ne zād ˁalīǧe m-al-ᵊmṣawwala hāḏi nˁazil</w:t>
            </w:r>
            <w:r>
              <w:rPr>
                <w:i/>
                <w:szCs w:val="22"/>
                <w:lang w:val="en-US"/>
              </w:rPr>
              <w:t>-</w:t>
            </w:r>
            <w:r w:rsidRPr="00900AC0">
              <w:rPr>
                <w:i/>
                <w:szCs w:val="22"/>
                <w:lang w:val="en-US"/>
              </w:rPr>
              <w:t>he ˁayre</w:t>
            </w:r>
            <w:r>
              <w:rPr>
                <w:rStyle w:val="Funotenzeichen"/>
                <w:i/>
                <w:szCs w:val="22"/>
                <w:lang w:val="en-US"/>
              </w:rPr>
              <w:footnoteReference w:id="84"/>
            </w:r>
            <w:r w:rsidRPr="00900AC0">
              <w:rPr>
                <w:i/>
                <w:szCs w:val="22"/>
                <w:lang w:val="en-US"/>
              </w:rPr>
              <w:t xml:space="preserve"> hāḏi ˁād as suwwēne </w:t>
            </w:r>
            <w:r w:rsidRPr="00900AC0">
              <w:rPr>
                <w:i/>
                <w:szCs w:val="22"/>
              </w:rPr>
              <w:t>stuwa</w:t>
            </w:r>
            <w:r w:rsidRPr="00900AC0">
              <w:rPr>
                <w:i/>
                <w:szCs w:val="22"/>
                <w:lang w:val="en-US"/>
              </w:rPr>
              <w:t xml:space="preserve"> w-yibis w-šinnā [&lt; šilnā], </w:t>
            </w:r>
          </w:p>
        </w:tc>
        <w:tc>
          <w:tcPr>
            <w:tcW w:w="4253" w:type="dxa"/>
            <w:shd w:val="clear" w:color="auto" w:fill="auto"/>
            <w:tcMar>
              <w:left w:w="108" w:type="dxa"/>
            </w:tcMar>
          </w:tcPr>
          <w:p w:rsidR="00BD2CA0" w:rsidRPr="00900AC0" w:rsidRDefault="00BD2CA0" w:rsidP="00D2037C">
            <w:pPr>
              <w:rPr>
                <w:szCs w:val="22"/>
              </w:rPr>
            </w:pPr>
            <w:r w:rsidRPr="00F832A1">
              <w:rPr>
                <w:szCs w:val="22"/>
                <w:lang w:val="en-US" w:bidi="ar-OM"/>
              </w:rPr>
              <w:t xml:space="preserve">After the </w:t>
            </w:r>
            <w:r w:rsidRPr="00F832A1">
              <w:rPr>
                <w:i/>
                <w:szCs w:val="22"/>
                <w:lang w:val="en-US" w:bidi="ar-OM"/>
              </w:rPr>
              <w:t xml:space="preserve">silīǧe </w:t>
            </w:r>
            <w:r w:rsidRPr="00F832A1">
              <w:rPr>
                <w:szCs w:val="22"/>
              </w:rPr>
              <w:t>has dried, we take something from the soaked wheat. We put aside one sack of the soaked wheat, the one which we had made. It is done</w:t>
            </w:r>
            <w:r w:rsidRPr="00F832A1">
              <w:rPr>
                <w:color w:val="FF0000"/>
                <w:szCs w:val="22"/>
              </w:rPr>
              <w:t xml:space="preserve"> </w:t>
            </w:r>
            <w:r w:rsidRPr="00F832A1">
              <w:rPr>
                <w:szCs w:val="22"/>
              </w:rPr>
              <w:t>and dry and we take</w:t>
            </w:r>
            <w:r w:rsidRPr="00900AC0">
              <w:rPr>
                <w:szCs w:val="22"/>
              </w:rPr>
              <w:t xml:space="preserve">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a nǧīb</w:t>
            </w:r>
            <w:r>
              <w:rPr>
                <w:i/>
                <w:szCs w:val="22"/>
                <w:lang w:val="en-US"/>
              </w:rPr>
              <w:t>-</w:t>
            </w:r>
            <w:r w:rsidRPr="00900AC0">
              <w:rPr>
                <w:i/>
                <w:szCs w:val="22"/>
                <w:lang w:val="en-US"/>
              </w:rPr>
              <w:t>u nāxḏ</w:t>
            </w:r>
            <w:r>
              <w:rPr>
                <w:i/>
                <w:szCs w:val="22"/>
                <w:lang w:val="en-US"/>
              </w:rPr>
              <w:t>-</w:t>
            </w:r>
            <w:r w:rsidRPr="00900AC0">
              <w:rPr>
                <w:i/>
                <w:szCs w:val="22"/>
                <w:lang w:val="en-US"/>
              </w:rPr>
              <w:t>u ˁa-l-ᵊhnīye, ˁala maṭraḥ-in ndugg</w:t>
            </w:r>
            <w:r>
              <w:rPr>
                <w:i/>
                <w:szCs w:val="22"/>
                <w:lang w:val="en-US"/>
              </w:rPr>
              <w:t>-</w:t>
            </w:r>
            <w:r w:rsidRPr="00900AC0">
              <w:rPr>
                <w:i/>
                <w:szCs w:val="22"/>
                <w:lang w:val="en-US"/>
              </w:rPr>
              <w:t xml:space="preserve">u šī ǧurun hīčiḏ ᵊhnīt al-awwalīn yaˁni </w:t>
            </w:r>
            <w:r>
              <w:rPr>
                <w:i/>
                <w:szCs w:val="22"/>
                <w:lang w:val="en-US"/>
              </w:rPr>
              <w:t xml:space="preserve">ǧurun </w:t>
            </w:r>
            <w:r w:rsidRPr="00900AC0">
              <w:rPr>
                <w:i/>
                <w:szCs w:val="22"/>
                <w:lang w:val="en-US"/>
              </w:rPr>
              <w:t>ˀaǧ-ǧurun m-al-ḥaǧar, w-luwwa hnīye al-mīǧan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take this and bring it to this… to a place where we thrash it. There was a basin in former times</w:t>
            </w:r>
            <w:r>
              <w:rPr>
                <w:szCs w:val="22"/>
                <w:lang w:val="en-US" w:bidi="ar-OM"/>
              </w:rPr>
              <w:t>, a basin</w:t>
            </w:r>
            <w:r w:rsidRPr="00900AC0">
              <w:rPr>
                <w:szCs w:val="22"/>
                <w:lang w:val="en-US" w:bidi="ar-OM"/>
              </w:rPr>
              <w:t>. (</w:t>
            </w:r>
            <w:r>
              <w:rPr>
                <w:szCs w:val="22"/>
                <w:lang w:val="en-US" w:bidi="ar-OM"/>
              </w:rPr>
              <w:t>T</w:t>
            </w:r>
            <w:r w:rsidRPr="00900AC0">
              <w:rPr>
                <w:szCs w:val="22"/>
                <w:lang w:val="en-US" w:bidi="ar-OM"/>
              </w:rPr>
              <w:t xml:space="preserve">hey bring it) to the </w:t>
            </w:r>
            <w:r w:rsidRPr="00F832A1">
              <w:rPr>
                <w:szCs w:val="22"/>
                <w:lang w:val="en-US" w:bidi="ar-OM"/>
              </w:rPr>
              <w:t>basin made of stone where there is also the large wooden hammer</w:t>
            </w:r>
            <w:r w:rsidRPr="00900AC0">
              <w:rPr>
                <w:szCs w:val="22"/>
                <w:lang w:val="en-US" w:bidi="ar-OM"/>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0</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hāḏa</w:t>
            </w:r>
            <w:proofErr w:type="gramEnd"/>
            <w:r w:rsidRPr="00900AC0">
              <w:rPr>
                <w:i/>
                <w:szCs w:val="22"/>
                <w:lang w:val="en-US"/>
              </w:rPr>
              <w:t xml:space="preserve"> kullu nḏ̣all hā-w-hā nḏ̣all ᵊndugg lummun ᵊtgūm-ill</w:t>
            </w:r>
            <w:r>
              <w:rPr>
                <w:i/>
                <w:szCs w:val="22"/>
                <w:lang w:val="en-US"/>
              </w:rPr>
              <w:t>-</w:t>
            </w:r>
            <w:r w:rsidRPr="00900AC0">
              <w:rPr>
                <w:i/>
                <w:szCs w:val="22"/>
                <w:lang w:val="en-US"/>
              </w:rPr>
              <w:t xml:space="preserve">u hīčiḏ miṯil </w:t>
            </w:r>
            <w:r w:rsidRPr="00900AC0">
              <w:rPr>
                <w:i/>
                <w:szCs w:val="22"/>
                <w:lang w:val="en-US" w:bidi="ar-OM"/>
              </w:rPr>
              <w:t>al-ᵊhnīye yaˁni ygūm-ill</w:t>
            </w:r>
            <w:r>
              <w:rPr>
                <w:i/>
                <w:szCs w:val="22"/>
                <w:lang w:val="en-US" w:bidi="ar-OM"/>
              </w:rPr>
              <w:t>-</w:t>
            </w:r>
            <w:r w:rsidRPr="00900AC0">
              <w:rPr>
                <w:i/>
                <w:szCs w:val="22"/>
                <w:lang w:val="en-US" w:bidi="ar-OM"/>
              </w:rPr>
              <w:t>u ˀaǧ-ǧuwāš, lummun ᵊǧwāšt</w:t>
            </w:r>
            <w:r>
              <w:rPr>
                <w:i/>
                <w:szCs w:val="22"/>
                <w:lang w:val="en-US" w:bidi="ar-OM"/>
              </w:rPr>
              <w:t>-</w:t>
            </w:r>
            <w:r w:rsidRPr="00900AC0">
              <w:rPr>
                <w:i/>
                <w:szCs w:val="22"/>
                <w:lang w:val="en-US" w:bidi="ar-OM"/>
              </w:rPr>
              <w:t>u tgūm al-ḥunṭa lummu ǧuwāšit</w:t>
            </w:r>
            <w:r>
              <w:rPr>
                <w:i/>
                <w:szCs w:val="22"/>
                <w:lang w:val="en-US" w:bidi="ar-OM"/>
              </w:rPr>
              <w:t>-</w:t>
            </w:r>
            <w:r w:rsidRPr="00900AC0">
              <w:rPr>
                <w:i/>
                <w:szCs w:val="22"/>
                <w:lang w:val="en-US" w:bidi="ar-OM"/>
              </w:rPr>
              <w:t>he trayyiš ᵊtgūm-il</w:t>
            </w:r>
            <w:r>
              <w:rPr>
                <w:i/>
                <w:szCs w:val="22"/>
                <w:lang w:val="en-US" w:bidi="ar-OM"/>
              </w:rPr>
              <w:t>-</w:t>
            </w:r>
            <w:r w:rsidRPr="00900AC0">
              <w:rPr>
                <w:i/>
                <w:szCs w:val="22"/>
                <w:lang w:val="en-US" w:bidi="ar-OM"/>
              </w:rPr>
              <w:t>he ǧuwāše.</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nd we keep hitting it until this thing </w:t>
            </w:r>
            <w:r w:rsidRPr="00F832A1">
              <w:rPr>
                <w:szCs w:val="22"/>
                <w:lang w:val="en-US" w:bidi="ar-OM"/>
              </w:rPr>
              <w:t>comes out, until the chaff comes off. When its chaff comes off, when it peels off the wheat, then the chaff</w:t>
            </w:r>
            <w:r w:rsidRPr="00900AC0">
              <w:rPr>
                <w:szCs w:val="22"/>
                <w:lang w:val="en-US" w:bidi="ar-OM"/>
              </w:rPr>
              <w:t xml:space="preserve"> comes off.</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ᵊngūl ᵊstuwa ngūm ˁād ᵊnfarrq</w:t>
            </w:r>
            <w:r>
              <w:rPr>
                <w:i/>
                <w:szCs w:val="22"/>
                <w:lang w:val="en-US"/>
              </w:rPr>
              <w:t>-</w:t>
            </w:r>
            <w:r w:rsidRPr="00900AC0">
              <w:rPr>
                <w:i/>
                <w:szCs w:val="22"/>
                <w:lang w:val="en-US"/>
              </w:rPr>
              <w:t>u ha-l-ˁəlu ǧuwāš</w:t>
            </w:r>
            <w:r>
              <w:rPr>
                <w:i/>
                <w:szCs w:val="22"/>
                <w:lang w:val="en-US"/>
              </w:rPr>
              <w:t>-</w:t>
            </w:r>
            <w:r w:rsidRPr="00900AC0">
              <w:rPr>
                <w:i/>
                <w:szCs w:val="22"/>
                <w:lang w:val="en-US"/>
              </w:rPr>
              <w:t>u b-īdē</w:t>
            </w:r>
            <w:r>
              <w:rPr>
                <w:i/>
                <w:szCs w:val="22"/>
                <w:lang w:val="en-US"/>
              </w:rPr>
              <w:t>-</w:t>
            </w:r>
            <w:r w:rsidRPr="00900AC0">
              <w:rPr>
                <w:i/>
                <w:szCs w:val="22"/>
                <w:lang w:val="en-US"/>
              </w:rPr>
              <w:t>ne hīčiḏ yihnin m-aǧ-ǧ</w:t>
            </w:r>
            <w:r>
              <w:rPr>
                <w:i/>
                <w:szCs w:val="22"/>
                <w:lang w:val="en-US"/>
              </w:rPr>
              <w:t>u</w:t>
            </w:r>
            <w:r w:rsidRPr="00900AC0">
              <w:rPr>
                <w:i/>
                <w:szCs w:val="22"/>
                <w:lang w:val="en-US"/>
              </w:rPr>
              <w:t>wāš, nimli w-ᵊnfarriq w-ᵊnḏ̣all ǧurn-un ǧurun ndugg. lummun nigḏ̣i ḏīč al-ḥunṭa kull</w:t>
            </w:r>
            <w:r>
              <w:rPr>
                <w:i/>
                <w:szCs w:val="22"/>
                <w:lang w:val="en-US"/>
              </w:rPr>
              <w:t>-</w:t>
            </w:r>
            <w:r w:rsidRPr="00900AC0">
              <w:rPr>
                <w:i/>
                <w:szCs w:val="22"/>
                <w:lang w:val="en-US"/>
              </w:rPr>
              <w:t>he ṯnaˁāš ǧidir ē.</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say</w:t>
            </w:r>
            <w:r w:rsidRPr="00F832A1">
              <w:rPr>
                <w:szCs w:val="22"/>
                <w:lang w:val="en-US" w:bidi="ar-OM"/>
              </w:rPr>
              <w:t>, “It’s finished!” and start to empty this pile of chaff with our hands. And they (the hands) become like this</w:t>
            </w:r>
            <w:r w:rsidRPr="00F832A1">
              <w:rPr>
                <w:rStyle w:val="Funotenanker"/>
                <w:szCs w:val="22"/>
                <w:lang w:val="en-US" w:bidi="ar-OM"/>
              </w:rPr>
              <w:footnoteReference w:id="85"/>
            </w:r>
            <w:r w:rsidRPr="00F832A1">
              <w:rPr>
                <w:szCs w:val="22"/>
                <w:lang w:val="en-US" w:bidi="ar-OM"/>
              </w:rPr>
              <w:t xml:space="preserve"> from the chaff</w:t>
            </w:r>
            <w:r w:rsidRPr="00900AC0">
              <w:rPr>
                <w:szCs w:val="22"/>
                <w:lang w:val="en-US" w:bidi="ar-OM"/>
              </w:rPr>
              <w:t>. We fill and empty it and thrash (the wheat) basin by basin until we have finished all this wheat – twelve cauldron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2</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w-kull</w:t>
            </w:r>
            <w:r>
              <w:rPr>
                <w:i/>
                <w:szCs w:val="22"/>
                <w:lang w:val="en-US"/>
              </w:rPr>
              <w:t>-</w:t>
            </w:r>
            <w:r w:rsidRPr="00900AC0">
              <w:rPr>
                <w:i/>
                <w:szCs w:val="22"/>
                <w:lang w:val="en-US"/>
              </w:rPr>
              <w:t>he</w:t>
            </w:r>
            <w:proofErr w:type="gramEnd"/>
            <w:r w:rsidRPr="00900AC0">
              <w:rPr>
                <w:i/>
                <w:szCs w:val="22"/>
                <w:lang w:val="en-US"/>
              </w:rPr>
              <w:t xml:space="preserve"> ˁād ᵊnšurr</w:t>
            </w:r>
            <w:r>
              <w:rPr>
                <w:i/>
                <w:szCs w:val="22"/>
                <w:lang w:val="en-US"/>
              </w:rPr>
              <w:t>-</w:t>
            </w:r>
            <w:r w:rsidRPr="00900AC0">
              <w:rPr>
                <w:i/>
                <w:szCs w:val="22"/>
                <w:lang w:val="en-US"/>
              </w:rPr>
              <w:t>ha ˀuxra nšurr</w:t>
            </w:r>
            <w:r>
              <w:rPr>
                <w:i/>
                <w:szCs w:val="22"/>
                <w:lang w:val="en-US"/>
              </w:rPr>
              <w:t>-</w:t>
            </w:r>
            <w:r w:rsidRPr="00900AC0">
              <w:rPr>
                <w:i/>
                <w:szCs w:val="22"/>
                <w:lang w:val="en-US"/>
              </w:rPr>
              <w:t>ha ˀumm</w:t>
            </w:r>
            <w:r>
              <w:rPr>
                <w:i/>
                <w:szCs w:val="22"/>
                <w:lang w:val="en-US"/>
              </w:rPr>
              <w:t>-</w:t>
            </w:r>
            <w:r w:rsidRPr="00900AC0">
              <w:rPr>
                <w:i/>
                <w:szCs w:val="22"/>
                <w:lang w:val="en-US"/>
              </w:rPr>
              <w:t>i ššurr</w:t>
            </w:r>
            <w:r>
              <w:rPr>
                <w:i/>
                <w:szCs w:val="22"/>
                <w:lang w:val="en-US"/>
              </w:rPr>
              <w:t>-</w:t>
            </w:r>
            <w:r w:rsidRPr="00900AC0">
              <w:rPr>
                <w:i/>
                <w:szCs w:val="22"/>
                <w:lang w:val="en-US"/>
              </w:rPr>
              <w:t>ha b-nōba al hīčiḏ ˁa-l-… ta-ngūl ˁa-l-ḥaṣāyir ˁa-l-x</w:t>
            </w:r>
            <w:r>
              <w:rPr>
                <w:i/>
                <w:szCs w:val="22"/>
                <w:lang w:val="en-US"/>
              </w:rPr>
              <w:t>ālīyāt</w:t>
            </w:r>
            <w:r>
              <w:rPr>
                <w:rStyle w:val="Funotenzeichen"/>
                <w:i/>
                <w:szCs w:val="22"/>
                <w:lang w:val="en-US"/>
              </w:rPr>
              <w:footnoteReference w:id="86"/>
            </w:r>
            <w:r>
              <w:rPr>
                <w:i/>
                <w:szCs w:val="22"/>
                <w:lang w:val="en-US"/>
              </w:rPr>
              <w:t xml:space="preserve">, ˁa-l… ˁa-ṣ-ṣūḥ ᵊššurr-ha </w:t>
            </w:r>
            <w:r w:rsidRPr="00900AC0">
              <w:rPr>
                <w:i/>
                <w:szCs w:val="22"/>
                <w:lang w:val="en-US"/>
              </w:rPr>
              <w:t>w-lumm-he tibis</w:t>
            </w:r>
            <w:r>
              <w:rPr>
                <w:i/>
                <w:szCs w:val="22"/>
                <w:lang w:val="en-US"/>
              </w:rPr>
              <w: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And we spread all this again (in the open air</w:t>
            </w:r>
            <w:r w:rsidRPr="008F630F">
              <w:rPr>
                <w:szCs w:val="22"/>
                <w:lang w:val="en-US" w:bidi="ar-OM"/>
              </w:rPr>
              <w:t>). My mother used to spread it at once—let’s say she spread it on mats, on carpets, on kilims until it again drie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3</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uxra</w:t>
            </w:r>
            <w:proofErr w:type="gramEnd"/>
            <w:r w:rsidRPr="00900AC0">
              <w:rPr>
                <w:i/>
                <w:szCs w:val="22"/>
                <w:lang w:val="en-US"/>
              </w:rPr>
              <w:t xml:space="preserve"> w-ᵊtgūm ˁād ᵊḏḏarrīhe ˁa-l-hawa, </w:t>
            </w:r>
            <w:r w:rsidRPr="00900AC0">
              <w:rPr>
                <w:i/>
                <w:szCs w:val="22"/>
                <w:lang w:val="de-AT"/>
              </w:rPr>
              <w:t>ᵊ</w:t>
            </w:r>
            <w:r w:rsidRPr="00900AC0">
              <w:rPr>
                <w:i/>
                <w:szCs w:val="22"/>
                <w:lang w:val="en-US"/>
              </w:rPr>
              <w:t>ḏḏarrī-he tgūm waktin ᵊššūf ad-dinye hawa tgūl “al-yōm arīd aḏarri ḥunṭət</w:t>
            </w:r>
            <w:r>
              <w:rPr>
                <w:i/>
                <w:szCs w:val="22"/>
                <w:lang w:val="en-US"/>
              </w:rPr>
              <w:t>-</w:t>
            </w:r>
            <w:r w:rsidRPr="00900AC0">
              <w:rPr>
                <w:i/>
                <w:szCs w:val="22"/>
                <w:lang w:val="en-US"/>
              </w:rPr>
              <w:t>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n she winnowed it in </w:t>
            </w:r>
            <w:r w:rsidRPr="008F630F">
              <w:rPr>
                <w:szCs w:val="22"/>
                <w:lang w:val="en-US" w:bidi="ar-OM"/>
              </w:rPr>
              <w:t>the wind. She</w:t>
            </w:r>
            <w:r w:rsidRPr="00900AC0">
              <w:rPr>
                <w:szCs w:val="22"/>
                <w:lang w:val="en-US" w:bidi="ar-OM"/>
              </w:rPr>
              <w:t xml:space="preserve"> winnowed it when she saw that it was windy and then said, “Today I will winnow my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4</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nahār-in</w:t>
            </w:r>
            <w:proofErr w:type="gramEnd"/>
            <w:r w:rsidRPr="00900AC0">
              <w:rPr>
                <w:i/>
                <w:szCs w:val="22"/>
                <w:lang w:val="en-US"/>
              </w:rPr>
              <w:t xml:space="preserve"> šī hawa tḏarri ˀal-ḥunṭa tigaf ˁād hīčiḏ w-timli ta-ngūl al-qirbāl ya da al-ligan timlā (= timlī) </w:t>
            </w:r>
            <w:r>
              <w:rPr>
                <w:i/>
                <w:szCs w:val="22"/>
                <w:lang w:val="en-US"/>
              </w:rPr>
              <w:t xml:space="preserve">w </w:t>
            </w:r>
            <w:r w:rsidRPr="00900AC0">
              <w:rPr>
                <w:i/>
                <w:szCs w:val="22"/>
                <w:lang w:val="en-US"/>
              </w:rPr>
              <w:t>tigaf al-hawa waktin tigaf ˁād ᵊḏḏarri al-hawa ˁād yḏ̣all yiḏ̣rub yˁazil al-ḥunṭa m-aǧ-ǧuwāš aǧ-ǧuwāš yaˁni al-qābuq</w:t>
            </w:r>
            <w:r>
              <w:rPr>
                <w:rStyle w:val="Funotenzeichen"/>
                <w:i/>
                <w:szCs w:val="22"/>
                <w:lang w:val="en-US"/>
              </w:rPr>
              <w:footnoteReference w:id="87"/>
            </w:r>
            <w:r w:rsidRPr="00900AC0">
              <w:rPr>
                <w:i/>
                <w:szCs w:val="22"/>
                <w:lang w:val="en-US"/>
              </w:rPr>
              <w:t>.</w:t>
            </w:r>
          </w:p>
        </w:tc>
        <w:tc>
          <w:tcPr>
            <w:tcW w:w="4253" w:type="dxa"/>
            <w:shd w:val="clear" w:color="auto" w:fill="auto"/>
            <w:tcMar>
              <w:left w:w="108" w:type="dxa"/>
            </w:tcMar>
          </w:tcPr>
          <w:p w:rsidR="00BD2CA0" w:rsidRPr="00BE055A" w:rsidRDefault="00BD2CA0" w:rsidP="00D2037C">
            <w:r w:rsidRPr="00900AC0">
              <w:rPr>
                <w:szCs w:val="22"/>
                <w:lang w:val="en-US" w:bidi="ar-OM"/>
              </w:rPr>
              <w:t xml:space="preserve">The </w:t>
            </w:r>
            <w:r w:rsidRPr="00DC7A72">
              <w:rPr>
                <w:szCs w:val="22"/>
                <w:lang w:val="en-US" w:bidi="ar-OM"/>
              </w:rPr>
              <w:t>day there was wind, she winnowed the wheat by standing like this. And she filled the sieve or she filled the large basin and standing in the wind she winnowed. And the wind separated the</w:t>
            </w:r>
            <w:r w:rsidRPr="00900AC0">
              <w:rPr>
                <w:szCs w:val="22"/>
                <w:lang w:val="en-US" w:bidi="ar-OM"/>
              </w:rPr>
              <w:t xml:space="preserve"> wheat from the chaff, from the husk.</w:t>
            </w:r>
            <w:r>
              <w:rPr>
                <w:szCs w:val="22"/>
                <w:lang w:val="en-US" w:bidi="ar-OM"/>
              </w:rPr>
              <w:t xml:space="preserve"> </w:t>
            </w:r>
            <w:proofErr w:type="gramStart"/>
            <w:r>
              <w:rPr>
                <w:i/>
                <w:szCs w:val="22"/>
                <w:lang w:val="en-US" w:bidi="ar-OM"/>
              </w:rPr>
              <w:t>ǧuwāš</w:t>
            </w:r>
            <w:proofErr w:type="gramEnd"/>
            <w:r>
              <w:rPr>
                <w:i/>
                <w:szCs w:val="22"/>
                <w:lang w:val="en-US" w:bidi="ar-OM"/>
              </w:rPr>
              <w:t xml:space="preserve"> </w:t>
            </w:r>
            <w:r>
              <w:t>means husk.</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5</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hā</w:t>
            </w:r>
            <w:proofErr w:type="gramEnd"/>
            <w:r w:rsidRPr="00900AC0">
              <w:rPr>
                <w:i/>
                <w:szCs w:val="22"/>
                <w:lang w:val="en-US"/>
              </w:rPr>
              <w:t xml:space="preserve"> ˁugub ˁād tˁabbī</w:t>
            </w:r>
            <w:r>
              <w:rPr>
                <w:i/>
                <w:szCs w:val="22"/>
                <w:lang w:val="en-US"/>
              </w:rPr>
              <w:t>-</w:t>
            </w:r>
            <w:r w:rsidRPr="00900AC0">
              <w:rPr>
                <w:i/>
                <w:szCs w:val="22"/>
                <w:lang w:val="en-US"/>
              </w:rPr>
              <w:t>he uxra kull</w:t>
            </w:r>
            <w:r>
              <w:rPr>
                <w:i/>
                <w:szCs w:val="22"/>
                <w:lang w:val="en-US"/>
              </w:rPr>
              <w:t>-</w:t>
            </w:r>
            <w:r w:rsidRPr="00900AC0">
              <w:rPr>
                <w:i/>
                <w:szCs w:val="22"/>
                <w:lang w:val="en-US"/>
              </w:rPr>
              <w:t xml:space="preserve">ha zēn uxra </w:t>
            </w:r>
            <w:r w:rsidRPr="00900AC0">
              <w:rPr>
                <w:i/>
                <w:szCs w:val="22"/>
                <w:lang w:val="de-AT" w:bidi="ar-OM"/>
              </w:rPr>
              <w:t>ᵊ</w:t>
            </w:r>
            <w:r w:rsidRPr="00900AC0">
              <w:rPr>
                <w:i/>
                <w:szCs w:val="22"/>
                <w:lang w:val="en-US" w:bidi="ar-OM"/>
              </w:rPr>
              <w:t>ššurr</w:t>
            </w:r>
            <w:r>
              <w:rPr>
                <w:i/>
                <w:szCs w:val="22"/>
                <w:lang w:val="en-US" w:bidi="ar-OM"/>
              </w:rPr>
              <w:t>-</w:t>
            </w:r>
            <w:r w:rsidRPr="00900AC0">
              <w:rPr>
                <w:i/>
                <w:szCs w:val="22"/>
                <w:lang w:val="en-US" w:bidi="ar-OM"/>
              </w:rPr>
              <w:t>ha ta-ngūl w-waktin waktin tindagg uxra ᵊnbill</w:t>
            </w:r>
            <w:r>
              <w:rPr>
                <w:i/>
                <w:szCs w:val="22"/>
                <w:lang w:val="en-US" w:bidi="ar-OM"/>
              </w:rPr>
              <w:t>-</w:t>
            </w:r>
            <w:r w:rsidRPr="00900AC0">
              <w:rPr>
                <w:i/>
                <w:szCs w:val="22"/>
                <w:lang w:val="en-US" w:bidi="ar-OM"/>
              </w:rPr>
              <w:t>he mayy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Then she fills it again</w:t>
            </w:r>
            <w:r w:rsidRPr="00900AC0">
              <w:rPr>
                <w:rStyle w:val="Funotenanker"/>
                <w:szCs w:val="22"/>
                <w:lang w:val="en-US" w:bidi="ar-OM"/>
              </w:rPr>
              <w:footnoteReference w:id="88"/>
            </w:r>
            <w:r w:rsidRPr="00900AC0">
              <w:rPr>
                <w:szCs w:val="22"/>
                <w:lang w:val="en-US" w:bidi="ar-OM"/>
              </w:rPr>
              <w:t xml:space="preserve"> and when everything is fine she spreads it again. And when it is crushed again she wets it with wate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6</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ˁugub-ma tibis nirmī</w:t>
            </w:r>
            <w:r>
              <w:rPr>
                <w:i/>
                <w:szCs w:val="22"/>
                <w:lang w:val="en-US"/>
              </w:rPr>
              <w:t>-</w:t>
            </w:r>
            <w:r w:rsidRPr="00900AC0">
              <w:rPr>
                <w:i/>
                <w:szCs w:val="22"/>
                <w:lang w:val="en-US"/>
              </w:rPr>
              <w:t xml:space="preserve">he min fōg ad-dār waktin </w:t>
            </w:r>
            <w:r w:rsidRPr="00900AC0">
              <w:rPr>
                <w:i/>
                <w:szCs w:val="22"/>
                <w:lang w:val="de-AT"/>
              </w:rPr>
              <w:t>ᵊ</w:t>
            </w:r>
            <w:r w:rsidRPr="00900AC0">
              <w:rPr>
                <w:i/>
                <w:szCs w:val="22"/>
                <w:lang w:val="en-US"/>
              </w:rPr>
              <w:t>ngūm ᵊndugg</w:t>
            </w:r>
            <w:r>
              <w:rPr>
                <w:i/>
                <w:szCs w:val="22"/>
                <w:lang w:val="en-US"/>
              </w:rPr>
              <w:t>-</w:t>
            </w:r>
            <w:r w:rsidRPr="00900AC0">
              <w:rPr>
                <w:i/>
                <w:szCs w:val="22"/>
                <w:lang w:val="en-US"/>
              </w:rPr>
              <w:t>ha b-gaḷb aǧ-ǧurn uxra nbill</w:t>
            </w:r>
            <w:r>
              <w:rPr>
                <w:i/>
                <w:szCs w:val="22"/>
                <w:lang w:val="en-US"/>
              </w:rPr>
              <w:t>-</w:t>
            </w:r>
            <w:r w:rsidRPr="00900AC0">
              <w:rPr>
                <w:i/>
                <w:szCs w:val="22"/>
                <w:lang w:val="en-US"/>
              </w:rPr>
              <w:t>he mayye ta-tgūm ᵊtrayyiš.</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fter </w:t>
            </w:r>
            <w:r w:rsidRPr="00DC7A72">
              <w:rPr>
                <w:szCs w:val="22"/>
                <w:lang w:val="en-US" w:bidi="ar-OM"/>
              </w:rPr>
              <w:t>it has dried we throw it from the roof; and when we hit it again in the stone basin we wet it with water so it becomes sof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7</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ā ngūm ˁād uxra nšurr</w:t>
            </w:r>
            <w:r>
              <w:rPr>
                <w:i/>
                <w:szCs w:val="22"/>
                <w:lang w:val="en-US"/>
              </w:rPr>
              <w:t>-</w:t>
            </w:r>
            <w:r w:rsidRPr="00900AC0">
              <w:rPr>
                <w:i/>
                <w:szCs w:val="22"/>
                <w:lang w:val="en-US"/>
              </w:rPr>
              <w:t>ha, ˁugub-ma ˁād tihnī</w:t>
            </w:r>
            <w:r>
              <w:rPr>
                <w:i/>
                <w:szCs w:val="22"/>
                <w:lang w:val="en-US"/>
              </w:rPr>
              <w:t>-</w:t>
            </w:r>
            <w:r w:rsidRPr="00900AC0">
              <w:rPr>
                <w:i/>
                <w:szCs w:val="22"/>
                <w:lang w:val="en-US"/>
              </w:rPr>
              <w:t>he uxra nšurr</w:t>
            </w:r>
            <w:r>
              <w:rPr>
                <w:i/>
                <w:szCs w:val="22"/>
                <w:lang w:val="en-US"/>
              </w:rPr>
              <w:t>-</w:t>
            </w:r>
            <w:r w:rsidRPr="00900AC0">
              <w:rPr>
                <w:i/>
                <w:szCs w:val="22"/>
                <w:lang w:val="en-US"/>
              </w:rPr>
              <w:t xml:space="preserve">ha, </w:t>
            </w:r>
            <w:r>
              <w:rPr>
                <w:i/>
                <w:szCs w:val="22"/>
                <w:lang w:val="en-US"/>
              </w:rPr>
              <w:t xml:space="preserve">w </w:t>
            </w:r>
            <w:r w:rsidRPr="00900AC0">
              <w:rPr>
                <w:i/>
                <w:szCs w:val="22"/>
                <w:lang w:val="en-US"/>
              </w:rPr>
              <w:t>nšurr</w:t>
            </w:r>
            <w:r>
              <w:rPr>
                <w:i/>
                <w:szCs w:val="22"/>
                <w:lang w:val="en-US"/>
              </w:rPr>
              <w:t>-</w:t>
            </w:r>
            <w:r w:rsidRPr="00900AC0">
              <w:rPr>
                <w:i/>
                <w:szCs w:val="22"/>
                <w:lang w:val="en-US"/>
              </w:rPr>
              <w:t>ha tibas zēn w-ᵊnˁabbī</w:t>
            </w:r>
            <w:r>
              <w:rPr>
                <w:i/>
                <w:szCs w:val="22"/>
                <w:lang w:val="en-US"/>
              </w:rPr>
              <w:t>-</w:t>
            </w:r>
            <w:r w:rsidRPr="00900AC0">
              <w:rPr>
                <w:i/>
                <w:szCs w:val="22"/>
                <w:lang w:val="en-US"/>
              </w:rPr>
              <w:t xml:space="preserve">he b-al-ˁalāyiǧ. </w:t>
            </w:r>
            <w:proofErr w:type="gramStart"/>
            <w:r w:rsidRPr="00900AC0">
              <w:rPr>
                <w:i/>
                <w:szCs w:val="22"/>
                <w:lang w:val="en-US"/>
              </w:rPr>
              <w:t>haḏīč</w:t>
            </w:r>
            <w:proofErr w:type="gramEnd"/>
            <w:r w:rsidRPr="00900AC0">
              <w:rPr>
                <w:i/>
                <w:szCs w:val="22"/>
                <w:lang w:val="en-US"/>
              </w:rPr>
              <w:t xml:space="preserve"> ˁal al mū maṭbūxa, al mū maṭ</w:t>
            </w:r>
            <w:r>
              <w:rPr>
                <w:i/>
                <w:szCs w:val="22"/>
                <w:lang w:val="en-US"/>
              </w:rPr>
              <w:t xml:space="preserve">būxa, ˀal-ḥunṭit al mī maṭbūxa, </w:t>
            </w:r>
            <w:r w:rsidRPr="00900AC0">
              <w:rPr>
                <w:i/>
                <w:szCs w:val="22"/>
                <w:lang w:val="en-US"/>
              </w:rPr>
              <w:t>bass ᵊmqassale</w:t>
            </w:r>
            <w:r>
              <w:rPr>
                <w:i/>
                <w:szCs w:val="22"/>
                <w:lang w:val="en-US"/>
              </w:rPr>
              <w: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Yes, and then we spread it again. After we have </w:t>
            </w:r>
            <w:r w:rsidRPr="00DC7A72">
              <w:rPr>
                <w:szCs w:val="22"/>
                <w:lang w:val="en-US" w:bidi="ar-OM"/>
              </w:rPr>
              <w:t>spread it again and after it has completely dried we fill the sacks with it. This (kind) is not</w:t>
            </w:r>
            <w:r w:rsidRPr="00900AC0">
              <w:rPr>
                <w:szCs w:val="22"/>
                <w:lang w:val="en-US" w:bidi="ar-OM"/>
              </w:rPr>
              <w:t xml:space="preserve"> cooke</w:t>
            </w:r>
            <w:r>
              <w:rPr>
                <w:szCs w:val="22"/>
                <w:lang w:val="en-US" w:bidi="ar-OM"/>
              </w:rPr>
              <w:t>d, the wheat that is not cooked, only washe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8</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aḏīč</w:t>
            </w:r>
            <w:proofErr w:type="gramEnd"/>
            <w:r w:rsidRPr="00900AC0">
              <w:rPr>
                <w:i/>
                <w:szCs w:val="22"/>
                <w:lang w:val="en-US"/>
              </w:rPr>
              <w:t xml:space="preserve"> zādēne wāḥad</w:t>
            </w:r>
            <w:r>
              <w:rPr>
                <w:i/>
                <w:szCs w:val="22"/>
                <w:lang w:val="en-US"/>
              </w:rPr>
              <w:t>-</w:t>
            </w:r>
            <w:r w:rsidRPr="00900AC0">
              <w:rPr>
                <w:i/>
                <w:szCs w:val="22"/>
                <w:lang w:val="en-US"/>
              </w:rPr>
              <w:t xml:space="preserve">he tindagg miššān al-ᵊkbab w-al-basṭirma. </w:t>
            </w:r>
            <w:proofErr w:type="gramStart"/>
            <w:r w:rsidRPr="00900AC0">
              <w:rPr>
                <w:i/>
                <w:szCs w:val="22"/>
                <w:lang w:val="en-US"/>
              </w:rPr>
              <w:t>haḏīč</w:t>
            </w:r>
            <w:proofErr w:type="gramEnd"/>
            <w:r w:rsidRPr="00900AC0">
              <w:rPr>
                <w:i/>
                <w:szCs w:val="22"/>
                <w:lang w:val="en-US"/>
              </w:rPr>
              <w:t xml:space="preserve"> zād tindagg wāḥad</w:t>
            </w:r>
            <w:r>
              <w:rPr>
                <w:i/>
                <w:szCs w:val="22"/>
                <w:lang w:val="en-US"/>
              </w:rPr>
              <w:t>-</w:t>
            </w:r>
            <w:r w:rsidRPr="00900AC0">
              <w:rPr>
                <w:i/>
                <w:szCs w:val="22"/>
                <w:lang w:val="en-US"/>
              </w:rPr>
              <w:t>he ˁayre, haḏīč mā tinxaliṭ ᵊb-sāgit hāḏ</w:t>
            </w:r>
            <w:r>
              <w:rPr>
                <w:i/>
                <w:szCs w:val="22"/>
                <w:lang w:val="en-US"/>
              </w:rPr>
              <w:t>a</w:t>
            </w:r>
            <w:r w:rsidRPr="00900AC0">
              <w:rPr>
                <w:i/>
                <w:szCs w:val="22"/>
                <w:lang w:val="en-US"/>
              </w:rPr>
              <w:t>.</w:t>
            </w:r>
          </w:p>
        </w:tc>
        <w:tc>
          <w:tcPr>
            <w:tcW w:w="4253" w:type="dxa"/>
            <w:shd w:val="clear" w:color="auto" w:fill="auto"/>
            <w:tcMar>
              <w:left w:w="108" w:type="dxa"/>
            </w:tcMar>
          </w:tcPr>
          <w:p w:rsidR="00BD2CA0" w:rsidRPr="00900AC0" w:rsidRDefault="00BD2CA0" w:rsidP="00D2037C">
            <w:pPr>
              <w:rPr>
                <w:szCs w:val="22"/>
              </w:rPr>
            </w:pPr>
            <w:r>
              <w:rPr>
                <w:szCs w:val="22"/>
                <w:lang w:val="en-US" w:bidi="ar-OM"/>
              </w:rPr>
              <w:t>I</w:t>
            </w:r>
            <w:r w:rsidRPr="00900AC0">
              <w:rPr>
                <w:szCs w:val="22"/>
                <w:lang w:val="en-US" w:bidi="ar-OM"/>
              </w:rPr>
              <w:t xml:space="preserve">t is also crushed for making </w:t>
            </w:r>
            <w:r w:rsidRPr="00900AC0">
              <w:rPr>
                <w:i/>
                <w:szCs w:val="22"/>
              </w:rPr>
              <w:t>kbab</w:t>
            </w:r>
            <w:r w:rsidRPr="00900AC0">
              <w:rPr>
                <w:szCs w:val="22"/>
                <w:lang w:val="en-US" w:bidi="ar-OM"/>
              </w:rPr>
              <w:t xml:space="preserve"> and </w:t>
            </w:r>
            <w:r w:rsidRPr="00900AC0">
              <w:rPr>
                <w:i/>
                <w:szCs w:val="22"/>
                <w:lang w:val="en-US" w:bidi="ar-OM"/>
              </w:rPr>
              <w:t>basṭirma</w:t>
            </w:r>
            <w:r w:rsidRPr="00900AC0">
              <w:rPr>
                <w:szCs w:val="22"/>
                <w:lang w:val="en-US" w:bidi="ar-OM"/>
              </w:rPr>
              <w:t>.</w:t>
            </w:r>
            <w:r>
              <w:rPr>
                <w:rStyle w:val="Funotenzeichen"/>
                <w:szCs w:val="22"/>
                <w:lang w:val="en-US" w:bidi="ar-OM"/>
              </w:rPr>
              <w:footnoteReference w:id="89"/>
            </w:r>
            <w:r w:rsidRPr="00900AC0">
              <w:rPr>
                <w:szCs w:val="22"/>
                <w:lang w:val="en-US" w:bidi="ar-OM"/>
              </w:rPr>
              <w:t xml:space="preserve"> It is crushed extra in order to be mixed with the other.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9</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āḏa</w:t>
            </w:r>
            <w:proofErr w:type="gramEnd"/>
            <w:r w:rsidRPr="00900AC0">
              <w:rPr>
                <w:i/>
                <w:szCs w:val="22"/>
                <w:lang w:val="en-US"/>
              </w:rPr>
              <w:t xml:space="preserve"> zād ˁād ndarrib</w:t>
            </w:r>
            <w:r>
              <w:rPr>
                <w:i/>
                <w:szCs w:val="22"/>
                <w:lang w:val="en-US"/>
              </w:rPr>
              <w:t>-</w:t>
            </w:r>
            <w:r w:rsidRPr="00900AC0">
              <w:rPr>
                <w:i/>
                <w:szCs w:val="22"/>
                <w:lang w:val="en-US"/>
              </w:rPr>
              <w:t>hin ˁād ˁa-ǧ-ǧa… ˁa-ǧ-ǧārūše, ˀat tuǧruš al-burqul tuǧurš</w:t>
            </w:r>
            <w:r>
              <w:rPr>
                <w:i/>
                <w:szCs w:val="22"/>
                <w:lang w:val="en-US"/>
              </w:rPr>
              <w:t>-</w:t>
            </w:r>
            <w:r w:rsidRPr="00900AC0">
              <w:rPr>
                <w:i/>
                <w:szCs w:val="22"/>
                <w:lang w:val="en-US"/>
              </w:rPr>
              <w:t>u ˁād ta-ngūl nrīdu ˁēš ᵊšgadd xayy</w:t>
            </w:r>
            <w:r>
              <w:rPr>
                <w:i/>
                <w:szCs w:val="22"/>
                <w:lang w:val="en-US"/>
              </w:rPr>
              <w:t>e</w:t>
            </w:r>
            <w:r w:rsidRPr="00900AC0">
              <w:rPr>
                <w:i/>
                <w:szCs w:val="22"/>
                <w:lang w:val="en-US"/>
              </w:rPr>
              <w:t xml:space="preserve"> ᵊtrīdīn ˁēš? </w:t>
            </w:r>
            <w:proofErr w:type="gramStart"/>
            <w:r w:rsidRPr="00900AC0">
              <w:rPr>
                <w:i/>
                <w:szCs w:val="22"/>
                <w:lang w:val="en-US"/>
              </w:rPr>
              <w:t>walla</w:t>
            </w:r>
            <w:proofErr w:type="gramEnd"/>
            <w:r w:rsidRPr="00900AC0">
              <w:rPr>
                <w:i/>
                <w:szCs w:val="22"/>
                <w:lang w:val="en-US"/>
              </w:rPr>
              <w:t xml:space="preserve"> ˀarīd-ill</w:t>
            </w:r>
            <w:r>
              <w:rPr>
                <w:i/>
                <w:szCs w:val="22"/>
                <w:lang w:val="en-US"/>
              </w:rPr>
              <w:t>-</w:t>
            </w:r>
            <w:r w:rsidRPr="00900AC0">
              <w:rPr>
                <w:i/>
                <w:szCs w:val="22"/>
                <w:lang w:val="en-US"/>
              </w:rPr>
              <w:t>i xall ṯiman ᵊgdūṛa ta-yṣīrin čīge, ˀač-čīge trūḥ akṯar mi-l-ˁēš.</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n </w:t>
            </w:r>
            <w:r w:rsidRPr="00DC7A72">
              <w:rPr>
                <w:szCs w:val="22"/>
                <w:lang w:val="en-US" w:bidi="ar-OM"/>
              </w:rPr>
              <w:t>we send it to the mill which shreds the bulgur, shreds it. Let’s say we want to make (rough ground) bulgur for cooking: (they</w:t>
            </w:r>
            <w:r w:rsidRPr="00900AC0">
              <w:rPr>
                <w:szCs w:val="22"/>
                <w:lang w:val="en-US" w:bidi="ar-OM"/>
              </w:rPr>
              <w:t xml:space="preserve"> say) “How much bulgur do you want, sister?” – “I also want to leave eight cauldrons to get fine ground </w:t>
            </w:r>
            <w:r w:rsidRPr="00DC7A72">
              <w:rPr>
                <w:szCs w:val="22"/>
                <w:lang w:val="en-US" w:bidi="ar-OM"/>
              </w:rPr>
              <w:t>bulgur.</w:t>
            </w:r>
            <w:r>
              <w:rPr>
                <w:szCs w:val="22"/>
                <w:lang w:val="en-US" w:bidi="ar-OM"/>
              </w:rPr>
              <w:t xml:space="preserve">” </w:t>
            </w:r>
            <w:r w:rsidRPr="00DC7A72">
              <w:rPr>
                <w:szCs w:val="22"/>
                <w:lang w:val="en-US" w:bidi="ar-OM"/>
              </w:rPr>
              <w:t>The fine bulgur</w:t>
            </w:r>
            <w:r w:rsidRPr="00900AC0">
              <w:rPr>
                <w:szCs w:val="22"/>
                <w:lang w:val="en-US" w:bidi="ar-OM"/>
              </w:rPr>
              <w:t xml:space="preserve"> needs more (wheat) than the rough ground bulgur for cooking.</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0</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wa-t-tālyāt</w:t>
            </w:r>
            <w:proofErr w:type="gramEnd"/>
            <w:r w:rsidRPr="00900AC0">
              <w:rPr>
                <w:i/>
                <w:szCs w:val="22"/>
                <w:lang w:val="en-US"/>
              </w:rPr>
              <w:t xml:space="preserve"> zād ta-yṣīrin zād ˁēš, </w:t>
            </w:r>
            <w:r w:rsidRPr="00900AC0">
              <w:rPr>
                <w:i/>
                <w:szCs w:val="22"/>
                <w:lang w:val="en-US" w:bidi="ar-OM"/>
              </w:rPr>
              <w:t>ˀal-ḥurma ˁād tiǧruš yaˁni ssāwi ham xašin ham ᵊssāwi ta-ngūl nāˁim miššān ač-čīge.</w:t>
            </w:r>
          </w:p>
        </w:tc>
        <w:tc>
          <w:tcPr>
            <w:tcW w:w="4253" w:type="dxa"/>
            <w:shd w:val="clear" w:color="auto" w:fill="auto"/>
            <w:tcMar>
              <w:left w:w="108" w:type="dxa"/>
            </w:tcMar>
          </w:tcPr>
          <w:p w:rsidR="00BD2CA0" w:rsidRPr="00900AC0" w:rsidRDefault="00BD2CA0" w:rsidP="00D2037C">
            <w:pPr>
              <w:rPr>
                <w:szCs w:val="22"/>
              </w:rPr>
            </w:pPr>
            <w:r w:rsidRPr="00900AC0">
              <w:rPr>
                <w:szCs w:val="22"/>
              </w:rPr>
              <w:t xml:space="preserve">And what comes after also becomes bulgur for cooking. The woman shreds </w:t>
            </w:r>
            <w:proofErr w:type="gramStart"/>
            <w:r w:rsidRPr="00900AC0">
              <w:rPr>
                <w:szCs w:val="22"/>
              </w:rPr>
              <w:t>it,</w:t>
            </w:r>
            <w:proofErr w:type="gramEnd"/>
            <w:r w:rsidRPr="00900AC0">
              <w:rPr>
                <w:szCs w:val="22"/>
              </w:rPr>
              <w:t xml:space="preserve"> she makes both rough ground bulgur a</w:t>
            </w:r>
            <w:r w:rsidRPr="00900AC0">
              <w:rPr>
                <w:szCs w:val="22"/>
                <w:lang w:val="en-US" w:bidi="ar-OM"/>
              </w:rPr>
              <w:t xml:space="preserve">nd fine bulgur for the </w:t>
            </w:r>
            <w:r w:rsidRPr="00900AC0">
              <w:rPr>
                <w:i/>
                <w:szCs w:val="22"/>
                <w:lang w:val="en-US" w:bidi="ar-OM"/>
              </w:rPr>
              <w:t>čī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ā, ˀuxra nǧīb</w:t>
            </w:r>
            <w:r>
              <w:rPr>
                <w:i/>
                <w:szCs w:val="22"/>
                <w:lang w:val="en-US"/>
              </w:rPr>
              <w:t>-</w:t>
            </w:r>
            <w:r w:rsidRPr="00900AC0">
              <w:rPr>
                <w:i/>
                <w:szCs w:val="22"/>
                <w:lang w:val="en-US"/>
              </w:rPr>
              <w:t>u ˁa-l-bēt, ˀuxra ᵊtgūm tunxu</w:t>
            </w:r>
            <w:r>
              <w:rPr>
                <w:i/>
                <w:szCs w:val="22"/>
                <w:lang w:val="en-US"/>
              </w:rPr>
              <w:t>-</w:t>
            </w:r>
            <w:r w:rsidRPr="00900AC0">
              <w:rPr>
                <w:i/>
                <w:szCs w:val="22"/>
                <w:lang w:val="en-US"/>
              </w:rPr>
              <w:t>lu ˀumm</w:t>
            </w:r>
            <w:r>
              <w:rPr>
                <w:i/>
                <w:szCs w:val="22"/>
                <w:lang w:val="en-US"/>
              </w:rPr>
              <w:t>-</w:t>
            </w:r>
            <w:r w:rsidRPr="00900AC0">
              <w:rPr>
                <w:i/>
                <w:szCs w:val="22"/>
                <w:lang w:val="en-US"/>
              </w:rPr>
              <w:t>i</w:t>
            </w:r>
            <w:r>
              <w:rPr>
                <w:i/>
                <w:szCs w:val="22"/>
                <w:lang w:val="en-US"/>
              </w:rPr>
              <w:t xml:space="preserve"> tˁazl-u</w:t>
            </w:r>
            <w:r w:rsidRPr="00900AC0">
              <w:rPr>
                <w:i/>
                <w:szCs w:val="22"/>
                <w:lang w:val="en-US"/>
              </w:rPr>
              <w:t xml:space="preserve"> ᵊtˁazil al-ḥunṭa, ᵊmn-aṣ-ṣrēṣr</w:t>
            </w:r>
            <w:r>
              <w:rPr>
                <w:i/>
                <w:szCs w:val="22"/>
                <w:lang w:val="en-US"/>
              </w:rPr>
              <w:t>a</w:t>
            </w:r>
            <w:r w:rsidRPr="00900AC0">
              <w:rPr>
                <w:i/>
                <w:szCs w:val="22"/>
                <w:lang w:val="en-US"/>
              </w:rPr>
              <w:t>, ᵊmn-al… ᵊmn-al-ǧirīš al-burqul, ˁēš al-burqul</w:t>
            </w:r>
            <w:r>
              <w:rPr>
                <w:i/>
                <w:szCs w:val="22"/>
                <w:lang w:val="en-US"/>
              </w:rPr>
              <w:t>.</w:t>
            </w:r>
          </w:p>
        </w:tc>
        <w:tc>
          <w:tcPr>
            <w:tcW w:w="4253" w:type="dxa"/>
            <w:shd w:val="clear" w:color="auto" w:fill="auto"/>
            <w:tcMar>
              <w:left w:w="108" w:type="dxa"/>
            </w:tcMar>
          </w:tcPr>
          <w:p w:rsidR="00BD2CA0" w:rsidRPr="00900AC0" w:rsidRDefault="00BD2CA0" w:rsidP="00D2037C">
            <w:pPr>
              <w:rPr>
                <w:szCs w:val="22"/>
              </w:rPr>
            </w:pPr>
            <w:r w:rsidRPr="00900AC0">
              <w:rPr>
                <w:szCs w:val="22"/>
              </w:rPr>
              <w:t xml:space="preserve">Yes, then we bring it </w:t>
            </w:r>
            <w:r w:rsidRPr="00DC7A72">
              <w:rPr>
                <w:szCs w:val="22"/>
              </w:rPr>
              <w:t>home and again my mother sieves it: she divides</w:t>
            </w:r>
            <w:r>
              <w:rPr>
                <w:szCs w:val="22"/>
              </w:rPr>
              <w:t xml:space="preserve"> it, </w:t>
            </w:r>
            <w:r w:rsidRPr="00DC7A72">
              <w:rPr>
                <w:szCs w:val="22"/>
              </w:rPr>
              <w:t>she divides the wheat into the bad quality</w:t>
            </w:r>
            <w:r w:rsidRPr="00DC7A72">
              <w:rPr>
                <w:rStyle w:val="Funotenanker"/>
                <w:szCs w:val="22"/>
              </w:rPr>
              <w:footnoteReference w:id="90"/>
            </w:r>
            <w:r w:rsidRPr="00DC7A72">
              <w:rPr>
                <w:szCs w:val="22"/>
              </w:rPr>
              <w:t>, the</w:t>
            </w:r>
            <w:r w:rsidRPr="00900AC0">
              <w:rPr>
                <w:szCs w:val="22"/>
              </w:rPr>
              <w:t xml:space="preserve"> fine bulgur, and the </w:t>
            </w:r>
            <w:proofErr w:type="gramStart"/>
            <w:r w:rsidRPr="00900AC0">
              <w:rPr>
                <w:szCs w:val="22"/>
              </w:rPr>
              <w:t>more rough</w:t>
            </w:r>
            <w:proofErr w:type="gramEnd"/>
            <w:r w:rsidRPr="00900AC0">
              <w:rPr>
                <w:szCs w:val="22"/>
              </w:rPr>
              <w:t xml:space="preserve"> one, the bulgur for cooking.</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2</w:t>
            </w:r>
          </w:p>
        </w:tc>
        <w:tc>
          <w:tcPr>
            <w:tcW w:w="3969" w:type="dxa"/>
            <w:shd w:val="clear" w:color="auto" w:fill="auto"/>
            <w:tcMar>
              <w:left w:w="108" w:type="dxa"/>
            </w:tcMar>
          </w:tcPr>
          <w:p w:rsidR="00BD2CA0" w:rsidRPr="000355BB" w:rsidRDefault="00BD2CA0" w:rsidP="00D2037C">
            <w:proofErr w:type="gramStart"/>
            <w:r w:rsidRPr="00900AC0">
              <w:rPr>
                <w:i/>
                <w:szCs w:val="22"/>
                <w:lang w:val="en-US"/>
              </w:rPr>
              <w:t>yaˁni</w:t>
            </w:r>
            <w:proofErr w:type="gramEnd"/>
            <w:r w:rsidRPr="00900AC0">
              <w:rPr>
                <w:i/>
                <w:szCs w:val="22"/>
                <w:lang w:val="en-US"/>
              </w:rPr>
              <w:t xml:space="preserve"> nsāwī</w:t>
            </w:r>
            <w:r>
              <w:rPr>
                <w:i/>
                <w:szCs w:val="22"/>
                <w:lang w:val="en-US"/>
              </w:rPr>
              <w:t>-</w:t>
            </w:r>
            <w:r w:rsidRPr="00900AC0">
              <w:rPr>
                <w:i/>
                <w:szCs w:val="22"/>
                <w:lang w:val="en-US"/>
              </w:rPr>
              <w:t xml:space="preserve">hin ṯalṯ ᵊgsam. </w:t>
            </w:r>
            <w:proofErr w:type="gramStart"/>
            <w:r w:rsidRPr="00900AC0">
              <w:rPr>
                <w:i/>
                <w:szCs w:val="22"/>
                <w:lang w:val="en-US"/>
              </w:rPr>
              <w:t>tˁazl</w:t>
            </w:r>
            <w:r>
              <w:rPr>
                <w:i/>
                <w:szCs w:val="22"/>
                <w:lang w:val="en-US"/>
              </w:rPr>
              <w:t>-</w:t>
            </w:r>
            <w:r w:rsidRPr="00900AC0">
              <w:rPr>
                <w:i/>
                <w:szCs w:val="22"/>
                <w:lang w:val="en-US"/>
              </w:rPr>
              <w:t>u</w:t>
            </w:r>
            <w:proofErr w:type="gramEnd"/>
            <w:r w:rsidRPr="00900AC0">
              <w:rPr>
                <w:i/>
                <w:szCs w:val="22"/>
                <w:lang w:val="en-US"/>
              </w:rPr>
              <w:t xml:space="preserve"> uxra tˁabbi b-al-ˁalāyiǧ, hāḏa l-ač-čīge w-hāḏa ta-ngūl l-al-ˁēš, ˀal-burqul hāḏa l-al-burqul w-aṣ-ṣrēṣrit at tuṭluˁ yinṭī</w:t>
            </w:r>
            <w:r>
              <w:rPr>
                <w:i/>
                <w:szCs w:val="22"/>
                <w:lang w:val="en-US"/>
              </w:rPr>
              <w:t>-</w:t>
            </w:r>
            <w:r w:rsidRPr="00900AC0">
              <w:rPr>
                <w:i/>
                <w:szCs w:val="22"/>
                <w:lang w:val="en-US"/>
              </w:rPr>
              <w:t>he l-al-ḥalāl.</w:t>
            </w:r>
            <w:r>
              <w:rPr>
                <w:rStyle w:val="Funotenzeichen"/>
                <w:i/>
                <w:szCs w:val="22"/>
                <w:lang w:val="en-US"/>
              </w:rPr>
              <w:footnoteReference w:id="91"/>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make </w:t>
            </w:r>
            <w:r w:rsidRPr="00DC7A72">
              <w:rPr>
                <w:szCs w:val="22"/>
                <w:lang w:val="en-US" w:bidi="ar-OM"/>
              </w:rPr>
              <w:t xml:space="preserve">three types </w:t>
            </w:r>
            <w:r>
              <w:rPr>
                <w:szCs w:val="22"/>
                <w:lang w:val="en-US" w:bidi="ar-OM"/>
              </w:rPr>
              <w:t>(</w:t>
            </w:r>
            <w:r w:rsidRPr="00DC7A72">
              <w:rPr>
                <w:szCs w:val="22"/>
                <w:lang w:val="en-US" w:bidi="ar-OM"/>
              </w:rPr>
              <w:t>of bulgur</w:t>
            </w:r>
            <w:r>
              <w:rPr>
                <w:szCs w:val="22"/>
                <w:lang w:val="en-US" w:bidi="ar-OM"/>
              </w:rPr>
              <w:t>)</w:t>
            </w:r>
            <w:r w:rsidRPr="00DC7A72">
              <w:rPr>
                <w:szCs w:val="22"/>
                <w:lang w:val="en-US" w:bidi="ar-OM"/>
              </w:rPr>
              <w:t xml:space="preserve">. She separates them and fills sacks: this is bulgur for </w:t>
            </w:r>
            <w:r w:rsidRPr="00DC7A72">
              <w:rPr>
                <w:i/>
                <w:szCs w:val="22"/>
                <w:lang w:val="en-US" w:bidi="ar-OM"/>
              </w:rPr>
              <w:t>čīge</w:t>
            </w:r>
            <w:r w:rsidRPr="00DC7A72">
              <w:rPr>
                <w:szCs w:val="22"/>
                <w:lang w:val="en-US" w:bidi="ar-OM"/>
              </w:rPr>
              <w:t>,</w:t>
            </w:r>
            <w:r w:rsidRPr="00DC7A72">
              <w:rPr>
                <w:i/>
                <w:szCs w:val="22"/>
                <w:lang w:val="en-US" w:bidi="ar-OM"/>
              </w:rPr>
              <w:t xml:space="preserve"> </w:t>
            </w:r>
            <w:r w:rsidRPr="00DC7A72">
              <w:rPr>
                <w:szCs w:val="22"/>
              </w:rPr>
              <w:t>and</w:t>
            </w:r>
            <w:r w:rsidRPr="00900AC0">
              <w:rPr>
                <w:szCs w:val="22"/>
              </w:rPr>
              <w:t xml:space="preserve"> this bulgur for cooking, and this bulgur for fodder that she gives to the animal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3</w:t>
            </w:r>
          </w:p>
        </w:tc>
        <w:tc>
          <w:tcPr>
            <w:tcW w:w="3969" w:type="dxa"/>
            <w:shd w:val="clear" w:color="auto" w:fill="auto"/>
            <w:tcMar>
              <w:left w:w="108" w:type="dxa"/>
            </w:tcMar>
          </w:tcPr>
          <w:p w:rsidR="00BD2CA0" w:rsidRPr="00900AC0" w:rsidRDefault="00BD2CA0" w:rsidP="00D2037C">
            <w:pPr>
              <w:rPr>
                <w:szCs w:val="22"/>
              </w:rPr>
            </w:pPr>
            <w:proofErr w:type="gramStart"/>
            <w:r w:rsidRPr="00900AC0">
              <w:rPr>
                <w:i/>
                <w:szCs w:val="22"/>
                <w:lang w:val="en-US"/>
              </w:rPr>
              <w:t>haḏīč</w:t>
            </w:r>
            <w:proofErr w:type="gramEnd"/>
            <w:r w:rsidRPr="00900AC0">
              <w:rPr>
                <w:i/>
                <w:szCs w:val="22"/>
                <w:lang w:val="en-US"/>
              </w:rPr>
              <w:t xml:space="preserve"> an-nuwāˁim at tuṭluˁ, ˀaṣ-ṣrē</w:t>
            </w:r>
            <w:r>
              <w:rPr>
                <w:i/>
                <w:szCs w:val="22"/>
                <w:lang w:val="en-US"/>
              </w:rPr>
              <w:t>ṣ</w:t>
            </w:r>
            <w:r w:rsidRPr="00900AC0">
              <w:rPr>
                <w:i/>
                <w:szCs w:val="22"/>
                <w:lang w:val="en-US"/>
              </w:rPr>
              <w:t>r</w:t>
            </w:r>
            <w:r>
              <w:rPr>
                <w:i/>
                <w:szCs w:val="22"/>
                <w:lang w:val="en-US"/>
              </w:rPr>
              <w:t>a</w:t>
            </w:r>
            <w:r w:rsidRPr="00900AC0">
              <w:rPr>
                <w:i/>
                <w:szCs w:val="22"/>
                <w:lang w:val="en-US"/>
              </w:rPr>
              <w:t xml:space="preserve"> ygūlū-l</w:t>
            </w:r>
            <w:r>
              <w:rPr>
                <w:i/>
                <w:szCs w:val="22"/>
                <w:lang w:val="en-US"/>
              </w:rPr>
              <w:t>-</w:t>
            </w:r>
            <w:r w:rsidRPr="00900AC0">
              <w:rPr>
                <w:i/>
                <w:szCs w:val="22"/>
                <w:lang w:val="en-US"/>
              </w:rPr>
              <w:t>he, haḏīč an-nāˁme ninṭī</w:t>
            </w:r>
            <w:r>
              <w:rPr>
                <w:i/>
                <w:szCs w:val="22"/>
                <w:lang w:val="en-US"/>
              </w:rPr>
              <w:t>-</w:t>
            </w:r>
            <w:r w:rsidRPr="00900AC0">
              <w:rPr>
                <w:i/>
                <w:szCs w:val="22"/>
                <w:lang w:val="en-US"/>
              </w:rPr>
              <w:t>he l-al-ḥalāl yaˁni, ˀē hnīye yaˁni miššān al-</w:t>
            </w:r>
            <w:r w:rsidRPr="00900AC0">
              <w:rPr>
                <w:i/>
                <w:szCs w:val="22"/>
                <w:lang w:val="en-US" w:bidi="ar-OM"/>
              </w:rPr>
              <w:t xml:space="preserve">ačil. </w:t>
            </w:r>
            <w:proofErr w:type="gramStart"/>
            <w:r w:rsidRPr="00900AC0">
              <w:rPr>
                <w:i/>
                <w:szCs w:val="22"/>
                <w:lang w:val="en-US"/>
              </w:rPr>
              <w:t>tā</w:t>
            </w:r>
            <w:proofErr w:type="gramEnd"/>
            <w:r w:rsidRPr="00900AC0">
              <w:rPr>
                <w:i/>
                <w:szCs w:val="22"/>
                <w:lang w:val="en-US"/>
              </w:rPr>
              <w:t xml:space="preserve"> hiyye w-ǧ</w:t>
            </w:r>
            <w:r>
              <w:rPr>
                <w:i/>
                <w:szCs w:val="22"/>
                <w:lang w:val="en-US"/>
              </w:rPr>
              <w:t>u</w:t>
            </w:r>
            <w:r w:rsidRPr="00900AC0">
              <w:rPr>
                <w:i/>
                <w:szCs w:val="22"/>
                <w:lang w:val="en-US"/>
              </w:rPr>
              <w:t>wāš</w:t>
            </w:r>
            <w:r>
              <w:rPr>
                <w:i/>
                <w:szCs w:val="22"/>
                <w:lang w:val="en-US"/>
              </w:rPr>
              <w:t>-</w:t>
            </w:r>
            <w:r w:rsidRPr="00900AC0">
              <w:rPr>
                <w:i/>
                <w:szCs w:val="22"/>
                <w:lang w:val="en-US"/>
              </w:rPr>
              <w:t>he w-balā</w:t>
            </w:r>
            <w:r>
              <w:rPr>
                <w:i/>
                <w:szCs w:val="22"/>
                <w:lang w:val="en-US"/>
              </w:rPr>
              <w:t>-</w:t>
            </w:r>
            <w:r w:rsidRPr="00900AC0">
              <w:rPr>
                <w:i/>
                <w:szCs w:val="22"/>
                <w:lang w:val="en-US"/>
              </w:rPr>
              <w:t>ha w-qaḏ̣ab</w:t>
            </w:r>
            <w:r>
              <w:rPr>
                <w:i/>
                <w:szCs w:val="22"/>
                <w:lang w:val="en-US"/>
              </w:rPr>
              <w:t>-</w:t>
            </w:r>
            <w:r w:rsidRPr="00900AC0">
              <w:rPr>
                <w:i/>
                <w:szCs w:val="22"/>
                <w:lang w:val="en-US"/>
              </w:rPr>
              <w:t>ha w-balā</w:t>
            </w:r>
            <w:r>
              <w:rPr>
                <w:i/>
                <w:szCs w:val="22"/>
                <w:lang w:val="en-US"/>
              </w:rPr>
              <w:t>-</w:t>
            </w:r>
            <w:r w:rsidRPr="00900AC0">
              <w:rPr>
                <w:i/>
                <w:szCs w:val="22"/>
                <w:lang w:val="en-US"/>
              </w:rPr>
              <w:t>ha kull</w:t>
            </w:r>
            <w:r>
              <w:rPr>
                <w:i/>
                <w:szCs w:val="22"/>
                <w:lang w:val="en-US"/>
              </w:rPr>
              <w:t>-</w:t>
            </w:r>
            <w:r w:rsidRPr="00900AC0">
              <w:rPr>
                <w:i/>
                <w:szCs w:val="22"/>
                <w:lang w:val="en-US"/>
              </w:rPr>
              <w:t>u l-al-ḥalāl hāḏa.</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These small little things which come out, they call it </w:t>
            </w:r>
            <w:r w:rsidRPr="00900AC0">
              <w:rPr>
                <w:i/>
                <w:szCs w:val="22"/>
                <w:lang w:val="en-US" w:bidi="ar-OM"/>
              </w:rPr>
              <w:t>ṣrēsre</w:t>
            </w:r>
            <w:r w:rsidRPr="00900AC0">
              <w:rPr>
                <w:szCs w:val="22"/>
              </w:rPr>
              <w:t>; we give these tiny grains to the animals, yes, for eating. This and the chaff, all the bad things which are in it are for the animal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 w-tuṭluˁ al-ḥunṭa haḏīč ˁād al-ḥunṭa ˀal… ad daggēnā</w:t>
            </w:r>
            <w:r>
              <w:rPr>
                <w:i/>
                <w:szCs w:val="22"/>
                <w:lang w:val="en-US"/>
              </w:rPr>
              <w:t>-</w:t>
            </w:r>
            <w:r w:rsidRPr="00900AC0">
              <w:rPr>
                <w:i/>
                <w:szCs w:val="22"/>
                <w:lang w:val="en-US"/>
              </w:rPr>
              <w:t>ha b-aǧ-ǧurun al wāḥad</w:t>
            </w:r>
            <w:r>
              <w:rPr>
                <w:i/>
                <w:szCs w:val="22"/>
                <w:lang w:val="en-US"/>
              </w:rPr>
              <w:t>-</w:t>
            </w:r>
            <w:r w:rsidRPr="00900AC0">
              <w:rPr>
                <w:i/>
                <w:szCs w:val="22"/>
                <w:lang w:val="en-US"/>
              </w:rPr>
              <w:t>he yaˁni ˀal-ḥunṭa al mī maṭbūxa.</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 xml:space="preserve">And the (pure) wheat remains, the wheat which we have crushed in the stone basin. This alone, the uncooked wheat.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5</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āḏi</w:t>
            </w:r>
            <w:proofErr w:type="gramEnd"/>
            <w:r w:rsidRPr="00900AC0">
              <w:rPr>
                <w:i/>
                <w:szCs w:val="22"/>
                <w:lang w:val="en-US"/>
              </w:rPr>
              <w:t xml:space="preserve"> zād ᵊngūl xayye tara ˀal-ˁalīǧe hāḏi bass ᵊnsāwi ˁalīǧe, ˀal-ˁalīǧe hāḏi zād tara hī ǧirīš, ǧirīš ḥunṭa ngūl-il</w:t>
            </w:r>
            <w:r>
              <w:rPr>
                <w:i/>
                <w:szCs w:val="22"/>
                <w:lang w:val="en-US"/>
              </w:rPr>
              <w:t>-</w:t>
            </w:r>
            <w:r w:rsidRPr="00900AC0">
              <w:rPr>
                <w:i/>
                <w:szCs w:val="22"/>
                <w:lang w:val="en-US"/>
              </w:rPr>
              <w:t>he haḏīč zād ᵊtḥuṭṭ</w:t>
            </w:r>
            <w:r>
              <w:rPr>
                <w:i/>
                <w:szCs w:val="22"/>
                <w:lang w:val="en-US"/>
              </w:rPr>
              <w:t>-</w:t>
            </w:r>
            <w:r w:rsidRPr="00900AC0">
              <w:rPr>
                <w:i/>
                <w:szCs w:val="22"/>
                <w:lang w:val="en-US"/>
              </w:rPr>
              <w:t>ha wāḥad</w:t>
            </w:r>
            <w:r>
              <w:rPr>
                <w:i/>
                <w:szCs w:val="22"/>
                <w:lang w:val="en-US"/>
              </w:rPr>
              <w:t>-</w:t>
            </w:r>
            <w:r w:rsidRPr="00900AC0">
              <w:rPr>
                <w:i/>
                <w:szCs w:val="22"/>
                <w:lang w:val="en-US"/>
              </w:rPr>
              <w:t>he w-tuǧruš</w:t>
            </w:r>
            <w:r>
              <w:rPr>
                <w:i/>
                <w:szCs w:val="22"/>
                <w:lang w:val="en-US"/>
              </w:rPr>
              <w:t>-</w:t>
            </w:r>
            <w:r w:rsidRPr="00900AC0">
              <w:rPr>
                <w:i/>
                <w:szCs w:val="22"/>
                <w:lang w:val="en-US"/>
              </w:rPr>
              <w:t>he.</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We say, “My sister, only this sack, we make only one sack; this sack is only for </w:t>
            </w:r>
            <w:r w:rsidRPr="00DC7A72">
              <w:rPr>
                <w:i/>
                <w:szCs w:val="22"/>
                <w:lang w:val="en-US" w:bidi="ar-OM"/>
              </w:rPr>
              <w:t>ǧirīš</w:t>
            </w:r>
            <w:r w:rsidRPr="00DC7A72">
              <w:rPr>
                <w:szCs w:val="22"/>
                <w:lang w:val="en-US" w:bidi="ar-OM"/>
              </w:rPr>
              <w:t>.” W</w:t>
            </w:r>
            <w:r w:rsidRPr="00DC7A72">
              <w:rPr>
                <w:szCs w:val="22"/>
              </w:rPr>
              <w:t xml:space="preserve">e call it </w:t>
            </w:r>
            <w:r w:rsidRPr="00DC7A72">
              <w:rPr>
                <w:i/>
                <w:szCs w:val="22"/>
              </w:rPr>
              <w:t xml:space="preserve">ǧirīš </w:t>
            </w:r>
            <w:r w:rsidRPr="00DC7A72">
              <w:rPr>
                <w:szCs w:val="22"/>
              </w:rPr>
              <w:t>wheat. This we put aside and crush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6</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āḏi</w:t>
            </w:r>
            <w:proofErr w:type="gramEnd"/>
            <w:r w:rsidRPr="00900AC0">
              <w:rPr>
                <w:i/>
                <w:szCs w:val="22"/>
                <w:lang w:val="en-US"/>
              </w:rPr>
              <w:t xml:space="preserve"> zād miššān al-baṣṭirm</w:t>
            </w:r>
            <w:r>
              <w:rPr>
                <w:i/>
                <w:szCs w:val="22"/>
                <w:lang w:val="en-US"/>
              </w:rPr>
              <w:t xml:space="preserve">a </w:t>
            </w:r>
            <w:r w:rsidRPr="00900AC0">
              <w:rPr>
                <w:i/>
                <w:szCs w:val="22"/>
                <w:lang w:val="en-US"/>
              </w:rPr>
              <w:t>w-al-ᵊkbab, ᵊnǧīb</w:t>
            </w:r>
            <w:r>
              <w:rPr>
                <w:i/>
                <w:szCs w:val="22"/>
                <w:lang w:val="en-US"/>
              </w:rPr>
              <w:t>-</w:t>
            </w:r>
            <w:r w:rsidRPr="00900AC0">
              <w:rPr>
                <w:i/>
                <w:szCs w:val="22"/>
                <w:lang w:val="en-US"/>
              </w:rPr>
              <w:t>he zād ˁa-l-bēt zād tunxul</w:t>
            </w:r>
            <w:r>
              <w:rPr>
                <w:i/>
                <w:szCs w:val="22"/>
                <w:lang w:val="en-US"/>
              </w:rPr>
              <w:t>-</w:t>
            </w:r>
            <w:r w:rsidRPr="00900AC0">
              <w:rPr>
                <w:i/>
                <w:szCs w:val="22"/>
                <w:lang w:val="en-US"/>
              </w:rPr>
              <w:t>ha ˀumm</w:t>
            </w:r>
            <w:r>
              <w:rPr>
                <w:i/>
                <w:szCs w:val="22"/>
                <w:lang w:val="en-US"/>
              </w:rPr>
              <w:t>-</w:t>
            </w:r>
            <w:r w:rsidRPr="00900AC0">
              <w:rPr>
                <w:i/>
                <w:szCs w:val="22"/>
                <w:lang w:val="en-US"/>
              </w:rPr>
              <w:t>i, w-tˁabbī</w:t>
            </w:r>
            <w:r>
              <w:rPr>
                <w:i/>
                <w:szCs w:val="22"/>
                <w:lang w:val="en-US"/>
              </w:rPr>
              <w:t>-</w:t>
            </w:r>
            <w:r w:rsidRPr="00900AC0">
              <w:rPr>
                <w:i/>
                <w:szCs w:val="22"/>
                <w:lang w:val="en-US"/>
              </w:rPr>
              <w:t xml:space="preserve">he b-al-ˁalīǧe. </w:t>
            </w:r>
            <w:proofErr w:type="gramStart"/>
            <w:r w:rsidRPr="00900AC0">
              <w:rPr>
                <w:i/>
                <w:szCs w:val="22"/>
                <w:lang w:val="en-US"/>
              </w:rPr>
              <w:t>hāḏi</w:t>
            </w:r>
            <w:proofErr w:type="gramEnd"/>
            <w:r w:rsidRPr="00900AC0">
              <w:rPr>
                <w:i/>
                <w:szCs w:val="22"/>
                <w:lang w:val="en-US"/>
              </w:rPr>
              <w:t xml:space="preserve"> ššīl miššān al-burqul.</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This is also for </w:t>
            </w:r>
            <w:r w:rsidRPr="00900AC0">
              <w:rPr>
                <w:i/>
                <w:szCs w:val="22"/>
                <w:lang w:val="en-US" w:bidi="ar-OM"/>
              </w:rPr>
              <w:t xml:space="preserve">baṣṭirma </w:t>
            </w:r>
            <w:r w:rsidRPr="00900AC0">
              <w:rPr>
                <w:szCs w:val="22"/>
              </w:rPr>
              <w:t xml:space="preserve">and for </w:t>
            </w:r>
            <w:r w:rsidRPr="00900AC0">
              <w:rPr>
                <w:i/>
                <w:szCs w:val="22"/>
              </w:rPr>
              <w:t xml:space="preserve">kbab. </w:t>
            </w:r>
            <w:r w:rsidRPr="00900AC0">
              <w:rPr>
                <w:szCs w:val="22"/>
              </w:rPr>
              <w:t xml:space="preserve">We take it home and my mother sieves it and fills </w:t>
            </w:r>
            <w:r>
              <w:rPr>
                <w:szCs w:val="22"/>
              </w:rPr>
              <w:t xml:space="preserve">it into </w:t>
            </w:r>
            <w:r w:rsidRPr="00900AC0">
              <w:rPr>
                <w:szCs w:val="22"/>
              </w:rPr>
              <w:t>the sack. And she takes this out for the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7</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hāḏi</w:t>
            </w:r>
            <w:proofErr w:type="gramEnd"/>
            <w:r w:rsidRPr="00900AC0">
              <w:rPr>
                <w:i/>
                <w:szCs w:val="22"/>
                <w:lang w:val="en-US"/>
              </w:rPr>
              <w:t xml:space="preserve"> zād burqul ᵊrḥamt abū</w:t>
            </w:r>
            <w:r>
              <w:rPr>
                <w:i/>
                <w:szCs w:val="22"/>
                <w:lang w:val="en-US"/>
              </w:rPr>
              <w:t>-</w:t>
            </w:r>
            <w:r w:rsidRPr="00900AC0">
              <w:rPr>
                <w:i/>
                <w:szCs w:val="22"/>
                <w:lang w:val="en-US"/>
              </w:rPr>
              <w:t>y yištahī mā-ysāwi ta-ngūl wiǧaˁ miˁde ˁēš al-burqul yqadi zēn, mā-yōǧiˁ al-miˁde.</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is is also </w:t>
            </w:r>
            <w:r w:rsidRPr="00DC7A72">
              <w:rPr>
                <w:szCs w:val="22"/>
                <w:lang w:val="en-US" w:bidi="ar-OM"/>
              </w:rPr>
              <w:t>bulgur; my late father liked it very much because it does not cause pain in the stomach</w:t>
            </w:r>
            <w:r w:rsidRPr="00900AC0">
              <w:rPr>
                <w:szCs w:val="22"/>
                <w:lang w:val="en-US" w:bidi="ar-OM"/>
              </w:rPr>
              <w:t xml:space="preserve">. The bulgur dish is digestible and </w:t>
            </w:r>
            <w:r w:rsidRPr="00DC7A72">
              <w:rPr>
                <w:szCs w:val="22"/>
                <w:lang w:val="en-US" w:bidi="ar-OM"/>
              </w:rPr>
              <w:t>does not cause stomachach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aman ˁa-l-</w:t>
            </w:r>
            <w:r>
              <w:rPr>
                <w:i/>
                <w:szCs w:val="22"/>
                <w:lang w:val="en-US"/>
              </w:rPr>
              <w:t>ˁ</w:t>
            </w:r>
            <w:r w:rsidRPr="00900AC0">
              <w:rPr>
                <w:i/>
                <w:szCs w:val="22"/>
                <w:lang w:val="en-US"/>
              </w:rPr>
              <w:t>īd ṣāyir ač-čīge b-sāˁ tistawi, ˁaman</w:t>
            </w:r>
            <w:r>
              <w:rPr>
                <w:i/>
                <w:szCs w:val="22"/>
                <w:lang w:val="en-US"/>
              </w:rPr>
              <w:t>-</w:t>
            </w:r>
            <w:r w:rsidRPr="00900AC0">
              <w:rPr>
                <w:i/>
                <w:szCs w:val="22"/>
                <w:lang w:val="en-US"/>
              </w:rPr>
              <w:t>he ˁa-l-</w:t>
            </w:r>
            <w:r>
              <w:rPr>
                <w:i/>
                <w:szCs w:val="22"/>
                <w:lang w:val="en-US"/>
              </w:rPr>
              <w:t>ˁ</w:t>
            </w:r>
            <w:r w:rsidRPr="00900AC0">
              <w:rPr>
                <w:i/>
                <w:szCs w:val="22"/>
                <w:lang w:val="en-US"/>
              </w:rPr>
              <w:t>īd ṣāyir mū miṯil al-ḥaḏ̣ir, qiymetli yaˁni.</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But the </w:t>
            </w:r>
            <w:r w:rsidRPr="00DC7A72">
              <w:rPr>
                <w:i/>
                <w:szCs w:val="22"/>
                <w:lang w:val="en-US" w:bidi="ar-OM"/>
              </w:rPr>
              <w:t xml:space="preserve">čīge </w:t>
            </w:r>
            <w:r w:rsidRPr="00DC7A72">
              <w:rPr>
                <w:szCs w:val="22"/>
              </w:rPr>
              <w:t xml:space="preserve">was made only on holidays; on holidays it was made because, unlike today, it was precious.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ǧ-ǧirīš zādēne baṣṭirmat</w:t>
            </w:r>
            <w:r>
              <w:rPr>
                <w:i/>
                <w:szCs w:val="22"/>
                <w:lang w:val="en-US"/>
              </w:rPr>
              <w:t>-</w:t>
            </w:r>
            <w:r w:rsidRPr="00900AC0">
              <w:rPr>
                <w:i/>
                <w:szCs w:val="22"/>
                <w:lang w:val="en-US"/>
              </w:rPr>
              <w:t>u zād ṣṣīr zēne w-kbabt</w:t>
            </w:r>
            <w:r>
              <w:rPr>
                <w:i/>
                <w:szCs w:val="22"/>
                <w:lang w:val="en-US"/>
              </w:rPr>
              <w:t>-</w:t>
            </w:r>
            <w:r w:rsidRPr="00900AC0">
              <w:rPr>
                <w:i/>
                <w:szCs w:val="22"/>
                <w:lang w:val="en-US"/>
              </w:rPr>
              <w:t>u ṣṣīr zēne, hāḏa, w-al ˁizalnā ˁād l-al-xubuz, haḏāk zād ta-ngūl b-al-bēt ˁala gədar al-ˁēle.</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The </w:t>
            </w:r>
            <w:r w:rsidRPr="00DC7A72">
              <w:rPr>
                <w:i/>
                <w:szCs w:val="22"/>
                <w:lang w:val="en-US" w:bidi="ar-OM"/>
              </w:rPr>
              <w:t xml:space="preserve">ǧirīš </w:t>
            </w:r>
            <w:r w:rsidRPr="00DC7A72">
              <w:rPr>
                <w:szCs w:val="22"/>
              </w:rPr>
              <w:t xml:space="preserve">and the </w:t>
            </w:r>
            <w:r w:rsidRPr="00DC7A72">
              <w:rPr>
                <w:i/>
                <w:szCs w:val="22"/>
              </w:rPr>
              <w:t xml:space="preserve">baṣṭirma </w:t>
            </w:r>
            <w:r w:rsidRPr="00DC7A72">
              <w:rPr>
                <w:szCs w:val="22"/>
              </w:rPr>
              <w:t xml:space="preserve">which was made of it were also good; and likewise the </w:t>
            </w:r>
            <w:r w:rsidRPr="00DC7A72">
              <w:rPr>
                <w:i/>
                <w:szCs w:val="22"/>
              </w:rPr>
              <w:t xml:space="preserve">kbab. </w:t>
            </w:r>
            <w:r w:rsidRPr="00DC7A72">
              <w:rPr>
                <w:szCs w:val="22"/>
              </w:rPr>
              <w:t>This and also what we had separated for the bread. This (wheat) was also (kept) at home in an amount the family could affor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0</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yaˁni</w:t>
            </w:r>
            <w:proofErr w:type="gramEnd"/>
            <w:r w:rsidRPr="00900AC0">
              <w:rPr>
                <w:i/>
                <w:szCs w:val="22"/>
                <w:lang w:val="en-US"/>
              </w:rPr>
              <w:t xml:space="preserve"> al-yōm ᵊnrīd ᵊnrūḥ niṭḥan, nāxuḏ-inne ˁalīǧe w-nrūḥ niṭḥan</w:t>
            </w:r>
            <w:r>
              <w:rPr>
                <w:i/>
                <w:szCs w:val="22"/>
                <w:lang w:val="en-US"/>
              </w:rPr>
              <w:t>-</w:t>
            </w:r>
            <w:r w:rsidRPr="00900AC0">
              <w:rPr>
                <w:i/>
                <w:szCs w:val="22"/>
                <w:lang w:val="en-US"/>
              </w:rPr>
              <w:t>he ˁa-ṭ-ṭāḥūne yiṭḥanūn</w:t>
            </w:r>
            <w:r>
              <w:rPr>
                <w:i/>
                <w:szCs w:val="22"/>
                <w:lang w:val="en-US"/>
              </w:rPr>
              <w:t>-</w:t>
            </w:r>
            <w:r w:rsidRPr="00900AC0">
              <w:rPr>
                <w:i/>
                <w:szCs w:val="22"/>
                <w:lang w:val="en-US"/>
              </w:rPr>
              <w:t>he w-yǧībūn</w:t>
            </w:r>
            <w:r>
              <w:rPr>
                <w:i/>
                <w:szCs w:val="22"/>
                <w:lang w:val="en-US"/>
              </w:rPr>
              <w:t>-</w:t>
            </w:r>
            <w:r w:rsidRPr="00900AC0">
              <w:rPr>
                <w:i/>
                <w:szCs w:val="22"/>
                <w:lang w:val="en-US"/>
              </w:rPr>
              <w:t xml:space="preserve">he. </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We said, “Today we want to go milling: we will take one sack and let it be ground at the mill.” They ground it and brought it (hom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ugub-ma yiǧībūn</w:t>
            </w:r>
            <w:r>
              <w:rPr>
                <w:i/>
                <w:szCs w:val="22"/>
                <w:lang w:val="en-US"/>
              </w:rPr>
              <w:t>-</w:t>
            </w:r>
            <w:r w:rsidRPr="00900AC0">
              <w:rPr>
                <w:i/>
                <w:szCs w:val="22"/>
                <w:lang w:val="en-US"/>
              </w:rPr>
              <w:t>he ta-ngūl nuṣṣ</w:t>
            </w:r>
            <w:r>
              <w:rPr>
                <w:i/>
                <w:szCs w:val="22"/>
                <w:lang w:val="en-US"/>
              </w:rPr>
              <w:t>-</w:t>
            </w:r>
            <w:r w:rsidRPr="00900AC0">
              <w:rPr>
                <w:i/>
                <w:szCs w:val="22"/>
                <w:lang w:val="en-US"/>
              </w:rPr>
              <w:t>ha ˀarīd axabiz</w:t>
            </w:r>
            <w:r>
              <w:rPr>
                <w:i/>
                <w:szCs w:val="22"/>
                <w:lang w:val="en-US"/>
              </w:rPr>
              <w:t>-</w:t>
            </w:r>
            <w:r w:rsidRPr="00900AC0">
              <w:rPr>
                <w:i/>
                <w:szCs w:val="22"/>
                <w:lang w:val="en-US"/>
              </w:rPr>
              <w:t>ha ˀāni ˀarudd</w:t>
            </w:r>
            <w:r>
              <w:rPr>
                <w:i/>
                <w:szCs w:val="22"/>
                <w:lang w:val="en-US"/>
              </w:rPr>
              <w:t>-</w:t>
            </w:r>
            <w:r w:rsidRPr="00900AC0">
              <w:rPr>
                <w:i/>
                <w:szCs w:val="22"/>
                <w:lang w:val="en-US"/>
              </w:rPr>
              <w:t>he b-ligan an-naylōn, nuṣ</w:t>
            </w:r>
            <w:r>
              <w:rPr>
                <w:i/>
                <w:szCs w:val="22"/>
                <w:lang w:val="en-US"/>
              </w:rPr>
              <w:t>-</w:t>
            </w:r>
            <w:r w:rsidRPr="00900AC0">
              <w:rPr>
                <w:i/>
                <w:szCs w:val="22"/>
                <w:lang w:val="en-US"/>
              </w:rPr>
              <w:t>ṣha w-aḥuṭṭ ˁalē</w:t>
            </w:r>
            <w:r>
              <w:rPr>
                <w:i/>
                <w:szCs w:val="22"/>
                <w:lang w:val="en-US"/>
              </w:rPr>
              <w:t>-</w:t>
            </w:r>
            <w:r w:rsidRPr="00900AC0">
              <w:rPr>
                <w:i/>
                <w:szCs w:val="22"/>
                <w:lang w:val="en-US"/>
              </w:rPr>
              <w:t>he miliḥ.</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After they had brought it home—let’s say I want to make bread from half of it. I put (one half) back into the plastic vessel and put salt into the other half.</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2</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malāt</w:t>
            </w:r>
            <w:proofErr w:type="gramEnd"/>
            <w:r w:rsidRPr="00900AC0">
              <w:rPr>
                <w:i/>
                <w:szCs w:val="22"/>
                <w:lang w:val="en-US"/>
              </w:rPr>
              <w:t xml:space="preserve"> ḥafint</w:t>
            </w:r>
            <w:r>
              <w:rPr>
                <w:i/>
                <w:szCs w:val="22"/>
                <w:lang w:val="en-US"/>
              </w:rPr>
              <w:t>-</w:t>
            </w:r>
            <w:r w:rsidRPr="00900AC0">
              <w:rPr>
                <w:i/>
                <w:szCs w:val="22"/>
                <w:lang w:val="en-US"/>
              </w:rPr>
              <w:t>i ˁala hnīt</w:t>
            </w:r>
            <w:r>
              <w:rPr>
                <w:i/>
                <w:szCs w:val="22"/>
                <w:lang w:val="en-US"/>
              </w:rPr>
              <w:t>-</w:t>
            </w:r>
            <w:r w:rsidRPr="00900AC0">
              <w:rPr>
                <w:i/>
                <w:szCs w:val="22"/>
                <w:lang w:val="en-US"/>
              </w:rPr>
              <w:t>u ˁala quwām</w:t>
            </w:r>
            <w:r>
              <w:rPr>
                <w:i/>
                <w:szCs w:val="22"/>
                <w:lang w:val="en-US"/>
              </w:rPr>
              <w:t>-</w:t>
            </w:r>
            <w:r w:rsidRPr="00900AC0">
              <w:rPr>
                <w:i/>
                <w:szCs w:val="22"/>
                <w:lang w:val="en-US"/>
              </w:rPr>
              <w:t>ha hiyye ˀaˁaǧin</w:t>
            </w:r>
            <w:r>
              <w:rPr>
                <w:i/>
                <w:szCs w:val="22"/>
                <w:lang w:val="en-US"/>
              </w:rPr>
              <w:t>-</w:t>
            </w:r>
            <w:r w:rsidRPr="00900AC0">
              <w:rPr>
                <w:i/>
                <w:szCs w:val="22"/>
                <w:lang w:val="en-US"/>
              </w:rPr>
              <w:t>he ˀaˁǧin</w:t>
            </w:r>
            <w:r>
              <w:rPr>
                <w:i/>
                <w:szCs w:val="22"/>
                <w:lang w:val="en-US"/>
              </w:rPr>
              <w:t>-</w:t>
            </w:r>
            <w:r w:rsidRPr="00900AC0">
              <w:rPr>
                <w:i/>
                <w:szCs w:val="22"/>
                <w:lang w:val="en-US"/>
              </w:rPr>
              <w:t>he zēn, lummun ašūf</w:t>
            </w:r>
            <w:r>
              <w:rPr>
                <w:i/>
                <w:szCs w:val="22"/>
                <w:lang w:val="en-US"/>
              </w:rPr>
              <w:t>-</w:t>
            </w:r>
            <w:r w:rsidRPr="00900AC0">
              <w:rPr>
                <w:i/>
                <w:szCs w:val="22"/>
                <w:lang w:val="en-US"/>
              </w:rPr>
              <w:t>ha tgūm ᵊḏ̣ḏ̣all ha-l-gadd al-bālōn at tuṭluˁ min hēne tistaw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 handful (of salt) for </w:t>
            </w:r>
            <w:r w:rsidRPr="00DC7A72">
              <w:rPr>
                <w:szCs w:val="22"/>
                <w:lang w:val="en-US" w:bidi="ar-OM"/>
              </w:rPr>
              <w:t>this amount; then I make the dough. I knead it well until I see that it has become</w:t>
            </w:r>
            <w:r w:rsidRPr="00900AC0">
              <w:rPr>
                <w:szCs w:val="22"/>
                <w:lang w:val="en-US" w:bidi="ar-OM"/>
              </w:rPr>
              <w:t xml:space="preserve"> this size. Like</w:t>
            </w:r>
            <w:r>
              <w:rPr>
                <w:szCs w:val="22"/>
                <w:lang w:val="en-US" w:bidi="ar-OM"/>
              </w:rPr>
              <w:t xml:space="preserve"> a balloon, like this it raises (because of the yeas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3</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l-ˁaǧīn yistawi yrīd ḥēl yrīd taˁab, lummun yistawi ˀaxallī ysāwi dinlenme, ˀaḥaḏ̣ḏ̣ir ṣāǧ</w:t>
            </w:r>
            <w:r>
              <w:rPr>
                <w:i/>
                <w:szCs w:val="22"/>
                <w:lang w:val="en-US"/>
              </w:rPr>
              <w:t>-i</w:t>
            </w:r>
            <w:r w:rsidRPr="00900AC0">
              <w:rPr>
                <w:i/>
                <w:szCs w:val="22"/>
                <w:lang w:val="en-US"/>
              </w:rPr>
              <w:t xml:space="preserve"> ˀaḥaḏ̣ḏ̣ir… ṭaḥīn</w:t>
            </w:r>
            <w:r>
              <w:rPr>
                <w:i/>
                <w:szCs w:val="22"/>
                <w:lang w:val="en-US"/>
              </w:rPr>
              <w:t>-</w:t>
            </w:r>
            <w:r w:rsidRPr="00900AC0">
              <w:rPr>
                <w:i/>
                <w:szCs w:val="22"/>
                <w:lang w:val="en-US"/>
              </w:rPr>
              <w:t>i w… ˀaha, w-aǧīb nār</w:t>
            </w:r>
            <w:r>
              <w:rPr>
                <w:i/>
                <w:szCs w:val="22"/>
                <w:lang w:val="en-US"/>
              </w:rPr>
              <w:t>-i</w:t>
            </w:r>
            <w:r w:rsidRPr="00900AC0">
              <w:rPr>
                <w:i/>
                <w:szCs w:val="22"/>
                <w:lang w:val="en-US"/>
              </w:rPr>
              <w:t xml:space="preserve"> kull šakilt</w:t>
            </w:r>
            <w:r>
              <w:rPr>
                <w:i/>
                <w:szCs w:val="22"/>
                <w:lang w:val="en-US"/>
              </w:rPr>
              <w:t>-</w:t>
            </w:r>
            <w:r w:rsidRPr="00900AC0">
              <w:rPr>
                <w:i/>
                <w:szCs w:val="22"/>
                <w:lang w:val="en-US"/>
              </w:rPr>
              <w:t>hin.</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 dough needs strength, it wants effort. When </w:t>
            </w:r>
            <w:r w:rsidRPr="00DC7A72">
              <w:rPr>
                <w:szCs w:val="22"/>
                <w:lang w:val="en-US" w:bidi="ar-OM"/>
              </w:rPr>
              <w:t xml:space="preserve">it is done I let the dough rest. I prepare </w:t>
            </w:r>
            <w:r>
              <w:rPr>
                <w:szCs w:val="22"/>
                <w:lang w:val="en-US" w:bidi="ar-OM"/>
              </w:rPr>
              <w:t>my</w:t>
            </w:r>
            <w:r w:rsidRPr="00DC7A72">
              <w:rPr>
                <w:szCs w:val="22"/>
                <w:lang w:val="en-US" w:bidi="ar-OM"/>
              </w:rPr>
              <w:t xml:space="preserve"> baking iron, I prepare my flour, and I make (lit. bring) </w:t>
            </w:r>
            <w:r>
              <w:rPr>
                <w:szCs w:val="22"/>
                <w:lang w:val="en-US" w:bidi="ar-OM"/>
              </w:rPr>
              <w:t>my</w:t>
            </w:r>
            <w:r w:rsidRPr="00DC7A72">
              <w:rPr>
                <w:szCs w:val="22"/>
                <w:lang w:val="en-US" w:bidi="ar-OM"/>
              </w:rPr>
              <w:t xml:space="preserve"> fire</w:t>
            </w:r>
            <w:r>
              <w:rPr>
                <w:szCs w:val="22"/>
                <w:lang w:val="en-US" w:bidi="ar-OM"/>
              </w:rPr>
              <w:t>, all</w:t>
            </w:r>
            <w:r w:rsidRPr="00DC7A72">
              <w:rPr>
                <w:szCs w:val="22"/>
                <w:lang w:val="en-US" w:bidi="ar-OM"/>
              </w:rPr>
              <w:t xml:space="preserve"> </w:t>
            </w:r>
            <w:r>
              <w:rPr>
                <w:szCs w:val="22"/>
                <w:lang w:val="en-US" w:bidi="ar-OM"/>
              </w:rPr>
              <w:t>this</w:t>
            </w:r>
            <w:r w:rsidRPr="00DC7A72">
              <w:rPr>
                <w:szCs w:val="22"/>
                <w:lang w:val="en-US" w:bidi="ar-OM"/>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4</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yaˁni</w:t>
            </w:r>
            <w:proofErr w:type="gramEnd"/>
            <w:r w:rsidRPr="00900AC0">
              <w:rPr>
                <w:i/>
                <w:szCs w:val="22"/>
                <w:lang w:val="en-US"/>
              </w:rPr>
              <w:t xml:space="preserve"> ˀaḥaḏ̣ḏ̣ir</w:t>
            </w:r>
            <w:r>
              <w:rPr>
                <w:i/>
                <w:szCs w:val="22"/>
                <w:lang w:val="en-US"/>
              </w:rPr>
              <w:t>-</w:t>
            </w:r>
            <w:r w:rsidRPr="00900AC0">
              <w:rPr>
                <w:i/>
                <w:szCs w:val="22"/>
                <w:lang w:val="en-US"/>
              </w:rPr>
              <w:t>he, w-agūm ˁād axabiz, axabiz aḏ̣all agaṭṭiˁ ˁād alawwiz awwal fāl as</w:t>
            </w:r>
            <w:r>
              <w:rPr>
                <w:i/>
                <w:szCs w:val="22"/>
                <w:lang w:val="en-US"/>
              </w:rPr>
              <w:t>ā</w:t>
            </w:r>
            <w:r w:rsidRPr="00900AC0">
              <w:rPr>
                <w:i/>
                <w:szCs w:val="22"/>
                <w:lang w:val="en-US"/>
              </w:rPr>
              <w:t>wi yumāq</w:t>
            </w:r>
            <w:r>
              <w:rPr>
                <w:rStyle w:val="Funotenzeichen"/>
                <w:i/>
                <w:szCs w:val="22"/>
                <w:lang w:val="en-US"/>
              </w:rPr>
              <w:footnoteReference w:id="92"/>
            </w:r>
            <w:r w:rsidRPr="00900AC0">
              <w:rPr>
                <w:i/>
                <w:szCs w:val="22"/>
                <w:lang w:val="en-US"/>
              </w:rPr>
              <w:t>, aha, w-aǧīb ṭaḥīn aḏarḏir ˁalē ˀaṭ-ṭaḥīn w-axabz</w:t>
            </w:r>
            <w:r>
              <w:rPr>
                <w:i/>
                <w:szCs w:val="22"/>
                <w:lang w:val="en-US"/>
              </w:rPr>
              <w:t>-</w:t>
            </w:r>
            <w:r w:rsidRPr="00900AC0">
              <w:rPr>
                <w:i/>
                <w:szCs w:val="22"/>
                <w:lang w:val="en-US"/>
              </w:rPr>
              <w:t>u.</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I prepare (everything) and then I start baking. I bake (but) first I cut off (chunks) and make pieces of dough, I make dough balls. Then I take flour; I dust it with the flour and bake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5</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w-ankut</w:t>
            </w:r>
            <w:r>
              <w:rPr>
                <w:i/>
                <w:szCs w:val="22"/>
                <w:lang w:val="en-US"/>
              </w:rPr>
              <w:t>-</w:t>
            </w:r>
            <w:r w:rsidRPr="00900AC0">
              <w:rPr>
                <w:i/>
                <w:szCs w:val="22"/>
                <w:lang w:val="en-US"/>
              </w:rPr>
              <w:t>u</w:t>
            </w:r>
            <w:proofErr w:type="gramEnd"/>
            <w:r w:rsidRPr="00900AC0">
              <w:rPr>
                <w:i/>
                <w:szCs w:val="22"/>
                <w:lang w:val="en-US"/>
              </w:rPr>
              <w:t xml:space="preserve"> ˁād axalli guṭma yitni m-aṭ-ṭaḥīn w-ˁa-ṣ-ṣāǧ ahni ˀaḏ̣all as</w:t>
            </w:r>
            <w:r>
              <w:rPr>
                <w:i/>
                <w:szCs w:val="22"/>
                <w:lang w:val="en-US"/>
              </w:rPr>
              <w:t>ā</w:t>
            </w:r>
            <w:r w:rsidRPr="00900AC0">
              <w:rPr>
                <w:i/>
                <w:szCs w:val="22"/>
                <w:lang w:val="en-US"/>
              </w:rPr>
              <w:t>wī w-hāḏa zād ˁād ᵊnšīl</w:t>
            </w:r>
            <w:r>
              <w:rPr>
                <w:i/>
                <w:szCs w:val="22"/>
                <w:lang w:val="en-US"/>
              </w:rPr>
              <w:t>-</w:t>
            </w:r>
            <w:r w:rsidRPr="00900AC0">
              <w:rPr>
                <w:i/>
                <w:szCs w:val="22"/>
                <w:lang w:val="en-US"/>
              </w:rPr>
              <w:t>u ta-ngūl ˁala gədar al-bē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 remove the dust and let it remain (lit. wait) a little bit with the flour. And then I bake it on the baking iron and we make as much as the family needs.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6</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čan</w:t>
            </w:r>
            <w:r>
              <w:rPr>
                <w:i/>
                <w:szCs w:val="22"/>
                <w:lang w:val="en-US"/>
              </w:rPr>
              <w:t>-</w:t>
            </w:r>
            <w:r w:rsidRPr="00900AC0">
              <w:rPr>
                <w:i/>
                <w:szCs w:val="22"/>
                <w:lang w:val="en-US"/>
              </w:rPr>
              <w:t>ni</w:t>
            </w:r>
            <w:proofErr w:type="gramEnd"/>
            <w:r w:rsidRPr="00900AC0">
              <w:rPr>
                <w:i/>
                <w:szCs w:val="22"/>
                <w:lang w:val="en-US"/>
              </w:rPr>
              <w:t xml:space="preserve"> msāwye al-ligan hāḏa yāzī</w:t>
            </w:r>
            <w:r>
              <w:rPr>
                <w:i/>
                <w:szCs w:val="22"/>
                <w:lang w:val="en-US"/>
              </w:rPr>
              <w:t>-</w:t>
            </w:r>
            <w:r w:rsidRPr="00900AC0">
              <w:rPr>
                <w:i/>
                <w:szCs w:val="22"/>
                <w:lang w:val="en-US"/>
              </w:rPr>
              <w:t>ni</w:t>
            </w:r>
            <w:r>
              <w:rPr>
                <w:rStyle w:val="Funotenzeichen"/>
                <w:i/>
                <w:szCs w:val="22"/>
                <w:lang w:val="en-US"/>
              </w:rPr>
              <w:footnoteReference w:id="93"/>
            </w:r>
            <w:r w:rsidRPr="00900AC0">
              <w:rPr>
                <w:i/>
                <w:szCs w:val="22"/>
                <w:lang w:val="en-US"/>
              </w:rPr>
              <w:t xml:space="preserve"> hemen hemen fōg aš-šahrēn, ˀal-ligan, nuṣṣ al-ˁalīǧe ˀāni tāzī</w:t>
            </w:r>
            <w:r>
              <w:rPr>
                <w:i/>
                <w:szCs w:val="22"/>
                <w:lang w:val="en-US"/>
              </w:rPr>
              <w:t>-</w:t>
            </w:r>
            <w:r w:rsidRPr="00900AC0">
              <w:rPr>
                <w:i/>
                <w:szCs w:val="22"/>
                <w:lang w:val="en-US"/>
              </w:rPr>
              <w:t>ni šahrēn ˁaman</w:t>
            </w:r>
            <w:r>
              <w:rPr>
                <w:i/>
                <w:szCs w:val="22"/>
                <w:lang w:val="en-US"/>
              </w:rPr>
              <w:t>-</w:t>
            </w:r>
            <w:r w:rsidRPr="00900AC0">
              <w:rPr>
                <w:i/>
                <w:szCs w:val="22"/>
                <w:lang w:val="en-US"/>
              </w:rPr>
              <w:t>ne ništari m-al-firin hā!</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f I </w:t>
            </w:r>
            <w:r w:rsidRPr="00DC7A72">
              <w:rPr>
                <w:szCs w:val="22"/>
                <w:lang w:val="en-US" w:bidi="ar-OM"/>
              </w:rPr>
              <w:t>make (all that is in) this vessel, it is enough for me for</w:t>
            </w:r>
            <w:r w:rsidRPr="00900AC0">
              <w:rPr>
                <w:szCs w:val="22"/>
                <w:lang w:val="en-US" w:bidi="ar-OM"/>
              </w:rPr>
              <w:t xml:space="preserve"> two months. This vessel equals half a sack and it suffices two months because we also buy (bread) from the bakery.</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7</w:t>
            </w:r>
          </w:p>
        </w:tc>
        <w:tc>
          <w:tcPr>
            <w:tcW w:w="3969" w:type="dxa"/>
            <w:shd w:val="clear" w:color="auto" w:fill="auto"/>
            <w:tcMar>
              <w:left w:w="108" w:type="dxa"/>
            </w:tcMar>
          </w:tcPr>
          <w:p w:rsidR="00BD2CA0" w:rsidRPr="00DC7A72" w:rsidRDefault="00BD2CA0" w:rsidP="00D2037C">
            <w:pPr>
              <w:rPr>
                <w:i/>
                <w:szCs w:val="22"/>
                <w:lang w:val="en-US"/>
              </w:rPr>
            </w:pPr>
            <w:proofErr w:type="gramStart"/>
            <w:r w:rsidRPr="00DC7A72">
              <w:rPr>
                <w:i/>
                <w:szCs w:val="22"/>
                <w:lang w:val="en-US"/>
              </w:rPr>
              <w:t>w-alḥaz</w:t>
            </w:r>
            <w:proofErr w:type="gramEnd"/>
            <w:r w:rsidRPr="00DC7A72">
              <w:rPr>
                <w:i/>
                <w:szCs w:val="22"/>
                <w:lang w:val="en-US"/>
              </w:rPr>
              <w:t xml:space="preserve"> ˁad al-ḥunṭit al-ǧidīde ˀalḥaz mā ḏ̣all ḥada ybarqil. </w:t>
            </w:r>
            <w:proofErr w:type="gramStart"/>
            <w:r w:rsidRPr="00DC7A72">
              <w:rPr>
                <w:i/>
                <w:szCs w:val="22"/>
                <w:lang w:val="en-US"/>
              </w:rPr>
              <w:t>kull</w:t>
            </w:r>
            <w:proofErr w:type="gramEnd"/>
            <w:r w:rsidRPr="00DC7A72">
              <w:rPr>
                <w:i/>
                <w:szCs w:val="22"/>
                <w:lang w:val="en-US"/>
              </w:rPr>
              <w:t xml:space="preserve"> an-nās trūḥ tištari l-ḥunṭa ḥāḏ̣ir al yrīd ˁēš yištari ˁēš.</w:t>
            </w:r>
          </w:p>
        </w:tc>
        <w:tc>
          <w:tcPr>
            <w:tcW w:w="4253" w:type="dxa"/>
            <w:shd w:val="clear" w:color="auto" w:fill="auto"/>
            <w:tcMar>
              <w:left w:w="108" w:type="dxa"/>
            </w:tcMar>
          </w:tcPr>
          <w:p w:rsidR="00BD2CA0" w:rsidRPr="00DC7A72" w:rsidRDefault="00BD2CA0" w:rsidP="00D2037C">
            <w:pPr>
              <w:rPr>
                <w:szCs w:val="22"/>
              </w:rPr>
            </w:pPr>
            <w:r w:rsidRPr="00DC7A72">
              <w:rPr>
                <w:szCs w:val="22"/>
              </w:rPr>
              <w:t>Today, nobody makes bulgur out of the new wheat. Everyone buys the wheat (i.e. flour) ready (for baking) and those who want bulgur buy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r-rāyid yāxuḏ b-al-markēt</w:t>
            </w:r>
            <w:r>
              <w:rPr>
                <w:i/>
                <w:szCs w:val="22"/>
                <w:lang w:val="en-US"/>
              </w:rPr>
              <w:t>,</w:t>
            </w:r>
            <w:r w:rsidRPr="00900AC0">
              <w:rPr>
                <w:i/>
                <w:szCs w:val="22"/>
                <w:lang w:val="en-US"/>
              </w:rPr>
              <w:t xml:space="preserve"> ar-rāyid yāxuḏ b-ᵊčuwālāt zād šī yinbāˁ, ahl al-gaṛāye zād ṣāyrīn alḥaz mitma</w:t>
            </w:r>
            <w:r>
              <w:rPr>
                <w:i/>
                <w:szCs w:val="22"/>
                <w:lang w:val="en-US"/>
              </w:rPr>
              <w:t>d</w:t>
            </w:r>
            <w:r w:rsidRPr="00900AC0">
              <w:rPr>
                <w:i/>
                <w:szCs w:val="22"/>
                <w:lang w:val="en-US"/>
              </w:rPr>
              <w:t>dnīn</w:t>
            </w:r>
            <w:r>
              <w:rPr>
                <w:rStyle w:val="Funotenzeichen"/>
                <w:i/>
                <w:szCs w:val="22"/>
                <w:lang w:val="en-US"/>
              </w:rPr>
              <w:footnoteReference w:id="94"/>
            </w:r>
            <w:r w:rsidRPr="00900AC0">
              <w:rPr>
                <w:i/>
                <w:szCs w:val="22"/>
                <w:lang w:val="en-US"/>
              </w:rPr>
              <w:t xml:space="preserve"> ṣāyrīn mā ˁād ḥade ybarqil.</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There are those who want to buy it from the supermarket and those who want to buy it in sacks</w:t>
            </w:r>
            <w:r>
              <w:rPr>
                <w:szCs w:val="22"/>
                <w:lang w:val="en-US" w:bidi="ar-OM"/>
              </w:rPr>
              <w:t xml:space="preserve"> (i.e. from the wholesaler)</w:t>
            </w:r>
            <w:r w:rsidRPr="00900AC0">
              <w:rPr>
                <w:szCs w:val="22"/>
                <w:lang w:val="en-US" w:bidi="ar-OM"/>
              </w:rPr>
              <w:t>. It is sold (as they like it). Even the village people have become civilised</w:t>
            </w:r>
            <w:r w:rsidRPr="00900AC0">
              <w:rPr>
                <w:rStyle w:val="Funotenanker"/>
                <w:szCs w:val="22"/>
                <w:lang w:val="en-US" w:bidi="ar-OM"/>
              </w:rPr>
              <w:footnoteReference w:id="95"/>
            </w:r>
            <w:r w:rsidRPr="00900AC0">
              <w:rPr>
                <w:szCs w:val="22"/>
                <w:lang w:val="en-US" w:bidi="ar-OM"/>
              </w:rPr>
              <w:t xml:space="preserve"> and no longer make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9</w:t>
            </w:r>
          </w:p>
        </w:tc>
        <w:tc>
          <w:tcPr>
            <w:tcW w:w="3969" w:type="dxa"/>
            <w:shd w:val="clear" w:color="auto" w:fill="auto"/>
            <w:tcMar>
              <w:left w:w="108" w:type="dxa"/>
            </w:tcMar>
          </w:tcPr>
          <w:p w:rsidR="00BD2CA0" w:rsidRPr="00900AC0" w:rsidRDefault="00BD2CA0" w:rsidP="00D2037C">
            <w:pPr>
              <w:rPr>
                <w:i/>
                <w:szCs w:val="22"/>
                <w:lang w:val="en-US"/>
              </w:rPr>
            </w:pPr>
            <w:proofErr w:type="gramStart"/>
            <w:r w:rsidRPr="00900AC0">
              <w:rPr>
                <w:i/>
                <w:szCs w:val="22"/>
                <w:lang w:val="en-US"/>
              </w:rPr>
              <w:t>mā</w:t>
            </w:r>
            <w:proofErr w:type="gramEnd"/>
            <w:r w:rsidRPr="00900AC0">
              <w:rPr>
                <w:i/>
                <w:szCs w:val="22"/>
                <w:lang w:val="en-US"/>
              </w:rPr>
              <w:t xml:space="preserve"> ˁād ḥade ydugg, mā ˁād ḥadannīč kull</w:t>
            </w:r>
            <w:r>
              <w:rPr>
                <w:i/>
                <w:szCs w:val="22"/>
                <w:lang w:val="en-US"/>
              </w:rPr>
              <w:t>-</w:t>
            </w:r>
            <w:r w:rsidRPr="00900AC0">
              <w:rPr>
                <w:i/>
                <w:szCs w:val="22"/>
                <w:lang w:val="en-US"/>
              </w:rPr>
              <w:t>hin yihnin, ˀan-nās alḥaz ᵊtrūh hemen p</w:t>
            </w:r>
            <w:r>
              <w:rPr>
                <w:i/>
                <w:szCs w:val="22"/>
                <w:lang w:val="en-US"/>
              </w:rPr>
              <w:t>ē</w:t>
            </w:r>
            <w:r w:rsidRPr="00900AC0">
              <w:rPr>
                <w:i/>
                <w:szCs w:val="22"/>
                <w:lang w:val="en-US"/>
              </w:rPr>
              <w:t>šin tištari ˁalīǧit burqul w-ˁalīǧit čīg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Nobody </w:t>
            </w:r>
            <w:r w:rsidRPr="00DC7A72">
              <w:rPr>
                <w:szCs w:val="22"/>
                <w:lang w:val="en-US" w:bidi="ar-OM"/>
              </w:rPr>
              <w:t xml:space="preserve">crushes (wheat): all this is gone. Now the people go and just buy a sack of bulgur and a sack of </w:t>
            </w:r>
            <w:r w:rsidRPr="00DC7A72">
              <w:rPr>
                <w:i/>
                <w:szCs w:val="22"/>
                <w:lang w:val="en-US" w:bidi="ar-OM"/>
              </w:rPr>
              <w:t>čī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0</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w ˁalīǧit ḥitt ṭaḥīn</w:t>
            </w:r>
            <w:r>
              <w:rPr>
                <w:i/>
                <w:szCs w:val="22"/>
                <w:lang w:val="en-US"/>
              </w:rPr>
              <w:t>-</w:t>
            </w:r>
            <w:r w:rsidRPr="00900AC0">
              <w:rPr>
                <w:i/>
                <w:szCs w:val="22"/>
                <w:lang w:val="en-US"/>
              </w:rPr>
              <w:t xml:space="preserve">he zād ḥāḏ̣ir aṭ-ṭaḥīn ygūlūn ᵊflān marqa zēn yrūḥūn yǧībūn mā ḏ̣allat </w:t>
            </w:r>
            <w:r>
              <w:rPr>
                <w:i/>
                <w:szCs w:val="22"/>
                <w:lang w:val="en-US"/>
              </w:rPr>
              <w:t>a</w:t>
            </w:r>
            <w:r w:rsidRPr="00900AC0">
              <w:rPr>
                <w:i/>
                <w:szCs w:val="22"/>
                <w:lang w:val="en-US"/>
              </w:rPr>
              <w:t>t-tmuwwan.</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Even a (whole) sack of flour is always available. The flour, they say this or that brand is good and they go and bring it. There is no storage any longe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wwal b-al-awwal an-nās gāmat ᵊǧǧīb, ˀal-awwalīn yaˁni barakt al-awwalīn rāḥat an-nās gāmat awwal b-al-awwal ᵊǧǧīb.</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n former times the people started to bring it (from the </w:t>
            </w:r>
            <w:r w:rsidRPr="00DC7A72">
              <w:rPr>
                <w:szCs w:val="22"/>
                <w:lang w:val="en-US" w:bidi="ar-OM"/>
              </w:rPr>
              <w:t xml:space="preserve">village). In the blessed days of the elders, the people went </w:t>
            </w:r>
            <w:r>
              <w:rPr>
                <w:szCs w:val="22"/>
                <w:lang w:val="en-US" w:bidi="ar-OM"/>
              </w:rPr>
              <w:t>(to the village) and brought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mma l-ḥarīm zād miššān raḥatliq</w:t>
            </w:r>
            <w:r>
              <w:rPr>
                <w:rStyle w:val="Funotenzeichen"/>
                <w:i/>
                <w:szCs w:val="22"/>
                <w:lang w:val="en-US"/>
              </w:rPr>
              <w:footnoteReference w:id="96"/>
            </w:r>
            <w:r w:rsidRPr="00900AC0">
              <w:rPr>
                <w:i/>
                <w:szCs w:val="22"/>
                <w:lang w:val="en-US"/>
              </w:rPr>
              <w:t xml:space="preserve"> al-ḥarīm, ˀal-ḥarīm zād raḥat mū miṯil awwali w-at-taˁab zād zēn yaˁn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But now the woman (does not do it) out of laziness; the (life of the) woman has become </w:t>
            </w:r>
            <w:r w:rsidRPr="00DC7A72">
              <w:rPr>
                <w:szCs w:val="22"/>
                <w:lang w:val="en-US" w:bidi="ar-OM"/>
              </w:rPr>
              <w:t>comfortable and is not like it was in former times. But the effort itself</w:t>
            </w:r>
            <w:r w:rsidRPr="00900AC0">
              <w:rPr>
                <w:szCs w:val="22"/>
                <w:lang w:val="en-US" w:bidi="ar-OM"/>
              </w:rPr>
              <w:t xml:space="preserve"> was also a good thing.</w:t>
            </w:r>
          </w:p>
        </w:tc>
      </w:tr>
    </w:tbl>
    <w:p w:rsidR="00BD2CA0" w:rsidRDefault="00BD2CA0" w:rsidP="004338A5">
      <w:pPr>
        <w:pStyle w:val="Textkrper2"/>
        <w:spacing w:line="240" w:lineRule="auto"/>
        <w:rPr>
          <w:u w:val="none"/>
        </w:rPr>
      </w:pPr>
    </w:p>
    <w:p w:rsidR="00BD2CA0" w:rsidRDefault="00BD2CA0" w:rsidP="004338A5">
      <w:pPr>
        <w:pStyle w:val="Textkrper2"/>
        <w:spacing w:line="240" w:lineRule="auto"/>
        <w:rPr>
          <w:u w:val="none"/>
        </w:rPr>
      </w:pPr>
    </w:p>
    <w:p w:rsidR="004661AC" w:rsidRDefault="004661AC" w:rsidP="004661AC">
      <w:pPr>
        <w:pStyle w:val="berschrift2"/>
      </w:pPr>
      <w:r>
        <w:t>Urfa-151: ˁĀšūra [new]</w:t>
      </w:r>
    </w:p>
    <w:p w:rsidR="004661AC" w:rsidRDefault="004661AC" w:rsidP="004661AC">
      <w:pPr>
        <w:pStyle w:val="Textkrper2"/>
        <w:spacing w:line="240" w:lineRule="auto"/>
        <w:rPr>
          <w:u w:val="none"/>
        </w:rPr>
      </w:pPr>
      <w:r>
        <w:rPr>
          <w:u w:val="none"/>
        </w:rPr>
        <w:t>16 Nov 2014</w:t>
      </w:r>
    </w:p>
    <w:p w:rsidR="004661AC" w:rsidRDefault="004661AC" w:rsidP="004661AC">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4661AC" w:rsidRPr="006A213E" w:rsidTr="004602A7">
        <w:tc>
          <w:tcPr>
            <w:tcW w:w="850" w:type="dxa"/>
          </w:tcPr>
          <w:p w:rsidR="004661AC" w:rsidRDefault="004661AC" w:rsidP="004602A7">
            <w:pPr>
              <w:rPr>
                <w:lang w:val="en-US"/>
              </w:rPr>
            </w:pPr>
            <w:r>
              <w:rPr>
                <w:lang w:val="en-US"/>
              </w:rPr>
              <w:t>0:09</w:t>
            </w:r>
          </w:p>
        </w:tc>
        <w:tc>
          <w:tcPr>
            <w:tcW w:w="3969" w:type="dxa"/>
          </w:tcPr>
          <w:p w:rsidR="004661AC" w:rsidRPr="004661AC" w:rsidRDefault="004661AC" w:rsidP="004602A7">
            <w:pPr>
              <w:rPr>
                <w:lang w:val="en-US" w:bidi="ar-OM"/>
              </w:rPr>
            </w:pPr>
            <w:r>
              <w:rPr>
                <w:lang w:val="en-US"/>
              </w:rPr>
              <w:t xml:space="preserve">ˀal-ˁāšūra malzimithe ˀiš-ma, </w:t>
            </w:r>
            <w:r w:rsidRPr="004661AC">
              <w:rPr>
                <w:lang w:val="en-US" w:bidi="ar-OM"/>
              </w:rPr>
              <w:t>ˀi</w:t>
            </w:r>
            <w:r>
              <w:rPr>
                <w:lang w:val="en-US" w:bidi="ar-OM"/>
              </w:rPr>
              <w:t>š-māmin, ˀiš-ma qəsam al-fiddān</w:t>
            </w:r>
            <w:r w:rsidR="00D045B8">
              <w:rPr>
                <w:lang w:val="en-US" w:bidi="ar-OM"/>
              </w:rPr>
              <w:t xml:space="preserve"> gāylīn al-ˁarab awwali, yaˁni š-ma gəṭaˁ ḥunṭut al-madgūga w-ḥummuṣ w-lōlaz w-bāǧille w-ᵊhnīye</w:t>
            </w:r>
            <w:r w:rsidR="00CD33F4">
              <w:rPr>
                <w:lang w:val="en-US" w:bidi="ar-OM"/>
              </w:rPr>
              <w:t>.</w:t>
            </w:r>
          </w:p>
        </w:tc>
        <w:tc>
          <w:tcPr>
            <w:tcW w:w="4253" w:type="dxa"/>
          </w:tcPr>
          <w:p w:rsidR="004661AC" w:rsidRPr="006A213E" w:rsidRDefault="004661AC" w:rsidP="004602A7">
            <w:pPr>
              <w:rPr>
                <w:lang w:val="en-US" w:bidi="ar-OM"/>
              </w:rPr>
            </w:pPr>
          </w:p>
        </w:tc>
      </w:tr>
      <w:tr w:rsidR="00CD33F4" w:rsidRPr="006A213E" w:rsidTr="004602A7">
        <w:tc>
          <w:tcPr>
            <w:tcW w:w="850" w:type="dxa"/>
          </w:tcPr>
          <w:p w:rsidR="00CD33F4" w:rsidRDefault="00CD33F4" w:rsidP="004602A7">
            <w:pPr>
              <w:rPr>
                <w:lang w:val="en-US"/>
              </w:rPr>
            </w:pPr>
          </w:p>
        </w:tc>
        <w:tc>
          <w:tcPr>
            <w:tcW w:w="3969" w:type="dxa"/>
          </w:tcPr>
          <w:p w:rsidR="00CD33F4" w:rsidRDefault="00CB3B02" w:rsidP="004602A7">
            <w:pPr>
              <w:rPr>
                <w:lang w:val="en-US"/>
              </w:rPr>
            </w:pPr>
            <w:r>
              <w:rPr>
                <w:lang w:val="en-US"/>
              </w:rPr>
              <w:t>ˁinab-in balāy yṣīr zad ham yaˁni balāy ˁaǧu zād yṣīr w-b-ˁaǧu zād yṣīr ˁinab, ˀal-ˁinab yaˁni ˀaz-zibīb w-zibīb w-ǧōz š-ma qəsam al-f</w:t>
            </w:r>
            <w:r w:rsidR="00CA6118">
              <w:rPr>
                <w:lang w:val="en-US"/>
              </w:rPr>
              <w:t>iddān w-ḥabbit sōde w-simsim.</w:t>
            </w:r>
          </w:p>
        </w:tc>
        <w:tc>
          <w:tcPr>
            <w:tcW w:w="4253" w:type="dxa"/>
          </w:tcPr>
          <w:p w:rsidR="00CD33F4" w:rsidRPr="006A213E" w:rsidRDefault="00CD33F4" w:rsidP="004602A7">
            <w:pPr>
              <w:rPr>
                <w:lang w:val="en-US" w:bidi="ar-OM"/>
              </w:rPr>
            </w:pPr>
          </w:p>
        </w:tc>
      </w:tr>
      <w:tr w:rsidR="00CA6118" w:rsidRPr="006A213E" w:rsidTr="004602A7">
        <w:tc>
          <w:tcPr>
            <w:tcW w:w="850" w:type="dxa"/>
          </w:tcPr>
          <w:p w:rsidR="00CA6118" w:rsidRDefault="00772B2A" w:rsidP="004602A7">
            <w:pPr>
              <w:rPr>
                <w:lang w:val="en-US"/>
              </w:rPr>
            </w:pPr>
            <w:r>
              <w:rPr>
                <w:lang w:val="en-US"/>
              </w:rPr>
              <w:t>0:47</w:t>
            </w:r>
          </w:p>
        </w:tc>
        <w:tc>
          <w:tcPr>
            <w:tcW w:w="3969" w:type="dxa"/>
          </w:tcPr>
          <w:p w:rsidR="00CA6118" w:rsidRPr="00CA6118" w:rsidRDefault="00CA6118" w:rsidP="004602A7">
            <w:pPr>
              <w:rPr>
                <w:lang w:val="en-US" w:bidi="ar-OM"/>
              </w:rPr>
            </w:pPr>
            <w:r>
              <w:rPr>
                <w:lang w:val="en-US"/>
              </w:rPr>
              <w:t xml:space="preserve">w-haḏanne ˀawwal fāl ǧibithin ṭəbaxithin gabəl ᵊb-nahāṛ waddanit </w:t>
            </w:r>
            <w:r>
              <w:rPr>
                <w:lang w:val="de-AT" w:bidi="ar-OM"/>
              </w:rPr>
              <w:t>ᵊ</w:t>
            </w:r>
            <w:r w:rsidRPr="00CA6118">
              <w:rPr>
                <w:lang w:val="en-US" w:bidi="ar-OM"/>
              </w:rPr>
              <w:t xml:space="preserve">b-mayyt-in </w:t>
            </w:r>
            <w:r>
              <w:rPr>
                <w:lang w:val="en-US" w:bidi="ar-OM"/>
              </w:rPr>
              <w:t>ḥāṛṛa</w:t>
            </w:r>
            <w:r w:rsidR="00772B2A">
              <w:rPr>
                <w:lang w:val="en-US" w:bidi="ar-OM"/>
              </w:rPr>
              <w:t xml:space="preserve"> b-al-ᵊmmāyīn al-lōlaz w-al-ḥunṭa haḏanne yistawin ˁayne.</w:t>
            </w:r>
          </w:p>
        </w:tc>
        <w:tc>
          <w:tcPr>
            <w:tcW w:w="4253" w:type="dxa"/>
          </w:tcPr>
          <w:p w:rsidR="00CA6118" w:rsidRPr="006A213E" w:rsidRDefault="00CA6118" w:rsidP="004602A7">
            <w:pPr>
              <w:rPr>
                <w:lang w:val="en-US" w:bidi="ar-OM"/>
              </w:rPr>
            </w:pPr>
          </w:p>
        </w:tc>
      </w:tr>
      <w:tr w:rsidR="00772B2A" w:rsidRPr="006A213E" w:rsidTr="004602A7">
        <w:tc>
          <w:tcPr>
            <w:tcW w:w="850" w:type="dxa"/>
          </w:tcPr>
          <w:p w:rsidR="00772B2A" w:rsidRDefault="00772B2A" w:rsidP="004602A7">
            <w:pPr>
              <w:rPr>
                <w:lang w:val="en-US"/>
              </w:rPr>
            </w:pPr>
          </w:p>
        </w:tc>
        <w:tc>
          <w:tcPr>
            <w:tcW w:w="3969" w:type="dxa"/>
          </w:tcPr>
          <w:p w:rsidR="00772B2A" w:rsidRPr="00772B2A" w:rsidRDefault="00772B2A" w:rsidP="004602A7">
            <w:pPr>
              <w:rPr>
                <w:rtl/>
                <w:lang w:val="en-US" w:bidi="ar-OM"/>
              </w:rPr>
            </w:pPr>
            <w:r>
              <w:rPr>
                <w:lang w:val="en-US"/>
              </w:rPr>
              <w:t xml:space="preserve">ˀamma haḏīč š-isimhe? </w:t>
            </w:r>
            <w:r w:rsidRPr="00772B2A">
              <w:rPr>
                <w:lang w:val="en-US"/>
              </w:rPr>
              <w:t>ˀal-bāǧille waǧihhe mitīn m</w:t>
            </w:r>
            <w:r>
              <w:rPr>
                <w:lang w:val="en-US"/>
              </w:rPr>
              <w:t>ā tistawi trīd ṭabəx čiṯīr, hiyye w-al-ḥummuṣ, haḏanne kullhin/kullmin wāḥadhe w-al-lōlaz w-al-ḥunṭa ǧimīˁ ṭəbaxithin.</w:t>
            </w:r>
          </w:p>
        </w:tc>
        <w:tc>
          <w:tcPr>
            <w:tcW w:w="4253" w:type="dxa"/>
          </w:tcPr>
          <w:p w:rsidR="00772B2A" w:rsidRPr="006A213E" w:rsidRDefault="00772B2A" w:rsidP="004602A7">
            <w:pPr>
              <w:rPr>
                <w:lang w:val="en-US" w:bidi="ar-OM"/>
              </w:rPr>
            </w:pPr>
          </w:p>
        </w:tc>
      </w:tr>
      <w:tr w:rsidR="00772B2A" w:rsidRPr="006A213E" w:rsidTr="004602A7">
        <w:tc>
          <w:tcPr>
            <w:tcW w:w="850" w:type="dxa"/>
          </w:tcPr>
          <w:p w:rsidR="00772B2A" w:rsidRDefault="00772B2A" w:rsidP="004602A7">
            <w:pPr>
              <w:rPr>
                <w:lang w:val="en-US"/>
              </w:rPr>
            </w:pPr>
            <w:r>
              <w:rPr>
                <w:lang w:val="en-US"/>
              </w:rPr>
              <w:t>1:04</w:t>
            </w:r>
          </w:p>
        </w:tc>
        <w:tc>
          <w:tcPr>
            <w:tcW w:w="3969" w:type="dxa"/>
          </w:tcPr>
          <w:p w:rsidR="00772B2A" w:rsidRDefault="00772B2A" w:rsidP="004602A7">
            <w:pPr>
              <w:rPr>
                <w:lang w:val="en-US"/>
              </w:rPr>
            </w:pPr>
            <w:r>
              <w:rPr>
                <w:lang w:val="en-US"/>
              </w:rPr>
              <w:t>waddanithin ᵊmn-al-lēl w-aṣ-ṣubḥīye kullhin ˁabbēthin kull-min ˁayri ˁayri b-ad-duduklīye ˀaḥuṭṭhun wāḥadhin kullhin ˁayri ˁayri.</w:t>
            </w:r>
          </w:p>
        </w:tc>
        <w:tc>
          <w:tcPr>
            <w:tcW w:w="4253" w:type="dxa"/>
          </w:tcPr>
          <w:p w:rsidR="00772B2A" w:rsidRPr="006A213E" w:rsidRDefault="00772B2A" w:rsidP="004602A7">
            <w:pPr>
              <w:rPr>
                <w:lang w:val="en-US" w:bidi="ar-OM"/>
              </w:rPr>
            </w:pPr>
          </w:p>
        </w:tc>
      </w:tr>
      <w:tr w:rsidR="00772B2A" w:rsidRPr="006A213E" w:rsidTr="004602A7">
        <w:tc>
          <w:tcPr>
            <w:tcW w:w="850" w:type="dxa"/>
          </w:tcPr>
          <w:p w:rsidR="00772B2A" w:rsidRDefault="00772B2A" w:rsidP="004602A7">
            <w:pPr>
              <w:rPr>
                <w:lang w:val="en-US"/>
              </w:rPr>
            </w:pPr>
          </w:p>
        </w:tc>
        <w:tc>
          <w:tcPr>
            <w:tcW w:w="3969" w:type="dxa"/>
          </w:tcPr>
          <w:p w:rsidR="00772B2A" w:rsidRDefault="004602A7" w:rsidP="004602A7">
            <w:pPr>
              <w:rPr>
                <w:lang w:val="en-US"/>
              </w:rPr>
            </w:pPr>
            <w:r>
              <w:rPr>
                <w:lang w:val="en-US"/>
              </w:rPr>
              <w:t>w-aṭbaxhin w-ǧibithin raggēthin hēne w-dibs-in ḥilu zād kīlawēn dibs-in ḥilu w-sukkar, haḏann kullhin ǧibithin.</w:t>
            </w:r>
          </w:p>
        </w:tc>
        <w:tc>
          <w:tcPr>
            <w:tcW w:w="4253" w:type="dxa"/>
          </w:tcPr>
          <w:p w:rsidR="00772B2A" w:rsidRPr="006A213E" w:rsidRDefault="00772B2A" w:rsidP="004602A7">
            <w:pPr>
              <w:rPr>
                <w:lang w:val="en-US" w:bidi="ar-OM"/>
              </w:rPr>
            </w:pPr>
          </w:p>
        </w:tc>
      </w:tr>
      <w:tr w:rsidR="004602A7" w:rsidRPr="006A213E" w:rsidTr="004602A7">
        <w:tc>
          <w:tcPr>
            <w:tcW w:w="850" w:type="dxa"/>
          </w:tcPr>
          <w:p w:rsidR="004602A7" w:rsidRDefault="004602A7" w:rsidP="004602A7">
            <w:pPr>
              <w:rPr>
                <w:lang w:val="en-US"/>
              </w:rPr>
            </w:pPr>
          </w:p>
        </w:tc>
        <w:tc>
          <w:tcPr>
            <w:tcW w:w="3969" w:type="dxa"/>
          </w:tcPr>
          <w:p w:rsidR="004602A7" w:rsidRDefault="004602A7" w:rsidP="004602A7">
            <w:pPr>
              <w:rPr>
                <w:lang w:val="en-US"/>
              </w:rPr>
            </w:pPr>
            <w:r>
              <w:rPr>
                <w:lang w:val="en-US"/>
              </w:rPr>
              <w:t>ḥaṭṭēt mā ḥaṭṭēt ˁalēhin mayye hinne ˀāni xallēt zawwadit mayyithin, ˀāni zawwadit mayyithin ta-mā_ḥuṭṭ ˁalēhin mayye, ta-ṣṣīr ta-tiṯxan mayyithin kullhin.</w:t>
            </w:r>
          </w:p>
        </w:tc>
        <w:tc>
          <w:tcPr>
            <w:tcW w:w="4253" w:type="dxa"/>
          </w:tcPr>
          <w:p w:rsidR="004602A7" w:rsidRPr="006A213E" w:rsidRDefault="004602A7" w:rsidP="004602A7">
            <w:pPr>
              <w:rPr>
                <w:lang w:val="en-US" w:bidi="ar-OM"/>
              </w:rPr>
            </w:pPr>
          </w:p>
        </w:tc>
      </w:tr>
      <w:tr w:rsidR="004602A7" w:rsidRPr="006A213E" w:rsidTr="004602A7">
        <w:tc>
          <w:tcPr>
            <w:tcW w:w="850" w:type="dxa"/>
          </w:tcPr>
          <w:p w:rsidR="004602A7" w:rsidRDefault="004602A7" w:rsidP="004602A7">
            <w:pPr>
              <w:rPr>
                <w:lang w:val="en-US"/>
              </w:rPr>
            </w:pPr>
          </w:p>
        </w:tc>
        <w:tc>
          <w:tcPr>
            <w:tcW w:w="3969" w:type="dxa"/>
          </w:tcPr>
          <w:p w:rsidR="004602A7" w:rsidRDefault="004602A7" w:rsidP="004602A7">
            <w:pPr>
              <w:rPr>
                <w:lang w:val="en-US"/>
              </w:rPr>
            </w:pPr>
            <w:r>
              <w:rPr>
                <w:lang w:val="en-US"/>
              </w:rPr>
              <w:t>raddēthin ᵊb-gaḷb aǧ-ǧidir</w:t>
            </w:r>
            <w:r w:rsidR="00F21D3C">
              <w:rPr>
                <w:lang w:val="en-US"/>
              </w:rPr>
              <w:t>, ḥaṭṭēt dibishin w-ᵊhnīthin w-gəraḏit ˁalēhin tuffāḥ yinḥaṭṭ tīn zād, tīn āni mā ḥaṭṭēt, qayṣi yinḥaṭṭ hā.</w:t>
            </w:r>
          </w:p>
        </w:tc>
        <w:tc>
          <w:tcPr>
            <w:tcW w:w="4253" w:type="dxa"/>
          </w:tcPr>
          <w:p w:rsidR="004602A7" w:rsidRPr="006A213E" w:rsidRDefault="004602A7" w:rsidP="004602A7">
            <w:pPr>
              <w:rPr>
                <w:lang w:val="en-US" w:bidi="ar-OM"/>
              </w:rPr>
            </w:pPr>
          </w:p>
        </w:tc>
      </w:tr>
      <w:tr w:rsidR="00F21D3C" w:rsidRPr="006A213E" w:rsidTr="004602A7">
        <w:tc>
          <w:tcPr>
            <w:tcW w:w="850" w:type="dxa"/>
          </w:tcPr>
          <w:p w:rsidR="00F21D3C" w:rsidRDefault="00F21D3C" w:rsidP="004602A7">
            <w:pPr>
              <w:rPr>
                <w:lang w:val="en-US"/>
              </w:rPr>
            </w:pPr>
          </w:p>
        </w:tc>
        <w:tc>
          <w:tcPr>
            <w:tcW w:w="3969" w:type="dxa"/>
          </w:tcPr>
          <w:p w:rsidR="00F21D3C" w:rsidRDefault="00F21D3C" w:rsidP="004602A7">
            <w:pPr>
              <w:rPr>
                <w:lang w:val="en-US"/>
              </w:rPr>
            </w:pPr>
            <w:r>
              <w:rPr>
                <w:lang w:val="en-US"/>
              </w:rPr>
              <w:t>w-gəraḏit ˁalēhin tuffāḥ al-ᵊbnayyāt laggaṭan guṭmut rummān zād farradne guṭma ḥaṭṭēne ˁala waǧhu, kullhin raddēthin ᵊb-gaḷb aǧ-ǧidir w-ṭəbaxithin ˁa-n-nār.</w:t>
            </w:r>
          </w:p>
        </w:tc>
        <w:tc>
          <w:tcPr>
            <w:tcW w:w="4253" w:type="dxa"/>
          </w:tcPr>
          <w:p w:rsidR="00F21D3C" w:rsidRPr="006A213E" w:rsidRDefault="00F21D3C" w:rsidP="004602A7">
            <w:pPr>
              <w:rPr>
                <w:lang w:val="en-US" w:bidi="ar-OM"/>
              </w:rPr>
            </w:pPr>
          </w:p>
        </w:tc>
      </w:tr>
      <w:tr w:rsidR="00F21D3C" w:rsidRPr="006A213E" w:rsidTr="004602A7">
        <w:tc>
          <w:tcPr>
            <w:tcW w:w="850" w:type="dxa"/>
          </w:tcPr>
          <w:p w:rsidR="00F21D3C" w:rsidRDefault="00F21D3C" w:rsidP="004602A7">
            <w:pPr>
              <w:rPr>
                <w:lang w:val="en-US"/>
              </w:rPr>
            </w:pPr>
            <w:r>
              <w:rPr>
                <w:lang w:val="en-US"/>
              </w:rPr>
              <w:t>1:48</w:t>
            </w:r>
          </w:p>
        </w:tc>
        <w:tc>
          <w:tcPr>
            <w:tcW w:w="3969" w:type="dxa"/>
          </w:tcPr>
          <w:p w:rsidR="00F21D3C" w:rsidRDefault="000225D5" w:rsidP="004602A7">
            <w:pPr>
              <w:rPr>
                <w:lang w:val="en-US"/>
              </w:rPr>
            </w:pPr>
            <w:r>
              <w:rPr>
                <w:lang w:val="en-US"/>
              </w:rPr>
              <w:t>ṭəbaxithin ḏ̣allēt hemen hemen fōg as-sāˁa /2x/ ḏ̣allēt təṭbax-u? ˁa-n-nār lummun w-hīčiḏ čala bˁaḏ̣u yaˁni ṣār zēn ᵊṯxin</w:t>
            </w:r>
            <w:r w:rsidR="00155A6E">
              <w:rPr>
                <w:lang w:val="en-US"/>
              </w:rPr>
              <w:t>,</w:t>
            </w:r>
          </w:p>
        </w:tc>
        <w:tc>
          <w:tcPr>
            <w:tcW w:w="4253" w:type="dxa"/>
          </w:tcPr>
          <w:p w:rsidR="00F21D3C" w:rsidRPr="006A213E" w:rsidRDefault="00F21D3C"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155A6E" w:rsidP="00155A6E">
            <w:pPr>
              <w:rPr>
                <w:lang w:val="en-US"/>
              </w:rPr>
            </w:pPr>
            <w:r>
              <w:rPr>
                <w:lang w:val="en-US"/>
              </w:rPr>
              <w:t>ˀā, lummun ᵊṯxin ṯəlaˁna rumēne šilne [šinne] ˀaǧ-ǧidir tā-ma ydaxxin zād, lē daxxan zād ṣṣīr bī rīḥt ad-duxāne.</w:t>
            </w:r>
          </w:p>
        </w:tc>
        <w:tc>
          <w:tcPr>
            <w:tcW w:w="4253" w:type="dxa"/>
          </w:tcPr>
          <w:p w:rsidR="00155A6E" w:rsidRPr="006A213E" w:rsidRDefault="00155A6E"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155A6E" w:rsidP="00155A6E">
            <w:pPr>
              <w:rPr>
                <w:lang w:val="en-US"/>
              </w:rPr>
            </w:pPr>
            <w:r>
              <w:rPr>
                <w:lang w:val="en-US"/>
              </w:rPr>
              <w:t>dawām ᵊtrīd nār, yrīd nār hā ˁugub ṯəlaˁna raggēne ǧibne hnīyāt ṭəbāši w-farragne bīhin, xallēna guṭma yubrud w-ḥaṭṭēna ˁala wǧūhhin guṭmut ḥabbe sōde,</w:t>
            </w:r>
            <w:r w:rsidR="00DF77D0">
              <w:rPr>
                <w:lang w:val="en-US"/>
              </w:rPr>
              <w:t xml:space="preserve"> w-ḥabbe guṭmut simsim w-farraǧnā ˁa-ǧ-ǧīrān</w:t>
            </w:r>
          </w:p>
        </w:tc>
        <w:tc>
          <w:tcPr>
            <w:tcW w:w="4253" w:type="dxa"/>
          </w:tcPr>
          <w:p w:rsidR="00155A6E" w:rsidRPr="006A213E" w:rsidRDefault="00155A6E"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DF77D0" w:rsidP="00D30869">
            <w:pPr>
              <w:rPr>
                <w:lang w:val="en-US"/>
              </w:rPr>
            </w:pPr>
            <w:r>
              <w:rPr>
                <w:lang w:val="en-US"/>
              </w:rPr>
              <w:t xml:space="preserve">w-linne ˀiḥne zād </w:t>
            </w:r>
            <w:r w:rsidR="00D30869">
              <w:rPr>
                <w:lang w:val="en-US"/>
              </w:rPr>
              <w:t>šilnāne ˀiḥne zād b-al-bēt linne – farraǧtīhin ˁaǧyān – farraǧnā w-xallēne ˀiḥne zād il ḥālne b-al-bēt.</w:t>
            </w:r>
          </w:p>
        </w:tc>
        <w:tc>
          <w:tcPr>
            <w:tcW w:w="4253" w:type="dxa"/>
          </w:tcPr>
          <w:p w:rsidR="00155A6E" w:rsidRPr="006A213E" w:rsidRDefault="00155A6E" w:rsidP="004602A7">
            <w:pPr>
              <w:rPr>
                <w:lang w:val="en-US" w:bidi="ar-OM"/>
              </w:rPr>
            </w:pPr>
          </w:p>
        </w:tc>
      </w:tr>
      <w:tr w:rsidR="00D30869" w:rsidRPr="00D30869" w:rsidTr="004602A7">
        <w:tc>
          <w:tcPr>
            <w:tcW w:w="850" w:type="dxa"/>
          </w:tcPr>
          <w:p w:rsidR="00D30869" w:rsidRDefault="00D30869" w:rsidP="004602A7">
            <w:pPr>
              <w:rPr>
                <w:lang w:val="en-US"/>
              </w:rPr>
            </w:pPr>
          </w:p>
        </w:tc>
        <w:tc>
          <w:tcPr>
            <w:tcW w:w="3969" w:type="dxa"/>
          </w:tcPr>
          <w:p w:rsidR="00D30869" w:rsidRPr="00D30869" w:rsidRDefault="00D30869" w:rsidP="00053D39">
            <w:pPr>
              <w:rPr>
                <w:lang w:val="en-US"/>
              </w:rPr>
            </w:pPr>
            <w:r w:rsidRPr="00D30869">
              <w:rPr>
                <w:lang w:val="en-US"/>
              </w:rPr>
              <w:t xml:space="preserve">w-darrabne la-linne </w:t>
            </w:r>
            <w:r w:rsidR="00053D39">
              <w:rPr>
                <w:lang w:val="en-US"/>
              </w:rPr>
              <w:t>l</w:t>
            </w:r>
            <w:r w:rsidRPr="00D30869">
              <w:rPr>
                <w:lang w:val="en-US"/>
              </w:rPr>
              <w:t>a-hanne</w:t>
            </w:r>
            <w:r w:rsidR="00053D39">
              <w:rPr>
                <w:lang w:val="en-US"/>
              </w:rPr>
              <w:t xml:space="preserve"> (&lt; la-ahal-ne)</w:t>
            </w:r>
            <w:r w:rsidRPr="00D30869">
              <w:rPr>
                <w:lang w:val="en-US"/>
              </w:rPr>
              <w:t>, la-ˀahl Ismāˁīn, la-xūtu w-l-uxti ˀāni. w-šinne il Ǧamīle zād ha-l-gadd z</w:t>
            </w:r>
            <w:r>
              <w:rPr>
                <w:lang w:val="en-US"/>
              </w:rPr>
              <w:t>ād b-al-buzdolab lummun tiǧi…</w:t>
            </w:r>
          </w:p>
        </w:tc>
        <w:tc>
          <w:tcPr>
            <w:tcW w:w="4253" w:type="dxa"/>
          </w:tcPr>
          <w:p w:rsidR="00D30869" w:rsidRPr="00D30869" w:rsidRDefault="00D30869" w:rsidP="004602A7">
            <w:pPr>
              <w:rPr>
                <w:lang w:val="en-US" w:bidi="ar-OM"/>
              </w:rPr>
            </w:pPr>
          </w:p>
        </w:tc>
      </w:tr>
    </w:tbl>
    <w:p w:rsidR="004661AC" w:rsidRDefault="004661AC" w:rsidP="00B30D25">
      <w:pPr>
        <w:pStyle w:val="Textkrper2"/>
        <w:spacing w:line="240" w:lineRule="auto"/>
        <w:rPr>
          <w:u w:val="none"/>
          <w:lang w:val="en-US"/>
        </w:rPr>
      </w:pPr>
    </w:p>
    <w:p w:rsidR="00DB3823" w:rsidRPr="00AD7650" w:rsidRDefault="00DB3823" w:rsidP="00DB3823">
      <w:pPr>
        <w:pStyle w:val="berschrift2"/>
        <w:rPr>
          <w:lang w:val="de-AT"/>
        </w:rPr>
      </w:pPr>
      <w:r w:rsidRPr="00AD7650">
        <w:rPr>
          <w:lang w:val="de-AT"/>
        </w:rPr>
        <w:t>Urfa-150: Kbab ~ içli köfte [new]</w:t>
      </w:r>
    </w:p>
    <w:p w:rsidR="00DB3823" w:rsidRDefault="00DB3823" w:rsidP="00DB3823">
      <w:pPr>
        <w:pStyle w:val="Textkrper2"/>
        <w:spacing w:line="240" w:lineRule="auto"/>
        <w:rPr>
          <w:u w:val="none"/>
        </w:rPr>
      </w:pPr>
      <w:r>
        <w:rPr>
          <w:u w:val="none"/>
        </w:rPr>
        <w:t>16 Nov 2014</w:t>
      </w:r>
    </w:p>
    <w:p w:rsidR="00DB3823" w:rsidRDefault="00DB3823" w:rsidP="00DB3823">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B3823" w:rsidRPr="006A213E" w:rsidTr="00CB5640">
        <w:tc>
          <w:tcPr>
            <w:tcW w:w="850" w:type="dxa"/>
          </w:tcPr>
          <w:p w:rsidR="00DB3823" w:rsidRDefault="00DB3823" w:rsidP="00AD7650">
            <w:pPr>
              <w:rPr>
                <w:lang w:val="en-US"/>
              </w:rPr>
            </w:pPr>
            <w:r>
              <w:rPr>
                <w:lang w:val="en-US"/>
              </w:rPr>
              <w:t>0:0</w:t>
            </w:r>
            <w:r w:rsidR="00AD7650">
              <w:rPr>
                <w:lang w:val="en-US"/>
              </w:rPr>
              <w:t>1</w:t>
            </w:r>
          </w:p>
        </w:tc>
        <w:tc>
          <w:tcPr>
            <w:tcW w:w="3969" w:type="dxa"/>
          </w:tcPr>
          <w:p w:rsidR="00DB3823" w:rsidRPr="004661AC" w:rsidRDefault="00DB3823" w:rsidP="00AD7650">
            <w:pPr>
              <w:rPr>
                <w:lang w:val="en-US" w:bidi="ar-OM"/>
              </w:rPr>
            </w:pPr>
            <w:r>
              <w:rPr>
                <w:lang w:val="en-US"/>
              </w:rPr>
              <w:t>ˀa</w:t>
            </w:r>
            <w:r w:rsidR="00AD7650">
              <w:rPr>
                <w:lang w:val="en-US"/>
              </w:rPr>
              <w:t>wwalt ᵊmbāriḥ čalēna kbab, ᵊkbab ī, – –– ᵊšnōn sāwēti al-ᵊkbab? – ᵊšnōn sāwēnā? ǧibne, ǧibt al-burqul ač-čīge w-ḥaṭṭēt b-al-ligan al-burqul ač-čīge.</w:t>
            </w:r>
          </w:p>
        </w:tc>
        <w:tc>
          <w:tcPr>
            <w:tcW w:w="4253" w:type="dxa"/>
          </w:tcPr>
          <w:p w:rsidR="00DB3823" w:rsidRPr="006A213E" w:rsidRDefault="00DB3823" w:rsidP="00CB5640">
            <w:pPr>
              <w:rPr>
                <w:lang w:val="en-US" w:bidi="ar-OM"/>
              </w:rPr>
            </w:pPr>
          </w:p>
        </w:tc>
      </w:tr>
      <w:tr w:rsidR="001D4E86" w:rsidRPr="006A213E" w:rsidTr="00CB5640">
        <w:tc>
          <w:tcPr>
            <w:tcW w:w="850" w:type="dxa"/>
          </w:tcPr>
          <w:p w:rsidR="001D4E86" w:rsidRDefault="001D4E86" w:rsidP="00AD7650">
            <w:pPr>
              <w:rPr>
                <w:lang w:val="en-US"/>
              </w:rPr>
            </w:pPr>
          </w:p>
        </w:tc>
        <w:tc>
          <w:tcPr>
            <w:tcW w:w="3969" w:type="dxa"/>
          </w:tcPr>
          <w:p w:rsidR="001D4E86" w:rsidRDefault="001D4E86" w:rsidP="00AD7650">
            <w:pPr>
              <w:rPr>
                <w:lang w:val="en-US"/>
              </w:rPr>
            </w:pPr>
            <w:r>
              <w:rPr>
                <w:lang w:val="en-US"/>
              </w:rPr>
              <w:t>w-ḥaṭṭēt b-al-ligan al-burqul ač-čīge kabbēt ˁala gidar al-ˁēle hā! w-ḥaṭṭēt ˁalē rqīf xubz al-bēt, xubz-in al ᵊnxabzu hēne, xubz al-bēt, rqīfēn xubuz.</w:t>
            </w:r>
          </w:p>
        </w:tc>
        <w:tc>
          <w:tcPr>
            <w:tcW w:w="4253" w:type="dxa"/>
          </w:tcPr>
          <w:p w:rsidR="001D4E86" w:rsidRPr="006A213E" w:rsidRDefault="001D4E86" w:rsidP="00CB5640">
            <w:pPr>
              <w:rPr>
                <w:lang w:val="en-US" w:bidi="ar-OM"/>
              </w:rPr>
            </w:pPr>
          </w:p>
        </w:tc>
      </w:tr>
      <w:tr w:rsidR="001D4E86" w:rsidRPr="006A213E" w:rsidTr="00CB5640">
        <w:tc>
          <w:tcPr>
            <w:tcW w:w="850" w:type="dxa"/>
          </w:tcPr>
          <w:p w:rsidR="001D4E86" w:rsidRDefault="001D4E86" w:rsidP="00AD7650">
            <w:pPr>
              <w:rPr>
                <w:lang w:val="en-US"/>
              </w:rPr>
            </w:pPr>
          </w:p>
        </w:tc>
        <w:tc>
          <w:tcPr>
            <w:tcW w:w="3969" w:type="dxa"/>
          </w:tcPr>
          <w:p w:rsidR="001D4E86" w:rsidRDefault="001D4E86" w:rsidP="00AD7650">
            <w:pPr>
              <w:rPr>
                <w:lang w:val="en-US"/>
              </w:rPr>
            </w:pPr>
            <w:r>
              <w:rPr>
                <w:lang w:val="en-US"/>
              </w:rPr>
              <w:t>w-ḥaṭṭēt ˁalē ṣōṭ-in yābis min ṣōṭne ḥbūb miliḥ, haḏinne guṭmut irmīk ḥaṭṭēt ˁalē ta-yuguḏ̣bu.</w:t>
            </w:r>
          </w:p>
        </w:tc>
        <w:tc>
          <w:tcPr>
            <w:tcW w:w="4253" w:type="dxa"/>
          </w:tcPr>
          <w:p w:rsidR="001D4E86" w:rsidRPr="006A213E" w:rsidRDefault="001D4E86" w:rsidP="00CB5640">
            <w:pPr>
              <w:rPr>
                <w:lang w:val="en-US" w:bidi="ar-OM"/>
              </w:rPr>
            </w:pPr>
          </w:p>
        </w:tc>
      </w:tr>
      <w:tr w:rsidR="00197182" w:rsidRPr="006A213E" w:rsidTr="00CB5640">
        <w:tc>
          <w:tcPr>
            <w:tcW w:w="850" w:type="dxa"/>
          </w:tcPr>
          <w:p w:rsidR="00197182" w:rsidRDefault="00197182" w:rsidP="00AD7650">
            <w:pPr>
              <w:rPr>
                <w:lang w:val="en-US"/>
              </w:rPr>
            </w:pPr>
          </w:p>
        </w:tc>
        <w:tc>
          <w:tcPr>
            <w:tcW w:w="3969" w:type="dxa"/>
          </w:tcPr>
          <w:p w:rsidR="00197182" w:rsidRDefault="00197182" w:rsidP="00197182">
            <w:pPr>
              <w:rPr>
                <w:lang w:val="en-US"/>
              </w:rPr>
            </w:pPr>
            <w:r>
              <w:rPr>
                <w:lang w:val="en-US"/>
              </w:rPr>
              <w:t>w-kassarit ˁalē bēḏ̣, ˀarbaˁ bēḏ̣āt w-ˁəǧanithin haḏanne, fərakithin, fərakithin w-ˁəǧanithin lummun-ma ṣārin ˁaǧīn, lummun-ma ṣārin ˁaǧīn.</w:t>
            </w:r>
          </w:p>
        </w:tc>
        <w:tc>
          <w:tcPr>
            <w:tcW w:w="4253" w:type="dxa"/>
          </w:tcPr>
          <w:p w:rsidR="00197182" w:rsidRPr="006A213E" w:rsidRDefault="00197182" w:rsidP="00CB5640">
            <w:pPr>
              <w:rPr>
                <w:lang w:val="en-US" w:bidi="ar-OM"/>
              </w:rPr>
            </w:pPr>
          </w:p>
        </w:tc>
      </w:tr>
      <w:tr w:rsidR="00065D2C" w:rsidRPr="00065D2C" w:rsidTr="00CB5640">
        <w:tc>
          <w:tcPr>
            <w:tcW w:w="850" w:type="dxa"/>
          </w:tcPr>
          <w:p w:rsidR="00065D2C" w:rsidRDefault="00065D2C" w:rsidP="00AD7650">
            <w:pPr>
              <w:rPr>
                <w:lang w:val="en-US"/>
              </w:rPr>
            </w:pPr>
          </w:p>
        </w:tc>
        <w:tc>
          <w:tcPr>
            <w:tcW w:w="3969" w:type="dxa"/>
          </w:tcPr>
          <w:p w:rsidR="00065D2C" w:rsidRPr="00065D2C" w:rsidRDefault="00065D2C" w:rsidP="00197182">
            <w:pPr>
              <w:rPr>
                <w:lang w:val="en-US"/>
              </w:rPr>
            </w:pPr>
            <w:r w:rsidRPr="00065D2C">
              <w:rPr>
                <w:lang w:val="en-US"/>
              </w:rPr>
              <w:t>hā w-gəraḏ̣it-illi bṣal</w:t>
            </w:r>
            <w:r>
              <w:rPr>
                <w:lang w:val="en-US"/>
              </w:rPr>
              <w:t>āt ḥaṭṭēt laḥam-in magrūḏ̣ ˁalēhin ḥabbtēn filfil guṭmut miliḥ, ˀal yirīd ysāwīhin zād ˁalē dibis w-ṣōṭ,</w:t>
            </w:r>
          </w:p>
        </w:tc>
        <w:tc>
          <w:tcPr>
            <w:tcW w:w="4253" w:type="dxa"/>
          </w:tcPr>
          <w:p w:rsidR="00065D2C" w:rsidRPr="00065D2C" w:rsidRDefault="00065D2C" w:rsidP="00CB5640">
            <w:pPr>
              <w:rPr>
                <w:lang w:val="en-US" w:bidi="ar-OM"/>
              </w:rPr>
            </w:pPr>
          </w:p>
        </w:tc>
      </w:tr>
      <w:tr w:rsidR="00065D2C" w:rsidRPr="00065D2C" w:rsidTr="00CB5640">
        <w:tc>
          <w:tcPr>
            <w:tcW w:w="850" w:type="dxa"/>
          </w:tcPr>
          <w:p w:rsidR="00065D2C" w:rsidRDefault="00065D2C" w:rsidP="00AD7650">
            <w:pPr>
              <w:rPr>
                <w:lang w:val="en-US"/>
              </w:rPr>
            </w:pPr>
          </w:p>
        </w:tc>
        <w:tc>
          <w:tcPr>
            <w:tcW w:w="3969" w:type="dxa"/>
          </w:tcPr>
          <w:p w:rsidR="00065D2C" w:rsidRPr="00065D2C" w:rsidRDefault="00065D2C" w:rsidP="00197182">
            <w:pPr>
              <w:rPr>
                <w:lang w:val="en-US"/>
              </w:rPr>
            </w:pPr>
            <w:r>
              <w:rPr>
                <w:lang w:val="en-US"/>
              </w:rPr>
              <w:t>w-al yrīd zād ysāwīhin hīčiḏ normal bass ˁala bəṣal w-laḥam. ˀāni sāwēthin bəṣal w-laḥam, mā ḥaṭṭēt ˁalēhin dibs w-ṣōṭ as sāwēthin al-bāriḥ awwalt ᵊmbāriḥ.</w:t>
            </w:r>
          </w:p>
        </w:tc>
        <w:tc>
          <w:tcPr>
            <w:tcW w:w="4253" w:type="dxa"/>
          </w:tcPr>
          <w:p w:rsidR="00065D2C" w:rsidRPr="00065D2C" w:rsidRDefault="00065D2C" w:rsidP="00CB5640">
            <w:pPr>
              <w:rPr>
                <w:lang w:val="en-US" w:bidi="ar-OM"/>
              </w:rPr>
            </w:pPr>
          </w:p>
        </w:tc>
      </w:tr>
      <w:tr w:rsidR="00065D2C" w:rsidRPr="002B3079" w:rsidTr="00CB5640">
        <w:tc>
          <w:tcPr>
            <w:tcW w:w="850" w:type="dxa"/>
          </w:tcPr>
          <w:p w:rsidR="00065D2C" w:rsidRDefault="00065D2C" w:rsidP="00AD7650">
            <w:pPr>
              <w:rPr>
                <w:lang w:val="en-US"/>
              </w:rPr>
            </w:pPr>
          </w:p>
        </w:tc>
        <w:tc>
          <w:tcPr>
            <w:tcW w:w="3969" w:type="dxa"/>
          </w:tcPr>
          <w:p w:rsidR="00065D2C" w:rsidRPr="002B3079" w:rsidRDefault="002B3079" w:rsidP="00197182">
            <w:pPr>
              <w:rPr>
                <w:lang w:val="en-US"/>
              </w:rPr>
            </w:pPr>
            <w:r w:rsidRPr="002B3079">
              <w:rPr>
                <w:lang w:val="en-US"/>
              </w:rPr>
              <w:t>hā ˁugub-ma yǧīb al-ˁa</w:t>
            </w:r>
            <w:r>
              <w:rPr>
                <w:lang w:val="en-US"/>
              </w:rPr>
              <w:t>ǧī ḏ̣ḏ̣all tigṭaˁ hīčiḏ</w:t>
            </w:r>
            <w:r w:rsidR="00CB5640">
              <w:rPr>
                <w:lang w:val="en-US"/>
              </w:rPr>
              <w:t xml:space="preserve"> gəṭˁa gəṭˁa ˀaḏ̣all b-əṣbaˁi afukkhin w-aǧīb al-ḥašwa haḏīč zād alūḥha ˁa-ṭ-ṭīb.</w:t>
            </w:r>
          </w:p>
        </w:tc>
        <w:tc>
          <w:tcPr>
            <w:tcW w:w="4253" w:type="dxa"/>
          </w:tcPr>
          <w:p w:rsidR="00065D2C" w:rsidRPr="002B3079" w:rsidRDefault="00065D2C" w:rsidP="00CB5640">
            <w:pPr>
              <w:rPr>
                <w:lang w:val="en-US" w:bidi="ar-OM"/>
              </w:rPr>
            </w:pPr>
          </w:p>
        </w:tc>
      </w:tr>
      <w:tr w:rsidR="00CB5640" w:rsidRPr="002B3079" w:rsidTr="00CB5640">
        <w:tc>
          <w:tcPr>
            <w:tcW w:w="850" w:type="dxa"/>
          </w:tcPr>
          <w:p w:rsidR="00CB5640" w:rsidRDefault="00CB5640" w:rsidP="00AD7650">
            <w:pPr>
              <w:rPr>
                <w:lang w:val="en-US"/>
              </w:rPr>
            </w:pPr>
          </w:p>
        </w:tc>
        <w:tc>
          <w:tcPr>
            <w:tcW w:w="3969" w:type="dxa"/>
          </w:tcPr>
          <w:p w:rsidR="00CB5640" w:rsidRPr="002B3079" w:rsidRDefault="00CB5640" w:rsidP="00197182">
            <w:pPr>
              <w:rPr>
                <w:lang w:val="en-US"/>
              </w:rPr>
            </w:pPr>
            <w:r>
              <w:rPr>
                <w:lang w:val="en-US"/>
              </w:rPr>
              <w:t>ˀas sāwēthe ˀal gəraḏ̣[it]ha ˀal-bəṣal w-al-laḥam ᵊḥbūb miliḥ ᵊḥbūb filfil, haḏann kullhin xalaṭithin w-ḥaṭṭēthin ˁa-ṭ-ṭīb,</w:t>
            </w:r>
          </w:p>
        </w:tc>
        <w:tc>
          <w:tcPr>
            <w:tcW w:w="4253" w:type="dxa"/>
          </w:tcPr>
          <w:p w:rsidR="00CB5640" w:rsidRPr="002B3079" w:rsidRDefault="00CB5640" w:rsidP="00CB5640">
            <w:pPr>
              <w:rPr>
                <w:lang w:val="en-US" w:bidi="ar-OM"/>
              </w:rPr>
            </w:pPr>
          </w:p>
        </w:tc>
      </w:tr>
      <w:tr w:rsidR="00CB5640" w:rsidRPr="002B3079" w:rsidTr="00CB5640">
        <w:tc>
          <w:tcPr>
            <w:tcW w:w="850" w:type="dxa"/>
          </w:tcPr>
          <w:p w:rsidR="00CB5640" w:rsidRDefault="00CB5640" w:rsidP="00AD7650">
            <w:pPr>
              <w:rPr>
                <w:lang w:val="en-US"/>
              </w:rPr>
            </w:pPr>
          </w:p>
        </w:tc>
        <w:tc>
          <w:tcPr>
            <w:tcW w:w="3969" w:type="dxa"/>
          </w:tcPr>
          <w:p w:rsidR="00CB5640" w:rsidRDefault="00CB5640" w:rsidP="00197182">
            <w:pPr>
              <w:rPr>
                <w:lang w:val="en-US"/>
              </w:rPr>
            </w:pPr>
            <w:r>
              <w:rPr>
                <w:lang w:val="en-US"/>
              </w:rPr>
              <w:t>lummun liḥithin liḥithin zēn, lummunhin guṭma xafīf ᵊstuwin w-barradithin ta-mā tfūš al-ᵊkbaba, barradithin zād, xallēthin yibradin</w:t>
            </w:r>
            <w:r w:rsidR="00E03C34">
              <w:rPr>
                <w:lang w:val="en-US"/>
              </w:rPr>
              <w:t>.</w:t>
            </w:r>
          </w:p>
        </w:tc>
        <w:tc>
          <w:tcPr>
            <w:tcW w:w="4253" w:type="dxa"/>
          </w:tcPr>
          <w:p w:rsidR="00CB5640" w:rsidRPr="002B3079" w:rsidRDefault="00CB5640" w:rsidP="00CB5640">
            <w:pPr>
              <w:rPr>
                <w:lang w:val="en-US" w:bidi="ar-OM"/>
              </w:rPr>
            </w:pPr>
          </w:p>
        </w:tc>
      </w:tr>
      <w:tr w:rsidR="00E03C34" w:rsidRPr="002B3079" w:rsidTr="00CB5640">
        <w:tc>
          <w:tcPr>
            <w:tcW w:w="850" w:type="dxa"/>
          </w:tcPr>
          <w:p w:rsidR="00E03C34" w:rsidRDefault="00E03C34" w:rsidP="00AD7650">
            <w:pPr>
              <w:rPr>
                <w:lang w:val="en-US"/>
              </w:rPr>
            </w:pPr>
          </w:p>
        </w:tc>
        <w:tc>
          <w:tcPr>
            <w:tcW w:w="3969" w:type="dxa"/>
          </w:tcPr>
          <w:p w:rsidR="00E03C34" w:rsidRDefault="00E03C34" w:rsidP="00197182">
            <w:pPr>
              <w:rPr>
                <w:lang w:val="en-US"/>
              </w:rPr>
            </w:pPr>
            <w:r>
              <w:rPr>
                <w:lang w:val="en-US"/>
              </w:rPr>
              <w:t>w-ǧibt al-ˁaǧīn w-fakkētu b-əṣbaˁi guṭma guṭma b-gadd al-bēḏ̣a, ˀaǧībhe w-afukkha b-əṣbaˁi w-aḥuṭṭ ᵊb-gaḷəbha ˀal-ḥašwa.</w:t>
            </w:r>
          </w:p>
        </w:tc>
        <w:tc>
          <w:tcPr>
            <w:tcW w:w="4253" w:type="dxa"/>
          </w:tcPr>
          <w:p w:rsidR="00E03C34" w:rsidRPr="002B3079" w:rsidRDefault="00E03C34" w:rsidP="00CB5640">
            <w:pPr>
              <w:rPr>
                <w:lang w:val="en-US" w:bidi="ar-OM"/>
              </w:rPr>
            </w:pPr>
          </w:p>
        </w:tc>
      </w:tr>
      <w:tr w:rsidR="00E03C34" w:rsidRPr="002B3079" w:rsidTr="00CB5640">
        <w:tc>
          <w:tcPr>
            <w:tcW w:w="850" w:type="dxa"/>
          </w:tcPr>
          <w:p w:rsidR="00E03C34" w:rsidRDefault="00E03C34" w:rsidP="00AD7650">
            <w:pPr>
              <w:rPr>
                <w:lang w:val="en-US"/>
              </w:rPr>
            </w:pPr>
          </w:p>
        </w:tc>
        <w:tc>
          <w:tcPr>
            <w:tcW w:w="3969" w:type="dxa"/>
          </w:tcPr>
          <w:p w:rsidR="00E03C34" w:rsidRPr="00726FBD" w:rsidRDefault="00E03C34" w:rsidP="00E03C34">
            <w:pPr>
              <w:rPr>
                <w:rtl/>
                <w:lang w:val="de-AT" w:bidi="ar-OM"/>
              </w:rPr>
            </w:pPr>
            <w:r>
              <w:rPr>
                <w:lang w:val="en-US"/>
              </w:rPr>
              <w:t xml:space="preserve">w-asakkirha w-asāwi ˁala gadd al-ˁaǧī al ˁəǧantu w-al-ḥašwa w-tāli l-ˁaǧīn čādin ˁaǧīn zād zād amaṭṭilhin hīčiḏ zād b-īdi </w:t>
            </w:r>
            <w:r w:rsidR="0054392A">
              <w:rPr>
                <w:lang w:val="en-US"/>
              </w:rPr>
              <w:t>ˀasāwīhin ᵊgrāṣa.</w:t>
            </w:r>
          </w:p>
        </w:tc>
        <w:tc>
          <w:tcPr>
            <w:tcW w:w="4253" w:type="dxa"/>
          </w:tcPr>
          <w:p w:rsidR="00E03C34" w:rsidRPr="002B3079" w:rsidRDefault="00E03C34" w:rsidP="00CB5640">
            <w:pPr>
              <w:rPr>
                <w:lang w:val="en-US" w:bidi="ar-OM"/>
              </w:rPr>
            </w:pPr>
          </w:p>
        </w:tc>
      </w:tr>
      <w:tr w:rsidR="0054392A" w:rsidRPr="002B3079" w:rsidTr="00CB5640">
        <w:tc>
          <w:tcPr>
            <w:tcW w:w="850" w:type="dxa"/>
          </w:tcPr>
          <w:p w:rsidR="0054392A" w:rsidRDefault="0054392A" w:rsidP="00AD7650">
            <w:pPr>
              <w:rPr>
                <w:lang w:val="en-US"/>
              </w:rPr>
            </w:pPr>
          </w:p>
        </w:tc>
        <w:tc>
          <w:tcPr>
            <w:tcW w:w="3969" w:type="dxa"/>
          </w:tcPr>
          <w:p w:rsidR="0054392A" w:rsidRDefault="0054392A" w:rsidP="00E03C34">
            <w:pPr>
              <w:rPr>
                <w:lang w:val="en-US"/>
              </w:rPr>
            </w:pPr>
            <w:r>
              <w:rPr>
                <w:lang w:val="en-US"/>
              </w:rPr>
              <w:t>hā w-aǧībhin maṭṭalithin aǧīb az-zēt, ˀaxalli zēn yḥami w-aḥuṭṭ al-ᵊkbabāt aḏ̣all ˁād aḥammiṣhin.</w:t>
            </w:r>
          </w:p>
        </w:tc>
        <w:tc>
          <w:tcPr>
            <w:tcW w:w="4253" w:type="dxa"/>
          </w:tcPr>
          <w:p w:rsidR="0054392A" w:rsidRPr="002B3079" w:rsidRDefault="0054392A" w:rsidP="00CB5640">
            <w:pPr>
              <w:rPr>
                <w:lang w:val="en-US" w:bidi="ar-OM"/>
              </w:rPr>
            </w:pPr>
          </w:p>
        </w:tc>
      </w:tr>
    </w:tbl>
    <w:p w:rsidR="00DB3823" w:rsidRPr="002B3079" w:rsidRDefault="00DB3823" w:rsidP="00B30D25">
      <w:pPr>
        <w:pStyle w:val="Textkrper2"/>
        <w:spacing w:line="240" w:lineRule="auto"/>
        <w:rPr>
          <w:u w:val="none"/>
          <w:lang w:val="en-US"/>
        </w:rPr>
      </w:pPr>
    </w:p>
    <w:p w:rsidR="00DE1D52" w:rsidRPr="001076B7" w:rsidRDefault="00DE1D52" w:rsidP="00023035">
      <w:pPr>
        <w:pStyle w:val="berschrift2"/>
      </w:pPr>
      <w:r w:rsidRPr="001076B7">
        <w:t xml:space="preserve">Urfa-158: </w:t>
      </w:r>
      <w:r w:rsidR="00023035" w:rsidRPr="001076B7">
        <w:t>The prophet Moses</w:t>
      </w:r>
      <w:r w:rsidRPr="001076B7">
        <w:t xml:space="preserve"> </w:t>
      </w:r>
      <w:r w:rsidR="001076B7">
        <w:t xml:space="preserve">and the mangy dog </w:t>
      </w:r>
      <w:r w:rsidRPr="001076B7">
        <w:t>[new]</w:t>
      </w:r>
    </w:p>
    <w:p w:rsidR="00DE1D52" w:rsidRDefault="001076B7" w:rsidP="00DE1D52">
      <w:pPr>
        <w:pStyle w:val="Textkrper2"/>
        <w:spacing w:line="240" w:lineRule="auto"/>
        <w:rPr>
          <w:u w:val="none"/>
        </w:rPr>
      </w:pPr>
      <w:r>
        <w:rPr>
          <w:u w:val="none"/>
        </w:rPr>
        <w:t>21</w:t>
      </w:r>
      <w:r w:rsidR="00DE1D52">
        <w:rPr>
          <w:u w:val="none"/>
        </w:rPr>
        <w:t xml:space="preserve"> Nov 2014</w:t>
      </w:r>
    </w:p>
    <w:p w:rsidR="00DE1D52" w:rsidRDefault="00DE1D52" w:rsidP="00DE1D5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E1D52" w:rsidRPr="001076B7" w:rsidTr="00C84793">
        <w:tc>
          <w:tcPr>
            <w:tcW w:w="850" w:type="dxa"/>
          </w:tcPr>
          <w:p w:rsidR="00DE1D52" w:rsidRDefault="00DE1D52" w:rsidP="00C84793">
            <w:pPr>
              <w:rPr>
                <w:lang w:val="en-US"/>
              </w:rPr>
            </w:pPr>
            <w:r>
              <w:rPr>
                <w:lang w:val="en-US"/>
              </w:rPr>
              <w:t>0:01</w:t>
            </w:r>
          </w:p>
        </w:tc>
        <w:tc>
          <w:tcPr>
            <w:tcW w:w="3969" w:type="dxa"/>
          </w:tcPr>
          <w:p w:rsidR="00DE1D52" w:rsidRPr="001076B7" w:rsidRDefault="001076B7" w:rsidP="00C84793">
            <w:pPr>
              <w:rPr>
                <w:lang w:val="en-US" w:bidi="ar-OM"/>
              </w:rPr>
            </w:pPr>
            <w:r w:rsidRPr="001076B7">
              <w:rPr>
                <w:lang w:val="en-US"/>
              </w:rPr>
              <w:t>ˀan-nibi Mūse ˀuxra hnītu misˁaltu g</w:t>
            </w:r>
            <w:r>
              <w:rPr>
                <w:lang w:val="en-US"/>
              </w:rPr>
              <w:t xml:space="preserve">āyil </w:t>
            </w:r>
            <w:r w:rsidR="00807757">
              <w:rPr>
                <w:lang w:val="en-US"/>
              </w:rPr>
              <w:t>“yā rabbi l-ˁālamīn” gāyi</w:t>
            </w:r>
            <w:r w:rsidR="008A5E11">
              <w:rPr>
                <w:lang w:val="en-US"/>
              </w:rPr>
              <w:t>l-lu “yā Mūse! rūḥ hāt-illi ˀašyan al-xalayiǧ, ˀašyan al-xalayiǧ hāt-illi!”</w:t>
            </w:r>
          </w:p>
        </w:tc>
        <w:tc>
          <w:tcPr>
            <w:tcW w:w="4253" w:type="dxa"/>
          </w:tcPr>
          <w:p w:rsidR="00DE1D52" w:rsidRPr="001076B7" w:rsidRDefault="00DE1D52"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Pr="008A5E11" w:rsidRDefault="008A5E11" w:rsidP="00C84793">
            <w:pPr>
              <w:rPr>
                <w:lang w:val="en-US"/>
              </w:rPr>
            </w:pPr>
            <w:r w:rsidRPr="008A5E11">
              <w:rPr>
                <w:lang w:val="en-US"/>
              </w:rPr>
              <w:t>ygūl rāyiḥ an-nibi Mūse mda</w:t>
            </w:r>
            <w:r>
              <w:rPr>
                <w:lang w:val="en-US"/>
              </w:rPr>
              <w:t>ḥḥiǧ, lā… mdaḥḥiǧ hīčiḏ lāǧi čalib naǧrab ylaˁˁib an-nafis ygūl w-ǧāy gāḏ̣ib ḥāṭṭ al-ᵊmrəse w-ḥāṭṭha b-ᵊrgubtu w-ǧāy.</w:t>
            </w:r>
          </w:p>
        </w:tc>
        <w:tc>
          <w:tcPr>
            <w:tcW w:w="4253" w:type="dxa"/>
          </w:tcPr>
          <w:p w:rsidR="008A5E11" w:rsidRPr="008A5E11" w:rsidRDefault="008A5E11"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Pr="008A5E11" w:rsidRDefault="008A5E11" w:rsidP="00C84793">
            <w:pPr>
              <w:rPr>
                <w:lang w:val="en-US"/>
              </w:rPr>
            </w:pPr>
            <w:r>
              <w:rPr>
                <w:lang w:val="en-US"/>
              </w:rPr>
              <w:t>yišḥaṭu w-gāyim ysōlif ḥālu gāyl “āni ǧibit ač-čälib hāḏa ˁaǧab āni maqbūl alle ˀač-čälib hāḏa ˁinid aḷḷa?”</w:t>
            </w:r>
          </w:p>
        </w:tc>
        <w:tc>
          <w:tcPr>
            <w:tcW w:w="4253" w:type="dxa"/>
          </w:tcPr>
          <w:p w:rsidR="008A5E11" w:rsidRPr="008A5E11" w:rsidRDefault="008A5E11"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Default="008A5E11" w:rsidP="00082F82">
            <w:pPr>
              <w:rPr>
                <w:lang w:val="en-US"/>
              </w:rPr>
            </w:pPr>
            <w:r>
              <w:rPr>
                <w:lang w:val="en-US"/>
              </w:rPr>
              <w:t>ygūl w-gāyim fāll al-ᵊmrəse w-ḥuṭṭha b-ᵊrgubtak w-ǧāy, gāyil “yā rabbi, rabb al-ˁālamīn</w:t>
            </w:r>
            <w:r w:rsidR="001D6232">
              <w:rPr>
                <w:lang w:val="en-US"/>
              </w:rPr>
              <w:t>!” yšūf huwwa</w:t>
            </w:r>
            <w:r w:rsidR="00082F82">
              <w:rPr>
                <w:lang w:val="en-US"/>
              </w:rPr>
              <w:t xml:space="preserve"> w-zāti ǧa-ysawwi yšūf ḥaraktu </w:t>
            </w:r>
          </w:p>
        </w:tc>
        <w:tc>
          <w:tcPr>
            <w:tcW w:w="4253" w:type="dxa"/>
          </w:tcPr>
          <w:p w:rsidR="008A5E11" w:rsidRPr="008A5E11" w:rsidRDefault="008A5E11" w:rsidP="00C84793">
            <w:pPr>
              <w:rPr>
                <w:lang w:val="en-US" w:bidi="ar-OM"/>
              </w:rPr>
            </w:pPr>
          </w:p>
        </w:tc>
      </w:tr>
      <w:tr w:rsidR="00082F82" w:rsidRPr="008A5E11" w:rsidTr="00C84793">
        <w:tc>
          <w:tcPr>
            <w:tcW w:w="850" w:type="dxa"/>
          </w:tcPr>
          <w:p w:rsidR="00082F82" w:rsidRDefault="00082F82" w:rsidP="00C84793">
            <w:pPr>
              <w:rPr>
                <w:lang w:val="en-US"/>
              </w:rPr>
            </w:pPr>
          </w:p>
        </w:tc>
        <w:tc>
          <w:tcPr>
            <w:tcW w:w="3969" w:type="dxa"/>
          </w:tcPr>
          <w:p w:rsidR="00082F82" w:rsidRDefault="00082F82" w:rsidP="00082F82">
            <w:pPr>
              <w:rPr>
                <w:lang w:val="en-US"/>
              </w:rPr>
            </w:pPr>
            <w:r>
              <w:rPr>
                <w:lang w:val="en-US"/>
              </w:rPr>
              <w:t xml:space="preserve">gāyil, gāyil “yā rabbi </w:t>
            </w:r>
            <w:r w:rsidRPr="00082F82">
              <w:rPr>
                <w:color w:val="FF0000"/>
                <w:lang w:val="en-US"/>
              </w:rPr>
              <w:t>ˀiḥna</w:t>
            </w:r>
            <w:r>
              <w:rPr>
                <w:lang w:val="en-US"/>
              </w:rPr>
              <w:t xml:space="preserve"> ˀašyan minni mā-min, ˀašyan al-xalāyig minni mā-min.” gāyil “yā nibi Mūse! lōnak inte ǧāyb-illi haḏāk ač-čälib čān rumētak min nabawīye!” ˀā hāḏe zād l-an-nibi Mūse huwwe w-rabb al-ˁālamīn.</w:t>
            </w:r>
          </w:p>
        </w:tc>
        <w:tc>
          <w:tcPr>
            <w:tcW w:w="4253" w:type="dxa"/>
          </w:tcPr>
          <w:p w:rsidR="00082F82" w:rsidRPr="008A5E11" w:rsidRDefault="00082F82" w:rsidP="00C84793">
            <w:pPr>
              <w:rPr>
                <w:lang w:val="en-US" w:bidi="ar-OM"/>
              </w:rPr>
            </w:pPr>
          </w:p>
        </w:tc>
      </w:tr>
    </w:tbl>
    <w:p w:rsidR="00065D2C" w:rsidRPr="008A5E11" w:rsidRDefault="00065D2C" w:rsidP="00B30D25">
      <w:pPr>
        <w:pStyle w:val="Textkrper2"/>
        <w:spacing w:line="240" w:lineRule="auto"/>
        <w:rPr>
          <w:u w:val="none"/>
          <w:lang w:val="en-US"/>
        </w:rPr>
      </w:pPr>
    </w:p>
    <w:p w:rsidR="00D72822" w:rsidRPr="001076B7" w:rsidRDefault="00D72822" w:rsidP="00D72822">
      <w:pPr>
        <w:pStyle w:val="berschrift2"/>
      </w:pPr>
      <w:r w:rsidRPr="001076B7">
        <w:t xml:space="preserve">Urfa-158: The prophet Moses </w:t>
      </w:r>
      <w:r>
        <w:t xml:space="preserve">and the mangy dog </w:t>
      </w:r>
      <w:r w:rsidRPr="001076B7">
        <w:t>[new]</w:t>
      </w:r>
    </w:p>
    <w:p w:rsidR="00D72822" w:rsidRDefault="00D72822" w:rsidP="00D72822">
      <w:pPr>
        <w:pStyle w:val="Textkrper2"/>
        <w:spacing w:line="240" w:lineRule="auto"/>
        <w:rPr>
          <w:u w:val="none"/>
        </w:rPr>
      </w:pPr>
      <w:r>
        <w:rPr>
          <w:u w:val="none"/>
        </w:rPr>
        <w:t>21 Nov 2014</w:t>
      </w:r>
    </w:p>
    <w:p w:rsidR="00D72822" w:rsidRDefault="00D72822" w:rsidP="00D7282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72822" w:rsidRPr="001076B7" w:rsidTr="00C84793">
        <w:tc>
          <w:tcPr>
            <w:tcW w:w="850" w:type="dxa"/>
          </w:tcPr>
          <w:p w:rsidR="00D72822" w:rsidRDefault="00D72822" w:rsidP="00C84793">
            <w:pPr>
              <w:rPr>
                <w:lang w:val="en-US"/>
              </w:rPr>
            </w:pPr>
            <w:r>
              <w:rPr>
                <w:lang w:val="en-US"/>
              </w:rPr>
              <w:t>0:01</w:t>
            </w:r>
          </w:p>
        </w:tc>
        <w:tc>
          <w:tcPr>
            <w:tcW w:w="3969" w:type="dxa"/>
          </w:tcPr>
          <w:p w:rsidR="00D72822" w:rsidRPr="001076B7" w:rsidRDefault="00D72822" w:rsidP="00C84793">
            <w:pPr>
              <w:rPr>
                <w:lang w:val="en-US" w:bidi="ar-OM"/>
              </w:rPr>
            </w:pPr>
            <w:r w:rsidRPr="001076B7">
              <w:rPr>
                <w:lang w:val="en-US"/>
              </w:rPr>
              <w:t>ˀan-nibi Mūse ˀuxra hnītu misˁaltu g</w:t>
            </w:r>
            <w:r>
              <w:rPr>
                <w:lang w:val="en-US"/>
              </w:rPr>
              <w:t>āyil “yā rabbi l-ˁālamīn” gāyil-lu “yā Mūse! rūḥ hāt-illi ˀašyan al-xalayiǧ, ˀašyan al-xalayiǧ hāt-illi!”</w:t>
            </w:r>
          </w:p>
        </w:tc>
        <w:tc>
          <w:tcPr>
            <w:tcW w:w="4253" w:type="dxa"/>
          </w:tcPr>
          <w:p w:rsidR="00D72822" w:rsidRPr="001076B7" w:rsidRDefault="00D72822" w:rsidP="00C84793">
            <w:pPr>
              <w:rPr>
                <w:lang w:val="en-US" w:bidi="ar-OM"/>
              </w:rPr>
            </w:pPr>
          </w:p>
        </w:tc>
      </w:tr>
    </w:tbl>
    <w:p w:rsidR="00D72822" w:rsidRPr="001076B7" w:rsidRDefault="00D72822" w:rsidP="00D72822">
      <w:pPr>
        <w:pStyle w:val="berschrift2"/>
      </w:pPr>
      <w:r w:rsidRPr="001076B7">
        <w:t>Urfa-1</w:t>
      </w:r>
      <w:r>
        <w:t>60</w:t>
      </w:r>
      <w:r w:rsidRPr="001076B7">
        <w:t xml:space="preserve">: </w:t>
      </w:r>
      <w:r>
        <w:t xml:space="preserve">Sheyhmus and Abdalqadir </w:t>
      </w:r>
      <w:r w:rsidRPr="001076B7">
        <w:t>[new]</w:t>
      </w:r>
    </w:p>
    <w:p w:rsidR="00D72822" w:rsidRDefault="00D72822" w:rsidP="00D72822">
      <w:pPr>
        <w:pStyle w:val="Textkrper2"/>
        <w:spacing w:line="240" w:lineRule="auto"/>
        <w:rPr>
          <w:u w:val="none"/>
        </w:rPr>
      </w:pPr>
      <w:r>
        <w:rPr>
          <w:u w:val="none"/>
        </w:rPr>
        <w:t>21 Nov 2014</w:t>
      </w:r>
    </w:p>
    <w:p w:rsidR="00D72822" w:rsidRDefault="00D72822" w:rsidP="00D7282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72822" w:rsidRPr="001076B7" w:rsidTr="00C84793">
        <w:tc>
          <w:tcPr>
            <w:tcW w:w="850" w:type="dxa"/>
          </w:tcPr>
          <w:p w:rsidR="00D72822" w:rsidRDefault="00D72822" w:rsidP="00C84793">
            <w:pPr>
              <w:rPr>
                <w:lang w:val="en-US"/>
              </w:rPr>
            </w:pPr>
            <w:r>
              <w:rPr>
                <w:lang w:val="en-US"/>
              </w:rPr>
              <w:t>0:01</w:t>
            </w:r>
          </w:p>
        </w:tc>
        <w:tc>
          <w:tcPr>
            <w:tcW w:w="3969" w:type="dxa"/>
          </w:tcPr>
          <w:p w:rsidR="00D72822" w:rsidRPr="001076B7" w:rsidRDefault="00BB307D" w:rsidP="00D72822">
            <w:pPr>
              <w:rPr>
                <w:lang w:val="en-US" w:bidi="ar-OM"/>
              </w:rPr>
            </w:pPr>
            <w:r>
              <w:rPr>
                <w:lang w:val="en-US"/>
              </w:rPr>
              <w:t>ˀas-</w:t>
            </w:r>
            <w:r w:rsidR="00D72822">
              <w:rPr>
                <w:lang w:val="en-US"/>
              </w:rPr>
              <w:t>sulṭān Šēxmūs alḥaz bizim Türkiye Siirt bölgesinde, Mardin’de, Mardin’de şeysi orda, Mardin Diyarbakır yolu üzerinde – ˀaˁarif – orda yani yaşamış.</w:t>
            </w:r>
          </w:p>
        </w:tc>
        <w:tc>
          <w:tcPr>
            <w:tcW w:w="4253" w:type="dxa"/>
          </w:tcPr>
          <w:p w:rsidR="00D72822" w:rsidRPr="001076B7" w:rsidRDefault="00D72822" w:rsidP="00C84793">
            <w:pPr>
              <w:rPr>
                <w:lang w:val="en-US" w:bidi="ar-OM"/>
              </w:rPr>
            </w:pPr>
          </w:p>
        </w:tc>
      </w:tr>
      <w:tr w:rsidR="00D72822" w:rsidRPr="001076B7" w:rsidTr="00C84793">
        <w:tc>
          <w:tcPr>
            <w:tcW w:w="850" w:type="dxa"/>
          </w:tcPr>
          <w:p w:rsidR="00D72822" w:rsidRDefault="00D72822" w:rsidP="00C84793">
            <w:pPr>
              <w:rPr>
                <w:lang w:val="en-US"/>
              </w:rPr>
            </w:pPr>
          </w:p>
        </w:tc>
        <w:tc>
          <w:tcPr>
            <w:tcW w:w="3969" w:type="dxa"/>
          </w:tcPr>
          <w:p w:rsidR="00D72822" w:rsidRDefault="00BB307D" w:rsidP="00D72822">
            <w:pPr>
              <w:rPr>
                <w:lang w:val="en-US"/>
              </w:rPr>
            </w:pPr>
            <w:r>
              <w:rPr>
                <w:lang w:val="en-US"/>
              </w:rPr>
              <w:t>ˀas-</w:t>
            </w:r>
            <w:r w:rsidR="00D72822">
              <w:rPr>
                <w:lang w:val="en-US"/>
              </w:rPr>
              <w:t>sulṭān Šēxmūs awwali huwwa ta-ngūl ᵊb-zimānāt al-awwali huwwa w-aš-šēx ˁAbdalqādir Ǧēlāni humma yšūfūn baˁaḏ̣hum, ˀaz-zātīye humma yšūfūn baˁaḏ̣hum.</w:t>
            </w:r>
          </w:p>
        </w:tc>
        <w:tc>
          <w:tcPr>
            <w:tcW w:w="4253" w:type="dxa"/>
          </w:tcPr>
          <w:p w:rsidR="00D72822" w:rsidRPr="001076B7" w:rsidRDefault="00D72822" w:rsidP="00C84793">
            <w:pPr>
              <w:rPr>
                <w:lang w:val="en-US" w:bidi="ar-OM"/>
              </w:rPr>
            </w:pPr>
          </w:p>
        </w:tc>
      </w:tr>
      <w:tr w:rsidR="00D72822" w:rsidRPr="001076B7" w:rsidTr="00C84793">
        <w:tc>
          <w:tcPr>
            <w:tcW w:w="850" w:type="dxa"/>
          </w:tcPr>
          <w:p w:rsidR="00D72822" w:rsidRDefault="00D72822" w:rsidP="00C84793">
            <w:pPr>
              <w:rPr>
                <w:lang w:val="en-US"/>
              </w:rPr>
            </w:pPr>
          </w:p>
        </w:tc>
        <w:tc>
          <w:tcPr>
            <w:tcW w:w="3969" w:type="dxa"/>
          </w:tcPr>
          <w:p w:rsidR="00D72822" w:rsidRDefault="00D72822" w:rsidP="00BB307D">
            <w:pPr>
              <w:rPr>
                <w:lang w:val="en-US"/>
              </w:rPr>
            </w:pPr>
            <w:r>
              <w:rPr>
                <w:lang w:val="en-US"/>
              </w:rPr>
              <w:t>ygūl</w:t>
            </w:r>
            <w:r w:rsidR="00B738EF">
              <w:rPr>
                <w:lang w:val="en-US"/>
              </w:rPr>
              <w:t xml:space="preserve"> </w:t>
            </w:r>
            <w:r w:rsidR="00BB307D">
              <w:rPr>
                <w:lang w:val="en-US"/>
              </w:rPr>
              <w:t>hāḏa ˀas-sulṭān Šēxmūs čiṯīr zaˁˁāl, yizˁal, ǧaˁad ywarrid al-baqče, ywarrid al-baqče w-aš-Šēx ˁAbdalqādir Gēlāni b-Baġdād ǧaˁad yinṭi l-aṭ-ṭalaba, yinṭīhum daris.</w:t>
            </w:r>
          </w:p>
        </w:tc>
        <w:tc>
          <w:tcPr>
            <w:tcW w:w="4253" w:type="dxa"/>
          </w:tcPr>
          <w:p w:rsidR="00D72822" w:rsidRPr="001076B7" w:rsidRDefault="00D72822" w:rsidP="00C84793">
            <w:pPr>
              <w:rPr>
                <w:lang w:val="en-US" w:bidi="ar-OM"/>
              </w:rPr>
            </w:pPr>
          </w:p>
        </w:tc>
      </w:tr>
      <w:tr w:rsidR="003F2F61" w:rsidRPr="001076B7" w:rsidTr="00C84793">
        <w:tc>
          <w:tcPr>
            <w:tcW w:w="850" w:type="dxa"/>
          </w:tcPr>
          <w:p w:rsidR="003F2F61" w:rsidRDefault="003F2F61" w:rsidP="00C84793">
            <w:pPr>
              <w:rPr>
                <w:lang w:val="en-US"/>
              </w:rPr>
            </w:pPr>
          </w:p>
        </w:tc>
        <w:tc>
          <w:tcPr>
            <w:tcW w:w="3969" w:type="dxa"/>
          </w:tcPr>
          <w:p w:rsidR="003F2F61" w:rsidRDefault="003F2F61" w:rsidP="00BB307D">
            <w:pPr>
              <w:rPr>
                <w:lang w:val="en-US"/>
              </w:rPr>
            </w:pPr>
            <w:r>
              <w:rPr>
                <w:lang w:val="en-US"/>
              </w:rPr>
              <w:t>hināk humma yšūfūn baˁaḏ̣hum huwwa hāḏa hēne b-Mardīn ᵊb-Turkīye w-haḏāk ᵊb-Baġdād yšūfūn baˁaḏ̣hum.</w:t>
            </w:r>
          </w:p>
        </w:tc>
        <w:tc>
          <w:tcPr>
            <w:tcW w:w="4253" w:type="dxa"/>
          </w:tcPr>
          <w:p w:rsidR="003F2F61" w:rsidRPr="001076B7" w:rsidRDefault="003F2F61" w:rsidP="00C84793">
            <w:pPr>
              <w:rPr>
                <w:lang w:val="en-US" w:bidi="ar-OM"/>
              </w:rPr>
            </w:pPr>
          </w:p>
        </w:tc>
      </w:tr>
      <w:tr w:rsidR="003F2F61" w:rsidRPr="001076B7" w:rsidTr="00C84793">
        <w:tc>
          <w:tcPr>
            <w:tcW w:w="850" w:type="dxa"/>
          </w:tcPr>
          <w:p w:rsidR="003F2F61" w:rsidRDefault="003F2F61" w:rsidP="00C84793">
            <w:pPr>
              <w:rPr>
                <w:lang w:val="en-US"/>
              </w:rPr>
            </w:pPr>
          </w:p>
        </w:tc>
        <w:tc>
          <w:tcPr>
            <w:tcW w:w="3969" w:type="dxa"/>
          </w:tcPr>
          <w:p w:rsidR="003F2F61" w:rsidRDefault="006D0E99" w:rsidP="00BB307D">
            <w:pPr>
              <w:rPr>
                <w:lang w:val="en-US"/>
              </w:rPr>
            </w:pPr>
            <w:r>
              <w:rPr>
                <w:lang w:val="en-US"/>
              </w:rPr>
              <w:t xml:space="preserve">ygūl al-mayye tingaṭiˁ w-haḏāk yšūfu, yšūfūn baˁaḏ̣hum, w-hāḏa min </w:t>
            </w:r>
            <w:r w:rsidR="0072256A">
              <w:rPr>
                <w:lang w:val="en-US"/>
              </w:rPr>
              <w:t>ᵊˁzaltu ygūl yihni waktinnu ysāwi ydaššir, ydaššir riǧlu,</w:t>
            </w:r>
          </w:p>
        </w:tc>
        <w:tc>
          <w:tcPr>
            <w:tcW w:w="4253" w:type="dxa"/>
          </w:tcPr>
          <w:p w:rsidR="003F2F61" w:rsidRPr="001076B7" w:rsidRDefault="003F2F61" w:rsidP="00C84793">
            <w:pPr>
              <w:rPr>
                <w:lang w:val="en-US" w:bidi="ar-OM"/>
              </w:rPr>
            </w:pPr>
          </w:p>
        </w:tc>
      </w:tr>
      <w:tr w:rsidR="0072256A" w:rsidRPr="001076B7" w:rsidTr="00C84793">
        <w:tc>
          <w:tcPr>
            <w:tcW w:w="850" w:type="dxa"/>
          </w:tcPr>
          <w:p w:rsidR="0072256A" w:rsidRDefault="0072256A" w:rsidP="00C84793">
            <w:pPr>
              <w:rPr>
                <w:lang w:val="en-US"/>
              </w:rPr>
            </w:pPr>
          </w:p>
        </w:tc>
        <w:tc>
          <w:tcPr>
            <w:tcW w:w="3969" w:type="dxa"/>
          </w:tcPr>
          <w:p w:rsidR="0072256A" w:rsidRDefault="0072256A" w:rsidP="0072256A">
            <w:pPr>
              <w:rPr>
                <w:lang w:val="en-US"/>
              </w:rPr>
            </w:pPr>
            <w:r>
              <w:rPr>
                <w:lang w:val="en-US"/>
              </w:rPr>
              <w:t>ygūl waktinnu mdaššir riǧlu hāḏa ˁād yizˁal ˀas-sulṭān Šēxmūs yizˁal 1:17 ygūl ḥade al-ᵊhnīyāt ygūl, ygūl al-mayye ˁād ygūl “ršugi al-mayye min ad-Diyārbakir il Baġdād.</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p>
        </w:tc>
        <w:tc>
          <w:tcPr>
            <w:tcW w:w="3969" w:type="dxa"/>
          </w:tcPr>
          <w:p w:rsidR="0072256A" w:rsidRDefault="0072256A" w:rsidP="00BB307D">
            <w:pPr>
              <w:rPr>
                <w:lang w:val="en-US"/>
              </w:rPr>
            </w:pPr>
            <w:r>
              <w:rPr>
                <w:lang w:val="en-US"/>
              </w:rPr>
              <w:t>ˀuršugi ˁala hnīyāt al-ˁiǧyān al da-yigrūn, ˀaṭ-ṭalaba, ˁala difātir aṭ-ṭalaba.” ygūl waktinhe rāšǧe ha-l-mayye ygūl gāylīn “hāḏi l-mayye ḏi mnēn ǧatne?”</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r>
              <w:rPr>
                <w:lang w:val="en-US"/>
              </w:rPr>
              <w:t>1:36</w:t>
            </w:r>
          </w:p>
        </w:tc>
        <w:tc>
          <w:tcPr>
            <w:tcW w:w="3969" w:type="dxa"/>
          </w:tcPr>
          <w:p w:rsidR="0072256A" w:rsidRPr="0072256A" w:rsidRDefault="0072256A" w:rsidP="00742687">
            <w:pPr>
              <w:rPr>
                <w:lang w:val="en-US" w:bidi="ar-OM"/>
              </w:rPr>
            </w:pPr>
            <w:r>
              <w:rPr>
                <w:lang w:val="en-US"/>
              </w:rPr>
              <w:t>gāyil hāḏa “</w:t>
            </w:r>
            <w:r w:rsidR="00742687">
              <w:rPr>
                <w:lang w:val="en-US"/>
              </w:rPr>
              <w:t>ˀ</w:t>
            </w:r>
            <w:r>
              <w:rPr>
                <w:lang w:val="en-US"/>
              </w:rPr>
              <w:t xml:space="preserve">as-sulṭān Šēxmūs izˁil minne. hāḏa ṣadīǧi raššag mayytu li hēne. hāḏi zād </w:t>
            </w:r>
            <w:r>
              <w:rPr>
                <w:lang w:val="de-AT" w:bidi="ar-OM"/>
              </w:rPr>
              <w:t>ᵊ</w:t>
            </w:r>
            <w:r w:rsidRPr="0072256A">
              <w:rPr>
                <w:lang w:val="en-US" w:bidi="ar-OM"/>
              </w:rPr>
              <w:t>hn</w:t>
            </w:r>
            <w:r>
              <w:rPr>
                <w:lang w:val="en-US" w:bidi="ar-OM"/>
              </w:rPr>
              <w:t xml:space="preserve">īt </w:t>
            </w:r>
            <w:r>
              <w:rPr>
                <w:lang w:val="en-US"/>
              </w:rPr>
              <w:t>Šēxmūs.”</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r>
              <w:rPr>
                <w:lang w:val="en-US"/>
              </w:rPr>
              <w:t>1:43</w:t>
            </w:r>
          </w:p>
        </w:tc>
        <w:tc>
          <w:tcPr>
            <w:tcW w:w="3969" w:type="dxa"/>
          </w:tcPr>
          <w:p w:rsidR="0072256A" w:rsidRDefault="0072256A" w:rsidP="0072256A">
            <w:pPr>
              <w:rPr>
                <w:lang w:val="en-US"/>
              </w:rPr>
            </w:pPr>
            <w:r>
              <w:rPr>
                <w:lang w:val="en-US"/>
              </w:rPr>
              <w:t xml:space="preserve">Šēxmūs ˁayne ˀawwal ᵊb-zimānāt al-awwali demek awwal hāḏe šī ḥarib </w:t>
            </w:r>
            <w:r w:rsidR="00E23EEA">
              <w:rPr>
                <w:lang w:val="en-US"/>
              </w:rPr>
              <w:t>ᵊb-Turkīye w-ygūlūn al-ḥarib gāyme ṭ-ṭayyāṛa trūḥ tuḏ̣rub yaˁni w-ᵊtrudd.</w:t>
            </w:r>
          </w:p>
        </w:tc>
        <w:tc>
          <w:tcPr>
            <w:tcW w:w="4253" w:type="dxa"/>
          </w:tcPr>
          <w:p w:rsidR="0072256A" w:rsidRPr="001076B7" w:rsidRDefault="0072256A" w:rsidP="00C84793">
            <w:pPr>
              <w:rPr>
                <w:lang w:val="en-US" w:bidi="ar-OM"/>
              </w:rPr>
            </w:pPr>
          </w:p>
        </w:tc>
      </w:tr>
      <w:tr w:rsidR="0064374A" w:rsidRPr="001076B7" w:rsidTr="00C84793">
        <w:tc>
          <w:tcPr>
            <w:tcW w:w="850" w:type="dxa"/>
          </w:tcPr>
          <w:p w:rsidR="0064374A" w:rsidRDefault="0064374A" w:rsidP="00C84793">
            <w:pPr>
              <w:rPr>
                <w:lang w:val="en-US"/>
              </w:rPr>
            </w:pPr>
          </w:p>
        </w:tc>
        <w:tc>
          <w:tcPr>
            <w:tcW w:w="3969" w:type="dxa"/>
          </w:tcPr>
          <w:p w:rsidR="0064374A" w:rsidRDefault="0064374A" w:rsidP="0064374A">
            <w:pPr>
              <w:rPr>
                <w:lang w:val="en-US"/>
              </w:rPr>
            </w:pPr>
            <w:r>
              <w:rPr>
                <w:lang w:val="en-US"/>
              </w:rPr>
              <w:t>tuḏ̣rub bambāt w-ᵊtrudd, ygūl waktin ᵊmxallṣa yāqit, ᵊmxallṣa bambāt zād aṭ-ṭayyāra, ˀawwali b-ḥarib Qəbrəṣ ī, ḥarib Qəbrəṣ ī.</w:t>
            </w:r>
          </w:p>
        </w:tc>
        <w:tc>
          <w:tcPr>
            <w:tcW w:w="4253" w:type="dxa"/>
          </w:tcPr>
          <w:p w:rsidR="0064374A" w:rsidRPr="001076B7" w:rsidRDefault="0064374A" w:rsidP="00C84793">
            <w:pPr>
              <w:rPr>
                <w:lang w:val="en-US" w:bidi="ar-OM"/>
              </w:rPr>
            </w:pPr>
          </w:p>
        </w:tc>
      </w:tr>
      <w:tr w:rsidR="0064374A" w:rsidRPr="001076B7" w:rsidTr="00C84793">
        <w:tc>
          <w:tcPr>
            <w:tcW w:w="850" w:type="dxa"/>
          </w:tcPr>
          <w:p w:rsidR="0064374A" w:rsidRDefault="0064374A" w:rsidP="00C84793">
            <w:pPr>
              <w:rPr>
                <w:lang w:val="en-US"/>
              </w:rPr>
            </w:pPr>
          </w:p>
        </w:tc>
        <w:tc>
          <w:tcPr>
            <w:tcW w:w="3969" w:type="dxa"/>
          </w:tcPr>
          <w:p w:rsidR="0064374A" w:rsidRDefault="0064374A" w:rsidP="0064374A">
            <w:pPr>
              <w:rPr>
                <w:lang w:val="en-US"/>
              </w:rPr>
            </w:pPr>
            <w:r>
              <w:rPr>
                <w:lang w:val="en-US"/>
              </w:rPr>
              <w:t>ygūl waktinhe ygūl ᵊmxalliṣ yāqit w-ᵊmxalliṣ bambāt ygūl demek ki ˀaz-zlime, ˀal-pilōt yrīd yrudd al-pilōt, yrīd yrudd ˁala Turkīye, ˁala Turkīye. ˀī pilot ˁaskarīye yrīd yrudd</w:t>
            </w:r>
          </w:p>
        </w:tc>
        <w:tc>
          <w:tcPr>
            <w:tcW w:w="4253" w:type="dxa"/>
          </w:tcPr>
          <w:p w:rsidR="0064374A" w:rsidRPr="001076B7" w:rsidRDefault="0064374A" w:rsidP="00C84793">
            <w:pPr>
              <w:rPr>
                <w:lang w:val="en-US" w:bidi="ar-OM"/>
              </w:rPr>
            </w:pPr>
          </w:p>
        </w:tc>
      </w:tr>
      <w:tr w:rsidR="0064374A" w:rsidRPr="001076B7" w:rsidTr="00C84793">
        <w:tc>
          <w:tcPr>
            <w:tcW w:w="850" w:type="dxa"/>
          </w:tcPr>
          <w:p w:rsidR="0064374A" w:rsidRDefault="0064374A" w:rsidP="00C84793">
            <w:pPr>
              <w:rPr>
                <w:lang w:val="en-US"/>
              </w:rPr>
            </w:pPr>
            <w:r>
              <w:rPr>
                <w:lang w:val="en-US"/>
              </w:rPr>
              <w:t>2:15</w:t>
            </w:r>
          </w:p>
        </w:tc>
        <w:tc>
          <w:tcPr>
            <w:tcW w:w="3969" w:type="dxa"/>
          </w:tcPr>
          <w:p w:rsidR="0064374A" w:rsidRDefault="0064374A" w:rsidP="0064374A">
            <w:pPr>
              <w:rPr>
                <w:lang w:val="en-US"/>
              </w:rPr>
            </w:pPr>
            <w:r>
              <w:rPr>
                <w:lang w:val="en-US"/>
              </w:rPr>
              <w:t>ygūl w-ᵊmdaḥḥiǧ haḏāk inhibetli bir adam waṛā zlime warā, ygūl mihni ǧāˁid b-aṭ-ṭayyāṛa ygūl ḥitt gaḷbu yaˁni gāyim yihni – xāyif – xāyif.</w:t>
            </w:r>
          </w:p>
        </w:tc>
        <w:tc>
          <w:tcPr>
            <w:tcW w:w="4253" w:type="dxa"/>
          </w:tcPr>
          <w:p w:rsidR="0064374A" w:rsidRPr="001076B7" w:rsidRDefault="0064374A" w:rsidP="00C84793">
            <w:pPr>
              <w:rPr>
                <w:lang w:val="en-US" w:bidi="ar-OM"/>
              </w:rPr>
            </w:pPr>
          </w:p>
        </w:tc>
      </w:tr>
      <w:tr w:rsidR="0064374A" w:rsidRPr="0064374A" w:rsidTr="00C84793">
        <w:tc>
          <w:tcPr>
            <w:tcW w:w="850" w:type="dxa"/>
          </w:tcPr>
          <w:p w:rsidR="0064374A" w:rsidRDefault="0064374A" w:rsidP="00C84793">
            <w:pPr>
              <w:rPr>
                <w:lang w:val="en-US"/>
              </w:rPr>
            </w:pPr>
          </w:p>
        </w:tc>
        <w:tc>
          <w:tcPr>
            <w:tcW w:w="3969" w:type="dxa"/>
          </w:tcPr>
          <w:p w:rsidR="0064374A" w:rsidRPr="0064374A" w:rsidRDefault="0064374A" w:rsidP="0064374A">
            <w:pPr>
              <w:rPr>
                <w:lang w:val="en-US"/>
              </w:rPr>
            </w:pPr>
            <w:r>
              <w:rPr>
                <w:lang w:val="en-US"/>
              </w:rPr>
              <w:t xml:space="preserve">gāyil “ˀimiš! ši-trīd ᵊtrudd? lā trudd! </w:t>
            </w:r>
            <w:r w:rsidRPr="0064374A">
              <w:rPr>
                <w:lang w:val="en-US"/>
              </w:rPr>
              <w:t>ˀimiš!” gāyil “māni lissa bambātak m</w:t>
            </w:r>
            <w:r>
              <w:rPr>
                <w:lang w:val="en-US"/>
              </w:rPr>
              <w:t>ā xaḷḷaṣithin.” gāyil “māni mā_ḏ̣all xallaṣit” gāyil “xallaṣt al-bambāt, banzīl mā ˁindi, banzīl mā ˁindi.</w:t>
            </w:r>
          </w:p>
        </w:tc>
        <w:tc>
          <w:tcPr>
            <w:tcW w:w="4253" w:type="dxa"/>
          </w:tcPr>
          <w:p w:rsidR="0064374A" w:rsidRPr="0064374A" w:rsidRDefault="0064374A" w:rsidP="00C84793">
            <w:pPr>
              <w:rPr>
                <w:lang w:val="en-US" w:bidi="ar-OM"/>
              </w:rPr>
            </w:pPr>
          </w:p>
        </w:tc>
      </w:tr>
      <w:tr w:rsidR="00B4329E" w:rsidRPr="0064374A" w:rsidTr="00C84793">
        <w:tc>
          <w:tcPr>
            <w:tcW w:w="850" w:type="dxa"/>
          </w:tcPr>
          <w:p w:rsidR="00B4329E" w:rsidRDefault="00B4329E" w:rsidP="00C84793">
            <w:pPr>
              <w:rPr>
                <w:lang w:val="en-US"/>
              </w:rPr>
            </w:pPr>
          </w:p>
        </w:tc>
        <w:tc>
          <w:tcPr>
            <w:tcW w:w="3969" w:type="dxa"/>
          </w:tcPr>
          <w:p w:rsidR="00B4329E" w:rsidRDefault="00B4329E" w:rsidP="00B4329E">
            <w:pPr>
              <w:rPr>
                <w:lang w:val="en-US"/>
              </w:rPr>
            </w:pPr>
            <w:r>
              <w:rPr>
                <w:lang w:val="en-US"/>
              </w:rPr>
              <w:t>mā ˁindi, xallaṣt al-ᵊhnīye, ˀal-yāqit əxləṣ, ˀal-yāqit w-al-bambāt.” gāyil “ˀimiš ˁindak yāqit zād w-ˁindak bambāt zād.”</w:t>
            </w:r>
          </w:p>
        </w:tc>
        <w:tc>
          <w:tcPr>
            <w:tcW w:w="4253" w:type="dxa"/>
          </w:tcPr>
          <w:p w:rsidR="00B4329E" w:rsidRPr="0064374A" w:rsidRDefault="00B4329E" w:rsidP="00C84793">
            <w:pPr>
              <w:rPr>
                <w:lang w:val="en-US" w:bidi="ar-OM"/>
              </w:rPr>
            </w:pPr>
          </w:p>
        </w:tc>
      </w:tr>
      <w:tr w:rsidR="00B4329E" w:rsidRPr="0064374A" w:rsidTr="00C84793">
        <w:tc>
          <w:tcPr>
            <w:tcW w:w="850" w:type="dxa"/>
          </w:tcPr>
          <w:p w:rsidR="00B4329E" w:rsidRDefault="00B4329E" w:rsidP="00C84793">
            <w:pPr>
              <w:rPr>
                <w:lang w:val="en-US"/>
              </w:rPr>
            </w:pPr>
          </w:p>
        </w:tc>
        <w:tc>
          <w:tcPr>
            <w:tcW w:w="3969" w:type="dxa"/>
          </w:tcPr>
          <w:p w:rsidR="00B4329E" w:rsidRDefault="00510E13" w:rsidP="00510E13">
            <w:pPr>
              <w:rPr>
                <w:lang w:val="en-US"/>
              </w:rPr>
            </w:pPr>
            <w:r>
              <w:rPr>
                <w:lang w:val="en-US"/>
              </w:rPr>
              <w:t xml:space="preserve">w-māši waktinnu māši gāyil “mā tgūl-illi min inte?” gāyil “ˀāni s-sulṭān Šēxmūs.” 2:50 aha </w:t>
            </w:r>
            <w:r w:rsidR="00742687">
              <w:rPr>
                <w:lang w:val="en-US"/>
              </w:rPr>
              <w:t>ygūl ᵊmdaḥḥiǧ hīčiḏ warā ygūl in ma māmin lā ˁindu ḥade walla mā ḥūd.</w:t>
            </w:r>
          </w:p>
        </w:tc>
        <w:tc>
          <w:tcPr>
            <w:tcW w:w="4253" w:type="dxa"/>
          </w:tcPr>
          <w:p w:rsidR="00B4329E" w:rsidRPr="0064374A" w:rsidRDefault="00B4329E" w:rsidP="00C84793">
            <w:pPr>
              <w:rPr>
                <w:lang w:val="en-US" w:bidi="ar-OM"/>
              </w:rPr>
            </w:pPr>
          </w:p>
        </w:tc>
      </w:tr>
      <w:tr w:rsidR="00742687" w:rsidRPr="0064374A" w:rsidTr="00C84793">
        <w:tc>
          <w:tcPr>
            <w:tcW w:w="850" w:type="dxa"/>
          </w:tcPr>
          <w:p w:rsidR="00742687" w:rsidRDefault="00742687" w:rsidP="00C84793">
            <w:pPr>
              <w:rPr>
                <w:lang w:val="en-US"/>
              </w:rPr>
            </w:pPr>
          </w:p>
        </w:tc>
        <w:tc>
          <w:tcPr>
            <w:tcW w:w="3969" w:type="dxa"/>
          </w:tcPr>
          <w:p w:rsidR="00742687" w:rsidRDefault="00742687" w:rsidP="00510E13">
            <w:pPr>
              <w:rPr>
                <w:lang w:val="en-US"/>
              </w:rPr>
            </w:pPr>
            <w:r>
              <w:rPr>
                <w:lang w:val="en-US"/>
              </w:rPr>
              <w:t>ygūl ṣaḥīḥ ˁindu bambāt w-ˁindu yāqit. ˀī b-iḏn aḷḷa ygūl w-zād bambātu w-ǧāy waktinnu ǧāy ygūl w gāyim yisˁal.</w:t>
            </w:r>
          </w:p>
        </w:tc>
        <w:tc>
          <w:tcPr>
            <w:tcW w:w="4253" w:type="dxa"/>
          </w:tcPr>
          <w:p w:rsidR="00742687" w:rsidRPr="0064374A" w:rsidRDefault="00742687" w:rsidP="00C84793">
            <w:pPr>
              <w:rPr>
                <w:lang w:val="en-US" w:bidi="ar-OM"/>
              </w:rPr>
            </w:pPr>
          </w:p>
        </w:tc>
      </w:tr>
      <w:tr w:rsidR="00742687" w:rsidRPr="0064374A" w:rsidTr="00C84793">
        <w:tc>
          <w:tcPr>
            <w:tcW w:w="850" w:type="dxa"/>
          </w:tcPr>
          <w:p w:rsidR="00742687" w:rsidRDefault="00742687" w:rsidP="00C84793">
            <w:pPr>
              <w:rPr>
                <w:lang w:val="en-US"/>
              </w:rPr>
            </w:pPr>
          </w:p>
        </w:tc>
        <w:tc>
          <w:tcPr>
            <w:tcW w:w="3969" w:type="dxa"/>
          </w:tcPr>
          <w:p w:rsidR="00742687" w:rsidRPr="00742687" w:rsidRDefault="00742687" w:rsidP="00742687">
            <w:pPr>
              <w:rPr>
                <w:lang w:val="en-US"/>
              </w:rPr>
            </w:pPr>
            <w:r w:rsidRPr="00742687">
              <w:rPr>
                <w:lang w:val="en-US"/>
              </w:rPr>
              <w:t xml:space="preserve">yisˁal </w:t>
            </w:r>
            <w:r>
              <w:rPr>
                <w:lang w:val="en-US"/>
              </w:rPr>
              <w:t>“</w:t>
            </w:r>
            <w:r w:rsidRPr="00742687">
              <w:rPr>
                <w:lang w:val="en-US"/>
              </w:rPr>
              <w:t xml:space="preserve">aṣṣōb aṣṣōb </w:t>
            </w:r>
            <w:r>
              <w:rPr>
                <w:lang w:val="en-US"/>
              </w:rPr>
              <w:t>as-sulṭān Šēxmūs aṣṣōbu?” lummunu yisˁal winnu gāylī-lu “as-sulṭān Šēxmūs bi-Diyarbakir ā b-ᵊflān məṭraḥ.”</w:t>
            </w:r>
          </w:p>
        </w:tc>
        <w:tc>
          <w:tcPr>
            <w:tcW w:w="4253" w:type="dxa"/>
          </w:tcPr>
          <w:p w:rsidR="00742687" w:rsidRPr="0064374A" w:rsidRDefault="00742687" w:rsidP="00C84793">
            <w:pPr>
              <w:rPr>
                <w:lang w:val="en-US" w:bidi="ar-OM"/>
              </w:rPr>
            </w:pPr>
          </w:p>
        </w:tc>
      </w:tr>
      <w:tr w:rsidR="00742687" w:rsidRPr="00742687" w:rsidTr="00C84793">
        <w:tc>
          <w:tcPr>
            <w:tcW w:w="850" w:type="dxa"/>
          </w:tcPr>
          <w:p w:rsidR="00742687" w:rsidRDefault="00742687" w:rsidP="00C84793">
            <w:pPr>
              <w:rPr>
                <w:lang w:val="en-US"/>
              </w:rPr>
            </w:pPr>
          </w:p>
        </w:tc>
        <w:tc>
          <w:tcPr>
            <w:tcW w:w="3969" w:type="dxa"/>
          </w:tcPr>
          <w:p w:rsidR="00742687" w:rsidRPr="00742687" w:rsidRDefault="00742687" w:rsidP="004F0BD0">
            <w:pPr>
              <w:rPr>
                <w:lang w:val="en-US"/>
              </w:rPr>
            </w:pPr>
            <w:r w:rsidRPr="00742687">
              <w:rPr>
                <w:lang w:val="en-US"/>
              </w:rPr>
              <w:t xml:space="preserve">ygūl w-kull sine ˀaz-zlime haḏāk gerçek bir olay yani, </w:t>
            </w:r>
            <w:r>
              <w:rPr>
                <w:lang w:val="en-US"/>
              </w:rPr>
              <w:t>ˀ</w:t>
            </w:r>
            <w:r w:rsidR="004F0BD0">
              <w:rPr>
                <w:lang w:val="en-US"/>
              </w:rPr>
              <w:t>az-zlime huwwa w-ˁiǧyānu yiǧūn hēne alli yzūrūnu.</w:t>
            </w:r>
          </w:p>
        </w:tc>
        <w:tc>
          <w:tcPr>
            <w:tcW w:w="4253" w:type="dxa"/>
          </w:tcPr>
          <w:p w:rsidR="00742687" w:rsidRPr="00742687" w:rsidRDefault="00742687" w:rsidP="00C84793">
            <w:pPr>
              <w:rPr>
                <w:lang w:val="en-US" w:bidi="ar-OM"/>
              </w:rPr>
            </w:pPr>
          </w:p>
        </w:tc>
      </w:tr>
      <w:tr w:rsidR="004F0BD0" w:rsidRPr="00742687" w:rsidTr="00C84793">
        <w:tc>
          <w:tcPr>
            <w:tcW w:w="850" w:type="dxa"/>
          </w:tcPr>
          <w:p w:rsidR="004F0BD0" w:rsidRDefault="004F0BD0" w:rsidP="00C84793">
            <w:pPr>
              <w:rPr>
                <w:lang w:val="en-US"/>
              </w:rPr>
            </w:pPr>
          </w:p>
        </w:tc>
        <w:tc>
          <w:tcPr>
            <w:tcW w:w="3969" w:type="dxa"/>
          </w:tcPr>
          <w:p w:rsidR="004F0BD0" w:rsidRPr="00742687" w:rsidRDefault="004F0BD0" w:rsidP="004F0BD0">
            <w:pPr>
              <w:rPr>
                <w:lang w:val="en-US"/>
              </w:rPr>
            </w:pPr>
            <w:r>
              <w:rPr>
                <w:lang w:val="en-US"/>
              </w:rPr>
              <w:t xml:space="preserve">ygūlūn al mā yṣīr-ilhum ḏanne, çocuğu olmayan, šī šǧarāt tīn hīčiḏ nāˁmāt, ygūl yāklūn minhin w-b-iḏn walla aḷḷa yṣīr-ilhum ḏanne. </w:t>
            </w:r>
          </w:p>
        </w:tc>
        <w:tc>
          <w:tcPr>
            <w:tcW w:w="4253" w:type="dxa"/>
          </w:tcPr>
          <w:p w:rsidR="004F0BD0" w:rsidRPr="00742687" w:rsidRDefault="004F0BD0" w:rsidP="00C84793">
            <w:pPr>
              <w:rPr>
                <w:lang w:val="en-US" w:bidi="ar-OM"/>
              </w:rPr>
            </w:pPr>
          </w:p>
        </w:tc>
      </w:tr>
      <w:tr w:rsidR="004F0BD0" w:rsidRPr="00742687" w:rsidTr="00C84793">
        <w:tc>
          <w:tcPr>
            <w:tcW w:w="850" w:type="dxa"/>
          </w:tcPr>
          <w:p w:rsidR="004F0BD0" w:rsidRDefault="004F0BD0" w:rsidP="00C84793">
            <w:pPr>
              <w:rPr>
                <w:lang w:val="en-US"/>
              </w:rPr>
            </w:pPr>
          </w:p>
        </w:tc>
        <w:tc>
          <w:tcPr>
            <w:tcW w:w="3969" w:type="dxa"/>
          </w:tcPr>
          <w:p w:rsidR="004F0BD0" w:rsidRDefault="004F0BD0" w:rsidP="004F0BD0">
            <w:pPr>
              <w:rPr>
                <w:lang w:val="en-US"/>
              </w:rPr>
            </w:pPr>
            <w:r>
              <w:rPr>
                <w:lang w:val="en-US"/>
              </w:rPr>
              <w:t>ˀalḥaz hēne zyārtu hēne kull ḥade yrūḥ, ḥatta oranın yaˁni al-ˁaǧāwīn al-ᵊbnayyāt isimhin Sulṭān w-wēlād isimhum Šēxmūs. ˀal-ˁaǧāwīn čoġunluq alḥaz hināk al b-al-bölge ḏīč.</w:t>
            </w:r>
          </w:p>
        </w:tc>
        <w:tc>
          <w:tcPr>
            <w:tcW w:w="4253" w:type="dxa"/>
          </w:tcPr>
          <w:p w:rsidR="004F0BD0" w:rsidRPr="00742687" w:rsidRDefault="004F0BD0" w:rsidP="00C84793">
            <w:pPr>
              <w:rPr>
                <w:lang w:val="en-US" w:bidi="ar-OM"/>
              </w:rPr>
            </w:pPr>
          </w:p>
        </w:tc>
      </w:tr>
    </w:tbl>
    <w:p w:rsidR="00065D2C" w:rsidRPr="00742687" w:rsidRDefault="00065D2C" w:rsidP="00B30D25">
      <w:pPr>
        <w:pStyle w:val="Textkrper2"/>
        <w:spacing w:line="240" w:lineRule="auto"/>
        <w:rPr>
          <w:u w:val="none"/>
          <w:lang w:val="en-US"/>
        </w:rPr>
      </w:pPr>
    </w:p>
    <w:p w:rsidR="00C65CCA" w:rsidRPr="001076B7" w:rsidRDefault="00C65CCA" w:rsidP="00AE1C68">
      <w:pPr>
        <w:pStyle w:val="berschrift2"/>
      </w:pPr>
      <w:r w:rsidRPr="001076B7">
        <w:t>Urfa-1</w:t>
      </w:r>
      <w:r>
        <w:t>25</w:t>
      </w:r>
      <w:r w:rsidRPr="001076B7">
        <w:t xml:space="preserve">: </w:t>
      </w:r>
      <w:r w:rsidR="00AE1C68">
        <w:t>Coffee and two grains of barley</w:t>
      </w:r>
      <w:r>
        <w:t xml:space="preserve"> </w:t>
      </w:r>
      <w:r w:rsidRPr="001076B7">
        <w:t>[new]</w:t>
      </w:r>
    </w:p>
    <w:p w:rsidR="00C65CCA" w:rsidRDefault="00AE1C68" w:rsidP="00C65CCA">
      <w:pPr>
        <w:pStyle w:val="Textkrper2"/>
        <w:spacing w:line="240" w:lineRule="auto"/>
        <w:rPr>
          <w:u w:val="none"/>
        </w:rPr>
      </w:pPr>
      <w:r>
        <w:rPr>
          <w:u w:val="none"/>
        </w:rPr>
        <w:t>15 May 2010</w:t>
      </w:r>
    </w:p>
    <w:p w:rsidR="00C65CCA" w:rsidRDefault="00DA25CE" w:rsidP="00C65CCA">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C65CCA" w:rsidRPr="001076B7" w:rsidTr="009F3FD8">
        <w:tc>
          <w:tcPr>
            <w:tcW w:w="850" w:type="dxa"/>
          </w:tcPr>
          <w:p w:rsidR="00C65CCA" w:rsidRDefault="00C65CCA" w:rsidP="009F3FD8">
            <w:pPr>
              <w:rPr>
                <w:lang w:val="en-US"/>
              </w:rPr>
            </w:pPr>
            <w:r>
              <w:rPr>
                <w:lang w:val="en-US"/>
              </w:rPr>
              <w:t>0:01</w:t>
            </w:r>
          </w:p>
        </w:tc>
        <w:tc>
          <w:tcPr>
            <w:tcW w:w="3969" w:type="dxa"/>
          </w:tcPr>
          <w:p w:rsidR="00C65CCA" w:rsidRPr="001076B7" w:rsidRDefault="00C65CCA" w:rsidP="009F3FD8">
            <w:pPr>
              <w:rPr>
                <w:lang w:val="en-US" w:bidi="ar-OM"/>
              </w:rPr>
            </w:pPr>
            <w:r>
              <w:rPr>
                <w:lang w:val="en-US"/>
              </w:rPr>
              <w:t>ᵊb-zimānāt xōǧam wāḥad rāˁi ghawa rāˁi maḏ̣īfe</w:t>
            </w:r>
            <w:r w:rsidR="004E1476">
              <w:rPr>
                <w:lang w:val="en-US"/>
              </w:rPr>
              <w:t>, ˀawwali l-ˁarab ygūlūn b-al-garāye yduggūn ᵊghawa, ᵊghawa</w:t>
            </w:r>
          </w:p>
        </w:tc>
        <w:tc>
          <w:tcPr>
            <w:tcW w:w="4253" w:type="dxa"/>
          </w:tcPr>
          <w:p w:rsidR="00C65CCA" w:rsidRPr="001076B7" w:rsidRDefault="00C65CCA" w:rsidP="009F3FD8">
            <w:pPr>
              <w:rPr>
                <w:lang w:val="en-US" w:bidi="ar-OM"/>
              </w:rPr>
            </w:pPr>
          </w:p>
        </w:tc>
      </w:tr>
      <w:tr w:rsidR="004E1476" w:rsidRPr="001076B7" w:rsidTr="009F3FD8">
        <w:tc>
          <w:tcPr>
            <w:tcW w:w="850" w:type="dxa"/>
          </w:tcPr>
          <w:p w:rsidR="004E1476" w:rsidRDefault="004E1476" w:rsidP="009F3FD8">
            <w:pPr>
              <w:rPr>
                <w:lang w:val="en-US"/>
              </w:rPr>
            </w:pPr>
          </w:p>
        </w:tc>
        <w:tc>
          <w:tcPr>
            <w:tcW w:w="3969" w:type="dxa"/>
          </w:tcPr>
          <w:p w:rsidR="004E1476" w:rsidRDefault="004E1476" w:rsidP="009F3FD8">
            <w:pPr>
              <w:rPr>
                <w:lang w:val="en-US"/>
              </w:rPr>
            </w:pPr>
            <w:r>
              <w:rPr>
                <w:lang w:val="en-US"/>
              </w:rPr>
              <w:t>ˀaz-zlime hāḏa, ydugg ᵊghawa b-an-nahāṛ kīlow ghawa yṣarrif b-as-sine talaṯmiyye w-xamsīn kīlow yṣarrif yākul ᵊghawa.</w:t>
            </w:r>
          </w:p>
        </w:tc>
        <w:tc>
          <w:tcPr>
            <w:tcW w:w="4253" w:type="dxa"/>
          </w:tcPr>
          <w:p w:rsidR="004E1476" w:rsidRPr="001076B7" w:rsidRDefault="004E1476" w:rsidP="009F3FD8">
            <w:pPr>
              <w:rPr>
                <w:lang w:val="en-US" w:bidi="ar-OM"/>
              </w:rPr>
            </w:pPr>
          </w:p>
        </w:tc>
      </w:tr>
      <w:tr w:rsidR="004E1476" w:rsidRPr="004E1476" w:rsidTr="009F3FD8">
        <w:tc>
          <w:tcPr>
            <w:tcW w:w="850" w:type="dxa"/>
          </w:tcPr>
          <w:p w:rsidR="004E1476" w:rsidRDefault="004E1476" w:rsidP="009F3FD8">
            <w:pPr>
              <w:rPr>
                <w:lang w:val="en-US"/>
              </w:rPr>
            </w:pPr>
          </w:p>
        </w:tc>
        <w:tc>
          <w:tcPr>
            <w:tcW w:w="3969" w:type="dxa"/>
          </w:tcPr>
          <w:p w:rsidR="004E1476" w:rsidRPr="004E1476" w:rsidRDefault="004E1476" w:rsidP="009F3FD8">
            <w:pPr>
              <w:rPr>
                <w:lang w:val="en-US"/>
              </w:rPr>
            </w:pPr>
            <w:r w:rsidRPr="004E1476">
              <w:rPr>
                <w:lang w:val="en-US"/>
              </w:rPr>
              <w:t xml:space="preserve">yaˁni yṣarrif </w:t>
            </w:r>
            <w:r>
              <w:rPr>
                <w:lang w:val="en-US"/>
              </w:rPr>
              <w:t>ᵊ</w:t>
            </w:r>
            <w:r w:rsidRPr="004E1476">
              <w:rPr>
                <w:lang w:val="en-US"/>
              </w:rPr>
              <w:t>ghawa sine sintēn al-mille tiǧi m-al-gar</w:t>
            </w:r>
            <w:r>
              <w:rPr>
                <w:lang w:val="en-US"/>
              </w:rPr>
              <w:t>āye, yitharraǧ[ūn] yišrabūn, bass yišrabūn ᵊghawa ˁind al-gamgūm w-an-nafīle.</w:t>
            </w:r>
          </w:p>
        </w:tc>
        <w:tc>
          <w:tcPr>
            <w:tcW w:w="4253" w:type="dxa"/>
          </w:tcPr>
          <w:p w:rsidR="004E1476" w:rsidRPr="004E1476" w:rsidRDefault="004E1476" w:rsidP="009F3FD8">
            <w:pPr>
              <w:rPr>
                <w:lang w:val="en-US" w:bidi="ar-OM"/>
              </w:rPr>
            </w:pPr>
          </w:p>
        </w:tc>
      </w:tr>
      <w:tr w:rsidR="004E1476" w:rsidRPr="004E1476" w:rsidTr="009F3FD8">
        <w:tc>
          <w:tcPr>
            <w:tcW w:w="850" w:type="dxa"/>
          </w:tcPr>
          <w:p w:rsidR="004E1476" w:rsidRDefault="004E1476" w:rsidP="004E1476">
            <w:pPr>
              <w:rPr>
                <w:lang w:val="en-US"/>
              </w:rPr>
            </w:pPr>
            <w:r>
              <w:rPr>
                <w:lang w:val="en-US"/>
              </w:rPr>
              <w:t>0:38</w:t>
            </w:r>
          </w:p>
        </w:tc>
        <w:tc>
          <w:tcPr>
            <w:tcW w:w="3969" w:type="dxa"/>
          </w:tcPr>
          <w:p w:rsidR="004E1476" w:rsidRPr="004E1476" w:rsidRDefault="009F3FD8" w:rsidP="009F3FD8">
            <w:pPr>
              <w:rPr>
                <w:lang w:val="en-US"/>
              </w:rPr>
            </w:pPr>
            <w:r>
              <w:rPr>
                <w:lang w:val="en-US"/>
              </w:rPr>
              <w:t>yḏ̣allūn l-aṣ-ṣubuḥ yišrabūn ᵊghawa, ˀaǧ-ǧīrān ˁindu yiǧūn m-al-garāye, ǧarītēn ṯalāṯ maši, yiǧūn ˁalē ta-yišrabūn ᵊghawa.</w:t>
            </w:r>
          </w:p>
        </w:tc>
        <w:tc>
          <w:tcPr>
            <w:tcW w:w="4253" w:type="dxa"/>
          </w:tcPr>
          <w:p w:rsidR="004E1476" w:rsidRPr="004E1476" w:rsidRDefault="004E1476"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yugˁudūn ˁindu yōmin yugˁudūn ˁindu ta-yišrabūn ᵊghawa, sine sintēn ṯalāṯ az-zlime hāḏa ḏ̣aˁfān yaˁni flūs mū ḏ̣āll ˁindu məṣārīyu xəlṣānāt.</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w-gāḏ̣i mū ḏ̣āll ˁindu gūǧ-in yāxuḏ ᵊghawa mā ˁād yigdar yištari ghawa.</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r>
              <w:rPr>
                <w:lang w:val="en-US"/>
              </w:rPr>
              <w:t>1:01</w:t>
            </w:r>
          </w:p>
        </w:tc>
        <w:tc>
          <w:tcPr>
            <w:tcW w:w="3969" w:type="dxa"/>
          </w:tcPr>
          <w:p w:rsidR="009F3FD8" w:rsidRPr="009F3FD8" w:rsidRDefault="009F3FD8" w:rsidP="009F3FD8">
            <w:pPr>
              <w:rPr>
                <w:lang w:val="en-US" w:bidi="ar-OM"/>
              </w:rPr>
            </w:pPr>
            <w:r>
              <w:rPr>
                <w:lang w:val="en-US"/>
              </w:rPr>
              <w:t xml:space="preserve">w-gāḏ̣ib </w:t>
            </w:r>
            <w:r>
              <w:rPr>
                <w:lang w:val="de-AT" w:bidi="ar-OM"/>
              </w:rPr>
              <w:t>ᵊ</w:t>
            </w:r>
            <w:r w:rsidRPr="009F3FD8">
              <w:rPr>
                <w:lang w:val="en-US" w:bidi="ar-OM"/>
              </w:rPr>
              <w:t>mbaṭṭil al-</w:t>
            </w:r>
            <w:r>
              <w:rPr>
                <w:lang w:val="de-AT" w:bidi="ar-OM"/>
              </w:rPr>
              <w:t>ᵊ</w:t>
            </w:r>
            <w:r w:rsidRPr="009F3FD8">
              <w:rPr>
                <w:lang w:val="en-US" w:bidi="ar-OM"/>
              </w:rPr>
              <w:t>ghawa m</w:t>
            </w:r>
            <w:r>
              <w:rPr>
                <w:lang w:val="en-US" w:bidi="ar-OM"/>
              </w:rPr>
              <w:t>əṣāri mā ˁindu gāḏ̣ib al-gamgūm al-ᵊmmāˁīn ḥāṭṭhin b-al-kōše, rāmīhin.</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wāḥad zād ṣāyir zangīl ǧidīd, yammu ta-ngūl, yam ᵊb-ǧarye ǧarītēn ṣāyir wāḥad šabˁān ǧidīd</w:t>
            </w:r>
            <w:r w:rsidR="002E0DB2">
              <w:rPr>
                <w:lang w:val="en-US"/>
              </w:rPr>
              <w:t>.</w:t>
            </w:r>
          </w:p>
        </w:tc>
        <w:tc>
          <w:tcPr>
            <w:tcW w:w="4253" w:type="dxa"/>
          </w:tcPr>
          <w:p w:rsidR="009F3FD8" w:rsidRPr="004E1476" w:rsidRDefault="009F3FD8" w:rsidP="009F3FD8">
            <w:pPr>
              <w:rPr>
                <w:lang w:val="en-US" w:bidi="ar-OM"/>
              </w:rPr>
            </w:pPr>
          </w:p>
        </w:tc>
      </w:tr>
      <w:tr w:rsidR="002E0DB2" w:rsidRPr="004E1476" w:rsidTr="009F3FD8">
        <w:tc>
          <w:tcPr>
            <w:tcW w:w="850" w:type="dxa"/>
          </w:tcPr>
          <w:p w:rsidR="002E0DB2" w:rsidRDefault="002E0DB2" w:rsidP="004E1476">
            <w:pPr>
              <w:rPr>
                <w:lang w:val="en-US"/>
              </w:rPr>
            </w:pPr>
          </w:p>
        </w:tc>
        <w:tc>
          <w:tcPr>
            <w:tcW w:w="3969" w:type="dxa"/>
          </w:tcPr>
          <w:p w:rsidR="002E0DB2" w:rsidRDefault="002E0DB2" w:rsidP="009F3FD8">
            <w:pPr>
              <w:rPr>
                <w:lang w:val="en-US"/>
              </w:rPr>
            </w:pPr>
            <w:r>
              <w:rPr>
                <w:lang w:val="en-US"/>
              </w:rPr>
              <w:t>samˁān in aš-šēx hāḏa šāyif tārič al-ᵊghawa min hēn w-ṛāyiḥ gāyil “āni ˀarīd agḏ̣ub dār aš-šēx w-ˀarīd āni ˀasāwi ghawa.”</w:t>
            </w:r>
          </w:p>
        </w:tc>
        <w:tc>
          <w:tcPr>
            <w:tcW w:w="4253" w:type="dxa"/>
          </w:tcPr>
          <w:p w:rsidR="002E0DB2" w:rsidRPr="004E1476" w:rsidRDefault="002E0DB2" w:rsidP="009F3FD8">
            <w:pPr>
              <w:rPr>
                <w:lang w:val="en-US" w:bidi="ar-OM"/>
              </w:rPr>
            </w:pPr>
          </w:p>
        </w:tc>
      </w:tr>
      <w:tr w:rsidR="002E0DB2" w:rsidRPr="004E1476" w:rsidTr="009F3FD8">
        <w:tc>
          <w:tcPr>
            <w:tcW w:w="850" w:type="dxa"/>
          </w:tcPr>
          <w:p w:rsidR="002E0DB2" w:rsidRDefault="002E0DB2" w:rsidP="004E1476">
            <w:pPr>
              <w:rPr>
                <w:lang w:val="en-US"/>
              </w:rPr>
            </w:pPr>
          </w:p>
        </w:tc>
        <w:tc>
          <w:tcPr>
            <w:tcW w:w="3969" w:type="dxa"/>
          </w:tcPr>
          <w:p w:rsidR="002E0DB2" w:rsidRDefault="002E0DB2" w:rsidP="009F3FD8">
            <w:pPr>
              <w:rPr>
                <w:lang w:val="en-US"/>
              </w:rPr>
            </w:pPr>
            <w:r>
              <w:rPr>
                <w:lang w:val="en-US"/>
              </w:rPr>
              <w:t>ᵊmdarrib al-ᵊghawa msāwi l-gamgūm, mālīhin ᵊflān gāyim ysāwi ghawa w-yṣubb l-al-ˁālam</w:t>
            </w:r>
            <w:r w:rsidR="00B10AF6">
              <w:rPr>
                <w:lang w:val="en-US"/>
              </w:rPr>
              <w:t>,</w:t>
            </w:r>
            <w:r>
              <w:rPr>
                <w:lang w:val="en-US"/>
              </w:rPr>
              <w:t xml:space="preserve"> </w:t>
            </w:r>
            <w:r w:rsidR="00B10AF6">
              <w:rPr>
                <w:lang w:val="en-US"/>
              </w:rPr>
              <w:t>ᵊzlimtu yṣubb.</w:t>
            </w:r>
          </w:p>
        </w:tc>
        <w:tc>
          <w:tcPr>
            <w:tcW w:w="4253" w:type="dxa"/>
          </w:tcPr>
          <w:p w:rsidR="002E0DB2" w:rsidRPr="004E1476" w:rsidRDefault="002E0DB2" w:rsidP="009F3FD8">
            <w:pPr>
              <w:rPr>
                <w:lang w:val="en-US" w:bidi="ar-OM"/>
              </w:rPr>
            </w:pPr>
          </w:p>
        </w:tc>
      </w:tr>
      <w:tr w:rsidR="00B10AF6" w:rsidRPr="004E1476" w:rsidTr="009F3FD8">
        <w:tc>
          <w:tcPr>
            <w:tcW w:w="850" w:type="dxa"/>
          </w:tcPr>
          <w:p w:rsidR="00B10AF6" w:rsidRDefault="00B10AF6" w:rsidP="004E1476">
            <w:pPr>
              <w:rPr>
                <w:lang w:val="en-US"/>
              </w:rPr>
            </w:pPr>
          </w:p>
        </w:tc>
        <w:tc>
          <w:tcPr>
            <w:tcW w:w="3969" w:type="dxa"/>
          </w:tcPr>
          <w:p w:rsidR="00B10AF6" w:rsidRDefault="00B10AF6" w:rsidP="009F3FD8">
            <w:pPr>
              <w:rPr>
                <w:lang w:val="en-US"/>
              </w:rPr>
            </w:pPr>
            <w:r>
              <w:rPr>
                <w:lang w:val="en-US"/>
              </w:rPr>
              <w:t>ˁindu zlime wāḥad min zilmu mdarrbu ˁa-š-šēx al-awwali, ˁala ṣāḥb al-ᵊghawa, gāyil “w-rūḥ ṣiḥ-inne la-š-šēx, gul-illu ˀIsmāˁīn ˁāzmak, ˁāzimak ˁa-l-ᵊghawa.”</w:t>
            </w:r>
          </w:p>
        </w:tc>
        <w:tc>
          <w:tcPr>
            <w:tcW w:w="4253" w:type="dxa"/>
          </w:tcPr>
          <w:p w:rsidR="00B10AF6" w:rsidRPr="004E1476" w:rsidRDefault="00B10AF6" w:rsidP="009F3FD8">
            <w:pPr>
              <w:rPr>
                <w:lang w:val="en-US" w:bidi="ar-OM"/>
              </w:rPr>
            </w:pPr>
          </w:p>
        </w:tc>
      </w:tr>
      <w:tr w:rsidR="00B10AF6" w:rsidRPr="004E1476" w:rsidTr="009F3FD8">
        <w:tc>
          <w:tcPr>
            <w:tcW w:w="850" w:type="dxa"/>
          </w:tcPr>
          <w:p w:rsidR="00B10AF6" w:rsidRDefault="00B10AF6" w:rsidP="004E1476">
            <w:pPr>
              <w:rPr>
                <w:lang w:val="en-US"/>
              </w:rPr>
            </w:pPr>
          </w:p>
        </w:tc>
        <w:tc>
          <w:tcPr>
            <w:tcW w:w="3969" w:type="dxa"/>
          </w:tcPr>
          <w:p w:rsidR="00B10AF6" w:rsidRDefault="00F775EB" w:rsidP="009F3FD8">
            <w:pPr>
              <w:rPr>
                <w:lang w:val="en-US"/>
              </w:rPr>
            </w:pPr>
            <w:r>
              <w:rPr>
                <w:lang w:val="en-US"/>
              </w:rPr>
              <w:t>ygūl ta-yiǧi ˁind-innu huwwa mbaṭṭil ᵊghawtu, ta-yiǧi yḏ̣all yišrab ˁindi ghawa, lā yḏ̣all ᵊb-qēr ᵊghawa, kahvesiz kalmasın!</w:t>
            </w:r>
          </w:p>
        </w:tc>
        <w:tc>
          <w:tcPr>
            <w:tcW w:w="4253" w:type="dxa"/>
          </w:tcPr>
          <w:p w:rsidR="00B10AF6" w:rsidRPr="004E1476" w:rsidRDefault="00B10AF6" w:rsidP="009F3FD8">
            <w:pPr>
              <w:rPr>
                <w:lang w:val="en-US" w:bidi="ar-OM"/>
              </w:rPr>
            </w:pPr>
          </w:p>
        </w:tc>
      </w:tr>
      <w:tr w:rsidR="00F775EB" w:rsidRPr="004E1476" w:rsidTr="009F3FD8">
        <w:tc>
          <w:tcPr>
            <w:tcW w:w="850" w:type="dxa"/>
          </w:tcPr>
          <w:p w:rsidR="00F775EB" w:rsidRDefault="00F775EB" w:rsidP="004E1476">
            <w:pPr>
              <w:rPr>
                <w:lang w:val="en-US"/>
              </w:rPr>
            </w:pPr>
            <w:r>
              <w:rPr>
                <w:lang w:val="en-US"/>
              </w:rPr>
              <w:t>2:00</w:t>
            </w:r>
          </w:p>
        </w:tc>
        <w:tc>
          <w:tcPr>
            <w:tcW w:w="3969" w:type="dxa"/>
          </w:tcPr>
          <w:p w:rsidR="00F775EB" w:rsidRDefault="00F775EB" w:rsidP="009F3FD8">
            <w:pPr>
              <w:rPr>
                <w:lang w:val="en-US"/>
              </w:rPr>
            </w:pPr>
            <w:r>
              <w:rPr>
                <w:lang w:val="en-US"/>
              </w:rPr>
              <w:t>yōm-innu ṛāyiḥ ṣāyiḥ-illu gāyil “tamām, ˀaš-šēx yṣīḥ-lak.” w-gabil-ma yiǧi ˀaz-zlime haḏāk gāyil li-zlimtu al ysāwi l-ᵊghawa,</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F775EB">
            <w:pPr>
              <w:rPr>
                <w:lang w:val="en-US"/>
              </w:rPr>
            </w:pPr>
            <w:r>
              <w:rPr>
                <w:lang w:val="en-US"/>
              </w:rPr>
              <w:t>gāyil “aš-šēx ǧa-yiǧi, ˀimil gamgūm ač-čibīr al-gamgūm ač-čibīr!” malyāne bīhe dabbītēn ᵊghawa ǧaˁad ᵊtfūr gāyl-illu “ḥuṭṭ-ullak bīhe ḥabbtēn šiˁīr! ḥuṭṭ ᵊb-gaḷb al-ᵊghawa w-xallha təṭbax!”</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9F3FD8">
            <w:pPr>
              <w:rPr>
                <w:lang w:val="en-US"/>
              </w:rPr>
            </w:pPr>
            <w:r>
              <w:rPr>
                <w:lang w:val="en-US"/>
              </w:rPr>
              <w:t xml:space="preserve">“ˀē” gāyil “tamām!” ḥāṭṭ ḥabbtēn šiˁīr w-al-ᵊghawa təṭbax ᵊhnīye ssāwīhe ˀaxṭār dönder yaˁni b-aǧ-ǧäzwit az-ziqīre m-ač-čibīre. </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CF7685">
            <w:pPr>
              <w:rPr>
                <w:lang w:val="en-US"/>
              </w:rPr>
            </w:pPr>
            <w:r>
              <w:rPr>
                <w:lang w:val="en-US"/>
              </w:rPr>
              <w:t>yōm-innu ǧāy aš-šēx, ˀabu ghawt al-ˁatīǧe, gāyil “ahlan, ahlan b</w:t>
            </w:r>
            <w:r w:rsidR="00CF7685">
              <w:rPr>
                <w:lang w:val="en-US"/>
              </w:rPr>
              <w:t>-a</w:t>
            </w:r>
            <w:r>
              <w:rPr>
                <w:lang w:val="en-US"/>
              </w:rPr>
              <w:t>bu flān, ahlan b</w:t>
            </w:r>
            <w:r w:rsidR="00CF7685">
              <w:rPr>
                <w:lang w:val="en-US"/>
              </w:rPr>
              <w:t>-a</w:t>
            </w:r>
            <w:r>
              <w:rPr>
                <w:lang w:val="en-US"/>
              </w:rPr>
              <w:t>bu flān</w:t>
            </w:r>
            <w:r w:rsidR="00CF7685">
              <w:rPr>
                <w:lang w:val="en-US"/>
              </w:rPr>
              <w:t>!” gāyim yhalli bī.</w:t>
            </w:r>
          </w:p>
        </w:tc>
        <w:tc>
          <w:tcPr>
            <w:tcW w:w="4253" w:type="dxa"/>
          </w:tcPr>
          <w:p w:rsidR="00F775EB" w:rsidRPr="004E1476" w:rsidRDefault="00F775EB" w:rsidP="009F3FD8">
            <w:pPr>
              <w:rPr>
                <w:lang w:val="en-US" w:bidi="ar-OM"/>
              </w:rPr>
            </w:pPr>
          </w:p>
        </w:tc>
      </w:tr>
      <w:tr w:rsidR="00CF7685" w:rsidRPr="004E1476" w:rsidTr="009F3FD8">
        <w:tc>
          <w:tcPr>
            <w:tcW w:w="850" w:type="dxa"/>
          </w:tcPr>
          <w:p w:rsidR="00CF7685" w:rsidRDefault="00CF7685" w:rsidP="004E1476">
            <w:pPr>
              <w:rPr>
                <w:lang w:val="en-US"/>
              </w:rPr>
            </w:pPr>
            <w:r>
              <w:rPr>
                <w:lang w:val="en-US"/>
              </w:rPr>
              <w:t>2:40</w:t>
            </w:r>
          </w:p>
        </w:tc>
        <w:tc>
          <w:tcPr>
            <w:tcW w:w="3969" w:type="dxa"/>
          </w:tcPr>
          <w:p w:rsidR="00CF7685" w:rsidRDefault="00CF7685" w:rsidP="00CF7685">
            <w:pPr>
              <w:rPr>
                <w:lang w:val="en-US"/>
              </w:rPr>
            </w:pPr>
            <w:r>
              <w:rPr>
                <w:lang w:val="en-US"/>
              </w:rPr>
              <w:t>gāyil “ᵊtfaḏ̣ḏ̣al ugˁud!” gāˁid gāyil “ṣubb l-aš-šēx finǧān ᵊghawa!” ṣābb-illu finǧāl ᵊghawa šārib al-ᵊghawa, yōm-innu šārib, gāyim yrīdu ta-yḥamid ᵊb-ghawtu, yani kahvesini övmek istiyor.</w:t>
            </w:r>
          </w:p>
        </w:tc>
        <w:tc>
          <w:tcPr>
            <w:tcW w:w="4253" w:type="dxa"/>
          </w:tcPr>
          <w:p w:rsidR="00CF7685" w:rsidRPr="004E1476" w:rsidRDefault="00BB2530" w:rsidP="009F3FD8">
            <w:pPr>
              <w:rPr>
                <w:lang w:val="en-US" w:bidi="ar-OM"/>
              </w:rPr>
            </w:pPr>
            <w:r>
              <w:rPr>
                <w:lang w:val="en-US" w:bidi="ar-OM"/>
              </w:rPr>
              <w:t>… he wants him to praise his coffee…</w:t>
            </w:r>
          </w:p>
        </w:tc>
      </w:tr>
      <w:tr w:rsidR="00CF7685" w:rsidRPr="004E1476" w:rsidTr="009F3FD8">
        <w:tc>
          <w:tcPr>
            <w:tcW w:w="850" w:type="dxa"/>
          </w:tcPr>
          <w:p w:rsidR="00CF7685" w:rsidRDefault="00BB2530" w:rsidP="004E1476">
            <w:pPr>
              <w:rPr>
                <w:lang w:val="en-US"/>
              </w:rPr>
            </w:pPr>
            <w:r>
              <w:rPr>
                <w:lang w:val="en-US"/>
              </w:rPr>
              <w:t>2:57</w:t>
            </w:r>
          </w:p>
        </w:tc>
        <w:tc>
          <w:tcPr>
            <w:tcW w:w="3969" w:type="dxa"/>
          </w:tcPr>
          <w:p w:rsidR="00CF7685" w:rsidRDefault="00BB2530" w:rsidP="00CF7685">
            <w:pPr>
              <w:rPr>
                <w:lang w:val="en-US"/>
              </w:rPr>
            </w:pPr>
            <w:r>
              <w:rPr>
                <w:lang w:val="en-US"/>
              </w:rPr>
              <w:t>“ᵊšnōn yābu flān ᵊghawti?” gāyil “yābu flān ᵊghawtak čiṯīr zēne, ḥadd zēne, bass yēlōnak minte ḥāṭṭ al-ḥabbtēn aš-šiˁīr ᵊb-gaḷᵊbha daha zēn ṣārat.”</w:t>
            </w:r>
          </w:p>
        </w:tc>
        <w:tc>
          <w:tcPr>
            <w:tcW w:w="4253" w:type="dxa"/>
          </w:tcPr>
          <w:p w:rsidR="00CF7685" w:rsidRPr="004E1476" w:rsidRDefault="00CF7685" w:rsidP="009F3FD8">
            <w:pPr>
              <w:rPr>
                <w:lang w:val="en-US" w:bidi="ar-OM"/>
              </w:rPr>
            </w:pPr>
          </w:p>
        </w:tc>
      </w:tr>
      <w:tr w:rsidR="00BB2530" w:rsidRPr="004E1476" w:rsidTr="009F3FD8">
        <w:tc>
          <w:tcPr>
            <w:tcW w:w="850" w:type="dxa"/>
          </w:tcPr>
          <w:p w:rsidR="00BB2530" w:rsidRDefault="00BB2530" w:rsidP="004E1476">
            <w:pPr>
              <w:rPr>
                <w:lang w:val="en-US"/>
              </w:rPr>
            </w:pPr>
          </w:p>
        </w:tc>
        <w:tc>
          <w:tcPr>
            <w:tcW w:w="3969" w:type="dxa"/>
          </w:tcPr>
          <w:p w:rsidR="00BB2530" w:rsidRDefault="00BB2530" w:rsidP="00CF7685">
            <w:pPr>
              <w:rPr>
                <w:lang w:val="en-US"/>
              </w:rPr>
            </w:pPr>
            <w:r>
              <w:rPr>
                <w:lang w:val="en-US"/>
              </w:rPr>
              <w:t xml:space="preserve">ˀaz-zlime ḏa wāǧif gāyil “ˀabō! demek āni b-gaḷəb dabbītēn ᵊghawa ḥaṭṭēt al-ḥabbtēn šiˁīr w-az-zlime hāḏa ˁrifhin inni ḥāṭṭ ḥabbtēn šiˁīr bīhe! </w:t>
            </w:r>
          </w:p>
        </w:tc>
        <w:tc>
          <w:tcPr>
            <w:tcW w:w="4253" w:type="dxa"/>
          </w:tcPr>
          <w:p w:rsidR="00BB2530" w:rsidRPr="004E1476" w:rsidRDefault="00BB2530" w:rsidP="009F3FD8">
            <w:pPr>
              <w:rPr>
                <w:lang w:val="en-US" w:bidi="ar-OM"/>
              </w:rPr>
            </w:pPr>
          </w:p>
        </w:tc>
      </w:tr>
      <w:tr w:rsidR="00BB2530" w:rsidRPr="004E1476" w:rsidTr="009F3FD8">
        <w:tc>
          <w:tcPr>
            <w:tcW w:w="850" w:type="dxa"/>
          </w:tcPr>
          <w:p w:rsidR="00BB2530" w:rsidRDefault="00BB2530" w:rsidP="004E1476">
            <w:pPr>
              <w:rPr>
                <w:lang w:val="en-US"/>
              </w:rPr>
            </w:pPr>
          </w:p>
        </w:tc>
        <w:tc>
          <w:tcPr>
            <w:tcW w:w="3969" w:type="dxa"/>
          </w:tcPr>
          <w:p w:rsidR="00BB2530" w:rsidRDefault="00BB2530" w:rsidP="00CF7685">
            <w:pPr>
              <w:rPr>
                <w:lang w:val="en-US"/>
              </w:rPr>
            </w:pPr>
            <w:r>
              <w:rPr>
                <w:lang w:val="en-US"/>
              </w:rPr>
              <w:t>demek az-zlime ḏa ṣāḥib ᵊghawa ṣaġlam</w:t>
            </w:r>
            <w:r w:rsidR="009858C1">
              <w:rPr>
                <w:lang w:val="en-US"/>
              </w:rPr>
              <w:t>.”</w:t>
            </w:r>
            <w:r>
              <w:rPr>
                <w:lang w:val="en-US"/>
              </w:rPr>
              <w:t xml:space="preserve"> yaˁni </w:t>
            </w:r>
            <w:r w:rsidR="009858C1">
              <w:rPr>
                <w:lang w:val="en-US"/>
              </w:rPr>
              <w:t>kēfči ghawa, kēfči ngūl. gāyil tamām ˁugub-mū šārib al-ᵊghawa gāyil xayyo ˀinte…</w:t>
            </w:r>
          </w:p>
        </w:tc>
        <w:tc>
          <w:tcPr>
            <w:tcW w:w="4253" w:type="dxa"/>
          </w:tcPr>
          <w:p w:rsidR="00BB2530" w:rsidRPr="004E1476" w:rsidRDefault="00BB2530"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saˁalu gāyil “ᵊšgadd b-as-sine tišrab ᵊghawa?” gāyil “xayyo, ˀāni b-as-sine ṯalāṯmiyye kīlaw ašrab ᵊghawa.” gāyil “yābu flān, ˀinte mā ˁindak maġdūr w-mā ḏ̣all ˁindak.</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gūmu lummu maˁāmīl al-ᵊghawa w-šīlu! ˀāni b-sine ṯalāṯmiyye kīlaw ghawtak ˁalayye lumm-ma tmūt. ghawtak al-ᵊghawa ˁindak uxra ttaḥawwal ṯalāṯmiyye,</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ˀinte xayyo demek čēfč-in ḥagīgi l-ᵊghawa w-inte ṣāḥib al-ᵊghawa. ˀāni māni ṣāḥib al-ᵊghawa, ˀinte ṣāḥb al-ᵊghawa.</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w-šāyil əmmāˁīnu kullhin naḏ̣ḏ̣afhin māxiḏhin aš-šēx ḥitt əmmāˁīnu zād māxiḏhin. māxḏ-illu ṯalāṯ</w:t>
            </w:r>
            <w:r w:rsidR="00CC65EC">
              <w:rPr>
                <w:lang w:val="en-US"/>
              </w:rPr>
              <w:t xml:space="preserve">miyye kīlaw ghawa, </w:t>
            </w:r>
          </w:p>
        </w:tc>
        <w:tc>
          <w:tcPr>
            <w:tcW w:w="4253" w:type="dxa"/>
          </w:tcPr>
          <w:p w:rsidR="000452EE" w:rsidRPr="004E1476" w:rsidRDefault="000452EE" w:rsidP="009F3FD8">
            <w:pPr>
              <w:rPr>
                <w:lang w:val="en-US" w:bidi="ar-OM"/>
              </w:rPr>
            </w:pPr>
          </w:p>
        </w:tc>
      </w:tr>
      <w:tr w:rsidR="00CC65EC" w:rsidRPr="00CC65EC" w:rsidTr="009F3FD8">
        <w:tc>
          <w:tcPr>
            <w:tcW w:w="850" w:type="dxa"/>
          </w:tcPr>
          <w:p w:rsidR="00CC65EC" w:rsidRDefault="00CC65EC" w:rsidP="004E1476">
            <w:pPr>
              <w:rPr>
                <w:lang w:val="en-US"/>
              </w:rPr>
            </w:pPr>
          </w:p>
        </w:tc>
        <w:tc>
          <w:tcPr>
            <w:tcW w:w="3969" w:type="dxa"/>
          </w:tcPr>
          <w:p w:rsidR="00CC65EC" w:rsidRPr="00CC65EC" w:rsidRDefault="00CC65EC" w:rsidP="000452EE">
            <w:pPr>
              <w:rPr>
                <w:lang w:val="en-US"/>
              </w:rPr>
            </w:pPr>
            <w:r w:rsidRPr="00CC65EC">
              <w:rPr>
                <w:lang w:val="en-US"/>
              </w:rPr>
              <w:t xml:space="preserve">w-gāyil “ˀinte ta-nḏ̣all niǧi nišrab </w:t>
            </w:r>
            <w:r>
              <w:rPr>
                <w:lang w:val="en-US"/>
              </w:rPr>
              <w:t>ˁindak ᵊghawa ˀinte ṣāḥb al-ᵊghawa ˀal-ᵊghawa ˀuxra b-maḏ̣īftak</w:t>
            </w:r>
            <w:r w:rsidR="003A6D18">
              <w:rPr>
                <w:lang w:val="en-US"/>
              </w:rPr>
              <w:t>.</w:t>
            </w:r>
          </w:p>
        </w:tc>
        <w:tc>
          <w:tcPr>
            <w:tcW w:w="4253" w:type="dxa"/>
          </w:tcPr>
          <w:p w:rsidR="00CC65EC" w:rsidRPr="00CC65EC" w:rsidRDefault="00CC65EC" w:rsidP="009F3FD8">
            <w:pPr>
              <w:rPr>
                <w:lang w:val="en-US" w:bidi="ar-OM"/>
              </w:rPr>
            </w:pPr>
          </w:p>
        </w:tc>
      </w:tr>
      <w:tr w:rsidR="003A6D18" w:rsidRPr="00CC65EC" w:rsidTr="009F3FD8">
        <w:tc>
          <w:tcPr>
            <w:tcW w:w="850" w:type="dxa"/>
          </w:tcPr>
          <w:p w:rsidR="003A6D18" w:rsidRDefault="003A6D18" w:rsidP="004E1476">
            <w:pPr>
              <w:rPr>
                <w:lang w:val="en-US"/>
              </w:rPr>
            </w:pPr>
          </w:p>
        </w:tc>
        <w:tc>
          <w:tcPr>
            <w:tcW w:w="3969" w:type="dxa"/>
          </w:tcPr>
          <w:p w:rsidR="003A6D18" w:rsidRPr="00CC65EC" w:rsidRDefault="003A6D18" w:rsidP="000452EE">
            <w:pPr>
              <w:rPr>
                <w:lang w:val="en-US"/>
              </w:rPr>
            </w:pPr>
            <w:r>
              <w:rPr>
                <w:lang w:val="en-US"/>
              </w:rPr>
              <w:t>ˀinte demek hakiki kēfči ghawa, ˀāni mū šuġli ˁa-l-ᵊghawa.” ˀal-ˁarab ygūl “mū kārak yhaddim ᵊdyārak.”</w:t>
            </w:r>
          </w:p>
        </w:tc>
        <w:tc>
          <w:tcPr>
            <w:tcW w:w="4253" w:type="dxa"/>
          </w:tcPr>
          <w:p w:rsidR="003A6D18" w:rsidRPr="00CC65EC" w:rsidRDefault="003A6D18" w:rsidP="009F3FD8">
            <w:pPr>
              <w:rPr>
                <w:lang w:val="en-US" w:bidi="ar-OM"/>
              </w:rPr>
            </w:pPr>
          </w:p>
        </w:tc>
      </w:tr>
    </w:tbl>
    <w:p w:rsidR="00065D2C" w:rsidRPr="00CC65EC" w:rsidRDefault="00065D2C" w:rsidP="00B30D25">
      <w:pPr>
        <w:pStyle w:val="Textkrper2"/>
        <w:spacing w:line="240" w:lineRule="auto"/>
        <w:rPr>
          <w:u w:val="none"/>
          <w:lang w:val="en-US"/>
        </w:rPr>
      </w:pPr>
    </w:p>
    <w:p w:rsidR="00773E03" w:rsidRPr="001076B7" w:rsidRDefault="00773E03" w:rsidP="00773E03">
      <w:pPr>
        <w:pStyle w:val="berschrift2"/>
      </w:pPr>
      <w:r w:rsidRPr="001076B7">
        <w:t>Urfa-1</w:t>
      </w:r>
      <w:r>
        <w:t>52</w:t>
      </w:r>
      <w:r w:rsidRPr="001076B7">
        <w:t xml:space="preserve">: </w:t>
      </w:r>
      <w:r>
        <w:t xml:space="preserve">A dream </w:t>
      </w:r>
      <w:r w:rsidRPr="001076B7">
        <w:t>[new]</w:t>
      </w:r>
    </w:p>
    <w:p w:rsidR="00773E03" w:rsidRDefault="00773E03" w:rsidP="005313DB">
      <w:pPr>
        <w:pStyle w:val="Textkrper2"/>
        <w:spacing w:line="240" w:lineRule="auto"/>
        <w:rPr>
          <w:u w:val="none"/>
        </w:rPr>
      </w:pPr>
      <w:r>
        <w:rPr>
          <w:u w:val="none"/>
        </w:rPr>
        <w:t>1</w:t>
      </w:r>
      <w:r w:rsidR="005313DB">
        <w:rPr>
          <w:u w:val="none"/>
        </w:rPr>
        <w:t>9</w:t>
      </w:r>
      <w:r>
        <w:rPr>
          <w:u w:val="none"/>
        </w:rPr>
        <w:t xml:space="preserve"> </w:t>
      </w:r>
      <w:r w:rsidR="005313DB">
        <w:rPr>
          <w:u w:val="none"/>
        </w:rPr>
        <w:t>Nov</w:t>
      </w:r>
      <w:r>
        <w:rPr>
          <w:u w:val="none"/>
        </w:rPr>
        <w:t xml:space="preserve"> 201</w:t>
      </w:r>
      <w:r w:rsidR="005313DB">
        <w:rPr>
          <w:u w:val="none"/>
        </w:rPr>
        <w:t>4</w:t>
      </w:r>
    </w:p>
    <w:p w:rsidR="00773E03" w:rsidRDefault="00773E03" w:rsidP="00773E03">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773E03" w:rsidRPr="001076B7" w:rsidTr="00326526">
        <w:tc>
          <w:tcPr>
            <w:tcW w:w="850" w:type="dxa"/>
          </w:tcPr>
          <w:p w:rsidR="00773E03" w:rsidRDefault="00773E03" w:rsidP="00326526">
            <w:pPr>
              <w:rPr>
                <w:lang w:val="en-US"/>
              </w:rPr>
            </w:pPr>
            <w:r>
              <w:rPr>
                <w:lang w:val="en-US"/>
              </w:rPr>
              <w:t>0:01</w:t>
            </w:r>
          </w:p>
        </w:tc>
        <w:tc>
          <w:tcPr>
            <w:tcW w:w="3969" w:type="dxa"/>
          </w:tcPr>
          <w:p w:rsidR="00773E03" w:rsidRPr="00A5442B" w:rsidRDefault="00A5442B" w:rsidP="00326526">
            <w:pPr>
              <w:rPr>
                <w:lang w:val="en-US" w:bidi="ar-OM"/>
              </w:rPr>
            </w:pPr>
            <w:r>
              <w:rPr>
                <w:lang w:val="en-US"/>
              </w:rPr>
              <w:t xml:space="preserve">b-al-lēl šifit ḥilm-in zēn yaˁni ḥlimit inni b-bēt Aḥmad hāḏa ˀaxu </w:t>
            </w:r>
            <w:r w:rsidRPr="00A5442B">
              <w:rPr>
                <w:lang w:val="en-US" w:bidi="ar-OM"/>
              </w:rPr>
              <w:t>ˁAli Ba</w:t>
            </w:r>
            <w:r>
              <w:rPr>
                <w:lang w:val="en-US" w:bidi="ar-OM"/>
              </w:rPr>
              <w:t>ǧanaǧi, ˀaxū akbar iḥne nsammī ta-ngūl Aḥmad Cičtagin, Aḥmad, ybīˁūn ǧigār wēlādu, ǧiger kebabı.</w:t>
            </w:r>
          </w:p>
        </w:tc>
        <w:tc>
          <w:tcPr>
            <w:tcW w:w="4253" w:type="dxa"/>
          </w:tcPr>
          <w:p w:rsidR="00773E03" w:rsidRPr="001076B7" w:rsidRDefault="00773E03" w:rsidP="00326526">
            <w:pPr>
              <w:rPr>
                <w:lang w:val="en-US" w:bidi="ar-OM"/>
              </w:rPr>
            </w:pPr>
          </w:p>
        </w:tc>
      </w:tr>
      <w:tr w:rsidR="00A5442B" w:rsidRPr="001076B7" w:rsidTr="00326526">
        <w:tc>
          <w:tcPr>
            <w:tcW w:w="850" w:type="dxa"/>
          </w:tcPr>
          <w:p w:rsidR="00A5442B" w:rsidRDefault="00A5442B" w:rsidP="00326526">
            <w:pPr>
              <w:rPr>
                <w:lang w:val="en-US"/>
              </w:rPr>
            </w:pPr>
          </w:p>
        </w:tc>
        <w:tc>
          <w:tcPr>
            <w:tcW w:w="3969" w:type="dxa"/>
          </w:tcPr>
          <w:p w:rsidR="00A5442B" w:rsidRDefault="00A5442B" w:rsidP="00326526">
            <w:pPr>
              <w:rPr>
                <w:lang w:val="en-US"/>
              </w:rPr>
            </w:pPr>
            <w:r>
              <w:rPr>
                <w:lang w:val="en-US"/>
              </w:rPr>
              <w:t>ᵊḥlimit inni b-bētu w-inni b-bētu ṣubbut ḥunṭa</w:t>
            </w:r>
            <w:r w:rsidR="0009664B">
              <w:rPr>
                <w:lang w:val="en-US"/>
              </w:rPr>
              <w:t xml:space="preserve"> ˀamma šnōnhe! ˀal-ḥunṭa šgadd zēne ḥabbithe!</w:t>
            </w:r>
          </w:p>
        </w:tc>
        <w:tc>
          <w:tcPr>
            <w:tcW w:w="4253" w:type="dxa"/>
          </w:tcPr>
          <w:p w:rsidR="00A5442B" w:rsidRPr="001076B7" w:rsidRDefault="00A5442B" w:rsidP="00326526">
            <w:pPr>
              <w:rPr>
                <w:lang w:val="en-US" w:bidi="ar-OM"/>
              </w:rPr>
            </w:pPr>
          </w:p>
        </w:tc>
      </w:tr>
      <w:tr w:rsidR="0009664B" w:rsidRPr="001076B7" w:rsidTr="00326526">
        <w:tc>
          <w:tcPr>
            <w:tcW w:w="850" w:type="dxa"/>
          </w:tcPr>
          <w:p w:rsidR="0009664B" w:rsidRDefault="0009664B" w:rsidP="00326526">
            <w:pPr>
              <w:rPr>
                <w:lang w:val="en-US"/>
              </w:rPr>
            </w:pPr>
          </w:p>
        </w:tc>
        <w:tc>
          <w:tcPr>
            <w:tcW w:w="3969" w:type="dxa"/>
          </w:tcPr>
          <w:p w:rsidR="0009664B" w:rsidRDefault="0009664B" w:rsidP="0009664B">
            <w:pPr>
              <w:rPr>
                <w:lang w:val="en-US"/>
              </w:rPr>
            </w:pPr>
            <w:r>
              <w:rPr>
                <w:lang w:val="en-US"/>
              </w:rPr>
              <w:t>ṣūwān hīčiḏ ḥunṭut-in zēne hbalatni yaˁni min-gadd mīhi zēne l-ḥunṭa.</w:t>
            </w:r>
          </w:p>
        </w:tc>
        <w:tc>
          <w:tcPr>
            <w:tcW w:w="4253" w:type="dxa"/>
          </w:tcPr>
          <w:p w:rsidR="0009664B" w:rsidRPr="001076B7" w:rsidRDefault="0009664B" w:rsidP="00326526">
            <w:pPr>
              <w:rPr>
                <w:lang w:val="en-US" w:bidi="ar-OM"/>
              </w:rPr>
            </w:pPr>
          </w:p>
        </w:tc>
      </w:tr>
      <w:tr w:rsidR="0009664B" w:rsidRPr="001076B7" w:rsidTr="00326526">
        <w:tc>
          <w:tcPr>
            <w:tcW w:w="850" w:type="dxa"/>
          </w:tcPr>
          <w:p w:rsidR="0009664B" w:rsidRDefault="0009664B" w:rsidP="00326526">
            <w:pPr>
              <w:rPr>
                <w:lang w:val="en-US"/>
              </w:rPr>
            </w:pPr>
          </w:p>
        </w:tc>
        <w:tc>
          <w:tcPr>
            <w:tcW w:w="3969" w:type="dxa"/>
          </w:tcPr>
          <w:p w:rsidR="0009664B" w:rsidRDefault="00486F5C" w:rsidP="0009664B">
            <w:pPr>
              <w:rPr>
                <w:lang w:val="en-US"/>
              </w:rPr>
            </w:pPr>
            <w:r>
              <w:rPr>
                <w:lang w:val="en-US"/>
              </w:rPr>
              <w:t>winnu wāǧfīn huwwa ˀAḥmad w zawǧitu, rāˁit bētu w-ummu ˀaḷḷa yirḥamha, ˀummu mirtaḥme.</w:t>
            </w:r>
          </w:p>
        </w:tc>
        <w:tc>
          <w:tcPr>
            <w:tcW w:w="4253" w:type="dxa"/>
          </w:tcPr>
          <w:p w:rsidR="0009664B" w:rsidRPr="001076B7" w:rsidRDefault="0009664B" w:rsidP="00326526">
            <w:pPr>
              <w:rPr>
                <w:lang w:val="en-US" w:bidi="ar-OM"/>
              </w:rPr>
            </w:pPr>
          </w:p>
        </w:tc>
      </w:tr>
      <w:tr w:rsidR="00486F5C" w:rsidRPr="001076B7" w:rsidTr="00326526">
        <w:tc>
          <w:tcPr>
            <w:tcW w:w="850" w:type="dxa"/>
          </w:tcPr>
          <w:p w:rsidR="00486F5C" w:rsidRDefault="00486F5C" w:rsidP="00326526">
            <w:pPr>
              <w:rPr>
                <w:lang w:val="en-US"/>
              </w:rPr>
            </w:pPr>
            <w:r>
              <w:rPr>
                <w:lang w:val="en-US"/>
              </w:rPr>
              <w:t>0:57</w:t>
            </w:r>
          </w:p>
        </w:tc>
        <w:tc>
          <w:tcPr>
            <w:tcW w:w="3969" w:type="dxa"/>
          </w:tcPr>
          <w:p w:rsidR="00486F5C" w:rsidRDefault="00486F5C" w:rsidP="0009664B">
            <w:pPr>
              <w:rPr>
                <w:lang w:val="en-US"/>
              </w:rPr>
            </w:pPr>
            <w:r>
              <w:rPr>
                <w:lang w:val="en-US"/>
              </w:rPr>
              <w:t>mətṣannˁīn lābsīn ᵊhdūm-in zēnāt, humma wǧūhhum zēne ᵊšgadd zēnīn yaˁni bēle.</w:t>
            </w:r>
          </w:p>
        </w:tc>
        <w:tc>
          <w:tcPr>
            <w:tcW w:w="4253" w:type="dxa"/>
          </w:tcPr>
          <w:p w:rsidR="00486F5C" w:rsidRPr="001076B7" w:rsidRDefault="00486F5C" w:rsidP="00326526">
            <w:pPr>
              <w:rPr>
                <w:lang w:val="en-US" w:bidi="ar-OM"/>
              </w:rPr>
            </w:pPr>
          </w:p>
        </w:tc>
      </w:tr>
      <w:tr w:rsidR="00486F5C" w:rsidRPr="001076B7" w:rsidTr="00326526">
        <w:tc>
          <w:tcPr>
            <w:tcW w:w="850" w:type="dxa"/>
          </w:tcPr>
          <w:p w:rsidR="00486F5C" w:rsidRDefault="00486F5C" w:rsidP="00326526">
            <w:pPr>
              <w:rPr>
                <w:lang w:val="en-US"/>
              </w:rPr>
            </w:pPr>
          </w:p>
        </w:tc>
        <w:tc>
          <w:tcPr>
            <w:tcW w:w="3969" w:type="dxa"/>
          </w:tcPr>
          <w:p w:rsidR="00486F5C" w:rsidRDefault="00935BA6" w:rsidP="0009664B">
            <w:pPr>
              <w:rPr>
                <w:lang w:val="en-US"/>
              </w:rPr>
            </w:pPr>
            <w:r>
              <w:rPr>
                <w:lang w:val="en-US"/>
              </w:rPr>
              <w:t>yrīdūn ysāfrūn yrīdūn yrūḥūn ˁala darib, winni ˀāni, ˁidhum adaḥḥiǧ ˁa-l-ḥunṭa timaḥḥanit ˁa-l-ḥunṭa</w:t>
            </w:r>
            <w:r w:rsidR="00B77D78">
              <w:rPr>
                <w:lang w:val="en-US"/>
              </w:rPr>
              <w:t>.</w:t>
            </w:r>
          </w:p>
        </w:tc>
        <w:tc>
          <w:tcPr>
            <w:tcW w:w="4253" w:type="dxa"/>
          </w:tcPr>
          <w:p w:rsidR="00486F5C" w:rsidRPr="001076B7" w:rsidRDefault="00486F5C" w:rsidP="00326526">
            <w:pPr>
              <w:rPr>
                <w:lang w:val="en-US" w:bidi="ar-OM"/>
              </w:rPr>
            </w:pPr>
          </w:p>
        </w:tc>
      </w:tr>
      <w:tr w:rsidR="00B77D78" w:rsidRPr="001076B7" w:rsidTr="00326526">
        <w:tc>
          <w:tcPr>
            <w:tcW w:w="850" w:type="dxa"/>
          </w:tcPr>
          <w:p w:rsidR="00B77D78" w:rsidRDefault="00B77D78" w:rsidP="00326526">
            <w:pPr>
              <w:rPr>
                <w:lang w:val="en-US"/>
              </w:rPr>
            </w:pPr>
          </w:p>
        </w:tc>
        <w:tc>
          <w:tcPr>
            <w:tcW w:w="3969" w:type="dxa"/>
          </w:tcPr>
          <w:p w:rsidR="00B77D78" w:rsidRDefault="00B77D78" w:rsidP="0009664B">
            <w:pPr>
              <w:rPr>
                <w:lang w:val="en-US"/>
              </w:rPr>
            </w:pPr>
            <w:r>
              <w:rPr>
                <w:lang w:val="en-US"/>
              </w:rPr>
              <w:t>winhe yämm al-ḥunṭa ᵊhnīye Maˁrūf ǧaˁad yṣalli, ǧārna Maˁrūf gaḷbu naḏ̣īf, yṣalli ṣalāt-in zēne maqbūḷa.</w:t>
            </w:r>
          </w:p>
        </w:tc>
        <w:tc>
          <w:tcPr>
            <w:tcW w:w="4253" w:type="dxa"/>
          </w:tcPr>
          <w:p w:rsidR="00B77D78" w:rsidRPr="001076B7" w:rsidRDefault="00B77D78" w:rsidP="00326526">
            <w:pPr>
              <w:rPr>
                <w:lang w:val="en-US" w:bidi="ar-OM"/>
              </w:rPr>
            </w:pPr>
          </w:p>
        </w:tc>
      </w:tr>
      <w:tr w:rsidR="00B77D78" w:rsidRPr="00B77D78" w:rsidTr="00326526">
        <w:tc>
          <w:tcPr>
            <w:tcW w:w="850" w:type="dxa"/>
          </w:tcPr>
          <w:p w:rsidR="00B77D78" w:rsidRDefault="00B77D78" w:rsidP="00326526">
            <w:pPr>
              <w:rPr>
                <w:lang w:val="en-US"/>
              </w:rPr>
            </w:pPr>
          </w:p>
        </w:tc>
        <w:tc>
          <w:tcPr>
            <w:tcW w:w="3969" w:type="dxa"/>
          </w:tcPr>
          <w:p w:rsidR="00B77D78" w:rsidRPr="00B77D78" w:rsidRDefault="00B77D78" w:rsidP="0009664B">
            <w:pPr>
              <w:rPr>
                <w:lang w:val="en-US"/>
              </w:rPr>
            </w:pPr>
            <w:r w:rsidRPr="00B77D78">
              <w:rPr>
                <w:lang w:val="en-US"/>
              </w:rPr>
              <w:t>win min qādi zād ǧaˁad yṣalli Xal</w:t>
            </w:r>
            <w:r>
              <w:rPr>
                <w:lang w:val="en-US"/>
              </w:rPr>
              <w:t>īl, berber Xalīl, ˀiḥna nsammi berber, rāˁi dukkāni.</w:t>
            </w:r>
          </w:p>
        </w:tc>
        <w:tc>
          <w:tcPr>
            <w:tcW w:w="4253" w:type="dxa"/>
          </w:tcPr>
          <w:p w:rsidR="00B77D78" w:rsidRPr="00B77D78" w:rsidRDefault="00B77D78" w:rsidP="00326526">
            <w:pPr>
              <w:rPr>
                <w:lang w:val="en-US" w:bidi="ar-OM"/>
              </w:rPr>
            </w:pPr>
          </w:p>
        </w:tc>
      </w:tr>
      <w:tr w:rsidR="00B77D78" w:rsidRPr="00B77D78" w:rsidTr="00326526">
        <w:tc>
          <w:tcPr>
            <w:tcW w:w="850" w:type="dxa"/>
          </w:tcPr>
          <w:p w:rsidR="00B77D78" w:rsidRDefault="00B77D78" w:rsidP="00326526">
            <w:pPr>
              <w:rPr>
                <w:lang w:val="en-US"/>
              </w:rPr>
            </w:pPr>
          </w:p>
        </w:tc>
        <w:tc>
          <w:tcPr>
            <w:tcW w:w="3969" w:type="dxa"/>
          </w:tcPr>
          <w:p w:rsidR="00B77D78" w:rsidRPr="00B77D78" w:rsidRDefault="00B77D78" w:rsidP="0009664B">
            <w:pPr>
              <w:rPr>
                <w:lang w:val="en-US"/>
              </w:rPr>
            </w:pPr>
            <w:r>
              <w:rPr>
                <w:lang w:val="en-US"/>
              </w:rPr>
              <w:t>winnu yṣalli Xalē ṣalātu tgūl inhe mī maqbūḷa, miṯil ᵊtgūl bī ǧūwak, ǧūwak hīčiḏ [ynām …]</w:t>
            </w:r>
          </w:p>
        </w:tc>
        <w:tc>
          <w:tcPr>
            <w:tcW w:w="4253" w:type="dxa"/>
          </w:tcPr>
          <w:p w:rsidR="00B77D78" w:rsidRPr="00B77D78" w:rsidRDefault="00B77D78" w:rsidP="00326526">
            <w:pPr>
              <w:rPr>
                <w:lang w:val="en-US" w:bidi="ar-OM"/>
              </w:rPr>
            </w:pPr>
          </w:p>
        </w:tc>
      </w:tr>
      <w:tr w:rsidR="00326526" w:rsidRPr="00B77D78" w:rsidTr="00326526">
        <w:tc>
          <w:tcPr>
            <w:tcW w:w="850" w:type="dxa"/>
          </w:tcPr>
          <w:p w:rsidR="00326526" w:rsidRDefault="00326526" w:rsidP="00326526">
            <w:pPr>
              <w:rPr>
                <w:lang w:val="en-US"/>
              </w:rPr>
            </w:pPr>
          </w:p>
        </w:tc>
        <w:tc>
          <w:tcPr>
            <w:tcW w:w="3969" w:type="dxa"/>
          </w:tcPr>
          <w:p w:rsidR="00326526" w:rsidRDefault="00326526" w:rsidP="0009664B">
            <w:pPr>
              <w:rPr>
                <w:lang w:val="en-US"/>
              </w:rPr>
            </w:pPr>
            <w:r>
              <w:rPr>
                <w:lang w:val="en-US"/>
              </w:rPr>
              <w:t>ˀal yṣalli ˀal-wāǧif ˁala nōbtēn yḥukk ḥālu ṣalātu ttxarrab</w:t>
            </w:r>
          </w:p>
        </w:tc>
        <w:tc>
          <w:tcPr>
            <w:tcW w:w="4253" w:type="dxa"/>
          </w:tcPr>
          <w:p w:rsidR="00326526" w:rsidRPr="00B77D78" w:rsidRDefault="00326526" w:rsidP="00326526">
            <w:pPr>
              <w:rPr>
                <w:lang w:val="en-US" w:bidi="ar-OM"/>
              </w:rPr>
            </w:pPr>
          </w:p>
        </w:tc>
      </w:tr>
      <w:tr w:rsidR="00CF6CFF" w:rsidRPr="00B77D78" w:rsidTr="00326526">
        <w:tc>
          <w:tcPr>
            <w:tcW w:w="850" w:type="dxa"/>
          </w:tcPr>
          <w:p w:rsidR="00CF6CFF" w:rsidRDefault="00CF6CFF" w:rsidP="00326526">
            <w:pPr>
              <w:rPr>
                <w:lang w:val="en-US"/>
              </w:rPr>
            </w:pPr>
          </w:p>
        </w:tc>
        <w:tc>
          <w:tcPr>
            <w:tcW w:w="3969" w:type="dxa"/>
          </w:tcPr>
          <w:p w:rsidR="00CF6CFF" w:rsidRDefault="00CF6CFF" w:rsidP="0009664B">
            <w:pPr>
              <w:rPr>
                <w:lang w:val="en-US"/>
              </w:rPr>
            </w:pPr>
            <w:r>
              <w:rPr>
                <w:lang w:val="en-US"/>
              </w:rPr>
              <w:t>b-</w:t>
            </w:r>
            <w:r w:rsidRPr="00CF6CFF">
              <w:rPr>
                <w:vertAlign w:val="superscript"/>
                <w:lang w:val="en-US"/>
              </w:rPr>
              <w:t>ə</w:t>
            </w:r>
            <w:r>
              <w:rPr>
                <w:lang w:val="en-US"/>
              </w:rPr>
              <w:t>wǧūdu hīčiḏ yxammiš ᵊb-ḥālu w yṣalli ṣalātu mā-tinqabil yrīd ta-yṣalli mā-yigdar yṣalli kullu yxammiš ᵊb-ḥālu</w:t>
            </w:r>
          </w:p>
        </w:tc>
        <w:tc>
          <w:tcPr>
            <w:tcW w:w="4253" w:type="dxa"/>
          </w:tcPr>
          <w:p w:rsidR="00CF6CFF" w:rsidRPr="00B77D78" w:rsidRDefault="00CF6CFF" w:rsidP="00326526">
            <w:pPr>
              <w:rPr>
                <w:lang w:val="en-US" w:bidi="ar-OM"/>
              </w:rPr>
            </w:pPr>
          </w:p>
        </w:tc>
      </w:tr>
      <w:tr w:rsidR="00CF6CFF" w:rsidRPr="00B77D78" w:rsidTr="00326526">
        <w:tc>
          <w:tcPr>
            <w:tcW w:w="850" w:type="dxa"/>
          </w:tcPr>
          <w:p w:rsidR="00CF6CFF" w:rsidRDefault="00CF6CFF" w:rsidP="00326526">
            <w:pPr>
              <w:rPr>
                <w:lang w:val="en-US"/>
              </w:rPr>
            </w:pPr>
          </w:p>
        </w:tc>
        <w:tc>
          <w:tcPr>
            <w:tcW w:w="3969" w:type="dxa"/>
          </w:tcPr>
          <w:p w:rsidR="00CF6CFF" w:rsidRDefault="00CF6CFF" w:rsidP="0009664B">
            <w:pPr>
              <w:rPr>
                <w:lang w:val="en-US"/>
              </w:rPr>
            </w:pPr>
            <w:r>
              <w:rPr>
                <w:lang w:val="en-US"/>
              </w:rPr>
              <w:t>Xalē guṭma mā-yigdar l-iṯmu ˀāni min hāḏa agūl čünkü šiftu yaˁni</w:t>
            </w:r>
          </w:p>
        </w:tc>
        <w:tc>
          <w:tcPr>
            <w:tcW w:w="4253" w:type="dxa"/>
          </w:tcPr>
          <w:p w:rsidR="00CF6CFF" w:rsidRPr="00B77D78" w:rsidRDefault="00CF6CFF" w:rsidP="00326526">
            <w:pPr>
              <w:rPr>
                <w:lang w:val="en-US" w:bidi="ar-OM"/>
              </w:rPr>
            </w:pPr>
          </w:p>
        </w:tc>
      </w:tr>
      <w:tr w:rsidR="00CF6CFF" w:rsidRPr="00CF6CFF" w:rsidTr="00326526">
        <w:tc>
          <w:tcPr>
            <w:tcW w:w="850" w:type="dxa"/>
          </w:tcPr>
          <w:p w:rsidR="00CF6CFF" w:rsidRDefault="00CF6CFF" w:rsidP="00326526">
            <w:pPr>
              <w:rPr>
                <w:lang w:val="en-US"/>
              </w:rPr>
            </w:pPr>
            <w:r>
              <w:rPr>
                <w:lang w:val="en-US"/>
              </w:rPr>
              <w:t>1:52</w:t>
            </w:r>
          </w:p>
        </w:tc>
        <w:tc>
          <w:tcPr>
            <w:tcW w:w="3969" w:type="dxa"/>
          </w:tcPr>
          <w:p w:rsidR="00CF6CFF" w:rsidRPr="00CF6CFF" w:rsidRDefault="00CF6CFF" w:rsidP="00CF6CFF">
            <w:pPr>
              <w:rPr>
                <w:lang w:val="en-US"/>
              </w:rPr>
            </w:pPr>
            <w:r w:rsidRPr="00CF6CFF">
              <w:rPr>
                <w:lang w:val="en-US"/>
              </w:rPr>
              <w:t>ˁamannu yṣalli al-mislim bass iṯmu yōmin yš</w:t>
            </w:r>
            <w:r>
              <w:rPr>
                <w:lang w:val="en-US"/>
              </w:rPr>
              <w:t>ūf iṯnēne hemen yḥuṭṭ bēnāthum fisād, yifsid bēnāthum, yaˁni lsānu guṭma bozuk, mā-yˁarif ᵊhnīt ᵊlsānu.</w:t>
            </w:r>
          </w:p>
        </w:tc>
        <w:tc>
          <w:tcPr>
            <w:tcW w:w="4253" w:type="dxa"/>
          </w:tcPr>
          <w:p w:rsidR="00CF6CFF" w:rsidRPr="00CF6CFF" w:rsidRDefault="00CF6CFF"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CF6CFF" w:rsidRDefault="00E25270" w:rsidP="00E25270">
            <w:pPr>
              <w:rPr>
                <w:lang w:val="en-US"/>
              </w:rPr>
            </w:pPr>
            <w:r>
              <w:rPr>
                <w:lang w:val="en-US"/>
              </w:rPr>
              <w:t xml:space="preserve">min hāḏa agūl ṣalātu mā-tingabil, ˀal yṣalli, ˀal-mislim, lāzim al-mislim ismu mislim yaˁni, </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ˀin ṣalla ˀal-yṣalli lāzim kull šēnīye mā-ysāwī. ˀal ysāwi šēnīye ṣalātu mā-tinfaˁu</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ˀal ysāwi šēnīye mā-tinfaˁu yaˁni ṣalātu taˁab, qēr at-taˁab māmiš taˁab</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E25270" w:rsidRDefault="00E25270" w:rsidP="00E25270">
            <w:pPr>
              <w:rPr>
                <w:lang w:val="en-US" w:bidi="ar-OM"/>
              </w:rPr>
            </w:pPr>
            <w:r>
              <w:rPr>
                <w:lang w:val="en-US"/>
              </w:rPr>
              <w:t xml:space="preserve">w šifit Aḥmad al-ᵊḤḏ̣arīye ˀaḷḷa yiˁlam ummu čiṯīr zēne, winni ˀāni zād asōlif ḥāli, </w:t>
            </w:r>
            <w:r w:rsidRPr="00E25270">
              <w:rPr>
                <w:lang w:val="en-US" w:bidi="ar-OM"/>
              </w:rPr>
              <w:t>ˀag</w:t>
            </w:r>
            <w:r>
              <w:rPr>
                <w:lang w:val="en-US" w:bidi="ar-OM"/>
              </w:rPr>
              <w:t>ūl āni zād iḥna ˀamis ṭaḥanne xamis ˁalāyiǧ ḥunṭa</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 xml:space="preserve">ḥunṭutne zġār bass agbal aḷḷa yiˁlam al-ḥunṭa riziq yaˁni ˀinšaḷḷa rabb al-ˁālamīn </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E25270" w:rsidRDefault="00E25270" w:rsidP="00E25270">
            <w:pPr>
              <w:rPr>
                <w:lang w:val="en-US" w:bidi="ar-OM"/>
              </w:rPr>
            </w:pPr>
            <w:r w:rsidRPr="00E25270">
              <w:rPr>
                <w:lang w:val="en-US"/>
              </w:rPr>
              <w:t>ˀal yšūf al-ḥunṭa či</w:t>
            </w:r>
            <w:r>
              <w:rPr>
                <w:lang w:val="en-US"/>
              </w:rPr>
              <w:t>ṯīr yaˁni [al] ḥilmi ˁǧib</w:t>
            </w:r>
            <w:r w:rsidR="00B50A4B">
              <w:rPr>
                <w:lang w:val="en-US"/>
              </w:rPr>
              <w:t>tu, farraḥni, ḥilmi farraḥni yaˁni ǧī ˁala xōši, zēn yaˁni.</w:t>
            </w:r>
          </w:p>
        </w:tc>
        <w:tc>
          <w:tcPr>
            <w:tcW w:w="4253" w:type="dxa"/>
          </w:tcPr>
          <w:p w:rsidR="00E25270" w:rsidRPr="00CF6CFF" w:rsidRDefault="00E25270" w:rsidP="00326526">
            <w:pPr>
              <w:rPr>
                <w:lang w:val="en-US" w:bidi="ar-OM"/>
              </w:rPr>
            </w:pPr>
          </w:p>
        </w:tc>
      </w:tr>
    </w:tbl>
    <w:p w:rsidR="00065D2C" w:rsidRPr="00CF6CFF" w:rsidRDefault="00065D2C" w:rsidP="00B30D25">
      <w:pPr>
        <w:pStyle w:val="Textkrper2"/>
        <w:spacing w:line="240" w:lineRule="auto"/>
        <w:rPr>
          <w:u w:val="none"/>
          <w:lang w:val="en-US"/>
        </w:rPr>
      </w:pPr>
    </w:p>
    <w:p w:rsidR="00065D2C" w:rsidRPr="00CF6CFF" w:rsidRDefault="00065D2C" w:rsidP="00B30D25">
      <w:pPr>
        <w:pStyle w:val="Textkrper2"/>
        <w:spacing w:line="240" w:lineRule="auto"/>
        <w:rPr>
          <w:u w:val="none"/>
          <w:lang w:val="en-US"/>
        </w:rPr>
      </w:pPr>
    </w:p>
    <w:p w:rsidR="001A0797" w:rsidRPr="001076B7" w:rsidRDefault="001A0797" w:rsidP="001A0797">
      <w:pPr>
        <w:pStyle w:val="berschrift2"/>
      </w:pPr>
      <w:r w:rsidRPr="001076B7">
        <w:t>Urfa-1</w:t>
      </w:r>
      <w:r>
        <w:t>19</w:t>
      </w:r>
      <w:r w:rsidRPr="001076B7">
        <w:t xml:space="preserve">: </w:t>
      </w:r>
      <w:r>
        <w:t>Marriage</w:t>
      </w:r>
      <w:r w:rsidR="00CA1E6C">
        <w:t xml:space="preserve"> and veto</w:t>
      </w:r>
      <w:r>
        <w:t xml:space="preserve"> </w:t>
      </w:r>
      <w:r w:rsidRPr="001076B7">
        <w:t>[new]</w:t>
      </w:r>
    </w:p>
    <w:p w:rsidR="001A0797" w:rsidRDefault="001A0797" w:rsidP="001A0797">
      <w:pPr>
        <w:pStyle w:val="Textkrper2"/>
        <w:spacing w:line="240" w:lineRule="auto"/>
        <w:rPr>
          <w:u w:val="none"/>
        </w:rPr>
      </w:pPr>
      <w:r>
        <w:rPr>
          <w:u w:val="none"/>
        </w:rPr>
        <w:t>14 May 2010</w:t>
      </w:r>
    </w:p>
    <w:p w:rsidR="001A0797" w:rsidRDefault="001A0797" w:rsidP="001A0797">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CA1E6C" w:rsidRPr="00CF6CFF" w:rsidTr="000F0E9D">
        <w:tc>
          <w:tcPr>
            <w:tcW w:w="850" w:type="dxa"/>
          </w:tcPr>
          <w:p w:rsidR="00CA1E6C" w:rsidRDefault="00CA1E6C" w:rsidP="000F0E9D">
            <w:pPr>
              <w:rPr>
                <w:lang w:val="en-US"/>
              </w:rPr>
            </w:pPr>
          </w:p>
        </w:tc>
        <w:tc>
          <w:tcPr>
            <w:tcW w:w="3969" w:type="dxa"/>
          </w:tcPr>
          <w:p w:rsidR="00CA1E6C" w:rsidRPr="00E25270" w:rsidRDefault="00CA1E6C" w:rsidP="000F0E9D">
            <w:pPr>
              <w:rPr>
                <w:lang w:val="en-US" w:bidi="ar-OM"/>
              </w:rPr>
            </w:pPr>
            <w:r>
              <w:rPr>
                <w:lang w:val="en-US" w:bidi="ar-OM"/>
              </w:rPr>
              <w:t>ˀal-ᵊḥyār xōǧam, ˀiḥna ˁidne l-ˁarab ᵊb-Ḥarrān b-Uṛfa, ˀal-ˁarab al-ˁašāyir</w:t>
            </w:r>
          </w:p>
        </w:tc>
        <w:tc>
          <w:tcPr>
            <w:tcW w:w="4253" w:type="dxa"/>
          </w:tcPr>
          <w:p w:rsidR="00CA1E6C" w:rsidRPr="00CF6CFF" w:rsidRDefault="00CA1E6C" w:rsidP="000F0E9D">
            <w:pPr>
              <w:rPr>
                <w:lang w:val="en-US" w:bidi="ar-OM"/>
              </w:rPr>
            </w:pPr>
          </w:p>
        </w:tc>
      </w:tr>
      <w:tr w:rsidR="00CA1E6C" w:rsidRPr="00CF6CFF" w:rsidTr="000F0E9D">
        <w:tc>
          <w:tcPr>
            <w:tcW w:w="850" w:type="dxa"/>
          </w:tcPr>
          <w:p w:rsidR="00CA1E6C" w:rsidRDefault="00CA1E6C" w:rsidP="000F0E9D">
            <w:pPr>
              <w:rPr>
                <w:lang w:val="en-US"/>
              </w:rPr>
            </w:pPr>
          </w:p>
        </w:tc>
        <w:tc>
          <w:tcPr>
            <w:tcW w:w="3969" w:type="dxa"/>
          </w:tcPr>
          <w:p w:rsidR="00CA1E6C" w:rsidRDefault="00CA1E6C" w:rsidP="000F0E9D">
            <w:pPr>
              <w:rPr>
                <w:lang w:val="en-US" w:bidi="ar-OM"/>
              </w:rPr>
            </w:pPr>
            <w:r>
              <w:rPr>
                <w:lang w:val="en-US" w:bidi="ar-OM"/>
              </w:rPr>
              <w:t>yōm-in wāḥad ēēē yrīd yǧawwiz ᵊbnayytu yǧūnu xaṭṭābe</w:t>
            </w:r>
          </w:p>
        </w:tc>
        <w:tc>
          <w:tcPr>
            <w:tcW w:w="4253" w:type="dxa"/>
          </w:tcPr>
          <w:p w:rsidR="00CA1E6C" w:rsidRPr="00CF6CFF" w:rsidRDefault="00CA1E6C" w:rsidP="000F0E9D">
            <w:pPr>
              <w:rPr>
                <w:lang w:val="en-US" w:bidi="ar-OM"/>
              </w:rPr>
            </w:pPr>
          </w:p>
        </w:tc>
      </w:tr>
      <w:tr w:rsidR="0051764A" w:rsidRPr="0051764A" w:rsidTr="000F0E9D">
        <w:tc>
          <w:tcPr>
            <w:tcW w:w="850" w:type="dxa"/>
          </w:tcPr>
          <w:p w:rsidR="0051764A" w:rsidRDefault="0051764A" w:rsidP="000F0E9D">
            <w:pPr>
              <w:rPr>
                <w:lang w:val="en-US"/>
              </w:rPr>
            </w:pPr>
          </w:p>
        </w:tc>
        <w:tc>
          <w:tcPr>
            <w:tcW w:w="3969" w:type="dxa"/>
          </w:tcPr>
          <w:p w:rsidR="0051764A" w:rsidRPr="0051764A" w:rsidRDefault="0051764A" w:rsidP="000F0E9D">
            <w:pPr>
              <w:rPr>
                <w:lang w:val="en-US" w:bidi="ar-OM"/>
              </w:rPr>
            </w:pPr>
            <w:r w:rsidRPr="0051764A">
              <w:rPr>
                <w:lang w:val="en-US" w:bidi="ar-OM"/>
              </w:rPr>
              <w:t>ta-ngūl iḥna Bini ˁI</w:t>
            </w:r>
            <w:r>
              <w:rPr>
                <w:lang w:val="en-US" w:bidi="ar-OM"/>
              </w:rPr>
              <w:t>ǧil w-ǧī xəṭab binti wāḥad ᵊ</w:t>
            </w:r>
            <w:r w:rsidR="00997EFB">
              <w:rPr>
                <w:lang w:val="en-US" w:bidi="ar-OM"/>
              </w:rPr>
              <w:t>Ǧmēli, mesela ta-ngūl āāā rrīd ninṭīhe lilhum</w:t>
            </w:r>
          </w:p>
        </w:tc>
        <w:tc>
          <w:tcPr>
            <w:tcW w:w="4253" w:type="dxa"/>
          </w:tcPr>
          <w:p w:rsidR="0051764A" w:rsidRPr="0051764A" w:rsidRDefault="0051764A" w:rsidP="000F0E9D">
            <w:pPr>
              <w:rPr>
                <w:lang w:val="en-US" w:bidi="ar-OM"/>
              </w:rPr>
            </w:pPr>
          </w:p>
        </w:tc>
      </w:tr>
      <w:tr w:rsidR="00997EFB" w:rsidRPr="0051764A" w:rsidTr="000F0E9D">
        <w:tc>
          <w:tcPr>
            <w:tcW w:w="850" w:type="dxa"/>
          </w:tcPr>
          <w:p w:rsidR="00997EFB" w:rsidRDefault="00997EFB" w:rsidP="000F0E9D">
            <w:pPr>
              <w:rPr>
                <w:lang w:val="en-US"/>
              </w:rPr>
            </w:pPr>
          </w:p>
        </w:tc>
        <w:tc>
          <w:tcPr>
            <w:tcW w:w="3969" w:type="dxa"/>
          </w:tcPr>
          <w:p w:rsidR="00997EFB" w:rsidRPr="0051764A" w:rsidRDefault="00997EFB" w:rsidP="000F0E9D">
            <w:pPr>
              <w:rPr>
                <w:lang w:val="en-US" w:bidi="ar-OM"/>
              </w:rPr>
            </w:pPr>
            <w:r>
              <w:rPr>
                <w:lang w:val="en-US" w:bidi="ar-OM"/>
              </w:rPr>
              <w:t>ˀawwal nōb adāniš axūti wēlād ˁammi ˀagūl “xayyo, ˀāni ˀarīd aǧawwiz ᵊbnayyti ˁa-Ǧmēle, š-ᵊtgūlūn?” maḥḥad yuṭluˁ ḥissu.</w:t>
            </w:r>
          </w:p>
        </w:tc>
        <w:tc>
          <w:tcPr>
            <w:tcW w:w="4253" w:type="dxa"/>
          </w:tcPr>
          <w:p w:rsidR="00997EFB" w:rsidRPr="0051764A" w:rsidRDefault="00997EFB" w:rsidP="000F0E9D">
            <w:pPr>
              <w:rPr>
                <w:lang w:val="en-US" w:bidi="ar-OM"/>
              </w:rPr>
            </w:pPr>
          </w:p>
        </w:tc>
      </w:tr>
      <w:tr w:rsidR="00997EFB" w:rsidRPr="0051764A" w:rsidTr="000F0E9D">
        <w:tc>
          <w:tcPr>
            <w:tcW w:w="850" w:type="dxa"/>
          </w:tcPr>
          <w:p w:rsidR="00997EFB" w:rsidRDefault="00997EFB" w:rsidP="000F0E9D">
            <w:pPr>
              <w:rPr>
                <w:lang w:val="en-US"/>
              </w:rPr>
            </w:pPr>
            <w:r>
              <w:rPr>
                <w:lang w:val="en-US"/>
              </w:rPr>
              <w:t>0:34</w:t>
            </w:r>
          </w:p>
        </w:tc>
        <w:tc>
          <w:tcPr>
            <w:tcW w:w="3969" w:type="dxa"/>
          </w:tcPr>
          <w:p w:rsidR="00997EFB" w:rsidRDefault="00997EFB" w:rsidP="006304C1">
            <w:pPr>
              <w:rPr>
                <w:lang w:val="en-US" w:bidi="ar-OM"/>
              </w:rPr>
            </w:pPr>
            <w:r>
              <w:rPr>
                <w:lang w:val="en-US" w:bidi="ar-OM"/>
              </w:rPr>
              <w:t>nugḏ̣ub ta-ngūl āxuḏ ᵊṣyā</w:t>
            </w:r>
            <w:r w:rsidR="006304C1">
              <w:rPr>
                <w:lang w:val="en-US" w:bidi="ar-OM"/>
              </w:rPr>
              <w:t>q</w:t>
            </w:r>
            <w:r>
              <w:rPr>
                <w:lang w:val="en-US" w:bidi="ar-OM"/>
              </w:rPr>
              <w:t xml:space="preserve">ha </w:t>
            </w:r>
            <w:r w:rsidR="00080228">
              <w:rPr>
                <w:lang w:val="en-US" w:bidi="ar-OM"/>
              </w:rPr>
              <w:t>nǧahhiz ēēē ˁugub-ma nǧahhiz nigḏ̣i mā tšūf yiǧi ta-ngūl wāḥad</w:t>
            </w:r>
            <w:r w:rsidR="006706D3">
              <w:rPr>
                <w:lang w:val="en-US" w:bidi="ar-OM"/>
              </w:rPr>
              <w:t xml:space="preserve"> min gaṛāybi min Bini ˁIǧil wēya yiǧi ˀaxūye</w:t>
            </w:r>
            <w:r w:rsidR="00080228">
              <w:rPr>
                <w:lang w:val="en-US" w:bidi="ar-OM"/>
              </w:rPr>
              <w:t>, ˀibin ˁammi</w:t>
            </w:r>
            <w:r w:rsidR="006706D3">
              <w:rPr>
                <w:lang w:val="en-US" w:bidi="ar-OM"/>
              </w:rPr>
              <w:t>, ˀIsmāˁīn wēya Ḥasan ygūl</w:t>
            </w:r>
            <w:r w:rsidR="00080228">
              <w:rPr>
                <w:lang w:val="en-US" w:bidi="ar-OM"/>
              </w:rPr>
              <w:t>:</w:t>
            </w:r>
          </w:p>
        </w:tc>
        <w:tc>
          <w:tcPr>
            <w:tcW w:w="4253" w:type="dxa"/>
          </w:tcPr>
          <w:p w:rsidR="00997EFB" w:rsidRPr="0051764A" w:rsidRDefault="00997EFB" w:rsidP="000F0E9D">
            <w:pPr>
              <w:rPr>
                <w:lang w:val="en-US" w:bidi="ar-OM"/>
              </w:rPr>
            </w:pPr>
          </w:p>
        </w:tc>
      </w:tr>
      <w:tr w:rsidR="006706D3" w:rsidRPr="0051764A" w:rsidTr="000F0E9D">
        <w:tc>
          <w:tcPr>
            <w:tcW w:w="850" w:type="dxa"/>
          </w:tcPr>
          <w:p w:rsidR="006706D3" w:rsidRDefault="006706D3" w:rsidP="000F0E9D">
            <w:pPr>
              <w:rPr>
                <w:lang w:val="en-US"/>
              </w:rPr>
            </w:pPr>
          </w:p>
        </w:tc>
        <w:tc>
          <w:tcPr>
            <w:tcW w:w="3969" w:type="dxa"/>
          </w:tcPr>
          <w:p w:rsidR="006706D3" w:rsidRDefault="006706D3" w:rsidP="006706D3">
            <w:pPr>
              <w:rPr>
                <w:lang w:val="en-US" w:bidi="ar-OM"/>
              </w:rPr>
            </w:pPr>
            <w:r>
              <w:rPr>
                <w:lang w:val="en-US" w:bidi="ar-OM"/>
              </w:rPr>
              <w:t>“xayyo! bintak ᵊmḥayyaṛa, mālhe darib, mālhe darib, mālhe darib, nugḏ̣ub ˁād hīčiḏ!”</w:t>
            </w:r>
          </w:p>
        </w:tc>
        <w:tc>
          <w:tcPr>
            <w:tcW w:w="4253" w:type="dxa"/>
          </w:tcPr>
          <w:p w:rsidR="006706D3" w:rsidRPr="0051764A" w:rsidRDefault="006706D3" w:rsidP="000F0E9D">
            <w:pPr>
              <w:rPr>
                <w:lang w:val="en-US" w:bidi="ar-OM"/>
              </w:rPr>
            </w:pPr>
          </w:p>
        </w:tc>
      </w:tr>
      <w:tr w:rsidR="006706D3" w:rsidRPr="0051764A" w:rsidTr="000F0E9D">
        <w:tc>
          <w:tcPr>
            <w:tcW w:w="850" w:type="dxa"/>
          </w:tcPr>
          <w:p w:rsidR="006706D3" w:rsidRDefault="006706D3" w:rsidP="000F0E9D">
            <w:pPr>
              <w:rPr>
                <w:lang w:val="en-US"/>
              </w:rPr>
            </w:pPr>
            <w:r>
              <w:rPr>
                <w:lang w:val="en-US"/>
              </w:rPr>
              <w:t>1:00</w:t>
            </w:r>
          </w:p>
        </w:tc>
        <w:tc>
          <w:tcPr>
            <w:tcW w:w="3969" w:type="dxa"/>
          </w:tcPr>
          <w:p w:rsidR="006706D3" w:rsidRDefault="006706D3" w:rsidP="006304C1">
            <w:pPr>
              <w:rPr>
                <w:lang w:val="en-US" w:bidi="ar-OM"/>
              </w:rPr>
            </w:pPr>
            <w:r>
              <w:rPr>
                <w:lang w:val="en-US" w:bidi="ar-OM"/>
              </w:rPr>
              <w:t>ᵊngul-lu “xayyo tamām iḥna māxḏīn ᵊ</w:t>
            </w:r>
            <w:r w:rsidRPr="00B83F2A">
              <w:rPr>
                <w:color w:val="FF0000"/>
                <w:lang w:val="en-US" w:bidi="ar-OM"/>
              </w:rPr>
              <w:t>ṣyā</w:t>
            </w:r>
            <w:r w:rsidR="00B83F2A" w:rsidRPr="00B83F2A">
              <w:rPr>
                <w:color w:val="FF0000"/>
                <w:lang w:val="en-US" w:bidi="ar-OM"/>
              </w:rPr>
              <w:t>g/</w:t>
            </w:r>
            <w:r w:rsidR="006304C1" w:rsidRPr="00B83F2A">
              <w:rPr>
                <w:color w:val="FF0000"/>
                <w:lang w:val="en-US" w:bidi="ar-OM"/>
              </w:rPr>
              <w:t>q</w:t>
            </w:r>
            <w:r w:rsidRPr="00B83F2A">
              <w:rPr>
                <w:color w:val="FF0000"/>
                <w:lang w:val="en-US" w:bidi="ar-OM"/>
              </w:rPr>
              <w:t xml:space="preserve"> </w:t>
            </w:r>
            <w:r>
              <w:rPr>
                <w:lang w:val="en-US" w:bidi="ar-OM"/>
              </w:rPr>
              <w:t>mi-ǧ-ǧimāˁa ḏōle, ˁišrīn alif lēṛa turki wēya xamsṭaˁš,</w:t>
            </w:r>
          </w:p>
        </w:tc>
        <w:tc>
          <w:tcPr>
            <w:tcW w:w="4253" w:type="dxa"/>
          </w:tcPr>
          <w:p w:rsidR="006706D3" w:rsidRPr="0051764A" w:rsidRDefault="006706D3" w:rsidP="000F0E9D">
            <w:pPr>
              <w:rPr>
                <w:lang w:val="en-US" w:bidi="ar-OM"/>
              </w:rPr>
            </w:pPr>
          </w:p>
        </w:tc>
      </w:tr>
      <w:tr w:rsidR="006706D3" w:rsidRPr="006706D3" w:rsidTr="000F0E9D">
        <w:tc>
          <w:tcPr>
            <w:tcW w:w="850" w:type="dxa"/>
          </w:tcPr>
          <w:p w:rsidR="006706D3" w:rsidRDefault="006706D3" w:rsidP="000F0E9D">
            <w:pPr>
              <w:rPr>
                <w:lang w:val="en-US"/>
              </w:rPr>
            </w:pPr>
          </w:p>
        </w:tc>
        <w:tc>
          <w:tcPr>
            <w:tcW w:w="3969" w:type="dxa"/>
          </w:tcPr>
          <w:p w:rsidR="006706D3" w:rsidRPr="006706D3" w:rsidRDefault="006706D3" w:rsidP="006304C1">
            <w:pPr>
              <w:rPr>
                <w:lang w:val="en-US" w:bidi="ar-OM"/>
              </w:rPr>
            </w:pPr>
            <w:r w:rsidRPr="006706D3">
              <w:rPr>
                <w:lang w:val="en-US" w:bidi="ar-OM"/>
              </w:rPr>
              <w:t>ˀaṣ-</w:t>
            </w:r>
            <w:r w:rsidRPr="00B83F2A">
              <w:rPr>
                <w:color w:val="FF0000"/>
                <w:lang w:val="en-US" w:bidi="ar-OM"/>
              </w:rPr>
              <w:t>ṣyā</w:t>
            </w:r>
            <w:r w:rsidR="006304C1" w:rsidRPr="00B83F2A">
              <w:rPr>
                <w:color w:val="FF0000"/>
                <w:lang w:val="en-US" w:bidi="ar-OM"/>
              </w:rPr>
              <w:t>q</w:t>
            </w:r>
            <w:r w:rsidRPr="006706D3">
              <w:rPr>
                <w:lang w:val="en-US" w:bidi="ar-OM"/>
              </w:rPr>
              <w:t xml:space="preserve"> al mitfahmīnu w-an-nās </w:t>
            </w:r>
            <w:r>
              <w:rPr>
                <w:lang w:val="en-US" w:bidi="ar-OM"/>
              </w:rPr>
              <w:t>ḏōle ᵊmsāwīn məṣraf, xayyo, rūḥ ˁa-n-nās ḏōle</w:t>
            </w:r>
            <w:r w:rsidR="006304C1">
              <w:rPr>
                <w:lang w:val="en-US" w:bidi="ar-OM"/>
              </w:rPr>
              <w:t xml:space="preserve"> ˁiṭhum (~ inəṭhum) məṣrafhum w baˁdēn ahlan w sahlan!”</w:t>
            </w:r>
          </w:p>
        </w:tc>
        <w:tc>
          <w:tcPr>
            <w:tcW w:w="4253" w:type="dxa"/>
          </w:tcPr>
          <w:p w:rsidR="006706D3" w:rsidRPr="006706D3" w:rsidRDefault="006706D3" w:rsidP="000F0E9D">
            <w:pPr>
              <w:rPr>
                <w:lang w:val="en-US" w:bidi="ar-OM"/>
              </w:rPr>
            </w:pPr>
          </w:p>
        </w:tc>
      </w:tr>
      <w:tr w:rsidR="006304C1" w:rsidRPr="006706D3" w:rsidTr="000F0E9D">
        <w:tc>
          <w:tcPr>
            <w:tcW w:w="850" w:type="dxa"/>
          </w:tcPr>
          <w:p w:rsidR="006304C1" w:rsidRDefault="006304C1" w:rsidP="000F0E9D">
            <w:pPr>
              <w:rPr>
                <w:lang w:val="en-US"/>
              </w:rPr>
            </w:pPr>
          </w:p>
        </w:tc>
        <w:tc>
          <w:tcPr>
            <w:tcW w:w="3969" w:type="dxa"/>
          </w:tcPr>
          <w:p w:rsidR="006304C1" w:rsidRPr="006304C1" w:rsidRDefault="006304C1" w:rsidP="006304C1">
            <w:pPr>
              <w:rPr>
                <w:rtl/>
                <w:lang w:val="en-US" w:bidi="ar-OM"/>
              </w:rPr>
            </w:pPr>
            <w:r>
              <w:rPr>
                <w:lang w:val="en-US" w:bidi="ar-OM"/>
              </w:rPr>
              <w:t>Ḥasan ˁād yugḏ̣ub yrūḥ mū ḥayyar l wlādu? yrūḥ ˁa-ǧimāˁt al iḥne humma</w:t>
            </w:r>
            <w:r w:rsidRPr="006304C1">
              <w:rPr>
                <w:lang w:val="en-US" w:bidi="ar-OM"/>
              </w:rPr>
              <w:t xml:space="preserve"> </w:t>
            </w:r>
            <w:r>
              <w:rPr>
                <w:lang w:val="en-US" w:bidi="ar-OM"/>
              </w:rPr>
              <w:t>ˀal inṭēnā al awwali</w:t>
            </w:r>
          </w:p>
        </w:tc>
        <w:tc>
          <w:tcPr>
            <w:tcW w:w="4253" w:type="dxa"/>
          </w:tcPr>
          <w:p w:rsidR="006304C1" w:rsidRPr="006706D3" w:rsidRDefault="006304C1" w:rsidP="000F0E9D">
            <w:pPr>
              <w:rPr>
                <w:lang w:val="en-US" w:bidi="ar-OM"/>
              </w:rPr>
            </w:pPr>
          </w:p>
        </w:tc>
      </w:tr>
      <w:tr w:rsidR="006304C1" w:rsidRPr="006706D3" w:rsidTr="000F0E9D">
        <w:tc>
          <w:tcPr>
            <w:tcW w:w="850" w:type="dxa"/>
          </w:tcPr>
          <w:p w:rsidR="006304C1" w:rsidRDefault="006304C1" w:rsidP="000F0E9D">
            <w:pPr>
              <w:rPr>
                <w:lang w:val="en-US"/>
              </w:rPr>
            </w:pPr>
          </w:p>
        </w:tc>
        <w:tc>
          <w:tcPr>
            <w:tcW w:w="3969" w:type="dxa"/>
          </w:tcPr>
          <w:p w:rsidR="00B83F2A" w:rsidRDefault="006304C1" w:rsidP="00B83F2A">
            <w:pPr>
              <w:rPr>
                <w:lang w:val="en-US" w:bidi="ar-OM"/>
              </w:rPr>
            </w:pPr>
            <w:r>
              <w:rPr>
                <w:lang w:val="en-US" w:bidi="ar-OM"/>
              </w:rPr>
              <w:t>“xayyo ˀašgadd ᵊ</w:t>
            </w:r>
            <w:r w:rsidRPr="00B83F2A">
              <w:rPr>
                <w:color w:val="FF0000"/>
                <w:lang w:val="en-US" w:bidi="ar-OM"/>
              </w:rPr>
              <w:t>ṣyāq</w:t>
            </w:r>
            <w:r>
              <w:rPr>
                <w:lang w:val="en-US" w:bidi="ar-OM"/>
              </w:rPr>
              <w:t>kum nṭētu la-xūye?</w:t>
            </w:r>
            <w:r w:rsidR="00B83F2A">
              <w:rPr>
                <w:lang w:val="en-US" w:bidi="ar-OM"/>
              </w:rPr>
              <w:t>” minni mā-yāxuḏ məṣāri, direk min yrūḥ yinṭi il haḏōlāk.</w:t>
            </w:r>
          </w:p>
        </w:tc>
        <w:tc>
          <w:tcPr>
            <w:tcW w:w="4253" w:type="dxa"/>
          </w:tcPr>
          <w:p w:rsidR="006304C1" w:rsidRPr="006706D3" w:rsidRDefault="006304C1"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Default="00B83F2A" w:rsidP="00B83F2A">
            <w:pPr>
              <w:rPr>
                <w:lang w:val="en-US" w:bidi="ar-OM"/>
              </w:rPr>
            </w:pPr>
            <w:r>
              <w:rPr>
                <w:lang w:val="en-US" w:bidi="ar-OM"/>
              </w:rPr>
              <w:t>ˀāni, ˀal-məṣāri al xaššan ᵊb-ǧēbi mā-yiṭulˁin.</w:t>
            </w:r>
          </w:p>
        </w:tc>
        <w:tc>
          <w:tcPr>
            <w:tcW w:w="4253" w:type="dxa"/>
          </w:tcPr>
          <w:p w:rsidR="00B83F2A" w:rsidRPr="006706D3" w:rsidRDefault="00B83F2A"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Pr="00B83F2A" w:rsidRDefault="00B83F2A" w:rsidP="00B83F2A">
            <w:pPr>
              <w:rPr>
                <w:rtl/>
                <w:lang w:val="en-US" w:bidi="ar-OM"/>
              </w:rPr>
            </w:pPr>
            <w:r>
              <w:rPr>
                <w:lang w:val="en-US" w:bidi="ar-OM"/>
              </w:rPr>
              <w:t xml:space="preserve">yrūḥ ˁa-l-ǧimāˁt al… </w:t>
            </w:r>
            <w:r w:rsidRPr="00B83F2A">
              <w:rPr>
                <w:lang w:val="en-US" w:bidi="ar-OM"/>
              </w:rPr>
              <w:t>ˀal ˀaṣ ṣāgaw ˁalēne ˀa</w:t>
            </w:r>
            <w:r>
              <w:rPr>
                <w:lang w:val="en-US" w:bidi="ar-OM"/>
              </w:rPr>
              <w:t>ṣ-ṣyāg, yrūḥ “xayyo ˀašgadd intu ṣyāgkum inṭētu l-Ismāˁīn?”</w:t>
            </w:r>
          </w:p>
        </w:tc>
        <w:tc>
          <w:tcPr>
            <w:tcW w:w="4253" w:type="dxa"/>
          </w:tcPr>
          <w:p w:rsidR="00B83F2A" w:rsidRPr="006706D3" w:rsidRDefault="00B83F2A"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Default="004D3674" w:rsidP="00B83F2A">
            <w:pPr>
              <w:rPr>
                <w:lang w:val="en-US" w:bidi="ar-OM"/>
              </w:rPr>
            </w:pPr>
            <w:r>
              <w:rPr>
                <w:lang w:val="en-US" w:bidi="ar-OM"/>
              </w:rPr>
              <w:t>ygul-lhum “inṭēne ˁišrīn alif.” yinṭīhum ˁišrīn alifhum.</w:t>
            </w:r>
          </w:p>
        </w:tc>
        <w:tc>
          <w:tcPr>
            <w:tcW w:w="4253" w:type="dxa"/>
          </w:tcPr>
          <w:p w:rsidR="00B83F2A" w:rsidRPr="006706D3" w:rsidRDefault="00B83F2A" w:rsidP="000F0E9D">
            <w:pPr>
              <w:rPr>
                <w:lang w:val="en-US" w:bidi="ar-OM"/>
              </w:rPr>
            </w:pPr>
          </w:p>
        </w:tc>
      </w:tr>
      <w:tr w:rsidR="004D3674" w:rsidRPr="006706D3" w:rsidTr="000F0E9D">
        <w:tc>
          <w:tcPr>
            <w:tcW w:w="850" w:type="dxa"/>
          </w:tcPr>
          <w:p w:rsidR="004D3674" w:rsidRDefault="004D3674" w:rsidP="000F0E9D">
            <w:pPr>
              <w:rPr>
                <w:lang w:val="en-US"/>
              </w:rPr>
            </w:pPr>
            <w:r>
              <w:rPr>
                <w:lang w:val="en-US"/>
              </w:rPr>
              <w:t>1:43</w:t>
            </w:r>
          </w:p>
        </w:tc>
        <w:tc>
          <w:tcPr>
            <w:tcW w:w="3969" w:type="dxa"/>
          </w:tcPr>
          <w:p w:rsidR="004D3674" w:rsidRDefault="004D3674" w:rsidP="00B83F2A">
            <w:pPr>
              <w:rPr>
                <w:lang w:val="en-US" w:bidi="ar-OM"/>
              </w:rPr>
            </w:pPr>
            <w:r>
              <w:rPr>
                <w:lang w:val="en-US" w:bidi="ar-OM"/>
              </w:rPr>
              <w:t xml:space="preserve">“xayyo, ˀašgadd məṣrafkum qēr bašqa yaˁni ǧhāz ᵊhdūm libis?” </w:t>
            </w:r>
          </w:p>
        </w:tc>
        <w:tc>
          <w:tcPr>
            <w:tcW w:w="4253" w:type="dxa"/>
          </w:tcPr>
          <w:p w:rsidR="004D3674" w:rsidRPr="006706D3" w:rsidRDefault="004D3674" w:rsidP="000F0E9D">
            <w:pPr>
              <w:rPr>
                <w:lang w:val="en-US" w:bidi="ar-OM"/>
              </w:rPr>
            </w:pPr>
          </w:p>
        </w:tc>
      </w:tr>
      <w:tr w:rsidR="004D3674" w:rsidRPr="006706D3" w:rsidTr="000F0E9D">
        <w:tc>
          <w:tcPr>
            <w:tcW w:w="850" w:type="dxa"/>
          </w:tcPr>
          <w:p w:rsidR="004D3674" w:rsidRDefault="004D3674" w:rsidP="000F0E9D">
            <w:pPr>
              <w:rPr>
                <w:lang w:val="en-US"/>
              </w:rPr>
            </w:pPr>
          </w:p>
        </w:tc>
        <w:tc>
          <w:tcPr>
            <w:tcW w:w="3969" w:type="dxa"/>
          </w:tcPr>
          <w:p w:rsidR="004D3674" w:rsidRDefault="004D3674" w:rsidP="00B83F2A">
            <w:pPr>
              <w:rPr>
                <w:lang w:val="en-US" w:bidi="ar-OM"/>
              </w:rPr>
            </w:pPr>
            <w:r>
              <w:rPr>
                <w:lang w:val="en-US" w:bidi="ar-OM"/>
              </w:rPr>
              <w:t>ygūlūn “ᵊǧhāzna zād ta-ngūl b-alfēn lēṛa ṯalaṯ</w:t>
            </w:r>
            <w:r w:rsidR="000F0E9D">
              <w:rPr>
                <w:lang w:val="en-US" w:bidi="ar-OM"/>
              </w:rPr>
              <w:t>t</w:t>
            </w:r>
            <w:r>
              <w:rPr>
                <w:lang w:val="en-US" w:bidi="ar-OM"/>
              </w:rPr>
              <w:t>ālāf ᵊǧhāzne.”</w:t>
            </w:r>
          </w:p>
        </w:tc>
        <w:tc>
          <w:tcPr>
            <w:tcW w:w="4253" w:type="dxa"/>
          </w:tcPr>
          <w:p w:rsidR="004D3674" w:rsidRPr="006706D3" w:rsidRDefault="004D3674" w:rsidP="000F0E9D">
            <w:pPr>
              <w:rPr>
                <w:lang w:val="en-US" w:bidi="ar-OM"/>
              </w:rPr>
            </w:pPr>
          </w:p>
        </w:tc>
      </w:tr>
      <w:tr w:rsidR="004D3674" w:rsidRPr="006706D3" w:rsidTr="000F0E9D">
        <w:tc>
          <w:tcPr>
            <w:tcW w:w="850" w:type="dxa"/>
          </w:tcPr>
          <w:p w:rsidR="004D3674" w:rsidRDefault="004D3674" w:rsidP="000F0E9D">
            <w:pPr>
              <w:rPr>
                <w:lang w:val="en-US"/>
              </w:rPr>
            </w:pPr>
          </w:p>
        </w:tc>
        <w:tc>
          <w:tcPr>
            <w:tcW w:w="3969" w:type="dxa"/>
          </w:tcPr>
          <w:p w:rsidR="004D3674" w:rsidRDefault="004D3674" w:rsidP="00B83F2A">
            <w:pPr>
              <w:rPr>
                <w:lang w:val="en-US" w:bidi="ar-OM"/>
              </w:rPr>
            </w:pPr>
            <w:r>
              <w:rPr>
                <w:lang w:val="en-US" w:bidi="ar-OM"/>
              </w:rPr>
              <w:t>“ǧību ǧhāzkum buqčitkum!” yǧībūn aǧ-ǧhāz il Ḥasan</w:t>
            </w:r>
            <w:r w:rsidR="000F0E9D">
              <w:rPr>
                <w:lang w:val="en-US" w:bidi="ar-OM"/>
              </w:rPr>
              <w:t>, xayyo, yinṭīhum zād ṯalaṯtālāf lēṛa w yšīl al-buqčit aǧ-ǧhāz w yǧībhe ˁala bētu.</w:t>
            </w:r>
          </w:p>
        </w:tc>
        <w:tc>
          <w:tcPr>
            <w:tcW w:w="4253" w:type="dxa"/>
          </w:tcPr>
          <w:p w:rsidR="004D3674" w:rsidRPr="006706D3" w:rsidRDefault="004D3674" w:rsidP="000F0E9D">
            <w:pPr>
              <w:rPr>
                <w:lang w:val="en-US" w:bidi="ar-OM"/>
              </w:rPr>
            </w:pPr>
          </w:p>
        </w:tc>
      </w:tr>
      <w:tr w:rsidR="000F0E9D" w:rsidRPr="006706D3"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ḥatta ygūl lēlt al-ḥinne uxra yigdar yḥayyir, ˀal-ᵊḥyār maˁnātu</w:t>
            </w:r>
          </w:p>
        </w:tc>
        <w:tc>
          <w:tcPr>
            <w:tcW w:w="4253" w:type="dxa"/>
          </w:tcPr>
          <w:p w:rsidR="000F0E9D" w:rsidRPr="006706D3" w:rsidRDefault="000F0E9D" w:rsidP="000F0E9D">
            <w:pPr>
              <w:rPr>
                <w:lang w:val="en-US" w:bidi="ar-OM"/>
              </w:rPr>
            </w:pPr>
          </w:p>
        </w:tc>
      </w:tr>
      <w:tr w:rsidR="000F0E9D" w:rsidRPr="006706D3" w:rsidTr="000F0E9D">
        <w:tc>
          <w:tcPr>
            <w:tcW w:w="850" w:type="dxa"/>
          </w:tcPr>
          <w:p w:rsidR="000F0E9D" w:rsidRDefault="000F0E9D" w:rsidP="000F0E9D">
            <w:pPr>
              <w:rPr>
                <w:lang w:val="en-US"/>
              </w:rPr>
            </w:pPr>
            <w:r>
              <w:rPr>
                <w:lang w:val="en-US"/>
              </w:rPr>
              <w:t>2:05</w:t>
            </w:r>
          </w:p>
        </w:tc>
        <w:tc>
          <w:tcPr>
            <w:tcW w:w="3969" w:type="dxa"/>
          </w:tcPr>
          <w:p w:rsidR="000F0E9D" w:rsidRDefault="000F0E9D" w:rsidP="00B83F2A">
            <w:pPr>
              <w:rPr>
                <w:lang w:val="en-US" w:bidi="ar-OM"/>
              </w:rPr>
            </w:pPr>
            <w:r>
              <w:rPr>
                <w:lang w:val="en-US" w:bidi="ar-OM"/>
              </w:rPr>
              <w:t>yaˁni al-garrāba dawām aǧ-ǧirīb ˀin ḥayyar al-ᵊbnayye ḏīč abˁad mitar mā-trūḥ,</w:t>
            </w:r>
          </w:p>
        </w:tc>
        <w:tc>
          <w:tcPr>
            <w:tcW w:w="4253" w:type="dxa"/>
          </w:tcPr>
          <w:p w:rsidR="000F0E9D" w:rsidRPr="006706D3" w:rsidRDefault="000F0E9D" w:rsidP="000F0E9D">
            <w:pPr>
              <w:rPr>
                <w:lang w:val="en-US" w:bidi="ar-OM"/>
              </w:rPr>
            </w:pPr>
          </w:p>
        </w:tc>
      </w:tr>
      <w:tr w:rsidR="000F0E9D" w:rsidRPr="006706D3"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devamlı ˀisimhe maˁnāt al-ᵊḥyār hāḏi hiyye ˁa-l-ᵊḥyār.</w:t>
            </w:r>
          </w:p>
        </w:tc>
        <w:tc>
          <w:tcPr>
            <w:tcW w:w="4253" w:type="dxa"/>
          </w:tcPr>
          <w:p w:rsidR="000F0E9D" w:rsidRPr="006706D3"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Pr="000F0E9D" w:rsidRDefault="000F0E9D" w:rsidP="00B83F2A">
            <w:pPr>
              <w:rPr>
                <w:lang w:val="en-US" w:bidi="ar-OM"/>
              </w:rPr>
            </w:pPr>
            <w:r w:rsidRPr="000F0E9D">
              <w:rPr>
                <w:lang w:val="en-US" w:bidi="ar-OM"/>
              </w:rPr>
              <w:t xml:space="preserve">mū ˁala Ḥasan, ta-ngūl </w:t>
            </w:r>
            <w:r w:rsidRPr="00031C3F">
              <w:rPr>
                <w:color w:val="FF0000"/>
                <w:lang w:val="en-US" w:bidi="ar-OM"/>
              </w:rPr>
              <w:t>iǧnibāni</w:t>
            </w:r>
            <w:r w:rsidRPr="000F0E9D">
              <w:rPr>
                <w:lang w:val="en-US" w:bidi="ar-OM"/>
              </w:rPr>
              <w:t xml:space="preserve"> yōm-in yi</w:t>
            </w:r>
            <w:r>
              <w:rPr>
                <w:lang w:val="en-US" w:bidi="ar-OM"/>
              </w:rPr>
              <w:t>ǧi qarīb walad ˁammi ˀal b-aǧ-ǧarye ḥawāli ˁamāmi garāybi ˀal liyye, kull ˁIǧli yḥayyir ˁala ˁIǧlīye.</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r>
              <w:rPr>
                <w:lang w:val="en-US"/>
              </w:rPr>
              <w:t>2:26</w:t>
            </w:r>
          </w:p>
        </w:tc>
        <w:tc>
          <w:tcPr>
            <w:tcW w:w="3969" w:type="dxa"/>
          </w:tcPr>
          <w:p w:rsidR="000F0E9D" w:rsidRPr="000F0E9D" w:rsidRDefault="000F0E9D" w:rsidP="00B83F2A">
            <w:pPr>
              <w:rPr>
                <w:lang w:val="en-US" w:bidi="ar-OM"/>
              </w:rPr>
            </w:pPr>
            <w:r>
              <w:rPr>
                <w:lang w:val="en-US" w:bidi="ar-OM"/>
              </w:rPr>
              <w:t>ˀalḥaz xafīf galīl guṭma gāyim ta-ngūl mū miṯil awwali, ˀuxra šī ˁidne b-dīrit Ḥarrān ᵊḥyār šī</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ˀal-ᵊbnayye ymawwtūnhe yxallūnhe ṣṣīr ˁaǧūz mīzān daribha yaˁni mḥayyaṛ ˁalēha.</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mā-yxallōnhe itt</w:t>
            </w:r>
            <w:r w:rsidR="00F434ED">
              <w:rPr>
                <w:lang w:val="en-US" w:bidi="ar-OM"/>
              </w:rPr>
              <w:t>iǧawwaz ygūl “hāḏi mḥayyaṛa ˁaliyye mānṭīhe, xallha arīd amawwithe b-bēthe, ˀamawwithe b-dāṛha ˁind ummha.</w:t>
            </w:r>
          </w:p>
        </w:tc>
        <w:tc>
          <w:tcPr>
            <w:tcW w:w="4253" w:type="dxa"/>
          </w:tcPr>
          <w:p w:rsidR="000F0E9D" w:rsidRPr="000F0E9D" w:rsidRDefault="000F0E9D" w:rsidP="000F0E9D">
            <w:pPr>
              <w:rPr>
                <w:lang w:val="en-US" w:bidi="ar-OM"/>
              </w:rPr>
            </w:pPr>
          </w:p>
        </w:tc>
      </w:tr>
      <w:tr w:rsidR="00031C3F" w:rsidRPr="000F0E9D" w:rsidTr="000F0E9D">
        <w:tc>
          <w:tcPr>
            <w:tcW w:w="850" w:type="dxa"/>
          </w:tcPr>
          <w:p w:rsidR="00031C3F" w:rsidRDefault="00031C3F" w:rsidP="000F0E9D">
            <w:pPr>
              <w:rPr>
                <w:lang w:val="en-US"/>
              </w:rPr>
            </w:pPr>
            <w:r>
              <w:rPr>
                <w:lang w:val="en-US"/>
              </w:rPr>
              <w:t>2:47</w:t>
            </w:r>
          </w:p>
        </w:tc>
        <w:tc>
          <w:tcPr>
            <w:tcW w:w="3969" w:type="dxa"/>
          </w:tcPr>
          <w:p w:rsidR="00031C3F" w:rsidRDefault="00031C3F" w:rsidP="00B83F2A">
            <w:pPr>
              <w:rPr>
                <w:lang w:val="en-US" w:bidi="ar-OM"/>
              </w:rPr>
            </w:pPr>
            <w:r>
              <w:rPr>
                <w:lang w:val="en-US" w:bidi="ar-OM"/>
              </w:rPr>
              <w:t>ˁēš al-ᵊmbarrad ˁād, ˀal-ᵊmḥayyir al-yabanǧi yōm-innu ta-ngūl yiǧi yṣūg ˁala binti w yiǧi yṣīr ᵊḥyār,</w:t>
            </w:r>
          </w:p>
        </w:tc>
        <w:tc>
          <w:tcPr>
            <w:tcW w:w="4253" w:type="dxa"/>
          </w:tcPr>
          <w:p w:rsidR="00031C3F" w:rsidRPr="000F0E9D"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Pr="00031C3F" w:rsidRDefault="00031C3F" w:rsidP="00B83F2A">
            <w:pPr>
              <w:rPr>
                <w:lang w:val="en-US" w:bidi="ar-OM"/>
              </w:rPr>
            </w:pPr>
            <w:r w:rsidRPr="00031C3F">
              <w:rPr>
                <w:lang w:val="en-US" w:bidi="ar-OM"/>
              </w:rPr>
              <w:t xml:space="preserve">ta-ngūl ˁala bint yṣīr </w:t>
            </w:r>
            <w:r>
              <w:rPr>
                <w:lang w:val="fr-FR" w:bidi="ar-OM"/>
              </w:rPr>
              <w:t>ᵊ</w:t>
            </w:r>
            <w:r w:rsidRPr="00031C3F">
              <w:rPr>
                <w:lang w:val="en-US" w:bidi="ar-OM"/>
              </w:rPr>
              <w:t>ḥyār ta-mā-yṣ</w:t>
            </w:r>
            <w:r>
              <w:rPr>
                <w:lang w:val="en-US" w:bidi="ar-OM"/>
              </w:rPr>
              <w:t xml:space="preserve">īr kōn, ˀal-aǧnabi ˁād al mūhu garrābitne, ˀaṣ-ṣāyiǧ ygūl: </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Pr="00031C3F" w:rsidRDefault="00031C3F" w:rsidP="00B83F2A">
            <w:pPr>
              <w:rPr>
                <w:lang w:val="en-US" w:bidi="ar-OM"/>
              </w:rPr>
            </w:pPr>
            <w:r>
              <w:rPr>
                <w:lang w:val="en-US" w:bidi="ar-OM"/>
              </w:rPr>
              <w:t>“xayyo, tamām, xayyo ˁalēkum ᵊḥyār iḥne linne ˁēš al-ᵊmbarrad, ˁēš al-ḥārr mā-nāklu, mā-niˁliǧ iṯumne, ˁalēš ta-nitkāwan?</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Default="00031C3F" w:rsidP="00031C3F">
            <w:pPr>
              <w:rPr>
                <w:lang w:val="en-US" w:bidi="ar-OM"/>
              </w:rPr>
            </w:pPr>
            <w:r>
              <w:rPr>
                <w:lang w:val="en-US" w:bidi="ar-OM"/>
              </w:rPr>
              <w:t>ˁalēš ta-nihni linne ˁēš al-ᵊmbarrad, ˁēš al-ᵊmbarrad?” yaˁni ygūl “iḥne b-qēr kōn, ᵊb-qēr ᵊhnīye.”</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Default="00031C3F" w:rsidP="00031C3F">
            <w:pPr>
              <w:rPr>
                <w:lang w:val="en-US" w:bidi="ar-OM"/>
              </w:rPr>
            </w:pPr>
            <w:r>
              <w:rPr>
                <w:lang w:val="en-US" w:bidi="ar-OM"/>
              </w:rPr>
              <w:t>maˁnāthe w b-qēr kōn yāyni, ḥadīse ta-mā-tuṭluˁ ygūl iḥne linne ˁēš ᵊmbarrad, maˁnāt ˁēš al-ᵊmbarrad hāḏa huwwa.</w:t>
            </w:r>
          </w:p>
        </w:tc>
        <w:tc>
          <w:tcPr>
            <w:tcW w:w="4253" w:type="dxa"/>
          </w:tcPr>
          <w:p w:rsidR="00031C3F" w:rsidRPr="00031C3F" w:rsidRDefault="00031C3F" w:rsidP="000F0E9D">
            <w:pPr>
              <w:rPr>
                <w:lang w:val="en-US" w:bidi="ar-OM"/>
              </w:rPr>
            </w:pPr>
          </w:p>
        </w:tc>
      </w:tr>
    </w:tbl>
    <w:p w:rsidR="00065D2C" w:rsidRDefault="00065D2C" w:rsidP="00B30D25">
      <w:pPr>
        <w:pStyle w:val="Textkrper2"/>
        <w:spacing w:line="240" w:lineRule="auto"/>
        <w:rPr>
          <w:u w:val="none"/>
          <w:lang w:val="en-US"/>
        </w:rPr>
      </w:pPr>
    </w:p>
    <w:p w:rsidR="007E5DC9" w:rsidRPr="001076B7" w:rsidRDefault="007E5DC9" w:rsidP="007E5DC9">
      <w:pPr>
        <w:pStyle w:val="berschrift2"/>
      </w:pPr>
      <w:r w:rsidRPr="001076B7">
        <w:t>Urfa-</w:t>
      </w:r>
      <w:r>
        <w:t>070</w:t>
      </w:r>
      <w:r w:rsidRPr="001076B7">
        <w:t xml:space="preserve">: </w:t>
      </w:r>
      <w:r>
        <w:t xml:space="preserve">Chicken stable </w:t>
      </w:r>
      <w:r w:rsidRPr="001076B7">
        <w:t>[new]</w:t>
      </w:r>
    </w:p>
    <w:p w:rsidR="007E5DC9" w:rsidRDefault="003D6731" w:rsidP="007E5DC9">
      <w:pPr>
        <w:pStyle w:val="Textkrper2"/>
        <w:spacing w:line="240" w:lineRule="auto"/>
        <w:rPr>
          <w:u w:val="none"/>
        </w:rPr>
      </w:pPr>
      <w:r>
        <w:rPr>
          <w:u w:val="none"/>
        </w:rPr>
        <w:t>9</w:t>
      </w:r>
      <w:r w:rsidR="007E5DC9">
        <w:rPr>
          <w:u w:val="none"/>
        </w:rPr>
        <w:t xml:space="preserve"> May 2010</w:t>
      </w:r>
    </w:p>
    <w:p w:rsidR="007E5DC9" w:rsidRDefault="007E5DC9" w:rsidP="007E5DC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3D6731" w:rsidRPr="00031C3F" w:rsidTr="00800769">
        <w:tc>
          <w:tcPr>
            <w:tcW w:w="850" w:type="dxa"/>
          </w:tcPr>
          <w:p w:rsidR="003D6731" w:rsidRDefault="003D6731" w:rsidP="00800769">
            <w:pPr>
              <w:rPr>
                <w:lang w:val="en-US"/>
              </w:rPr>
            </w:pPr>
          </w:p>
        </w:tc>
        <w:tc>
          <w:tcPr>
            <w:tcW w:w="3969" w:type="dxa"/>
          </w:tcPr>
          <w:p w:rsidR="003D6731" w:rsidRDefault="00D559CA" w:rsidP="00800769">
            <w:pPr>
              <w:rPr>
                <w:lang w:val="en-US" w:bidi="ar-OM"/>
              </w:rPr>
            </w:pPr>
            <w:r>
              <w:rPr>
                <w:lang w:val="en-US" w:bidi="ar-OM"/>
              </w:rPr>
              <w:t>ˀad-diǧāǧāt yxuššin ᵊnsammī gunn diǧāǧ, šūf al-bēḏ̣a b-gaḷbu ˀalḥaz gunn diǧāǧ.</w:t>
            </w:r>
          </w:p>
        </w:tc>
        <w:tc>
          <w:tcPr>
            <w:tcW w:w="4253" w:type="dxa"/>
          </w:tcPr>
          <w:p w:rsidR="003D6731" w:rsidRPr="00031C3F" w:rsidRDefault="003D6731" w:rsidP="00800769">
            <w:pPr>
              <w:rPr>
                <w:lang w:val="en-US" w:bidi="ar-OM"/>
              </w:rPr>
            </w:pPr>
          </w:p>
        </w:tc>
      </w:tr>
      <w:tr w:rsidR="00D559CA" w:rsidRPr="00031C3F" w:rsidTr="00800769">
        <w:tc>
          <w:tcPr>
            <w:tcW w:w="850" w:type="dxa"/>
          </w:tcPr>
          <w:p w:rsidR="00D559CA" w:rsidRDefault="00D559CA" w:rsidP="00800769">
            <w:pPr>
              <w:rPr>
                <w:lang w:val="en-US"/>
              </w:rPr>
            </w:pPr>
          </w:p>
        </w:tc>
        <w:tc>
          <w:tcPr>
            <w:tcW w:w="3969" w:type="dxa"/>
          </w:tcPr>
          <w:p w:rsidR="00D559CA" w:rsidRDefault="00D559CA" w:rsidP="00800769">
            <w:pPr>
              <w:rPr>
                <w:lang w:val="en-US" w:bidi="ar-OM"/>
              </w:rPr>
            </w:pPr>
            <w:r>
              <w:rPr>
                <w:lang w:val="en-US" w:bidi="ar-OM"/>
              </w:rPr>
              <w:t>daḥḥiǧ ad-diǧāǧāt yxuššin bī yugˁudun qurqa ybīḏ̣in,</w:t>
            </w:r>
          </w:p>
        </w:tc>
        <w:tc>
          <w:tcPr>
            <w:tcW w:w="4253" w:type="dxa"/>
          </w:tcPr>
          <w:p w:rsidR="00D559CA" w:rsidRPr="00031C3F" w:rsidRDefault="00D559CA" w:rsidP="00800769">
            <w:pPr>
              <w:rPr>
                <w:lang w:val="en-US" w:bidi="ar-OM"/>
              </w:rPr>
            </w:pPr>
          </w:p>
        </w:tc>
      </w:tr>
      <w:tr w:rsidR="00D559CA" w:rsidRPr="00031C3F" w:rsidTr="00800769">
        <w:tc>
          <w:tcPr>
            <w:tcW w:w="850" w:type="dxa"/>
          </w:tcPr>
          <w:p w:rsidR="00D559CA" w:rsidRDefault="00D559CA" w:rsidP="00800769">
            <w:pPr>
              <w:rPr>
                <w:lang w:val="en-US"/>
              </w:rPr>
            </w:pPr>
          </w:p>
        </w:tc>
        <w:tc>
          <w:tcPr>
            <w:tcW w:w="3969" w:type="dxa"/>
          </w:tcPr>
          <w:p w:rsidR="00D559CA" w:rsidRPr="00D559CA" w:rsidRDefault="00D559CA" w:rsidP="00800769">
            <w:pPr>
              <w:rPr>
                <w:lang w:val="en-US" w:bidi="ar-OM"/>
              </w:rPr>
            </w:pPr>
            <w:r>
              <w:rPr>
                <w:lang w:val="en-US" w:bidi="ar-OM"/>
              </w:rPr>
              <w:t xml:space="preserve">ˀal-maġrib yḏ̣allin hēne ysiddūn al-bāb ḏa tā ˀal-ᵊḥsēni, </w:t>
            </w:r>
            <w:r w:rsidRPr="00D559CA">
              <w:rPr>
                <w:lang w:val="en-US" w:bidi="ar-OM"/>
              </w:rPr>
              <w:t>ˀ</w:t>
            </w:r>
            <w:r>
              <w:rPr>
                <w:lang w:val="en-US" w:bidi="ar-OM"/>
              </w:rPr>
              <w:t>ač-člāb mā-yākulinhin</w:t>
            </w:r>
          </w:p>
        </w:tc>
        <w:tc>
          <w:tcPr>
            <w:tcW w:w="4253" w:type="dxa"/>
          </w:tcPr>
          <w:p w:rsidR="00D559CA" w:rsidRPr="00031C3F" w:rsidRDefault="00D559CA" w:rsidP="00800769">
            <w:pPr>
              <w:rPr>
                <w:lang w:val="en-US" w:bidi="ar-OM"/>
              </w:rPr>
            </w:pPr>
          </w:p>
        </w:tc>
      </w:tr>
      <w:tr w:rsidR="00D559CA" w:rsidRPr="00D559CA" w:rsidTr="00800769">
        <w:tc>
          <w:tcPr>
            <w:tcW w:w="850" w:type="dxa"/>
          </w:tcPr>
          <w:p w:rsidR="00D559CA" w:rsidRDefault="00D559CA" w:rsidP="00800769">
            <w:pPr>
              <w:rPr>
                <w:lang w:val="en-US"/>
              </w:rPr>
            </w:pPr>
          </w:p>
        </w:tc>
        <w:tc>
          <w:tcPr>
            <w:tcW w:w="3969" w:type="dxa"/>
          </w:tcPr>
          <w:p w:rsidR="00D559CA" w:rsidRPr="00D559CA" w:rsidRDefault="00D559CA" w:rsidP="00800769">
            <w:pPr>
              <w:rPr>
                <w:lang w:val="en-US" w:bidi="ar-OM"/>
              </w:rPr>
            </w:pPr>
            <w:r w:rsidRPr="00D559CA">
              <w:rPr>
                <w:lang w:val="en-US" w:bidi="ar-OM"/>
              </w:rPr>
              <w:t>al-</w:t>
            </w:r>
            <w:r>
              <w:rPr>
                <w:lang w:val="en-US" w:bidi="ar-OM"/>
              </w:rPr>
              <w:t>ᵊ</w:t>
            </w:r>
            <w:r w:rsidRPr="00D559CA">
              <w:rPr>
                <w:lang w:val="en-US" w:bidi="ar-OM"/>
              </w:rPr>
              <w:t>ḥsēni ta-ngūl b-al-lēl amniy</w:t>
            </w:r>
            <w:r>
              <w:rPr>
                <w:lang w:val="en-US" w:bidi="ar-OM"/>
              </w:rPr>
              <w:t>āt miṯil qaraǧit ad-diǧāǧ, ˀiḥna ngul-lu gunn diǧāǧ, gunn, msāwi hīčiḏ guṭma zġayyir, gunn diǧāǧ.</w:t>
            </w:r>
          </w:p>
        </w:tc>
        <w:tc>
          <w:tcPr>
            <w:tcW w:w="4253" w:type="dxa"/>
          </w:tcPr>
          <w:p w:rsidR="00D559CA" w:rsidRPr="00D559CA" w:rsidRDefault="00D559CA" w:rsidP="00800769">
            <w:pPr>
              <w:rPr>
                <w:lang w:val="en-US" w:bidi="ar-OM"/>
              </w:rPr>
            </w:pPr>
          </w:p>
        </w:tc>
      </w:tr>
    </w:tbl>
    <w:p w:rsidR="007E5DC9" w:rsidRDefault="007E5DC9" w:rsidP="00B30D25">
      <w:pPr>
        <w:pStyle w:val="Textkrper2"/>
        <w:spacing w:line="240" w:lineRule="auto"/>
        <w:rPr>
          <w:u w:val="none"/>
          <w:lang w:val="en-US"/>
        </w:rPr>
      </w:pPr>
    </w:p>
    <w:p w:rsidR="00585129" w:rsidRPr="001076B7" w:rsidRDefault="00585129" w:rsidP="00585129">
      <w:pPr>
        <w:pStyle w:val="berschrift2"/>
      </w:pPr>
      <w:r w:rsidRPr="001076B7">
        <w:t>Urfa-</w:t>
      </w:r>
      <w:r>
        <w:t>097</w:t>
      </w:r>
      <w:r w:rsidRPr="001076B7">
        <w:t xml:space="preserve">: </w:t>
      </w:r>
      <w:r>
        <w:t xml:space="preserve">The three daughters </w:t>
      </w:r>
      <w:r w:rsidRPr="001076B7">
        <w:t>[new]</w:t>
      </w:r>
    </w:p>
    <w:p w:rsidR="00585129" w:rsidRDefault="00585129" w:rsidP="00585129">
      <w:pPr>
        <w:pStyle w:val="Textkrper2"/>
        <w:spacing w:line="240" w:lineRule="auto"/>
        <w:rPr>
          <w:u w:val="none"/>
        </w:rPr>
      </w:pPr>
      <w:r>
        <w:rPr>
          <w:u w:val="none"/>
        </w:rPr>
        <w:t>10 May 2010</w:t>
      </w:r>
    </w:p>
    <w:p w:rsidR="00585129" w:rsidRDefault="00585129" w:rsidP="0058512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585129" w:rsidRPr="00031C3F" w:rsidTr="00800769">
        <w:tc>
          <w:tcPr>
            <w:tcW w:w="850" w:type="dxa"/>
          </w:tcPr>
          <w:p w:rsidR="00585129" w:rsidRDefault="00585129" w:rsidP="00800769">
            <w:pPr>
              <w:rPr>
                <w:lang w:val="en-US"/>
              </w:rPr>
            </w:pPr>
          </w:p>
        </w:tc>
        <w:tc>
          <w:tcPr>
            <w:tcW w:w="3969" w:type="dxa"/>
          </w:tcPr>
          <w:p w:rsidR="00585129" w:rsidRDefault="00585129" w:rsidP="00800769">
            <w:pPr>
              <w:rPr>
                <w:lang w:val="en-US" w:bidi="ar-OM"/>
              </w:rPr>
            </w:pPr>
            <w:r>
              <w:rPr>
                <w:lang w:val="en-US" w:bidi="ar-OM"/>
              </w:rPr>
              <w:t>wāḥad ᵊb-zimānāt zangīl b-al-balad, rāˁi məṣāri w-zangīl w masmūˁ yaˁni duyulmuş tanınmış masmūˁ, zlimt-in masmūˁ.</w:t>
            </w:r>
          </w:p>
        </w:tc>
        <w:tc>
          <w:tcPr>
            <w:tcW w:w="4253" w:type="dxa"/>
          </w:tcPr>
          <w:p w:rsidR="00585129" w:rsidRPr="00031C3F" w:rsidRDefault="00585129" w:rsidP="00800769">
            <w:pPr>
              <w:rPr>
                <w:lang w:val="en-US" w:bidi="ar-OM"/>
              </w:rPr>
            </w:pPr>
          </w:p>
        </w:tc>
      </w:tr>
      <w:tr w:rsidR="00585129" w:rsidRPr="007479E9" w:rsidTr="00800769">
        <w:tc>
          <w:tcPr>
            <w:tcW w:w="850" w:type="dxa"/>
          </w:tcPr>
          <w:p w:rsidR="00585129" w:rsidRDefault="00585129" w:rsidP="00800769">
            <w:pPr>
              <w:rPr>
                <w:lang w:val="en-US"/>
              </w:rPr>
            </w:pPr>
          </w:p>
        </w:tc>
        <w:tc>
          <w:tcPr>
            <w:tcW w:w="3969" w:type="dxa"/>
          </w:tcPr>
          <w:p w:rsidR="00585129" w:rsidRPr="007479E9" w:rsidRDefault="00585129" w:rsidP="00800769">
            <w:pPr>
              <w:rPr>
                <w:lang w:val="en-US" w:bidi="ar-OM"/>
              </w:rPr>
            </w:pPr>
            <w:r w:rsidRPr="007479E9">
              <w:rPr>
                <w:lang w:val="en-US" w:bidi="ar-OM"/>
              </w:rPr>
              <w:t>ˁindu ṯalaṯ banāt</w:t>
            </w:r>
            <w:r w:rsidR="007479E9" w:rsidRPr="007479E9">
              <w:rPr>
                <w:lang w:val="en-US" w:bidi="ar-OM"/>
              </w:rPr>
              <w:t xml:space="preserve"> gāyil “ta_rīd aš</w:t>
            </w:r>
            <w:r w:rsidR="007479E9">
              <w:rPr>
                <w:lang w:val="en-US" w:bidi="ar-OM"/>
              </w:rPr>
              <w:t>ūf banāti hāy hī al-ˁaǧle, ˀal-ˁaqalīye, yaˁni zeki.?”</w:t>
            </w:r>
          </w:p>
        </w:tc>
        <w:tc>
          <w:tcPr>
            <w:tcW w:w="4253" w:type="dxa"/>
          </w:tcPr>
          <w:p w:rsidR="00585129" w:rsidRPr="007479E9" w:rsidRDefault="0058512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lang w:val="en-US" w:bidi="ar-OM"/>
              </w:rPr>
            </w:pPr>
            <w:r>
              <w:rPr>
                <w:lang w:val="en-US" w:bidi="ar-OM"/>
              </w:rPr>
              <w:t>yčīl yčīl ˁagəlhin gāl ‘banāti taˁālin ta_rīd ašūf!” ṣāyiḥ-ilhin aṯ-ṯalāṯe, ǧāˁdāt ˁindu.</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r>
              <w:rPr>
                <w:lang w:val="en-US"/>
              </w:rPr>
              <w:t>0:26</w:t>
            </w:r>
          </w:p>
        </w:tc>
        <w:tc>
          <w:tcPr>
            <w:tcW w:w="3969" w:type="dxa"/>
          </w:tcPr>
          <w:p w:rsidR="007479E9" w:rsidRDefault="007479E9" w:rsidP="00800769">
            <w:pPr>
              <w:rPr>
                <w:lang w:val="en-US" w:bidi="ar-OM"/>
              </w:rPr>
            </w:pPr>
            <w:r>
              <w:rPr>
                <w:lang w:val="en-US" w:bidi="ar-OM"/>
              </w:rPr>
              <w:t>gāyil “banāti šgadd ᵊtḥibbinni?” yaˁni yisˁal banātu “šgadd ᵊtḥibbinni tištahinni?”, ˀabūhin.</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rtl/>
                <w:lang w:val="en-US" w:bidi="ar-OM"/>
              </w:rPr>
            </w:pPr>
            <w:r w:rsidRPr="007479E9">
              <w:rPr>
                <w:lang w:val="en-US" w:bidi="ar-OM"/>
              </w:rPr>
              <w:t xml:space="preserve">ˀač-čibīre gāyḷ-la “yāba, </w:t>
            </w:r>
            <w:r>
              <w:rPr>
                <w:lang w:val="en-US" w:bidi="ar-OM"/>
              </w:rPr>
              <w:t xml:space="preserve">ˀāni ˀaštahīk b-gadd ad-dinye, ᵊb-gadd ad-dinye </w:t>
            </w:r>
            <w:r w:rsidRPr="007479E9">
              <w:rPr>
                <w:lang w:val="en-US" w:bidi="ar-OM"/>
              </w:rPr>
              <w:t>ˀa</w:t>
            </w:r>
            <w:r>
              <w:rPr>
                <w:lang w:val="en-US" w:bidi="ar-OM"/>
              </w:rPr>
              <w:t>ḥibbak!”</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lang w:val="en-US" w:bidi="ar-OM"/>
              </w:rPr>
            </w:pPr>
            <w:r w:rsidRPr="007479E9">
              <w:rPr>
                <w:lang w:val="en-US" w:bidi="ar-OM"/>
              </w:rPr>
              <w:t xml:space="preserve">ˀal-waṣṭānīye tgūl la-būha “yāba, </w:t>
            </w:r>
            <w:r>
              <w:rPr>
                <w:lang w:val="en-US" w:bidi="ar-OM"/>
              </w:rPr>
              <w:t>ˀāni ˀaštahīk ᵊb-gadd ad-dinye, ᵊb-gadd ḏahab ad-dinya w-ᵊb-gadd māl ad-dinye, ᵊb-gadd kullši, ˀakṯar min kullši ˀaštahīk!”</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7479E9">
            <w:pPr>
              <w:rPr>
                <w:lang w:val="en-US"/>
              </w:rPr>
            </w:pPr>
            <w:r>
              <w:rPr>
                <w:lang w:val="en-US"/>
              </w:rPr>
              <w:t>0:51</w:t>
            </w:r>
          </w:p>
        </w:tc>
        <w:tc>
          <w:tcPr>
            <w:tcW w:w="3969" w:type="dxa"/>
          </w:tcPr>
          <w:p w:rsidR="007479E9" w:rsidRPr="007479E9" w:rsidRDefault="007479E9" w:rsidP="00800769">
            <w:pPr>
              <w:rPr>
                <w:lang w:val="en-US" w:bidi="ar-OM"/>
              </w:rPr>
            </w:pPr>
            <w:r>
              <w:rPr>
                <w:lang w:val="en-US" w:bidi="ar-OM"/>
              </w:rPr>
              <w:t>gāyil “zēn!” saˁal az-zaġīre</w:t>
            </w:r>
            <w:r w:rsidR="00800769">
              <w:rPr>
                <w:lang w:val="en-US" w:bidi="ar-OM"/>
              </w:rPr>
              <w:t xml:space="preserve"> gāyil “yā bnayyti, ˀinti šgadd tištahīnni?”</w:t>
            </w:r>
          </w:p>
        </w:tc>
        <w:tc>
          <w:tcPr>
            <w:tcW w:w="4253" w:type="dxa"/>
          </w:tcPr>
          <w:p w:rsidR="007479E9" w:rsidRPr="007479E9" w:rsidRDefault="007479E9" w:rsidP="00800769">
            <w:pPr>
              <w:rPr>
                <w:lang w:val="en-US" w:bidi="ar-OM"/>
              </w:rPr>
            </w:pPr>
          </w:p>
        </w:tc>
      </w:tr>
      <w:tr w:rsidR="00800769" w:rsidRPr="007479E9" w:rsidTr="00800769">
        <w:tc>
          <w:tcPr>
            <w:tcW w:w="850" w:type="dxa"/>
          </w:tcPr>
          <w:p w:rsidR="00800769" w:rsidRDefault="00800769" w:rsidP="007479E9">
            <w:pPr>
              <w:rPr>
                <w:lang w:val="en-US"/>
              </w:rPr>
            </w:pPr>
          </w:p>
        </w:tc>
        <w:tc>
          <w:tcPr>
            <w:tcW w:w="3969" w:type="dxa"/>
          </w:tcPr>
          <w:p w:rsidR="00800769" w:rsidRDefault="00800769" w:rsidP="00800769">
            <w:pPr>
              <w:rPr>
                <w:lang w:val="en-US" w:bidi="ar-OM"/>
              </w:rPr>
            </w:pPr>
            <w:r>
              <w:rPr>
                <w:lang w:val="en-US" w:bidi="ar-OM"/>
              </w:rPr>
              <w:t>gāyle “yāba, ˀāni ˀaštahīk ᵊb-gadd al-miliḥ, ᵊb-gadd al-miliḥ.”</w:t>
            </w:r>
          </w:p>
        </w:tc>
        <w:tc>
          <w:tcPr>
            <w:tcW w:w="4253" w:type="dxa"/>
          </w:tcPr>
          <w:p w:rsidR="00800769" w:rsidRPr="007479E9" w:rsidRDefault="00800769" w:rsidP="00800769">
            <w:pPr>
              <w:rPr>
                <w:lang w:val="en-US" w:bidi="ar-OM"/>
              </w:rPr>
            </w:pPr>
          </w:p>
        </w:tc>
      </w:tr>
      <w:tr w:rsidR="00003AD9" w:rsidRPr="007479E9" w:rsidTr="00800769">
        <w:tc>
          <w:tcPr>
            <w:tcW w:w="850" w:type="dxa"/>
          </w:tcPr>
          <w:p w:rsidR="00003AD9" w:rsidRDefault="00003AD9" w:rsidP="007479E9">
            <w:pPr>
              <w:rPr>
                <w:lang w:val="en-US"/>
              </w:rPr>
            </w:pPr>
          </w:p>
        </w:tc>
        <w:tc>
          <w:tcPr>
            <w:tcW w:w="3969" w:type="dxa"/>
          </w:tcPr>
          <w:p w:rsidR="00003AD9" w:rsidRDefault="00003AD9" w:rsidP="00003AD9">
            <w:pPr>
              <w:rPr>
                <w:lang w:val="en-US" w:bidi="ar-OM"/>
              </w:rPr>
            </w:pPr>
            <w:r>
              <w:rPr>
                <w:lang w:val="en-US" w:bidi="ar-OM"/>
              </w:rPr>
              <w:t xml:space="preserve">“ˀaḷḷa, ˀaḷḷa!” gāyil “wal hāḏi mhabūle? hāḏi maǧnūne? haḏanne yištahinni ᵊb-gadd ad-dinye, ᵊb-gadd aḏ-ḏahab, </w:t>
            </w:r>
          </w:p>
        </w:tc>
        <w:tc>
          <w:tcPr>
            <w:tcW w:w="4253" w:type="dxa"/>
          </w:tcPr>
          <w:p w:rsidR="00003AD9" w:rsidRPr="007479E9" w:rsidRDefault="00003AD9" w:rsidP="00800769">
            <w:pPr>
              <w:rPr>
                <w:lang w:val="en-US" w:bidi="ar-OM"/>
              </w:rPr>
            </w:pPr>
          </w:p>
        </w:tc>
      </w:tr>
      <w:tr w:rsidR="00003AD9" w:rsidRPr="007479E9" w:rsidTr="00800769">
        <w:tc>
          <w:tcPr>
            <w:tcW w:w="850" w:type="dxa"/>
          </w:tcPr>
          <w:p w:rsidR="00003AD9" w:rsidRDefault="00003AD9" w:rsidP="007479E9">
            <w:pPr>
              <w:rPr>
                <w:lang w:val="en-US"/>
              </w:rPr>
            </w:pPr>
          </w:p>
        </w:tc>
        <w:tc>
          <w:tcPr>
            <w:tcW w:w="3969" w:type="dxa"/>
          </w:tcPr>
          <w:p w:rsidR="00003AD9" w:rsidRDefault="00003AD9" w:rsidP="00003AD9">
            <w:pPr>
              <w:rPr>
                <w:lang w:val="en-US" w:bidi="ar-OM"/>
              </w:rPr>
            </w:pPr>
            <w:r>
              <w:rPr>
                <w:lang w:val="en-US" w:bidi="ar-OM"/>
              </w:rPr>
              <w:t>w-hāḏi, ˀaz-zaġīre ˀaḥasibhe ṣāḥyiti</w:t>
            </w:r>
            <w:r w:rsidRPr="00003AD9">
              <w:rPr>
                <w:vertAlign w:val="superscript"/>
                <w:lang w:val="en-US" w:bidi="ar-OM"/>
              </w:rPr>
              <w:t>y</w:t>
            </w:r>
            <w:r>
              <w:rPr>
                <w:lang w:val="en-US" w:bidi="ar-OM"/>
              </w:rPr>
              <w:t>, w-tištahīni b-gadd al-miliḥ!”</w:t>
            </w:r>
          </w:p>
        </w:tc>
        <w:tc>
          <w:tcPr>
            <w:tcW w:w="4253" w:type="dxa"/>
          </w:tcPr>
          <w:p w:rsidR="00003AD9" w:rsidRPr="007479E9" w:rsidRDefault="00003AD9" w:rsidP="00800769">
            <w:pPr>
              <w:rPr>
                <w:lang w:val="en-US" w:bidi="ar-OM"/>
              </w:rPr>
            </w:pPr>
          </w:p>
        </w:tc>
      </w:tr>
      <w:tr w:rsidR="00003AD9" w:rsidRPr="00003AD9" w:rsidTr="00800769">
        <w:tc>
          <w:tcPr>
            <w:tcW w:w="850" w:type="dxa"/>
          </w:tcPr>
          <w:p w:rsidR="00003AD9" w:rsidRDefault="00003AD9" w:rsidP="007479E9">
            <w:pPr>
              <w:rPr>
                <w:lang w:val="en-US"/>
              </w:rPr>
            </w:pPr>
            <w:r>
              <w:rPr>
                <w:lang w:val="en-US"/>
              </w:rPr>
              <w:t>1:13</w:t>
            </w:r>
          </w:p>
        </w:tc>
        <w:tc>
          <w:tcPr>
            <w:tcW w:w="3969" w:type="dxa"/>
          </w:tcPr>
          <w:p w:rsidR="00003AD9" w:rsidRPr="00003AD9" w:rsidRDefault="00003AD9" w:rsidP="00003AD9">
            <w:pPr>
              <w:rPr>
                <w:lang w:val="en-US" w:bidi="ar-OM"/>
              </w:rPr>
            </w:pPr>
            <w:r w:rsidRPr="00003AD9">
              <w:rPr>
                <w:lang w:val="en-US" w:bidi="ar-OM"/>
              </w:rPr>
              <w:t>gāyil “yā bnayyti taˁāli ta-š</w:t>
            </w:r>
            <w:r>
              <w:rPr>
                <w:lang w:val="en-US" w:bidi="ar-OM"/>
              </w:rPr>
              <w:t>ūf hala šinhi maˁnāt al-miliḥ tištahīnni b-gadd al-miliḥ?”</w:t>
            </w:r>
          </w:p>
        </w:tc>
        <w:tc>
          <w:tcPr>
            <w:tcW w:w="4253" w:type="dxa"/>
          </w:tcPr>
          <w:p w:rsidR="00003AD9" w:rsidRPr="00003AD9" w:rsidRDefault="00003AD9" w:rsidP="00800769">
            <w:pPr>
              <w:rPr>
                <w:lang w:val="en-US" w:bidi="ar-OM"/>
              </w:rPr>
            </w:pPr>
          </w:p>
        </w:tc>
      </w:tr>
      <w:tr w:rsidR="00003AD9" w:rsidRPr="00003AD9" w:rsidTr="00800769">
        <w:tc>
          <w:tcPr>
            <w:tcW w:w="850" w:type="dxa"/>
          </w:tcPr>
          <w:p w:rsidR="00003AD9" w:rsidRDefault="00003AD9" w:rsidP="007479E9">
            <w:pPr>
              <w:rPr>
                <w:lang w:val="en-US"/>
              </w:rPr>
            </w:pPr>
          </w:p>
        </w:tc>
        <w:tc>
          <w:tcPr>
            <w:tcW w:w="3969" w:type="dxa"/>
          </w:tcPr>
          <w:p w:rsidR="00003AD9" w:rsidRPr="00003AD9" w:rsidRDefault="00003AD9" w:rsidP="00003AD9">
            <w:pPr>
              <w:rPr>
                <w:lang w:val="en-US" w:bidi="ar-OM"/>
              </w:rPr>
            </w:pPr>
            <w:r>
              <w:rPr>
                <w:lang w:val="en-US" w:bidi="ar-OM"/>
              </w:rPr>
              <w:t>gāyle “yāba ˀāni kull-ma_luff al-lugma, ˀal-</w:t>
            </w:r>
            <w:r w:rsidR="009C45E4">
              <w:rPr>
                <w:lang w:val="en-US" w:bidi="ar-OM"/>
              </w:rPr>
              <w:t>ačil, ˀaluff az-zād al-ačil, w-aḥuṭṭ ˁalē miliḥ.</w:t>
            </w:r>
          </w:p>
        </w:tc>
        <w:tc>
          <w:tcPr>
            <w:tcW w:w="4253" w:type="dxa"/>
          </w:tcPr>
          <w:p w:rsidR="00003AD9" w:rsidRPr="00003AD9" w:rsidRDefault="00003AD9" w:rsidP="00800769">
            <w:pPr>
              <w:rPr>
                <w:lang w:val="en-US" w:bidi="ar-OM"/>
              </w:rPr>
            </w:pPr>
          </w:p>
        </w:tc>
      </w:tr>
      <w:tr w:rsidR="004C0773" w:rsidRPr="004C0773" w:rsidTr="00800769">
        <w:tc>
          <w:tcPr>
            <w:tcW w:w="850" w:type="dxa"/>
          </w:tcPr>
          <w:p w:rsidR="004C0773" w:rsidRDefault="004C0773" w:rsidP="007479E9">
            <w:pPr>
              <w:rPr>
                <w:lang w:val="en-US"/>
              </w:rPr>
            </w:pPr>
          </w:p>
        </w:tc>
        <w:tc>
          <w:tcPr>
            <w:tcW w:w="3969" w:type="dxa"/>
          </w:tcPr>
          <w:p w:rsidR="004C0773" w:rsidRPr="004C0773" w:rsidRDefault="004C0773" w:rsidP="00003AD9">
            <w:pPr>
              <w:rPr>
                <w:lang w:val="en-US" w:bidi="ar-OM"/>
              </w:rPr>
            </w:pPr>
            <w:r w:rsidRPr="004C0773">
              <w:rPr>
                <w:lang w:val="en-US" w:bidi="ar-OM"/>
              </w:rPr>
              <w:t>kull-ma_ḥuṭṭ ˁalē miliḥ āklu ˀ</w:t>
            </w:r>
            <w:r>
              <w:rPr>
                <w:lang w:val="en-US" w:bidi="ar-OM"/>
              </w:rPr>
              <w:t>afṭan ˁalēk aḥibbak. ᵊb-gadd al-miliḥ aštahīk.</w:t>
            </w:r>
          </w:p>
        </w:tc>
        <w:tc>
          <w:tcPr>
            <w:tcW w:w="4253" w:type="dxa"/>
          </w:tcPr>
          <w:p w:rsidR="004C0773" w:rsidRPr="004C0773" w:rsidRDefault="004C0773" w:rsidP="00800769">
            <w:pPr>
              <w:rPr>
                <w:lang w:val="en-US" w:bidi="ar-OM"/>
              </w:rPr>
            </w:pPr>
          </w:p>
        </w:tc>
      </w:tr>
      <w:tr w:rsidR="004C0773" w:rsidRPr="004C0773" w:rsidTr="00800769">
        <w:tc>
          <w:tcPr>
            <w:tcW w:w="850" w:type="dxa"/>
          </w:tcPr>
          <w:p w:rsidR="004C0773" w:rsidRDefault="004C0773" w:rsidP="007479E9">
            <w:pPr>
              <w:rPr>
                <w:lang w:val="en-US"/>
              </w:rPr>
            </w:pPr>
          </w:p>
        </w:tc>
        <w:tc>
          <w:tcPr>
            <w:tcW w:w="3969" w:type="dxa"/>
          </w:tcPr>
          <w:p w:rsidR="004C0773" w:rsidRPr="00DA2E52" w:rsidRDefault="004C0773" w:rsidP="00003AD9">
            <w:pPr>
              <w:rPr>
                <w:lang w:val="en-US" w:bidi="ar-OM"/>
              </w:rPr>
            </w:pPr>
            <w:r>
              <w:rPr>
                <w:lang w:val="en-US" w:bidi="ar-OM"/>
              </w:rPr>
              <w:t xml:space="preserve">yaˁni dōm ᵊb-fikri </w:t>
            </w:r>
            <w:r w:rsidR="00DA2E52" w:rsidRPr="00DA2E52">
              <w:rPr>
                <w:lang w:val="en-US" w:bidi="ar-OM"/>
              </w:rPr>
              <w:t>ˀinte m</w:t>
            </w:r>
            <w:r w:rsidR="00DA2E52">
              <w:rPr>
                <w:lang w:val="en-US" w:bidi="ar-OM"/>
              </w:rPr>
              <w:t>ā-tuṭluˁ min ˁagli dōm aštahīk miṯil al-miliḥ ˁa-z-zād.</w:t>
            </w:r>
          </w:p>
        </w:tc>
        <w:tc>
          <w:tcPr>
            <w:tcW w:w="4253" w:type="dxa"/>
          </w:tcPr>
          <w:p w:rsidR="004C0773" w:rsidRPr="004C0773" w:rsidRDefault="004C0773" w:rsidP="00800769">
            <w:pPr>
              <w:rPr>
                <w:lang w:val="en-US" w:bidi="ar-OM"/>
              </w:rPr>
            </w:pPr>
          </w:p>
        </w:tc>
      </w:tr>
      <w:tr w:rsidR="00DA2E52" w:rsidRPr="004C0773" w:rsidTr="00800769">
        <w:tc>
          <w:tcPr>
            <w:tcW w:w="850" w:type="dxa"/>
          </w:tcPr>
          <w:p w:rsidR="00DA2E52" w:rsidRDefault="00DA2E52" w:rsidP="007479E9">
            <w:pPr>
              <w:rPr>
                <w:lang w:val="en-US"/>
              </w:rPr>
            </w:pPr>
          </w:p>
        </w:tc>
        <w:tc>
          <w:tcPr>
            <w:tcW w:w="3969" w:type="dxa"/>
          </w:tcPr>
          <w:p w:rsidR="00DA2E52" w:rsidRDefault="00DA2E52" w:rsidP="00003AD9">
            <w:pPr>
              <w:rPr>
                <w:lang w:val="en-US" w:bidi="ar-OM"/>
              </w:rPr>
            </w:pPr>
          </w:p>
        </w:tc>
        <w:tc>
          <w:tcPr>
            <w:tcW w:w="4253" w:type="dxa"/>
          </w:tcPr>
          <w:p w:rsidR="00DA2E52" w:rsidRPr="004C0773" w:rsidRDefault="00DA2E52" w:rsidP="00800769">
            <w:pPr>
              <w:rPr>
                <w:lang w:val="en-US" w:bidi="ar-OM"/>
              </w:rPr>
            </w:pPr>
          </w:p>
        </w:tc>
      </w:tr>
    </w:tbl>
    <w:p w:rsidR="00585129" w:rsidRDefault="00585129" w:rsidP="00B30D25">
      <w:pPr>
        <w:pStyle w:val="Textkrper2"/>
        <w:spacing w:line="240" w:lineRule="auto"/>
        <w:rPr>
          <w:u w:val="none"/>
          <w:lang w:val="en-US"/>
        </w:rPr>
      </w:pPr>
    </w:p>
    <w:p w:rsidR="005804A5" w:rsidRPr="001076B7" w:rsidRDefault="005804A5" w:rsidP="005804A5">
      <w:pPr>
        <w:pStyle w:val="berschrift2"/>
      </w:pPr>
      <w:r w:rsidRPr="001076B7">
        <w:t>Urfa-</w:t>
      </w:r>
      <w:r>
        <w:t>115</w:t>
      </w:r>
      <w:r w:rsidRPr="001076B7">
        <w:t xml:space="preserve">: </w:t>
      </w:r>
      <w:r>
        <w:t xml:space="preserve">Story of the camel </w:t>
      </w:r>
      <w:r w:rsidRPr="001076B7">
        <w:t>[new]</w:t>
      </w:r>
    </w:p>
    <w:p w:rsidR="005804A5" w:rsidRDefault="005804A5" w:rsidP="005804A5">
      <w:pPr>
        <w:pStyle w:val="Textkrper2"/>
        <w:spacing w:line="240" w:lineRule="auto"/>
        <w:rPr>
          <w:u w:val="none"/>
        </w:rPr>
      </w:pPr>
      <w:r>
        <w:rPr>
          <w:u w:val="none"/>
        </w:rPr>
        <w:t>12 May 2010</w:t>
      </w:r>
    </w:p>
    <w:p w:rsidR="005804A5" w:rsidRDefault="005804A5" w:rsidP="005804A5">
      <w:pPr>
        <w:pStyle w:val="Textkrper2"/>
        <w:spacing w:line="240" w:lineRule="auto"/>
        <w:rPr>
          <w:u w:val="none"/>
        </w:rPr>
      </w:pPr>
      <w:r>
        <w:rPr>
          <w:u w:val="none"/>
        </w:rPr>
        <w:t>Mamdūḥ al-Badir</w:t>
      </w:r>
    </w:p>
    <w:tbl>
      <w:tblPr>
        <w:tblStyle w:val="Tabellenraster"/>
        <w:tblW w:w="9072" w:type="dxa"/>
        <w:tblLook w:val="0400" w:firstRow="0" w:lastRow="0" w:firstColumn="0" w:lastColumn="0" w:noHBand="0" w:noVBand="1"/>
      </w:tblPr>
      <w:tblGrid>
        <w:gridCol w:w="850"/>
        <w:gridCol w:w="3969"/>
        <w:gridCol w:w="4253"/>
      </w:tblGrid>
      <w:tr w:rsidR="005804A5" w:rsidRPr="00031C3F" w:rsidTr="00BA6225">
        <w:tc>
          <w:tcPr>
            <w:tcW w:w="850" w:type="dxa"/>
          </w:tcPr>
          <w:p w:rsidR="005804A5" w:rsidRDefault="00BA6225" w:rsidP="00BA6225">
            <w:pPr>
              <w:rPr>
                <w:lang w:val="en-US"/>
              </w:rPr>
            </w:pPr>
            <w:r>
              <w:rPr>
                <w:lang w:val="en-US"/>
              </w:rPr>
              <w:t>0:22</w:t>
            </w:r>
          </w:p>
        </w:tc>
        <w:tc>
          <w:tcPr>
            <w:tcW w:w="3969" w:type="dxa"/>
          </w:tcPr>
          <w:p w:rsidR="005804A5" w:rsidRDefault="00BA6225" w:rsidP="00BA6225">
            <w:pPr>
              <w:rPr>
                <w:lang w:val="en-US" w:bidi="ar-OM"/>
              </w:rPr>
            </w:pPr>
            <w:r>
              <w:rPr>
                <w:lang w:val="en-US" w:bidi="ar-OM"/>
              </w:rPr>
              <w:t>ǧiddi ˀawwali, ǧidd ǧiddi, ǧidd ǧiddi ˁindu maššāye hīčiḏ ᵊḥḏī xaḏ̣ar ḥāṭṭu ᵊhnīye</w:t>
            </w:r>
          </w:p>
        </w:tc>
        <w:tc>
          <w:tcPr>
            <w:tcW w:w="4253" w:type="dxa"/>
          </w:tcPr>
          <w:p w:rsidR="005804A5" w:rsidRPr="00031C3F" w:rsidRDefault="005804A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lē ǧī ˀal-wāḥad iḏa ṣāyir bī falaǧ, ᵊflān falṭān yuḏ̣urbu w-ygūm yaˁni ˀūǧaq</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hā, ˁala l-ǧimal hāḏa, ˀaǧ-ǧimal yšīl ˁalē l-bēt bēt-in čibīr lē rād yṣīr yirḥalūn yšīlūn,</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 xml:space="preserve">ˀaǧ-ǧimal inkisar ši-ysawwūn? ˀinkisar, xallō w-rəḥalaw, xallō b-ad-dār w šālaw eger miṯil al-midīne ǧāy al-midīne hinak rāḥaw. </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r>
              <w:rPr>
                <w:lang w:val="en-US"/>
              </w:rPr>
              <w:t>1:26</w:t>
            </w:r>
          </w:p>
        </w:tc>
        <w:tc>
          <w:tcPr>
            <w:tcW w:w="3969" w:type="dxa"/>
          </w:tcPr>
          <w:p w:rsidR="00BA6225" w:rsidRDefault="00BA6225" w:rsidP="00BA6225">
            <w:pPr>
              <w:rPr>
                <w:lang w:val="en-US" w:bidi="ar-OM"/>
              </w:rPr>
            </w:pPr>
            <w:r>
              <w:rPr>
                <w:lang w:val="en-US" w:bidi="ar-OM"/>
              </w:rPr>
              <w:t>haḏōl b-al-lēl yismaˁ aǧ-ǧimal ǧaˁad yhaddir b-al-baˁir wal yōm-innu gām in aǧ-ǧimal yhaddir b-al-baˁir.</w:t>
            </w:r>
          </w:p>
        </w:tc>
        <w:tc>
          <w:tcPr>
            <w:tcW w:w="4253" w:type="dxa"/>
          </w:tcPr>
          <w:p w:rsidR="00BA6225" w:rsidRPr="00031C3F" w:rsidRDefault="00BA6225" w:rsidP="00BA6225">
            <w:pPr>
              <w:rPr>
                <w:lang w:val="en-US" w:bidi="ar-OM"/>
              </w:rPr>
            </w:pPr>
          </w:p>
        </w:tc>
      </w:tr>
      <w:tr w:rsidR="00BA6225" w:rsidRPr="00A03221" w:rsidTr="00BA6225">
        <w:tc>
          <w:tcPr>
            <w:tcW w:w="850" w:type="dxa"/>
          </w:tcPr>
          <w:p w:rsidR="00BA6225" w:rsidRDefault="00BA6225" w:rsidP="00BA6225">
            <w:pPr>
              <w:rPr>
                <w:lang w:val="en-US"/>
              </w:rPr>
            </w:pPr>
          </w:p>
        </w:tc>
        <w:tc>
          <w:tcPr>
            <w:tcW w:w="3969" w:type="dxa"/>
          </w:tcPr>
          <w:p w:rsidR="00BA6225" w:rsidRPr="00A03221" w:rsidRDefault="00BA6225" w:rsidP="00BA6225">
            <w:pPr>
              <w:rPr>
                <w:lang w:val="en-US"/>
              </w:rPr>
            </w:pPr>
            <w:r>
              <w:rPr>
                <w:lang w:val="en-US" w:bidi="ar-OM"/>
              </w:rPr>
              <w:t>wal hāḏa xallēna</w:t>
            </w:r>
            <w:r w:rsidR="00436CC7">
              <w:rPr>
                <w:lang w:val="en-US" w:bidi="ar-OM"/>
              </w:rPr>
              <w:t xml:space="preserve"> maksūr ᵊšnōn hāḏa yṣīr? </w:t>
            </w:r>
            <w:r w:rsidR="00436CC7" w:rsidRPr="00A03221">
              <w:rPr>
                <w:lang w:val="en-US" w:bidi="ar-OM"/>
              </w:rPr>
              <w:t>ˀaṣ</w:t>
            </w:r>
            <w:r w:rsidR="00A03221" w:rsidRPr="00A03221">
              <w:rPr>
                <w:lang w:val="en-US" w:bidi="ar-OM"/>
              </w:rPr>
              <w:t xml:space="preserve">-ṣubuḥ ṣāḥ la-hal-… an-nazil gāl </w:t>
            </w:r>
            <w:r w:rsidR="00A03221" w:rsidRPr="00A03221">
              <w:rPr>
                <w:lang w:val="en-US"/>
              </w:rPr>
              <w:t xml:space="preserve">“bsāˁ </w:t>
            </w:r>
            <w:r w:rsidR="00A03221">
              <w:rPr>
                <w:lang w:val="en-US"/>
              </w:rPr>
              <w:t>ᵊḏbaḥū! ᵊḏbaḥū!</w:t>
            </w:r>
          </w:p>
        </w:tc>
        <w:tc>
          <w:tcPr>
            <w:tcW w:w="4253" w:type="dxa"/>
          </w:tcPr>
          <w:p w:rsidR="00BA6225" w:rsidRPr="00A03221" w:rsidRDefault="00BA6225"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A03221">
            <w:pPr>
              <w:rPr>
                <w:lang w:val="en-US" w:bidi="ar-OM"/>
              </w:rPr>
            </w:pPr>
            <w:r>
              <w:rPr>
                <w:lang w:val="en-US" w:bidi="ar-OM"/>
              </w:rPr>
              <w:t xml:space="preserve">kimsenin haberi olamasın! </w:t>
            </w:r>
            <w:r>
              <w:rPr>
                <w:lang w:val="en-US"/>
              </w:rPr>
              <w:t xml:space="preserve">ᵊḏbaḥū! laḥḥad yṣīr xabar ˁinnu!” </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bidi="ar-OM"/>
              </w:rPr>
            </w:pPr>
            <w:r>
              <w:rPr>
                <w:lang w:val="en-US"/>
              </w:rPr>
              <w:t>yōmin ḏibaḥō in rabb al-ˁālamīn inǧabbru ḥāṭṭ-illu ṭōg ḥadīd hīčiḏ.</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rPr>
            </w:pPr>
            <w:r>
              <w:rPr>
                <w:lang w:val="en-US"/>
              </w:rPr>
              <w:t>w lāmm aǧ-ǧilid ˁalē w-mxayyiṭ aǧ-ǧilid mā-yṣīr belli, haḏāk aṭ-ṭōg ḏ̣āll ᵊb-bētne čiṯīr.</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rPr>
            </w:pPr>
            <w:r>
              <w:rPr>
                <w:lang w:val="en-US"/>
              </w:rPr>
              <w:t>ˁAnaze w-al-ˁarab ṣāyre ḥarib w-ṣāyir ṭalān w-haḏāk al-… aṭ-ṭōg māxḏīnu ṛāyiḥ.</w:t>
            </w:r>
          </w:p>
        </w:tc>
        <w:tc>
          <w:tcPr>
            <w:tcW w:w="4253" w:type="dxa"/>
          </w:tcPr>
          <w:p w:rsidR="00A03221" w:rsidRPr="00A03221" w:rsidRDefault="00A03221" w:rsidP="00BA6225">
            <w:pPr>
              <w:rPr>
                <w:lang w:val="en-US" w:bidi="ar-OM"/>
              </w:rPr>
            </w:pPr>
          </w:p>
        </w:tc>
      </w:tr>
    </w:tbl>
    <w:p w:rsidR="005804A5" w:rsidRDefault="005804A5" w:rsidP="00B30D25">
      <w:pPr>
        <w:pStyle w:val="Textkrper2"/>
        <w:spacing w:line="240" w:lineRule="auto"/>
        <w:rPr>
          <w:u w:val="none"/>
          <w:lang w:val="en-US"/>
        </w:rPr>
      </w:pPr>
    </w:p>
    <w:p w:rsidR="00030AE7" w:rsidRPr="003849FE" w:rsidRDefault="00030AE7" w:rsidP="00030AE7">
      <w:pPr>
        <w:pStyle w:val="berschrift2"/>
        <w:rPr>
          <w:lang w:val="de-AT"/>
        </w:rPr>
      </w:pPr>
      <w:r w:rsidRPr="003849FE">
        <w:rPr>
          <w:lang w:val="de-AT"/>
        </w:rPr>
        <w:t>Urfa-120: Kreuzheirat [new]</w:t>
      </w:r>
    </w:p>
    <w:p w:rsidR="00030AE7" w:rsidRPr="003849FE" w:rsidRDefault="00030AE7" w:rsidP="00030AE7">
      <w:pPr>
        <w:pStyle w:val="Textkrper2"/>
        <w:spacing w:line="240" w:lineRule="auto"/>
        <w:rPr>
          <w:u w:val="none"/>
          <w:lang w:val="de-AT"/>
        </w:rPr>
      </w:pPr>
      <w:r w:rsidRPr="003849FE">
        <w:rPr>
          <w:u w:val="none"/>
          <w:lang w:val="de-AT"/>
        </w:rPr>
        <w:t>14 May 2010</w:t>
      </w:r>
      <w:r w:rsidR="003849FE" w:rsidRPr="003849FE">
        <w:rPr>
          <w:u w:val="none"/>
          <w:lang w:val="de-AT"/>
        </w:rPr>
        <w:t xml:space="preserve"> (gehört thematisch zu 119)</w:t>
      </w:r>
    </w:p>
    <w:p w:rsidR="00030AE7" w:rsidRDefault="00030AE7" w:rsidP="00030AE7">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030AE7" w:rsidRPr="00031C3F" w:rsidTr="00790D3C">
        <w:tc>
          <w:tcPr>
            <w:tcW w:w="850" w:type="dxa"/>
          </w:tcPr>
          <w:p w:rsidR="00030AE7" w:rsidRDefault="00030AE7" w:rsidP="00030AE7">
            <w:pPr>
              <w:rPr>
                <w:lang w:val="en-US"/>
              </w:rPr>
            </w:pPr>
            <w:r>
              <w:rPr>
                <w:lang w:val="en-US"/>
              </w:rPr>
              <w:t>0:01</w:t>
            </w:r>
          </w:p>
        </w:tc>
        <w:tc>
          <w:tcPr>
            <w:tcW w:w="3969" w:type="dxa"/>
          </w:tcPr>
          <w:p w:rsidR="00030AE7" w:rsidRDefault="00030AE7" w:rsidP="00030AE7">
            <w:pPr>
              <w:rPr>
                <w:lang w:val="en-US" w:bidi="ar-OM"/>
              </w:rPr>
            </w:pPr>
            <w:r>
              <w:rPr>
                <w:lang w:val="en-US" w:bidi="ar-OM"/>
              </w:rPr>
              <w:t>hā wal ᵊhnīye zād xōǧam hāḏi nisēt ta_gul-ilhe likke: ˀal-bidīle, ˀat-turuk ysammūnhe berdel, ˀat-turuk ygūlūn berdel. ˀiḥna b-al-ˁarab ᵊngūl bidīle bidāyil.</w:t>
            </w:r>
          </w:p>
        </w:tc>
        <w:tc>
          <w:tcPr>
            <w:tcW w:w="4253" w:type="dxa"/>
          </w:tcPr>
          <w:p w:rsidR="00030AE7" w:rsidRPr="00031C3F" w:rsidRDefault="00030AE7" w:rsidP="00790D3C">
            <w:pPr>
              <w:rPr>
                <w:lang w:val="en-US" w:bidi="ar-OM"/>
              </w:rPr>
            </w:pPr>
          </w:p>
        </w:tc>
      </w:tr>
      <w:tr w:rsidR="00030AE7" w:rsidRPr="00031C3F" w:rsidTr="00790D3C">
        <w:tc>
          <w:tcPr>
            <w:tcW w:w="850" w:type="dxa"/>
          </w:tcPr>
          <w:p w:rsidR="00030AE7" w:rsidRDefault="00030AE7" w:rsidP="00030AE7">
            <w:pPr>
              <w:rPr>
                <w:lang w:val="en-US"/>
              </w:rPr>
            </w:pPr>
            <w:r>
              <w:rPr>
                <w:lang w:val="en-US"/>
              </w:rPr>
              <w:t>0:12</w:t>
            </w:r>
          </w:p>
        </w:tc>
        <w:tc>
          <w:tcPr>
            <w:tcW w:w="3969" w:type="dxa"/>
          </w:tcPr>
          <w:p w:rsidR="00030AE7" w:rsidRDefault="00030AE7" w:rsidP="00030AE7">
            <w:pPr>
              <w:rPr>
                <w:lang w:val="en-US" w:bidi="ar-OM"/>
              </w:rPr>
            </w:pPr>
            <w:r>
              <w:rPr>
                <w:lang w:val="en-US" w:bidi="ar-OM"/>
              </w:rPr>
              <w:t xml:space="preserve">ˀal-bidīle ˀāni ˀanṭi binti ta-ngūl limman </w:t>
            </w:r>
            <w:r w:rsidR="008E0A10">
              <w:rPr>
                <w:lang w:val="en-US" w:bidi="ar-OM"/>
              </w:rPr>
              <w:t>yabanǧīy ᵊSyāli mesela, walid Mamdūḥ, mū Siyāli?</w:t>
            </w:r>
          </w:p>
        </w:tc>
        <w:tc>
          <w:tcPr>
            <w:tcW w:w="4253" w:type="dxa"/>
          </w:tcPr>
          <w:p w:rsidR="00030AE7" w:rsidRPr="00031C3F" w:rsidRDefault="00030AE7" w:rsidP="00790D3C">
            <w:pPr>
              <w:rPr>
                <w:lang w:val="en-US" w:bidi="ar-OM"/>
              </w:rPr>
            </w:pPr>
          </w:p>
        </w:tc>
      </w:tr>
      <w:tr w:rsidR="00726B9C" w:rsidRPr="00031C3F" w:rsidTr="00790D3C">
        <w:tc>
          <w:tcPr>
            <w:tcW w:w="850" w:type="dxa"/>
          </w:tcPr>
          <w:p w:rsidR="00726B9C" w:rsidRDefault="00726B9C" w:rsidP="00030AE7">
            <w:pPr>
              <w:rPr>
                <w:lang w:val="en-US"/>
              </w:rPr>
            </w:pPr>
          </w:p>
        </w:tc>
        <w:tc>
          <w:tcPr>
            <w:tcW w:w="3969" w:type="dxa"/>
          </w:tcPr>
          <w:p w:rsidR="00726B9C" w:rsidRDefault="00726B9C" w:rsidP="00030AE7">
            <w:pPr>
              <w:rPr>
                <w:lang w:val="en-US" w:bidi="ar-OM"/>
              </w:rPr>
            </w:pPr>
            <w:r>
              <w:rPr>
                <w:lang w:val="en-US" w:bidi="ar-OM"/>
              </w:rPr>
              <w:t>ˀibin Mamdūḥ, ˀanṭi binti l wlēdu w-binit Mamdūḥ āxuḏhe l wlēdi ntibādal tibidāyil, huwa Syāli w-āni ˁIǧli.</w:t>
            </w:r>
          </w:p>
        </w:tc>
        <w:tc>
          <w:tcPr>
            <w:tcW w:w="4253" w:type="dxa"/>
          </w:tcPr>
          <w:p w:rsidR="00726B9C" w:rsidRPr="00031C3F" w:rsidRDefault="00726B9C" w:rsidP="00790D3C">
            <w:pPr>
              <w:rPr>
                <w:lang w:val="en-US" w:bidi="ar-OM"/>
              </w:rPr>
            </w:pPr>
          </w:p>
        </w:tc>
      </w:tr>
      <w:tr w:rsidR="00D9496A" w:rsidRPr="00031C3F" w:rsidTr="00790D3C">
        <w:tc>
          <w:tcPr>
            <w:tcW w:w="850" w:type="dxa"/>
          </w:tcPr>
          <w:p w:rsidR="00D9496A" w:rsidRDefault="00D9496A" w:rsidP="00030AE7">
            <w:pPr>
              <w:rPr>
                <w:lang w:val="en-US"/>
              </w:rPr>
            </w:pPr>
          </w:p>
        </w:tc>
        <w:tc>
          <w:tcPr>
            <w:tcW w:w="3969" w:type="dxa"/>
          </w:tcPr>
          <w:p w:rsidR="00D9496A" w:rsidRDefault="00D9496A" w:rsidP="00030AE7">
            <w:pPr>
              <w:rPr>
                <w:lang w:val="en-US" w:bidi="ar-OM"/>
              </w:rPr>
            </w:pPr>
            <w:r>
              <w:rPr>
                <w:lang w:val="en-US" w:bidi="ar-OM"/>
              </w:rPr>
              <w:t>yōmin al-bidāyil ᵊḥyār mā-yṣīr ˁalēhin. ḥiṭṭ Ḥasan mā yigdar yḥayyir ˁalēne ˀal-bidīle, maḥḥad yḥayyir!</w:t>
            </w:r>
          </w:p>
        </w:tc>
        <w:tc>
          <w:tcPr>
            <w:tcW w:w="4253" w:type="dxa"/>
          </w:tcPr>
          <w:p w:rsidR="00D9496A" w:rsidRPr="00031C3F" w:rsidRDefault="00D9496A" w:rsidP="00790D3C">
            <w:pPr>
              <w:rPr>
                <w:lang w:val="en-US" w:bidi="ar-OM"/>
              </w:rPr>
            </w:pPr>
          </w:p>
        </w:tc>
      </w:tr>
      <w:tr w:rsidR="00D9496A" w:rsidRPr="00031C3F" w:rsidTr="00790D3C">
        <w:tc>
          <w:tcPr>
            <w:tcW w:w="850" w:type="dxa"/>
          </w:tcPr>
          <w:p w:rsidR="00D9496A" w:rsidRDefault="00D9496A" w:rsidP="00030AE7">
            <w:pPr>
              <w:rPr>
                <w:lang w:val="en-US"/>
              </w:rPr>
            </w:pPr>
          </w:p>
        </w:tc>
        <w:tc>
          <w:tcPr>
            <w:tcW w:w="3969" w:type="dxa"/>
          </w:tcPr>
          <w:p w:rsidR="00D9496A" w:rsidRDefault="00D9496A" w:rsidP="00030AE7">
            <w:pPr>
              <w:rPr>
                <w:lang w:val="en-US" w:bidi="ar-OM"/>
              </w:rPr>
            </w:pPr>
            <w:r>
              <w:rPr>
                <w:lang w:val="en-US" w:bidi="ar-OM"/>
              </w:rPr>
              <w:t>[Turkish]</w:t>
            </w:r>
          </w:p>
        </w:tc>
        <w:tc>
          <w:tcPr>
            <w:tcW w:w="4253" w:type="dxa"/>
          </w:tcPr>
          <w:p w:rsidR="00D9496A" w:rsidRPr="00031C3F" w:rsidRDefault="00D9496A" w:rsidP="00790D3C">
            <w:pPr>
              <w:rPr>
                <w:lang w:val="en-US" w:bidi="ar-OM"/>
              </w:rPr>
            </w:pPr>
          </w:p>
        </w:tc>
      </w:tr>
      <w:tr w:rsidR="00D9496A" w:rsidRPr="00D9496A" w:rsidTr="00790D3C">
        <w:tc>
          <w:tcPr>
            <w:tcW w:w="850" w:type="dxa"/>
          </w:tcPr>
          <w:p w:rsidR="00D9496A" w:rsidRDefault="00D9496A" w:rsidP="00030AE7">
            <w:pPr>
              <w:rPr>
                <w:lang w:val="en-US"/>
              </w:rPr>
            </w:pPr>
            <w:r>
              <w:rPr>
                <w:lang w:val="en-US"/>
              </w:rPr>
              <w:t>0:47</w:t>
            </w:r>
          </w:p>
        </w:tc>
        <w:tc>
          <w:tcPr>
            <w:tcW w:w="3969" w:type="dxa"/>
          </w:tcPr>
          <w:p w:rsidR="00D9496A" w:rsidRPr="00D9496A" w:rsidRDefault="00D9496A" w:rsidP="00030AE7">
            <w:pPr>
              <w:rPr>
                <w:lang w:val="en-US" w:bidi="ar-OM"/>
              </w:rPr>
            </w:pPr>
            <w:r w:rsidRPr="00D9496A">
              <w:rPr>
                <w:lang w:val="en-US" w:bidi="ar-OM"/>
              </w:rPr>
              <w:t xml:space="preserve">ˀinte ta-ngūl wlēdak šī bintak </w:t>
            </w:r>
            <w:r>
              <w:rPr>
                <w:lang w:val="en-US" w:bidi="ar-OM"/>
              </w:rPr>
              <w:t>šī ta-ngūl āni w-inte rrīd ᵊntibādal, ˀuxra maḥḥad yḥayyir ˁalēne al-bidīle,</w:t>
            </w:r>
          </w:p>
        </w:tc>
        <w:tc>
          <w:tcPr>
            <w:tcW w:w="4253" w:type="dxa"/>
          </w:tcPr>
          <w:p w:rsidR="00D9496A" w:rsidRPr="00D9496A" w:rsidRDefault="00D9496A" w:rsidP="00790D3C">
            <w:pPr>
              <w:rPr>
                <w:lang w:val="en-US" w:bidi="ar-OM"/>
              </w:rPr>
            </w:pPr>
          </w:p>
        </w:tc>
      </w:tr>
      <w:tr w:rsidR="00D9496A" w:rsidRPr="00D9496A" w:rsidTr="00790D3C">
        <w:tc>
          <w:tcPr>
            <w:tcW w:w="850" w:type="dxa"/>
          </w:tcPr>
          <w:p w:rsidR="00D9496A" w:rsidRDefault="00D9496A" w:rsidP="00030AE7">
            <w:pPr>
              <w:rPr>
                <w:lang w:val="en-US"/>
              </w:rPr>
            </w:pPr>
          </w:p>
        </w:tc>
        <w:tc>
          <w:tcPr>
            <w:tcW w:w="3969" w:type="dxa"/>
          </w:tcPr>
          <w:p w:rsidR="00D9496A" w:rsidRPr="003849FE" w:rsidRDefault="00D9496A" w:rsidP="00030AE7">
            <w:pPr>
              <w:rPr>
                <w:lang w:val="en-US" w:bidi="ar-OM"/>
              </w:rPr>
            </w:pPr>
            <w:r>
              <w:rPr>
                <w:lang w:val="en-US" w:bidi="ar-OM"/>
              </w:rPr>
              <w:t>ᵊḥyār mā-yṣīr ˁalēhe yaˁni ygūl čünkü ǧaˁad yinṭi bintu gaˁad yāxuḏ ḥurma min qā</w:t>
            </w:r>
            <w:r w:rsidRPr="003849FE">
              <w:rPr>
                <w:lang w:val="en-US" w:bidi="ar-OM"/>
              </w:rPr>
              <w:t>di.</w:t>
            </w:r>
          </w:p>
        </w:tc>
        <w:tc>
          <w:tcPr>
            <w:tcW w:w="4253" w:type="dxa"/>
          </w:tcPr>
          <w:p w:rsidR="00D9496A" w:rsidRPr="00D9496A" w:rsidRDefault="00D9496A" w:rsidP="00790D3C">
            <w:pPr>
              <w:rPr>
                <w:lang w:val="en-US" w:bidi="ar-OM"/>
              </w:rPr>
            </w:pPr>
          </w:p>
        </w:tc>
      </w:tr>
    </w:tbl>
    <w:p w:rsidR="00030AE7" w:rsidRDefault="00030AE7" w:rsidP="00B30D25">
      <w:pPr>
        <w:pStyle w:val="Textkrper2"/>
        <w:spacing w:line="240" w:lineRule="auto"/>
        <w:rPr>
          <w:u w:val="none"/>
          <w:lang w:val="en-US"/>
        </w:rPr>
      </w:pPr>
    </w:p>
    <w:p w:rsidR="003849FE" w:rsidRPr="003849FE" w:rsidRDefault="003849FE" w:rsidP="003849FE">
      <w:pPr>
        <w:pStyle w:val="berschrift2"/>
        <w:rPr>
          <w:lang w:val="en-US"/>
        </w:rPr>
      </w:pPr>
      <w:r w:rsidRPr="003849FE">
        <w:rPr>
          <w:lang w:val="en-US"/>
        </w:rPr>
        <w:t>Urfa-123</w:t>
      </w:r>
      <w:r w:rsidR="004E01BC">
        <w:rPr>
          <w:lang w:val="en-US"/>
        </w:rPr>
        <w:t>/124</w:t>
      </w:r>
      <w:r w:rsidRPr="003849FE">
        <w:rPr>
          <w:lang w:val="en-US"/>
        </w:rPr>
        <w:t>: The stealing boy [new]</w:t>
      </w:r>
    </w:p>
    <w:p w:rsidR="003849FE" w:rsidRPr="003849FE" w:rsidRDefault="003849FE" w:rsidP="003849FE">
      <w:pPr>
        <w:pStyle w:val="Textkrper2"/>
        <w:spacing w:line="240" w:lineRule="auto"/>
        <w:rPr>
          <w:u w:val="none"/>
          <w:lang w:val="de-AT"/>
        </w:rPr>
      </w:pPr>
      <w:r w:rsidRPr="003849FE">
        <w:rPr>
          <w:u w:val="none"/>
          <w:lang w:val="de-AT"/>
        </w:rPr>
        <w:t>14 May 2010</w:t>
      </w:r>
    </w:p>
    <w:p w:rsidR="003849FE" w:rsidRDefault="003849FE" w:rsidP="003849FE">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3849FE" w:rsidRPr="00031C3F" w:rsidTr="00425518">
        <w:tc>
          <w:tcPr>
            <w:tcW w:w="850" w:type="dxa"/>
          </w:tcPr>
          <w:p w:rsidR="003849FE" w:rsidRDefault="003849FE" w:rsidP="00425518">
            <w:pPr>
              <w:rPr>
                <w:lang w:val="en-US"/>
              </w:rPr>
            </w:pPr>
            <w:r>
              <w:rPr>
                <w:lang w:val="en-US"/>
              </w:rPr>
              <w:t>0:01</w:t>
            </w:r>
          </w:p>
        </w:tc>
        <w:tc>
          <w:tcPr>
            <w:tcW w:w="3969" w:type="dxa"/>
          </w:tcPr>
          <w:p w:rsidR="003849FE" w:rsidRPr="003849FE" w:rsidRDefault="003849FE" w:rsidP="003849FE">
            <w:pPr>
              <w:rPr>
                <w:lang w:val="en-US" w:bidi="ar-OM"/>
              </w:rPr>
            </w:pPr>
            <w:r>
              <w:rPr>
                <w:lang w:val="en-US" w:bidi="ar-OM"/>
              </w:rPr>
              <w:t xml:space="preserve">wāḥad </w:t>
            </w:r>
            <w:r>
              <w:rPr>
                <w:lang w:val="de-AT" w:bidi="ar-OM"/>
              </w:rPr>
              <w:t>ᵊ</w:t>
            </w:r>
            <w:r w:rsidRPr="003849FE">
              <w:rPr>
                <w:lang w:val="en-US" w:bidi="ar-OM"/>
              </w:rPr>
              <w:t>b-zimānāt, huwwa za</w:t>
            </w:r>
            <w:r>
              <w:rPr>
                <w:lang w:val="en-US" w:bidi="ar-OM"/>
              </w:rPr>
              <w:t>ġīr, ḥarāmi, ybūg, ˁaǧī, zaġīr, yrūḥ ybūg diǧ… diǧāǧit ǧīrānu,</w:t>
            </w:r>
          </w:p>
        </w:tc>
        <w:tc>
          <w:tcPr>
            <w:tcW w:w="4253" w:type="dxa"/>
          </w:tcPr>
          <w:p w:rsidR="003849FE" w:rsidRPr="00031C3F" w:rsidRDefault="003849FE" w:rsidP="00425518">
            <w:pPr>
              <w:rPr>
                <w:lang w:val="en-US" w:bidi="ar-OM"/>
              </w:rPr>
            </w:pPr>
          </w:p>
        </w:tc>
      </w:tr>
      <w:tr w:rsidR="003849FE" w:rsidRPr="003849FE" w:rsidTr="00425518">
        <w:tc>
          <w:tcPr>
            <w:tcW w:w="850" w:type="dxa"/>
          </w:tcPr>
          <w:p w:rsidR="003849FE" w:rsidRDefault="003849FE" w:rsidP="00425518">
            <w:pPr>
              <w:rPr>
                <w:lang w:val="en-US"/>
              </w:rPr>
            </w:pPr>
          </w:p>
        </w:tc>
        <w:tc>
          <w:tcPr>
            <w:tcW w:w="3969" w:type="dxa"/>
          </w:tcPr>
          <w:p w:rsidR="003849FE" w:rsidRPr="003849FE" w:rsidRDefault="003849FE" w:rsidP="003849FE">
            <w:pPr>
              <w:rPr>
                <w:lang w:val="en-US" w:bidi="ar-OM"/>
              </w:rPr>
            </w:pPr>
            <w:r w:rsidRPr="003849FE">
              <w:rPr>
                <w:lang w:val="en-US" w:bidi="ar-OM"/>
              </w:rPr>
              <w:t>min maḥalle ta-ngūl min məṭraḥ-in bī ybūg ad-diǧāǧe yǧ</w:t>
            </w:r>
            <w:r>
              <w:rPr>
                <w:lang w:val="en-US" w:bidi="ar-OM"/>
              </w:rPr>
              <w:t>ībhe yinṭīhe l ummu.</w:t>
            </w:r>
          </w:p>
        </w:tc>
        <w:tc>
          <w:tcPr>
            <w:tcW w:w="4253" w:type="dxa"/>
          </w:tcPr>
          <w:p w:rsidR="003849FE" w:rsidRPr="003849FE" w:rsidRDefault="003849FE" w:rsidP="00425518">
            <w:pPr>
              <w:rPr>
                <w:lang w:val="en-US" w:bidi="ar-OM"/>
              </w:rPr>
            </w:pPr>
          </w:p>
        </w:tc>
      </w:tr>
      <w:tr w:rsidR="00B311B6" w:rsidRPr="003849FE" w:rsidTr="00425518">
        <w:tc>
          <w:tcPr>
            <w:tcW w:w="850" w:type="dxa"/>
          </w:tcPr>
          <w:p w:rsidR="00B311B6" w:rsidRDefault="00B311B6" w:rsidP="00425518">
            <w:pPr>
              <w:rPr>
                <w:lang w:val="en-US"/>
              </w:rPr>
            </w:pPr>
          </w:p>
        </w:tc>
        <w:tc>
          <w:tcPr>
            <w:tcW w:w="3969" w:type="dxa"/>
          </w:tcPr>
          <w:p w:rsidR="00B311B6" w:rsidRPr="003849FE" w:rsidRDefault="00070850" w:rsidP="00070850">
            <w:pPr>
              <w:rPr>
                <w:lang w:val="en-US" w:bidi="ar-OM"/>
              </w:rPr>
            </w:pPr>
            <w:r>
              <w:rPr>
                <w:lang w:val="en-US" w:bidi="ar-OM"/>
              </w:rPr>
              <w:t>“</w:t>
            </w:r>
            <w:r w:rsidR="00B311B6">
              <w:rPr>
                <w:lang w:val="en-US" w:bidi="ar-OM"/>
              </w:rPr>
              <w:t>yuṃṃa hāč</w:t>
            </w:r>
            <w:r>
              <w:rPr>
                <w:lang w:val="en-US" w:bidi="ar-OM"/>
              </w:rPr>
              <w:t>!</w:t>
            </w:r>
            <w:r w:rsidR="00B311B6">
              <w:rPr>
                <w:lang w:val="en-US" w:bidi="ar-OM"/>
              </w:rPr>
              <w:t xml:space="preserve"> bugt ad-diǧāǧe</w:t>
            </w:r>
            <w:r>
              <w:rPr>
                <w:lang w:val="en-US" w:bidi="ar-OM"/>
              </w:rPr>
              <w:t xml:space="preserve"> hāḏi.” ᵊtgul-lu “ˁafye ˁalēk wlēdi! hāthe!” </w:t>
            </w:r>
          </w:p>
        </w:tc>
        <w:tc>
          <w:tcPr>
            <w:tcW w:w="4253" w:type="dxa"/>
          </w:tcPr>
          <w:p w:rsidR="00B311B6" w:rsidRPr="003849FE" w:rsidRDefault="00B311B6" w:rsidP="00425518">
            <w:pPr>
              <w:rPr>
                <w:lang w:val="en-US" w:bidi="ar-OM"/>
              </w:rPr>
            </w:pPr>
          </w:p>
        </w:tc>
      </w:tr>
      <w:tr w:rsidR="00070850" w:rsidRPr="003849FE" w:rsidTr="00425518">
        <w:tc>
          <w:tcPr>
            <w:tcW w:w="850" w:type="dxa"/>
          </w:tcPr>
          <w:p w:rsidR="00070850" w:rsidRDefault="00070850" w:rsidP="00425518">
            <w:pPr>
              <w:rPr>
                <w:lang w:val="en-US"/>
              </w:rPr>
            </w:pPr>
          </w:p>
        </w:tc>
        <w:tc>
          <w:tcPr>
            <w:tcW w:w="3969" w:type="dxa"/>
          </w:tcPr>
          <w:p w:rsidR="00070850" w:rsidRDefault="00070850" w:rsidP="00070850">
            <w:pPr>
              <w:rPr>
                <w:lang w:val="en-US" w:bidi="ar-OM"/>
              </w:rPr>
            </w:pPr>
            <w:r>
              <w:rPr>
                <w:lang w:val="en-US" w:bidi="ar-OM"/>
              </w:rPr>
              <w:t>tugḏ̣ub ummu tiḏbaḥha timˁaṭha ᵊtḥamm tišwīhe yāklūnhe. “ˁafye ˁalēk wlēdi,” tgul-lu ˀummu, “ˁafyāk</w:t>
            </w:r>
            <w:r>
              <w:rPr>
                <w:rStyle w:val="Funotenzeichen"/>
                <w:lang w:val="en-US" w:bidi="ar-OM"/>
              </w:rPr>
              <w:footnoteReference w:id="97"/>
            </w:r>
            <w:r>
              <w:rPr>
                <w:lang w:val="en-US" w:bidi="ar-OM"/>
              </w:rPr>
              <w:t xml:space="preserve"> ˁafye wlēdi!”</w:t>
            </w:r>
          </w:p>
        </w:tc>
        <w:tc>
          <w:tcPr>
            <w:tcW w:w="4253" w:type="dxa"/>
          </w:tcPr>
          <w:p w:rsidR="00070850" w:rsidRPr="003849FE" w:rsidRDefault="00070850" w:rsidP="00425518">
            <w:pPr>
              <w:rPr>
                <w:lang w:val="en-US" w:bidi="ar-OM"/>
              </w:rPr>
            </w:pPr>
          </w:p>
        </w:tc>
      </w:tr>
      <w:tr w:rsidR="00070850" w:rsidRPr="00070850" w:rsidTr="00425518">
        <w:tc>
          <w:tcPr>
            <w:tcW w:w="850" w:type="dxa"/>
          </w:tcPr>
          <w:p w:rsidR="00070850" w:rsidRDefault="00070850" w:rsidP="00425518">
            <w:pPr>
              <w:rPr>
                <w:lang w:val="en-US"/>
              </w:rPr>
            </w:pPr>
          </w:p>
        </w:tc>
        <w:tc>
          <w:tcPr>
            <w:tcW w:w="3969" w:type="dxa"/>
          </w:tcPr>
          <w:p w:rsidR="00070850" w:rsidRPr="00070850" w:rsidRDefault="00070850" w:rsidP="00070850">
            <w:pPr>
              <w:rPr>
                <w:lang w:val="en-US" w:bidi="ar-OM"/>
              </w:rPr>
            </w:pPr>
            <w:r w:rsidRPr="00070850">
              <w:rPr>
                <w:lang w:val="en-US" w:bidi="ar-OM"/>
              </w:rPr>
              <w:t xml:space="preserve">yǧīb al-bēḏ̣āt tiksirhin ta-yākulhin. </w:t>
            </w:r>
            <w:r>
              <w:rPr>
                <w:lang w:val="en-US" w:bidi="ar-OM"/>
              </w:rPr>
              <w:t>ḥarāmi dwām, kull-ma ybūg šäkle yǧībhe, ybūg al-maṣrīye ybūg al-qāze ybūg ad-diǧāǧe,</w:t>
            </w:r>
            <w:r w:rsidR="00490854">
              <w:rPr>
                <w:lang w:val="en-US" w:bidi="ar-OM"/>
              </w:rPr>
              <w:t xml:space="preserve"> ybūg as-sabze ybūg al-xəḏ̣āṛa</w:t>
            </w:r>
          </w:p>
        </w:tc>
        <w:tc>
          <w:tcPr>
            <w:tcW w:w="4253" w:type="dxa"/>
          </w:tcPr>
          <w:p w:rsidR="00070850" w:rsidRPr="00070850" w:rsidRDefault="00070850" w:rsidP="00425518">
            <w:pPr>
              <w:rPr>
                <w:lang w:val="en-US" w:bidi="ar-OM"/>
              </w:rPr>
            </w:pPr>
          </w:p>
        </w:tc>
      </w:tr>
      <w:tr w:rsidR="00070850" w:rsidRPr="00490854" w:rsidTr="00425518">
        <w:tc>
          <w:tcPr>
            <w:tcW w:w="850" w:type="dxa"/>
          </w:tcPr>
          <w:p w:rsidR="00070850" w:rsidRDefault="004E01BC" w:rsidP="00425518">
            <w:pPr>
              <w:rPr>
                <w:lang w:val="en-US"/>
              </w:rPr>
            </w:pPr>
            <w:r>
              <w:rPr>
                <w:lang w:val="en-US"/>
              </w:rPr>
              <w:t>0:50</w:t>
            </w:r>
          </w:p>
        </w:tc>
        <w:tc>
          <w:tcPr>
            <w:tcW w:w="3969" w:type="dxa"/>
          </w:tcPr>
          <w:p w:rsidR="00070850" w:rsidRPr="00490854" w:rsidRDefault="00490854" w:rsidP="00070850">
            <w:pPr>
              <w:rPr>
                <w:lang w:val="en-US"/>
              </w:rPr>
            </w:pPr>
            <w:r>
              <w:rPr>
                <w:lang w:val="en-US" w:bidi="ar-OM"/>
              </w:rPr>
              <w:t>ᵊ</w:t>
            </w:r>
            <w:r w:rsidRPr="00490854">
              <w:rPr>
                <w:lang w:val="en-US" w:bidi="ar-OM"/>
              </w:rPr>
              <w:t xml:space="preserve">š-ma yǧīb l ummu tgul-lu </w:t>
            </w:r>
            <w:r>
              <w:t>“ˁafye ˁalēk yā wlēdi!” w-ᵊtgūm tākulhe.</w:t>
            </w:r>
          </w:p>
        </w:tc>
        <w:tc>
          <w:tcPr>
            <w:tcW w:w="4253" w:type="dxa"/>
          </w:tcPr>
          <w:p w:rsidR="00070850" w:rsidRPr="00490854" w:rsidRDefault="00070850" w:rsidP="00425518">
            <w:pPr>
              <w:rPr>
                <w:lang w:val="en-US" w:bidi="ar-OM"/>
              </w:rPr>
            </w:pPr>
          </w:p>
        </w:tc>
      </w:tr>
      <w:tr w:rsidR="00490854" w:rsidRPr="00490854" w:rsidTr="00425518">
        <w:tc>
          <w:tcPr>
            <w:tcW w:w="850" w:type="dxa"/>
          </w:tcPr>
          <w:p w:rsidR="00490854" w:rsidRDefault="00490854" w:rsidP="004E01BC">
            <w:pPr>
              <w:rPr>
                <w:lang w:val="en-US"/>
              </w:rPr>
            </w:pPr>
            <w:r>
              <w:rPr>
                <w:lang w:val="en-US"/>
              </w:rPr>
              <w:t>0:</w:t>
            </w:r>
            <w:r w:rsidR="004E01BC">
              <w:rPr>
                <w:lang w:val="en-US"/>
              </w:rPr>
              <w:t>15</w:t>
            </w:r>
          </w:p>
        </w:tc>
        <w:tc>
          <w:tcPr>
            <w:tcW w:w="3969" w:type="dxa"/>
          </w:tcPr>
          <w:p w:rsidR="00490854" w:rsidRDefault="00425518" w:rsidP="00070850">
            <w:pPr>
              <w:rPr>
                <w:lang w:val="en-US" w:bidi="ar-OM"/>
              </w:rPr>
            </w:pPr>
            <w:r>
              <w:rPr>
                <w:lang w:val="en-US" w:bidi="ar-OM"/>
              </w:rPr>
              <w:t>nahār min nahārāt rāyiḥ bāyiǧ šīt-in čibīre ta-ngūl bāyiǧ ᵊbgaṛa</w:t>
            </w:r>
            <w:r w:rsidR="00FF64BC">
              <w:rPr>
                <w:lang w:val="en-US" w:bidi="ar-OM"/>
              </w:rPr>
              <w:t>, mā_dri ḥōlīye, ᵊnˁaǧe.</w:t>
            </w:r>
          </w:p>
        </w:tc>
        <w:tc>
          <w:tcPr>
            <w:tcW w:w="4253" w:type="dxa"/>
          </w:tcPr>
          <w:p w:rsidR="00490854" w:rsidRPr="00490854" w:rsidRDefault="00490854"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Default="00FF64BC" w:rsidP="00070850">
            <w:pPr>
              <w:rPr>
                <w:lang w:val="en-US" w:bidi="ar-OM"/>
              </w:rPr>
            </w:pPr>
            <w:r>
              <w:rPr>
                <w:lang w:val="en-US" w:bidi="ar-OM"/>
              </w:rPr>
              <w:t>gāḏ̣bīnu magḏ̣ūb, gāḏ̣bīnu ˁaskar awwali ˁaskar al-bāše yōmin māxḏīnu ḥāṭṭīnu ˁa-l-ḥabis, huwwa ḥarāmi!</w:t>
            </w:r>
          </w:p>
        </w:tc>
        <w:tc>
          <w:tcPr>
            <w:tcW w:w="4253" w:type="dxa"/>
          </w:tcPr>
          <w:p w:rsidR="00FF64BC" w:rsidRPr="00490854" w:rsidRDefault="00FF64BC"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Default="00FF64BC" w:rsidP="00070850">
            <w:pPr>
              <w:rPr>
                <w:lang w:val="en-US" w:bidi="ar-OM"/>
              </w:rPr>
            </w:pPr>
            <w:r>
              <w:rPr>
                <w:lang w:val="en-US" w:bidi="ar-OM"/>
              </w:rPr>
              <w:t>ˀal-mille zād ᵊtˁarfu, bāyiǧ hāḏa gāl “bāyiǧ diǧāǧti,” hāḏa “bāyiǧ ᵊbgarti.”</w:t>
            </w:r>
          </w:p>
        </w:tc>
        <w:tc>
          <w:tcPr>
            <w:tcW w:w="4253" w:type="dxa"/>
          </w:tcPr>
          <w:p w:rsidR="00FF64BC" w:rsidRPr="00490854" w:rsidRDefault="00FF64BC"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Pr="00A119FA" w:rsidRDefault="00FF64BC" w:rsidP="00070850">
            <w:pPr>
              <w:rPr>
                <w:lang w:val="en-US" w:bidi="ar-OM"/>
              </w:rPr>
            </w:pPr>
            <w:r>
              <w:rPr>
                <w:lang w:val="en-US" w:bidi="ar-OM"/>
              </w:rPr>
              <w:t xml:space="preserve">ˀabōōō </w:t>
            </w:r>
            <w:r w:rsidR="00A119FA" w:rsidRPr="00A119FA">
              <w:rPr>
                <w:lang w:val="en-US" w:bidi="ar-OM"/>
              </w:rPr>
              <w:t>ˀas-sūč čibīr, či</w:t>
            </w:r>
            <w:r w:rsidR="00A119FA">
              <w:rPr>
                <w:lang w:val="en-US" w:bidi="ar-OM"/>
              </w:rPr>
              <w:t xml:space="preserve">ṯīr. ˀal-bāše gəḏ̣ab ᵊnṭā </w:t>
            </w:r>
            <w:r w:rsidR="00A119FA" w:rsidRPr="00A119FA">
              <w:rPr>
                <w:lang w:val="en-US" w:bidi="ar-OM"/>
              </w:rPr>
              <w:t>ˀi</w:t>
            </w:r>
            <w:r w:rsidR="00A119FA">
              <w:rPr>
                <w:lang w:val="en-US" w:bidi="ar-OM"/>
              </w:rPr>
              <w:t>ˁdām. gāl “ˀarīd aˁadimak.”</w:t>
            </w:r>
          </w:p>
        </w:tc>
        <w:tc>
          <w:tcPr>
            <w:tcW w:w="4253" w:type="dxa"/>
          </w:tcPr>
          <w:p w:rsidR="00FF64BC" w:rsidRPr="00490854" w:rsidRDefault="00FF64BC" w:rsidP="00425518">
            <w:pPr>
              <w:rPr>
                <w:lang w:val="en-US" w:bidi="ar-OM"/>
              </w:rPr>
            </w:pPr>
          </w:p>
        </w:tc>
      </w:tr>
      <w:tr w:rsidR="00A119FA" w:rsidRPr="00490854" w:rsidTr="00425518">
        <w:tc>
          <w:tcPr>
            <w:tcW w:w="850" w:type="dxa"/>
          </w:tcPr>
          <w:p w:rsidR="00A119FA" w:rsidRDefault="00A119FA" w:rsidP="004E01BC">
            <w:pPr>
              <w:rPr>
                <w:lang w:val="en-US"/>
              </w:rPr>
            </w:pPr>
          </w:p>
        </w:tc>
        <w:tc>
          <w:tcPr>
            <w:tcW w:w="3969" w:type="dxa"/>
          </w:tcPr>
          <w:p w:rsidR="00A119FA" w:rsidRPr="00A119FA" w:rsidRDefault="00A119FA" w:rsidP="00070850">
            <w:pPr>
              <w:rPr>
                <w:lang w:val="en-US"/>
              </w:rPr>
            </w:pPr>
            <w:r>
              <w:rPr>
                <w:lang w:val="en-US" w:bidi="ar-OM"/>
              </w:rPr>
              <w:t>huwwa ṣāḥi bass al-ˁaǧī</w:t>
            </w:r>
            <w:r w:rsidRPr="00A119FA">
              <w:rPr>
                <w:vertAlign w:val="superscript"/>
                <w:lang w:val="en-US" w:bidi="ar-OM"/>
              </w:rPr>
              <w:t>y</w:t>
            </w:r>
            <w:r>
              <w:rPr>
                <w:vertAlign w:val="superscript"/>
                <w:lang w:val="en-US" w:bidi="ar-OM"/>
              </w:rPr>
              <w:t xml:space="preserve"> </w:t>
            </w:r>
            <w:r>
              <w:rPr>
                <w:lang w:val="en-US"/>
              </w:rPr>
              <w:t>čiṯīr zlimt-in ṣāḥi ˁaqəlli, zēki.</w:t>
            </w:r>
          </w:p>
        </w:tc>
        <w:tc>
          <w:tcPr>
            <w:tcW w:w="4253" w:type="dxa"/>
          </w:tcPr>
          <w:p w:rsidR="00A119FA" w:rsidRPr="00490854" w:rsidRDefault="00A119FA" w:rsidP="00425518">
            <w:pPr>
              <w:rPr>
                <w:lang w:val="en-US" w:bidi="ar-OM"/>
              </w:rPr>
            </w:pPr>
          </w:p>
        </w:tc>
      </w:tr>
      <w:tr w:rsidR="00A119FA" w:rsidRPr="00490854" w:rsidTr="00425518">
        <w:tc>
          <w:tcPr>
            <w:tcW w:w="850" w:type="dxa"/>
          </w:tcPr>
          <w:p w:rsidR="00A119FA" w:rsidRDefault="00A119FA" w:rsidP="00A119FA">
            <w:pPr>
              <w:rPr>
                <w:lang w:val="en-US"/>
              </w:rPr>
            </w:pPr>
            <w:r>
              <w:rPr>
                <w:lang w:val="en-US"/>
              </w:rPr>
              <w:t>0:52</w:t>
            </w:r>
          </w:p>
        </w:tc>
        <w:tc>
          <w:tcPr>
            <w:tcW w:w="3969" w:type="dxa"/>
          </w:tcPr>
          <w:p w:rsidR="00A119FA" w:rsidRDefault="00A119FA" w:rsidP="00A119FA">
            <w:pPr>
              <w:rPr>
                <w:lang w:val="en-US" w:bidi="ar-OM"/>
              </w:rPr>
            </w:pPr>
            <w:r>
              <w:rPr>
                <w:lang w:val="en-US" w:bidi="ar-OM"/>
              </w:rPr>
              <w:t xml:space="preserve">gāl-ilhum “ˀēy ǧimāˁa tinṭūni ˀiˁdām?” gālō-lu “ˀī!” yōmin ǧābō ta-yišingūnu, </w:t>
            </w:r>
          </w:p>
        </w:tc>
        <w:tc>
          <w:tcPr>
            <w:tcW w:w="4253" w:type="dxa"/>
          </w:tcPr>
          <w:p w:rsidR="00A119FA" w:rsidRPr="00490854" w:rsidRDefault="00A119FA" w:rsidP="00425518">
            <w:pPr>
              <w:rPr>
                <w:lang w:val="en-US" w:bidi="ar-OM"/>
              </w:rPr>
            </w:pPr>
          </w:p>
        </w:tc>
      </w:tr>
      <w:tr w:rsidR="00A119FA" w:rsidRPr="00490854" w:rsidTr="00425518">
        <w:tc>
          <w:tcPr>
            <w:tcW w:w="850" w:type="dxa"/>
          </w:tcPr>
          <w:p w:rsidR="00A119FA" w:rsidRDefault="00A119FA" w:rsidP="00A119FA">
            <w:pPr>
              <w:rPr>
                <w:lang w:val="en-US"/>
              </w:rPr>
            </w:pPr>
          </w:p>
        </w:tc>
        <w:tc>
          <w:tcPr>
            <w:tcW w:w="3969" w:type="dxa"/>
          </w:tcPr>
          <w:p w:rsidR="00A119FA" w:rsidRDefault="00A119FA" w:rsidP="00A119FA">
            <w:pPr>
              <w:rPr>
                <w:lang w:val="en-US" w:bidi="ar-OM"/>
              </w:rPr>
            </w:pPr>
            <w:r>
              <w:rPr>
                <w:lang w:val="en-US" w:bidi="ar-OM"/>
              </w:rPr>
              <w:t>gāylīn “xayyo!</w:t>
            </w:r>
            <w:r w:rsidR="008F1BD8">
              <w:rPr>
                <w:lang w:val="en-US" w:bidi="ar-OM"/>
              </w:rPr>
              <w:t>”</w:t>
            </w:r>
            <w:r>
              <w:rPr>
                <w:lang w:val="en-US" w:bidi="ar-OM"/>
              </w:rPr>
              <w:t xml:space="preserve"> yaˁni ˀat-turuk ygūl </w:t>
            </w:r>
            <w:r w:rsidR="00985760">
              <w:rPr>
                <w:lang w:val="en-US" w:bidi="ar-OM"/>
              </w:rPr>
              <w:t>“</w:t>
            </w:r>
            <w:r>
              <w:rPr>
                <w:lang w:val="en-US" w:bidi="ar-OM"/>
              </w:rPr>
              <w:t>‘son arzun nedir?’</w:t>
            </w:r>
            <w:r w:rsidR="00985760">
              <w:rPr>
                <w:lang w:val="en-US" w:bidi="ar-OM"/>
              </w:rPr>
              <w:t xml:space="preserve"> [ˀawwal] āxir kalāmak ši-trīd?” yaˁni yrīd yiḏbaḥūnu.</w:t>
            </w:r>
          </w:p>
        </w:tc>
        <w:tc>
          <w:tcPr>
            <w:tcW w:w="4253" w:type="dxa"/>
          </w:tcPr>
          <w:p w:rsidR="00A119FA" w:rsidRPr="00490854" w:rsidRDefault="00A119FA" w:rsidP="00425518">
            <w:pPr>
              <w:rPr>
                <w:lang w:val="en-US" w:bidi="ar-OM"/>
              </w:rPr>
            </w:pPr>
          </w:p>
        </w:tc>
      </w:tr>
      <w:tr w:rsidR="00985760" w:rsidRPr="00490854" w:rsidTr="00425518">
        <w:tc>
          <w:tcPr>
            <w:tcW w:w="850" w:type="dxa"/>
          </w:tcPr>
          <w:p w:rsidR="00985760" w:rsidRDefault="001C4E0A" w:rsidP="00A119FA">
            <w:pPr>
              <w:rPr>
                <w:lang w:val="en-US"/>
              </w:rPr>
            </w:pPr>
            <w:r>
              <w:rPr>
                <w:lang w:val="en-US"/>
              </w:rPr>
              <w:t>1:06</w:t>
            </w:r>
          </w:p>
        </w:tc>
        <w:tc>
          <w:tcPr>
            <w:tcW w:w="3969" w:type="dxa"/>
          </w:tcPr>
          <w:p w:rsidR="00985760" w:rsidRDefault="001C4E0A" w:rsidP="00A119FA">
            <w:pPr>
              <w:rPr>
                <w:lang w:val="en-US" w:bidi="ar-OM"/>
              </w:rPr>
            </w:pPr>
            <w:r>
              <w:rPr>
                <w:lang w:val="en-US" w:bidi="ar-OM"/>
              </w:rPr>
              <w:t>yaˁni šīt al yrīdhe ˀen ṣōn ysawwūnhe. “waḷḷa!” gāyil “mā ǧǧībū-li ˀummi ta-d-aḥibb ᵊlsānhe.”</w:t>
            </w:r>
          </w:p>
        </w:tc>
        <w:tc>
          <w:tcPr>
            <w:tcW w:w="4253" w:type="dxa"/>
          </w:tcPr>
          <w:p w:rsidR="00985760" w:rsidRPr="00490854" w:rsidRDefault="00985760" w:rsidP="00425518">
            <w:pPr>
              <w:rPr>
                <w:lang w:val="en-US" w:bidi="ar-OM"/>
              </w:rPr>
            </w:pPr>
          </w:p>
        </w:tc>
      </w:tr>
      <w:tr w:rsidR="001C4E0A" w:rsidRPr="00490854" w:rsidTr="00425518">
        <w:tc>
          <w:tcPr>
            <w:tcW w:w="850" w:type="dxa"/>
          </w:tcPr>
          <w:p w:rsidR="001C4E0A" w:rsidRDefault="001C4E0A" w:rsidP="00A119FA">
            <w:pPr>
              <w:rPr>
                <w:lang w:val="en-US"/>
              </w:rPr>
            </w:pPr>
          </w:p>
        </w:tc>
        <w:tc>
          <w:tcPr>
            <w:tcW w:w="3969" w:type="dxa"/>
          </w:tcPr>
          <w:p w:rsidR="001C4E0A" w:rsidRDefault="001C4E0A" w:rsidP="00C54101">
            <w:pPr>
              <w:rPr>
                <w:lang w:val="en-US" w:bidi="ar-OM"/>
              </w:rPr>
            </w:pPr>
            <w:r>
              <w:rPr>
                <w:lang w:val="en-US" w:bidi="ar-OM"/>
              </w:rPr>
              <w:t>gāylīn “tamām, rūḥu hātu ˀummu!” ǧāybīn ummu, yōmin ǧāybin ummu [gāl] “daḥḥǧi ˀāni ngəḏ̣abit w</w:t>
            </w:r>
            <w:r w:rsidR="00C54101">
              <w:rPr>
                <w:lang w:val="en-US" w:bidi="ar-OM"/>
              </w:rPr>
              <w:t xml:space="preserve"> </w:t>
            </w:r>
            <w:r>
              <w:rPr>
                <w:lang w:val="en-US" w:bidi="ar-OM"/>
              </w:rPr>
              <w:t>yrīd</w:t>
            </w:r>
            <w:r w:rsidR="00C54101">
              <w:rPr>
                <w:lang w:val="en-US" w:bidi="ar-OM"/>
              </w:rPr>
              <w:t xml:space="preserve"> ysawwūni ˀiˁdām.</w:t>
            </w:r>
            <w:r w:rsidR="004D2934">
              <w:rPr>
                <w:lang w:val="en-US" w:bidi="ar-OM"/>
              </w:rPr>
              <w:t xml:space="preserve"> </w:t>
            </w:r>
            <w:r w:rsidR="004D2934" w:rsidRPr="00C54101">
              <w:rPr>
                <w:lang w:val="en-US" w:bidi="ar-OM"/>
              </w:rPr>
              <w:t xml:space="preserve">w taˁāli ta_rīd aḥibb </w:t>
            </w:r>
            <w:r w:rsidR="004D2934">
              <w:rPr>
                <w:lang w:val="fr-FR" w:bidi="ar-OM"/>
              </w:rPr>
              <w:t>ᵊ</w:t>
            </w:r>
            <w:r w:rsidR="004D2934" w:rsidRPr="00C54101">
              <w:rPr>
                <w:lang w:val="en-US" w:bidi="ar-OM"/>
              </w:rPr>
              <w:t>ls</w:t>
            </w:r>
            <w:r w:rsidR="004D2934">
              <w:rPr>
                <w:lang w:val="en-US" w:bidi="ar-OM"/>
              </w:rPr>
              <w:t>ānič gabil-ma_mūt.”</w:t>
            </w:r>
          </w:p>
        </w:tc>
        <w:tc>
          <w:tcPr>
            <w:tcW w:w="4253" w:type="dxa"/>
          </w:tcPr>
          <w:p w:rsidR="001C4E0A" w:rsidRPr="00490854" w:rsidRDefault="001C4E0A" w:rsidP="00425518">
            <w:pPr>
              <w:rPr>
                <w:lang w:val="en-US" w:bidi="ar-OM"/>
              </w:rPr>
            </w:pPr>
          </w:p>
        </w:tc>
      </w:tr>
      <w:tr w:rsidR="00C54101" w:rsidRPr="00C54101" w:rsidTr="00425518">
        <w:tc>
          <w:tcPr>
            <w:tcW w:w="850" w:type="dxa"/>
          </w:tcPr>
          <w:p w:rsidR="00C54101" w:rsidRDefault="00C54101" w:rsidP="00A119FA">
            <w:pPr>
              <w:rPr>
                <w:lang w:val="en-US"/>
              </w:rPr>
            </w:pPr>
          </w:p>
        </w:tc>
        <w:tc>
          <w:tcPr>
            <w:tcW w:w="3969" w:type="dxa"/>
          </w:tcPr>
          <w:p w:rsidR="00C54101" w:rsidRPr="00C54101" w:rsidRDefault="004D2934" w:rsidP="00C54101">
            <w:pPr>
              <w:rPr>
                <w:lang w:val="en-US" w:bidi="ar-OM"/>
              </w:rPr>
            </w:pPr>
            <w:r>
              <w:rPr>
                <w:lang w:val="en-US" w:bidi="ar-OM"/>
              </w:rPr>
              <w:t xml:space="preserve">ygūl gāyle “yā wlēdi ᵊtḥibb lsāni ˁalēš?” gāyil “yuṃṃa! lsānič huwwa ˀaḏ ḏibaḥni. </w:t>
            </w:r>
            <w:r w:rsidR="001D24C8">
              <w:rPr>
                <w:lang w:val="en-US" w:bidi="ar-OM"/>
              </w:rPr>
              <w:t>yēlōn mū lsānič awwali ˀabūg w-aǧīb-lič ᵊtgūlīn ‘ˁafye ˁalēk! ˁafye ˁalēk!</w:t>
            </w:r>
          </w:p>
        </w:tc>
        <w:tc>
          <w:tcPr>
            <w:tcW w:w="4253" w:type="dxa"/>
          </w:tcPr>
          <w:p w:rsidR="00C54101" w:rsidRPr="00C54101" w:rsidRDefault="00C54101" w:rsidP="00425518">
            <w:pPr>
              <w:rPr>
                <w:lang w:val="en-US" w:bidi="ar-OM"/>
              </w:rPr>
            </w:pPr>
          </w:p>
        </w:tc>
      </w:tr>
      <w:tr w:rsidR="001D24C8" w:rsidRPr="00444469" w:rsidTr="00425518">
        <w:tc>
          <w:tcPr>
            <w:tcW w:w="850" w:type="dxa"/>
          </w:tcPr>
          <w:p w:rsidR="001D24C8" w:rsidRDefault="001D24C8" w:rsidP="00A119FA">
            <w:pPr>
              <w:rPr>
                <w:lang w:val="en-US"/>
              </w:rPr>
            </w:pPr>
          </w:p>
        </w:tc>
        <w:tc>
          <w:tcPr>
            <w:tcW w:w="3969" w:type="dxa"/>
          </w:tcPr>
          <w:p w:rsidR="001D24C8" w:rsidRPr="00444469" w:rsidRDefault="001D24C8" w:rsidP="00444469">
            <w:pPr>
              <w:rPr>
                <w:lang w:val="en-US" w:bidi="ar-OM"/>
              </w:rPr>
            </w:pPr>
            <w:r w:rsidRPr="00444469">
              <w:rPr>
                <w:lang w:val="en-US" w:bidi="ar-OM"/>
              </w:rPr>
              <w:t>kullu b-</w:t>
            </w:r>
            <w:r>
              <w:rPr>
                <w:lang w:val="en-US" w:bidi="ar-OM"/>
              </w:rPr>
              <w:t>ᵊ</w:t>
            </w:r>
            <w:r w:rsidRPr="00444469">
              <w:rPr>
                <w:lang w:val="en-US" w:bidi="ar-OM"/>
              </w:rPr>
              <w:t>lsānič, hāti ta_r</w:t>
            </w:r>
            <w:r w:rsidR="00444469" w:rsidRPr="00444469">
              <w:rPr>
                <w:lang w:val="en-US" w:bidi="ar-OM"/>
              </w:rPr>
              <w:t>īd ag</w:t>
            </w:r>
            <w:r w:rsidR="00444469">
              <w:rPr>
                <w:lang w:val="en-US" w:bidi="ar-OM"/>
              </w:rPr>
              <w:t xml:space="preserve">ṭaˁ ha-l-lsān hāḏa! mā ǧdirti </w:t>
            </w:r>
            <w:r w:rsidR="00444469" w:rsidRPr="00444469">
              <w:rPr>
                <w:lang w:val="en-US" w:bidi="ar-OM"/>
              </w:rPr>
              <w:t>tg</w:t>
            </w:r>
            <w:r w:rsidR="00444469">
              <w:rPr>
                <w:lang w:val="en-US" w:bidi="ar-OM"/>
              </w:rPr>
              <w:t>ūlīn ‘yā wlēdi, lā ssāwī!”</w:t>
            </w:r>
          </w:p>
        </w:tc>
        <w:tc>
          <w:tcPr>
            <w:tcW w:w="4253" w:type="dxa"/>
          </w:tcPr>
          <w:p w:rsidR="001D24C8" w:rsidRPr="00444469" w:rsidRDefault="001D24C8" w:rsidP="00425518">
            <w:pPr>
              <w:rPr>
                <w:lang w:val="en-US" w:bidi="ar-OM"/>
              </w:rPr>
            </w:pPr>
          </w:p>
        </w:tc>
      </w:tr>
      <w:tr w:rsidR="00444469" w:rsidRPr="00444469" w:rsidTr="00425518">
        <w:tc>
          <w:tcPr>
            <w:tcW w:w="850" w:type="dxa"/>
          </w:tcPr>
          <w:p w:rsidR="00444469" w:rsidRDefault="00444469" w:rsidP="00A119FA">
            <w:pPr>
              <w:rPr>
                <w:lang w:val="en-US"/>
              </w:rPr>
            </w:pPr>
            <w:r>
              <w:rPr>
                <w:lang w:val="en-US"/>
              </w:rPr>
              <w:t>1:37</w:t>
            </w:r>
          </w:p>
        </w:tc>
        <w:tc>
          <w:tcPr>
            <w:tcW w:w="3969" w:type="dxa"/>
          </w:tcPr>
          <w:p w:rsidR="00444469" w:rsidRPr="00444469" w:rsidRDefault="00444469" w:rsidP="00AD21F8">
            <w:pPr>
              <w:rPr>
                <w:lang w:val="en-US" w:bidi="ar-OM"/>
              </w:rPr>
            </w:pPr>
            <w:r>
              <w:rPr>
                <w:lang w:val="en-US" w:bidi="ar-OM"/>
              </w:rPr>
              <w:t>w dug ˁaḏ̣ḏ̣ ᵊlsānhe w till ᵊlsānhe w-innu gāṭiˁ ᵊlsānhe</w:t>
            </w:r>
            <w:r w:rsidR="00AD21F8">
              <w:rPr>
                <w:lang w:val="en-US" w:bidi="ar-OM"/>
              </w:rPr>
              <w:t>, gāṭˁ ᵊlsān ummu. ˀal-bāše gāyil “tamām xayyo!” gāyil “tamām!”</w:t>
            </w:r>
          </w:p>
        </w:tc>
        <w:tc>
          <w:tcPr>
            <w:tcW w:w="4253" w:type="dxa"/>
          </w:tcPr>
          <w:p w:rsidR="00444469" w:rsidRPr="00444469" w:rsidRDefault="00444469" w:rsidP="00425518">
            <w:pPr>
              <w:rPr>
                <w:lang w:val="en-US" w:bidi="ar-OM"/>
              </w:rPr>
            </w:pPr>
          </w:p>
        </w:tc>
      </w:tr>
      <w:tr w:rsidR="00AD21F8" w:rsidRPr="00AD21F8" w:rsidTr="00425518">
        <w:tc>
          <w:tcPr>
            <w:tcW w:w="850" w:type="dxa"/>
          </w:tcPr>
          <w:p w:rsidR="00AD21F8" w:rsidRDefault="00AD21F8" w:rsidP="00A119FA">
            <w:pPr>
              <w:rPr>
                <w:lang w:val="en-US"/>
              </w:rPr>
            </w:pPr>
          </w:p>
        </w:tc>
        <w:tc>
          <w:tcPr>
            <w:tcW w:w="3969" w:type="dxa"/>
          </w:tcPr>
          <w:p w:rsidR="00AD21F8" w:rsidRPr="00AD21F8" w:rsidRDefault="00AD21F8" w:rsidP="00AD21F8">
            <w:pPr>
              <w:rPr>
                <w:lang w:val="en-US" w:bidi="ar-OM"/>
              </w:rPr>
            </w:pPr>
            <w:r w:rsidRPr="00AD21F8">
              <w:rPr>
                <w:lang w:val="en-US" w:bidi="ar-OM"/>
              </w:rPr>
              <w:t>rādd al-bāše gāyil “yā fl</w:t>
            </w:r>
            <w:r>
              <w:rPr>
                <w:lang w:val="en-US" w:bidi="ar-OM"/>
              </w:rPr>
              <w:t xml:space="preserve">ān ᵊšnōn aḏbaḥak? šnōn ta-trīd niḏbaḥak? nigṭaˁ källtak? </w:t>
            </w:r>
          </w:p>
        </w:tc>
        <w:tc>
          <w:tcPr>
            <w:tcW w:w="4253" w:type="dxa"/>
          </w:tcPr>
          <w:p w:rsidR="00AD21F8" w:rsidRPr="00AD21F8" w:rsidRDefault="00AD21F8" w:rsidP="00425518">
            <w:pPr>
              <w:rPr>
                <w:lang w:val="en-US" w:bidi="ar-OM"/>
              </w:rPr>
            </w:pPr>
          </w:p>
        </w:tc>
      </w:tr>
      <w:tr w:rsidR="00AD21F8" w:rsidRPr="00AD21F8" w:rsidTr="00425518">
        <w:tc>
          <w:tcPr>
            <w:tcW w:w="850" w:type="dxa"/>
          </w:tcPr>
          <w:p w:rsidR="00AD21F8" w:rsidRDefault="00AD21F8" w:rsidP="00A119FA">
            <w:pPr>
              <w:rPr>
                <w:lang w:val="en-US"/>
              </w:rPr>
            </w:pPr>
          </w:p>
        </w:tc>
        <w:tc>
          <w:tcPr>
            <w:tcW w:w="3969" w:type="dxa"/>
          </w:tcPr>
          <w:p w:rsidR="00AD21F8" w:rsidRPr="00AD21F8" w:rsidRDefault="00AD21F8" w:rsidP="00AD21F8">
            <w:pPr>
              <w:rPr>
                <w:lang w:val="en-US" w:bidi="ar-OM"/>
              </w:rPr>
            </w:pPr>
            <w:r>
              <w:rPr>
                <w:lang w:val="en-US" w:bidi="ar-OM"/>
              </w:rPr>
              <w:t xml:space="preserve">nigṭaˁ ᵊšnōn yaˁni nuḏ̣urbak ba-s-sēf? ninṭīk sum, nsittak </w:t>
            </w:r>
            <w:r w:rsidR="009C10EB">
              <w:rPr>
                <w:lang w:val="en-US" w:bidi="ar-OM"/>
              </w:rPr>
              <w:t>la-l-ḥayāye, la-l-ˁagrab ba-z-zindān?”</w:t>
            </w:r>
          </w:p>
        </w:tc>
        <w:tc>
          <w:tcPr>
            <w:tcW w:w="4253" w:type="dxa"/>
          </w:tcPr>
          <w:p w:rsidR="00AD21F8" w:rsidRPr="00AD21F8" w:rsidRDefault="00AD21F8"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 xml:space="preserve">“waḷḷa!” gāyil “ᵊb-kēfkum ˀintu tˁarfūn.” gāyil al-bāše “ˀinte hāḏi zād xallak ᵊhnīye yaˁni niḏbaḥak.” </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9C10EB">
            <w:pPr>
              <w:rPr>
                <w:lang w:val="en-US" w:bidi="ar-OM"/>
              </w:rPr>
            </w:pPr>
            <w:r>
              <w:rPr>
                <w:lang w:val="en-US" w:bidi="ar-OM"/>
              </w:rPr>
              <w:t>gāyil “ˁaǧal waḷḷa ǧībū-li diǧāǧe!” ǧāybīn diǧāǧe gāḏ̣ib huwwa minṭīn ad-diǧāǧe minṭīn ad-diǧāǧe huwwa,</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ˀal-bāše gāyil-lu “hāk xayyo! ᵊšnōn tiḏbaḥ ad-diǧāǧe ḏiyye ˀiḥna zād niḏbaḥak hīčiḏ.”</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yōmin ǧ</w:t>
            </w:r>
            <w:r w:rsidR="00E94634">
              <w:rPr>
                <w:lang w:val="en-US" w:bidi="ar-OM"/>
              </w:rPr>
              <w:t>āybī-lu ˀad-diǧāǧe gāḏ̣ib w fukk iṯmak ḥuṭṭ källithe b-iṯmak. w ˁāḏ̣ḏ̣ha gāṭiḥḥe gaṭˁa yaˁni källt ad-diǧāǧe.</w:t>
            </w:r>
          </w:p>
        </w:tc>
        <w:tc>
          <w:tcPr>
            <w:tcW w:w="4253" w:type="dxa"/>
          </w:tcPr>
          <w:p w:rsidR="009C10EB" w:rsidRPr="00AD21F8" w:rsidRDefault="009C10EB" w:rsidP="00425518">
            <w:pPr>
              <w:rPr>
                <w:lang w:val="en-US" w:bidi="ar-OM"/>
              </w:rPr>
            </w:pPr>
          </w:p>
        </w:tc>
      </w:tr>
      <w:tr w:rsidR="00E94634" w:rsidRPr="00AD21F8" w:rsidTr="00425518">
        <w:tc>
          <w:tcPr>
            <w:tcW w:w="850" w:type="dxa"/>
          </w:tcPr>
          <w:p w:rsidR="00E94634" w:rsidRDefault="00E94634" w:rsidP="00A119FA">
            <w:pPr>
              <w:rPr>
                <w:lang w:val="en-US"/>
              </w:rPr>
            </w:pPr>
          </w:p>
        </w:tc>
        <w:tc>
          <w:tcPr>
            <w:tcW w:w="3969" w:type="dxa"/>
          </w:tcPr>
          <w:p w:rsidR="00E94634" w:rsidRDefault="00E94634" w:rsidP="00AD21F8">
            <w:pPr>
              <w:rPr>
                <w:lang w:val="en-US" w:bidi="ar-OM"/>
              </w:rPr>
            </w:pPr>
            <w:r>
              <w:rPr>
                <w:lang w:val="en-US" w:bidi="ar-OM"/>
              </w:rPr>
              <w:t>b-ᵊšnūnu hīčiḏ ḥāṭṭ källithe b-iṯmu w ˁaḏ̣ḏ̣ ˁalēhe yigṭaḥḥa gaṭˁa.</w:t>
            </w:r>
          </w:p>
        </w:tc>
        <w:tc>
          <w:tcPr>
            <w:tcW w:w="4253" w:type="dxa"/>
          </w:tcPr>
          <w:p w:rsidR="00E94634" w:rsidRPr="00AD21F8" w:rsidRDefault="00E94634" w:rsidP="00425518">
            <w:pPr>
              <w:rPr>
                <w:lang w:val="en-US" w:bidi="ar-OM"/>
              </w:rPr>
            </w:pPr>
          </w:p>
        </w:tc>
      </w:tr>
      <w:tr w:rsidR="00E94634" w:rsidRPr="00AD21F8" w:rsidTr="00425518">
        <w:tc>
          <w:tcPr>
            <w:tcW w:w="850" w:type="dxa"/>
          </w:tcPr>
          <w:p w:rsidR="00E94634" w:rsidRDefault="00E94634" w:rsidP="00A119FA">
            <w:pPr>
              <w:rPr>
                <w:lang w:val="en-US"/>
              </w:rPr>
            </w:pPr>
          </w:p>
        </w:tc>
        <w:tc>
          <w:tcPr>
            <w:tcW w:w="3969" w:type="dxa"/>
          </w:tcPr>
          <w:p w:rsidR="00E94634" w:rsidRPr="00252E9F" w:rsidRDefault="00E94634" w:rsidP="00AD21F8">
            <w:pPr>
              <w:rPr>
                <w:lang w:val="en-US" w:bidi="ar-OM"/>
              </w:rPr>
            </w:pPr>
            <w:r>
              <w:rPr>
                <w:lang w:val="en-US" w:bidi="ar-OM"/>
              </w:rPr>
              <w:t xml:space="preserve">“ˀā!” gāyil “yā bāše </w:t>
            </w:r>
            <w:r w:rsidR="00252E9F">
              <w:rPr>
                <w:lang w:val="en-US" w:bidi="ar-OM"/>
              </w:rPr>
              <w:t>ˀiḏbaḥūni hīčiḏ miṯil-ma ḏibaḥit ad-diǧāǧe!”</w:t>
            </w:r>
          </w:p>
        </w:tc>
        <w:tc>
          <w:tcPr>
            <w:tcW w:w="4253" w:type="dxa"/>
          </w:tcPr>
          <w:p w:rsidR="00E94634" w:rsidRPr="00AD21F8" w:rsidRDefault="00E94634" w:rsidP="00425518">
            <w:pPr>
              <w:rPr>
                <w:lang w:val="en-US" w:bidi="ar-OM"/>
              </w:rPr>
            </w:pPr>
          </w:p>
        </w:tc>
      </w:tr>
      <w:tr w:rsidR="00252E9F" w:rsidRPr="00252E9F" w:rsidTr="00425518">
        <w:tc>
          <w:tcPr>
            <w:tcW w:w="850" w:type="dxa"/>
          </w:tcPr>
          <w:p w:rsidR="00252E9F" w:rsidRDefault="00252E9F" w:rsidP="00A119FA">
            <w:pPr>
              <w:rPr>
                <w:lang w:val="en-US"/>
              </w:rPr>
            </w:pPr>
          </w:p>
        </w:tc>
        <w:tc>
          <w:tcPr>
            <w:tcW w:w="3969" w:type="dxa"/>
          </w:tcPr>
          <w:p w:rsidR="00252E9F" w:rsidRPr="00252E9F" w:rsidRDefault="00252E9F" w:rsidP="00AD21F8">
            <w:pPr>
              <w:rPr>
                <w:lang w:val="en-US" w:bidi="ar-OM"/>
              </w:rPr>
            </w:pPr>
            <w:r w:rsidRPr="00252E9F">
              <w:rPr>
                <w:lang w:val="en-US" w:bidi="ar-OM"/>
              </w:rPr>
              <w:t>ˀal-bāše mā yigdar yḥu</w:t>
            </w:r>
            <w:r>
              <w:rPr>
                <w:lang w:val="en-US" w:bidi="ar-OM"/>
              </w:rPr>
              <w:t>ṭṭ kalltu b-iṯmu, čibīre kalltu! “wal!” gāyil “hīčiḏ āni ma_gdar aḏbaḥak, hīčiḏ māmiš ḏabiḥ. xayyo ˁaff ˁinnak! hīčiḏ ma_gdar aḏbaḥak.”</w:t>
            </w:r>
          </w:p>
        </w:tc>
        <w:tc>
          <w:tcPr>
            <w:tcW w:w="4253" w:type="dxa"/>
          </w:tcPr>
          <w:p w:rsidR="00252E9F" w:rsidRPr="00252E9F" w:rsidRDefault="00252E9F" w:rsidP="00425518">
            <w:pPr>
              <w:rPr>
                <w:lang w:val="en-US" w:bidi="ar-OM"/>
              </w:rPr>
            </w:pPr>
          </w:p>
        </w:tc>
      </w:tr>
      <w:tr w:rsidR="00252E9F" w:rsidRPr="00252E9F" w:rsidTr="00425518">
        <w:tc>
          <w:tcPr>
            <w:tcW w:w="850" w:type="dxa"/>
          </w:tcPr>
          <w:p w:rsidR="00252E9F" w:rsidRDefault="00252E9F" w:rsidP="00A119FA">
            <w:pPr>
              <w:rPr>
                <w:lang w:val="en-US"/>
              </w:rPr>
            </w:pPr>
          </w:p>
        </w:tc>
        <w:tc>
          <w:tcPr>
            <w:tcW w:w="3969" w:type="dxa"/>
          </w:tcPr>
          <w:p w:rsidR="00252E9F" w:rsidRPr="00252E9F" w:rsidRDefault="00252E9F" w:rsidP="00AD21F8">
            <w:pPr>
              <w:rPr>
                <w:rtl/>
                <w:lang w:val="en-US" w:bidi="ar-OM"/>
              </w:rPr>
            </w:pPr>
            <w:r>
              <w:rPr>
                <w:lang w:val="en-US" w:bidi="ar-OM"/>
              </w:rPr>
              <w:t xml:space="preserve">demek ki maˁnāthe ˁaff ˁinnak w ˁaff ˁinnu l-bāše win ygūl-lu “du-rūḥ! xayyo ˀinte xləṣit inte ṣāḥi ˁaqəlli bir adam, </w:t>
            </w:r>
            <w:r w:rsidRPr="00252E9F">
              <w:rPr>
                <w:lang w:val="en-US" w:bidi="ar-OM"/>
              </w:rPr>
              <w:t xml:space="preserve">ˀal-fann </w:t>
            </w:r>
            <w:r>
              <w:rPr>
                <w:lang w:val="en-US" w:bidi="ar-OM"/>
              </w:rPr>
              <w:t>ᵊqləbu b-al-fann b-al-ˁagəl.”</w:t>
            </w:r>
          </w:p>
        </w:tc>
        <w:tc>
          <w:tcPr>
            <w:tcW w:w="4253" w:type="dxa"/>
          </w:tcPr>
          <w:p w:rsidR="00252E9F" w:rsidRPr="00252E9F" w:rsidRDefault="00252E9F" w:rsidP="00425518">
            <w:pPr>
              <w:rPr>
                <w:lang w:val="en-US" w:bidi="ar-OM"/>
              </w:rPr>
            </w:pPr>
          </w:p>
        </w:tc>
      </w:tr>
    </w:tbl>
    <w:p w:rsidR="003849FE" w:rsidRDefault="003849FE" w:rsidP="00B30D25">
      <w:pPr>
        <w:pStyle w:val="Textkrper2"/>
        <w:spacing w:line="240" w:lineRule="auto"/>
        <w:rPr>
          <w:u w:val="none"/>
          <w:lang w:val="en-US"/>
        </w:rPr>
      </w:pPr>
    </w:p>
    <w:p w:rsidR="00955BC4" w:rsidRPr="003849FE" w:rsidRDefault="00955BC4" w:rsidP="00955BC4">
      <w:pPr>
        <w:pStyle w:val="berschrift2"/>
        <w:rPr>
          <w:lang w:val="en-US"/>
        </w:rPr>
      </w:pPr>
      <w:r w:rsidRPr="003849FE">
        <w:rPr>
          <w:lang w:val="en-US"/>
        </w:rPr>
        <w:t>Urfa-</w:t>
      </w:r>
      <w:r>
        <w:rPr>
          <w:lang w:val="en-US"/>
        </w:rPr>
        <w:t>176</w:t>
      </w:r>
      <w:r w:rsidRPr="003849FE">
        <w:rPr>
          <w:lang w:val="en-US"/>
        </w:rPr>
        <w:t xml:space="preserve">: </w:t>
      </w:r>
      <w:r>
        <w:rPr>
          <w:lang w:val="en-US"/>
        </w:rPr>
        <w:t>Condolence</w:t>
      </w:r>
      <w:r w:rsidRPr="003849FE">
        <w:rPr>
          <w:lang w:val="en-US"/>
        </w:rPr>
        <w:t xml:space="preserve"> [new]</w:t>
      </w:r>
    </w:p>
    <w:p w:rsidR="00955BC4" w:rsidRPr="003849FE" w:rsidRDefault="00955BC4" w:rsidP="00955BC4">
      <w:pPr>
        <w:pStyle w:val="Textkrper2"/>
        <w:spacing w:line="240" w:lineRule="auto"/>
        <w:rPr>
          <w:u w:val="none"/>
          <w:lang w:val="de-AT"/>
        </w:rPr>
      </w:pPr>
      <w:r>
        <w:rPr>
          <w:u w:val="none"/>
          <w:lang w:val="de-AT"/>
        </w:rPr>
        <w:t>26</w:t>
      </w:r>
      <w:r w:rsidRPr="003849FE">
        <w:rPr>
          <w:u w:val="none"/>
          <w:lang w:val="de-AT"/>
        </w:rPr>
        <w:t xml:space="preserve"> </w:t>
      </w:r>
      <w:r>
        <w:rPr>
          <w:u w:val="none"/>
          <w:lang w:val="de-AT"/>
        </w:rPr>
        <w:t xml:space="preserve">Nov </w:t>
      </w:r>
      <w:r w:rsidRPr="003849FE">
        <w:rPr>
          <w:u w:val="none"/>
          <w:lang w:val="de-AT"/>
        </w:rPr>
        <w:t>201</w:t>
      </w:r>
      <w:r>
        <w:rPr>
          <w:u w:val="none"/>
          <w:lang w:val="de-AT"/>
        </w:rPr>
        <w:t>4</w:t>
      </w:r>
    </w:p>
    <w:p w:rsidR="00955BC4" w:rsidRDefault="00955BC4" w:rsidP="00955BC4">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955BC4" w:rsidRPr="00AF7FEE" w:rsidTr="00AF5FE2">
        <w:tc>
          <w:tcPr>
            <w:tcW w:w="850" w:type="dxa"/>
          </w:tcPr>
          <w:p w:rsidR="00955BC4" w:rsidRDefault="00AF7FEE" w:rsidP="00AF5FE2">
            <w:pPr>
              <w:rPr>
                <w:lang w:val="en-US"/>
              </w:rPr>
            </w:pPr>
            <w:r>
              <w:rPr>
                <w:lang w:val="en-US"/>
              </w:rPr>
              <w:t>0:08</w:t>
            </w:r>
          </w:p>
        </w:tc>
        <w:tc>
          <w:tcPr>
            <w:tcW w:w="3969" w:type="dxa"/>
          </w:tcPr>
          <w:p w:rsidR="00955BC4" w:rsidRPr="00AF7FEE" w:rsidRDefault="00AF7FEE" w:rsidP="00AF5FE2">
            <w:pPr>
              <w:rPr>
                <w:lang w:val="en-US" w:bidi="ar-OM"/>
              </w:rPr>
            </w:pPr>
            <w:r w:rsidRPr="00AF7FEE">
              <w:rPr>
                <w:lang w:val="en-US" w:bidi="ar-OM"/>
              </w:rPr>
              <w:t>ˀat-taˁzīye ˁidne ta-ngūl aḷḷa l</w:t>
            </w:r>
            <w:r>
              <w:rPr>
                <w:lang w:val="en-US" w:bidi="ar-OM"/>
              </w:rPr>
              <w:t>ā yǧībhe! wakt-in al-ādami ymūt, wakt-in al-ādami ymūt ta-ngūl min ymūt w… yirtaḥim yqasslūnu.</w:t>
            </w:r>
          </w:p>
        </w:tc>
        <w:tc>
          <w:tcPr>
            <w:tcW w:w="4253" w:type="dxa"/>
          </w:tcPr>
          <w:p w:rsidR="00955BC4" w:rsidRPr="00AF7FEE" w:rsidRDefault="00955BC4" w:rsidP="00AF5FE2">
            <w:pPr>
              <w:rPr>
                <w:lang w:val="en-US" w:bidi="ar-OM"/>
              </w:rPr>
            </w:pPr>
          </w:p>
        </w:tc>
      </w:tr>
      <w:tr w:rsidR="00AF7FEE" w:rsidRPr="00AF7FEE" w:rsidTr="00AF5FE2">
        <w:tc>
          <w:tcPr>
            <w:tcW w:w="850" w:type="dxa"/>
          </w:tcPr>
          <w:p w:rsidR="00AF7FEE" w:rsidRDefault="00AF7FEE" w:rsidP="00AF5FE2">
            <w:pPr>
              <w:rPr>
                <w:lang w:val="en-US"/>
              </w:rPr>
            </w:pPr>
          </w:p>
        </w:tc>
        <w:tc>
          <w:tcPr>
            <w:tcW w:w="3969" w:type="dxa"/>
          </w:tcPr>
          <w:p w:rsidR="00AF7FEE" w:rsidRPr="000D5403" w:rsidRDefault="00AF7FEE" w:rsidP="000D5403">
            <w:pPr>
              <w:rPr>
                <w:rtl/>
                <w:lang w:val="en-US" w:bidi="ar-OM"/>
              </w:rPr>
            </w:pPr>
            <w:r>
              <w:rPr>
                <w:lang w:val="en-US" w:bidi="ar-OM"/>
              </w:rPr>
              <w:t xml:space="preserve">yšīlūnu </w:t>
            </w:r>
            <w:r w:rsidR="000D5403" w:rsidRPr="000D5403">
              <w:rPr>
                <w:lang w:val="en-US" w:bidi="ar-OM"/>
              </w:rPr>
              <w:t>ˀaṯ-</w:t>
            </w:r>
            <w:r>
              <w:rPr>
                <w:lang w:val="en-US" w:bidi="ar-OM"/>
              </w:rPr>
              <w:t>ṯalaṯ tiyyām y</w:t>
            </w:r>
            <w:r w:rsidR="00A32C71">
              <w:rPr>
                <w:lang w:val="en-US" w:bidi="ar-OM"/>
              </w:rPr>
              <w:t>s</w:t>
            </w:r>
            <w:r>
              <w:rPr>
                <w:lang w:val="en-US" w:bidi="ar-OM"/>
              </w:rPr>
              <w:t>āwū-lu</w:t>
            </w:r>
            <w:r w:rsidR="00A32C71">
              <w:rPr>
                <w:lang w:val="en-US" w:bidi="ar-OM"/>
              </w:rPr>
              <w:t xml:space="preserve"> taˁzīye</w:t>
            </w:r>
            <w:r w:rsidR="000D5403">
              <w:rPr>
                <w:lang w:val="en-US" w:bidi="ar-OM"/>
              </w:rPr>
              <w:t xml:space="preserve">, ˀaṯ-ṯalaṯ tiyyām ta-ngūl ahalu ˀawwali ˀakṯar zād, </w:t>
            </w:r>
            <w:r w:rsidR="000D5403" w:rsidRPr="000D5403">
              <w:rPr>
                <w:lang w:val="en-US" w:bidi="ar-OM"/>
              </w:rPr>
              <w:t>ˀal</w:t>
            </w:r>
            <w:r w:rsidR="000D5403">
              <w:rPr>
                <w:lang w:val="en-US" w:bidi="ar-OM"/>
              </w:rPr>
              <w:t>ḥaz ᵊš-ma ˁād az-zimān yfūt gāmat tunguṣ.</w:t>
            </w:r>
          </w:p>
        </w:tc>
        <w:tc>
          <w:tcPr>
            <w:tcW w:w="4253" w:type="dxa"/>
          </w:tcPr>
          <w:p w:rsidR="00AF7FEE" w:rsidRPr="00AF7FEE" w:rsidRDefault="00AF7FEE" w:rsidP="00AF5FE2">
            <w:pPr>
              <w:rPr>
                <w:lang w:val="en-US" w:bidi="ar-OM"/>
              </w:rPr>
            </w:pPr>
          </w:p>
        </w:tc>
      </w:tr>
      <w:tr w:rsidR="000D5403" w:rsidRPr="00AF7FEE" w:rsidTr="00AF5FE2">
        <w:tc>
          <w:tcPr>
            <w:tcW w:w="850" w:type="dxa"/>
          </w:tcPr>
          <w:p w:rsidR="000D5403" w:rsidRDefault="000D5403" w:rsidP="00AF5FE2">
            <w:pPr>
              <w:rPr>
                <w:lang w:val="en-US"/>
              </w:rPr>
            </w:pPr>
          </w:p>
        </w:tc>
        <w:tc>
          <w:tcPr>
            <w:tcW w:w="3969" w:type="dxa"/>
          </w:tcPr>
          <w:p w:rsidR="000D5403" w:rsidRDefault="00546C9D" w:rsidP="000D5403">
            <w:pPr>
              <w:rPr>
                <w:lang w:val="en-US" w:bidi="ar-OM"/>
              </w:rPr>
            </w:pPr>
            <w:r>
              <w:rPr>
                <w:lang w:val="en-US" w:bidi="ar-OM"/>
              </w:rPr>
              <w:t>ˀawwali yḏ̣allūn b-al-haftāt yḏ̣allūn ˁašər tiyyām an-nās hā. haḏōl ˁād ahl al-bēt mā-ysāwūn.</w:t>
            </w:r>
          </w:p>
        </w:tc>
        <w:tc>
          <w:tcPr>
            <w:tcW w:w="4253" w:type="dxa"/>
          </w:tcPr>
          <w:p w:rsidR="000D5403" w:rsidRPr="00AF7FEE" w:rsidRDefault="000D5403" w:rsidP="00AF5FE2">
            <w:pPr>
              <w:rPr>
                <w:lang w:val="en-US" w:bidi="ar-OM"/>
              </w:rPr>
            </w:pPr>
          </w:p>
        </w:tc>
      </w:tr>
      <w:tr w:rsidR="00546C9D" w:rsidRPr="00954897" w:rsidTr="00AF5FE2">
        <w:tc>
          <w:tcPr>
            <w:tcW w:w="850" w:type="dxa"/>
          </w:tcPr>
          <w:p w:rsidR="00546C9D" w:rsidRDefault="00546C9D" w:rsidP="00AF5FE2">
            <w:pPr>
              <w:rPr>
                <w:lang w:val="en-US"/>
              </w:rPr>
            </w:pPr>
            <w:r>
              <w:rPr>
                <w:lang w:val="en-US"/>
              </w:rPr>
              <w:t>0:35</w:t>
            </w:r>
          </w:p>
        </w:tc>
        <w:tc>
          <w:tcPr>
            <w:tcW w:w="3969" w:type="dxa"/>
          </w:tcPr>
          <w:p w:rsidR="00546C9D" w:rsidRPr="00954897" w:rsidRDefault="00954897" w:rsidP="000D5403">
            <w:pPr>
              <w:rPr>
                <w:lang w:val="en-US" w:bidi="ar-OM"/>
              </w:rPr>
            </w:pPr>
            <w:r w:rsidRPr="00954897">
              <w:rPr>
                <w:lang w:val="en-US" w:bidi="ar-OM"/>
              </w:rPr>
              <w:t>ba-bēt humma ta-ngūl mā-ysāwūn ačil, y</w:t>
            </w:r>
            <w:r>
              <w:rPr>
                <w:lang w:val="en-US" w:bidi="ar-OM"/>
              </w:rPr>
              <w:t>ḏ̣allūn mū graḏ̣ lilhum an-nās? humma zād nās ᵊssāwi ˁ</w:t>
            </w:r>
            <w:r w:rsidRPr="00954897">
              <w:rPr>
                <w:lang w:val="en-US" w:bidi="ar-OM"/>
              </w:rPr>
              <w:t>a</w:t>
            </w:r>
            <w:r>
              <w:rPr>
                <w:lang w:val="en-US" w:bidi="ar-OM"/>
              </w:rPr>
              <w:t>-</w:t>
            </w:r>
            <w:r w:rsidRPr="00954897">
              <w:rPr>
                <w:lang w:val="en-US" w:bidi="ar-OM"/>
              </w:rPr>
              <w:t>n-n</w:t>
            </w:r>
            <w:r>
              <w:rPr>
                <w:lang w:val="en-US" w:bidi="ar-OM"/>
              </w:rPr>
              <w:t>ās ᵊgraḏ̣hum ˁād</w:t>
            </w:r>
            <w:r w:rsidR="00AF5FE2">
              <w:rPr>
                <w:lang w:val="en-US" w:bidi="ar-OM"/>
              </w:rPr>
              <w:t>.</w:t>
            </w:r>
          </w:p>
        </w:tc>
        <w:tc>
          <w:tcPr>
            <w:tcW w:w="4253" w:type="dxa"/>
          </w:tcPr>
          <w:p w:rsidR="00546C9D" w:rsidRPr="00954897" w:rsidRDefault="00546C9D" w:rsidP="00AF5FE2">
            <w:pPr>
              <w:rPr>
                <w:lang w:val="en-US" w:bidi="ar-OM"/>
              </w:rPr>
            </w:pPr>
          </w:p>
        </w:tc>
      </w:tr>
      <w:tr w:rsidR="00AF5FE2" w:rsidRPr="00954897" w:rsidTr="00AF5FE2">
        <w:tc>
          <w:tcPr>
            <w:tcW w:w="850" w:type="dxa"/>
          </w:tcPr>
          <w:p w:rsidR="00AF5FE2" w:rsidRDefault="00AF5FE2" w:rsidP="00AF5FE2">
            <w:pPr>
              <w:rPr>
                <w:lang w:val="en-US"/>
              </w:rPr>
            </w:pPr>
          </w:p>
        </w:tc>
        <w:tc>
          <w:tcPr>
            <w:tcW w:w="3969" w:type="dxa"/>
          </w:tcPr>
          <w:p w:rsidR="00AF5FE2" w:rsidRPr="00AF5FE2" w:rsidRDefault="00AF5FE2" w:rsidP="000D5403">
            <w:pPr>
              <w:rPr>
                <w:lang w:val="en-US" w:bidi="ar-OM"/>
              </w:rPr>
            </w:pPr>
            <w:r>
              <w:rPr>
                <w:lang w:val="en-US" w:bidi="ar-OM"/>
              </w:rPr>
              <w:t xml:space="preserve">ᵊḏ̣ḏ̣all an-nās ᵊssāwī-lhum kull muqrubīye ˀagar ˁaše ˀagar qade </w:t>
            </w:r>
            <w:r w:rsidRPr="00AF5FE2">
              <w:rPr>
                <w:lang w:val="en-US" w:bidi="ar-OM"/>
              </w:rPr>
              <w:t>ˀagar fu</w:t>
            </w:r>
            <w:r>
              <w:rPr>
                <w:lang w:val="en-US" w:bidi="ar-OM"/>
              </w:rPr>
              <w:t xml:space="preserve">ṭūr ᵊššīlhum hafte </w:t>
            </w:r>
            <w:r w:rsidRPr="00AF5FE2">
              <w:rPr>
                <w:lang w:val="en-US" w:bidi="ar-OM"/>
              </w:rPr>
              <w:t>ˀan-n</w:t>
            </w:r>
            <w:r>
              <w:rPr>
                <w:lang w:val="en-US" w:bidi="ar-OM"/>
              </w:rPr>
              <w:t>ās.</w:t>
            </w:r>
          </w:p>
        </w:tc>
        <w:tc>
          <w:tcPr>
            <w:tcW w:w="4253" w:type="dxa"/>
          </w:tcPr>
          <w:p w:rsidR="00AF5FE2" w:rsidRPr="00954897" w:rsidRDefault="00AF5FE2" w:rsidP="00AF5FE2">
            <w:pPr>
              <w:rPr>
                <w:lang w:val="en-US" w:bidi="ar-OM"/>
              </w:rPr>
            </w:pPr>
          </w:p>
        </w:tc>
      </w:tr>
      <w:tr w:rsidR="00AF5FE2" w:rsidRPr="00954897" w:rsidTr="00AF5FE2">
        <w:tc>
          <w:tcPr>
            <w:tcW w:w="850" w:type="dxa"/>
          </w:tcPr>
          <w:p w:rsidR="00AF5FE2" w:rsidRDefault="00AF5FE2" w:rsidP="00AF5FE2">
            <w:pPr>
              <w:rPr>
                <w:lang w:val="en-US"/>
              </w:rPr>
            </w:pPr>
          </w:p>
        </w:tc>
        <w:tc>
          <w:tcPr>
            <w:tcW w:w="3969" w:type="dxa"/>
          </w:tcPr>
          <w:p w:rsidR="00AF5FE2" w:rsidRPr="00AF5FE2" w:rsidRDefault="00AF5FE2" w:rsidP="00AF5FE2">
            <w:pPr>
              <w:rPr>
                <w:sz w:val="18"/>
                <w:szCs w:val="22"/>
                <w:lang w:val="en-US" w:bidi="ar-OM"/>
              </w:rPr>
            </w:pPr>
            <w:r>
              <w:rPr>
                <w:lang w:val="en-US" w:bidi="ar-OM"/>
              </w:rPr>
              <w:t xml:space="preserve">kull-min yḏ̣all yguḏ̣būn ṣəra ygūl al-yōm ad-dōr liyye, w yiǧi yḏ̣all ysāwi ˀagar qīymāli ysāwi </w:t>
            </w:r>
            <w:r w:rsidR="00EC5450">
              <w:rPr>
                <w:lang w:val="en-US" w:bidi="ar-OM"/>
              </w:rPr>
              <w:t>ˀagar ṭabəx agar ḥāḏ̣ir agar ᵊhnīye huwwe ysāwi.</w:t>
            </w:r>
          </w:p>
        </w:tc>
        <w:tc>
          <w:tcPr>
            <w:tcW w:w="4253" w:type="dxa"/>
          </w:tcPr>
          <w:p w:rsidR="00AF5FE2" w:rsidRPr="00954897" w:rsidRDefault="00AF5FE2" w:rsidP="00AF5FE2">
            <w:pPr>
              <w:rPr>
                <w:lang w:val="en-US" w:bidi="ar-OM"/>
              </w:rPr>
            </w:pPr>
          </w:p>
        </w:tc>
      </w:tr>
      <w:tr w:rsidR="00EC5450" w:rsidRPr="00954897" w:rsidTr="00AF5FE2">
        <w:tc>
          <w:tcPr>
            <w:tcW w:w="850" w:type="dxa"/>
          </w:tcPr>
          <w:p w:rsidR="00EC5450" w:rsidRDefault="00EC5450" w:rsidP="00AF5FE2">
            <w:pPr>
              <w:rPr>
                <w:lang w:val="en-US"/>
              </w:rPr>
            </w:pPr>
            <w:r>
              <w:rPr>
                <w:lang w:val="en-US"/>
              </w:rPr>
              <w:t>1:01</w:t>
            </w:r>
          </w:p>
        </w:tc>
        <w:tc>
          <w:tcPr>
            <w:tcW w:w="3969" w:type="dxa"/>
          </w:tcPr>
          <w:p w:rsidR="00EC5450" w:rsidRDefault="00EC5450" w:rsidP="00EC5450">
            <w:pPr>
              <w:rPr>
                <w:lang w:val="en-US" w:bidi="ar-OM"/>
              </w:rPr>
            </w:pPr>
            <w:r>
              <w:rPr>
                <w:lang w:val="en-US" w:bidi="ar-OM"/>
              </w:rPr>
              <w:t>ˀaw yḏ̣all ysāwi lummun… yaˁni kull-min ysāwi hnītu yaˁni, hāḏi gurḏ̣a.</w:t>
            </w:r>
          </w:p>
        </w:tc>
        <w:tc>
          <w:tcPr>
            <w:tcW w:w="4253" w:type="dxa"/>
          </w:tcPr>
          <w:p w:rsidR="00EC5450" w:rsidRPr="00954897" w:rsidRDefault="00EC5450" w:rsidP="00AF5FE2">
            <w:pPr>
              <w:rPr>
                <w:lang w:val="en-US" w:bidi="ar-OM"/>
              </w:rPr>
            </w:pPr>
          </w:p>
        </w:tc>
      </w:tr>
      <w:tr w:rsidR="00EC5450" w:rsidRPr="00954897" w:rsidTr="00AF5FE2">
        <w:tc>
          <w:tcPr>
            <w:tcW w:w="850" w:type="dxa"/>
          </w:tcPr>
          <w:p w:rsidR="00EC5450" w:rsidRDefault="00EC5450" w:rsidP="00AF5FE2">
            <w:pPr>
              <w:rPr>
                <w:lang w:val="en-US"/>
              </w:rPr>
            </w:pPr>
          </w:p>
        </w:tc>
        <w:tc>
          <w:tcPr>
            <w:tcW w:w="3969" w:type="dxa"/>
          </w:tcPr>
          <w:p w:rsidR="00EC5450" w:rsidRDefault="00EC5450" w:rsidP="00EC5450">
            <w:pPr>
              <w:rPr>
                <w:lang w:val="en-US" w:bidi="ar-OM"/>
              </w:rPr>
            </w:pPr>
            <w:r>
              <w:rPr>
                <w:lang w:val="en-US" w:bidi="ar-OM"/>
              </w:rPr>
              <w:t>huwwa, ˀal-mayyit zād awwali ᵊmsāwi yaˁni mū miššān ygūl: kullši gurḏ̣a w dēn ḥitt ᵊdmūˁ al-ˁēn hā gāylīn al-ˁarab.</w:t>
            </w:r>
          </w:p>
        </w:tc>
        <w:tc>
          <w:tcPr>
            <w:tcW w:w="4253" w:type="dxa"/>
          </w:tcPr>
          <w:p w:rsidR="00EC5450" w:rsidRPr="00954897" w:rsidRDefault="00EC5450" w:rsidP="00AF5FE2">
            <w:pPr>
              <w:rPr>
                <w:lang w:val="en-US" w:bidi="ar-OM"/>
              </w:rPr>
            </w:pPr>
          </w:p>
        </w:tc>
      </w:tr>
      <w:tr w:rsidR="00EC5450" w:rsidRPr="00EC5450" w:rsidTr="00AF5FE2">
        <w:tc>
          <w:tcPr>
            <w:tcW w:w="850" w:type="dxa"/>
          </w:tcPr>
          <w:p w:rsidR="00EC5450" w:rsidRDefault="00EC5450" w:rsidP="00AF5FE2">
            <w:pPr>
              <w:rPr>
                <w:lang w:val="en-US"/>
              </w:rPr>
            </w:pPr>
          </w:p>
        </w:tc>
        <w:tc>
          <w:tcPr>
            <w:tcW w:w="3969" w:type="dxa"/>
          </w:tcPr>
          <w:p w:rsidR="00EC5450" w:rsidRPr="00EC5450" w:rsidRDefault="00EC5450" w:rsidP="00EC5450">
            <w:pPr>
              <w:rPr>
                <w:lang w:val="en-US" w:bidi="ar-OM"/>
              </w:rPr>
            </w:pPr>
            <w:r w:rsidRPr="00EC5450">
              <w:rPr>
                <w:lang w:val="en-US" w:bidi="ar-OM"/>
              </w:rPr>
              <w:t>ˁugub-ma ta-ngūl at-taˁzīye ˁād tig</w:t>
            </w:r>
            <w:r>
              <w:rPr>
                <w:lang w:val="en-US" w:bidi="ar-OM"/>
              </w:rPr>
              <w:t xml:space="preserve">ḏ̣i, ygūlūn xayyo iḥne nahār ta-ngūl iḥne nrīd ᵊnsāwi maqərbīt aǧ-ǧumˁa, </w:t>
            </w:r>
          </w:p>
        </w:tc>
        <w:tc>
          <w:tcPr>
            <w:tcW w:w="4253" w:type="dxa"/>
          </w:tcPr>
          <w:p w:rsidR="00EC5450" w:rsidRPr="00EC5450" w:rsidRDefault="00EC5450" w:rsidP="00AF5FE2">
            <w:pPr>
              <w:rPr>
                <w:lang w:val="en-US" w:bidi="ar-OM"/>
              </w:rPr>
            </w:pPr>
          </w:p>
        </w:tc>
      </w:tr>
      <w:tr w:rsidR="00EC5450" w:rsidRPr="00EC5450" w:rsidTr="00AF5FE2">
        <w:tc>
          <w:tcPr>
            <w:tcW w:w="850" w:type="dxa"/>
          </w:tcPr>
          <w:p w:rsidR="00EC5450" w:rsidRDefault="00EC5450" w:rsidP="00AF5FE2">
            <w:pPr>
              <w:rPr>
                <w:lang w:val="en-US"/>
              </w:rPr>
            </w:pPr>
          </w:p>
        </w:tc>
        <w:tc>
          <w:tcPr>
            <w:tcW w:w="3969" w:type="dxa"/>
          </w:tcPr>
          <w:p w:rsidR="00EC5450" w:rsidRPr="00EC5450" w:rsidRDefault="00EC5450" w:rsidP="00EC5450">
            <w:pPr>
              <w:rPr>
                <w:lang w:val="en-US" w:bidi="ar-OM"/>
              </w:rPr>
            </w:pPr>
            <w:r>
              <w:rPr>
                <w:lang w:val="en-US" w:bidi="ar-OM"/>
              </w:rPr>
              <w:t>ˀiḥne mawlūd ᵊysāwūn al-ˁarab hēne, yˁayyrūn ˀēmat maqərbīt aǧ-ǧumˁa ˁugub xaməs tiyyām, ˁugub sitt tiyyām, ysāwūn ˁād maqərbīt aǧ-ǧumˁa.</w:t>
            </w:r>
          </w:p>
        </w:tc>
        <w:tc>
          <w:tcPr>
            <w:tcW w:w="4253" w:type="dxa"/>
          </w:tcPr>
          <w:p w:rsidR="00EC5450" w:rsidRPr="00EC5450" w:rsidRDefault="00EC5450" w:rsidP="00AF5FE2">
            <w:pPr>
              <w:rPr>
                <w:lang w:val="en-US" w:bidi="ar-OM"/>
              </w:rPr>
            </w:pPr>
          </w:p>
        </w:tc>
      </w:tr>
      <w:tr w:rsidR="00EC5450" w:rsidRPr="00EC5450" w:rsidTr="00AF5FE2">
        <w:tc>
          <w:tcPr>
            <w:tcW w:w="850" w:type="dxa"/>
          </w:tcPr>
          <w:p w:rsidR="00EC5450" w:rsidRDefault="00EC5450" w:rsidP="00AF5FE2">
            <w:pPr>
              <w:rPr>
                <w:lang w:val="en-US"/>
              </w:rPr>
            </w:pPr>
            <w:r>
              <w:rPr>
                <w:lang w:val="en-US"/>
              </w:rPr>
              <w:t>1:31</w:t>
            </w:r>
          </w:p>
        </w:tc>
        <w:tc>
          <w:tcPr>
            <w:tcW w:w="3969" w:type="dxa"/>
          </w:tcPr>
          <w:p w:rsidR="00EC5450" w:rsidRDefault="00701119" w:rsidP="00EC5450">
            <w:pPr>
              <w:rPr>
                <w:lang w:val="en-US" w:bidi="ar-OM"/>
              </w:rPr>
            </w:pPr>
            <w:r>
              <w:rPr>
                <w:lang w:val="en-US" w:bidi="ar-OM"/>
              </w:rPr>
              <w:t>ˀal-ḥalāwa ˁād ysāwūnhe yā ysāwūnhe bsāgt al-mawlūd w ydūrūnhe.</w:t>
            </w:r>
          </w:p>
        </w:tc>
        <w:tc>
          <w:tcPr>
            <w:tcW w:w="4253" w:type="dxa"/>
          </w:tcPr>
          <w:p w:rsidR="00EC5450" w:rsidRPr="00EC5450" w:rsidRDefault="00EC5450"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EC5450">
            <w:pPr>
              <w:rPr>
                <w:lang w:val="en-US" w:bidi="ar-OM"/>
              </w:rPr>
            </w:pPr>
            <w:r>
              <w:rPr>
                <w:lang w:val="en-US" w:bidi="ar-OM"/>
              </w:rPr>
              <w:t>ˀal-mawlūd ˁād mū mn-an-nās ačil al-mawlūd, ačil al-mawlūd ˁāyid ˁala ahl al-mayyit.</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701119">
            <w:pPr>
              <w:rPr>
                <w:lang w:val="en-US" w:bidi="ar-OM"/>
              </w:rPr>
            </w:pPr>
            <w:r>
              <w:rPr>
                <w:lang w:val="en-US" w:bidi="ar-OM"/>
              </w:rPr>
              <w:t xml:space="preserve">yinṭūn ta-ngūl zādēn məṣāri ta-ngūl huwwa čännu mū mṣalli mū mihni yinṭi zād zikātu yinṭūnha ˀahalu, </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EC5450">
            <w:pPr>
              <w:rPr>
                <w:lang w:val="en-US" w:bidi="ar-OM"/>
              </w:rPr>
            </w:pPr>
            <w:r>
              <w:rPr>
                <w:lang w:val="en-US" w:bidi="ar-OM"/>
              </w:rPr>
              <w:t>ygūl “xayyo, ˀāni gabəl awwali čännu mwaṣṣi, čännu mwaṣṣi nṭu xams mīt milyūn, milyār, ˀintu ḥagg zikāti, ˀahalu ˁād yinṭūn ḥagg zikātu.</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093075" w:rsidP="00093075">
            <w:pPr>
              <w:rPr>
                <w:lang w:val="en-US"/>
              </w:rPr>
            </w:pPr>
            <w:r>
              <w:rPr>
                <w:lang w:val="en-US"/>
              </w:rPr>
              <w:t>2:03</w:t>
            </w:r>
          </w:p>
        </w:tc>
        <w:tc>
          <w:tcPr>
            <w:tcW w:w="3969" w:type="dxa"/>
          </w:tcPr>
          <w:p w:rsidR="00701119" w:rsidRDefault="00093075" w:rsidP="00EC5450">
            <w:pPr>
              <w:rPr>
                <w:lang w:val="en-US" w:bidi="ar-OM"/>
              </w:rPr>
            </w:pPr>
            <w:r>
              <w:rPr>
                <w:lang w:val="en-US" w:bidi="ar-OM"/>
              </w:rPr>
              <w:t>ˀā w ysāwūn yǧībūn ˁādēn ta-ngūl ysāwūn ḥalāwtu, yrīd ysāwūn baˁaḏ̣hum awādim yaˁni milli yaˁni tištari ḥaḏ̣ir.</w:t>
            </w:r>
          </w:p>
        </w:tc>
        <w:tc>
          <w:tcPr>
            <w:tcW w:w="4253" w:type="dxa"/>
          </w:tcPr>
          <w:p w:rsidR="00701119" w:rsidRPr="00EC5450" w:rsidRDefault="00701119"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yǧībūn b-at-tanak “iḥna ḥalāwitna hāḏi!” ˀal-ḥaḏ̣ra yǧībūnhe yḏ̣allūn b-at-tabši malāt at-tabši,</w:t>
            </w:r>
          </w:p>
        </w:tc>
        <w:tc>
          <w:tcPr>
            <w:tcW w:w="4253" w:type="dxa"/>
          </w:tcPr>
          <w:p w:rsidR="00093075" w:rsidRPr="00EC5450" w:rsidRDefault="00093075"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yḏ̣allūn ygurfūn malāt aṭ-ṭabši yḥuṭṭūnu b-ᵊrqīf xubuz, xubuz furun agar xubuz bēt w ydāġtūnhe.</w:t>
            </w:r>
          </w:p>
        </w:tc>
        <w:tc>
          <w:tcPr>
            <w:tcW w:w="4253" w:type="dxa"/>
          </w:tcPr>
          <w:p w:rsidR="00093075" w:rsidRPr="00EC5450" w:rsidRDefault="00093075"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w baˁaḏ̣hum yǧībūn ˁalīǧt aṭ-ṭaḥīn fabrīka w tnikit samin, w ˁalīǧit sukkar hā b-ᵊlgānt al-ḥadīd al-ᵊkbāṛ</w:t>
            </w:r>
          </w:p>
        </w:tc>
        <w:tc>
          <w:tcPr>
            <w:tcW w:w="4253" w:type="dxa"/>
          </w:tcPr>
          <w:p w:rsidR="00093075" w:rsidRPr="00EC5450" w:rsidRDefault="00093075" w:rsidP="00AF5FE2">
            <w:pPr>
              <w:rPr>
                <w:lang w:val="en-US" w:bidi="ar-OM"/>
              </w:rPr>
            </w:pPr>
          </w:p>
        </w:tc>
      </w:tr>
      <w:tr w:rsidR="009A0320" w:rsidRPr="00EC5450" w:rsidTr="00AF5FE2">
        <w:tc>
          <w:tcPr>
            <w:tcW w:w="850" w:type="dxa"/>
          </w:tcPr>
          <w:p w:rsidR="009A0320" w:rsidRDefault="009A0320" w:rsidP="00093075">
            <w:pPr>
              <w:rPr>
                <w:lang w:val="en-US"/>
              </w:rPr>
            </w:pPr>
          </w:p>
        </w:tc>
        <w:tc>
          <w:tcPr>
            <w:tcW w:w="3969" w:type="dxa"/>
          </w:tcPr>
          <w:p w:rsidR="009A0320" w:rsidRDefault="009A0320" w:rsidP="00EC5450">
            <w:pPr>
              <w:rPr>
                <w:lang w:val="en-US" w:bidi="ar-OM"/>
              </w:rPr>
            </w:pPr>
            <w:r>
              <w:rPr>
                <w:lang w:val="en-US" w:bidi="ar-OM"/>
              </w:rPr>
              <w:t>ykubbūn ᵊtnikt as-samin kullhe ta-ngūl bi-lganēn mesele, ykubbūn ᵊtnikt as-samin, hēne nuṣṣ w hēne nuṣṣ hā!</w:t>
            </w:r>
          </w:p>
        </w:tc>
        <w:tc>
          <w:tcPr>
            <w:tcW w:w="4253" w:type="dxa"/>
          </w:tcPr>
          <w:p w:rsidR="009A0320" w:rsidRPr="00EC5450" w:rsidRDefault="009A0320" w:rsidP="00AF5FE2">
            <w:pPr>
              <w:rPr>
                <w:lang w:val="en-US" w:bidi="ar-OM"/>
              </w:rPr>
            </w:pPr>
          </w:p>
        </w:tc>
      </w:tr>
      <w:tr w:rsidR="009A0320" w:rsidRPr="00EC5450" w:rsidTr="00AF5FE2">
        <w:tc>
          <w:tcPr>
            <w:tcW w:w="850" w:type="dxa"/>
          </w:tcPr>
          <w:p w:rsidR="009A0320" w:rsidRDefault="009A0320" w:rsidP="00093075">
            <w:pPr>
              <w:rPr>
                <w:lang w:val="en-US"/>
              </w:rPr>
            </w:pPr>
          </w:p>
        </w:tc>
        <w:tc>
          <w:tcPr>
            <w:tcW w:w="3969" w:type="dxa"/>
          </w:tcPr>
          <w:p w:rsidR="009A0320" w:rsidRDefault="009A0320" w:rsidP="009A0320">
            <w:pPr>
              <w:rPr>
                <w:lang w:val="en-US" w:bidi="ar-OM"/>
              </w:rPr>
            </w:pPr>
            <w:r>
              <w:rPr>
                <w:lang w:val="en-US" w:bidi="ar-OM"/>
              </w:rPr>
              <w:t>w yruddūn ˁalēhe aṭ-ṭaḥīn w hamm yinṭūnhe n-nār w b-ᵊhdāy yḏ̣all ˁād yṣūṭha.</w:t>
            </w:r>
          </w:p>
        </w:tc>
        <w:tc>
          <w:tcPr>
            <w:tcW w:w="4253" w:type="dxa"/>
          </w:tcPr>
          <w:p w:rsidR="009A0320" w:rsidRPr="00EC5450" w:rsidRDefault="009A0320" w:rsidP="00AF5FE2">
            <w:pPr>
              <w:rPr>
                <w:lang w:val="en-US" w:bidi="ar-OM"/>
              </w:rPr>
            </w:pPr>
          </w:p>
        </w:tc>
      </w:tr>
      <w:tr w:rsidR="009A0320" w:rsidRPr="009A0320" w:rsidTr="00AF5FE2">
        <w:tc>
          <w:tcPr>
            <w:tcW w:w="850" w:type="dxa"/>
          </w:tcPr>
          <w:p w:rsidR="009A0320" w:rsidRDefault="009A0320" w:rsidP="00093075">
            <w:pPr>
              <w:rPr>
                <w:lang w:val="en-US"/>
              </w:rPr>
            </w:pPr>
          </w:p>
        </w:tc>
        <w:tc>
          <w:tcPr>
            <w:tcW w:w="3969" w:type="dxa"/>
          </w:tcPr>
          <w:p w:rsidR="009A0320" w:rsidRPr="009A0320" w:rsidRDefault="009A0320" w:rsidP="009A0320">
            <w:pPr>
              <w:rPr>
                <w:lang w:val="en-US" w:bidi="ar-OM"/>
              </w:rPr>
            </w:pPr>
            <w:r w:rsidRPr="009A0320">
              <w:rPr>
                <w:lang w:val="en-US" w:bidi="ar-OM"/>
              </w:rPr>
              <w:t>ta-ngūl ˁād al-ḥabāyib yḏ</w:t>
            </w:r>
            <w:r>
              <w:rPr>
                <w:lang w:val="en-US" w:bidi="ar-OM"/>
              </w:rPr>
              <w:t>̣allin yṣūṭunhe lummun guṭma ītaḥammaṣ aṭ-ṭaḥīn, ˁugub yxallin ᵊb-qēr məṭraḥ,</w:t>
            </w:r>
          </w:p>
        </w:tc>
        <w:tc>
          <w:tcPr>
            <w:tcW w:w="4253" w:type="dxa"/>
          </w:tcPr>
          <w:p w:rsidR="009A0320" w:rsidRPr="009A0320" w:rsidRDefault="009A0320" w:rsidP="00AF5FE2">
            <w:pPr>
              <w:rPr>
                <w:lang w:val="en-US" w:bidi="ar-OM"/>
              </w:rPr>
            </w:pPr>
          </w:p>
        </w:tc>
      </w:tr>
      <w:tr w:rsidR="009A0320" w:rsidRPr="009A0320" w:rsidTr="00AF5FE2">
        <w:tc>
          <w:tcPr>
            <w:tcW w:w="850" w:type="dxa"/>
          </w:tcPr>
          <w:p w:rsidR="009A0320" w:rsidRDefault="009A0320" w:rsidP="00093075">
            <w:pPr>
              <w:rPr>
                <w:lang w:val="en-US"/>
              </w:rPr>
            </w:pPr>
          </w:p>
        </w:tc>
        <w:tc>
          <w:tcPr>
            <w:tcW w:w="3969" w:type="dxa"/>
          </w:tcPr>
          <w:p w:rsidR="009A0320" w:rsidRPr="009A0320" w:rsidRDefault="009A0320" w:rsidP="009A0320">
            <w:pPr>
              <w:rPr>
                <w:lang w:val="en-US" w:bidi="ar-OM"/>
              </w:rPr>
            </w:pPr>
            <w:r>
              <w:rPr>
                <w:lang w:val="en-US" w:bidi="ar-OM"/>
              </w:rPr>
              <w:t xml:space="preserve">yxalṭin sukkar ᵊb-saṭəl sukkar w mayye w yruddin zād ˁalēhe ygūmin b-ᵊhdāy b-ᵊhdāy yṣūṭunhe lummunhe </w:t>
            </w:r>
            <w:r w:rsidRPr="00DE46B0">
              <w:rPr>
                <w:color w:val="00B050"/>
                <w:lang w:val="en-US" w:bidi="ar-OM"/>
              </w:rPr>
              <w:t>ytilawwaḥ</w:t>
            </w:r>
            <w:r>
              <w:rPr>
                <w:lang w:val="en-US" w:bidi="ar-OM"/>
              </w:rPr>
              <w:t xml:space="preserve"> tiṯxan yaˁni</w:t>
            </w:r>
          </w:p>
        </w:tc>
        <w:tc>
          <w:tcPr>
            <w:tcW w:w="4253" w:type="dxa"/>
          </w:tcPr>
          <w:p w:rsidR="009A0320" w:rsidRPr="009A0320" w:rsidRDefault="009A0320" w:rsidP="00AF5FE2">
            <w:pPr>
              <w:rPr>
                <w:lang w:val="en-US" w:bidi="ar-OM"/>
              </w:rPr>
            </w:pPr>
          </w:p>
        </w:tc>
      </w:tr>
      <w:tr w:rsidR="00E95E31" w:rsidRPr="009A0320" w:rsidTr="00AF5FE2">
        <w:tc>
          <w:tcPr>
            <w:tcW w:w="850" w:type="dxa"/>
          </w:tcPr>
          <w:p w:rsidR="00E95E31" w:rsidRDefault="00E95E31" w:rsidP="00093075">
            <w:pPr>
              <w:rPr>
                <w:lang w:val="en-US"/>
              </w:rPr>
            </w:pPr>
          </w:p>
        </w:tc>
        <w:tc>
          <w:tcPr>
            <w:tcW w:w="3969" w:type="dxa"/>
          </w:tcPr>
          <w:p w:rsidR="00E95E31" w:rsidRDefault="0056597B" w:rsidP="009A0320">
            <w:pPr>
              <w:rPr>
                <w:lang w:val="en-US" w:bidi="ar-OM"/>
              </w:rPr>
            </w:pPr>
            <w:r>
              <w:rPr>
                <w:lang w:val="en-US" w:bidi="ar-OM"/>
              </w:rPr>
              <w:t>w yuṭulˁinhe yirminhe ybarrdinhe yḥuṭṭin ˁalēhe, yḥuṭṭin ˁalēhe ᵊḥbūb, ḥabbit sōde yǧībūn bādem, baˁaḏ̣hum yǧībūn gaḷb aǧ-ǧōz ˁa-l-ḥukum yaˁni ˀal yrīd iš-ma yḥuṭṭ bīhe.</w:t>
            </w:r>
          </w:p>
        </w:tc>
        <w:tc>
          <w:tcPr>
            <w:tcW w:w="4253" w:type="dxa"/>
          </w:tcPr>
          <w:p w:rsidR="00E95E31" w:rsidRPr="009A0320" w:rsidRDefault="00E95E31" w:rsidP="00AF5FE2">
            <w:pPr>
              <w:rPr>
                <w:lang w:val="en-US" w:bidi="ar-OM"/>
              </w:rPr>
            </w:pPr>
          </w:p>
        </w:tc>
      </w:tr>
      <w:tr w:rsidR="0056597B" w:rsidRPr="009A0320" w:rsidTr="00AF5FE2">
        <w:tc>
          <w:tcPr>
            <w:tcW w:w="850" w:type="dxa"/>
          </w:tcPr>
          <w:p w:rsidR="0056597B" w:rsidRDefault="00A95FFD" w:rsidP="00093075">
            <w:pPr>
              <w:rPr>
                <w:lang w:val="en-US"/>
              </w:rPr>
            </w:pPr>
            <w:r>
              <w:rPr>
                <w:lang w:val="en-US"/>
              </w:rPr>
              <w:t>3:17</w:t>
            </w:r>
          </w:p>
        </w:tc>
        <w:tc>
          <w:tcPr>
            <w:tcW w:w="3969" w:type="dxa"/>
          </w:tcPr>
          <w:p w:rsidR="0056597B" w:rsidRDefault="00A95FFD" w:rsidP="009A0320">
            <w:pPr>
              <w:rPr>
                <w:lang w:val="en-US" w:bidi="ar-OM"/>
              </w:rPr>
            </w:pPr>
            <w:r>
              <w:rPr>
                <w:lang w:val="en-US" w:bidi="ar-OM"/>
              </w:rPr>
              <w:t>yaˁni mfəṣṭəqsīz mā-ṣṣīr walla ˁala ǧubun zād mā-ṣṣīr, ˁēb iš-ma yilgūn, ˀal yilgūnhe yaˁni yḥiṭṭūnhe,</w:t>
            </w:r>
          </w:p>
        </w:tc>
        <w:tc>
          <w:tcPr>
            <w:tcW w:w="4253" w:type="dxa"/>
          </w:tcPr>
          <w:p w:rsidR="0056597B" w:rsidRPr="009A0320" w:rsidRDefault="0056597B" w:rsidP="00AF5FE2">
            <w:pPr>
              <w:rPr>
                <w:lang w:val="en-US" w:bidi="ar-OM"/>
              </w:rPr>
            </w:pPr>
          </w:p>
        </w:tc>
      </w:tr>
      <w:tr w:rsidR="00A95FFD" w:rsidRPr="009A0320" w:rsidTr="00AF5FE2">
        <w:tc>
          <w:tcPr>
            <w:tcW w:w="850" w:type="dxa"/>
          </w:tcPr>
          <w:p w:rsidR="00A95FFD" w:rsidRDefault="00A95FFD" w:rsidP="00093075">
            <w:pPr>
              <w:rPr>
                <w:lang w:val="en-US"/>
              </w:rPr>
            </w:pPr>
          </w:p>
        </w:tc>
        <w:tc>
          <w:tcPr>
            <w:tcW w:w="3969" w:type="dxa"/>
          </w:tcPr>
          <w:p w:rsidR="00A95FFD" w:rsidRDefault="00A95FFD" w:rsidP="009A0320">
            <w:pPr>
              <w:rPr>
                <w:lang w:val="en-US" w:bidi="ar-OM"/>
              </w:rPr>
            </w:pPr>
            <w:r>
              <w:rPr>
                <w:lang w:val="en-US" w:bidi="ar-OM"/>
              </w:rPr>
              <w:t>hā ˁugub ˁādēne ygūmūn yfarrǧūn baˁaḏ̣hum ˁād riwāyete göre: “</w:t>
            </w:r>
            <w:r w:rsidRPr="00A95FFD">
              <w:rPr>
                <w:color w:val="00B050"/>
                <w:lang w:val="en-US" w:bidi="ar-OM"/>
              </w:rPr>
              <w:t>rūḥi ḥafyāne walla ˀabūč ta-yšūfič.</w:t>
            </w:r>
            <w:r>
              <w:rPr>
                <w:lang w:val="en-US" w:bidi="ar-OM"/>
              </w:rPr>
              <w:t>” yaˁni hnīye suwālif, “rūḥi ḥafyāne, ˀimši!” ta-ngūl rāˁit al-bēt ta-ngūl li-bnayyt al…</w:t>
            </w:r>
          </w:p>
        </w:tc>
        <w:tc>
          <w:tcPr>
            <w:tcW w:w="4253" w:type="dxa"/>
          </w:tcPr>
          <w:p w:rsidR="00A95FFD" w:rsidRPr="009A0320" w:rsidRDefault="00A95FFD" w:rsidP="00AF5FE2">
            <w:pPr>
              <w:rPr>
                <w:lang w:val="en-US" w:bidi="ar-OM"/>
              </w:rPr>
            </w:pPr>
          </w:p>
        </w:tc>
      </w:tr>
      <w:tr w:rsidR="00360C9B" w:rsidRPr="00360C9B" w:rsidTr="00AF5FE2">
        <w:tc>
          <w:tcPr>
            <w:tcW w:w="850" w:type="dxa"/>
          </w:tcPr>
          <w:p w:rsidR="00360C9B" w:rsidRDefault="00360C9B" w:rsidP="00093075">
            <w:pPr>
              <w:rPr>
                <w:lang w:val="en-US"/>
              </w:rPr>
            </w:pPr>
          </w:p>
        </w:tc>
        <w:tc>
          <w:tcPr>
            <w:tcW w:w="3969" w:type="dxa"/>
          </w:tcPr>
          <w:p w:rsidR="00360C9B" w:rsidRPr="007D24C7" w:rsidRDefault="00360C9B" w:rsidP="00360C9B">
            <w:pPr>
              <w:rPr>
                <w:lang w:val="en-US" w:bidi="ar-OM"/>
              </w:rPr>
            </w:pPr>
            <w:r w:rsidRPr="00360C9B">
              <w:rPr>
                <w:lang w:val="en-US" w:bidi="ar-OM"/>
              </w:rPr>
              <w:t>miṯil-ma ˀāni wakt-in abūyi māt ˁala mōtit abūyi ag</w:t>
            </w:r>
            <w:r>
              <w:rPr>
                <w:lang w:val="en-US" w:bidi="ar-OM"/>
              </w:rPr>
              <w:t xml:space="preserve">ūl, mū sāwēna ḥalāwa? – ygūl “rūḥi ḥafyāne, ˀimši balāy ᵊḥḏi b-al-ˁalāme </w:t>
            </w:r>
            <w:r w:rsidR="007D24C7" w:rsidRPr="007D24C7">
              <w:rPr>
                <w:lang w:val="en-US" w:bidi="ar-OM"/>
              </w:rPr>
              <w:t>ˀab</w:t>
            </w:r>
            <w:r w:rsidR="007D24C7">
              <w:rPr>
                <w:lang w:val="en-US" w:bidi="ar-OM"/>
              </w:rPr>
              <w:t>ūč ta-yšūfič</w:t>
            </w:r>
            <w:r w:rsidR="008A0C7B">
              <w:rPr>
                <w:lang w:val="en-US" w:bidi="ar-OM"/>
              </w:rPr>
              <w:t>.”</w:t>
            </w:r>
          </w:p>
        </w:tc>
        <w:tc>
          <w:tcPr>
            <w:tcW w:w="4253" w:type="dxa"/>
          </w:tcPr>
          <w:p w:rsidR="00360C9B" w:rsidRPr="00360C9B" w:rsidRDefault="00360C9B" w:rsidP="00AF5FE2">
            <w:pPr>
              <w:rPr>
                <w:lang w:val="en-US" w:bidi="ar-OM"/>
              </w:rPr>
            </w:pPr>
          </w:p>
        </w:tc>
      </w:tr>
      <w:tr w:rsidR="008A0C7B" w:rsidRPr="00360C9B" w:rsidTr="00AF5FE2">
        <w:tc>
          <w:tcPr>
            <w:tcW w:w="850" w:type="dxa"/>
          </w:tcPr>
          <w:p w:rsidR="008A0C7B" w:rsidRDefault="008A0C7B" w:rsidP="00093075">
            <w:pPr>
              <w:rPr>
                <w:lang w:val="en-US"/>
              </w:rPr>
            </w:pPr>
          </w:p>
        </w:tc>
        <w:tc>
          <w:tcPr>
            <w:tcW w:w="3969" w:type="dxa"/>
          </w:tcPr>
          <w:p w:rsidR="008A0C7B" w:rsidRPr="00360C9B" w:rsidRDefault="008A0C7B" w:rsidP="00360C9B">
            <w:pPr>
              <w:rPr>
                <w:lang w:val="en-US" w:bidi="ar-OM"/>
              </w:rPr>
            </w:pPr>
            <w:r>
              <w:rPr>
                <w:lang w:val="en-US" w:bidi="ar-OM"/>
              </w:rPr>
              <w:t>“ˀabūyi mayyit aṣṣōb yšūfni?” – “ˀinti dāġtīhe!” yaˁni lāzim al-ᵊbnayye ddāġithe ta yaˁni mahni ta-mā wəḥde ta-ngūl ᵊddāġit lē,</w:t>
            </w:r>
          </w:p>
        </w:tc>
        <w:tc>
          <w:tcPr>
            <w:tcW w:w="4253" w:type="dxa"/>
          </w:tcPr>
          <w:p w:rsidR="008A0C7B" w:rsidRPr="00360C9B" w:rsidRDefault="008A0C7B" w:rsidP="00AF5FE2">
            <w:pPr>
              <w:rPr>
                <w:lang w:val="en-US" w:bidi="ar-OM"/>
              </w:rPr>
            </w:pPr>
          </w:p>
        </w:tc>
      </w:tr>
      <w:tr w:rsidR="008A0C7B" w:rsidRPr="008A0C7B" w:rsidTr="00AF5FE2">
        <w:tc>
          <w:tcPr>
            <w:tcW w:w="850" w:type="dxa"/>
          </w:tcPr>
          <w:p w:rsidR="008A0C7B" w:rsidRDefault="008A0C7B" w:rsidP="00093075">
            <w:pPr>
              <w:rPr>
                <w:lang w:val="en-US"/>
              </w:rPr>
            </w:pPr>
          </w:p>
        </w:tc>
        <w:tc>
          <w:tcPr>
            <w:tcW w:w="3969" w:type="dxa"/>
          </w:tcPr>
          <w:p w:rsidR="008A0C7B" w:rsidRPr="008A0C7B" w:rsidRDefault="008A0C7B" w:rsidP="00360C9B">
            <w:pPr>
              <w:rPr>
                <w:lang w:val="en-US" w:bidi="ar-OM"/>
              </w:rPr>
            </w:pPr>
            <w:r w:rsidRPr="008A0C7B">
              <w:rPr>
                <w:lang w:val="en-US" w:bidi="ar-OM"/>
              </w:rPr>
              <w:t>dāġatat ta-mā ḥagg al-</w:t>
            </w:r>
            <w:r>
              <w:rPr>
                <w:lang w:val="fr-FR" w:bidi="ar-OM"/>
              </w:rPr>
              <w:t>ᵊ</w:t>
            </w:r>
            <w:r w:rsidRPr="008A0C7B">
              <w:rPr>
                <w:lang w:val="en-US" w:bidi="ar-OM"/>
              </w:rPr>
              <w:t>hn</w:t>
            </w:r>
            <w:r>
              <w:rPr>
                <w:lang w:val="en-US" w:bidi="ar-OM"/>
              </w:rPr>
              <w:t>īye tfūt ˁalēhe hā. ta-ngūl āni ˀaḥallil abūye mesele, ˀamma ta-ngūl wəḥde ḥurma min ummahāt al-maḥalle dāġatat</w:t>
            </w:r>
            <w:r w:rsidR="009B74E1">
              <w:rPr>
                <w:lang w:val="en-US" w:bidi="ar-OM"/>
              </w:rPr>
              <w:t xml:space="preserve"> miššān abūye balči titˁab mā-tḥallil abūyi.</w:t>
            </w:r>
          </w:p>
        </w:tc>
        <w:tc>
          <w:tcPr>
            <w:tcW w:w="4253" w:type="dxa"/>
          </w:tcPr>
          <w:p w:rsidR="008A0C7B" w:rsidRPr="008A0C7B" w:rsidRDefault="008A0C7B" w:rsidP="00AF5FE2">
            <w:pPr>
              <w:rPr>
                <w:lang w:val="en-US" w:bidi="ar-OM"/>
              </w:rPr>
            </w:pPr>
          </w:p>
        </w:tc>
      </w:tr>
      <w:tr w:rsidR="009B74E1" w:rsidRPr="009B74E1" w:rsidTr="00AF5FE2">
        <w:tc>
          <w:tcPr>
            <w:tcW w:w="850" w:type="dxa"/>
          </w:tcPr>
          <w:p w:rsidR="009B74E1" w:rsidRDefault="009B74E1" w:rsidP="00093075">
            <w:pPr>
              <w:rPr>
                <w:lang w:val="en-US"/>
              </w:rPr>
            </w:pPr>
            <w:r>
              <w:rPr>
                <w:lang w:val="en-US"/>
              </w:rPr>
              <w:t>4:09</w:t>
            </w:r>
          </w:p>
        </w:tc>
        <w:tc>
          <w:tcPr>
            <w:tcW w:w="3969" w:type="dxa"/>
          </w:tcPr>
          <w:p w:rsidR="009B74E1" w:rsidRPr="009B74E1" w:rsidRDefault="009B74E1" w:rsidP="00360C9B">
            <w:pPr>
              <w:rPr>
                <w:lang w:val="en-US" w:bidi="ar-OM"/>
              </w:rPr>
            </w:pPr>
            <w:r w:rsidRPr="009B74E1">
              <w:rPr>
                <w:lang w:val="en-US" w:bidi="ar-OM"/>
              </w:rPr>
              <w:t xml:space="preserve">ygūl xall bintu yaˁni ta-tḥallilu, </w:t>
            </w:r>
            <w:r>
              <w:rPr>
                <w:lang w:val="en-US" w:bidi="ar-OM"/>
              </w:rPr>
              <w:t>ˁugub-ma dāġatne ˁād ta-ngūl ḥalāwt abūye dāġatnāhe, ta-nsōlif ˁal abūye sawwēna l-mawlūd.</w:t>
            </w:r>
          </w:p>
        </w:tc>
        <w:tc>
          <w:tcPr>
            <w:tcW w:w="4253" w:type="dxa"/>
          </w:tcPr>
          <w:p w:rsidR="009B74E1" w:rsidRPr="009B74E1" w:rsidRDefault="009B74E1" w:rsidP="00AF5FE2">
            <w:pPr>
              <w:rPr>
                <w:lang w:val="en-US" w:bidi="ar-OM"/>
              </w:rPr>
            </w:pPr>
          </w:p>
        </w:tc>
      </w:tr>
      <w:tr w:rsidR="009B74E1" w:rsidRPr="009B74E1" w:rsidTr="00AF5FE2">
        <w:tc>
          <w:tcPr>
            <w:tcW w:w="850" w:type="dxa"/>
          </w:tcPr>
          <w:p w:rsidR="009B74E1" w:rsidRDefault="009B74E1" w:rsidP="00093075">
            <w:pPr>
              <w:rPr>
                <w:lang w:val="en-US"/>
              </w:rPr>
            </w:pPr>
          </w:p>
        </w:tc>
        <w:tc>
          <w:tcPr>
            <w:tcW w:w="3969" w:type="dxa"/>
          </w:tcPr>
          <w:p w:rsidR="009B74E1" w:rsidRPr="009B74E1" w:rsidRDefault="009B74E1" w:rsidP="009B74E1">
            <w:pPr>
              <w:rPr>
                <w:lang w:val="en-US" w:bidi="ar-OM"/>
              </w:rPr>
            </w:pPr>
            <w:r w:rsidRPr="009B74E1">
              <w:rPr>
                <w:lang w:val="en-US" w:bidi="ar-OM"/>
              </w:rPr>
              <w:t>w ˁ</w:t>
            </w:r>
            <w:r>
              <w:rPr>
                <w:lang w:val="en-US" w:bidi="ar-OM"/>
              </w:rPr>
              <w:t>ə</w:t>
            </w:r>
            <w:r w:rsidRPr="009B74E1">
              <w:rPr>
                <w:lang w:val="en-US" w:bidi="ar-OM"/>
              </w:rPr>
              <w:t xml:space="preserve">zamne kull-min ˁād ǧāyne </w:t>
            </w:r>
            <w:r>
              <w:rPr>
                <w:lang w:val="en-US" w:bidi="ar-OM"/>
              </w:rPr>
              <w:t>ˁa-t-taˁzīye ˁəzamnā ˀiḥna ˁa-l-ˁāde ˁidne, ˀal-yōm inte l-xōǧe ǧīt inte mā ǧīt ta-ngūl ˁal abūye</w:t>
            </w:r>
          </w:p>
        </w:tc>
        <w:tc>
          <w:tcPr>
            <w:tcW w:w="4253" w:type="dxa"/>
          </w:tcPr>
          <w:p w:rsidR="009B74E1" w:rsidRPr="009B74E1" w:rsidRDefault="009B74E1" w:rsidP="00AF5FE2">
            <w:pPr>
              <w:rPr>
                <w:lang w:val="en-US" w:bidi="ar-OM"/>
              </w:rPr>
            </w:pPr>
          </w:p>
        </w:tc>
      </w:tr>
      <w:tr w:rsidR="009B74E1" w:rsidRPr="009B74E1" w:rsidTr="00AF5FE2">
        <w:tc>
          <w:tcPr>
            <w:tcW w:w="850" w:type="dxa"/>
          </w:tcPr>
          <w:p w:rsidR="009B74E1" w:rsidRDefault="009B74E1" w:rsidP="00093075">
            <w:pPr>
              <w:rPr>
                <w:lang w:val="en-US"/>
              </w:rPr>
            </w:pPr>
            <w:r>
              <w:rPr>
                <w:lang w:val="en-US"/>
              </w:rPr>
              <w:t>4:28</w:t>
            </w:r>
          </w:p>
        </w:tc>
        <w:tc>
          <w:tcPr>
            <w:tcW w:w="3969" w:type="dxa"/>
          </w:tcPr>
          <w:p w:rsidR="009B74E1" w:rsidRPr="009B74E1" w:rsidRDefault="009B74E1" w:rsidP="009B74E1">
            <w:pPr>
              <w:rPr>
                <w:lang w:val="en-US" w:bidi="ar-OM"/>
              </w:rPr>
            </w:pPr>
            <w:r>
              <w:rPr>
                <w:lang w:val="en-US" w:bidi="ar-OM"/>
              </w:rPr>
              <w:t>ǧīt xaḏēt yaˁni xaḏēt ᵊb-xāṭirna sāwēt</w:t>
            </w:r>
            <w:r w:rsidR="00D641B6">
              <w:rPr>
                <w:lang w:val="en-US" w:bidi="ar-OM"/>
              </w:rPr>
              <w:t>-inna</w:t>
            </w:r>
            <w:r>
              <w:rPr>
                <w:lang w:val="en-US" w:bidi="ar-OM"/>
              </w:rPr>
              <w:t xml:space="preserve"> baši ṣāġ olsun yaˁni ǧīt </w:t>
            </w:r>
            <w:r w:rsidR="00D641B6">
              <w:rPr>
                <w:lang w:val="en-US" w:bidi="ar-OM"/>
              </w:rPr>
              <w:t>ˁala Aqčaqale ǧīt.</w:t>
            </w:r>
          </w:p>
        </w:tc>
        <w:tc>
          <w:tcPr>
            <w:tcW w:w="4253" w:type="dxa"/>
          </w:tcPr>
          <w:p w:rsidR="009B74E1" w:rsidRPr="009B74E1" w:rsidRDefault="009B74E1" w:rsidP="00AF5FE2">
            <w:pPr>
              <w:rPr>
                <w:lang w:val="en-US" w:bidi="ar-OM"/>
              </w:rPr>
            </w:pPr>
          </w:p>
        </w:tc>
      </w:tr>
      <w:tr w:rsidR="00D641B6" w:rsidRPr="009B74E1" w:rsidTr="00AF5FE2">
        <w:tc>
          <w:tcPr>
            <w:tcW w:w="850" w:type="dxa"/>
          </w:tcPr>
          <w:p w:rsidR="00D641B6" w:rsidRDefault="00D641B6" w:rsidP="00093075">
            <w:pPr>
              <w:rPr>
                <w:lang w:val="en-US"/>
              </w:rPr>
            </w:pPr>
          </w:p>
        </w:tc>
        <w:tc>
          <w:tcPr>
            <w:tcW w:w="3969" w:type="dxa"/>
          </w:tcPr>
          <w:p w:rsidR="00D641B6" w:rsidRDefault="00D641B6" w:rsidP="00D641B6">
            <w:pPr>
              <w:rPr>
                <w:lang w:val="en-US" w:bidi="ar-OM"/>
              </w:rPr>
            </w:pPr>
            <w:r>
              <w:rPr>
                <w:lang w:val="en-US" w:bidi="ar-OM"/>
              </w:rPr>
              <w:t>hā ˀāni ˁād adawwr-illak agūl “xōǧa yaˁni ˀagar āni, ˀagar āni al-wēl</w:t>
            </w:r>
            <w:r w:rsidR="0068337D">
              <w:rPr>
                <w:lang w:val="en-US" w:bidi="ar-OM"/>
              </w:rPr>
              <w:t>ād al b-al-bēt “xōǧa taˁāl ᵊmˁazūm al-yōm ˁidne mawlūd!”</w:t>
            </w:r>
          </w:p>
        </w:tc>
        <w:tc>
          <w:tcPr>
            <w:tcW w:w="4253" w:type="dxa"/>
          </w:tcPr>
          <w:p w:rsidR="00D641B6" w:rsidRPr="009B74E1" w:rsidRDefault="00D641B6"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Pr="0068337D" w:rsidRDefault="0068337D" w:rsidP="00D641B6">
            <w:pPr>
              <w:rPr>
                <w:lang w:val="en-US" w:bidi="ar-OM"/>
              </w:rPr>
            </w:pPr>
            <w:r w:rsidRPr="0068337D">
              <w:rPr>
                <w:lang w:val="en-US" w:bidi="ar-OM"/>
              </w:rPr>
              <w:t>ˀiš-ma min ḥade yaˁni ǧāy māxi</w:t>
            </w:r>
            <w:r>
              <w:rPr>
                <w:lang w:val="en-US" w:bidi="ar-OM"/>
              </w:rPr>
              <w:t>ḏ ᵊb-xāṭirhum b-Urfa darrabaw ˁalē w ǧī ǧāhum ˁa-l-mawlūd.</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Pr="0068337D" w:rsidRDefault="0068337D" w:rsidP="00D641B6">
            <w:pPr>
              <w:rPr>
                <w:lang w:val="en-US" w:bidi="ar-OM"/>
              </w:rPr>
            </w:pPr>
            <w:r>
              <w:rPr>
                <w:lang w:val="en-US" w:bidi="ar-OM"/>
              </w:rPr>
              <w:t>w-al-ḥalāwa zād al-ḥalāwt aṭ-ṭaḥīn hīčiḏ ᵊṣṣīr: miṯil-ma gilit w ta-ngūl w-al-ᵊhnīye w-al-ḥalāwt alḥaz an-nās al-ḥāḏ̣re yrūḥūn ǧaˁad yǧībūnhe.</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Default="0068337D" w:rsidP="00D641B6">
            <w:pPr>
              <w:rPr>
                <w:lang w:val="en-US" w:bidi="ar-OM"/>
              </w:rPr>
            </w:pPr>
            <w:r>
              <w:rPr>
                <w:lang w:val="en-US" w:bidi="ar-OM"/>
              </w:rPr>
              <w:t>kullši aṣ ṣāyre š-ma yfūt wakit al-mille ǧaˁad ᵊttimaddan. ṭālˁe ha-l-gadd ᵊb-gadd an-nuṣṣ kīlaw ha-l-ᵊgdēd ᵊb-qapāġāt hīčiḏ,</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Default="0068337D" w:rsidP="00D641B6">
            <w:pPr>
              <w:rPr>
                <w:lang w:val="en-US" w:bidi="ar-OM"/>
              </w:rPr>
            </w:pPr>
            <w:r>
              <w:rPr>
                <w:lang w:val="en-US" w:bidi="ar-OM"/>
              </w:rPr>
              <w:t>w ˁalēhe qapāġa al-ḥalāwt al-ḥāḏ̣ṛa hā! ˁalēhe qapāġa w ha-l-ᵊgdēd he!</w:t>
            </w:r>
            <w:r w:rsidR="007E5AB7">
              <w:rPr>
                <w:lang w:val="en-US" w:bidi="ar-OM"/>
              </w:rPr>
              <w:t xml:space="preserve"> ta-ngūl ᵊmqappathe hāḏi ˁād kibār b-al-ˁalāme,</w:t>
            </w:r>
          </w:p>
        </w:tc>
        <w:tc>
          <w:tcPr>
            <w:tcW w:w="4253" w:type="dxa"/>
          </w:tcPr>
          <w:p w:rsidR="0068337D" w:rsidRPr="0068337D" w:rsidRDefault="0068337D" w:rsidP="00AF5FE2">
            <w:pPr>
              <w:rPr>
                <w:lang w:val="en-US" w:bidi="ar-OM"/>
              </w:rPr>
            </w:pPr>
          </w:p>
        </w:tc>
      </w:tr>
      <w:tr w:rsidR="007E5AB7" w:rsidRPr="0068337D" w:rsidTr="00AF5FE2">
        <w:tc>
          <w:tcPr>
            <w:tcW w:w="850" w:type="dxa"/>
          </w:tcPr>
          <w:p w:rsidR="007E5AB7" w:rsidRDefault="007E5AB7" w:rsidP="00093075">
            <w:pPr>
              <w:rPr>
                <w:lang w:val="en-US"/>
              </w:rPr>
            </w:pPr>
          </w:p>
        </w:tc>
        <w:tc>
          <w:tcPr>
            <w:tcW w:w="3969" w:type="dxa"/>
          </w:tcPr>
          <w:p w:rsidR="007E5AB7" w:rsidRDefault="007E5AB7" w:rsidP="00D641B6">
            <w:pPr>
              <w:rPr>
                <w:lang w:val="en-US" w:bidi="ar-OM"/>
              </w:rPr>
            </w:pPr>
            <w:r>
              <w:rPr>
                <w:lang w:val="en-US" w:bidi="ar-OM"/>
              </w:rPr>
              <w:t>ǧaˁad yfarrǧūnha b-al-garāye b-al-ᵊhnīye hīčiḏ ṣāyrīn yḥuṭṭūn ˁalēhe rqīf xubuz yā sāmūne,</w:t>
            </w:r>
          </w:p>
        </w:tc>
        <w:tc>
          <w:tcPr>
            <w:tcW w:w="4253" w:type="dxa"/>
          </w:tcPr>
          <w:p w:rsidR="007E5AB7" w:rsidRPr="0068337D" w:rsidRDefault="007E5AB7" w:rsidP="00AF5FE2">
            <w:pPr>
              <w:rPr>
                <w:lang w:val="en-US" w:bidi="ar-OM"/>
              </w:rPr>
            </w:pPr>
          </w:p>
        </w:tc>
      </w:tr>
      <w:tr w:rsidR="007E5AB7" w:rsidRPr="0068337D" w:rsidTr="00AF5FE2">
        <w:tc>
          <w:tcPr>
            <w:tcW w:w="850" w:type="dxa"/>
          </w:tcPr>
          <w:p w:rsidR="007E5AB7" w:rsidRDefault="007E5AB7" w:rsidP="00093075">
            <w:pPr>
              <w:rPr>
                <w:lang w:val="en-US"/>
              </w:rPr>
            </w:pPr>
          </w:p>
        </w:tc>
        <w:tc>
          <w:tcPr>
            <w:tcW w:w="3969" w:type="dxa"/>
          </w:tcPr>
          <w:p w:rsidR="007E5AB7" w:rsidRDefault="007E5AB7" w:rsidP="00D641B6">
            <w:pPr>
              <w:rPr>
                <w:lang w:val="en-US" w:bidi="ar-OM"/>
              </w:rPr>
            </w:pPr>
            <w:r>
              <w:rPr>
                <w:lang w:val="en-US" w:bidi="ar-OM"/>
              </w:rPr>
              <w:t>massamūn hāḏa ǧaˁad mihni yaˁni kullši kun nahār</w:t>
            </w:r>
            <w:r w:rsidR="00A171BB">
              <w:rPr>
                <w:lang w:val="en-US" w:bidi="ar-OM"/>
              </w:rPr>
              <w:t xml:space="preserve"> ǧaˁad yuṭluˁūn šäkle hāḏi zād ˁala ta-ngūl ḥalāwt al-ᵊhnīye w-al-mayyit aḷḷa lā yǧīb!</w:t>
            </w:r>
          </w:p>
        </w:tc>
        <w:tc>
          <w:tcPr>
            <w:tcW w:w="4253" w:type="dxa"/>
          </w:tcPr>
          <w:p w:rsidR="007E5AB7" w:rsidRPr="0068337D" w:rsidRDefault="007E5AB7" w:rsidP="00AF5FE2">
            <w:pPr>
              <w:rPr>
                <w:lang w:val="en-US" w:bidi="ar-OM"/>
              </w:rPr>
            </w:pPr>
          </w:p>
        </w:tc>
      </w:tr>
    </w:tbl>
    <w:p w:rsidR="00955BC4" w:rsidRDefault="00955BC4" w:rsidP="00B30D25">
      <w:pPr>
        <w:pStyle w:val="Textkrper2"/>
        <w:spacing w:line="240" w:lineRule="auto"/>
        <w:rPr>
          <w:u w:val="none"/>
          <w:lang w:val="en-US"/>
        </w:rPr>
      </w:pPr>
    </w:p>
    <w:p w:rsidR="00DB672D" w:rsidRPr="003849FE" w:rsidRDefault="00DB672D" w:rsidP="003C1201">
      <w:pPr>
        <w:pStyle w:val="berschrift2"/>
        <w:rPr>
          <w:lang w:val="en-US"/>
        </w:rPr>
      </w:pPr>
      <w:r w:rsidRPr="003849FE">
        <w:rPr>
          <w:lang w:val="en-US"/>
        </w:rPr>
        <w:t>Urfa-</w:t>
      </w:r>
      <w:r>
        <w:rPr>
          <w:lang w:val="en-US"/>
        </w:rPr>
        <w:t>17</w:t>
      </w:r>
      <w:r w:rsidR="003C1201">
        <w:rPr>
          <w:lang w:val="en-US"/>
        </w:rPr>
        <w:t>5</w:t>
      </w:r>
      <w:r w:rsidRPr="003849FE">
        <w:rPr>
          <w:lang w:val="en-US"/>
        </w:rPr>
        <w:t xml:space="preserve">: </w:t>
      </w:r>
      <w:r w:rsidR="003C1201">
        <w:rPr>
          <w:lang w:val="en-US"/>
        </w:rPr>
        <w:t>al-Bastīg</w:t>
      </w:r>
      <w:r w:rsidRPr="003849FE">
        <w:rPr>
          <w:lang w:val="en-US"/>
        </w:rPr>
        <w:t xml:space="preserve"> [new]</w:t>
      </w:r>
    </w:p>
    <w:p w:rsidR="00DB672D" w:rsidRPr="00F4229F" w:rsidRDefault="00DB672D" w:rsidP="00DB672D">
      <w:pPr>
        <w:pStyle w:val="Textkrper2"/>
        <w:spacing w:line="240" w:lineRule="auto"/>
        <w:rPr>
          <w:u w:val="none"/>
          <w:lang w:val="en-US"/>
        </w:rPr>
      </w:pPr>
      <w:r w:rsidRPr="00F4229F">
        <w:rPr>
          <w:u w:val="none"/>
          <w:lang w:val="en-US"/>
        </w:rPr>
        <w:t>26 Nov 2014</w:t>
      </w:r>
    </w:p>
    <w:p w:rsidR="00DB672D" w:rsidRDefault="00DB672D" w:rsidP="00DB672D">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B672D" w:rsidRPr="00AF7FEE" w:rsidTr="00037C5A">
        <w:tc>
          <w:tcPr>
            <w:tcW w:w="850" w:type="dxa"/>
          </w:tcPr>
          <w:p w:rsidR="00DB672D" w:rsidRDefault="00DB672D" w:rsidP="003C1201">
            <w:pPr>
              <w:rPr>
                <w:lang w:val="en-US"/>
              </w:rPr>
            </w:pPr>
            <w:r>
              <w:rPr>
                <w:lang w:val="en-US"/>
              </w:rPr>
              <w:t>0:0</w:t>
            </w:r>
            <w:r w:rsidR="003C1201">
              <w:rPr>
                <w:lang w:val="en-US"/>
              </w:rPr>
              <w:t>1</w:t>
            </w:r>
          </w:p>
        </w:tc>
        <w:tc>
          <w:tcPr>
            <w:tcW w:w="3969" w:type="dxa"/>
          </w:tcPr>
          <w:p w:rsidR="00DB672D" w:rsidRPr="00AF7FEE" w:rsidRDefault="003C1201" w:rsidP="00037C5A">
            <w:pPr>
              <w:rPr>
                <w:lang w:val="en-US" w:bidi="ar-OM"/>
              </w:rPr>
            </w:pPr>
            <w:r>
              <w:rPr>
                <w:lang w:val="en-US" w:bidi="ar-OM"/>
              </w:rPr>
              <w:t xml:space="preserve">ˀiḥne hēne šnōn ᵊnsāwi l-bastīg w-al-ᵊnfaraḏ̣a? yǧībin al-ḥabāyib yǧībin al-ᵊgdūra, ˀā, ˀal-ᵊgdūrt al-ᵊkbāṛ, </w:t>
            </w:r>
          </w:p>
        </w:tc>
        <w:tc>
          <w:tcPr>
            <w:tcW w:w="4253" w:type="dxa"/>
          </w:tcPr>
          <w:p w:rsidR="00DB672D" w:rsidRPr="00AF7FEE" w:rsidRDefault="00DB672D" w:rsidP="00037C5A">
            <w:pPr>
              <w:rPr>
                <w:lang w:val="en-US" w:bidi="ar-OM"/>
              </w:rPr>
            </w:pPr>
          </w:p>
        </w:tc>
      </w:tr>
      <w:tr w:rsidR="003C1201" w:rsidRPr="00AF7FEE" w:rsidTr="00037C5A">
        <w:tc>
          <w:tcPr>
            <w:tcW w:w="850" w:type="dxa"/>
          </w:tcPr>
          <w:p w:rsidR="003C1201" w:rsidRDefault="003C1201" w:rsidP="003C1201">
            <w:pPr>
              <w:rPr>
                <w:lang w:val="en-US"/>
              </w:rPr>
            </w:pPr>
          </w:p>
        </w:tc>
        <w:tc>
          <w:tcPr>
            <w:tcW w:w="3969" w:type="dxa"/>
          </w:tcPr>
          <w:p w:rsidR="003C1201" w:rsidRDefault="003C1201" w:rsidP="00037C5A">
            <w:pPr>
              <w:rPr>
                <w:lang w:val="en-US" w:bidi="ar-OM"/>
              </w:rPr>
            </w:pPr>
            <w:r>
              <w:rPr>
                <w:lang w:val="en-US" w:bidi="ar-OM"/>
              </w:rPr>
              <w:t>w yḥuṭṭun yǧībin yḥuṭṭun ᵊb-gaḷəbha dibis w niše, nišet ḥunṭa, w sukkar w-ᵊḥbūb ṭaḥīn.</w:t>
            </w:r>
          </w:p>
        </w:tc>
        <w:tc>
          <w:tcPr>
            <w:tcW w:w="4253" w:type="dxa"/>
          </w:tcPr>
          <w:p w:rsidR="003C1201" w:rsidRPr="00AF7FEE" w:rsidRDefault="003C1201" w:rsidP="00037C5A">
            <w:pPr>
              <w:rPr>
                <w:lang w:val="en-US" w:bidi="ar-OM"/>
              </w:rPr>
            </w:pPr>
          </w:p>
        </w:tc>
      </w:tr>
      <w:tr w:rsidR="003C1201" w:rsidRPr="00AF7FEE" w:rsidTr="00037C5A">
        <w:tc>
          <w:tcPr>
            <w:tcW w:w="850" w:type="dxa"/>
          </w:tcPr>
          <w:p w:rsidR="003C1201" w:rsidRDefault="003C1201" w:rsidP="003C1201">
            <w:pPr>
              <w:rPr>
                <w:lang w:val="en-US"/>
              </w:rPr>
            </w:pPr>
          </w:p>
        </w:tc>
        <w:tc>
          <w:tcPr>
            <w:tcW w:w="3969" w:type="dxa"/>
          </w:tcPr>
          <w:p w:rsidR="003C1201" w:rsidRDefault="00F4229F" w:rsidP="00037C5A">
            <w:pPr>
              <w:rPr>
                <w:lang w:val="en-US" w:bidi="ar-OM"/>
              </w:rPr>
            </w:pPr>
            <w:r>
              <w:rPr>
                <w:lang w:val="en-US" w:bidi="ar-OM"/>
              </w:rPr>
              <w:t>yḥuṭṭinhin w yḥuṭṭin ˁalēhe mayye w yḏ̣allin yṣūṭinhin w yinṭinhin ˁa-n-nār, yṣūṭinhin, yṣūṭinhin, yṣūṭinhin amma trīd čiṯīr taˁab.</w:t>
            </w:r>
          </w:p>
        </w:tc>
        <w:tc>
          <w:tcPr>
            <w:tcW w:w="4253" w:type="dxa"/>
          </w:tcPr>
          <w:p w:rsidR="003C1201" w:rsidRPr="00AF7FEE" w:rsidRDefault="003C1201" w:rsidP="00037C5A">
            <w:pPr>
              <w:rPr>
                <w:lang w:val="en-US" w:bidi="ar-OM"/>
              </w:rPr>
            </w:pPr>
          </w:p>
        </w:tc>
      </w:tr>
      <w:tr w:rsidR="00F4229F" w:rsidRPr="00AF7FEE" w:rsidTr="00037C5A">
        <w:tc>
          <w:tcPr>
            <w:tcW w:w="850" w:type="dxa"/>
          </w:tcPr>
          <w:p w:rsidR="00F4229F" w:rsidRDefault="00F4229F" w:rsidP="003C1201">
            <w:pPr>
              <w:rPr>
                <w:lang w:val="en-US"/>
              </w:rPr>
            </w:pPr>
          </w:p>
        </w:tc>
        <w:tc>
          <w:tcPr>
            <w:tcW w:w="3969" w:type="dxa"/>
          </w:tcPr>
          <w:p w:rsidR="00F4229F" w:rsidRDefault="00F4229F" w:rsidP="00037C5A">
            <w:pPr>
              <w:rPr>
                <w:lang w:val="en-US" w:bidi="ar-OM"/>
              </w:rPr>
            </w:pPr>
            <w:r>
              <w:rPr>
                <w:lang w:val="en-US" w:bidi="ar-OM"/>
              </w:rPr>
              <w:t>y</w:t>
            </w:r>
            <w:r w:rsidR="007A7012">
              <w:rPr>
                <w:lang w:val="en-US" w:bidi="ar-OM"/>
              </w:rPr>
              <w:t xml:space="preserve">ḏ̣all yṣūṭha lummunhe </w:t>
            </w:r>
            <w:r w:rsidR="007A7012" w:rsidRPr="007A7012">
              <w:rPr>
                <w:color w:val="00B050"/>
                <w:lang w:val="en-US" w:bidi="ar-OM"/>
              </w:rPr>
              <w:t>tilǧin</w:t>
            </w:r>
            <w:r w:rsidR="007A7012">
              <w:rPr>
                <w:lang w:val="en-US" w:bidi="ar-OM"/>
              </w:rPr>
              <w:t xml:space="preserve"> ᵊṣṣīr miṯil al-pālōze lummunha tiṯxan.</w:t>
            </w:r>
          </w:p>
        </w:tc>
        <w:tc>
          <w:tcPr>
            <w:tcW w:w="4253" w:type="dxa"/>
          </w:tcPr>
          <w:p w:rsidR="00F4229F" w:rsidRPr="00AF7FEE" w:rsidRDefault="00F4229F" w:rsidP="00037C5A">
            <w:pPr>
              <w:rPr>
                <w:lang w:val="en-US" w:bidi="ar-OM"/>
              </w:rPr>
            </w:pPr>
          </w:p>
        </w:tc>
      </w:tr>
      <w:tr w:rsidR="007A7012" w:rsidRPr="00AF7FEE" w:rsidTr="00037C5A">
        <w:tc>
          <w:tcPr>
            <w:tcW w:w="850" w:type="dxa"/>
          </w:tcPr>
          <w:p w:rsidR="007A7012" w:rsidRDefault="007A7012" w:rsidP="007A7012">
            <w:pPr>
              <w:rPr>
                <w:lang w:val="en-US"/>
              </w:rPr>
            </w:pPr>
            <w:r>
              <w:rPr>
                <w:lang w:val="en-US"/>
              </w:rPr>
              <w:t>0:37</w:t>
            </w:r>
          </w:p>
        </w:tc>
        <w:tc>
          <w:tcPr>
            <w:tcW w:w="3969" w:type="dxa"/>
          </w:tcPr>
          <w:p w:rsidR="007A7012" w:rsidRPr="00AA3D72" w:rsidRDefault="00AA3D72" w:rsidP="00037C5A">
            <w:pPr>
              <w:rPr>
                <w:lang w:val="en-US" w:bidi="ar-OM"/>
              </w:rPr>
            </w:pPr>
            <w:r>
              <w:rPr>
                <w:lang w:val="en-US" w:bidi="ar-OM"/>
              </w:rPr>
              <w:t xml:space="preserve">ˁugub-ma tiṯxan ˀāāā </w:t>
            </w:r>
            <w:r w:rsidRPr="00AA3D72">
              <w:rPr>
                <w:lang w:val="en-US" w:bidi="ar-OM"/>
              </w:rPr>
              <w:t xml:space="preserve">ˀamma </w:t>
            </w:r>
            <w:r>
              <w:rPr>
                <w:lang w:val="en-US" w:bidi="ar-OM"/>
              </w:rPr>
              <w:t>ḏ̣ḏ̣all ᵊšgadd-ma tṣūṭha ta-mā tihni, ta-mā tˁalig, lē ˁūd ṣṣīr bīhe ṭaˁmit min mā…</w:t>
            </w:r>
          </w:p>
        </w:tc>
        <w:tc>
          <w:tcPr>
            <w:tcW w:w="4253" w:type="dxa"/>
          </w:tcPr>
          <w:p w:rsidR="007A7012" w:rsidRPr="00AF7FEE" w:rsidRDefault="007A7012" w:rsidP="00037C5A">
            <w:pPr>
              <w:rPr>
                <w:lang w:val="en-US" w:bidi="ar-OM"/>
              </w:rPr>
            </w:pPr>
          </w:p>
        </w:tc>
      </w:tr>
      <w:tr w:rsidR="00AA3D72" w:rsidRPr="00AF7FEE" w:rsidTr="00037C5A">
        <w:tc>
          <w:tcPr>
            <w:tcW w:w="850" w:type="dxa"/>
          </w:tcPr>
          <w:p w:rsidR="00AA3D72" w:rsidRDefault="00AA3D72" w:rsidP="007A7012">
            <w:pPr>
              <w:rPr>
                <w:lang w:val="en-US"/>
              </w:rPr>
            </w:pPr>
          </w:p>
        </w:tc>
        <w:tc>
          <w:tcPr>
            <w:tcW w:w="3969" w:type="dxa"/>
          </w:tcPr>
          <w:p w:rsidR="00AA3D72" w:rsidRDefault="00AA3D72" w:rsidP="00037C5A">
            <w:pPr>
              <w:rPr>
                <w:lang w:val="en-US" w:bidi="ar-OM"/>
              </w:rPr>
            </w:pPr>
            <w:r>
              <w:rPr>
                <w:lang w:val="en-US" w:bidi="ar-OM"/>
              </w:rPr>
              <w:t>ˀas-sukkar yˁalig yṣīr ṭaˁmit ˁalig bīhe tihni yaˁni tilzag ᵊḏ̣ḏ̣all kullu ḏ̣ḏ̣all ᵊṣṣūṭha.</w:t>
            </w:r>
          </w:p>
        </w:tc>
        <w:tc>
          <w:tcPr>
            <w:tcW w:w="4253" w:type="dxa"/>
          </w:tcPr>
          <w:p w:rsidR="00AA3D72" w:rsidRPr="00AF7FEE" w:rsidRDefault="00AA3D72" w:rsidP="00037C5A">
            <w:pPr>
              <w:rPr>
                <w:lang w:val="en-US" w:bidi="ar-OM"/>
              </w:rPr>
            </w:pPr>
          </w:p>
        </w:tc>
      </w:tr>
      <w:tr w:rsidR="00AA3D72" w:rsidRPr="00AF7FEE" w:rsidTr="00037C5A">
        <w:tc>
          <w:tcPr>
            <w:tcW w:w="850" w:type="dxa"/>
          </w:tcPr>
          <w:p w:rsidR="00AA3D72" w:rsidRDefault="00AD71C3" w:rsidP="007A7012">
            <w:pPr>
              <w:rPr>
                <w:lang w:val="en-US"/>
              </w:rPr>
            </w:pPr>
            <w:r>
              <w:rPr>
                <w:lang w:val="en-US"/>
              </w:rPr>
              <w:t>0:53</w:t>
            </w:r>
          </w:p>
        </w:tc>
        <w:tc>
          <w:tcPr>
            <w:tcW w:w="3969" w:type="dxa"/>
          </w:tcPr>
          <w:p w:rsidR="00AA3D72" w:rsidRDefault="00037C5A" w:rsidP="00037C5A">
            <w:pPr>
              <w:rPr>
                <w:lang w:val="en-US" w:bidi="ar-OM"/>
              </w:rPr>
            </w:pPr>
            <w:r>
              <w:rPr>
                <w:lang w:val="en-US" w:bidi="ar-OM"/>
              </w:rPr>
              <w:t>miṯil wakit ḏ̣ḏ̣all ᵊṣṣūṭha ḏ̣ḏ̣all ᵊṣṣūṭha tāāā lummunhe tistawi w tiṯxan.</w:t>
            </w:r>
          </w:p>
        </w:tc>
        <w:tc>
          <w:tcPr>
            <w:tcW w:w="4253" w:type="dxa"/>
          </w:tcPr>
          <w:p w:rsidR="00AA3D72" w:rsidRPr="00AF7FEE" w:rsidRDefault="00AA3D72" w:rsidP="00037C5A">
            <w:pPr>
              <w:rPr>
                <w:lang w:val="en-US" w:bidi="ar-OM"/>
              </w:rPr>
            </w:pPr>
          </w:p>
        </w:tc>
      </w:tr>
      <w:tr w:rsidR="00037C5A" w:rsidRPr="00AF7FEE" w:rsidTr="00037C5A">
        <w:tc>
          <w:tcPr>
            <w:tcW w:w="850" w:type="dxa"/>
          </w:tcPr>
          <w:p w:rsidR="00037C5A" w:rsidRDefault="00037C5A" w:rsidP="007A7012">
            <w:pPr>
              <w:rPr>
                <w:lang w:val="en-US"/>
              </w:rPr>
            </w:pPr>
          </w:p>
        </w:tc>
        <w:tc>
          <w:tcPr>
            <w:tcW w:w="3969" w:type="dxa"/>
          </w:tcPr>
          <w:p w:rsidR="00037C5A" w:rsidRPr="00501B5B" w:rsidRDefault="00037C5A" w:rsidP="00501B5B">
            <w:pPr>
              <w:rPr>
                <w:lang w:val="en-US" w:bidi="ar-OM"/>
              </w:rPr>
            </w:pPr>
            <w:r>
              <w:rPr>
                <w:lang w:val="en-US" w:bidi="ar-OM"/>
              </w:rPr>
              <w:t xml:space="preserve">w tirmīhe ᵊtbarridhe tgūm ˁād </w:t>
            </w:r>
            <w:r w:rsidR="00A15B11">
              <w:rPr>
                <w:lang w:val="en-US" w:bidi="ar-OM"/>
              </w:rPr>
              <w:t>b-aṣ-</w:t>
            </w:r>
            <w:r w:rsidR="00A15B11" w:rsidRPr="00A15B11">
              <w:rPr>
                <w:color w:val="00B050"/>
                <w:lang w:val="en-US" w:bidi="ar-OM"/>
              </w:rPr>
              <w:t>ṣiyāni</w:t>
            </w:r>
            <w:r w:rsidR="00A15B11">
              <w:rPr>
                <w:lang w:val="en-US" w:bidi="ar-OM"/>
              </w:rPr>
              <w:t xml:space="preserve"> tuṭluˁ w ḏ̣ḏ̣all ᵊššīl malāt </w:t>
            </w:r>
            <w:r w:rsidR="00501B5B">
              <w:rPr>
                <w:lang w:val="en-US" w:bidi="ar-OM"/>
              </w:rPr>
              <w:t xml:space="preserve">ˀāā </w:t>
            </w:r>
            <w:r w:rsidR="00501B5B" w:rsidRPr="00501B5B">
              <w:rPr>
                <w:lang w:val="en-US" w:bidi="ar-OM"/>
              </w:rPr>
              <w:t xml:space="preserve">ˀagar </w:t>
            </w:r>
            <w:r w:rsidR="00501B5B">
              <w:rPr>
                <w:lang w:val="en-US" w:bidi="ar-OM"/>
              </w:rPr>
              <w:t>ᵊb-čifčīr agar b-al… b-īdhe ḏ̣ḏ̣all ᵊtfarriq b-aṣ-ṣīyāni.</w:t>
            </w:r>
          </w:p>
        </w:tc>
        <w:tc>
          <w:tcPr>
            <w:tcW w:w="4253" w:type="dxa"/>
          </w:tcPr>
          <w:p w:rsidR="00037C5A" w:rsidRPr="00AF7FEE" w:rsidRDefault="00037C5A" w:rsidP="00037C5A">
            <w:pPr>
              <w:rPr>
                <w:lang w:val="en-US" w:bidi="ar-OM"/>
              </w:rPr>
            </w:pPr>
          </w:p>
        </w:tc>
      </w:tr>
      <w:tr w:rsidR="00C02A0F" w:rsidRPr="00AF7FEE" w:rsidTr="00037C5A">
        <w:tc>
          <w:tcPr>
            <w:tcW w:w="850" w:type="dxa"/>
          </w:tcPr>
          <w:p w:rsidR="00C02A0F" w:rsidRDefault="00C02A0F" w:rsidP="007A7012">
            <w:pPr>
              <w:rPr>
                <w:lang w:val="en-US"/>
              </w:rPr>
            </w:pPr>
          </w:p>
        </w:tc>
        <w:tc>
          <w:tcPr>
            <w:tcW w:w="3969" w:type="dxa"/>
          </w:tcPr>
          <w:p w:rsidR="00C02A0F" w:rsidRDefault="00C02A0F" w:rsidP="00501B5B">
            <w:pPr>
              <w:rPr>
                <w:lang w:val="en-US" w:bidi="ar-OM"/>
              </w:rPr>
            </w:pPr>
            <w:r>
              <w:rPr>
                <w:lang w:val="en-US" w:bidi="ar-OM"/>
              </w:rPr>
              <w:t>hāḏa</w:t>
            </w:r>
            <w:r w:rsidR="00F072AE">
              <w:rPr>
                <w:lang w:val="en-US" w:bidi="ar-OM"/>
              </w:rPr>
              <w:t xml:space="preserve"> at tfarrgu w-ᵊtxallī hīčiḏ winnu yihni ta-yḏ̣all ᵊtbarrdu, ᵊtbarrdu w-ᵊtgaṭṭˁu hāḏa yṣīr ygūlū-lhe nfaraḏ̣a.</w:t>
            </w:r>
          </w:p>
        </w:tc>
        <w:tc>
          <w:tcPr>
            <w:tcW w:w="4253" w:type="dxa"/>
          </w:tcPr>
          <w:p w:rsidR="00C02A0F" w:rsidRPr="00AF7FEE" w:rsidRDefault="00C02A0F" w:rsidP="00037C5A">
            <w:pPr>
              <w:rPr>
                <w:lang w:val="en-US" w:bidi="ar-OM"/>
              </w:rPr>
            </w:pPr>
          </w:p>
        </w:tc>
      </w:tr>
      <w:tr w:rsidR="00F072AE" w:rsidRPr="00AF7FEE" w:rsidTr="00037C5A">
        <w:tc>
          <w:tcPr>
            <w:tcW w:w="850" w:type="dxa"/>
          </w:tcPr>
          <w:p w:rsidR="00F072AE" w:rsidRDefault="00F072AE" w:rsidP="007A7012">
            <w:pPr>
              <w:rPr>
                <w:lang w:val="en-US"/>
              </w:rPr>
            </w:pPr>
            <w:r>
              <w:rPr>
                <w:lang w:val="en-US"/>
              </w:rPr>
              <w:t>1:20</w:t>
            </w:r>
          </w:p>
        </w:tc>
        <w:tc>
          <w:tcPr>
            <w:tcW w:w="3969" w:type="dxa"/>
          </w:tcPr>
          <w:p w:rsidR="00F072AE" w:rsidRDefault="00F072AE" w:rsidP="00501B5B">
            <w:pPr>
              <w:rPr>
                <w:lang w:val="en-US" w:bidi="ar-OM"/>
              </w:rPr>
            </w:pPr>
            <w:r>
              <w:rPr>
                <w:lang w:val="en-US" w:bidi="ar-OM"/>
              </w:rPr>
              <w:t>txallī min tiǧmud tiǧmud ᵊb-gaḷb aṣ-ṣēnīye ḏ̣ḏ̣all tuṭluˁ fərəḏ̣t-in fərḏ̣a, ᵊtkubb ˁalēhe niše,</w:t>
            </w:r>
          </w:p>
        </w:tc>
        <w:tc>
          <w:tcPr>
            <w:tcW w:w="4253" w:type="dxa"/>
          </w:tcPr>
          <w:p w:rsidR="00F072AE" w:rsidRPr="00AF7FEE" w:rsidRDefault="00F072AE" w:rsidP="00037C5A">
            <w:pPr>
              <w:rPr>
                <w:lang w:val="en-US" w:bidi="ar-OM"/>
              </w:rPr>
            </w:pPr>
          </w:p>
        </w:tc>
      </w:tr>
      <w:tr w:rsidR="00F072AE" w:rsidRPr="00AF7FEE" w:rsidTr="00037C5A">
        <w:tc>
          <w:tcPr>
            <w:tcW w:w="850" w:type="dxa"/>
          </w:tcPr>
          <w:p w:rsidR="00F072AE" w:rsidRDefault="00F072AE" w:rsidP="007A7012">
            <w:pPr>
              <w:rPr>
                <w:lang w:val="en-US"/>
              </w:rPr>
            </w:pPr>
            <w:r>
              <w:rPr>
                <w:lang w:val="en-US"/>
              </w:rPr>
              <w:t>1:27</w:t>
            </w:r>
          </w:p>
        </w:tc>
        <w:tc>
          <w:tcPr>
            <w:tcW w:w="3969" w:type="dxa"/>
          </w:tcPr>
          <w:p w:rsidR="00F072AE" w:rsidRDefault="00F072AE" w:rsidP="008E1A96">
            <w:pPr>
              <w:rPr>
                <w:lang w:val="en-US" w:bidi="ar-OM"/>
              </w:rPr>
            </w:pPr>
            <w:r>
              <w:rPr>
                <w:lang w:val="en-US" w:bidi="ar-OM"/>
              </w:rPr>
              <w:t>nišit ḥunṭa tkubb ˁalēhe w-ᵊḏ̣ḏ̣all ᵊššurrha, ᵊššurrha ˁa-l-qaztāt, ᵊššurrha ˁa-l-ᵊxbūb</w:t>
            </w:r>
            <w:r w:rsidR="008E1A96">
              <w:rPr>
                <w:lang w:val="en-US" w:bidi="ar-OM"/>
              </w:rPr>
              <w:t xml:space="preserve"> hāḏi al-ᵊnfaraḏ̣a w haḏīč al-bastīg.</w:t>
            </w:r>
          </w:p>
        </w:tc>
        <w:tc>
          <w:tcPr>
            <w:tcW w:w="4253" w:type="dxa"/>
          </w:tcPr>
          <w:p w:rsidR="00F072AE" w:rsidRPr="00AF7FEE" w:rsidRDefault="00F072AE" w:rsidP="00037C5A">
            <w:pPr>
              <w:rPr>
                <w:lang w:val="en-US" w:bidi="ar-OM"/>
              </w:rPr>
            </w:pPr>
          </w:p>
        </w:tc>
      </w:tr>
      <w:tr w:rsidR="008E1A96" w:rsidRPr="00AF7FEE" w:rsidTr="00037C5A">
        <w:tc>
          <w:tcPr>
            <w:tcW w:w="850" w:type="dxa"/>
          </w:tcPr>
          <w:p w:rsidR="008E1A96" w:rsidRDefault="008E1A96" w:rsidP="007A7012">
            <w:pPr>
              <w:rPr>
                <w:lang w:val="en-US"/>
              </w:rPr>
            </w:pPr>
          </w:p>
        </w:tc>
        <w:tc>
          <w:tcPr>
            <w:tcW w:w="3969" w:type="dxa"/>
          </w:tcPr>
          <w:p w:rsidR="008E1A96" w:rsidRPr="002865E1" w:rsidRDefault="008E1A96" w:rsidP="008E1A96">
            <w:pPr>
              <w:rPr>
                <w:rtl/>
                <w:lang w:val="en-US" w:bidi="ar-OM"/>
              </w:rPr>
            </w:pPr>
            <w:r>
              <w:rPr>
                <w:lang w:val="en-US" w:bidi="ar-OM"/>
              </w:rPr>
              <w:t xml:space="preserve">ˀal-bastīg zād yǧīb-ilhe xbūb </w:t>
            </w:r>
            <w:r w:rsidRPr="008E1A96">
              <w:rPr>
                <w:color w:val="00B050"/>
                <w:lang w:val="en-US" w:bidi="ar-OM"/>
              </w:rPr>
              <w:t>šälti</w:t>
            </w:r>
            <w:r>
              <w:rPr>
                <w:color w:val="00B050"/>
                <w:lang w:val="en-US" w:bidi="ar-OM"/>
              </w:rPr>
              <w:t xml:space="preserve">, </w:t>
            </w:r>
            <w:r w:rsidR="002865E1" w:rsidRPr="002865E1">
              <w:rPr>
                <w:lang w:val="en-US"/>
              </w:rPr>
              <w:t>ˀa</w:t>
            </w:r>
            <w:r w:rsidR="002865E1" w:rsidRPr="002865E1">
              <w:t>š-</w:t>
            </w:r>
            <w:r w:rsidR="002865E1">
              <w:t>šälti tfukk ᵊxbūb aš-šälti w tuṭluˁ ᵊḏ̣ḏ̣all ˁayne ḏ̣ḏ̣all ᵊššīl w ḏ̣ḏ̣all ᵊtkubb ᵊbgaḷəb al-ᵊhnīye,</w:t>
            </w:r>
          </w:p>
        </w:tc>
        <w:tc>
          <w:tcPr>
            <w:tcW w:w="4253" w:type="dxa"/>
          </w:tcPr>
          <w:p w:rsidR="008E1A96" w:rsidRPr="00AF7FEE" w:rsidRDefault="008E1A96" w:rsidP="00037C5A">
            <w:pPr>
              <w:rPr>
                <w:lang w:val="en-US" w:bidi="ar-OM"/>
              </w:rPr>
            </w:pPr>
          </w:p>
        </w:tc>
      </w:tr>
      <w:tr w:rsidR="002865E1" w:rsidRPr="00AF7FEE" w:rsidTr="00037C5A">
        <w:tc>
          <w:tcPr>
            <w:tcW w:w="850" w:type="dxa"/>
          </w:tcPr>
          <w:p w:rsidR="002865E1" w:rsidRDefault="002865E1" w:rsidP="007A7012">
            <w:pPr>
              <w:rPr>
                <w:lang w:val="en-US"/>
              </w:rPr>
            </w:pPr>
          </w:p>
        </w:tc>
        <w:tc>
          <w:tcPr>
            <w:tcW w:w="3969" w:type="dxa"/>
          </w:tcPr>
          <w:p w:rsidR="002865E1" w:rsidRDefault="002865E1" w:rsidP="008E1A96">
            <w:pPr>
              <w:rPr>
                <w:lang w:val="en-US" w:bidi="ar-OM"/>
              </w:rPr>
            </w:pPr>
            <w:r>
              <w:t xml:space="preserve">w ḏ̣ḏ̣all </w:t>
            </w:r>
            <w:r w:rsidR="005E59B4">
              <w:t>ᵊssahhil ᵊssahhil ˁidhe hīčiḏ miṯil al-ᵊhnīye, w ḏ̣ḏ̣all ᵊssahhil ˁala hnīye wəḥde ˁala swīye wəḥde w-ᵊtsāwī miṯil al-xubuz.</w:t>
            </w:r>
          </w:p>
        </w:tc>
        <w:tc>
          <w:tcPr>
            <w:tcW w:w="4253" w:type="dxa"/>
          </w:tcPr>
          <w:p w:rsidR="002865E1" w:rsidRPr="00AF7FEE" w:rsidRDefault="002865E1" w:rsidP="00037C5A">
            <w:pPr>
              <w:rPr>
                <w:lang w:val="en-US" w:bidi="ar-OM"/>
              </w:rPr>
            </w:pPr>
          </w:p>
        </w:tc>
      </w:tr>
      <w:tr w:rsidR="005E59B4" w:rsidRPr="00AF7FEE" w:rsidTr="00037C5A">
        <w:tc>
          <w:tcPr>
            <w:tcW w:w="850" w:type="dxa"/>
          </w:tcPr>
          <w:p w:rsidR="005E59B4" w:rsidRDefault="005E59B4" w:rsidP="007A7012">
            <w:pPr>
              <w:rPr>
                <w:lang w:val="en-US"/>
              </w:rPr>
            </w:pPr>
          </w:p>
        </w:tc>
        <w:tc>
          <w:tcPr>
            <w:tcW w:w="3969" w:type="dxa"/>
          </w:tcPr>
          <w:p w:rsidR="005E59B4" w:rsidRDefault="005E59B4" w:rsidP="005E59B4">
            <w:r>
              <w:t xml:space="preserve">ᵊḏ̣ḏ̣all əssahhlu lummun timli al-ᵊxbūb haḏīč fōg ad-dūr w-al-ḥawāš kullhe timtali, ᵊḏ̣ḏ̣all əssahhil </w:t>
            </w:r>
            <w:r w:rsidRPr="005E59B4">
              <w:rPr>
                <w:color w:val="FF0000"/>
              </w:rPr>
              <w:t>ltäfe</w:t>
            </w:r>
            <w:r>
              <w:t xml:space="preserve"> ḥōš.</w:t>
            </w:r>
          </w:p>
        </w:tc>
        <w:tc>
          <w:tcPr>
            <w:tcW w:w="4253" w:type="dxa"/>
          </w:tcPr>
          <w:p w:rsidR="005E59B4" w:rsidRPr="005E59B4" w:rsidRDefault="005E59B4" w:rsidP="00037C5A">
            <w:pPr>
              <w:rPr>
                <w:lang w:bidi="ar-OM"/>
              </w:rPr>
            </w:pPr>
          </w:p>
        </w:tc>
      </w:tr>
      <w:tr w:rsidR="005E59B4" w:rsidRPr="00AF7FEE" w:rsidTr="00037C5A">
        <w:tc>
          <w:tcPr>
            <w:tcW w:w="850" w:type="dxa"/>
          </w:tcPr>
          <w:p w:rsidR="005E59B4" w:rsidRDefault="003277F9" w:rsidP="007A7012">
            <w:pPr>
              <w:rPr>
                <w:lang w:val="en-US"/>
              </w:rPr>
            </w:pPr>
            <w:r>
              <w:rPr>
                <w:lang w:val="en-US"/>
              </w:rPr>
              <w:t>2:03</w:t>
            </w:r>
          </w:p>
        </w:tc>
        <w:tc>
          <w:tcPr>
            <w:tcW w:w="3969" w:type="dxa"/>
          </w:tcPr>
          <w:p w:rsidR="005E59B4" w:rsidRDefault="003277F9" w:rsidP="003277F9">
            <w:r>
              <w:t xml:space="preserve">ᵊssahhil ᵊḏ̣ḏ̣all timši w ḏ̣ḏ̣all ᵊssahhil ha-š-šäkle ᵊḏ̣ḏ̣all ᵊssahhil ᵊrfayyiˁ yaˁni santīm de denemez yani, </w:t>
            </w:r>
          </w:p>
        </w:tc>
        <w:tc>
          <w:tcPr>
            <w:tcW w:w="4253" w:type="dxa"/>
          </w:tcPr>
          <w:p w:rsidR="005E59B4" w:rsidRPr="005E59B4" w:rsidRDefault="005E59B4" w:rsidP="00037C5A">
            <w:pPr>
              <w:rPr>
                <w:lang w:bidi="ar-OM"/>
              </w:rPr>
            </w:pPr>
          </w:p>
        </w:tc>
      </w:tr>
      <w:tr w:rsidR="003277F9" w:rsidRPr="00AF7FEE" w:rsidTr="00037C5A">
        <w:tc>
          <w:tcPr>
            <w:tcW w:w="850" w:type="dxa"/>
          </w:tcPr>
          <w:p w:rsidR="003277F9" w:rsidRDefault="003277F9" w:rsidP="007A7012">
            <w:pPr>
              <w:rPr>
                <w:lang w:val="en-US"/>
              </w:rPr>
            </w:pPr>
          </w:p>
        </w:tc>
        <w:tc>
          <w:tcPr>
            <w:tcW w:w="3969" w:type="dxa"/>
          </w:tcPr>
          <w:p w:rsidR="003277F9" w:rsidRDefault="003277F9" w:rsidP="003277F9">
            <w:r>
              <w:t>ᵊrfayyiˁ millīm millīm miṯl al-xubuz aw ˁugub ˁād yiǧmud wakt-in yuḏ̣urbu guṭma l-hawa,</w:t>
            </w:r>
          </w:p>
        </w:tc>
        <w:tc>
          <w:tcPr>
            <w:tcW w:w="4253" w:type="dxa"/>
          </w:tcPr>
          <w:p w:rsidR="003277F9" w:rsidRPr="005E59B4" w:rsidRDefault="003277F9" w:rsidP="00037C5A">
            <w:pPr>
              <w:rPr>
                <w:lang w:bidi="ar-OM"/>
              </w:rPr>
            </w:pPr>
          </w:p>
        </w:tc>
      </w:tr>
      <w:tr w:rsidR="003277F9" w:rsidRPr="00AF7FEE" w:rsidTr="00037C5A">
        <w:tc>
          <w:tcPr>
            <w:tcW w:w="850" w:type="dxa"/>
          </w:tcPr>
          <w:p w:rsidR="003277F9" w:rsidRDefault="003277F9" w:rsidP="007A7012">
            <w:pPr>
              <w:rPr>
                <w:lang w:val="en-US"/>
              </w:rPr>
            </w:pPr>
          </w:p>
        </w:tc>
        <w:tc>
          <w:tcPr>
            <w:tcW w:w="3969" w:type="dxa"/>
          </w:tcPr>
          <w:p w:rsidR="003277F9" w:rsidRDefault="003277F9" w:rsidP="003277F9">
            <w:r>
              <w:t>w yiǧmud w-ᵊtgūm ˁādēne ḏ̣ḏ̣all ǧǧīb niše w ḏ̣ḏ̣all ᵊtbuxx ˁalē niše w ḏ̣ḏ̣all ᵊb-īdhe zād ᵊḏ̣ḏ̣all ᵊtbill</w:t>
            </w:r>
            <w:r w:rsidR="00867418">
              <w:t xml:space="preserve"> awwal fāl ᵊtbuxxu mayya, ᵊtbuxxu mayya.</w:t>
            </w:r>
          </w:p>
        </w:tc>
        <w:tc>
          <w:tcPr>
            <w:tcW w:w="4253" w:type="dxa"/>
          </w:tcPr>
          <w:p w:rsidR="003277F9" w:rsidRPr="005E59B4" w:rsidRDefault="003277F9" w:rsidP="00037C5A">
            <w:pPr>
              <w:rPr>
                <w:lang w:bidi="ar-OM"/>
              </w:rPr>
            </w:pPr>
          </w:p>
        </w:tc>
      </w:tr>
      <w:tr w:rsidR="00867418" w:rsidRPr="00AF7FEE" w:rsidTr="00037C5A">
        <w:tc>
          <w:tcPr>
            <w:tcW w:w="850" w:type="dxa"/>
          </w:tcPr>
          <w:p w:rsidR="00867418" w:rsidRDefault="00867418" w:rsidP="007A7012">
            <w:pPr>
              <w:rPr>
                <w:lang w:val="en-US"/>
              </w:rPr>
            </w:pPr>
            <w:r>
              <w:rPr>
                <w:lang w:val="en-US"/>
              </w:rPr>
              <w:t>2:26</w:t>
            </w:r>
          </w:p>
        </w:tc>
        <w:tc>
          <w:tcPr>
            <w:tcW w:w="3969" w:type="dxa"/>
          </w:tcPr>
          <w:p w:rsidR="00867418" w:rsidRDefault="0095368B" w:rsidP="003277F9">
            <w:r>
              <w:t xml:space="preserve">ta-ygūm ᵊtbuxx gāˁt al-xibb tiǧlib al-xibb ha-š-šäkle w-ᵊtbill miṯil </w:t>
            </w:r>
            <w:r w:rsidR="00952815">
              <w:t>ᵊtbuxx wakt-in ᵊtbuxx al-xubuz yōma.</w:t>
            </w:r>
          </w:p>
        </w:tc>
        <w:tc>
          <w:tcPr>
            <w:tcW w:w="4253" w:type="dxa"/>
          </w:tcPr>
          <w:p w:rsidR="00867418" w:rsidRPr="005E59B4" w:rsidRDefault="00867418" w:rsidP="00037C5A">
            <w:pPr>
              <w:rPr>
                <w:lang w:bidi="ar-OM"/>
              </w:rPr>
            </w:pPr>
          </w:p>
        </w:tc>
      </w:tr>
      <w:tr w:rsidR="00952815" w:rsidRPr="00AF7FEE" w:rsidTr="00037C5A">
        <w:tc>
          <w:tcPr>
            <w:tcW w:w="850" w:type="dxa"/>
          </w:tcPr>
          <w:p w:rsidR="00952815" w:rsidRDefault="00952815" w:rsidP="007A7012">
            <w:pPr>
              <w:rPr>
                <w:lang w:val="en-US"/>
              </w:rPr>
            </w:pPr>
          </w:p>
        </w:tc>
        <w:tc>
          <w:tcPr>
            <w:tcW w:w="3969" w:type="dxa"/>
          </w:tcPr>
          <w:p w:rsidR="00952815" w:rsidRDefault="00514D73" w:rsidP="003277F9">
            <w:r>
              <w:t xml:space="preserve">mā ygūm huwwa ˁaman bī sukkar, sukkar w </w:t>
            </w:r>
            <w:r w:rsidRPr="00514D73">
              <w:rPr>
                <w:color w:val="00B050"/>
              </w:rPr>
              <w:t>ḥalā</w:t>
            </w:r>
            <w:r>
              <w:t xml:space="preserve"> w-ᵊhnīye w yilzag yilzag ᵊtbuxxu ha-š-šäkle,</w:t>
            </w:r>
          </w:p>
        </w:tc>
        <w:tc>
          <w:tcPr>
            <w:tcW w:w="4253" w:type="dxa"/>
          </w:tcPr>
          <w:p w:rsidR="00952815" w:rsidRPr="005E59B4" w:rsidRDefault="00952815" w:rsidP="00037C5A">
            <w:pPr>
              <w:rPr>
                <w:lang w:bidi="ar-OM"/>
              </w:rPr>
            </w:pPr>
          </w:p>
        </w:tc>
      </w:tr>
      <w:tr w:rsidR="00514D73" w:rsidRPr="00AF7FEE" w:rsidTr="00037C5A">
        <w:tc>
          <w:tcPr>
            <w:tcW w:w="850" w:type="dxa"/>
          </w:tcPr>
          <w:p w:rsidR="00514D73" w:rsidRDefault="00514D73" w:rsidP="007A7012">
            <w:pPr>
              <w:rPr>
                <w:lang w:val="en-US"/>
              </w:rPr>
            </w:pPr>
          </w:p>
        </w:tc>
        <w:tc>
          <w:tcPr>
            <w:tcW w:w="3969" w:type="dxa"/>
          </w:tcPr>
          <w:p w:rsidR="00514D73" w:rsidRDefault="00514D73" w:rsidP="00514D73">
            <w:r>
              <w:t>w ygūm ˁād miṯil wakt-in yˁazzil ˁād al-xibb min al-ᵊhnīye m-al-bastīg yaˁni.</w:t>
            </w:r>
          </w:p>
        </w:tc>
        <w:tc>
          <w:tcPr>
            <w:tcW w:w="4253" w:type="dxa"/>
          </w:tcPr>
          <w:p w:rsidR="00514D73" w:rsidRPr="005E59B4" w:rsidRDefault="00514D73" w:rsidP="00037C5A">
            <w:pPr>
              <w:rPr>
                <w:lang w:bidi="ar-OM"/>
              </w:rPr>
            </w:pPr>
          </w:p>
        </w:tc>
      </w:tr>
      <w:tr w:rsidR="00EA433B" w:rsidRPr="00AF7FEE" w:rsidTr="00037C5A">
        <w:tc>
          <w:tcPr>
            <w:tcW w:w="850" w:type="dxa"/>
          </w:tcPr>
          <w:p w:rsidR="00EA433B" w:rsidRDefault="00EA433B" w:rsidP="007A7012">
            <w:pPr>
              <w:rPr>
                <w:lang w:val="en-US"/>
              </w:rPr>
            </w:pPr>
          </w:p>
        </w:tc>
        <w:tc>
          <w:tcPr>
            <w:tcW w:w="3969" w:type="dxa"/>
          </w:tcPr>
          <w:p w:rsidR="00EA433B" w:rsidRDefault="00EA433B" w:rsidP="00EA433B">
            <w:r>
              <w:t>ᵊḏ̣ḏ̣all ˁād ᵊtradd rəddu ha-š-šäkle ˁala bˁalu w ḏ̣ḏ̣all ˁād ᵊtkubb ˁalē niš</w:t>
            </w:r>
            <w:r w:rsidR="00934BBC">
              <w:t>e hāḏa ˀamma b-kull zimān mā-yṣīr.</w:t>
            </w:r>
          </w:p>
        </w:tc>
        <w:tc>
          <w:tcPr>
            <w:tcW w:w="4253" w:type="dxa"/>
          </w:tcPr>
          <w:p w:rsidR="00EA433B" w:rsidRPr="005E59B4" w:rsidRDefault="00EA433B" w:rsidP="00037C5A">
            <w:pPr>
              <w:rPr>
                <w:lang w:bidi="ar-OM"/>
              </w:rPr>
            </w:pPr>
          </w:p>
        </w:tc>
      </w:tr>
      <w:tr w:rsidR="00934BBC" w:rsidRPr="00934BBC" w:rsidTr="00037C5A">
        <w:tc>
          <w:tcPr>
            <w:tcW w:w="850" w:type="dxa"/>
          </w:tcPr>
          <w:p w:rsidR="00934BBC" w:rsidRDefault="00934BBC" w:rsidP="007A7012">
            <w:pPr>
              <w:rPr>
                <w:lang w:val="en-US"/>
              </w:rPr>
            </w:pPr>
          </w:p>
        </w:tc>
        <w:tc>
          <w:tcPr>
            <w:tcW w:w="3969" w:type="dxa"/>
          </w:tcPr>
          <w:p w:rsidR="00934BBC" w:rsidRPr="00934BBC" w:rsidRDefault="00934BBC" w:rsidP="002F43BA">
            <w:pPr>
              <w:rPr>
                <w:lang w:val="en-US"/>
              </w:rPr>
            </w:pPr>
            <w:r w:rsidRPr="00934BBC">
              <w:rPr>
                <w:lang w:val="en-US"/>
              </w:rPr>
              <w:t>lē sāwannu b-al-gēḏ̣ yṣ</w:t>
            </w:r>
            <w:r>
              <w:rPr>
                <w:lang w:val="en-US"/>
              </w:rPr>
              <w:t>īr mitīn miṯil al-lastīk mā-yinčāl w-in sāwattu ᵊssāwī b-aṣ-ṣfiri, b-aṣ-</w:t>
            </w:r>
            <w:r w:rsidR="002F43BA">
              <w:rPr>
                <w:lang w:val="en-US"/>
              </w:rPr>
              <w:t>ṣfiri</w:t>
            </w:r>
            <w:r>
              <w:rPr>
                <w:lang w:val="en-US"/>
              </w:rPr>
              <w:t xml:space="preserve"> ta-yṣīr yumušaq, ta-yinčāl yaˁni.</w:t>
            </w:r>
          </w:p>
        </w:tc>
        <w:tc>
          <w:tcPr>
            <w:tcW w:w="4253" w:type="dxa"/>
          </w:tcPr>
          <w:p w:rsidR="00934BBC" w:rsidRPr="00934BBC" w:rsidRDefault="00934BBC" w:rsidP="00037C5A">
            <w:pPr>
              <w:rPr>
                <w:lang w:val="en-US" w:bidi="ar-OM"/>
              </w:rPr>
            </w:pPr>
          </w:p>
        </w:tc>
      </w:tr>
      <w:tr w:rsidR="00934BBC" w:rsidRPr="00934BBC" w:rsidTr="00037C5A">
        <w:tc>
          <w:tcPr>
            <w:tcW w:w="850" w:type="dxa"/>
          </w:tcPr>
          <w:p w:rsidR="00934BBC" w:rsidRDefault="00934BBC" w:rsidP="007A7012">
            <w:pPr>
              <w:rPr>
                <w:lang w:val="en-US"/>
              </w:rPr>
            </w:pPr>
          </w:p>
        </w:tc>
        <w:tc>
          <w:tcPr>
            <w:tcW w:w="3969" w:type="dxa"/>
          </w:tcPr>
          <w:p w:rsidR="00934BBC" w:rsidRPr="00934BBC" w:rsidRDefault="00934BBC" w:rsidP="002F43BA">
            <w:pPr>
              <w:rPr>
                <w:lang w:val="en-US"/>
              </w:rPr>
            </w:pPr>
            <w:r>
              <w:rPr>
                <w:lang w:val="en-US"/>
              </w:rPr>
              <w:t xml:space="preserve">ˀāā hāḏi ˁād ḏ̣ḏ̣all ᵊššīl ᵊḏ̣ḏ̣all ᵊtḥuṭṭu </w:t>
            </w:r>
            <w:r w:rsidR="002F43BA">
              <w:rPr>
                <w:lang w:val="en-US"/>
              </w:rPr>
              <w:t>ˁa-š-šämis, šäms aṣ-ṣfiri yaˁni mīhi ḥāṛṛa.</w:t>
            </w:r>
          </w:p>
        </w:tc>
        <w:tc>
          <w:tcPr>
            <w:tcW w:w="4253" w:type="dxa"/>
          </w:tcPr>
          <w:p w:rsidR="00934BBC" w:rsidRPr="00934BBC" w:rsidRDefault="00934BBC" w:rsidP="00037C5A">
            <w:pPr>
              <w:rPr>
                <w:lang w:val="en-US" w:bidi="ar-OM"/>
              </w:rPr>
            </w:pPr>
          </w:p>
        </w:tc>
      </w:tr>
      <w:tr w:rsidR="002F43BA" w:rsidRPr="00934BBC" w:rsidTr="00037C5A">
        <w:tc>
          <w:tcPr>
            <w:tcW w:w="850" w:type="dxa"/>
          </w:tcPr>
          <w:p w:rsidR="002F43BA" w:rsidRDefault="002F43BA" w:rsidP="007A7012">
            <w:pPr>
              <w:rPr>
                <w:lang w:val="en-US"/>
              </w:rPr>
            </w:pPr>
          </w:p>
        </w:tc>
        <w:tc>
          <w:tcPr>
            <w:tcW w:w="3969" w:type="dxa"/>
          </w:tcPr>
          <w:p w:rsidR="002F43BA" w:rsidRDefault="002F43BA" w:rsidP="002F43BA">
            <w:pPr>
              <w:rPr>
                <w:lang w:val="en-US"/>
              </w:rPr>
            </w:pPr>
            <w:r>
              <w:rPr>
                <w:lang w:val="en-US"/>
              </w:rPr>
              <w:t>ᵊtḥuṭṭu lummun ᵊššūf yihni yaˁni yibas w-ᵊššīlu hāḏa ssāwī miṯil az-zaxre, hāḏa miššān ačl aš-šte.</w:t>
            </w:r>
          </w:p>
        </w:tc>
        <w:tc>
          <w:tcPr>
            <w:tcW w:w="4253" w:type="dxa"/>
          </w:tcPr>
          <w:p w:rsidR="002F43BA" w:rsidRPr="00934BBC" w:rsidRDefault="002F43BA" w:rsidP="00037C5A">
            <w:pPr>
              <w:rPr>
                <w:lang w:val="en-US" w:bidi="ar-OM"/>
              </w:rPr>
            </w:pPr>
          </w:p>
        </w:tc>
      </w:tr>
      <w:tr w:rsidR="002F43BA" w:rsidRPr="00934BBC" w:rsidTr="00037C5A">
        <w:tc>
          <w:tcPr>
            <w:tcW w:w="850" w:type="dxa"/>
          </w:tcPr>
          <w:p w:rsidR="002F43BA" w:rsidRDefault="002F43BA" w:rsidP="007A7012">
            <w:pPr>
              <w:rPr>
                <w:lang w:val="en-US"/>
              </w:rPr>
            </w:pPr>
          </w:p>
        </w:tc>
        <w:tc>
          <w:tcPr>
            <w:tcW w:w="3969" w:type="dxa"/>
          </w:tcPr>
          <w:p w:rsidR="002F43BA" w:rsidRDefault="002F43BA" w:rsidP="002F43BA">
            <w:pPr>
              <w:rPr>
                <w:lang w:val="en-US"/>
              </w:rPr>
            </w:pPr>
            <w:r>
              <w:rPr>
                <w:lang w:val="en-US"/>
              </w:rPr>
              <w:t>ᵊḏ̣ḏ̣all agar ᵊtḥuṭṭ ˁalē niše w ššīl ᵊtḥuṭṭu b-al-karṭōne agar ᵊb-ṣinˁe ššīlu.</w:t>
            </w:r>
          </w:p>
        </w:tc>
        <w:tc>
          <w:tcPr>
            <w:tcW w:w="4253" w:type="dxa"/>
          </w:tcPr>
          <w:p w:rsidR="002F43BA" w:rsidRPr="00934BBC" w:rsidRDefault="002F43BA" w:rsidP="00037C5A">
            <w:pPr>
              <w:rPr>
                <w:lang w:val="en-US" w:bidi="ar-OM"/>
              </w:rPr>
            </w:pPr>
          </w:p>
        </w:tc>
      </w:tr>
    </w:tbl>
    <w:p w:rsidR="00DB672D" w:rsidRDefault="00DB672D" w:rsidP="00B30D25">
      <w:pPr>
        <w:pStyle w:val="Textkrper2"/>
        <w:spacing w:line="240" w:lineRule="auto"/>
        <w:rPr>
          <w:u w:val="none"/>
          <w:lang w:val="en-US"/>
        </w:rPr>
      </w:pPr>
    </w:p>
    <w:p w:rsidR="00837F58" w:rsidRPr="003849FE" w:rsidRDefault="00837F58" w:rsidP="002602C6">
      <w:pPr>
        <w:pStyle w:val="berschrift2"/>
        <w:rPr>
          <w:lang w:val="en-US"/>
        </w:rPr>
      </w:pPr>
      <w:r w:rsidRPr="003849FE">
        <w:rPr>
          <w:lang w:val="en-US"/>
        </w:rPr>
        <w:t>Urfa-</w:t>
      </w:r>
      <w:r>
        <w:rPr>
          <w:lang w:val="en-US"/>
        </w:rPr>
        <w:t>175</w:t>
      </w:r>
      <w:r w:rsidRPr="003849FE">
        <w:rPr>
          <w:lang w:val="en-US"/>
        </w:rPr>
        <w:t xml:space="preserve">: </w:t>
      </w:r>
      <w:r w:rsidR="000451B6">
        <w:rPr>
          <w:lang w:val="en-US"/>
        </w:rPr>
        <w:t xml:space="preserve">Sheikh ˁNād and his </w:t>
      </w:r>
      <w:r w:rsidR="002602C6">
        <w:rPr>
          <w:lang w:val="en-US"/>
        </w:rPr>
        <w:t>slave</w:t>
      </w:r>
      <w:r w:rsidRPr="003849FE">
        <w:rPr>
          <w:lang w:val="en-US"/>
        </w:rPr>
        <w:t xml:space="preserve"> [new]</w:t>
      </w:r>
    </w:p>
    <w:p w:rsidR="00837F58" w:rsidRPr="00F4229F" w:rsidRDefault="00837F58" w:rsidP="00837F58">
      <w:pPr>
        <w:pStyle w:val="Textkrper2"/>
        <w:spacing w:line="240" w:lineRule="auto"/>
        <w:rPr>
          <w:u w:val="none"/>
          <w:lang w:val="en-US"/>
        </w:rPr>
      </w:pPr>
      <w:r w:rsidRPr="00F4229F">
        <w:rPr>
          <w:u w:val="none"/>
          <w:lang w:val="en-US"/>
        </w:rPr>
        <w:t>2</w:t>
      </w:r>
      <w:r>
        <w:rPr>
          <w:u w:val="none"/>
          <w:lang w:val="en-US"/>
        </w:rPr>
        <w:t>3</w:t>
      </w:r>
      <w:r w:rsidRPr="00F4229F">
        <w:rPr>
          <w:u w:val="none"/>
          <w:lang w:val="en-US"/>
        </w:rPr>
        <w:t xml:space="preserve"> Nov 2014</w:t>
      </w:r>
    </w:p>
    <w:p w:rsidR="00837F58" w:rsidRDefault="002602C6" w:rsidP="00837F58">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837F58" w:rsidRPr="00AF7FEE" w:rsidTr="005A443E">
        <w:tc>
          <w:tcPr>
            <w:tcW w:w="850" w:type="dxa"/>
          </w:tcPr>
          <w:p w:rsidR="00837F58" w:rsidRDefault="00837F58" w:rsidP="005A443E">
            <w:pPr>
              <w:rPr>
                <w:lang w:val="en-US"/>
              </w:rPr>
            </w:pPr>
            <w:r>
              <w:rPr>
                <w:lang w:val="en-US"/>
              </w:rPr>
              <w:t>0:01</w:t>
            </w:r>
          </w:p>
        </w:tc>
        <w:tc>
          <w:tcPr>
            <w:tcW w:w="3969" w:type="dxa"/>
          </w:tcPr>
          <w:p w:rsidR="00837F58" w:rsidRPr="00AF7FEE" w:rsidRDefault="0054776F" w:rsidP="005A443E">
            <w:pPr>
              <w:rPr>
                <w:lang w:val="en-US" w:bidi="ar-OM"/>
              </w:rPr>
            </w:pPr>
            <w:r>
              <w:rPr>
                <w:lang w:val="en-US" w:bidi="ar-OM"/>
              </w:rPr>
              <w:t>bi-zimānāt, yā Štēfān xōǧa, šēx-in čibīr</w:t>
            </w:r>
            <w:r w:rsidR="00837F58">
              <w:rPr>
                <w:lang w:val="en-US" w:bidi="ar-OM"/>
              </w:rPr>
              <w:t xml:space="preserve"> </w:t>
            </w:r>
            <w:r>
              <w:rPr>
                <w:lang w:val="en-US" w:bidi="ar-OM"/>
              </w:rPr>
              <w:t>huwwa šēx ˁašīre w zilmu w byūtu aš-šaˁar w qanamu w baˁrīnu w gāyil ilu ˁabdu huwwa ismu Šēx ˁNād.</w:t>
            </w:r>
          </w:p>
        </w:tc>
        <w:tc>
          <w:tcPr>
            <w:tcW w:w="4253" w:type="dxa"/>
          </w:tcPr>
          <w:p w:rsidR="00837F58" w:rsidRPr="00AF7FEE" w:rsidRDefault="00837F58" w:rsidP="005A443E">
            <w:pPr>
              <w:rPr>
                <w:lang w:val="en-US" w:bidi="ar-OM"/>
              </w:rPr>
            </w:pPr>
          </w:p>
        </w:tc>
      </w:tr>
      <w:tr w:rsidR="0054776F" w:rsidRPr="0054776F" w:rsidTr="005A443E">
        <w:tc>
          <w:tcPr>
            <w:tcW w:w="850" w:type="dxa"/>
          </w:tcPr>
          <w:p w:rsidR="0054776F" w:rsidRDefault="0054776F" w:rsidP="005A443E">
            <w:pPr>
              <w:rPr>
                <w:lang w:val="en-US"/>
              </w:rPr>
            </w:pPr>
          </w:p>
        </w:tc>
        <w:tc>
          <w:tcPr>
            <w:tcW w:w="3969" w:type="dxa"/>
          </w:tcPr>
          <w:p w:rsidR="0054776F" w:rsidRPr="0054776F" w:rsidRDefault="0054776F" w:rsidP="005A443E">
            <w:pPr>
              <w:rPr>
                <w:lang w:val="en-US" w:bidi="ar-OM"/>
              </w:rPr>
            </w:pPr>
            <w:r w:rsidRPr="0054776F">
              <w:rPr>
                <w:lang w:val="en-US" w:bidi="ar-OM"/>
              </w:rPr>
              <w:t xml:space="preserve">ˁNād ṣāyiḥ il ˁabdu gāyil “yā </w:t>
            </w:r>
            <w:r>
              <w:rPr>
                <w:lang w:val="en-US" w:bidi="ar-OM"/>
              </w:rPr>
              <w:t>ˁabdi trīd ᵊtrūḥ ˁala flān, ᵊblād ᵊflān mäkān hināk šīy.</w:t>
            </w:r>
          </w:p>
        </w:tc>
        <w:tc>
          <w:tcPr>
            <w:tcW w:w="4253" w:type="dxa"/>
          </w:tcPr>
          <w:p w:rsidR="0054776F" w:rsidRPr="0054776F" w:rsidRDefault="0054776F" w:rsidP="005A443E">
            <w:pPr>
              <w:rPr>
                <w:lang w:val="en-US" w:bidi="ar-OM"/>
              </w:rPr>
            </w:pPr>
          </w:p>
        </w:tc>
      </w:tr>
      <w:tr w:rsidR="0054776F" w:rsidRPr="0054776F" w:rsidTr="005A443E">
        <w:tc>
          <w:tcPr>
            <w:tcW w:w="850" w:type="dxa"/>
          </w:tcPr>
          <w:p w:rsidR="0054776F" w:rsidRDefault="0054776F" w:rsidP="005A443E">
            <w:pPr>
              <w:rPr>
                <w:lang w:val="en-US"/>
              </w:rPr>
            </w:pPr>
          </w:p>
        </w:tc>
        <w:tc>
          <w:tcPr>
            <w:tcW w:w="3969" w:type="dxa"/>
          </w:tcPr>
          <w:p w:rsidR="0054776F" w:rsidRPr="0054776F" w:rsidRDefault="0054776F" w:rsidP="005A443E">
            <w:pPr>
              <w:rPr>
                <w:lang w:val="en-US" w:bidi="ar-OM"/>
              </w:rPr>
            </w:pPr>
            <w:r>
              <w:rPr>
                <w:lang w:val="en-US" w:bidi="ar-OM"/>
              </w:rPr>
              <w:t>zād yˁarfu wāḥad šēx-in čibīr ˁindu bnayye ˀisimhe Sitte ˁAdle.</w:t>
            </w:r>
          </w:p>
        </w:tc>
        <w:tc>
          <w:tcPr>
            <w:tcW w:w="4253" w:type="dxa"/>
          </w:tcPr>
          <w:p w:rsidR="0054776F" w:rsidRPr="0054776F" w:rsidRDefault="0054776F" w:rsidP="005A443E">
            <w:pPr>
              <w:rPr>
                <w:lang w:val="en-US" w:bidi="ar-OM"/>
              </w:rPr>
            </w:pPr>
          </w:p>
        </w:tc>
      </w:tr>
      <w:tr w:rsidR="0054776F" w:rsidRPr="0054776F" w:rsidTr="005A443E">
        <w:tc>
          <w:tcPr>
            <w:tcW w:w="850" w:type="dxa"/>
          </w:tcPr>
          <w:p w:rsidR="0054776F" w:rsidRDefault="0054776F" w:rsidP="005A443E">
            <w:pPr>
              <w:rPr>
                <w:lang w:val="en-US"/>
              </w:rPr>
            </w:pPr>
            <w:r>
              <w:rPr>
                <w:lang w:val="en-US"/>
              </w:rPr>
              <w:t>0:44</w:t>
            </w:r>
          </w:p>
        </w:tc>
        <w:tc>
          <w:tcPr>
            <w:tcW w:w="3969" w:type="dxa"/>
          </w:tcPr>
          <w:p w:rsidR="0054776F" w:rsidRDefault="0054776F" w:rsidP="005A443E">
            <w:pPr>
              <w:rPr>
                <w:lang w:val="en-US" w:bidi="ar-OM"/>
              </w:rPr>
            </w:pPr>
            <w:r>
              <w:rPr>
                <w:lang w:val="en-US" w:bidi="ar-OM"/>
              </w:rPr>
              <w:t xml:space="preserve">ᵊtrūḥ ᵊtxaṭb-illi Šēx ˁNād txaṭibhe min abūha liyye zawǧe. </w:t>
            </w:r>
            <w:r w:rsidR="00242E3E">
              <w:rPr>
                <w:lang w:val="en-US" w:bidi="ar-OM"/>
              </w:rPr>
              <w:t>w bass abūha yōmin yisˁalak šäkle sāw ˁala ḥalībak!”</w:t>
            </w:r>
          </w:p>
        </w:tc>
        <w:tc>
          <w:tcPr>
            <w:tcW w:w="4253" w:type="dxa"/>
          </w:tcPr>
          <w:p w:rsidR="0054776F" w:rsidRPr="0054776F" w:rsidRDefault="0054776F" w:rsidP="005A443E">
            <w:pPr>
              <w:rPr>
                <w:lang w:val="en-US" w:bidi="ar-OM"/>
              </w:rPr>
            </w:pPr>
          </w:p>
        </w:tc>
      </w:tr>
      <w:tr w:rsidR="00242E3E" w:rsidRPr="0054776F" w:rsidTr="005A443E">
        <w:tc>
          <w:tcPr>
            <w:tcW w:w="850" w:type="dxa"/>
          </w:tcPr>
          <w:p w:rsidR="00242E3E" w:rsidRDefault="00242E3E" w:rsidP="005A443E">
            <w:pPr>
              <w:rPr>
                <w:lang w:val="en-US"/>
              </w:rPr>
            </w:pPr>
          </w:p>
        </w:tc>
        <w:tc>
          <w:tcPr>
            <w:tcW w:w="3969" w:type="dxa"/>
          </w:tcPr>
          <w:p w:rsidR="00242E3E" w:rsidRDefault="00242E3E" w:rsidP="005A443E">
            <w:pPr>
              <w:rPr>
                <w:lang w:val="en-US" w:bidi="ar-OM"/>
              </w:rPr>
            </w:pPr>
            <w:r>
              <w:rPr>
                <w:lang w:val="en-US" w:bidi="ar-OM"/>
              </w:rPr>
              <w:t>yaˁni ygūl il ˁabdu “sāw ˁala ḥalībak! yaˁni ˀinte sōlif ˁalayye ˁala ḥalībak inte tˁarifni, ˀinte ˁabdi. sōlif ˁala ḥalībak, ˀāni mā_rīd minnak qēr.”</w:t>
            </w:r>
          </w:p>
        </w:tc>
        <w:tc>
          <w:tcPr>
            <w:tcW w:w="4253" w:type="dxa"/>
          </w:tcPr>
          <w:p w:rsidR="00242E3E" w:rsidRPr="0054776F" w:rsidRDefault="00242E3E" w:rsidP="005A443E">
            <w:pPr>
              <w:rPr>
                <w:lang w:val="en-US" w:bidi="ar-OM"/>
              </w:rPr>
            </w:pPr>
          </w:p>
        </w:tc>
      </w:tr>
      <w:tr w:rsidR="00242E3E" w:rsidRPr="0054776F" w:rsidTr="005A443E">
        <w:tc>
          <w:tcPr>
            <w:tcW w:w="850" w:type="dxa"/>
          </w:tcPr>
          <w:p w:rsidR="00242E3E" w:rsidRDefault="00242E3E" w:rsidP="005A443E">
            <w:pPr>
              <w:rPr>
                <w:lang w:val="en-US"/>
              </w:rPr>
            </w:pPr>
            <w:r>
              <w:rPr>
                <w:lang w:val="en-US"/>
              </w:rPr>
              <w:t>1:06</w:t>
            </w:r>
          </w:p>
        </w:tc>
        <w:tc>
          <w:tcPr>
            <w:tcW w:w="3969" w:type="dxa"/>
          </w:tcPr>
          <w:p w:rsidR="00242E3E" w:rsidRDefault="001116B0" w:rsidP="00AD614A">
            <w:pPr>
              <w:rPr>
                <w:lang w:val="en-US" w:bidi="ar-OM"/>
              </w:rPr>
            </w:pPr>
            <w:r>
              <w:rPr>
                <w:lang w:val="en-US" w:bidi="ar-OM"/>
              </w:rPr>
              <w:t xml:space="preserve">gāyil “timām, yā šēxi!” hāḏa rāyiḥ al-ˁabid ᵊbsāgtu bsāgtu al-fursān rāyḥīn ǧimīˁ [ǧimīḥ] wāṣlīn abū šēxa </w:t>
            </w:r>
            <w:r w:rsidR="00AD614A">
              <w:rPr>
                <w:lang w:val="en-US" w:bidi="ar-OM"/>
              </w:rPr>
              <w:t>Sitte ˁAdle.</w:t>
            </w:r>
          </w:p>
        </w:tc>
        <w:tc>
          <w:tcPr>
            <w:tcW w:w="4253" w:type="dxa"/>
          </w:tcPr>
          <w:p w:rsidR="00242E3E" w:rsidRPr="0054776F" w:rsidRDefault="00242E3E" w:rsidP="005A443E">
            <w:pPr>
              <w:rPr>
                <w:lang w:val="en-US" w:bidi="ar-OM"/>
              </w:rPr>
            </w:pPr>
          </w:p>
        </w:tc>
      </w:tr>
      <w:tr w:rsidR="00AD614A" w:rsidRPr="0054776F" w:rsidTr="005A443E">
        <w:tc>
          <w:tcPr>
            <w:tcW w:w="850" w:type="dxa"/>
          </w:tcPr>
          <w:p w:rsidR="00AD614A" w:rsidRDefault="00AD614A" w:rsidP="005A443E">
            <w:pPr>
              <w:rPr>
                <w:lang w:val="en-US"/>
              </w:rPr>
            </w:pPr>
          </w:p>
        </w:tc>
        <w:tc>
          <w:tcPr>
            <w:tcW w:w="3969" w:type="dxa"/>
          </w:tcPr>
          <w:p w:rsidR="00AD614A" w:rsidRDefault="00AD614A" w:rsidP="00AD614A">
            <w:pPr>
              <w:rPr>
                <w:rtl/>
                <w:lang w:val="en-US" w:bidi="ar-OM"/>
              </w:rPr>
            </w:pPr>
            <w:r>
              <w:rPr>
                <w:lang w:val="en-US" w:bidi="ar-OM"/>
              </w:rPr>
              <w:t xml:space="preserve">“ˀahlēn, ˀahlēn!” </w:t>
            </w:r>
            <w:r w:rsidR="005A443E">
              <w:rPr>
                <w:lang w:val="en-US" w:bidi="ar-OM"/>
              </w:rPr>
              <w:t>ˀabūha yhalli bīhum. maradd gāˁ ahlēn yhalli b-al-ˁabid.</w:t>
            </w:r>
          </w:p>
        </w:tc>
        <w:tc>
          <w:tcPr>
            <w:tcW w:w="4253" w:type="dxa"/>
          </w:tcPr>
          <w:p w:rsidR="00AD614A" w:rsidRPr="0054776F" w:rsidRDefault="00AD614A" w:rsidP="005A443E">
            <w:pPr>
              <w:rPr>
                <w:lang w:val="en-US" w:bidi="ar-OM"/>
              </w:rPr>
            </w:pPr>
          </w:p>
        </w:tc>
      </w:tr>
      <w:tr w:rsidR="005A443E" w:rsidRPr="0054776F" w:rsidTr="005A443E">
        <w:tc>
          <w:tcPr>
            <w:tcW w:w="850" w:type="dxa"/>
          </w:tcPr>
          <w:p w:rsidR="005A443E" w:rsidRDefault="005A443E" w:rsidP="005A443E">
            <w:pPr>
              <w:rPr>
                <w:lang w:val="en-US"/>
              </w:rPr>
            </w:pPr>
          </w:p>
        </w:tc>
        <w:tc>
          <w:tcPr>
            <w:tcW w:w="3969" w:type="dxa"/>
          </w:tcPr>
          <w:p w:rsidR="005A443E" w:rsidRDefault="005A443E" w:rsidP="00AD614A">
            <w:pPr>
              <w:rPr>
                <w:lang w:val="en-US" w:bidi="ar-OM"/>
              </w:rPr>
            </w:pPr>
            <w:r>
              <w:rPr>
                <w:lang w:val="en-US" w:bidi="ar-OM"/>
              </w:rPr>
              <w:t>ˀal-ˁabid iḥne ˀawwali maḥḥad yinṭī qīyme, ˁabid, köle yaˁni. ˁamannu šāfu hnīye yḥasbu yaˁni rāˁi hnīye,</w:t>
            </w:r>
          </w:p>
        </w:tc>
        <w:tc>
          <w:tcPr>
            <w:tcW w:w="4253" w:type="dxa"/>
          </w:tcPr>
          <w:p w:rsidR="005A443E" w:rsidRPr="0054776F" w:rsidRDefault="005A443E" w:rsidP="005A443E">
            <w:pPr>
              <w:rPr>
                <w:lang w:val="en-US" w:bidi="ar-OM"/>
              </w:rPr>
            </w:pPr>
          </w:p>
        </w:tc>
      </w:tr>
      <w:tr w:rsidR="005A443E" w:rsidRPr="005A443E" w:rsidTr="005A443E">
        <w:tc>
          <w:tcPr>
            <w:tcW w:w="850" w:type="dxa"/>
          </w:tcPr>
          <w:p w:rsidR="005A443E" w:rsidRDefault="005A443E" w:rsidP="005A443E">
            <w:pPr>
              <w:rPr>
                <w:lang w:val="en-US"/>
              </w:rPr>
            </w:pPr>
          </w:p>
        </w:tc>
        <w:tc>
          <w:tcPr>
            <w:tcW w:w="3969" w:type="dxa"/>
          </w:tcPr>
          <w:p w:rsidR="005A443E" w:rsidRPr="005A443E" w:rsidRDefault="005A443E" w:rsidP="00AD614A">
            <w:pPr>
              <w:rPr>
                <w:lang w:val="en-US" w:bidi="ar-OM"/>
              </w:rPr>
            </w:pPr>
            <w:r w:rsidRPr="005A443E">
              <w:rPr>
                <w:lang w:val="en-US" w:bidi="ar-OM"/>
              </w:rPr>
              <w:t xml:space="preserve">“ˀahlan w sahlan b-axūye fūt </w:t>
            </w:r>
            <w:r>
              <w:rPr>
                <w:lang w:val="de-AT" w:bidi="ar-OM"/>
              </w:rPr>
              <w:t>ᵊ</w:t>
            </w:r>
            <w:r w:rsidRPr="005A443E">
              <w:rPr>
                <w:lang w:val="en-US" w:bidi="ar-OM"/>
              </w:rPr>
              <w:t>tfa</w:t>
            </w:r>
            <w:r>
              <w:rPr>
                <w:lang w:val="en-US" w:bidi="ar-OM"/>
              </w:rPr>
              <w:t xml:space="preserve">ḏ̣ḏ̣al!” faḏ̣ḏ̣alhum gūl bēš </w:t>
            </w:r>
            <w:r w:rsidR="003070E1">
              <w:rPr>
                <w:lang w:val="en-US" w:bidi="ar-OM"/>
              </w:rPr>
              <w:t>ṯalaṯ tiyyām yˁazzizūnhum ykarrmūnhum.</w:t>
            </w:r>
          </w:p>
        </w:tc>
        <w:tc>
          <w:tcPr>
            <w:tcW w:w="4253" w:type="dxa"/>
          </w:tcPr>
          <w:p w:rsidR="005A443E" w:rsidRPr="005A443E" w:rsidRDefault="005A443E" w:rsidP="005A443E">
            <w:pPr>
              <w:rPr>
                <w:lang w:val="en-US" w:bidi="ar-OM"/>
              </w:rPr>
            </w:pPr>
          </w:p>
        </w:tc>
      </w:tr>
      <w:tr w:rsidR="003070E1" w:rsidRPr="005A443E" w:rsidTr="005A443E">
        <w:tc>
          <w:tcPr>
            <w:tcW w:w="850" w:type="dxa"/>
          </w:tcPr>
          <w:p w:rsidR="003070E1" w:rsidRDefault="003070E1" w:rsidP="005A443E">
            <w:pPr>
              <w:rPr>
                <w:lang w:val="en-US"/>
              </w:rPr>
            </w:pPr>
          </w:p>
        </w:tc>
        <w:tc>
          <w:tcPr>
            <w:tcW w:w="3969" w:type="dxa"/>
          </w:tcPr>
          <w:p w:rsidR="003070E1" w:rsidRPr="005A443E" w:rsidRDefault="003070E1" w:rsidP="00AD614A">
            <w:pPr>
              <w:rPr>
                <w:lang w:val="en-US" w:bidi="ar-OM"/>
              </w:rPr>
            </w:pPr>
            <w:r>
              <w:rPr>
                <w:lang w:val="en-US" w:bidi="ar-OM"/>
              </w:rPr>
              <w:t>ˀiḥna ˀawwali ˀal-ˁarab aš-šyūx al-ˁašāyir awwali yōmin wāḥad yǧīhum xuṭṭār ṯalaṯ tiyyām mā yisˁalūnhum “bēš ṛāyiḥ bēš ǧāy?”</w:t>
            </w:r>
          </w:p>
        </w:tc>
        <w:tc>
          <w:tcPr>
            <w:tcW w:w="4253" w:type="dxa"/>
          </w:tcPr>
          <w:p w:rsidR="003070E1" w:rsidRPr="005A443E" w:rsidRDefault="003070E1" w:rsidP="005A443E">
            <w:pPr>
              <w:rPr>
                <w:lang w:val="en-US" w:bidi="ar-OM"/>
              </w:rPr>
            </w:pPr>
          </w:p>
        </w:tc>
      </w:tr>
      <w:tr w:rsidR="003070E1" w:rsidRPr="005A443E" w:rsidTr="005A443E">
        <w:tc>
          <w:tcPr>
            <w:tcW w:w="850" w:type="dxa"/>
          </w:tcPr>
          <w:p w:rsidR="003070E1" w:rsidRDefault="003070E1" w:rsidP="005A443E">
            <w:pPr>
              <w:rPr>
                <w:lang w:val="en-US"/>
              </w:rPr>
            </w:pPr>
          </w:p>
        </w:tc>
        <w:tc>
          <w:tcPr>
            <w:tcW w:w="3969" w:type="dxa"/>
          </w:tcPr>
          <w:p w:rsidR="003070E1" w:rsidRDefault="003070E1" w:rsidP="003070E1">
            <w:pPr>
              <w:rPr>
                <w:lang w:val="en-US" w:bidi="ar-OM"/>
              </w:rPr>
            </w:pPr>
            <w:r>
              <w:rPr>
                <w:lang w:val="en-US" w:bidi="ar-OM"/>
              </w:rPr>
              <w:t>mā ygūl bass yˁazzzu ykarrmu yḏ̣ayyfu yiṭˁamu w ysaggī, mā-yisˁalu b-aṯ-ṯāliṯ tiyyām ˁād.</w:t>
            </w:r>
          </w:p>
        </w:tc>
        <w:tc>
          <w:tcPr>
            <w:tcW w:w="4253" w:type="dxa"/>
          </w:tcPr>
          <w:p w:rsidR="003070E1" w:rsidRPr="005A443E"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Pr="003070E1" w:rsidRDefault="003070E1" w:rsidP="003070E1">
            <w:pPr>
              <w:rPr>
                <w:lang w:val="en-US" w:bidi="ar-OM"/>
              </w:rPr>
            </w:pPr>
            <w:r w:rsidRPr="003070E1">
              <w:rPr>
                <w:lang w:val="en-US" w:bidi="ar-OM"/>
              </w:rPr>
              <w:t xml:space="preserve">“yā xāṭir ar-rḥamān yā </w:t>
            </w:r>
            <w:r>
              <w:rPr>
                <w:lang w:val="en-US" w:bidi="ar-OM"/>
              </w:rPr>
              <w:t>ḏ̣ēfi bēš rāyiḥ bēš ǧāy?” walla ygūl “yā mˁazzib ar-rḥamān, yaˁni rāˁi l-bēt.</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r>
              <w:rPr>
                <w:lang w:val="en-US"/>
              </w:rPr>
              <w:t>2:10</w:t>
            </w:r>
          </w:p>
        </w:tc>
        <w:tc>
          <w:tcPr>
            <w:tcW w:w="3969" w:type="dxa"/>
          </w:tcPr>
          <w:p w:rsidR="003070E1" w:rsidRPr="003070E1" w:rsidRDefault="003070E1" w:rsidP="003070E1">
            <w:pPr>
              <w:rPr>
                <w:lang w:val="en-US" w:bidi="ar-OM"/>
              </w:rPr>
            </w:pPr>
            <w:r>
              <w:rPr>
                <w:lang w:val="en-US" w:bidi="ar-OM"/>
              </w:rPr>
              <w:t>yā mˁazzb ar-rḥamān iḥne ǧīne šēxi Šēx ˁNād darrib… iḥne ǧaˁad ᵊnfūt min hēne mū xāṭibhe [ˀāni ˀarīd asāwi yaġnīš]</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Default="003070E1" w:rsidP="003070E1">
            <w:pPr>
              <w:rPr>
                <w:lang w:val="en-US" w:bidi="ar-OM"/>
              </w:rPr>
            </w:pPr>
            <w:r>
              <w:rPr>
                <w:lang w:val="en-US" w:bidi="ar-OM"/>
              </w:rPr>
              <w:t>fitne min hēne ḏ̣yūf w gāl-illi [2:27-2:30] šēx Ismāˁīl ᵊtmurrūn ˁalē hināk in fittu min qādi sallmū-li ˁalē. [ḏ̣ayyfū] yḏ̣ayyifhum ᵊzlimt-in zēn.</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Default="003070E1" w:rsidP="001B043E">
            <w:pPr>
              <w:rPr>
                <w:lang w:val="en-US" w:bidi="ar-OM"/>
              </w:rPr>
            </w:pPr>
            <w:r>
              <w:rPr>
                <w:lang w:val="en-US" w:bidi="ar-OM"/>
              </w:rPr>
              <w:t xml:space="preserve">gāylī-lhum </w:t>
            </w:r>
            <w:r w:rsidR="001B043E">
              <w:rPr>
                <w:lang w:val="en-US" w:bidi="ar-OM"/>
              </w:rPr>
              <w:t>bēš ṛāyiḥ bēš ǧāy?” gāyil “waḷḷa la-ḥne rāyḥīn walla ǧāyīn, kullši mā-rrīd minnak. bass fitne min bass xiṭarnāk</w:t>
            </w:r>
          </w:p>
        </w:tc>
        <w:tc>
          <w:tcPr>
            <w:tcW w:w="4253" w:type="dxa"/>
          </w:tcPr>
          <w:p w:rsidR="003070E1" w:rsidRPr="003070E1" w:rsidRDefault="003070E1" w:rsidP="005A443E">
            <w:pPr>
              <w:rPr>
                <w:lang w:val="en-US" w:bidi="ar-OM"/>
              </w:rPr>
            </w:pPr>
          </w:p>
        </w:tc>
      </w:tr>
      <w:tr w:rsidR="001B043E" w:rsidRPr="003070E1" w:rsidTr="005A443E">
        <w:tc>
          <w:tcPr>
            <w:tcW w:w="850" w:type="dxa"/>
          </w:tcPr>
          <w:p w:rsidR="001B043E" w:rsidRDefault="001B043E" w:rsidP="005A443E">
            <w:pPr>
              <w:rPr>
                <w:lang w:val="en-US"/>
              </w:rPr>
            </w:pPr>
            <w:r>
              <w:rPr>
                <w:lang w:val="en-US"/>
              </w:rPr>
              <w:t>2:46</w:t>
            </w:r>
          </w:p>
        </w:tc>
        <w:tc>
          <w:tcPr>
            <w:tcW w:w="3969" w:type="dxa"/>
          </w:tcPr>
          <w:p w:rsidR="001B043E" w:rsidRDefault="001B043E" w:rsidP="001B043E">
            <w:pPr>
              <w:rPr>
                <w:lang w:val="en-US" w:bidi="ar-OM"/>
              </w:rPr>
            </w:pPr>
            <w:r>
              <w:rPr>
                <w:lang w:val="en-US" w:bidi="ar-OM"/>
              </w:rPr>
              <w:t>gāyil “ˀahlan wa-sahlan ˁala rāsi.” mū gāyl-ilhum mū xāṭib Sitt ˁAdle. hāḏa gāyim ˁād ᵊmdarribhum ǧāyīn ˁala Šēx ˁNād.</w:t>
            </w:r>
          </w:p>
        </w:tc>
        <w:tc>
          <w:tcPr>
            <w:tcW w:w="4253" w:type="dxa"/>
          </w:tcPr>
          <w:p w:rsidR="001B043E" w:rsidRPr="003070E1" w:rsidRDefault="001B043E" w:rsidP="005A443E">
            <w:pPr>
              <w:rPr>
                <w:lang w:val="en-US" w:bidi="ar-OM"/>
              </w:rPr>
            </w:pPr>
          </w:p>
        </w:tc>
      </w:tr>
      <w:tr w:rsidR="001B043E" w:rsidRPr="003070E1" w:rsidTr="005A443E">
        <w:tc>
          <w:tcPr>
            <w:tcW w:w="850" w:type="dxa"/>
          </w:tcPr>
          <w:p w:rsidR="001B043E" w:rsidRDefault="001B043E" w:rsidP="001B043E">
            <w:pPr>
              <w:rPr>
                <w:lang w:val="en-US"/>
              </w:rPr>
            </w:pPr>
            <w:r>
              <w:rPr>
                <w:lang w:val="en-US"/>
              </w:rPr>
              <w:t xml:space="preserve">2:57 </w:t>
            </w:r>
          </w:p>
        </w:tc>
        <w:tc>
          <w:tcPr>
            <w:tcW w:w="3969" w:type="dxa"/>
          </w:tcPr>
          <w:p w:rsidR="001B043E" w:rsidRDefault="001B043E" w:rsidP="001B043E">
            <w:pPr>
              <w:rPr>
                <w:lang w:val="en-US" w:bidi="ar-OM"/>
              </w:rPr>
            </w:pPr>
            <w:r>
              <w:rPr>
                <w:lang w:val="en-US" w:bidi="ar-OM"/>
              </w:rPr>
              <w:t>“waḷḷa, ˀal-wǧūh mī ˀal-wǧūh ǧāy waǧhu šēn al-ˁabid, al-ˁabid.</w:t>
            </w:r>
          </w:p>
        </w:tc>
        <w:tc>
          <w:tcPr>
            <w:tcW w:w="4253" w:type="dxa"/>
          </w:tcPr>
          <w:p w:rsidR="001B043E" w:rsidRPr="003070E1" w:rsidRDefault="001B043E" w:rsidP="005A443E">
            <w:pPr>
              <w:rPr>
                <w:lang w:val="en-US" w:bidi="ar-OM"/>
              </w:rPr>
            </w:pPr>
          </w:p>
        </w:tc>
      </w:tr>
      <w:tr w:rsidR="00A8599E" w:rsidRPr="003070E1" w:rsidTr="005A443E">
        <w:tc>
          <w:tcPr>
            <w:tcW w:w="850" w:type="dxa"/>
          </w:tcPr>
          <w:p w:rsidR="00A8599E" w:rsidRDefault="00A8599E" w:rsidP="001B043E">
            <w:pPr>
              <w:rPr>
                <w:lang w:val="en-US"/>
              </w:rPr>
            </w:pPr>
          </w:p>
        </w:tc>
        <w:tc>
          <w:tcPr>
            <w:tcW w:w="3969" w:type="dxa"/>
          </w:tcPr>
          <w:p w:rsidR="00A8599E" w:rsidRDefault="00A8599E" w:rsidP="001B043E">
            <w:pPr>
              <w:rPr>
                <w:lang w:val="en-US" w:bidi="ar-OM"/>
              </w:rPr>
            </w:pPr>
            <w:r>
              <w:rPr>
                <w:lang w:val="en-US" w:bidi="ar-OM"/>
              </w:rPr>
              <w:t>ᵊhnīye gāyil “yā ˁabdi! ˀiš-sāwēt mā sāwēt?” – “waḷḷa” gāyil “yā šēx ˁNād marrēna ˁala šēx, ˀismu šēx Ismāˁīl,</w:t>
            </w:r>
          </w:p>
        </w:tc>
        <w:tc>
          <w:tcPr>
            <w:tcW w:w="4253" w:type="dxa"/>
          </w:tcPr>
          <w:p w:rsidR="00A8599E" w:rsidRPr="003070E1" w:rsidRDefault="00A8599E" w:rsidP="005A443E">
            <w:pPr>
              <w:rPr>
                <w:lang w:val="en-US" w:bidi="ar-OM"/>
              </w:rPr>
            </w:pPr>
          </w:p>
        </w:tc>
      </w:tr>
      <w:tr w:rsidR="00A8599E" w:rsidRPr="003070E1" w:rsidTr="005A443E">
        <w:tc>
          <w:tcPr>
            <w:tcW w:w="850" w:type="dxa"/>
          </w:tcPr>
          <w:p w:rsidR="00A8599E" w:rsidRDefault="00A8599E" w:rsidP="001B043E">
            <w:pPr>
              <w:rPr>
                <w:lang w:val="en-US"/>
              </w:rPr>
            </w:pPr>
          </w:p>
        </w:tc>
        <w:tc>
          <w:tcPr>
            <w:tcW w:w="3969" w:type="dxa"/>
          </w:tcPr>
          <w:p w:rsidR="00A8599E" w:rsidRPr="00E1237C" w:rsidRDefault="00A8599E" w:rsidP="00E1237C">
            <w:pPr>
              <w:rPr>
                <w:lang w:val="en-US" w:bidi="ar-OM"/>
              </w:rPr>
            </w:pPr>
            <w:r w:rsidRPr="00E1237C">
              <w:rPr>
                <w:lang w:val="en-US" w:bidi="ar-OM"/>
              </w:rPr>
              <w:t>ˀabu Sitte</w:t>
            </w:r>
            <w:r w:rsidR="00E1237C" w:rsidRPr="00E1237C">
              <w:rPr>
                <w:lang w:val="en-US" w:bidi="ar-OM"/>
              </w:rPr>
              <w:t>, lā huwwa yigbal wa-l</w:t>
            </w:r>
            <w:r w:rsidR="00E1237C">
              <w:rPr>
                <w:lang w:val="en-US" w:bidi="ar-OM"/>
              </w:rPr>
              <w:t>ā</w:t>
            </w:r>
            <w:r w:rsidR="00E1237C" w:rsidRPr="00E1237C">
              <w:rPr>
                <w:lang w:val="en-US" w:bidi="ar-OM"/>
              </w:rPr>
              <w:t xml:space="preserve"> Sitte tigbal. </w:t>
            </w:r>
            <w:r w:rsidR="00E1237C">
              <w:rPr>
                <w:lang w:val="en-US" w:bidi="ar-OM"/>
              </w:rPr>
              <w:t>mā yigbalūnak, mā-yrīdūnak.</w:t>
            </w:r>
          </w:p>
        </w:tc>
        <w:tc>
          <w:tcPr>
            <w:tcW w:w="4253" w:type="dxa"/>
          </w:tcPr>
          <w:p w:rsidR="00A8599E" w:rsidRPr="003070E1" w:rsidRDefault="00A8599E" w:rsidP="005A443E">
            <w:pPr>
              <w:rPr>
                <w:lang w:val="en-US" w:bidi="ar-OM"/>
              </w:rPr>
            </w:pPr>
          </w:p>
        </w:tc>
      </w:tr>
      <w:tr w:rsidR="00E1237C" w:rsidRPr="003070E1" w:rsidTr="005A443E">
        <w:tc>
          <w:tcPr>
            <w:tcW w:w="850" w:type="dxa"/>
          </w:tcPr>
          <w:p w:rsidR="00E1237C" w:rsidRDefault="00E1237C" w:rsidP="001B043E">
            <w:pPr>
              <w:rPr>
                <w:lang w:val="en-US"/>
              </w:rPr>
            </w:pPr>
          </w:p>
        </w:tc>
        <w:tc>
          <w:tcPr>
            <w:tcW w:w="3969" w:type="dxa"/>
          </w:tcPr>
          <w:p w:rsidR="00E1237C" w:rsidRPr="00E1237C" w:rsidRDefault="00E1237C" w:rsidP="00E1237C">
            <w:pPr>
              <w:rPr>
                <w:lang w:val="en-US" w:bidi="ar-OM"/>
              </w:rPr>
            </w:pPr>
            <w:r>
              <w:rPr>
                <w:lang w:val="en-US" w:bidi="ar-OM"/>
              </w:rPr>
              <w:t>ygūl ‘hāḏa minhu? hāḏa minhu? ta-yxaṭib ᵊbnayyti? ˀāni šnōn anṭī ḥurma? hāḏa minhu? hāḏa hayy?’</w:t>
            </w:r>
            <w:r w:rsidR="00013CE9">
              <w:rPr>
                <w:lang w:val="en-US" w:bidi="ar-OM"/>
              </w:rPr>
              <w:t>”</w:t>
            </w:r>
          </w:p>
        </w:tc>
        <w:tc>
          <w:tcPr>
            <w:tcW w:w="4253" w:type="dxa"/>
          </w:tcPr>
          <w:p w:rsidR="00E1237C" w:rsidRPr="003070E1" w:rsidRDefault="00E1237C" w:rsidP="005A443E">
            <w:pPr>
              <w:rPr>
                <w:lang w:val="en-US" w:bidi="ar-OM"/>
              </w:rPr>
            </w:pPr>
          </w:p>
        </w:tc>
      </w:tr>
      <w:tr w:rsidR="00E1237C" w:rsidRPr="003070E1" w:rsidTr="005A443E">
        <w:tc>
          <w:tcPr>
            <w:tcW w:w="850" w:type="dxa"/>
          </w:tcPr>
          <w:p w:rsidR="00E1237C" w:rsidRDefault="00013CE9" w:rsidP="001B043E">
            <w:pPr>
              <w:rPr>
                <w:lang w:val="en-US"/>
              </w:rPr>
            </w:pPr>
            <w:r>
              <w:rPr>
                <w:lang w:val="en-US"/>
              </w:rPr>
              <w:t>3:21</w:t>
            </w:r>
          </w:p>
        </w:tc>
        <w:tc>
          <w:tcPr>
            <w:tcW w:w="3969" w:type="dxa"/>
          </w:tcPr>
          <w:p w:rsidR="00E1237C" w:rsidRDefault="00013CE9" w:rsidP="00E1237C">
            <w:pPr>
              <w:rPr>
                <w:lang w:val="en-US" w:bidi="ar-OM"/>
              </w:rPr>
            </w:pPr>
            <w:r>
              <w:rPr>
                <w:lang w:val="en-US" w:bidi="ar-OM"/>
              </w:rPr>
              <w:t>gāyim yḥači ˁalē zād ysibbu ysibbu yaˁni ysibbu.</w:t>
            </w:r>
          </w:p>
        </w:tc>
        <w:tc>
          <w:tcPr>
            <w:tcW w:w="4253" w:type="dxa"/>
          </w:tcPr>
          <w:p w:rsidR="00E1237C" w:rsidRPr="003070E1" w:rsidRDefault="00E1237C" w:rsidP="005A443E">
            <w:pPr>
              <w:rPr>
                <w:lang w:val="en-US" w:bidi="ar-OM"/>
              </w:rPr>
            </w:pPr>
          </w:p>
        </w:tc>
      </w:tr>
      <w:tr w:rsidR="00013CE9" w:rsidRPr="003070E1" w:rsidTr="005A443E">
        <w:tc>
          <w:tcPr>
            <w:tcW w:w="850" w:type="dxa"/>
          </w:tcPr>
          <w:p w:rsidR="00013CE9" w:rsidRDefault="00013CE9" w:rsidP="001B043E">
            <w:pPr>
              <w:rPr>
                <w:lang w:val="en-US"/>
              </w:rPr>
            </w:pPr>
          </w:p>
        </w:tc>
        <w:tc>
          <w:tcPr>
            <w:tcW w:w="3969" w:type="dxa"/>
          </w:tcPr>
          <w:p w:rsidR="00013CE9" w:rsidRDefault="00013CE9" w:rsidP="00E1237C">
            <w:pPr>
              <w:rPr>
                <w:lang w:val="en-US" w:bidi="ar-OM"/>
              </w:rPr>
            </w:pPr>
            <w:r>
              <w:rPr>
                <w:lang w:val="en-US" w:bidi="ar-OM"/>
              </w:rPr>
              <w:t>šēx ˁNād gāyil “aḷḷa ˀaḷḷa, yā rabbi!” gāyil “az-zlime haḏāk ˀāni ˀal aˁarfu ˀāni lāzim mā ysibbni.</w:t>
            </w:r>
          </w:p>
        </w:tc>
        <w:tc>
          <w:tcPr>
            <w:tcW w:w="4253" w:type="dxa"/>
          </w:tcPr>
          <w:p w:rsidR="00013CE9" w:rsidRPr="003070E1" w:rsidRDefault="00013CE9" w:rsidP="005A443E">
            <w:pPr>
              <w:rPr>
                <w:lang w:val="en-US" w:bidi="ar-OM"/>
              </w:rPr>
            </w:pPr>
          </w:p>
        </w:tc>
      </w:tr>
      <w:tr w:rsidR="00013CE9" w:rsidRPr="003070E1" w:rsidTr="005A443E">
        <w:tc>
          <w:tcPr>
            <w:tcW w:w="850" w:type="dxa"/>
          </w:tcPr>
          <w:p w:rsidR="00013CE9" w:rsidRDefault="00013CE9" w:rsidP="001B043E">
            <w:pPr>
              <w:rPr>
                <w:lang w:val="en-US"/>
              </w:rPr>
            </w:pPr>
          </w:p>
        </w:tc>
        <w:tc>
          <w:tcPr>
            <w:tcW w:w="3969" w:type="dxa"/>
          </w:tcPr>
          <w:p w:rsidR="00013CE9" w:rsidRDefault="00013CE9" w:rsidP="00013CE9">
            <w:pPr>
              <w:rPr>
                <w:lang w:val="en-US" w:bidi="ar-OM"/>
              </w:rPr>
            </w:pPr>
            <w:r>
              <w:rPr>
                <w:lang w:val="en-US" w:bidi="ar-OM"/>
              </w:rPr>
              <w:t>mā bēni w bēnu qēr az-zēn? mā bēni w bēnu qēr az-zēn? ˀaš-šīt az-zēne w-al… aṣ-</w:t>
            </w:r>
            <w:r>
              <w:t>ṣudgit az-zēne w-al-ˁirfe al-maḥabbt az-zēne</w:t>
            </w:r>
            <w:r w:rsidR="00C223EA">
              <w:t xml:space="preserve"> </w:t>
            </w:r>
            <w:r w:rsidR="002A7CFC">
              <w:t>w-al-</w:t>
            </w:r>
            <w:r w:rsidR="002A7CFC" w:rsidRPr="002A7CFC">
              <w:rPr>
                <w:color w:val="00B050"/>
              </w:rPr>
              <w:t>haǧit</w:t>
            </w:r>
            <w:r w:rsidR="002A7CFC">
              <w:t xml:space="preserve"> az-zēne tststs aḷḷa ˀaḷḷa!”</w:t>
            </w:r>
            <w:r>
              <w:rPr>
                <w:lang w:val="en-US" w:bidi="ar-OM"/>
              </w:rPr>
              <w:t xml:space="preserve"> </w:t>
            </w:r>
          </w:p>
        </w:tc>
        <w:tc>
          <w:tcPr>
            <w:tcW w:w="4253" w:type="dxa"/>
          </w:tcPr>
          <w:p w:rsidR="00013CE9" w:rsidRPr="003070E1" w:rsidRDefault="00013CE9" w:rsidP="005A443E">
            <w:pPr>
              <w:rPr>
                <w:lang w:val="en-US" w:bidi="ar-OM"/>
              </w:rPr>
            </w:pPr>
          </w:p>
        </w:tc>
      </w:tr>
      <w:tr w:rsidR="002A7CFC" w:rsidRPr="003070E1" w:rsidTr="005A443E">
        <w:tc>
          <w:tcPr>
            <w:tcW w:w="850" w:type="dxa"/>
          </w:tcPr>
          <w:p w:rsidR="002A7CFC" w:rsidRDefault="002A7CFC" w:rsidP="001B043E">
            <w:pPr>
              <w:rPr>
                <w:lang w:val="en-US"/>
              </w:rPr>
            </w:pPr>
          </w:p>
        </w:tc>
        <w:tc>
          <w:tcPr>
            <w:tcW w:w="3969" w:type="dxa"/>
          </w:tcPr>
          <w:p w:rsidR="002A7CFC" w:rsidRDefault="002A7CFC" w:rsidP="00361C43">
            <w:pPr>
              <w:rPr>
                <w:lang w:val="en-US" w:bidi="ar-OM"/>
              </w:rPr>
            </w:pPr>
            <w:r>
              <w:rPr>
                <w:lang w:val="en-US" w:bidi="ar-OM"/>
              </w:rPr>
              <w:t xml:space="preserve">gāyim yiftakir šēx ˁNād aḷḷa yōm yōmēn ṯalāṯ gāyim nahār </w:t>
            </w:r>
            <w:r w:rsidR="00361C43">
              <w:rPr>
                <w:lang w:val="en-US" w:bidi="ar-OM"/>
              </w:rPr>
              <w:t>ᵊ</w:t>
            </w:r>
            <w:r>
              <w:rPr>
                <w:lang w:val="en-US" w:bidi="ar-OM"/>
              </w:rPr>
              <w:t>rkab farasak wḥadu w yaḷḷa. ˁala šex Ismāˁīl.</w:t>
            </w:r>
          </w:p>
        </w:tc>
        <w:tc>
          <w:tcPr>
            <w:tcW w:w="4253" w:type="dxa"/>
          </w:tcPr>
          <w:p w:rsidR="002A7CFC" w:rsidRPr="003070E1" w:rsidRDefault="002A7CFC" w:rsidP="005A443E">
            <w:pPr>
              <w:rPr>
                <w:lang w:val="en-US" w:bidi="ar-OM"/>
              </w:rPr>
            </w:pPr>
          </w:p>
        </w:tc>
      </w:tr>
      <w:tr w:rsidR="002A7CFC" w:rsidRPr="00361C43" w:rsidTr="005A443E">
        <w:tc>
          <w:tcPr>
            <w:tcW w:w="850" w:type="dxa"/>
          </w:tcPr>
          <w:p w:rsidR="002A7CFC" w:rsidRDefault="002A7CFC" w:rsidP="001B043E">
            <w:pPr>
              <w:rPr>
                <w:lang w:val="en-US"/>
              </w:rPr>
            </w:pPr>
          </w:p>
        </w:tc>
        <w:tc>
          <w:tcPr>
            <w:tcW w:w="3969" w:type="dxa"/>
          </w:tcPr>
          <w:p w:rsidR="002A7CFC" w:rsidRPr="00361C43" w:rsidRDefault="00361C43" w:rsidP="00361C43">
            <w:pPr>
              <w:rPr>
                <w:lang w:val="en-US" w:bidi="ar-OM"/>
              </w:rPr>
            </w:pPr>
            <w:r>
              <w:rPr>
                <w:lang w:val="en-US" w:bidi="ar-OM"/>
              </w:rPr>
              <w:t xml:space="preserve">rāyiḥ ǧāyhum ˁalē yōmin wāṣilhum. </w:t>
            </w:r>
            <w:r w:rsidRPr="00361C43">
              <w:rPr>
                <w:lang w:val="en-US" w:bidi="ar-OM"/>
              </w:rPr>
              <w:t xml:space="preserve">“ˀahlan ahlan </w:t>
            </w:r>
            <w:r>
              <w:rPr>
                <w:lang w:val="en-US" w:bidi="ar-OM"/>
              </w:rPr>
              <w:t>ᵊ</w:t>
            </w:r>
            <w:r w:rsidRPr="00361C43">
              <w:rPr>
                <w:lang w:val="en-US" w:bidi="ar-OM"/>
              </w:rPr>
              <w:t>b-šēx ˁNād!</w:t>
            </w:r>
            <w:r>
              <w:rPr>
                <w:lang w:val="en-US" w:bidi="ar-OM"/>
              </w:rPr>
              <w:t xml:space="preserve"> ˀahlēn b-aš-šēx!”</w:t>
            </w:r>
          </w:p>
        </w:tc>
        <w:tc>
          <w:tcPr>
            <w:tcW w:w="4253" w:type="dxa"/>
          </w:tcPr>
          <w:p w:rsidR="002A7CFC" w:rsidRPr="00361C43" w:rsidRDefault="002A7CFC" w:rsidP="005A443E">
            <w:pPr>
              <w:rPr>
                <w:lang w:val="en-US" w:bidi="ar-OM"/>
              </w:rPr>
            </w:pPr>
          </w:p>
        </w:tc>
      </w:tr>
      <w:tr w:rsidR="00361C43" w:rsidRPr="00361C43" w:rsidTr="005A443E">
        <w:tc>
          <w:tcPr>
            <w:tcW w:w="850" w:type="dxa"/>
          </w:tcPr>
          <w:p w:rsidR="00361C43" w:rsidRDefault="00361C43" w:rsidP="001B043E">
            <w:pPr>
              <w:rPr>
                <w:lang w:val="en-US"/>
              </w:rPr>
            </w:pPr>
          </w:p>
        </w:tc>
        <w:tc>
          <w:tcPr>
            <w:tcW w:w="3969" w:type="dxa"/>
          </w:tcPr>
          <w:p w:rsidR="00361C43" w:rsidRDefault="00361C43" w:rsidP="00361C43">
            <w:pPr>
              <w:rPr>
                <w:lang w:val="en-US" w:bidi="ar-OM"/>
              </w:rPr>
            </w:pPr>
            <w:r>
              <w:rPr>
                <w:lang w:val="en-US" w:bidi="ar-OM"/>
              </w:rPr>
              <w:t xml:space="preserve">ḥitt yōminnu mḥawwil m-al-faras ḥāṭṭīn ǧawwā </w:t>
            </w:r>
            <w:r w:rsidRPr="004A0350">
              <w:rPr>
                <w:color w:val="00B050"/>
                <w:lang w:val="en-US" w:bidi="ar-OM"/>
              </w:rPr>
              <w:t>fiǧǧe</w:t>
            </w:r>
            <w:r>
              <w:rPr>
                <w:lang w:val="en-US" w:bidi="ar-OM"/>
              </w:rPr>
              <w:t xml:space="preserve"> xālīye </w:t>
            </w:r>
            <w:r w:rsidR="004A0350">
              <w:rPr>
                <w:lang w:val="en-US" w:bidi="ar-OM"/>
              </w:rPr>
              <w:t>mā-yxallūn ḥitt riǧlu tluxx al-gāˁ.</w:t>
            </w:r>
          </w:p>
        </w:tc>
        <w:tc>
          <w:tcPr>
            <w:tcW w:w="4253" w:type="dxa"/>
          </w:tcPr>
          <w:p w:rsidR="00361C43" w:rsidRPr="00361C43" w:rsidRDefault="00361C43" w:rsidP="005A443E">
            <w:pPr>
              <w:rPr>
                <w:lang w:val="en-US" w:bidi="ar-OM"/>
              </w:rPr>
            </w:pPr>
          </w:p>
        </w:tc>
      </w:tr>
      <w:tr w:rsidR="004A0350" w:rsidRPr="00361C43" w:rsidTr="005A443E">
        <w:tc>
          <w:tcPr>
            <w:tcW w:w="850" w:type="dxa"/>
          </w:tcPr>
          <w:p w:rsidR="004A0350" w:rsidRDefault="004A0350" w:rsidP="001B043E">
            <w:pPr>
              <w:rPr>
                <w:lang w:val="en-US"/>
              </w:rPr>
            </w:pPr>
            <w:r>
              <w:rPr>
                <w:lang w:val="en-US"/>
              </w:rPr>
              <w:t>4:08</w:t>
            </w:r>
          </w:p>
        </w:tc>
        <w:tc>
          <w:tcPr>
            <w:tcW w:w="3969" w:type="dxa"/>
          </w:tcPr>
          <w:p w:rsidR="004A0350" w:rsidRDefault="004A0350" w:rsidP="00361C43">
            <w:pPr>
              <w:rPr>
                <w:lang w:val="en-US" w:bidi="ar-OM"/>
              </w:rPr>
            </w:pPr>
            <w:r>
              <w:rPr>
                <w:lang w:val="en-US" w:bidi="ar-OM"/>
              </w:rPr>
              <w:t xml:space="preserve">“ˀahlēn yā flān! ˀahlēn yā šēx ˁNād!” w šēx Ismāˁīl mətxattmu </w:t>
            </w:r>
            <w:r w:rsidR="00AE119C">
              <w:rPr>
                <w:lang w:val="en-US" w:bidi="ar-OM"/>
              </w:rPr>
              <w:t>“waḷḷa yā xūye!”</w:t>
            </w:r>
          </w:p>
        </w:tc>
        <w:tc>
          <w:tcPr>
            <w:tcW w:w="4253" w:type="dxa"/>
          </w:tcPr>
          <w:p w:rsidR="004A0350" w:rsidRPr="00361C43" w:rsidRDefault="004A0350" w:rsidP="005A443E">
            <w:pPr>
              <w:rPr>
                <w:lang w:val="en-US" w:bidi="ar-OM"/>
              </w:rPr>
            </w:pPr>
          </w:p>
        </w:tc>
      </w:tr>
      <w:tr w:rsidR="00AE119C" w:rsidRPr="00361C43" w:rsidTr="005A443E">
        <w:tc>
          <w:tcPr>
            <w:tcW w:w="850" w:type="dxa"/>
          </w:tcPr>
          <w:p w:rsidR="00AE119C" w:rsidRDefault="00AE119C" w:rsidP="001B043E">
            <w:pPr>
              <w:rPr>
                <w:lang w:val="en-US"/>
              </w:rPr>
            </w:pPr>
            <w:r>
              <w:rPr>
                <w:lang w:val="en-US"/>
              </w:rPr>
              <w:t>4:18</w:t>
            </w:r>
          </w:p>
        </w:tc>
        <w:tc>
          <w:tcPr>
            <w:tcW w:w="3969" w:type="dxa"/>
          </w:tcPr>
          <w:p w:rsidR="00AE119C" w:rsidRPr="00841436" w:rsidRDefault="00AE119C" w:rsidP="00361C43">
            <w:pPr>
              <w:rPr>
                <w:lang w:val="en-US" w:bidi="ar-OM"/>
              </w:rPr>
            </w:pPr>
            <w:r>
              <w:rPr>
                <w:lang w:val="en-US" w:bidi="ar-OM"/>
              </w:rPr>
              <w:t xml:space="preserve">ǧāˁid ˁindu gāyil “xayyo, ˀamis ˁabdi yōmin fāt min </w:t>
            </w:r>
            <w:r w:rsidR="00841436" w:rsidRPr="00841436">
              <w:rPr>
                <w:lang w:val="en-US" w:bidi="ar-OM"/>
              </w:rPr>
              <w:t>h</w:t>
            </w:r>
            <w:r w:rsidR="00841436">
              <w:rPr>
                <w:lang w:val="en-US" w:bidi="ar-OM"/>
              </w:rPr>
              <w:t>ēne ǧākum, mā marrkum? mā darrabit ˁabdi ˁalēkum?”</w:t>
            </w:r>
          </w:p>
        </w:tc>
        <w:tc>
          <w:tcPr>
            <w:tcW w:w="4253" w:type="dxa"/>
          </w:tcPr>
          <w:p w:rsidR="00AE119C" w:rsidRPr="00361C43" w:rsidRDefault="00AE119C" w:rsidP="005A443E">
            <w:pPr>
              <w:rPr>
                <w:lang w:val="en-US" w:bidi="ar-OM"/>
              </w:rPr>
            </w:pPr>
          </w:p>
        </w:tc>
      </w:tr>
      <w:tr w:rsidR="00841436" w:rsidRPr="00361C43" w:rsidTr="005A443E">
        <w:tc>
          <w:tcPr>
            <w:tcW w:w="850" w:type="dxa"/>
          </w:tcPr>
          <w:p w:rsidR="00841436" w:rsidRDefault="00841436" w:rsidP="001B043E">
            <w:pPr>
              <w:rPr>
                <w:lang w:val="en-US"/>
              </w:rPr>
            </w:pPr>
          </w:p>
        </w:tc>
        <w:tc>
          <w:tcPr>
            <w:tcW w:w="3969" w:type="dxa"/>
          </w:tcPr>
          <w:p w:rsidR="00841436" w:rsidRDefault="00841436" w:rsidP="00361C43">
            <w:pPr>
              <w:rPr>
                <w:lang w:val="en-US" w:bidi="ar-OM"/>
              </w:rPr>
            </w:pPr>
            <w:r>
              <w:rPr>
                <w:lang w:val="en-US" w:bidi="ar-OM"/>
              </w:rPr>
              <w:t>gāl “ˀī darrabit. saˁannā bēš ṛāyiḥ bēš ǧāy? mā gāl-linna šī! bass gāl fitit w šēxi gāl in rəḥtu qādi tiḏ̣ayyafū ˁin</w:t>
            </w:r>
            <w:r w:rsidR="006F7851">
              <w:rPr>
                <w:lang w:val="en-US" w:bidi="ar-OM"/>
              </w:rPr>
              <w:t>i</w:t>
            </w:r>
            <w:r>
              <w:rPr>
                <w:lang w:val="en-US" w:bidi="ar-OM"/>
              </w:rPr>
              <w:t>d šēx Ismāˁīl</w:t>
            </w:r>
            <w:r w:rsidR="006F7851">
              <w:rPr>
                <w:lang w:val="en-US" w:bidi="ar-OM"/>
              </w:rPr>
              <w:t>, tiḏ̣ayyafne ˁindu [ˁindak].”</w:t>
            </w:r>
          </w:p>
        </w:tc>
        <w:tc>
          <w:tcPr>
            <w:tcW w:w="4253" w:type="dxa"/>
          </w:tcPr>
          <w:p w:rsidR="00841436" w:rsidRPr="00361C43" w:rsidRDefault="00841436" w:rsidP="005A443E">
            <w:pPr>
              <w:rPr>
                <w:lang w:val="en-US" w:bidi="ar-OM"/>
              </w:rPr>
            </w:pPr>
          </w:p>
        </w:tc>
      </w:tr>
      <w:tr w:rsidR="006F7851" w:rsidRPr="00361C43" w:rsidTr="005A443E">
        <w:tc>
          <w:tcPr>
            <w:tcW w:w="850" w:type="dxa"/>
          </w:tcPr>
          <w:p w:rsidR="006F7851" w:rsidRDefault="006F7851" w:rsidP="001B043E">
            <w:pPr>
              <w:rPr>
                <w:lang w:val="en-US"/>
              </w:rPr>
            </w:pPr>
          </w:p>
        </w:tc>
        <w:tc>
          <w:tcPr>
            <w:tcW w:w="3969" w:type="dxa"/>
          </w:tcPr>
          <w:p w:rsidR="006F7851" w:rsidRDefault="006F7851" w:rsidP="00361C43">
            <w:pPr>
              <w:rPr>
                <w:lang w:val="en-US" w:bidi="ar-OM"/>
              </w:rPr>
            </w:pPr>
            <w:r>
              <w:rPr>
                <w:lang w:val="en-US" w:bidi="ar-OM"/>
              </w:rPr>
              <w:t xml:space="preserve">gāyil “mā rād minhum šī?” gāyil “lā!” – “mā gāl-ilkum šī?” gāyil “lā!” gāyil “ˁaǧal xayyo, ˀāni arīd bintak. </w:t>
            </w:r>
            <w:r w:rsidR="00BA5009">
              <w:rPr>
                <w:lang w:val="en-US" w:bidi="ar-OM"/>
              </w:rPr>
              <w:t xml:space="preserve">Sitte ˁAdle </w:t>
            </w:r>
            <w:r>
              <w:rPr>
                <w:lang w:val="en-US" w:bidi="ar-OM"/>
              </w:rPr>
              <w:t>axaṭibha liyye zawǧe tinṭīhe?”</w:t>
            </w:r>
          </w:p>
        </w:tc>
        <w:tc>
          <w:tcPr>
            <w:tcW w:w="4253" w:type="dxa"/>
          </w:tcPr>
          <w:p w:rsidR="006F7851" w:rsidRPr="00361C43" w:rsidRDefault="006F7851" w:rsidP="005A443E">
            <w:pPr>
              <w:rPr>
                <w:lang w:val="en-US" w:bidi="ar-OM"/>
              </w:rPr>
            </w:pPr>
          </w:p>
        </w:tc>
      </w:tr>
      <w:tr w:rsidR="006F7851" w:rsidRPr="00361C43" w:rsidTr="005A443E">
        <w:tc>
          <w:tcPr>
            <w:tcW w:w="850" w:type="dxa"/>
          </w:tcPr>
          <w:p w:rsidR="006F7851" w:rsidRDefault="006F7851" w:rsidP="001B043E">
            <w:pPr>
              <w:rPr>
                <w:lang w:val="en-US"/>
              </w:rPr>
            </w:pPr>
          </w:p>
        </w:tc>
        <w:tc>
          <w:tcPr>
            <w:tcW w:w="3969" w:type="dxa"/>
          </w:tcPr>
          <w:p w:rsidR="006F7851" w:rsidRDefault="006F7851" w:rsidP="008258A6">
            <w:pPr>
              <w:rPr>
                <w:lang w:val="en-US" w:bidi="ar-OM"/>
              </w:rPr>
            </w:pPr>
            <w:r>
              <w:rPr>
                <w:lang w:val="en-US" w:bidi="ar-OM"/>
              </w:rPr>
              <w:t>gāyil “gūmu ǧahhzūhā! ḥāḏ̣ṛa. wāṣlitak!</w:t>
            </w:r>
            <w:r>
              <w:rPr>
                <w:rStyle w:val="Funotenzeichen"/>
                <w:lang w:val="en-US" w:bidi="ar-OM"/>
              </w:rPr>
              <w:footnoteReference w:id="98"/>
            </w:r>
            <w:r w:rsidR="008258A6">
              <w:rPr>
                <w:lang w:val="en-US" w:bidi="ar-OM"/>
              </w:rPr>
              <w:t xml:space="preserve"> ˀinṭētak yāha.” ᵊmraččib </w:t>
            </w:r>
            <w:r w:rsidR="00BA5009">
              <w:rPr>
                <w:lang w:val="en-US" w:bidi="ar-OM"/>
              </w:rPr>
              <w:t xml:space="preserve">Sitte ˁAdle </w:t>
            </w:r>
            <w:r w:rsidR="008258A6">
              <w:rPr>
                <w:lang w:val="en-US" w:bidi="ar-OM"/>
              </w:rPr>
              <w:t>waṛā b-al-faras w ǧāyibhe ˁa-l-bēt, ˁala bētu.</w:t>
            </w:r>
          </w:p>
        </w:tc>
        <w:tc>
          <w:tcPr>
            <w:tcW w:w="4253" w:type="dxa"/>
          </w:tcPr>
          <w:p w:rsidR="006F7851" w:rsidRPr="00361C43" w:rsidRDefault="006F7851" w:rsidP="005A443E">
            <w:pPr>
              <w:rPr>
                <w:lang w:val="en-US" w:bidi="ar-OM"/>
              </w:rPr>
            </w:pPr>
          </w:p>
        </w:tc>
      </w:tr>
      <w:tr w:rsidR="008258A6" w:rsidRPr="00361C43" w:rsidTr="005A443E">
        <w:tc>
          <w:tcPr>
            <w:tcW w:w="850" w:type="dxa"/>
          </w:tcPr>
          <w:p w:rsidR="008258A6" w:rsidRDefault="00AA4DDE" w:rsidP="001B043E">
            <w:pPr>
              <w:rPr>
                <w:lang w:val="en-US"/>
              </w:rPr>
            </w:pPr>
            <w:r>
              <w:rPr>
                <w:lang w:val="en-US"/>
              </w:rPr>
              <w:t>5:00</w:t>
            </w:r>
          </w:p>
        </w:tc>
        <w:tc>
          <w:tcPr>
            <w:tcW w:w="3969" w:type="dxa"/>
          </w:tcPr>
          <w:p w:rsidR="008258A6" w:rsidRDefault="00AA4DDE" w:rsidP="008258A6">
            <w:pPr>
              <w:rPr>
                <w:lang w:val="en-US" w:bidi="ar-OM"/>
              </w:rPr>
            </w:pPr>
            <w:r>
              <w:rPr>
                <w:lang w:val="en-US" w:bidi="ar-OM"/>
              </w:rPr>
              <w:t>yōminnu ǧāyibhe ˁala bētu ṣayiḥ il ˁabdu gāyil “ˀigaf ta_rīd ašūf!” ṣāyiḥ il ˁabud gāyil “yā ˁabdi taˁāl!” gāl “yā šēxi!”</w:t>
            </w:r>
          </w:p>
        </w:tc>
        <w:tc>
          <w:tcPr>
            <w:tcW w:w="4253" w:type="dxa"/>
          </w:tcPr>
          <w:p w:rsidR="008258A6" w:rsidRPr="00361C43" w:rsidRDefault="008258A6" w:rsidP="005A443E">
            <w:pPr>
              <w:rPr>
                <w:lang w:val="en-US" w:bidi="ar-OM"/>
              </w:rPr>
            </w:pPr>
          </w:p>
        </w:tc>
      </w:tr>
      <w:tr w:rsidR="00AA4DDE" w:rsidRPr="00361C43" w:rsidTr="005A443E">
        <w:tc>
          <w:tcPr>
            <w:tcW w:w="850" w:type="dxa"/>
          </w:tcPr>
          <w:p w:rsidR="00AA4DDE" w:rsidRDefault="00AA4DDE" w:rsidP="001B043E">
            <w:pPr>
              <w:rPr>
                <w:lang w:val="en-US"/>
              </w:rPr>
            </w:pPr>
          </w:p>
        </w:tc>
        <w:tc>
          <w:tcPr>
            <w:tcW w:w="3969" w:type="dxa"/>
          </w:tcPr>
          <w:p w:rsidR="00AA4DDE" w:rsidRDefault="00AA4DDE" w:rsidP="008258A6">
            <w:pPr>
              <w:rPr>
                <w:lang w:val="en-US" w:bidi="ar-OM"/>
              </w:rPr>
            </w:pPr>
            <w:r>
              <w:rPr>
                <w:lang w:val="en-US" w:bidi="ar-OM"/>
              </w:rPr>
              <w:t xml:space="preserve">gāyil “yā ˀāni ˀamis darrabtak ˁala šēx Ismāˁīl ta-txaṭb-illi </w:t>
            </w:r>
            <w:r w:rsidR="00BA5009">
              <w:rPr>
                <w:lang w:val="en-US" w:bidi="ar-OM"/>
              </w:rPr>
              <w:t>Sitte ˁAdle w-inte ˁalēš riḥit š-gilt-illu ˁaǧal?”</w:t>
            </w:r>
          </w:p>
        </w:tc>
        <w:tc>
          <w:tcPr>
            <w:tcW w:w="4253" w:type="dxa"/>
          </w:tcPr>
          <w:p w:rsidR="00AA4DDE" w:rsidRPr="00361C43" w:rsidRDefault="00AA4DDE" w:rsidP="005A443E">
            <w:pPr>
              <w:rPr>
                <w:lang w:val="en-US" w:bidi="ar-OM"/>
              </w:rPr>
            </w:pPr>
          </w:p>
        </w:tc>
      </w:tr>
      <w:tr w:rsidR="00BA5009" w:rsidRPr="00361C43" w:rsidTr="005A443E">
        <w:tc>
          <w:tcPr>
            <w:tcW w:w="850" w:type="dxa"/>
          </w:tcPr>
          <w:p w:rsidR="00BA5009" w:rsidRDefault="00BA5009" w:rsidP="001B043E">
            <w:pPr>
              <w:rPr>
                <w:lang w:val="en-US"/>
              </w:rPr>
            </w:pPr>
            <w:r>
              <w:rPr>
                <w:lang w:val="en-US"/>
              </w:rPr>
              <w:t>5:27</w:t>
            </w:r>
          </w:p>
        </w:tc>
        <w:tc>
          <w:tcPr>
            <w:tcW w:w="3969" w:type="dxa"/>
          </w:tcPr>
          <w:p w:rsidR="00BA5009" w:rsidRDefault="00BA5009" w:rsidP="008258A6">
            <w:pPr>
              <w:rPr>
                <w:lang w:val="en-US" w:bidi="ar-OM"/>
              </w:rPr>
            </w:pPr>
            <w:r>
              <w:rPr>
                <w:lang w:val="en-US" w:bidi="ar-OM"/>
              </w:rPr>
              <w:t>gāyil “yā šēx ˁNād! ˀinte yōminnak darrabitni gilt-illi ‘ˀāni ˀarīd adarrbak ᵊtrūḥ ᵊtxaṭb-illi Sitte ˁAdle’ w gilt-illi</w:t>
            </w:r>
          </w:p>
        </w:tc>
        <w:tc>
          <w:tcPr>
            <w:tcW w:w="4253" w:type="dxa"/>
          </w:tcPr>
          <w:p w:rsidR="00BA5009" w:rsidRPr="00361C43" w:rsidRDefault="00BA5009" w:rsidP="005A443E">
            <w:pPr>
              <w:rPr>
                <w:lang w:val="en-US" w:bidi="ar-OM"/>
              </w:rPr>
            </w:pPr>
          </w:p>
        </w:tc>
      </w:tr>
      <w:tr w:rsidR="00BA5009" w:rsidRPr="00361C43" w:rsidTr="005A443E">
        <w:tc>
          <w:tcPr>
            <w:tcW w:w="850" w:type="dxa"/>
          </w:tcPr>
          <w:p w:rsidR="00BA5009" w:rsidRDefault="00BA5009" w:rsidP="001B043E">
            <w:pPr>
              <w:rPr>
                <w:lang w:val="en-US"/>
              </w:rPr>
            </w:pPr>
          </w:p>
          <w:p w:rsidR="00257048" w:rsidRDefault="00257048" w:rsidP="001B043E">
            <w:pPr>
              <w:rPr>
                <w:lang w:val="en-US"/>
              </w:rPr>
            </w:pPr>
          </w:p>
        </w:tc>
        <w:tc>
          <w:tcPr>
            <w:tcW w:w="3969" w:type="dxa"/>
          </w:tcPr>
          <w:p w:rsidR="00BA5009" w:rsidRDefault="00BA5009" w:rsidP="008258A6">
            <w:pPr>
              <w:rPr>
                <w:lang w:val="en-US" w:bidi="ar-OM"/>
              </w:rPr>
            </w:pPr>
            <w:r>
              <w:rPr>
                <w:lang w:val="en-US" w:bidi="ar-OM"/>
              </w:rPr>
              <w:t xml:space="preserve">‘sāw ˁala ḥalībak!’ w yā šēxi al-ˁaff minnak āni ḥalībi ḥarām w šīt az-zēne lā trīdhe minni. </w:t>
            </w:r>
          </w:p>
        </w:tc>
        <w:tc>
          <w:tcPr>
            <w:tcW w:w="4253" w:type="dxa"/>
          </w:tcPr>
          <w:p w:rsidR="00BA5009" w:rsidRPr="00361C43" w:rsidRDefault="00BA5009" w:rsidP="005A443E">
            <w:pPr>
              <w:rPr>
                <w:lang w:val="en-US" w:bidi="ar-OM"/>
              </w:rPr>
            </w:pPr>
          </w:p>
        </w:tc>
      </w:tr>
      <w:tr w:rsidR="00BA5009" w:rsidRPr="00BA5009" w:rsidTr="005A443E">
        <w:tc>
          <w:tcPr>
            <w:tcW w:w="850" w:type="dxa"/>
          </w:tcPr>
          <w:p w:rsidR="00BA5009" w:rsidRDefault="00BA5009" w:rsidP="001B043E">
            <w:pPr>
              <w:rPr>
                <w:lang w:val="en-US"/>
              </w:rPr>
            </w:pPr>
          </w:p>
        </w:tc>
        <w:tc>
          <w:tcPr>
            <w:tcW w:w="3969" w:type="dxa"/>
          </w:tcPr>
          <w:p w:rsidR="00BA5009" w:rsidRPr="00BA5009" w:rsidRDefault="00BA5009" w:rsidP="008258A6">
            <w:pPr>
              <w:rPr>
                <w:lang w:val="en-US" w:bidi="ar-OM"/>
              </w:rPr>
            </w:pPr>
            <w:r w:rsidRPr="00BA5009">
              <w:rPr>
                <w:lang w:val="en-US" w:bidi="ar-OM"/>
              </w:rPr>
              <w:t>gilt-illi ‘sāw ˁala ḥalībak w-</w:t>
            </w:r>
            <w:r>
              <w:rPr>
                <w:lang w:val="en-US" w:bidi="ar-OM"/>
              </w:rPr>
              <w:t xml:space="preserve">āni ḥalībi ḥarām. ḥalībi mū ḥalāl ta_rūḥ axaṭb-illak </w:t>
            </w:r>
            <w:r w:rsidR="00F871C6">
              <w:rPr>
                <w:lang w:val="en-US" w:bidi="ar-OM"/>
              </w:rPr>
              <w:t>ˁala ḥalībi.”</w:t>
            </w:r>
          </w:p>
        </w:tc>
        <w:tc>
          <w:tcPr>
            <w:tcW w:w="4253" w:type="dxa"/>
          </w:tcPr>
          <w:p w:rsidR="00BA5009" w:rsidRPr="00BA5009" w:rsidRDefault="00BA5009" w:rsidP="005A443E">
            <w:pPr>
              <w:rPr>
                <w:lang w:val="en-US" w:bidi="ar-OM"/>
              </w:rPr>
            </w:pPr>
          </w:p>
        </w:tc>
      </w:tr>
      <w:tr w:rsidR="00B54C68" w:rsidRPr="00BA5009" w:rsidTr="005A443E">
        <w:tc>
          <w:tcPr>
            <w:tcW w:w="850" w:type="dxa"/>
          </w:tcPr>
          <w:p w:rsidR="00B54C68" w:rsidRDefault="00B54C68" w:rsidP="001B043E">
            <w:pPr>
              <w:rPr>
                <w:lang w:val="en-US"/>
              </w:rPr>
            </w:pPr>
          </w:p>
        </w:tc>
        <w:tc>
          <w:tcPr>
            <w:tcW w:w="3969" w:type="dxa"/>
          </w:tcPr>
          <w:p w:rsidR="00B54C68" w:rsidRPr="00BA5009" w:rsidRDefault="00B54C68" w:rsidP="008258A6">
            <w:pPr>
              <w:rPr>
                <w:lang w:val="en-US" w:bidi="ar-OM"/>
              </w:rPr>
            </w:pPr>
            <w:r w:rsidRPr="00B54C68">
              <w:rPr>
                <w:color w:val="00B050"/>
                <w:lang w:val="en-US" w:bidi="ar-OM"/>
              </w:rPr>
              <w:t>w gəḏ̣ab w čān yugḏ̣ub</w:t>
            </w:r>
            <w:r w:rsidR="00F60964">
              <w:rPr>
                <w:color w:val="00B050"/>
                <w:lang w:val="en-US" w:bidi="ar-OM"/>
              </w:rPr>
              <w:t xml:space="preserve"> </w:t>
            </w:r>
            <w:r w:rsidR="00F60964">
              <w:t>w gāl “ˀinte,</w:t>
            </w:r>
            <w:r>
              <w:rPr>
                <w:lang w:val="en-US" w:bidi="ar-OM"/>
              </w:rPr>
              <w:t xml:space="preserve"> ˁind-in ḥalībak ḥarām</w:t>
            </w:r>
            <w:r w:rsidR="00F60964">
              <w:rPr>
                <w:lang w:val="en-US" w:bidi="ar-OM"/>
              </w:rPr>
              <w:t>”</w:t>
            </w:r>
            <w:r>
              <w:rPr>
                <w:lang w:val="en-US" w:bidi="ar-OM"/>
              </w:rPr>
              <w:t xml:space="preserve"> </w:t>
            </w:r>
            <w:r w:rsidR="00F60964">
              <w:rPr>
                <w:lang w:val="en-US" w:bidi="ar-OM"/>
              </w:rPr>
              <w:t>gāl “xayyo hātū-lu sēf, hātū-lu sēf.”</w:t>
            </w:r>
          </w:p>
        </w:tc>
        <w:tc>
          <w:tcPr>
            <w:tcW w:w="4253" w:type="dxa"/>
          </w:tcPr>
          <w:p w:rsidR="00B54C68" w:rsidRPr="00BA5009" w:rsidRDefault="00B54C68" w:rsidP="005A443E">
            <w:pPr>
              <w:rPr>
                <w:lang w:val="en-US" w:bidi="ar-OM"/>
              </w:rPr>
            </w:pPr>
          </w:p>
        </w:tc>
      </w:tr>
      <w:tr w:rsidR="00F60964" w:rsidRPr="00BA5009" w:rsidTr="005A443E">
        <w:tc>
          <w:tcPr>
            <w:tcW w:w="850" w:type="dxa"/>
          </w:tcPr>
          <w:p w:rsidR="00F60964" w:rsidRDefault="00F60964" w:rsidP="001B043E">
            <w:pPr>
              <w:rPr>
                <w:lang w:val="en-US"/>
              </w:rPr>
            </w:pPr>
          </w:p>
        </w:tc>
        <w:tc>
          <w:tcPr>
            <w:tcW w:w="3969" w:type="dxa"/>
          </w:tcPr>
          <w:p w:rsidR="00F60964" w:rsidRPr="00F60964" w:rsidRDefault="00F60964" w:rsidP="008258A6">
            <w:r w:rsidRPr="00F60964">
              <w:t>čān</w:t>
            </w:r>
            <w:r>
              <w:t xml:space="preserve"> yǧīb-lu as-sēf w yhuff källtu </w:t>
            </w:r>
            <w:r w:rsidR="007103A7">
              <w:t>w ygūl “ˁind-in ḥalībak ḥarām ši-ddawwir ˁindi?” čān yhuff källtu w-al-misˁale gəḏ̣at. salāmtak w-al-ˁāfye!</w:t>
            </w:r>
          </w:p>
        </w:tc>
        <w:tc>
          <w:tcPr>
            <w:tcW w:w="4253" w:type="dxa"/>
          </w:tcPr>
          <w:p w:rsidR="00F60964" w:rsidRPr="00BA5009" w:rsidRDefault="00F60964" w:rsidP="005A443E">
            <w:pPr>
              <w:rPr>
                <w:lang w:val="en-US" w:bidi="ar-OM"/>
              </w:rPr>
            </w:pPr>
          </w:p>
        </w:tc>
      </w:tr>
    </w:tbl>
    <w:p w:rsidR="00735198" w:rsidRPr="00BC0614" w:rsidRDefault="00735198" w:rsidP="00735198">
      <w:pPr>
        <w:pStyle w:val="berschrift2"/>
        <w:rPr>
          <w:noProof/>
          <w:lang w:val="en-US"/>
        </w:rPr>
      </w:pPr>
      <w:r w:rsidRPr="00BC0614">
        <w:rPr>
          <w:noProof/>
          <w:lang w:val="en-US"/>
        </w:rPr>
        <w:t>Urfa-10</w:t>
      </w:r>
      <w:r>
        <w:rPr>
          <w:noProof/>
          <w:lang w:val="en-US"/>
        </w:rPr>
        <w:t>6</w:t>
      </w:r>
      <w:r w:rsidRPr="00BC0614">
        <w:rPr>
          <w:noProof/>
          <w:lang w:val="en-US"/>
        </w:rPr>
        <w:t xml:space="preserve">: </w:t>
      </w:r>
      <w:r>
        <w:rPr>
          <w:noProof/>
          <w:lang w:val="en-US"/>
        </w:rPr>
        <w:t xml:space="preserve">When I went to Ankara </w:t>
      </w:r>
      <w:r w:rsidRPr="00735198">
        <w:t>[</w:t>
      </w:r>
      <w:r>
        <w:t>new</w:t>
      </w:r>
      <w:r w:rsidRPr="00735198">
        <w:t>]</w:t>
      </w:r>
    </w:p>
    <w:p w:rsidR="00735198" w:rsidRPr="00BC0614" w:rsidRDefault="00735198" w:rsidP="00735198">
      <w:pPr>
        <w:pStyle w:val="Liste"/>
        <w:rPr>
          <w:lang w:val="en-US"/>
        </w:rPr>
      </w:pPr>
      <w:r w:rsidRPr="00BC0614">
        <w:rPr>
          <w:noProof/>
          <w:lang w:val="en-US"/>
        </w:rPr>
        <w:t xml:space="preserve">Ḥaǧǧ Mamdūḥ Badir [geb. ca. 1930]: </w:t>
      </w:r>
      <w:r w:rsidRPr="00BC0614">
        <w:rPr>
          <w:lang w:val="en-US"/>
        </w:rPr>
        <w:t>12.5.2010</w:t>
      </w:r>
    </w:p>
    <w:p w:rsidR="00735198" w:rsidRPr="00C93879" w:rsidRDefault="00735198" w:rsidP="00735198">
      <w:pPr>
        <w:pStyle w:val="Liste"/>
        <w:rPr>
          <w:lang w:val="de-AT"/>
        </w:rPr>
      </w:pPr>
      <w:r w:rsidRPr="00C93879">
        <w:rPr>
          <w:lang w:val="de-AT"/>
        </w:rPr>
        <w:t>Im Ort Tall Xarma/Sorallı</w:t>
      </w:r>
    </w:p>
    <w:p w:rsidR="00735198" w:rsidRPr="00C93879" w:rsidRDefault="00735198" w:rsidP="00735198">
      <w:pPr>
        <w:rPr>
          <w:noProof/>
          <w:lang w:val="de-AT"/>
        </w:rPr>
      </w:pPr>
    </w:p>
    <w:tbl>
      <w:tblPr>
        <w:tblStyle w:val="Tabellenraster"/>
        <w:tblW w:w="0" w:type="auto"/>
        <w:tblLook w:val="04A0" w:firstRow="1" w:lastRow="0" w:firstColumn="1" w:lastColumn="0" w:noHBand="0" w:noVBand="1"/>
      </w:tblPr>
      <w:tblGrid>
        <w:gridCol w:w="850"/>
        <w:gridCol w:w="3969"/>
        <w:gridCol w:w="4252"/>
      </w:tblGrid>
      <w:tr w:rsidR="00735198" w:rsidRPr="00181331" w:rsidTr="0016117B">
        <w:tc>
          <w:tcPr>
            <w:tcW w:w="850" w:type="dxa"/>
          </w:tcPr>
          <w:p w:rsidR="00735198" w:rsidRPr="00BC0614" w:rsidRDefault="00735198" w:rsidP="001812FF">
            <w:pPr>
              <w:rPr>
                <w:iCs/>
                <w:noProof/>
                <w:lang w:val="en-US"/>
              </w:rPr>
            </w:pPr>
            <w:r>
              <w:rPr>
                <w:iCs/>
                <w:noProof/>
                <w:lang w:val="en-US"/>
              </w:rPr>
              <w:t>0</w:t>
            </w:r>
            <w:r w:rsidR="001812FF">
              <w:rPr>
                <w:iCs/>
                <w:noProof/>
                <w:lang w:val="en-US"/>
              </w:rPr>
              <w:t>:</w:t>
            </w:r>
            <w:r>
              <w:rPr>
                <w:iCs/>
                <w:noProof/>
                <w:lang w:val="en-US"/>
              </w:rPr>
              <w:t>1</w:t>
            </w:r>
            <w:r w:rsidR="001812FF">
              <w:rPr>
                <w:iCs/>
                <w:noProof/>
                <w:lang w:val="en-US"/>
              </w:rPr>
              <w:t>0</w:t>
            </w:r>
          </w:p>
        </w:tc>
        <w:tc>
          <w:tcPr>
            <w:tcW w:w="3969" w:type="dxa"/>
          </w:tcPr>
          <w:p w:rsidR="00735198" w:rsidRPr="007F5DBD" w:rsidRDefault="001812FF" w:rsidP="0016117B">
            <w:pPr>
              <w:rPr>
                <w:iCs/>
                <w:noProof/>
                <w:lang w:val="en-US"/>
              </w:rPr>
            </w:pPr>
            <w:r>
              <w:rPr>
                <w:iCs/>
                <w:noProof/>
                <w:lang w:val="en-US"/>
              </w:rPr>
              <w:t xml:space="preserve">ˀāni ruḥit b-al-basabōrt Anqaṛa [a]sāwi vīze. – vīze ˁala Sūrya? – ˁala Sūrīye yōmin čān b-Anqaṛa. </w:t>
            </w:r>
          </w:p>
        </w:tc>
        <w:tc>
          <w:tcPr>
            <w:tcW w:w="4252" w:type="dxa"/>
          </w:tcPr>
          <w:p w:rsidR="00735198" w:rsidRPr="00723D03" w:rsidRDefault="00735198" w:rsidP="0016117B"/>
        </w:tc>
      </w:tr>
      <w:tr w:rsidR="001812FF" w:rsidRPr="00181331" w:rsidTr="0016117B">
        <w:tc>
          <w:tcPr>
            <w:tcW w:w="850" w:type="dxa"/>
          </w:tcPr>
          <w:p w:rsidR="001812FF" w:rsidRDefault="001812FF" w:rsidP="001812FF">
            <w:pPr>
              <w:rPr>
                <w:iCs/>
                <w:noProof/>
                <w:lang w:val="en-US"/>
              </w:rPr>
            </w:pPr>
          </w:p>
        </w:tc>
        <w:tc>
          <w:tcPr>
            <w:tcW w:w="3969" w:type="dxa"/>
          </w:tcPr>
          <w:p w:rsidR="001812FF" w:rsidRDefault="001812FF" w:rsidP="0016117B">
            <w:pPr>
              <w:rPr>
                <w:iCs/>
                <w:noProof/>
                <w:lang w:val="en-US"/>
              </w:rPr>
            </w:pPr>
            <w:r>
              <w:rPr>
                <w:iCs/>
                <w:noProof/>
                <w:lang w:val="en-US"/>
              </w:rPr>
              <w:t>ˀibin Ḥāfiḏ̣ al-Asad ismu Bassām</w:t>
            </w:r>
            <w:r>
              <w:rPr>
                <w:rStyle w:val="Funotenzeichen"/>
                <w:iCs/>
                <w:noProof/>
                <w:lang w:val="en-US"/>
              </w:rPr>
              <w:footnoteReference w:id="99"/>
            </w:r>
            <w:r>
              <w:rPr>
                <w:iCs/>
                <w:noProof/>
                <w:lang w:val="en-US"/>
              </w:rPr>
              <w:t xml:space="preserve"> māt</w:t>
            </w:r>
            <w:r w:rsidR="00B332B5">
              <w:rPr>
                <w:iCs/>
                <w:noProof/>
                <w:lang w:val="en-US"/>
              </w:rPr>
              <w:t>. yōminnu māt min xawāli zād mātaw nās, ˀan-nōb ahali yrīdūn ar-rōḥa ˁat-taˁzīye.</w:t>
            </w:r>
          </w:p>
        </w:tc>
        <w:tc>
          <w:tcPr>
            <w:tcW w:w="4252" w:type="dxa"/>
          </w:tcPr>
          <w:p w:rsidR="001812FF" w:rsidRPr="00B332B5" w:rsidRDefault="001812FF" w:rsidP="0016117B">
            <w:pPr>
              <w:rPr>
                <w:lang w:val="en-US"/>
              </w:rPr>
            </w:pPr>
          </w:p>
        </w:tc>
      </w:tr>
      <w:tr w:rsidR="00B332B5" w:rsidRPr="00181331" w:rsidTr="0016117B">
        <w:tc>
          <w:tcPr>
            <w:tcW w:w="850" w:type="dxa"/>
          </w:tcPr>
          <w:p w:rsidR="00B332B5" w:rsidRDefault="008D0EFE" w:rsidP="001812FF">
            <w:pPr>
              <w:rPr>
                <w:iCs/>
                <w:noProof/>
                <w:lang w:val="en-US"/>
              </w:rPr>
            </w:pPr>
            <w:r>
              <w:rPr>
                <w:iCs/>
                <w:noProof/>
                <w:lang w:val="en-US"/>
              </w:rPr>
              <w:t>0:51</w:t>
            </w:r>
          </w:p>
        </w:tc>
        <w:tc>
          <w:tcPr>
            <w:tcW w:w="3969" w:type="dxa"/>
          </w:tcPr>
          <w:p w:rsidR="00B332B5" w:rsidRDefault="008D0EFE" w:rsidP="0016117B">
            <w:pPr>
              <w:rPr>
                <w:iCs/>
                <w:noProof/>
                <w:lang w:val="en-US"/>
              </w:rPr>
            </w:pPr>
            <w:r>
              <w:rPr>
                <w:iCs/>
                <w:noProof/>
                <w:lang w:val="en-US"/>
              </w:rPr>
              <w:t>ˀad-dinye šte, məṭar, barid, məṣāri mā-fi, w hāḏi tibči tgūl allä arūḥ ahali mayytīn, amān dumān gālat</w:t>
            </w:r>
          </w:p>
        </w:tc>
        <w:tc>
          <w:tcPr>
            <w:tcW w:w="4252" w:type="dxa"/>
          </w:tcPr>
          <w:p w:rsidR="00B332B5" w:rsidRPr="00B332B5" w:rsidRDefault="00B332B5" w:rsidP="0016117B">
            <w:pPr>
              <w:rPr>
                <w:lang w:val="en-US"/>
              </w:rPr>
            </w:pPr>
          </w:p>
        </w:tc>
      </w:tr>
      <w:tr w:rsidR="008D0EFE" w:rsidRPr="00181331" w:rsidTr="0016117B">
        <w:tc>
          <w:tcPr>
            <w:tcW w:w="850" w:type="dxa"/>
          </w:tcPr>
          <w:p w:rsidR="008D0EFE" w:rsidRDefault="008D0EFE" w:rsidP="001812FF">
            <w:pPr>
              <w:rPr>
                <w:iCs/>
                <w:noProof/>
                <w:lang w:val="en-US"/>
              </w:rPr>
            </w:pPr>
          </w:p>
        </w:tc>
        <w:tc>
          <w:tcPr>
            <w:tcW w:w="3969" w:type="dxa"/>
          </w:tcPr>
          <w:p w:rsidR="008D0EFE" w:rsidRDefault="008D0EFE" w:rsidP="0016117B">
            <w:pPr>
              <w:rPr>
                <w:iCs/>
                <w:noProof/>
                <w:lang w:val="en-US"/>
              </w:rPr>
            </w:pPr>
            <w:r>
              <w:rPr>
                <w:iCs/>
                <w:noProof/>
                <w:lang w:val="en-US"/>
              </w:rPr>
              <w:t xml:space="preserve">lā, ˀāni ˀaǧal aṭfiš yā ṣabbūri ˀaḷḷa sāwēt basabōrt ḥagg ᵊrkūb mā bī. </w:t>
            </w:r>
          </w:p>
        </w:tc>
        <w:tc>
          <w:tcPr>
            <w:tcW w:w="4252" w:type="dxa"/>
          </w:tcPr>
          <w:p w:rsidR="008D0EFE" w:rsidRPr="00B332B5" w:rsidRDefault="008D0EFE" w:rsidP="0016117B">
            <w:pPr>
              <w:rPr>
                <w:lang w:val="en-US"/>
              </w:rPr>
            </w:pPr>
          </w:p>
        </w:tc>
      </w:tr>
      <w:tr w:rsidR="008D0EFE" w:rsidRPr="00181331" w:rsidTr="0016117B">
        <w:tc>
          <w:tcPr>
            <w:tcW w:w="850" w:type="dxa"/>
          </w:tcPr>
          <w:p w:rsidR="008D0EFE" w:rsidRDefault="008D0EFE" w:rsidP="001812FF">
            <w:pPr>
              <w:rPr>
                <w:iCs/>
                <w:noProof/>
                <w:lang w:val="en-US"/>
              </w:rPr>
            </w:pPr>
          </w:p>
        </w:tc>
        <w:tc>
          <w:tcPr>
            <w:tcW w:w="3969" w:type="dxa"/>
          </w:tcPr>
          <w:p w:rsidR="008D0EFE" w:rsidRDefault="008D0EFE" w:rsidP="0016117B">
            <w:pPr>
              <w:rPr>
                <w:iCs/>
                <w:noProof/>
                <w:lang w:val="en-US"/>
              </w:rPr>
            </w:pPr>
            <w:r>
              <w:rPr>
                <w:iCs/>
                <w:noProof/>
                <w:lang w:val="en-US"/>
              </w:rPr>
              <w:t>ˀal-ˁarab čiṯīr ṛāḥat l-Istanbūl šī. rčibit min mid</w:t>
            </w:r>
            <w:r w:rsidR="00D044D6">
              <w:rPr>
                <w:iCs/>
                <w:noProof/>
                <w:lang w:val="en-US"/>
              </w:rPr>
              <w:t>īnt ar-Raha ḥawwalt b-al-ˁOsmallīye, bī ˁarab.</w:t>
            </w:r>
          </w:p>
        </w:tc>
        <w:tc>
          <w:tcPr>
            <w:tcW w:w="4252" w:type="dxa"/>
          </w:tcPr>
          <w:p w:rsidR="008D0EFE" w:rsidRPr="00B332B5" w:rsidRDefault="008D0EFE" w:rsidP="0016117B">
            <w:pPr>
              <w:rPr>
                <w:lang w:val="en-US"/>
              </w:rPr>
            </w:pPr>
          </w:p>
        </w:tc>
      </w:tr>
      <w:tr w:rsidR="00D044D6" w:rsidRPr="00181331" w:rsidTr="0016117B">
        <w:tc>
          <w:tcPr>
            <w:tcW w:w="850" w:type="dxa"/>
          </w:tcPr>
          <w:p w:rsidR="00D044D6" w:rsidRDefault="00D044D6" w:rsidP="001812FF">
            <w:pPr>
              <w:rPr>
                <w:iCs/>
                <w:noProof/>
                <w:lang w:val="en-US"/>
              </w:rPr>
            </w:pPr>
          </w:p>
        </w:tc>
        <w:tc>
          <w:tcPr>
            <w:tcW w:w="3969" w:type="dxa"/>
          </w:tcPr>
          <w:p w:rsidR="00D044D6" w:rsidRDefault="00D044D6" w:rsidP="0016117B">
            <w:pPr>
              <w:rPr>
                <w:iCs/>
                <w:noProof/>
                <w:lang w:val="en-US"/>
              </w:rPr>
            </w:pPr>
            <w:r>
              <w:rPr>
                <w:iCs/>
                <w:noProof/>
                <w:lang w:val="en-US"/>
              </w:rPr>
              <w:t xml:space="preserve">bitit ˁidhum aṣ-ṣubuḥ humma </w:t>
            </w:r>
            <w:r w:rsidR="008748E9">
              <w:rPr>
                <w:iCs/>
                <w:noProof/>
                <w:lang w:val="en-US"/>
              </w:rPr>
              <w:t>ˀ</w:t>
            </w:r>
            <w:r>
              <w:rPr>
                <w:iCs/>
                <w:noProof/>
                <w:lang w:val="en-US"/>
              </w:rPr>
              <w:t>irkabōni</w:t>
            </w:r>
            <w:r w:rsidR="008748E9">
              <w:rPr>
                <w:iCs/>
                <w:noProof/>
                <w:lang w:val="en-US"/>
              </w:rPr>
              <w:t>, ˀinṭaw ḥagg al-bāṣ l-Āḏane.</w:t>
            </w:r>
          </w:p>
        </w:tc>
        <w:tc>
          <w:tcPr>
            <w:tcW w:w="4252" w:type="dxa"/>
          </w:tcPr>
          <w:p w:rsidR="00D044D6" w:rsidRPr="00B332B5" w:rsidRDefault="00D044D6" w:rsidP="0016117B">
            <w:pPr>
              <w:rPr>
                <w:lang w:val="en-US"/>
              </w:rPr>
            </w:pPr>
          </w:p>
        </w:tc>
      </w:tr>
      <w:tr w:rsidR="008748E9" w:rsidRPr="008748E9" w:rsidTr="0016117B">
        <w:tc>
          <w:tcPr>
            <w:tcW w:w="850" w:type="dxa"/>
          </w:tcPr>
          <w:p w:rsidR="008748E9" w:rsidRDefault="008748E9" w:rsidP="001812FF">
            <w:pPr>
              <w:rPr>
                <w:iCs/>
                <w:noProof/>
                <w:lang w:val="en-US"/>
              </w:rPr>
            </w:pPr>
            <w:r>
              <w:rPr>
                <w:iCs/>
                <w:noProof/>
                <w:lang w:val="en-US"/>
              </w:rPr>
              <w:t>1:46</w:t>
            </w:r>
          </w:p>
        </w:tc>
        <w:tc>
          <w:tcPr>
            <w:tcW w:w="3969" w:type="dxa"/>
          </w:tcPr>
          <w:p w:rsidR="008748E9" w:rsidRPr="004311CB" w:rsidRDefault="008748E9" w:rsidP="004311CB">
            <w:pPr>
              <w:rPr>
                <w:lang w:val="en-US"/>
              </w:rPr>
            </w:pPr>
            <w:r w:rsidRPr="008748E9">
              <w:rPr>
                <w:iCs/>
                <w:noProof/>
                <w:lang w:val="en-US"/>
              </w:rPr>
              <w:t>ḥawwalt b-Āḏane, bitit b-Āḏane</w:t>
            </w:r>
            <w:r>
              <w:rPr>
                <w:iCs/>
                <w:noProof/>
                <w:lang w:val="en-US"/>
              </w:rPr>
              <w:t xml:space="preserve"> ˁid Bini Nmēr</w:t>
            </w:r>
            <w:r w:rsidR="004311CB">
              <w:rPr>
                <w:iCs/>
                <w:noProof/>
                <w:lang w:val="en-US"/>
              </w:rPr>
              <w:t xml:space="preserve">, ˁinid Ḥāǧǧ Ḥamze, </w:t>
            </w:r>
            <w:r w:rsidR="000E1D15">
              <w:rPr>
                <w:lang w:val="en-US"/>
              </w:rPr>
              <w:t>ˀaḷḷa yirḥamu.</w:t>
            </w:r>
          </w:p>
        </w:tc>
        <w:tc>
          <w:tcPr>
            <w:tcW w:w="4252" w:type="dxa"/>
          </w:tcPr>
          <w:p w:rsidR="008748E9" w:rsidRPr="008748E9" w:rsidRDefault="008748E9"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Pr="008748E9" w:rsidRDefault="000E1D15" w:rsidP="000E1D15">
            <w:pPr>
              <w:rPr>
                <w:iCs/>
                <w:noProof/>
                <w:lang w:val="en-US"/>
              </w:rPr>
            </w:pPr>
            <w:r>
              <w:rPr>
                <w:iCs/>
                <w:noProof/>
                <w:lang w:val="en-US"/>
              </w:rPr>
              <w:t>ˀaṣ-ṣubuḥ irkabni b-al-bāṣ huwwa la-ˀAngaṛa, giṭaˁ fīš gāl maˁ as-salāma, ruḥit la-ˀAngaṛa.</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r>
              <w:rPr>
                <w:iCs/>
                <w:noProof/>
                <w:lang w:val="en-US"/>
              </w:rPr>
              <w:t>2:20</w:t>
            </w:r>
          </w:p>
        </w:tc>
        <w:tc>
          <w:tcPr>
            <w:tcW w:w="3969" w:type="dxa"/>
          </w:tcPr>
          <w:p w:rsidR="000E1D15" w:rsidRDefault="000E1D15" w:rsidP="000E1D15">
            <w:pPr>
              <w:rPr>
                <w:iCs/>
                <w:noProof/>
                <w:lang w:val="en-US"/>
              </w:rPr>
            </w:pPr>
            <w:r>
              <w:rPr>
                <w:iCs/>
                <w:noProof/>
                <w:lang w:val="en-US"/>
              </w:rPr>
              <w:t>ḥawwalt ad-dinye ṭālˁit aš-šamis, barid, ruḥit ˁa-l-gunṣul š-isimha ˀal bīhe l-qunṣul?</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Čankaya, Čankaya, Čankaya hināk ruḥit lissaˁ maḥḥad fākk mā-fi ḥade.</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nōbetči ṣāḥ ˁalayye “hā, ˀiš-bī? gel gel!” ruḥit ˁalē b-kulbe nōbatči ˁind al-gunṣul, gilt-illu “basabōrt, basabōrt hāā.”</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mā-fi ḥade ha-s-sāˁa. sāˁat dokuz konur geli sāˁa li-l-ˁašra, tisˁa.</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r>
              <w:rPr>
                <w:iCs/>
                <w:noProof/>
                <w:lang w:val="en-US"/>
              </w:rPr>
              <w:t>3:35</w:t>
            </w:r>
          </w:p>
        </w:tc>
        <w:tc>
          <w:tcPr>
            <w:tcW w:w="3969" w:type="dxa"/>
          </w:tcPr>
          <w:p w:rsidR="000E1D15" w:rsidRDefault="000E1D15" w:rsidP="000E1D15">
            <w:pPr>
              <w:rPr>
                <w:iCs/>
                <w:noProof/>
                <w:lang w:val="en-US"/>
              </w:rPr>
            </w:pPr>
            <w:r>
              <w:rPr>
                <w:iCs/>
                <w:noProof/>
                <w:lang w:val="en-US"/>
              </w:rPr>
              <w:t>w daḥḥag ˁalayye. bardān məṭar. gāl soğuk bardān eywalla, fakk al-ᵊhnīye, fakk al-ᵊhnīye, bī ṣōba flān kursi, gaˁadit.</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16117B" w:rsidP="000E1D15">
            <w:pPr>
              <w:rPr>
                <w:iCs/>
                <w:noProof/>
                <w:lang w:val="en-US"/>
              </w:rPr>
            </w:pPr>
            <w:r>
              <w:rPr>
                <w:iCs/>
                <w:noProof/>
                <w:lang w:val="en-US"/>
              </w:rPr>
              <w:t>bī gahwači ṣāḥ ˁalē čāy inṭāni səqāṛa ˀē. ˀē ˀāni bardān, taˁbān ǧīt baˁīd. ṯari ˁugub āni nāyim.</w:t>
            </w:r>
          </w:p>
        </w:tc>
        <w:tc>
          <w:tcPr>
            <w:tcW w:w="4252" w:type="dxa"/>
          </w:tcPr>
          <w:p w:rsidR="000E1D15" w:rsidRPr="008748E9" w:rsidRDefault="000E1D15" w:rsidP="0016117B">
            <w:pPr>
              <w:rPr>
                <w:lang w:val="en-US"/>
              </w:rPr>
            </w:pPr>
          </w:p>
        </w:tc>
      </w:tr>
      <w:tr w:rsidR="0016117B" w:rsidRPr="008748E9" w:rsidTr="0016117B">
        <w:tc>
          <w:tcPr>
            <w:tcW w:w="850" w:type="dxa"/>
          </w:tcPr>
          <w:p w:rsidR="0016117B" w:rsidRDefault="0016117B" w:rsidP="001812FF">
            <w:pPr>
              <w:rPr>
                <w:iCs/>
                <w:noProof/>
                <w:lang w:val="en-US"/>
              </w:rPr>
            </w:pPr>
          </w:p>
        </w:tc>
        <w:tc>
          <w:tcPr>
            <w:tcW w:w="3969" w:type="dxa"/>
          </w:tcPr>
          <w:p w:rsidR="0016117B" w:rsidRDefault="0016117B" w:rsidP="000E1D15">
            <w:pPr>
              <w:rPr>
                <w:iCs/>
                <w:noProof/>
                <w:lang w:val="en-US"/>
              </w:rPr>
            </w:pPr>
            <w:r>
              <w:rPr>
                <w:iCs/>
                <w:noProof/>
                <w:lang w:val="en-US"/>
              </w:rPr>
              <w:t xml:space="preserve">ˀas-sāˁa tisˁa ˀāni nāyim huwwa </w:t>
            </w:r>
            <w:r w:rsidR="00EB347E">
              <w:rPr>
                <w:iCs/>
                <w:noProof/>
                <w:lang w:val="en-US"/>
              </w:rPr>
              <w:t>igˁadni. “hamšeri, hamšeri, hahaha gunṣul geldi kalabalık kıyamāt.”</w:t>
            </w:r>
          </w:p>
        </w:tc>
        <w:tc>
          <w:tcPr>
            <w:tcW w:w="4252" w:type="dxa"/>
          </w:tcPr>
          <w:p w:rsidR="0016117B" w:rsidRPr="008748E9" w:rsidRDefault="0016117B" w:rsidP="0016117B">
            <w:pPr>
              <w:rPr>
                <w:lang w:val="en-US"/>
              </w:rPr>
            </w:pPr>
          </w:p>
        </w:tc>
      </w:tr>
      <w:tr w:rsidR="00EB347E" w:rsidRPr="008748E9" w:rsidTr="0016117B">
        <w:tc>
          <w:tcPr>
            <w:tcW w:w="850" w:type="dxa"/>
          </w:tcPr>
          <w:p w:rsidR="00EB347E" w:rsidRDefault="00EB347E" w:rsidP="001812FF">
            <w:pPr>
              <w:rPr>
                <w:iCs/>
                <w:noProof/>
                <w:lang w:val="en-US"/>
              </w:rPr>
            </w:pPr>
          </w:p>
        </w:tc>
        <w:tc>
          <w:tcPr>
            <w:tcW w:w="3969" w:type="dxa"/>
          </w:tcPr>
          <w:p w:rsidR="00EB347E" w:rsidRDefault="00EB347E" w:rsidP="00EB347E">
            <w:pPr>
              <w:rPr>
                <w:iCs/>
                <w:noProof/>
                <w:lang w:val="en-US"/>
              </w:rPr>
            </w:pPr>
            <w:r>
              <w:rPr>
                <w:iCs/>
                <w:noProof/>
                <w:lang w:val="en-US"/>
              </w:rPr>
              <w:t>ruḥit hināk gām yinṭīne wrāg. neyse milēne ˀal-ᵊwrāg gimne niǧi nsallmu.</w:t>
            </w:r>
          </w:p>
        </w:tc>
        <w:tc>
          <w:tcPr>
            <w:tcW w:w="4252" w:type="dxa"/>
          </w:tcPr>
          <w:p w:rsidR="00EB347E" w:rsidRPr="008748E9" w:rsidRDefault="00EB347E" w:rsidP="0016117B">
            <w:pPr>
              <w:rPr>
                <w:lang w:val="en-US"/>
              </w:rPr>
            </w:pPr>
          </w:p>
        </w:tc>
      </w:tr>
      <w:tr w:rsidR="00EB347E" w:rsidRPr="008748E9" w:rsidTr="0016117B">
        <w:tc>
          <w:tcPr>
            <w:tcW w:w="850" w:type="dxa"/>
          </w:tcPr>
          <w:p w:rsidR="00EB347E" w:rsidRDefault="00EB347E" w:rsidP="001812FF">
            <w:pPr>
              <w:rPr>
                <w:iCs/>
                <w:noProof/>
                <w:lang w:val="en-US"/>
              </w:rPr>
            </w:pPr>
            <w:r>
              <w:rPr>
                <w:iCs/>
                <w:noProof/>
                <w:lang w:val="en-US"/>
              </w:rPr>
              <w:t>4:40</w:t>
            </w:r>
          </w:p>
        </w:tc>
        <w:tc>
          <w:tcPr>
            <w:tcW w:w="3969" w:type="dxa"/>
          </w:tcPr>
          <w:p w:rsidR="00EB347E" w:rsidRDefault="00EB347E" w:rsidP="00EB347E">
            <w:pPr>
              <w:rPr>
                <w:iCs/>
                <w:noProof/>
                <w:lang w:val="en-US"/>
              </w:rPr>
            </w:pPr>
            <w:r>
              <w:rPr>
                <w:iCs/>
                <w:noProof/>
                <w:lang w:val="en-US"/>
              </w:rPr>
              <w:t>“wēn rāˁit al-pāṣ? ṣāḥbit al-pās wēn?” gilit “hāḏi ahlīye ˀāni zawiǧti b-al-ᵊblād.”</w:t>
            </w:r>
          </w:p>
        </w:tc>
        <w:tc>
          <w:tcPr>
            <w:tcW w:w="4252" w:type="dxa"/>
          </w:tcPr>
          <w:p w:rsidR="00EB347E" w:rsidRPr="008748E9" w:rsidRDefault="00EB347E" w:rsidP="0016117B">
            <w:pPr>
              <w:rPr>
                <w:lang w:val="en-US"/>
              </w:rPr>
            </w:pPr>
          </w:p>
        </w:tc>
      </w:tr>
      <w:tr w:rsidR="00EB347E" w:rsidRPr="00EB347E" w:rsidTr="0016117B">
        <w:tc>
          <w:tcPr>
            <w:tcW w:w="850" w:type="dxa"/>
          </w:tcPr>
          <w:p w:rsidR="00EB347E" w:rsidRDefault="00EB347E" w:rsidP="001812FF">
            <w:pPr>
              <w:rPr>
                <w:iCs/>
                <w:noProof/>
                <w:lang w:val="en-US"/>
              </w:rPr>
            </w:pPr>
          </w:p>
        </w:tc>
        <w:tc>
          <w:tcPr>
            <w:tcW w:w="3969" w:type="dxa"/>
          </w:tcPr>
          <w:p w:rsidR="00EB347E" w:rsidRPr="00EB347E" w:rsidRDefault="00EB347E" w:rsidP="00EB347E">
            <w:pPr>
              <w:rPr>
                <w:iCs/>
                <w:noProof/>
                <w:lang w:val="de-AT"/>
              </w:rPr>
            </w:pPr>
            <w:r>
              <w:rPr>
                <w:iCs/>
                <w:noProof/>
                <w:lang w:val="en-US"/>
              </w:rPr>
              <w:t xml:space="preserve">gāl “mā biddi asawwī. mā biddi asawwī. bidhe tiǧi.” </w:t>
            </w:r>
            <w:r w:rsidRPr="00EB347E">
              <w:rPr>
                <w:iCs/>
                <w:noProof/>
                <w:lang w:val="de-AT"/>
              </w:rPr>
              <w:t>ˀaman duman Urfa wēn Anga</w:t>
            </w:r>
            <w:r>
              <w:rPr>
                <w:iCs/>
                <w:noProof/>
                <w:lang w:val="de-AT"/>
              </w:rPr>
              <w:t>ṛa wēn? ˀāni faqīr məṣāri mā-fi.</w:t>
            </w:r>
          </w:p>
        </w:tc>
        <w:tc>
          <w:tcPr>
            <w:tcW w:w="4252" w:type="dxa"/>
          </w:tcPr>
          <w:p w:rsidR="00EB347E" w:rsidRPr="00EB347E" w:rsidRDefault="00EB347E" w:rsidP="0016117B">
            <w:pPr>
              <w:rPr>
                <w:lang w:val="de-AT"/>
              </w:rPr>
            </w:pPr>
          </w:p>
        </w:tc>
      </w:tr>
      <w:tr w:rsidR="00EB347E" w:rsidRPr="00EB347E" w:rsidTr="0016117B">
        <w:tc>
          <w:tcPr>
            <w:tcW w:w="850" w:type="dxa"/>
          </w:tcPr>
          <w:p w:rsidR="00EB347E" w:rsidRDefault="00EB347E" w:rsidP="001812FF">
            <w:pPr>
              <w:rPr>
                <w:iCs/>
                <w:noProof/>
                <w:lang w:val="en-US"/>
              </w:rPr>
            </w:pPr>
            <w:r>
              <w:rPr>
                <w:iCs/>
                <w:noProof/>
                <w:lang w:val="en-US"/>
              </w:rPr>
              <w:t>5:10</w:t>
            </w:r>
          </w:p>
        </w:tc>
        <w:tc>
          <w:tcPr>
            <w:tcW w:w="3969" w:type="dxa"/>
          </w:tcPr>
          <w:p w:rsidR="00EB347E" w:rsidRPr="009B1591" w:rsidRDefault="009B1591" w:rsidP="00EB347E">
            <w:pPr>
              <w:rPr>
                <w:rtl/>
              </w:rPr>
            </w:pPr>
            <w:r>
              <w:rPr>
                <w:iCs/>
                <w:noProof/>
                <w:lang w:val="en-US"/>
              </w:rPr>
              <w:t>“</w:t>
            </w:r>
            <w:r w:rsidR="00EB347E" w:rsidRPr="00EB347E">
              <w:rPr>
                <w:iCs/>
                <w:noProof/>
                <w:lang w:val="en-US"/>
              </w:rPr>
              <w:t xml:space="preserve">kim seni göndermiş buraya imza etsin, aman duman mā biddi </w:t>
            </w:r>
            <w:r>
              <w:rPr>
                <w:iCs/>
                <w:noProof/>
                <w:lang w:val="en-US"/>
              </w:rPr>
              <w:t>ˀasawwī. minhu darrabak hēn huwwa ysāwī.”</w:t>
            </w:r>
          </w:p>
        </w:tc>
        <w:tc>
          <w:tcPr>
            <w:tcW w:w="4252" w:type="dxa"/>
          </w:tcPr>
          <w:p w:rsidR="00EB347E" w:rsidRPr="00EB347E" w:rsidRDefault="00EB347E" w:rsidP="0016117B">
            <w:pPr>
              <w:rPr>
                <w:lang w:val="en-US"/>
              </w:rPr>
            </w:pPr>
          </w:p>
        </w:tc>
      </w:tr>
      <w:tr w:rsidR="009B1591" w:rsidRPr="00EB347E" w:rsidTr="0016117B">
        <w:tc>
          <w:tcPr>
            <w:tcW w:w="850" w:type="dxa"/>
          </w:tcPr>
          <w:p w:rsidR="009B1591" w:rsidRDefault="009B1591" w:rsidP="001812FF">
            <w:pPr>
              <w:rPr>
                <w:iCs/>
                <w:noProof/>
                <w:lang w:val="en-US"/>
              </w:rPr>
            </w:pPr>
          </w:p>
        </w:tc>
        <w:tc>
          <w:tcPr>
            <w:tcW w:w="3969" w:type="dxa"/>
          </w:tcPr>
          <w:p w:rsidR="009B1591" w:rsidRDefault="009B1591" w:rsidP="009B1591">
            <w:pPr>
              <w:rPr>
                <w:iCs/>
                <w:noProof/>
                <w:lang w:val="en-US"/>
              </w:rPr>
            </w:pPr>
            <w:r>
              <w:rPr>
                <w:iCs/>
                <w:noProof/>
                <w:lang w:val="en-US"/>
              </w:rPr>
              <w:t>yā wal darrabni ˀad-dawle, huwwa ysāwī, ˀinte ssāwī, haḏāk az-zimān Tansi Čiller Bašbakan kadın, Tansi Čiller.</w:t>
            </w:r>
          </w:p>
        </w:tc>
        <w:tc>
          <w:tcPr>
            <w:tcW w:w="4252" w:type="dxa"/>
          </w:tcPr>
          <w:p w:rsidR="009B1591" w:rsidRPr="00EB347E" w:rsidRDefault="009B1591" w:rsidP="0016117B">
            <w:pPr>
              <w:rPr>
                <w:lang w:val="en-US"/>
              </w:rPr>
            </w:pPr>
          </w:p>
        </w:tc>
      </w:tr>
      <w:tr w:rsidR="009B1591" w:rsidRPr="00EB347E" w:rsidTr="0016117B">
        <w:tc>
          <w:tcPr>
            <w:tcW w:w="850" w:type="dxa"/>
          </w:tcPr>
          <w:p w:rsidR="009B1591" w:rsidRDefault="009B1591" w:rsidP="001812FF">
            <w:pPr>
              <w:rPr>
                <w:iCs/>
                <w:noProof/>
                <w:lang w:val="en-US"/>
              </w:rPr>
            </w:pPr>
          </w:p>
        </w:tc>
        <w:tc>
          <w:tcPr>
            <w:tcW w:w="3969" w:type="dxa"/>
          </w:tcPr>
          <w:p w:rsidR="009B1591" w:rsidRDefault="009B1591" w:rsidP="009B1591">
            <w:pPr>
              <w:rPr>
                <w:iCs/>
                <w:noProof/>
                <w:lang w:val="en-US"/>
              </w:rPr>
            </w:pPr>
            <w:r>
              <w:rPr>
                <w:iCs/>
                <w:noProof/>
                <w:lang w:val="en-US"/>
              </w:rPr>
              <w:t>yā wal gurbān ḥayrān gāl minhu hēne qazzak huwwe ysāwi. yā wal, gilit, Tamsōn anṭat amir, Tamsu Čiller anṭat amir la-l-mišaw w-ar-raḥaw.</w:t>
            </w:r>
          </w:p>
        </w:tc>
        <w:tc>
          <w:tcPr>
            <w:tcW w:w="4252" w:type="dxa"/>
          </w:tcPr>
          <w:p w:rsidR="009B1591" w:rsidRPr="00EB347E" w:rsidRDefault="009B1591" w:rsidP="0016117B">
            <w:pPr>
              <w:rPr>
                <w:lang w:val="en-US"/>
              </w:rPr>
            </w:pPr>
          </w:p>
        </w:tc>
      </w:tr>
    </w:tbl>
    <w:p w:rsidR="00837F58" w:rsidRDefault="00837F58" w:rsidP="00B30D25">
      <w:pPr>
        <w:pStyle w:val="Textkrper2"/>
        <w:spacing w:line="240" w:lineRule="auto"/>
        <w:rPr>
          <w:u w:val="none"/>
        </w:rPr>
      </w:pPr>
    </w:p>
    <w:p w:rsidR="007C27B9" w:rsidRPr="003849FE" w:rsidRDefault="007C27B9" w:rsidP="007C27B9">
      <w:pPr>
        <w:pStyle w:val="berschrift2"/>
        <w:rPr>
          <w:lang w:val="en-US"/>
        </w:rPr>
      </w:pPr>
      <w:r w:rsidRPr="003849FE">
        <w:rPr>
          <w:lang w:val="en-US"/>
        </w:rPr>
        <w:t>Urfa-</w:t>
      </w:r>
      <w:r>
        <w:rPr>
          <w:lang w:val="en-US"/>
        </w:rPr>
        <w:t>184</w:t>
      </w:r>
      <w:r w:rsidRPr="003849FE">
        <w:rPr>
          <w:lang w:val="en-US"/>
        </w:rPr>
        <w:t xml:space="preserve">: </w:t>
      </w:r>
      <w:r>
        <w:rPr>
          <w:lang w:val="en-US"/>
        </w:rPr>
        <w:t>Against the Evil Eye</w:t>
      </w:r>
      <w:r w:rsidRPr="003849FE">
        <w:rPr>
          <w:lang w:val="en-US"/>
        </w:rPr>
        <w:t xml:space="preserve"> [new]</w:t>
      </w:r>
    </w:p>
    <w:p w:rsidR="007C27B9" w:rsidRPr="00F4229F" w:rsidRDefault="007C27B9" w:rsidP="007C27B9">
      <w:pPr>
        <w:pStyle w:val="Textkrper2"/>
        <w:spacing w:line="240" w:lineRule="auto"/>
        <w:rPr>
          <w:u w:val="none"/>
          <w:lang w:val="en-US"/>
        </w:rPr>
      </w:pPr>
      <w:r w:rsidRPr="00F4229F">
        <w:rPr>
          <w:u w:val="none"/>
          <w:lang w:val="en-US"/>
        </w:rPr>
        <w:t>2</w:t>
      </w:r>
      <w:r>
        <w:rPr>
          <w:u w:val="none"/>
          <w:lang w:val="en-US"/>
        </w:rPr>
        <w:t>7</w:t>
      </w:r>
      <w:r w:rsidRPr="00F4229F">
        <w:rPr>
          <w:u w:val="none"/>
          <w:lang w:val="en-US"/>
        </w:rPr>
        <w:t xml:space="preserve"> Nov 2014</w:t>
      </w:r>
    </w:p>
    <w:p w:rsidR="007C27B9" w:rsidRDefault="007C27B9" w:rsidP="007C27B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7C27B9" w:rsidRPr="00AF7FEE" w:rsidTr="0049259E">
        <w:tc>
          <w:tcPr>
            <w:tcW w:w="850" w:type="dxa"/>
          </w:tcPr>
          <w:p w:rsidR="007C27B9" w:rsidRDefault="007C27B9" w:rsidP="0049259E">
            <w:pPr>
              <w:rPr>
                <w:lang w:val="en-US"/>
              </w:rPr>
            </w:pPr>
            <w:r>
              <w:rPr>
                <w:lang w:val="en-US"/>
              </w:rPr>
              <w:t>0:01</w:t>
            </w:r>
          </w:p>
        </w:tc>
        <w:tc>
          <w:tcPr>
            <w:tcW w:w="3969" w:type="dxa"/>
          </w:tcPr>
          <w:p w:rsidR="007C27B9" w:rsidRPr="00AF7FEE" w:rsidRDefault="0049259E" w:rsidP="00D228C3">
            <w:pPr>
              <w:rPr>
                <w:lang w:val="en-US" w:bidi="ar-OM"/>
              </w:rPr>
            </w:pPr>
            <w:r>
              <w:rPr>
                <w:lang w:val="en-US" w:bidi="ar-OM"/>
              </w:rPr>
              <w:t xml:space="preserve">ˀ aǧ-ǧāyfe šinhe? ˀaǧ-ǧāyfe Štēfān xōǧam aǧ-ǧāyfe tinbāˁ b-al-ˁaṭāṭīr hīčiḏ miṯil šīt ad-dibis </w:t>
            </w:r>
            <w:r w:rsidR="00D228C3">
              <w:rPr>
                <w:lang w:val="en-US" w:bidi="ar-OM"/>
              </w:rPr>
              <w:t xml:space="preserve">ta-ngūl </w:t>
            </w:r>
            <w:r>
              <w:rPr>
                <w:lang w:val="en-US" w:bidi="ar-OM"/>
              </w:rPr>
              <w:t xml:space="preserve">miṯil ad-dibis, ˀal-maˁǧūn miṯil </w:t>
            </w:r>
            <w:r w:rsidR="00D228C3">
              <w:rPr>
                <w:lang w:val="en-US" w:bidi="ar-OM"/>
              </w:rPr>
              <w:t>ta-ngūl</w:t>
            </w:r>
            <w:r>
              <w:rPr>
                <w:lang w:val="en-US" w:bidi="ar-OM"/>
              </w:rPr>
              <w:t xml:space="preserve"> al-maˁǧūn miṯil šäkle hīči</w:t>
            </w:r>
            <w:r w:rsidR="00F07E90">
              <w:rPr>
                <w:lang w:val="en-US" w:bidi="ar-OM"/>
              </w:rPr>
              <w:t>ḏ.</w:t>
            </w:r>
          </w:p>
        </w:tc>
        <w:tc>
          <w:tcPr>
            <w:tcW w:w="4253" w:type="dxa"/>
          </w:tcPr>
          <w:p w:rsidR="007C27B9" w:rsidRPr="00AF7FEE" w:rsidRDefault="007C27B9" w:rsidP="0049259E">
            <w:pPr>
              <w:rPr>
                <w:lang w:val="en-US" w:bidi="ar-OM"/>
              </w:rPr>
            </w:pPr>
          </w:p>
        </w:tc>
      </w:tr>
      <w:tr w:rsidR="00F07E90" w:rsidRPr="00AF7FEE" w:rsidTr="0049259E">
        <w:tc>
          <w:tcPr>
            <w:tcW w:w="850" w:type="dxa"/>
          </w:tcPr>
          <w:p w:rsidR="00F07E90" w:rsidRDefault="00F07E90" w:rsidP="0049259E">
            <w:pPr>
              <w:rPr>
                <w:lang w:val="en-US"/>
              </w:rPr>
            </w:pPr>
          </w:p>
        </w:tc>
        <w:tc>
          <w:tcPr>
            <w:tcW w:w="3969" w:type="dxa"/>
          </w:tcPr>
          <w:p w:rsidR="00F07E90" w:rsidRDefault="00907869" w:rsidP="0049259E">
            <w:pPr>
              <w:rPr>
                <w:lang w:val="en-US" w:bidi="ar-OM"/>
              </w:rPr>
            </w:pPr>
            <w:r>
              <w:rPr>
                <w:lang w:val="en-US" w:bidi="ar-OM"/>
              </w:rPr>
              <w:t>ḥamra šwayye rīḥithe šēne. ˀiḥne hēne nāxuḏhe miššān tuṭrud an-nafas, ˀaš-šēn.</w:t>
            </w:r>
          </w:p>
        </w:tc>
        <w:tc>
          <w:tcPr>
            <w:tcW w:w="4253" w:type="dxa"/>
          </w:tcPr>
          <w:p w:rsidR="00F07E90" w:rsidRPr="00AF7FEE" w:rsidRDefault="00F07E90" w:rsidP="0049259E">
            <w:pPr>
              <w:rPr>
                <w:lang w:val="en-US" w:bidi="ar-OM"/>
              </w:rPr>
            </w:pPr>
          </w:p>
        </w:tc>
      </w:tr>
      <w:tr w:rsidR="00907869" w:rsidRPr="00AF7FEE" w:rsidTr="0049259E">
        <w:tc>
          <w:tcPr>
            <w:tcW w:w="850" w:type="dxa"/>
          </w:tcPr>
          <w:p w:rsidR="00907869" w:rsidRDefault="00907869" w:rsidP="0049259E">
            <w:pPr>
              <w:rPr>
                <w:lang w:val="en-US"/>
              </w:rPr>
            </w:pPr>
          </w:p>
        </w:tc>
        <w:tc>
          <w:tcPr>
            <w:tcW w:w="3969" w:type="dxa"/>
          </w:tcPr>
          <w:p w:rsidR="00907869" w:rsidRPr="00907869" w:rsidRDefault="00907869" w:rsidP="0049259E">
            <w:pPr>
              <w:rPr>
                <w:rtl/>
                <w:lang w:val="en-US" w:bidi="ar-OM"/>
              </w:rPr>
            </w:pPr>
            <w:r>
              <w:rPr>
                <w:lang w:val="en-US" w:bidi="ar-OM"/>
              </w:rPr>
              <w:t xml:space="preserve">ᵊtxarrib as-siḥir wāḥad iḥne hēne yōmin iḥne hēne </w:t>
            </w:r>
            <w:r w:rsidRPr="00907869">
              <w:rPr>
                <w:lang w:val="en-US" w:bidi="ar-OM"/>
              </w:rPr>
              <w:t>ˀasl</w:t>
            </w:r>
            <w:r>
              <w:rPr>
                <w:lang w:val="en-US" w:bidi="ar-OM"/>
              </w:rPr>
              <w:t>ām al-ḥamdilla čok šükür.</w:t>
            </w:r>
          </w:p>
        </w:tc>
        <w:tc>
          <w:tcPr>
            <w:tcW w:w="4253" w:type="dxa"/>
          </w:tcPr>
          <w:p w:rsidR="00907869" w:rsidRPr="00AF7FEE" w:rsidRDefault="00907869" w:rsidP="0049259E">
            <w:pPr>
              <w:rPr>
                <w:lang w:val="en-US" w:bidi="ar-OM"/>
              </w:rPr>
            </w:pPr>
          </w:p>
        </w:tc>
      </w:tr>
      <w:tr w:rsidR="00907869" w:rsidRPr="00AF7FEE" w:rsidTr="0049259E">
        <w:tc>
          <w:tcPr>
            <w:tcW w:w="850" w:type="dxa"/>
          </w:tcPr>
          <w:p w:rsidR="00907869" w:rsidRDefault="00907869" w:rsidP="0049259E">
            <w:pPr>
              <w:rPr>
                <w:lang w:val="en-US"/>
              </w:rPr>
            </w:pPr>
            <w:r>
              <w:rPr>
                <w:lang w:val="en-US"/>
              </w:rPr>
              <w:t>0:33</w:t>
            </w:r>
          </w:p>
        </w:tc>
        <w:tc>
          <w:tcPr>
            <w:tcW w:w="3969" w:type="dxa"/>
          </w:tcPr>
          <w:p w:rsidR="00907869" w:rsidRPr="00907869" w:rsidRDefault="00907869" w:rsidP="0049259E">
            <w:pPr>
              <w:rPr>
                <w:lang w:val="en-US"/>
              </w:rPr>
            </w:pPr>
            <w:r>
              <w:rPr>
                <w:lang w:val="en-US" w:bidi="ar-OM"/>
              </w:rPr>
              <w:t xml:space="preserve">ṣaḥīḥ iḥne ˀaslām, bass miššān daˁwut as-siḥir yaˁni baˁaḏ̣ ḥabāyib </w:t>
            </w:r>
            <w:r w:rsidRPr="00907869">
              <w:rPr>
                <w:color w:val="00B050"/>
                <w:lang w:val="en-US" w:bidi="ar-OM"/>
              </w:rPr>
              <w:t>ḥaḏ̣ḏ̣hin fāyin</w:t>
            </w:r>
            <w:r>
              <w:rPr>
                <w:color w:val="00B050"/>
                <w:lang w:val="en-US" w:bidi="ar-OM"/>
              </w:rPr>
              <w:t xml:space="preserve"> </w:t>
            </w:r>
            <w:r>
              <w:t>ᵊtgūl “zlimti yrīd ītiǧawwaz ˁalayye.”</w:t>
            </w:r>
          </w:p>
        </w:tc>
        <w:tc>
          <w:tcPr>
            <w:tcW w:w="4253" w:type="dxa"/>
          </w:tcPr>
          <w:p w:rsidR="00907869" w:rsidRPr="00AF7FEE" w:rsidRDefault="00907869" w:rsidP="0049259E">
            <w:pPr>
              <w:rPr>
                <w:lang w:val="en-US" w:bidi="ar-OM"/>
              </w:rPr>
            </w:pPr>
            <w:r>
              <w:rPr>
                <w:lang w:val="en-US" w:bidi="ar-OM"/>
              </w:rPr>
              <w:t>aklı zayıf</w:t>
            </w:r>
          </w:p>
        </w:tc>
      </w:tr>
      <w:tr w:rsidR="00907869" w:rsidRPr="00AF7FEE" w:rsidTr="0049259E">
        <w:tc>
          <w:tcPr>
            <w:tcW w:w="850" w:type="dxa"/>
          </w:tcPr>
          <w:p w:rsidR="00907869" w:rsidRDefault="00907869" w:rsidP="0049259E">
            <w:pPr>
              <w:rPr>
                <w:lang w:val="en-US"/>
              </w:rPr>
            </w:pPr>
          </w:p>
        </w:tc>
        <w:tc>
          <w:tcPr>
            <w:tcW w:w="3969" w:type="dxa"/>
          </w:tcPr>
          <w:p w:rsidR="00907869" w:rsidRDefault="00D727DB" w:rsidP="00D727DB">
            <w:pPr>
              <w:rPr>
                <w:lang w:val="en-US" w:bidi="ar-OM"/>
              </w:rPr>
            </w:pPr>
            <w:r>
              <w:rPr>
                <w:lang w:val="en-US" w:bidi="ar-OM"/>
              </w:rPr>
              <w:t>ᵊtrūḥ ˁa-l-xōǧe tinṭī ˀimyitēn ṯalṯimyit malyūn, xamsimyit malyūn. yiḏ̣ḥak ˁalēha l-xōǧe,</w:t>
            </w:r>
          </w:p>
        </w:tc>
        <w:tc>
          <w:tcPr>
            <w:tcW w:w="4253" w:type="dxa"/>
          </w:tcPr>
          <w:p w:rsidR="00907869" w:rsidRDefault="00907869" w:rsidP="0049259E">
            <w:pPr>
              <w:rPr>
                <w:lang w:val="en-US" w:bidi="ar-OM"/>
              </w:rPr>
            </w:pPr>
          </w:p>
        </w:tc>
      </w:tr>
      <w:tr w:rsidR="00D727DB" w:rsidRPr="00AF7FEE" w:rsidTr="0049259E">
        <w:tc>
          <w:tcPr>
            <w:tcW w:w="850" w:type="dxa"/>
          </w:tcPr>
          <w:p w:rsidR="00D727DB" w:rsidRDefault="00D727DB" w:rsidP="0049259E">
            <w:pPr>
              <w:rPr>
                <w:lang w:val="en-US"/>
              </w:rPr>
            </w:pPr>
          </w:p>
        </w:tc>
        <w:tc>
          <w:tcPr>
            <w:tcW w:w="3969" w:type="dxa"/>
          </w:tcPr>
          <w:p w:rsidR="00D727DB" w:rsidRDefault="00D727DB" w:rsidP="00D727DB">
            <w:pPr>
              <w:rPr>
                <w:lang w:val="en-US" w:bidi="ar-OM"/>
              </w:rPr>
            </w:pPr>
            <w:r>
              <w:rPr>
                <w:lang w:val="en-US" w:bidi="ar-OM"/>
              </w:rPr>
              <w:t>ygūm “ta_sāwī-lič wruga, taktib-lič wruga, ᵊzlimtič yḥibbič mā ytiǧawwaz ˁalēč.”</w:t>
            </w:r>
          </w:p>
        </w:tc>
        <w:tc>
          <w:tcPr>
            <w:tcW w:w="4253" w:type="dxa"/>
          </w:tcPr>
          <w:p w:rsidR="00D727DB" w:rsidRDefault="00D727DB" w:rsidP="0049259E">
            <w:pPr>
              <w:rPr>
                <w:lang w:val="en-US" w:bidi="ar-OM"/>
              </w:rPr>
            </w:pPr>
          </w:p>
        </w:tc>
      </w:tr>
      <w:tr w:rsidR="00D727DB" w:rsidRPr="001E72FB" w:rsidTr="0049259E">
        <w:tc>
          <w:tcPr>
            <w:tcW w:w="850" w:type="dxa"/>
          </w:tcPr>
          <w:p w:rsidR="00D727DB" w:rsidRDefault="00D727DB" w:rsidP="0049259E">
            <w:pPr>
              <w:rPr>
                <w:lang w:val="en-US"/>
              </w:rPr>
            </w:pPr>
            <w:r>
              <w:rPr>
                <w:lang w:val="en-US"/>
              </w:rPr>
              <w:t>0:57</w:t>
            </w:r>
          </w:p>
        </w:tc>
        <w:tc>
          <w:tcPr>
            <w:tcW w:w="3969" w:type="dxa"/>
          </w:tcPr>
          <w:p w:rsidR="00D727DB" w:rsidRPr="001E72FB" w:rsidRDefault="001E72FB" w:rsidP="00D727DB">
            <w:pPr>
              <w:rPr>
                <w:lang w:val="en-US" w:bidi="ar-OM"/>
              </w:rPr>
            </w:pPr>
            <w:r w:rsidRPr="001E72FB">
              <w:rPr>
                <w:lang w:val="en-US" w:bidi="ar-OM"/>
              </w:rPr>
              <w:t xml:space="preserve">yā, ˀal-xayr m-aš-šarr kullu min aḷḷa </w:t>
            </w:r>
            <w:r>
              <w:rPr>
                <w:lang w:val="en-US" w:bidi="ar-OM"/>
              </w:rPr>
              <w:t>ˀal-karīm. kullši, ˀal-xayr w-aš-šarr kullu ˀamr aḷḷa.</w:t>
            </w:r>
          </w:p>
        </w:tc>
        <w:tc>
          <w:tcPr>
            <w:tcW w:w="4253" w:type="dxa"/>
          </w:tcPr>
          <w:p w:rsidR="00D727DB" w:rsidRPr="001E72FB" w:rsidRDefault="00D727DB" w:rsidP="0049259E">
            <w:pPr>
              <w:rPr>
                <w:lang w:val="en-US" w:bidi="ar-OM"/>
              </w:rPr>
            </w:pPr>
          </w:p>
        </w:tc>
      </w:tr>
      <w:tr w:rsidR="001E72FB" w:rsidRPr="001E72FB" w:rsidTr="0049259E">
        <w:tc>
          <w:tcPr>
            <w:tcW w:w="850" w:type="dxa"/>
          </w:tcPr>
          <w:p w:rsidR="001E72FB" w:rsidRDefault="001E72FB" w:rsidP="0049259E">
            <w:pPr>
              <w:rPr>
                <w:lang w:val="en-US"/>
              </w:rPr>
            </w:pPr>
          </w:p>
        </w:tc>
        <w:tc>
          <w:tcPr>
            <w:tcW w:w="3969" w:type="dxa"/>
          </w:tcPr>
          <w:p w:rsidR="001E72FB" w:rsidRPr="001E72FB" w:rsidRDefault="001E72FB" w:rsidP="006B675E">
            <w:pPr>
              <w:rPr>
                <w:lang w:val="en-US" w:bidi="ar-OM"/>
              </w:rPr>
            </w:pPr>
            <w:r>
              <w:rPr>
                <w:lang w:val="en-US" w:bidi="ar-OM"/>
              </w:rPr>
              <w:t>yaˁni ˀāni šaxṣi lā ˀagbal al-wruga, waḷḷa l-xawāǧi yaˁni b-as-siḥir m</w:t>
            </w:r>
            <w:r w:rsidR="006B675E">
              <w:rPr>
                <w:lang w:val="en-US" w:bidi="ar-OM"/>
              </w:rPr>
              <w:t>a</w:t>
            </w:r>
            <w:r>
              <w:rPr>
                <w:lang w:val="en-US" w:bidi="ar-OM"/>
              </w:rPr>
              <w:t>_gbalhum ḥāyše!</w:t>
            </w:r>
          </w:p>
        </w:tc>
        <w:tc>
          <w:tcPr>
            <w:tcW w:w="4253" w:type="dxa"/>
          </w:tcPr>
          <w:p w:rsidR="001E72FB" w:rsidRPr="001E72FB" w:rsidRDefault="001E72FB" w:rsidP="0049259E">
            <w:pPr>
              <w:rPr>
                <w:lang w:val="en-US" w:bidi="ar-OM"/>
              </w:rPr>
            </w:pPr>
          </w:p>
        </w:tc>
      </w:tr>
      <w:tr w:rsidR="001E72FB" w:rsidRPr="001E72FB" w:rsidTr="0049259E">
        <w:tc>
          <w:tcPr>
            <w:tcW w:w="850" w:type="dxa"/>
          </w:tcPr>
          <w:p w:rsidR="001E72FB" w:rsidRDefault="001E72FB" w:rsidP="0049259E">
            <w:pPr>
              <w:rPr>
                <w:lang w:val="en-US"/>
              </w:rPr>
            </w:pPr>
          </w:p>
        </w:tc>
        <w:tc>
          <w:tcPr>
            <w:tcW w:w="3969" w:type="dxa"/>
          </w:tcPr>
          <w:p w:rsidR="001E72FB" w:rsidRDefault="001E72FB" w:rsidP="00D727DB">
            <w:pPr>
              <w:rPr>
                <w:lang w:val="en-US" w:bidi="ar-OM"/>
              </w:rPr>
            </w:pPr>
            <w:r>
              <w:rPr>
                <w:lang w:val="en-US" w:bidi="ar-OM"/>
              </w:rPr>
              <w:t xml:space="preserve">waḷḷa ˀat-taqwa w-al-ˁibāde b-aǧ-ǧāmiˁ ˁala rāsi! </w:t>
            </w:r>
            <w:r w:rsidR="006B675E">
              <w:rPr>
                <w:lang w:val="en-US" w:bidi="ar-OM"/>
              </w:rPr>
              <w:t xml:space="preserve">ˀamanne ˀiḥne ˀal-ḥamdilla islām, bass al-xōǧe qurˀānu w qalamu, </w:t>
            </w:r>
          </w:p>
        </w:tc>
        <w:tc>
          <w:tcPr>
            <w:tcW w:w="4253" w:type="dxa"/>
          </w:tcPr>
          <w:p w:rsidR="001E72FB" w:rsidRPr="001E72FB" w:rsidRDefault="001E72FB" w:rsidP="0049259E">
            <w:pPr>
              <w:rPr>
                <w:lang w:val="en-US" w:bidi="ar-OM"/>
              </w:rPr>
            </w:pPr>
          </w:p>
        </w:tc>
      </w:tr>
      <w:tr w:rsidR="006B675E" w:rsidRPr="001E72FB" w:rsidTr="0049259E">
        <w:tc>
          <w:tcPr>
            <w:tcW w:w="850" w:type="dxa"/>
          </w:tcPr>
          <w:p w:rsidR="006B675E" w:rsidRDefault="006B675E" w:rsidP="0049259E">
            <w:pPr>
              <w:rPr>
                <w:lang w:val="en-US"/>
              </w:rPr>
            </w:pPr>
          </w:p>
        </w:tc>
        <w:tc>
          <w:tcPr>
            <w:tcW w:w="3969" w:type="dxa"/>
          </w:tcPr>
          <w:p w:rsidR="006B675E" w:rsidRDefault="006B675E" w:rsidP="00D727DB">
            <w:pPr>
              <w:rPr>
                <w:lang w:val="en-US" w:bidi="ar-OM"/>
              </w:rPr>
            </w:pPr>
            <w:r>
              <w:rPr>
                <w:lang w:val="en-US" w:bidi="ar-OM"/>
              </w:rPr>
              <w:t>yōminnu ysāwi ˀas-siḥir ygūm ysaḥḥir yṣīr saḥḥār, ˀāni ˀal-xōǧe ḏāk ma_gbalu.</w:t>
            </w:r>
          </w:p>
        </w:tc>
        <w:tc>
          <w:tcPr>
            <w:tcW w:w="4253" w:type="dxa"/>
          </w:tcPr>
          <w:p w:rsidR="006B675E" w:rsidRPr="001E72FB" w:rsidRDefault="006B675E" w:rsidP="0049259E">
            <w:pPr>
              <w:rPr>
                <w:lang w:val="en-US" w:bidi="ar-OM"/>
              </w:rPr>
            </w:pPr>
          </w:p>
        </w:tc>
      </w:tr>
      <w:tr w:rsidR="00E56EE9" w:rsidRPr="001E72FB" w:rsidTr="0049259E">
        <w:tc>
          <w:tcPr>
            <w:tcW w:w="850" w:type="dxa"/>
          </w:tcPr>
          <w:p w:rsidR="00E56EE9" w:rsidRDefault="00E56EE9" w:rsidP="0049259E">
            <w:pPr>
              <w:rPr>
                <w:lang w:val="en-US"/>
              </w:rPr>
            </w:pPr>
          </w:p>
        </w:tc>
        <w:tc>
          <w:tcPr>
            <w:tcW w:w="3969" w:type="dxa"/>
          </w:tcPr>
          <w:p w:rsidR="00E56EE9" w:rsidRDefault="00BA67F0" w:rsidP="00D727DB">
            <w:pPr>
              <w:rPr>
                <w:lang w:val="en-US" w:bidi="ar-OM"/>
              </w:rPr>
            </w:pPr>
            <w:r>
              <w:rPr>
                <w:lang w:val="en-US" w:bidi="ar-OM"/>
              </w:rPr>
              <w:t>rabb al-ˁālamīn ᵊb-ˁizztu wa-ǧalālu ˀāyātu b-al-məṣāri lā yinbāˁin wa-lā yinšarin, ˀāyāt al-qurˀān mā yitiṯammanin, Štēfān xōǧa.</w:t>
            </w:r>
          </w:p>
        </w:tc>
        <w:tc>
          <w:tcPr>
            <w:tcW w:w="4253" w:type="dxa"/>
          </w:tcPr>
          <w:p w:rsidR="00E56EE9" w:rsidRPr="001E72FB" w:rsidRDefault="00E56EE9" w:rsidP="0049259E">
            <w:pPr>
              <w:rPr>
                <w:lang w:val="en-US" w:bidi="ar-OM"/>
              </w:rPr>
            </w:pPr>
          </w:p>
        </w:tc>
      </w:tr>
      <w:tr w:rsidR="00BA67F0" w:rsidRPr="001E72FB" w:rsidTr="0049259E">
        <w:tc>
          <w:tcPr>
            <w:tcW w:w="850" w:type="dxa"/>
          </w:tcPr>
          <w:p w:rsidR="00BA67F0" w:rsidRDefault="00BA67F0" w:rsidP="0049259E">
            <w:pPr>
              <w:rPr>
                <w:lang w:val="en-US"/>
              </w:rPr>
            </w:pPr>
          </w:p>
        </w:tc>
        <w:tc>
          <w:tcPr>
            <w:tcW w:w="3969" w:type="dxa"/>
          </w:tcPr>
          <w:p w:rsidR="00BA67F0" w:rsidRDefault="00BA67F0" w:rsidP="00D727DB">
            <w:pPr>
              <w:rPr>
                <w:lang w:val="en-US" w:bidi="ar-OM"/>
              </w:rPr>
            </w:pPr>
            <w:r>
              <w:rPr>
                <w:lang w:val="en-US" w:bidi="ar-OM"/>
              </w:rPr>
              <w:t>yaˁni kilmit aḷḷa ḥabbe minnu mā yitiṯammanin b-al-flūs b-al-məṣāri. hāḏa qurˀān, rabb al-ˁālamīn nazzalu, huwwa b-īdu nazzalu ˁa-l-ḥabīb. ᵊšnōn inte ˀal-xōǧe tiktib w-ᵊssāwi b-al-məṣāri.</w:t>
            </w:r>
          </w:p>
        </w:tc>
        <w:tc>
          <w:tcPr>
            <w:tcW w:w="4253" w:type="dxa"/>
          </w:tcPr>
          <w:p w:rsidR="00BA67F0" w:rsidRPr="001E72FB" w:rsidRDefault="00BA67F0" w:rsidP="0049259E">
            <w:pPr>
              <w:rPr>
                <w:lang w:val="en-US" w:bidi="ar-OM"/>
              </w:rPr>
            </w:pPr>
          </w:p>
        </w:tc>
      </w:tr>
      <w:tr w:rsidR="00BA67F0" w:rsidRPr="001E72FB" w:rsidTr="0049259E">
        <w:tc>
          <w:tcPr>
            <w:tcW w:w="850" w:type="dxa"/>
          </w:tcPr>
          <w:p w:rsidR="00BA67F0" w:rsidRDefault="00BA67F0" w:rsidP="0049259E">
            <w:pPr>
              <w:rPr>
                <w:lang w:val="en-US"/>
              </w:rPr>
            </w:pPr>
          </w:p>
        </w:tc>
        <w:tc>
          <w:tcPr>
            <w:tcW w:w="3969" w:type="dxa"/>
          </w:tcPr>
          <w:p w:rsidR="00BA67F0" w:rsidRDefault="00BA67F0" w:rsidP="00D727DB">
            <w:pPr>
              <w:rPr>
                <w:lang w:val="en-US" w:bidi="ar-OM"/>
              </w:rPr>
            </w:pPr>
            <w:r>
              <w:rPr>
                <w:lang w:val="en-US" w:bidi="ar-OM"/>
              </w:rPr>
              <w:t xml:space="preserve">ˀāā ˀaǧ-ǧāyfe ˀiḥne ˁād hēne nāxuḏhe </w:t>
            </w:r>
            <w:r w:rsidR="00D228C3">
              <w:rPr>
                <w:lang w:val="en-US" w:bidi="ar-OM"/>
              </w:rPr>
              <w:t>yōmin wāḥad ygūlūn ˁalē siḥir. ta-ngūl ṣāyir siḥir, ṣāyir ˁalē hnīye.</w:t>
            </w:r>
          </w:p>
        </w:tc>
        <w:tc>
          <w:tcPr>
            <w:tcW w:w="4253" w:type="dxa"/>
          </w:tcPr>
          <w:p w:rsidR="00BA67F0" w:rsidRPr="001E72FB" w:rsidRDefault="00BA67F0" w:rsidP="0049259E">
            <w:pPr>
              <w:rPr>
                <w:lang w:val="en-US" w:bidi="ar-OM"/>
              </w:rPr>
            </w:pPr>
          </w:p>
        </w:tc>
      </w:tr>
      <w:tr w:rsidR="00D228C3" w:rsidRPr="001E72FB" w:rsidTr="0049259E">
        <w:tc>
          <w:tcPr>
            <w:tcW w:w="850" w:type="dxa"/>
          </w:tcPr>
          <w:p w:rsidR="00D228C3" w:rsidRDefault="00D228C3" w:rsidP="0049259E">
            <w:pPr>
              <w:rPr>
                <w:lang w:val="en-US"/>
              </w:rPr>
            </w:pPr>
          </w:p>
        </w:tc>
        <w:tc>
          <w:tcPr>
            <w:tcW w:w="3969" w:type="dxa"/>
          </w:tcPr>
          <w:p w:rsidR="00D228C3" w:rsidRDefault="00D228C3" w:rsidP="00D228C3">
            <w:pPr>
              <w:rPr>
                <w:lang w:val="en-US" w:bidi="ar-OM"/>
              </w:rPr>
            </w:pPr>
            <w:r>
              <w:rPr>
                <w:lang w:val="en-US" w:bidi="ar-OM"/>
              </w:rPr>
              <w:t>yliffūnhe b-aǧ-ǧigāṛa b-at-titin, titn al-qačaq nigšim ᵊgšam ᵊgšam ᵊzġār ᵊzġār nḥuṭṭha b-aǧ-ǧigāṛa.</w:t>
            </w:r>
          </w:p>
        </w:tc>
        <w:tc>
          <w:tcPr>
            <w:tcW w:w="4253" w:type="dxa"/>
          </w:tcPr>
          <w:p w:rsidR="00D228C3" w:rsidRPr="001E72FB" w:rsidRDefault="00D228C3" w:rsidP="0049259E">
            <w:pPr>
              <w:rPr>
                <w:lang w:val="en-US" w:bidi="ar-OM"/>
              </w:rPr>
            </w:pPr>
          </w:p>
        </w:tc>
      </w:tr>
      <w:tr w:rsidR="00D228C3" w:rsidRPr="001E72FB" w:rsidTr="0049259E">
        <w:tc>
          <w:tcPr>
            <w:tcW w:w="850" w:type="dxa"/>
          </w:tcPr>
          <w:p w:rsidR="00D228C3" w:rsidRDefault="00D228C3" w:rsidP="0049259E">
            <w:pPr>
              <w:rPr>
                <w:lang w:val="en-US"/>
              </w:rPr>
            </w:pPr>
          </w:p>
        </w:tc>
        <w:tc>
          <w:tcPr>
            <w:tcW w:w="3969" w:type="dxa"/>
          </w:tcPr>
          <w:p w:rsidR="00D228C3" w:rsidRDefault="00D228C3" w:rsidP="00D228C3">
            <w:pPr>
              <w:rPr>
                <w:lang w:val="en-US" w:bidi="ar-OM"/>
              </w:rPr>
            </w:pPr>
            <w:r>
              <w:rPr>
                <w:lang w:val="en-US" w:bidi="ar-OM"/>
              </w:rPr>
              <w:t xml:space="preserve">w-al yišrab titin ˁād ygūm ydaxxin b-ad-dār tuṭrud as-siḥir m-al-bēt w yōminhe zād ta-ngūl yḥuṭṭūnhe b-aṭ-ṭabši </w:t>
            </w:r>
            <w:r w:rsidR="00B21041">
              <w:rPr>
                <w:lang w:val="en-US" w:bidi="ar-OM"/>
              </w:rPr>
              <w:t>zād guṭma xafīf zād guṭma ˁa-ṭ-ṭabši.</w:t>
            </w:r>
          </w:p>
        </w:tc>
        <w:tc>
          <w:tcPr>
            <w:tcW w:w="4253" w:type="dxa"/>
          </w:tcPr>
          <w:p w:rsidR="00D228C3" w:rsidRPr="001E72FB" w:rsidRDefault="00D228C3" w:rsidP="0049259E">
            <w:pPr>
              <w:rPr>
                <w:lang w:val="en-US" w:bidi="ar-OM"/>
              </w:rPr>
            </w:pPr>
          </w:p>
        </w:tc>
      </w:tr>
      <w:tr w:rsidR="00B21041" w:rsidRPr="001E72FB" w:rsidTr="0049259E">
        <w:tc>
          <w:tcPr>
            <w:tcW w:w="850" w:type="dxa"/>
          </w:tcPr>
          <w:p w:rsidR="00B21041" w:rsidRDefault="00B21041" w:rsidP="0049259E">
            <w:pPr>
              <w:rPr>
                <w:lang w:val="en-US"/>
              </w:rPr>
            </w:pPr>
          </w:p>
        </w:tc>
        <w:tc>
          <w:tcPr>
            <w:tcW w:w="3969" w:type="dxa"/>
          </w:tcPr>
          <w:p w:rsidR="00B21041" w:rsidRDefault="00476442" w:rsidP="00D228C3">
            <w:pPr>
              <w:rPr>
                <w:lang w:val="en-US" w:bidi="ar-OM"/>
              </w:rPr>
            </w:pPr>
            <w:r>
              <w:rPr>
                <w:lang w:val="en-US" w:bidi="ar-OM"/>
              </w:rPr>
              <w:t>ˀaš-šēn al mū lāzim tḥuṭṭha b-aṭ-ṭabši ᵊtḥuṭṭha ˁa-ṭ-ṭīb zad tuṭluˁ duxāne, ˀad-duxāne haḏīč ᵊtxarrib as-siḥir.</w:t>
            </w:r>
          </w:p>
        </w:tc>
        <w:tc>
          <w:tcPr>
            <w:tcW w:w="4253" w:type="dxa"/>
          </w:tcPr>
          <w:p w:rsidR="00B21041" w:rsidRPr="001E72FB" w:rsidRDefault="00B21041" w:rsidP="0049259E">
            <w:pPr>
              <w:rPr>
                <w:lang w:val="en-US" w:bidi="ar-OM"/>
              </w:rPr>
            </w:pPr>
          </w:p>
        </w:tc>
      </w:tr>
      <w:tr w:rsidR="00476442" w:rsidRPr="001E72FB" w:rsidTr="0049259E">
        <w:tc>
          <w:tcPr>
            <w:tcW w:w="850" w:type="dxa"/>
          </w:tcPr>
          <w:p w:rsidR="00476442" w:rsidRDefault="00476442" w:rsidP="0049259E">
            <w:pPr>
              <w:rPr>
                <w:lang w:val="en-US"/>
              </w:rPr>
            </w:pPr>
          </w:p>
        </w:tc>
        <w:tc>
          <w:tcPr>
            <w:tcW w:w="3969" w:type="dxa"/>
          </w:tcPr>
          <w:p w:rsidR="00476442" w:rsidRPr="00A56E99" w:rsidRDefault="00476442" w:rsidP="00D228C3">
            <w:pPr>
              <w:rPr>
                <w:lang w:val="en-US" w:bidi="ar-OM"/>
              </w:rPr>
            </w:pPr>
            <w:r>
              <w:rPr>
                <w:lang w:val="en-US" w:bidi="ar-OM"/>
              </w:rPr>
              <w:t>tuṭrud as-siḥir miššān as-siḥir yaˁni ˀaǧ-ǧāyfe nāxuḏhe m-al-ˁaṭāṭīr, tinbāˁ b-al-ˁaṭāṭīr, ˁid ˁaṭṭār ˁ</w:t>
            </w:r>
            <w:r w:rsidRPr="00A56E99">
              <w:rPr>
                <w:lang w:val="en-US" w:bidi="ar-OM"/>
              </w:rPr>
              <w:t>Īse</w:t>
            </w:r>
            <w:r w:rsidR="00A56E99">
              <w:rPr>
                <w:lang w:val="en-US" w:bidi="ar-OM"/>
              </w:rPr>
              <w:t>.</w:t>
            </w:r>
          </w:p>
        </w:tc>
        <w:tc>
          <w:tcPr>
            <w:tcW w:w="4253" w:type="dxa"/>
          </w:tcPr>
          <w:p w:rsidR="00476442" w:rsidRPr="001E72FB" w:rsidRDefault="00476442" w:rsidP="0049259E">
            <w:pPr>
              <w:rPr>
                <w:lang w:val="en-US" w:bidi="ar-OM"/>
              </w:rPr>
            </w:pPr>
          </w:p>
        </w:tc>
      </w:tr>
      <w:tr w:rsidR="00A56E99" w:rsidRPr="00A56E99" w:rsidTr="0049259E">
        <w:tc>
          <w:tcPr>
            <w:tcW w:w="850" w:type="dxa"/>
          </w:tcPr>
          <w:p w:rsidR="00A56E99" w:rsidRDefault="00A56E99" w:rsidP="0049259E">
            <w:pPr>
              <w:rPr>
                <w:lang w:val="en-US"/>
              </w:rPr>
            </w:pPr>
          </w:p>
        </w:tc>
        <w:tc>
          <w:tcPr>
            <w:tcW w:w="3969" w:type="dxa"/>
          </w:tcPr>
          <w:p w:rsidR="00A56E99" w:rsidRPr="00A56E99" w:rsidRDefault="00A56E99" w:rsidP="00D228C3">
            <w:pPr>
              <w:rPr>
                <w:lang w:val="en-US" w:bidi="ar-OM"/>
              </w:rPr>
            </w:pPr>
            <w:r w:rsidRPr="00A56E99">
              <w:rPr>
                <w:lang w:val="en-US" w:bidi="ar-OM"/>
              </w:rPr>
              <w:t xml:space="preserve">nāxuḏ </w:t>
            </w:r>
            <w:r>
              <w:rPr>
                <w:lang w:val="en-US" w:bidi="ar-OM"/>
              </w:rPr>
              <w:t>ᵊ</w:t>
            </w:r>
            <w:r w:rsidRPr="00A56E99">
              <w:rPr>
                <w:lang w:val="en-US" w:bidi="ar-OM"/>
              </w:rPr>
              <w:t>mt.a… Amīne tāx</w:t>
            </w:r>
            <w:r>
              <w:rPr>
                <w:lang w:val="en-US" w:bidi="ar-OM"/>
              </w:rPr>
              <w:t>ḏ-inne hīčiḏ zihīd, gidar xams grāmāt ˁašər grāmāt ᵊb-xamis malāyīn, ᵊb-xams lērāt.</w:t>
            </w:r>
          </w:p>
        </w:tc>
        <w:tc>
          <w:tcPr>
            <w:tcW w:w="4253" w:type="dxa"/>
          </w:tcPr>
          <w:p w:rsidR="00A56E99" w:rsidRPr="00A56E99" w:rsidRDefault="00A56E99" w:rsidP="0049259E">
            <w:pPr>
              <w:rPr>
                <w:lang w:val="en-US" w:bidi="ar-OM"/>
              </w:rPr>
            </w:pPr>
          </w:p>
        </w:tc>
      </w:tr>
      <w:tr w:rsidR="00A56E99" w:rsidRPr="00A56E99" w:rsidTr="0049259E">
        <w:tc>
          <w:tcPr>
            <w:tcW w:w="850" w:type="dxa"/>
          </w:tcPr>
          <w:p w:rsidR="00A56E99" w:rsidRDefault="00A56E99" w:rsidP="0049259E">
            <w:pPr>
              <w:rPr>
                <w:lang w:val="en-US"/>
              </w:rPr>
            </w:pPr>
          </w:p>
        </w:tc>
        <w:tc>
          <w:tcPr>
            <w:tcW w:w="3969" w:type="dxa"/>
          </w:tcPr>
          <w:p w:rsidR="00A56E99" w:rsidRPr="00A56E99" w:rsidRDefault="00A56E99" w:rsidP="00D228C3">
            <w:pPr>
              <w:rPr>
                <w:lang w:val="en-US" w:bidi="ar-OM"/>
              </w:rPr>
            </w:pPr>
            <w:r>
              <w:rPr>
                <w:lang w:val="en-US" w:bidi="ar-OM"/>
              </w:rPr>
              <w:t>tištarī-lne nōbāt ᵊndaxxin ᵊnxāf min nafas čiṯīr zād iḥne ˁalēne näfäs maˁlūmak ˁaǧīyātne w šuqulne al-ˁālam hēne ᵊtḥassid ḥasūde čiṯir ḥasūde mille šī.</w:t>
            </w:r>
          </w:p>
        </w:tc>
        <w:tc>
          <w:tcPr>
            <w:tcW w:w="4253" w:type="dxa"/>
          </w:tcPr>
          <w:p w:rsidR="00A56E99" w:rsidRPr="00A56E99" w:rsidRDefault="00A56E99" w:rsidP="0049259E">
            <w:pPr>
              <w:rPr>
                <w:lang w:val="en-US" w:bidi="ar-OM"/>
              </w:rPr>
            </w:pPr>
          </w:p>
        </w:tc>
      </w:tr>
    </w:tbl>
    <w:p w:rsidR="0017213E" w:rsidRPr="00BC0614" w:rsidRDefault="0017213E" w:rsidP="0017213E">
      <w:pPr>
        <w:pStyle w:val="berschrift2"/>
        <w:rPr>
          <w:noProof/>
          <w:lang w:val="en-US"/>
        </w:rPr>
      </w:pPr>
      <w:r w:rsidRPr="00BC0614">
        <w:rPr>
          <w:noProof/>
          <w:lang w:val="en-US"/>
        </w:rPr>
        <w:t>Urfa-10</w:t>
      </w:r>
      <w:r>
        <w:rPr>
          <w:noProof/>
          <w:lang w:val="en-US"/>
        </w:rPr>
        <w:t>7</w:t>
      </w:r>
      <w:r w:rsidRPr="00BC0614">
        <w:rPr>
          <w:noProof/>
          <w:lang w:val="en-US"/>
        </w:rPr>
        <w:t xml:space="preserve">: </w:t>
      </w:r>
      <w:r>
        <w:rPr>
          <w:noProof/>
          <w:lang w:val="en-US"/>
        </w:rPr>
        <w:t xml:space="preserve">Talking about business </w:t>
      </w:r>
      <w:r w:rsidRPr="00735198">
        <w:t>[</w:t>
      </w:r>
      <w:r>
        <w:t>new</w:t>
      </w:r>
      <w:r w:rsidRPr="00735198">
        <w:t>]</w:t>
      </w:r>
    </w:p>
    <w:p w:rsidR="0017213E" w:rsidRPr="00BC0614" w:rsidRDefault="0017213E" w:rsidP="0017213E">
      <w:pPr>
        <w:pStyle w:val="Liste"/>
        <w:rPr>
          <w:lang w:val="en-US"/>
        </w:rPr>
      </w:pPr>
      <w:r w:rsidRPr="00BC0614">
        <w:rPr>
          <w:noProof/>
          <w:lang w:val="en-US"/>
        </w:rPr>
        <w:t xml:space="preserve">Ḥaǧǧ Mamdūḥ Badir [geb. ca. 1930]: </w:t>
      </w:r>
      <w:r w:rsidRPr="00BC0614">
        <w:rPr>
          <w:lang w:val="en-US"/>
        </w:rPr>
        <w:t>12.5.2010</w:t>
      </w:r>
    </w:p>
    <w:p w:rsidR="0017213E" w:rsidRPr="00C93879" w:rsidRDefault="0017213E" w:rsidP="0017213E">
      <w:pPr>
        <w:pStyle w:val="Liste"/>
        <w:rPr>
          <w:lang w:val="de-AT"/>
        </w:rPr>
      </w:pPr>
      <w:r w:rsidRPr="00C93879">
        <w:rPr>
          <w:lang w:val="de-AT"/>
        </w:rPr>
        <w:t>Im Ort Tall Xarma/Sorallı</w:t>
      </w:r>
    </w:p>
    <w:p w:rsidR="0017213E" w:rsidRPr="00C93879" w:rsidRDefault="0017213E" w:rsidP="0017213E">
      <w:pPr>
        <w:rPr>
          <w:noProof/>
          <w:lang w:val="de-AT"/>
        </w:rPr>
      </w:pPr>
    </w:p>
    <w:tbl>
      <w:tblPr>
        <w:tblStyle w:val="Tabellenraster"/>
        <w:tblW w:w="0" w:type="auto"/>
        <w:tblLook w:val="04A0" w:firstRow="1" w:lastRow="0" w:firstColumn="1" w:lastColumn="0" w:noHBand="0" w:noVBand="1"/>
      </w:tblPr>
      <w:tblGrid>
        <w:gridCol w:w="850"/>
        <w:gridCol w:w="3969"/>
        <w:gridCol w:w="4252"/>
      </w:tblGrid>
      <w:tr w:rsidR="0017213E" w:rsidRPr="00181331" w:rsidTr="00855650">
        <w:tc>
          <w:tcPr>
            <w:tcW w:w="850" w:type="dxa"/>
          </w:tcPr>
          <w:p w:rsidR="0017213E" w:rsidRPr="00BC0614" w:rsidRDefault="0017213E" w:rsidP="0017213E">
            <w:pPr>
              <w:rPr>
                <w:iCs/>
                <w:noProof/>
                <w:lang w:val="en-US"/>
              </w:rPr>
            </w:pPr>
            <w:r>
              <w:rPr>
                <w:iCs/>
                <w:noProof/>
                <w:lang w:val="en-US"/>
              </w:rPr>
              <w:t>0: 05</w:t>
            </w:r>
          </w:p>
        </w:tc>
        <w:tc>
          <w:tcPr>
            <w:tcW w:w="3969" w:type="dxa"/>
          </w:tcPr>
          <w:p w:rsidR="0017213E" w:rsidRPr="007F5DBD" w:rsidRDefault="00D547AD" w:rsidP="00855650">
            <w:pPr>
              <w:rPr>
                <w:iCs/>
                <w:noProof/>
                <w:lang w:val="en-US"/>
              </w:rPr>
            </w:pPr>
            <w:r>
              <w:rPr>
                <w:iCs/>
                <w:noProof/>
                <w:lang w:val="en-US"/>
              </w:rPr>
              <w:t>I: ˀugbal yā ˀAḥmad b-al-ālūfāt xaḏēt guṭun, waḷḷāhi mā qaznaǧit məṣāri ˁalē ma_qazniǧ? ˁamanni ˁindi ṣudug. – A: ṣaḥīḥ.</w:t>
            </w:r>
          </w:p>
        </w:tc>
        <w:tc>
          <w:tcPr>
            <w:tcW w:w="4252" w:type="dxa"/>
          </w:tcPr>
          <w:p w:rsidR="0017213E" w:rsidRPr="00723D03" w:rsidRDefault="0017213E" w:rsidP="00855650"/>
        </w:tc>
      </w:tr>
      <w:tr w:rsidR="00085A0E" w:rsidRPr="00181331" w:rsidTr="00855650">
        <w:tc>
          <w:tcPr>
            <w:tcW w:w="850" w:type="dxa"/>
          </w:tcPr>
          <w:p w:rsidR="00085A0E" w:rsidRDefault="00085A0E" w:rsidP="0017213E">
            <w:pPr>
              <w:rPr>
                <w:iCs/>
                <w:noProof/>
                <w:lang w:val="en-US"/>
              </w:rPr>
            </w:pPr>
          </w:p>
        </w:tc>
        <w:tc>
          <w:tcPr>
            <w:tcW w:w="3969" w:type="dxa"/>
          </w:tcPr>
          <w:p w:rsidR="00085A0E" w:rsidRPr="00F9553C" w:rsidRDefault="00085A0E" w:rsidP="00855650">
            <w:pPr>
              <w:rPr>
                <w:iCs/>
                <w:noProof/>
                <w:lang w:val="en-US" w:bidi="ar-OM"/>
              </w:rPr>
            </w:pPr>
            <w:r>
              <w:rPr>
                <w:iCs/>
                <w:noProof/>
                <w:lang w:val="en-US"/>
              </w:rPr>
              <w:t xml:space="preserve">I: ˀaǧi ˀagul-lak ˁammo! məṣārīyak bāčir, yēlon al-guṭun arūḥ abīˁu b-ˁašra nāqəṣ alle </w:t>
            </w:r>
            <w:r w:rsidR="00F9553C" w:rsidRPr="00F9553C">
              <w:rPr>
                <w:iCs/>
                <w:noProof/>
                <w:lang w:val="en-US" w:bidi="ar-OM"/>
              </w:rPr>
              <w:t>ˀa</w:t>
            </w:r>
            <w:r w:rsidR="00F9553C">
              <w:rPr>
                <w:iCs/>
                <w:noProof/>
                <w:lang w:val="en-US" w:bidi="ar-OM"/>
              </w:rPr>
              <w:t>ǧīb məṣārīyak.</w:t>
            </w:r>
          </w:p>
        </w:tc>
        <w:tc>
          <w:tcPr>
            <w:tcW w:w="4252" w:type="dxa"/>
          </w:tcPr>
          <w:p w:rsidR="00085A0E" w:rsidRPr="00F9553C" w:rsidRDefault="00085A0E"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M: ˀaṣ-ṣudug yinfaˁ. – I: bass ˁād yōminni aṣdug, mō qazniǧ.</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M: ṣaḥīḥ ǧuwābak. – I: mā qaznaǧit ˁammo! M: ˀaz-zimān hāḏa zimān ač-čaḏḏāb.</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I: ˀī, ˀugbal Aḥmad! – A: qaznaǧit šaraf. I: ˀal-ḥamdilla čok šükür sintēn ṯalāṯ sāwēthe.</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F9553C">
            <w:pPr>
              <w:rPr>
                <w:iCs/>
                <w:noProof/>
                <w:lang w:val="en-US"/>
              </w:rPr>
            </w:pPr>
            <w:r>
              <w:rPr>
                <w:iCs/>
                <w:noProof/>
                <w:lang w:val="en-US"/>
              </w:rPr>
              <w:t>nahār abūye w čān yṣiḥ-li win ygūl “wlēdi, ˀad-agul-lak šäkle.” gilt-illu “yāba gūl!”</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F9553C">
            <w:pPr>
              <w:rPr>
                <w:iCs/>
                <w:noProof/>
                <w:lang w:val="en-US"/>
              </w:rPr>
            </w:pPr>
            <w:r>
              <w:rPr>
                <w:iCs/>
                <w:noProof/>
                <w:lang w:val="en-US"/>
              </w:rPr>
              <w:t>ygūl</w:t>
            </w:r>
            <w:r w:rsidR="00855650">
              <w:rPr>
                <w:iCs/>
                <w:noProof/>
                <w:lang w:val="en-US"/>
              </w:rPr>
              <w:t xml:space="preserve"> “wlēdi, ˀaš-šuġul hāḏa mū šuġulne. ᵊtrūḥ, ˀaxāf-innak ᵊtrūḥ </w:t>
            </w:r>
            <w:r w:rsidR="00855650" w:rsidRPr="00855650">
              <w:rPr>
                <w:iCs/>
                <w:noProof/>
                <w:color w:val="00B050"/>
                <w:lang w:val="en-US"/>
              </w:rPr>
              <w:t>təṭmaˁ</w:t>
            </w:r>
            <w:r w:rsidR="00855650">
              <w:rPr>
                <w:iCs/>
                <w:noProof/>
                <w:lang w:val="en-US"/>
              </w:rPr>
              <w:t xml:space="preserve"> ᵊtrūḥ-illak ᵊb-ḥade ˀal-fabrīkāt.</w:t>
            </w:r>
          </w:p>
        </w:tc>
        <w:tc>
          <w:tcPr>
            <w:tcW w:w="4252" w:type="dxa"/>
          </w:tcPr>
          <w:p w:rsidR="00F9553C" w:rsidRPr="00F9553C" w:rsidRDefault="00855650" w:rsidP="00855650">
            <w:pPr>
              <w:rPr>
                <w:lang w:val="en-US"/>
              </w:rPr>
            </w:pPr>
            <w:r>
              <w:rPr>
                <w:lang w:val="en-US"/>
              </w:rPr>
              <w:t>temah, Risiko machen</w:t>
            </w:r>
          </w:p>
        </w:tc>
      </w:tr>
      <w:tr w:rsidR="00855650" w:rsidRPr="00181331" w:rsidTr="00855650">
        <w:tc>
          <w:tcPr>
            <w:tcW w:w="850" w:type="dxa"/>
          </w:tcPr>
          <w:p w:rsidR="00855650" w:rsidRDefault="00855650" w:rsidP="0017213E">
            <w:pPr>
              <w:rPr>
                <w:iCs/>
                <w:noProof/>
                <w:lang w:val="en-US"/>
              </w:rPr>
            </w:pPr>
          </w:p>
        </w:tc>
        <w:tc>
          <w:tcPr>
            <w:tcW w:w="3969" w:type="dxa"/>
          </w:tcPr>
          <w:p w:rsidR="00855650" w:rsidRDefault="00855650" w:rsidP="00F9553C">
            <w:pPr>
              <w:rPr>
                <w:iCs/>
                <w:noProof/>
                <w:lang w:val="en-US"/>
              </w:rPr>
            </w:pPr>
            <w:r>
              <w:rPr>
                <w:iCs/>
                <w:noProof/>
                <w:lang w:val="en-US"/>
              </w:rPr>
              <w:t>tinṭi māḷ al-ˁālam, māl ˁibād aḷḷa, tinṭi māl gaṛāybne, ˀəṣdigāne at tinṭīhin əṣdigāne, ˀəṣdigāne yinṭūnne.”</w:t>
            </w:r>
          </w:p>
        </w:tc>
        <w:tc>
          <w:tcPr>
            <w:tcW w:w="4252" w:type="dxa"/>
          </w:tcPr>
          <w:p w:rsidR="00855650" w:rsidRDefault="00855650" w:rsidP="00855650">
            <w:pPr>
              <w:rPr>
                <w:lang w:val="en-US"/>
              </w:rPr>
            </w:pPr>
          </w:p>
        </w:tc>
      </w:tr>
      <w:tr w:rsidR="00855650" w:rsidRPr="00181331" w:rsidTr="00855650">
        <w:tc>
          <w:tcPr>
            <w:tcW w:w="850" w:type="dxa"/>
          </w:tcPr>
          <w:p w:rsidR="00855650" w:rsidRDefault="00855650" w:rsidP="0017213E">
            <w:pPr>
              <w:rPr>
                <w:iCs/>
                <w:noProof/>
                <w:lang w:val="en-US"/>
              </w:rPr>
            </w:pPr>
          </w:p>
        </w:tc>
        <w:tc>
          <w:tcPr>
            <w:tcW w:w="3969" w:type="dxa"/>
          </w:tcPr>
          <w:p w:rsidR="00855650" w:rsidRDefault="00855650" w:rsidP="00F9553C">
            <w:pPr>
              <w:rPr>
                <w:iCs/>
                <w:noProof/>
                <w:lang w:val="en-US"/>
              </w:rPr>
            </w:pPr>
            <w:r>
              <w:rPr>
                <w:iCs/>
                <w:noProof/>
                <w:lang w:val="en-US"/>
              </w:rPr>
              <w:t>M: ṣaḥīḥ. – I: ˀal mā-yḥibbne mā-yinṭīne guṭnu.</w:t>
            </w:r>
          </w:p>
        </w:tc>
        <w:tc>
          <w:tcPr>
            <w:tcW w:w="4252" w:type="dxa"/>
          </w:tcPr>
          <w:p w:rsidR="00855650" w:rsidRDefault="00855650" w:rsidP="00855650">
            <w:pPr>
              <w:rPr>
                <w:lang w:val="en-US"/>
              </w:rPr>
            </w:pPr>
          </w:p>
        </w:tc>
      </w:tr>
      <w:tr w:rsidR="00D81F7D" w:rsidRPr="00181331" w:rsidTr="00855650">
        <w:tc>
          <w:tcPr>
            <w:tcW w:w="850" w:type="dxa"/>
          </w:tcPr>
          <w:p w:rsidR="00D81F7D" w:rsidRDefault="00D81F7D" w:rsidP="0017213E">
            <w:pPr>
              <w:rPr>
                <w:iCs/>
                <w:noProof/>
                <w:lang w:val="en-US"/>
              </w:rPr>
            </w:pPr>
            <w:r>
              <w:rPr>
                <w:iCs/>
                <w:noProof/>
                <w:lang w:val="en-US"/>
              </w:rPr>
              <w:t>0:55</w:t>
            </w:r>
          </w:p>
        </w:tc>
        <w:tc>
          <w:tcPr>
            <w:tcW w:w="3969" w:type="dxa"/>
          </w:tcPr>
          <w:p w:rsidR="00D81F7D" w:rsidRDefault="00D81F7D" w:rsidP="00F9553C">
            <w:pPr>
              <w:rPr>
                <w:iCs/>
                <w:noProof/>
                <w:lang w:val="en-US"/>
              </w:rPr>
            </w:pPr>
            <w:r>
              <w:rPr>
                <w:iCs/>
                <w:noProof/>
                <w:lang w:val="en-US"/>
              </w:rPr>
              <w:t>ˀaxāf innak ᵊtrūḥ nahār ssawwī-lak ṭāxəlma b-məṭraḥ.</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F9553C">
            <w:pPr>
              <w:rPr>
                <w:iCs/>
                <w:noProof/>
                <w:lang w:val="en-US"/>
              </w:rPr>
            </w:pPr>
            <w:r>
              <w:rPr>
                <w:iCs/>
                <w:noProof/>
                <w:lang w:val="en-US"/>
              </w:rPr>
              <w:t>M: ᵊtqarag ᵊb-məṭraḥ. – I: ᵊtqarag ᵊb-məṭraḥ baǧulma w tuṭmaˁ [tuṭmaḥ], w ḏīč as-sāˁa ˀāni ma_gdar agūm min ǧawwa ˀal-ḥimil. ˀabīˁ bēti, ˀabīˁ ᵊgwāˁi uxra ˀaxāf mā wāfī.”</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F9553C">
            <w:pPr>
              <w:rPr>
                <w:iCs/>
                <w:noProof/>
                <w:lang w:val="en-US"/>
              </w:rPr>
            </w:pPr>
            <w:r>
              <w:rPr>
                <w:iCs/>
                <w:noProof/>
                <w:lang w:val="en-US"/>
              </w:rPr>
              <w:t>M: ṣaḥīḥ ǧuwābak. – I: yēlōn ywaffin mā ˁala bāli ma_xāf. – M: sāw ˁala l-uṣūl.</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A617AB">
            <w:pPr>
              <w:rPr>
                <w:iCs/>
                <w:noProof/>
                <w:lang w:val="en-US"/>
              </w:rPr>
            </w:pPr>
            <w:r>
              <w:rPr>
                <w:iCs/>
                <w:noProof/>
                <w:lang w:val="en-US"/>
              </w:rPr>
              <w:t xml:space="preserve">I: ˀmma ˀazēnak innak tutruk aš-šuġul hāḏa </w:t>
            </w:r>
            <w:r w:rsidR="00A617AB">
              <w:rPr>
                <w:iCs/>
                <w:noProof/>
                <w:lang w:val="en-US"/>
              </w:rPr>
              <w:t>w taˁālu hēne w gbāḷi, bīˁu bəṣāl, bīˁu baṣāl!</w:t>
            </w:r>
          </w:p>
        </w:tc>
        <w:tc>
          <w:tcPr>
            <w:tcW w:w="4252" w:type="dxa"/>
          </w:tcPr>
          <w:p w:rsidR="00D81F7D" w:rsidRDefault="00D81F7D" w:rsidP="00855650">
            <w:pPr>
              <w:rPr>
                <w:lang w:val="en-US"/>
              </w:rPr>
            </w:pPr>
          </w:p>
        </w:tc>
      </w:tr>
      <w:tr w:rsidR="00A617AB" w:rsidRPr="00A617AB" w:rsidTr="00855650">
        <w:tc>
          <w:tcPr>
            <w:tcW w:w="850" w:type="dxa"/>
          </w:tcPr>
          <w:p w:rsidR="00A617AB" w:rsidRDefault="00A617AB" w:rsidP="0017213E">
            <w:pPr>
              <w:rPr>
                <w:iCs/>
                <w:noProof/>
                <w:lang w:val="en-US"/>
              </w:rPr>
            </w:pPr>
          </w:p>
        </w:tc>
        <w:tc>
          <w:tcPr>
            <w:tcW w:w="3969" w:type="dxa"/>
          </w:tcPr>
          <w:p w:rsidR="00A617AB" w:rsidRPr="00A617AB" w:rsidRDefault="00A617AB" w:rsidP="00A617AB">
            <w:pPr>
              <w:rPr>
                <w:iCs/>
                <w:noProof/>
                <w:lang w:val="en-US"/>
              </w:rPr>
            </w:pPr>
            <w:r w:rsidRPr="00A617AB">
              <w:rPr>
                <w:iCs/>
                <w:noProof/>
                <w:lang w:val="en-US"/>
              </w:rPr>
              <w:t xml:space="preserve">M: ta_šufak </w:t>
            </w:r>
            <w:r>
              <w:rPr>
                <w:iCs/>
                <w:noProof/>
                <w:lang w:val="en-US"/>
              </w:rPr>
              <w:t>ᵊ</w:t>
            </w:r>
            <w:r w:rsidRPr="00A617AB">
              <w:rPr>
                <w:iCs/>
                <w:noProof/>
                <w:lang w:val="en-US"/>
              </w:rPr>
              <w:t>b-ˁēni. – I: ˀī, g</w:t>
            </w:r>
            <w:r>
              <w:rPr>
                <w:iCs/>
                <w:noProof/>
                <w:lang w:val="en-US"/>
              </w:rPr>
              <w:t xml:space="preserve">āḷ bīˁu bəṣal w šuġl al-guṭun hāḏa uturkū, wlēdi! </w:t>
            </w:r>
          </w:p>
        </w:tc>
        <w:tc>
          <w:tcPr>
            <w:tcW w:w="4252" w:type="dxa"/>
          </w:tcPr>
          <w:p w:rsidR="00A617AB" w:rsidRPr="00A617AB" w:rsidRDefault="00A617AB" w:rsidP="00855650">
            <w:pPr>
              <w:rPr>
                <w:lang w:val="en-US"/>
              </w:rPr>
            </w:pPr>
          </w:p>
        </w:tc>
      </w:tr>
      <w:tr w:rsidR="00A617AB" w:rsidRPr="00A617AB" w:rsidTr="00855650">
        <w:tc>
          <w:tcPr>
            <w:tcW w:w="850" w:type="dxa"/>
          </w:tcPr>
          <w:p w:rsidR="00A617AB" w:rsidRDefault="00A617AB" w:rsidP="0017213E">
            <w:pPr>
              <w:rPr>
                <w:iCs/>
                <w:noProof/>
                <w:lang w:val="en-US"/>
              </w:rPr>
            </w:pPr>
          </w:p>
        </w:tc>
        <w:tc>
          <w:tcPr>
            <w:tcW w:w="3969" w:type="dxa"/>
          </w:tcPr>
          <w:p w:rsidR="00A617AB" w:rsidRPr="00A617AB" w:rsidRDefault="00A617AB" w:rsidP="00A617AB">
            <w:pPr>
              <w:rPr>
                <w:iCs/>
                <w:noProof/>
                <w:lang w:val="en-US"/>
              </w:rPr>
            </w:pPr>
            <w:r>
              <w:rPr>
                <w:iCs/>
                <w:noProof/>
                <w:lang w:val="en-US"/>
              </w:rPr>
              <w:t>w čān nugḏ̣ub ˁād w nuturku ˁammo ḥaǧǧi b-nōba.</w:t>
            </w:r>
          </w:p>
        </w:tc>
        <w:tc>
          <w:tcPr>
            <w:tcW w:w="4252" w:type="dxa"/>
          </w:tcPr>
          <w:p w:rsidR="00A617AB" w:rsidRPr="00A617AB" w:rsidRDefault="00A617AB" w:rsidP="00855650">
            <w:pPr>
              <w:rPr>
                <w:lang w:val="en-US"/>
              </w:rPr>
            </w:pPr>
          </w:p>
        </w:tc>
      </w:tr>
      <w:tr w:rsidR="00834F43" w:rsidRPr="00834F43" w:rsidTr="00855650">
        <w:tc>
          <w:tcPr>
            <w:tcW w:w="850" w:type="dxa"/>
          </w:tcPr>
          <w:p w:rsidR="00834F43" w:rsidRDefault="00834F43" w:rsidP="0017213E">
            <w:pPr>
              <w:rPr>
                <w:iCs/>
                <w:noProof/>
                <w:lang w:val="en-US"/>
              </w:rPr>
            </w:pPr>
            <w:r>
              <w:rPr>
                <w:iCs/>
                <w:noProof/>
                <w:lang w:val="en-US"/>
              </w:rPr>
              <w:t>1:25</w:t>
            </w:r>
          </w:p>
        </w:tc>
        <w:tc>
          <w:tcPr>
            <w:tcW w:w="3969" w:type="dxa"/>
          </w:tcPr>
          <w:p w:rsidR="00834F43" w:rsidRPr="00834F43" w:rsidRDefault="00834F43" w:rsidP="00A617AB">
            <w:pPr>
              <w:rPr>
                <w:iCs/>
                <w:noProof/>
                <w:lang w:val="en-US"/>
              </w:rPr>
            </w:pPr>
            <w:r w:rsidRPr="00834F43">
              <w:rPr>
                <w:iCs/>
                <w:noProof/>
                <w:lang w:val="en-US"/>
              </w:rPr>
              <w:t>waḷḷa ˀāni min hēne ta-ngūl min məṭra</w:t>
            </w:r>
            <w:r>
              <w:rPr>
                <w:iCs/>
                <w:noProof/>
                <w:lang w:val="en-US"/>
              </w:rPr>
              <w:t>ḥ ašgadd maṭāriḥ an-nōb ˁād al-mille ḥēšākum ˁammo. – M: ṣaḥīḥ, ṣaḥīḥ!</w:t>
            </w:r>
          </w:p>
        </w:tc>
        <w:tc>
          <w:tcPr>
            <w:tcW w:w="4252" w:type="dxa"/>
          </w:tcPr>
          <w:p w:rsidR="00834F43" w:rsidRPr="00834F43" w:rsidRDefault="00834F43" w:rsidP="00855650">
            <w:pPr>
              <w:rPr>
                <w:lang w:val="en-US"/>
              </w:rPr>
            </w:pPr>
          </w:p>
        </w:tc>
      </w:tr>
      <w:tr w:rsidR="00834F43" w:rsidRPr="00834F43" w:rsidTr="00855650">
        <w:tc>
          <w:tcPr>
            <w:tcW w:w="850" w:type="dxa"/>
          </w:tcPr>
          <w:p w:rsidR="00834F43" w:rsidRDefault="00834F43" w:rsidP="0017213E">
            <w:pPr>
              <w:rPr>
                <w:iCs/>
                <w:noProof/>
                <w:lang w:val="en-US"/>
              </w:rPr>
            </w:pPr>
          </w:p>
        </w:tc>
        <w:tc>
          <w:tcPr>
            <w:tcW w:w="3969" w:type="dxa"/>
          </w:tcPr>
          <w:p w:rsidR="00834F43" w:rsidRPr="00834F43" w:rsidRDefault="00834F43" w:rsidP="00A617AB">
            <w:pPr>
              <w:rPr>
                <w:iCs/>
                <w:noProof/>
                <w:lang w:val="en-US"/>
              </w:rPr>
            </w:pPr>
            <w:r>
              <w:rPr>
                <w:iCs/>
                <w:noProof/>
                <w:lang w:val="en-US"/>
              </w:rPr>
              <w:t>I: ˁindu ǧiddām bētu kamyūn guṭun, xayyo, bēš al-guṭun</w:t>
            </w:r>
            <w:r w:rsidR="00F86A20">
              <w:rPr>
                <w:iCs/>
                <w:noProof/>
                <w:lang w:val="en-US"/>
              </w:rPr>
              <w:t xml:space="preserve"> hāḏa</w:t>
            </w:r>
            <w:r>
              <w:rPr>
                <w:iCs/>
                <w:noProof/>
                <w:lang w:val="en-US"/>
              </w:rPr>
              <w:t>?</w:t>
            </w:r>
            <w:r w:rsidR="00F86A20">
              <w:rPr>
                <w:iCs/>
                <w:noProof/>
                <w:lang w:val="en-US"/>
              </w:rPr>
              <w:t xml:space="preserve"> xayyo ǧaw inṭōni tisˁimye bī.</w:t>
            </w:r>
          </w:p>
        </w:tc>
        <w:tc>
          <w:tcPr>
            <w:tcW w:w="4252" w:type="dxa"/>
          </w:tcPr>
          <w:p w:rsidR="00834F43" w:rsidRPr="00834F43" w:rsidRDefault="00834F43"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F86A20" w:rsidP="00A617AB">
            <w:pPr>
              <w:rPr>
                <w:iCs/>
                <w:noProof/>
                <w:lang w:val="en-US"/>
              </w:rPr>
            </w:pPr>
            <w:r>
              <w:rPr>
                <w:iCs/>
                <w:noProof/>
                <w:lang w:val="en-US"/>
              </w:rPr>
              <w:t>mesela halbuki mū mənṭī tisˁimye, ǧāyu darrāb.</w:t>
            </w:r>
          </w:p>
        </w:tc>
        <w:tc>
          <w:tcPr>
            <w:tcW w:w="4252" w:type="dxa"/>
          </w:tcPr>
          <w:p w:rsidR="00F86A20" w:rsidRPr="00834F43" w:rsidRDefault="00F86A20"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F86A20" w:rsidP="00A617AB">
            <w:pPr>
              <w:rPr>
                <w:iCs/>
                <w:noProof/>
                <w:lang w:val="en-US"/>
              </w:rPr>
            </w:pPr>
            <w:r>
              <w:rPr>
                <w:iCs/>
                <w:noProof/>
                <w:lang w:val="en-US"/>
              </w:rPr>
              <w:t>M: ˁalēk yqallī. – I: yqallī ˁalayye, ˀāni ṣādiǧ, tāǧir-in ṣādiǧ, ˀar-rasūḷ ˁalē s-salām ygūl uṣdugu!</w:t>
            </w:r>
          </w:p>
        </w:tc>
        <w:tc>
          <w:tcPr>
            <w:tcW w:w="4252" w:type="dxa"/>
          </w:tcPr>
          <w:p w:rsidR="00F86A20" w:rsidRPr="00834F43" w:rsidRDefault="00F86A20"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CD5487" w:rsidP="00CD5487">
            <w:pPr>
              <w:rPr>
                <w:iCs/>
                <w:noProof/>
                <w:lang w:val="en-US"/>
              </w:rPr>
            </w:pPr>
            <w:r>
              <w:rPr>
                <w:iCs/>
                <w:noProof/>
                <w:lang w:val="en-US"/>
              </w:rPr>
              <w:t>yaˁni ˀat-tiǧāṛa b-al-baraka, ˀat-tiǧāṛa b-al-baraka, ˀamma w-ar-rizig b-al-ˁašra tisˁe b-at-tiǧāṛa.</w:t>
            </w:r>
          </w:p>
        </w:tc>
        <w:tc>
          <w:tcPr>
            <w:tcW w:w="4252" w:type="dxa"/>
          </w:tcPr>
          <w:p w:rsidR="00F86A20" w:rsidRPr="00834F43" w:rsidRDefault="00F86A20"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A: baraka w-aṣ-ṣudug. – I: ˀamma ṣ-ṣādgīn l-aṣ-ṣādgīn. – M: tisˁimye hāḏa mā-yrabbiḥni bass.</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I: mesela ˀagḏ̣ubu, ˀal-guṭun randemānu ˀaˁarfu b-īdi. – A: ši-ygūl. – I: lā, lā ˀaˁarfu b-īdu, min arukku b-īdi [al-lāzig].</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bir şifrem var, ˀagūl hāḏa otuz yedi mā-yfūt ˁal-otuz yedi randemānu.</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r>
              <w:rPr>
                <w:iCs/>
                <w:noProof/>
                <w:lang w:val="en-US"/>
              </w:rPr>
              <w:t>2:15</w:t>
            </w:r>
          </w:p>
        </w:tc>
        <w:tc>
          <w:tcPr>
            <w:tcW w:w="3969" w:type="dxa"/>
          </w:tcPr>
          <w:p w:rsidR="00CD5487" w:rsidRDefault="00CD5487" w:rsidP="00CD5487">
            <w:pPr>
              <w:rPr>
                <w:iCs/>
                <w:noProof/>
                <w:lang w:val="en-US"/>
              </w:rPr>
            </w:pPr>
            <w:r>
              <w:rPr>
                <w:iCs/>
                <w:noProof/>
                <w:lang w:val="en-US"/>
              </w:rPr>
              <w:t>ˀaṭluḥ al-mākint al-ᵊḥsāb, ˀaḥasib, hāḏa b-tisˁimye ˀāni ˀadarrib al-guṭun ˁala Marˁaš liyye ˀəṣdiga b-Marˁaš fabrīkāt ᵊṯnēne.</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lə-qādi ˀawaṣṣlu hināk mā-yāxḏūnu b-tisˁimye, ḥammāḷ kamyūn, karwa ta-ngūl āni ḥaggi tˁabi.</w:t>
            </w:r>
          </w:p>
        </w:tc>
        <w:tc>
          <w:tcPr>
            <w:tcW w:w="4252" w:type="dxa"/>
          </w:tcPr>
          <w:p w:rsidR="00CD5487" w:rsidRPr="00834F43" w:rsidRDefault="00CD5487"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781485" w:rsidP="00CD5487">
            <w:pPr>
              <w:rPr>
                <w:iCs/>
                <w:noProof/>
                <w:lang w:val="en-US"/>
              </w:rPr>
            </w:pPr>
            <w:r>
              <w:rPr>
                <w:iCs/>
                <w:noProof/>
                <w:lang w:val="en-US"/>
              </w:rPr>
              <w:t xml:space="preserve">hināk mā-yāxḏūnu b-tisˁimye, ˀagūl “xayyo! minhu ˀənṭāk?” </w:t>
            </w:r>
          </w:p>
        </w:tc>
        <w:tc>
          <w:tcPr>
            <w:tcW w:w="4252" w:type="dxa"/>
          </w:tcPr>
          <w:p w:rsidR="00781485" w:rsidRPr="00834F43" w:rsidRDefault="00781485"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781485" w:rsidP="00CD5487">
            <w:pPr>
              <w:rPr>
                <w:iCs/>
                <w:noProof/>
                <w:lang w:val="en-US"/>
              </w:rPr>
            </w:pPr>
            <w:r>
              <w:rPr>
                <w:iCs/>
                <w:noProof/>
                <w:lang w:val="en-US"/>
              </w:rPr>
              <w:t>“waḷḷa ǧōni tuǧǧār ənṭōni.” “wēnhum? ˀaṣṣōbhum ḏōle?” “ᵊflān ənṭāni.”</w:t>
            </w:r>
          </w:p>
        </w:tc>
        <w:tc>
          <w:tcPr>
            <w:tcW w:w="4252" w:type="dxa"/>
          </w:tcPr>
          <w:p w:rsidR="00781485" w:rsidRPr="00834F43" w:rsidRDefault="00781485"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DA51EC" w:rsidP="00CD5487">
            <w:pPr>
              <w:rPr>
                <w:iCs/>
                <w:noProof/>
                <w:lang w:val="en-US"/>
              </w:rPr>
            </w:pPr>
            <w:r>
              <w:rPr>
                <w:iCs/>
                <w:noProof/>
                <w:lang w:val="en-US"/>
              </w:rPr>
              <w:t>“ˀī, wēnu?” “ᵊflān ˁād yinṭī.” “ˁammo ḥaǧǧī, mā-yinṭi.” “ṣaḥīḥ.” yinṭī.</w:t>
            </w:r>
          </w:p>
        </w:tc>
        <w:tc>
          <w:tcPr>
            <w:tcW w:w="4252" w:type="dxa"/>
          </w:tcPr>
          <w:p w:rsidR="00781485" w:rsidRPr="00834F43" w:rsidRDefault="00781485" w:rsidP="00855650">
            <w:pPr>
              <w:rPr>
                <w:lang w:val="en-US"/>
              </w:rPr>
            </w:pPr>
          </w:p>
        </w:tc>
      </w:tr>
      <w:tr w:rsidR="00DA51EC" w:rsidRPr="00834F43" w:rsidTr="00855650">
        <w:tc>
          <w:tcPr>
            <w:tcW w:w="850" w:type="dxa"/>
          </w:tcPr>
          <w:p w:rsidR="00DA51EC" w:rsidRDefault="00DA51EC" w:rsidP="0017213E">
            <w:pPr>
              <w:rPr>
                <w:iCs/>
                <w:noProof/>
                <w:lang w:val="en-US"/>
              </w:rPr>
            </w:pPr>
          </w:p>
        </w:tc>
        <w:tc>
          <w:tcPr>
            <w:tcW w:w="3969" w:type="dxa"/>
          </w:tcPr>
          <w:p w:rsidR="00DA51EC" w:rsidRDefault="00DA51EC" w:rsidP="00CD5487">
            <w:pPr>
              <w:rPr>
                <w:iCs/>
                <w:noProof/>
                <w:lang w:val="en-US"/>
              </w:rPr>
            </w:pPr>
            <w:r>
              <w:rPr>
                <w:iCs/>
                <w:noProof/>
                <w:lang w:val="en-US"/>
              </w:rPr>
              <w:t xml:space="preserve">ygūl-lu ˁašər tiyyām məṣārīyak yrūḥ </w:t>
            </w:r>
            <w:r w:rsidRPr="002F0F99">
              <w:rPr>
                <w:iCs/>
                <w:noProof/>
                <w:color w:val="00B050"/>
                <w:lang w:val="en-US"/>
              </w:rPr>
              <w:t>ylōlḥu</w:t>
            </w:r>
            <w:r>
              <w:rPr>
                <w:iCs/>
                <w:noProof/>
                <w:lang w:val="en-US"/>
              </w:rPr>
              <w:t xml:space="preserve"> ṯalaṯ tišhur.</w:t>
            </w:r>
          </w:p>
        </w:tc>
        <w:tc>
          <w:tcPr>
            <w:tcW w:w="4252" w:type="dxa"/>
          </w:tcPr>
          <w:p w:rsidR="00DA51EC" w:rsidRPr="00834F43" w:rsidRDefault="002F0F99" w:rsidP="00855650">
            <w:pPr>
              <w:rPr>
                <w:lang w:val="en-US"/>
              </w:rPr>
            </w:pPr>
            <w:r>
              <w:rPr>
                <w:lang w:val="en-US"/>
              </w:rPr>
              <w:t>lōlaḥ schaukeln, hinhalten, verschaukeln</w:t>
            </w:r>
          </w:p>
        </w:tc>
      </w:tr>
      <w:tr w:rsidR="002F0F99" w:rsidRPr="00834F43" w:rsidTr="00855650">
        <w:tc>
          <w:tcPr>
            <w:tcW w:w="850" w:type="dxa"/>
          </w:tcPr>
          <w:p w:rsidR="002F0F99" w:rsidRDefault="002F0F99" w:rsidP="0017213E">
            <w:pPr>
              <w:rPr>
                <w:iCs/>
                <w:noProof/>
                <w:lang w:val="en-US"/>
              </w:rPr>
            </w:pPr>
          </w:p>
        </w:tc>
        <w:tc>
          <w:tcPr>
            <w:tcW w:w="3969" w:type="dxa"/>
          </w:tcPr>
          <w:p w:rsidR="002F0F99" w:rsidRDefault="002F0F99" w:rsidP="00CD5487">
            <w:pPr>
              <w:rPr>
                <w:iCs/>
                <w:noProof/>
                <w:lang w:val="en-US"/>
              </w:rPr>
            </w:pPr>
            <w:r>
              <w:rPr>
                <w:iCs/>
                <w:noProof/>
                <w:lang w:val="en-US"/>
              </w:rPr>
              <w:t xml:space="preserve">M: miṯil ᵊṭrādne hāḏa. – I: ylōlḥu ṯalaṯ tišhur, ši-ysāwi ˁād ᵊflān ta-yqazniǧ! </w:t>
            </w:r>
          </w:p>
        </w:tc>
        <w:tc>
          <w:tcPr>
            <w:tcW w:w="4252" w:type="dxa"/>
          </w:tcPr>
          <w:p w:rsidR="002F0F99" w:rsidRDefault="002F0F99" w:rsidP="00855650">
            <w:pPr>
              <w:rPr>
                <w:lang w:val="en-US"/>
              </w:rPr>
            </w:pPr>
          </w:p>
        </w:tc>
      </w:tr>
      <w:tr w:rsidR="002F0F99" w:rsidRPr="00834F43" w:rsidTr="00855650">
        <w:tc>
          <w:tcPr>
            <w:tcW w:w="850" w:type="dxa"/>
          </w:tcPr>
          <w:p w:rsidR="002F0F99" w:rsidRDefault="002F0F99" w:rsidP="0017213E">
            <w:pPr>
              <w:rPr>
                <w:iCs/>
                <w:noProof/>
                <w:lang w:val="en-US"/>
              </w:rPr>
            </w:pPr>
          </w:p>
        </w:tc>
        <w:tc>
          <w:tcPr>
            <w:tcW w:w="3969" w:type="dxa"/>
          </w:tcPr>
          <w:p w:rsidR="002F0F99" w:rsidRDefault="002F0F99" w:rsidP="00CD5487">
            <w:pPr>
              <w:rPr>
                <w:iCs/>
                <w:noProof/>
                <w:lang w:val="en-US"/>
              </w:rPr>
            </w:pPr>
            <w:r>
              <w:rPr>
                <w:iCs/>
                <w:noProof/>
                <w:lang w:val="en-US"/>
              </w:rPr>
              <w:t>mū ygul-lak ˁašər tiyyām yā! yāxuḏ guṭnak ybīˁu ḏīč as-sāˁa al-waˁde farigha čiṯīr čān. ˀaš-šahar yufrug xamsīn alif.</w:t>
            </w:r>
          </w:p>
        </w:tc>
        <w:tc>
          <w:tcPr>
            <w:tcW w:w="4252" w:type="dxa"/>
          </w:tcPr>
          <w:p w:rsidR="002F0F99" w:rsidRDefault="002F0F99" w:rsidP="00855650">
            <w:pPr>
              <w:rPr>
                <w:lang w:val="en-US"/>
              </w:rPr>
            </w:pPr>
          </w:p>
        </w:tc>
      </w:tr>
      <w:tr w:rsidR="002F0F99" w:rsidRPr="00834F43" w:rsidTr="00855650">
        <w:tc>
          <w:tcPr>
            <w:tcW w:w="850" w:type="dxa"/>
          </w:tcPr>
          <w:p w:rsidR="002F0F99" w:rsidRDefault="002F0F99" w:rsidP="0017213E">
            <w:pPr>
              <w:rPr>
                <w:iCs/>
                <w:noProof/>
                <w:lang w:val="en-US"/>
              </w:rPr>
            </w:pPr>
            <w:r>
              <w:rPr>
                <w:iCs/>
                <w:noProof/>
                <w:lang w:val="en-US"/>
              </w:rPr>
              <w:t>3:00</w:t>
            </w:r>
          </w:p>
        </w:tc>
        <w:tc>
          <w:tcPr>
            <w:tcW w:w="3969" w:type="dxa"/>
          </w:tcPr>
          <w:p w:rsidR="002F0F99" w:rsidRDefault="002F0F99" w:rsidP="00CD5487">
            <w:pPr>
              <w:rPr>
                <w:iCs/>
                <w:noProof/>
                <w:lang w:val="en-US"/>
              </w:rPr>
            </w:pPr>
            <w:r>
              <w:rPr>
                <w:iCs/>
                <w:noProof/>
                <w:lang w:val="en-US"/>
              </w:rPr>
              <w:t>ta-ngūl waˁde farkı yüzde čān tara al-fāyiz yüksek. – M: ygūm ysāwi ysāwi mad</w:t>
            </w:r>
            <w:r w:rsidR="00625D82">
              <w:rPr>
                <w:iCs/>
                <w:noProof/>
                <w:lang w:val="en-US"/>
              </w:rPr>
              <w:t xml:space="preserve">dāt. </w:t>
            </w:r>
          </w:p>
        </w:tc>
        <w:tc>
          <w:tcPr>
            <w:tcW w:w="4252" w:type="dxa"/>
          </w:tcPr>
          <w:p w:rsidR="002F0F99" w:rsidRDefault="002F0F99" w:rsidP="00855650">
            <w:pPr>
              <w:rPr>
                <w:lang w:val="en-US"/>
              </w:rPr>
            </w:pPr>
          </w:p>
        </w:tc>
      </w:tr>
      <w:tr w:rsidR="00625D82" w:rsidRPr="00834F43" w:rsidTr="00855650">
        <w:tc>
          <w:tcPr>
            <w:tcW w:w="850" w:type="dxa"/>
          </w:tcPr>
          <w:p w:rsidR="00625D82" w:rsidRDefault="00625D82" w:rsidP="0017213E">
            <w:pPr>
              <w:rPr>
                <w:iCs/>
                <w:noProof/>
                <w:lang w:val="en-US"/>
              </w:rPr>
            </w:pPr>
          </w:p>
        </w:tc>
        <w:tc>
          <w:tcPr>
            <w:tcW w:w="3969" w:type="dxa"/>
          </w:tcPr>
          <w:p w:rsidR="00625D82" w:rsidRPr="00625D82" w:rsidRDefault="00625D82" w:rsidP="00CD5487">
            <w:pPr>
              <w:rPr>
                <w:iCs/>
                <w:noProof/>
                <w:lang w:val="en-US" w:bidi="ar-OM"/>
              </w:rPr>
            </w:pPr>
            <w:r>
              <w:rPr>
                <w:iCs/>
                <w:noProof/>
                <w:lang w:val="en-US"/>
              </w:rPr>
              <w:t xml:space="preserve">I: yinṭī iki ay waˁde. yinṭi ˀimyit alif zād yinṭi malyūn, </w:t>
            </w:r>
            <w:r>
              <w:rPr>
                <w:iCs/>
                <w:noProof/>
                <w:lang w:val="de-AT" w:bidi="ar-OM"/>
              </w:rPr>
              <w:t>ᵊ</w:t>
            </w:r>
            <w:r w:rsidRPr="00625D82">
              <w:rPr>
                <w:iCs/>
                <w:noProof/>
                <w:lang w:val="en-US" w:bidi="ar-OM"/>
              </w:rPr>
              <w:t>b-maly</w:t>
            </w:r>
            <w:r>
              <w:rPr>
                <w:iCs/>
                <w:noProof/>
                <w:lang w:val="en-US" w:bidi="ar-OM"/>
              </w:rPr>
              <w:t>ūn ˁād ybīˁu haḏāk. ˀal ənṭā tisˁimye.</w:t>
            </w:r>
          </w:p>
        </w:tc>
        <w:tc>
          <w:tcPr>
            <w:tcW w:w="4252" w:type="dxa"/>
          </w:tcPr>
          <w:p w:rsidR="00625D82" w:rsidRDefault="00625D82" w:rsidP="00855650">
            <w:pPr>
              <w:rPr>
                <w:lang w:val="en-US"/>
              </w:rPr>
            </w:pPr>
          </w:p>
        </w:tc>
      </w:tr>
      <w:tr w:rsidR="00625D82" w:rsidRPr="00834F43" w:rsidTr="00855650">
        <w:tc>
          <w:tcPr>
            <w:tcW w:w="850" w:type="dxa"/>
          </w:tcPr>
          <w:p w:rsidR="00625D82" w:rsidRDefault="00625D82" w:rsidP="0017213E">
            <w:pPr>
              <w:rPr>
                <w:iCs/>
                <w:noProof/>
                <w:lang w:val="en-US"/>
              </w:rPr>
            </w:pPr>
          </w:p>
        </w:tc>
        <w:tc>
          <w:tcPr>
            <w:tcW w:w="3969" w:type="dxa"/>
          </w:tcPr>
          <w:p w:rsidR="00625D82" w:rsidRDefault="00625D82" w:rsidP="00CD5487">
            <w:pPr>
              <w:rPr>
                <w:iCs/>
                <w:noProof/>
                <w:lang w:val="en-US"/>
              </w:rPr>
            </w:pPr>
            <w:r>
              <w:rPr>
                <w:iCs/>
                <w:noProof/>
                <w:lang w:val="en-US"/>
              </w:rPr>
              <w:t xml:space="preserve">M: ˀē, ˀē! – </w:t>
            </w:r>
            <w:r w:rsidR="00F26A55">
              <w:rPr>
                <w:iCs/>
                <w:noProof/>
                <w:lang w:val="en-US"/>
              </w:rPr>
              <w:t>I: yinṭī šharēn waˁde ybīˁu b-malyūn. – M: ṣaḥīḥ. – I: ˁugub ˁašər tiyyām ˁammi l-ḥaǧǧi yiǧī ygul-lu “wēn məṣārīyi?”</w:t>
            </w:r>
          </w:p>
        </w:tc>
        <w:tc>
          <w:tcPr>
            <w:tcW w:w="4252" w:type="dxa"/>
          </w:tcPr>
          <w:p w:rsidR="00625D82" w:rsidRDefault="00625D82"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 xml:space="preserve">ygūl waḷḷa, ˀabu fabrīka xayyo, ma_dri igaf xayyo, ˀuṣbur, ˀuṣbur! – M: ˀal-fabrīka mā-nṭā. </w:t>
            </w:r>
          </w:p>
        </w:tc>
        <w:tc>
          <w:tcPr>
            <w:tcW w:w="4252" w:type="dxa"/>
          </w:tcPr>
          <w:p w:rsidR="00F26A55" w:rsidRDefault="00F26A55"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I: mā-nṭāni ḥalbuki huwwe yqazniǧ, ṣaḥīḥ, ˀač-čaḏḏāb yqaznič!</w:t>
            </w:r>
          </w:p>
        </w:tc>
        <w:tc>
          <w:tcPr>
            <w:tcW w:w="4252" w:type="dxa"/>
          </w:tcPr>
          <w:p w:rsidR="00F26A55" w:rsidRDefault="00F26A55"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 xml:space="preserve">M: hā huwwa yqazniǧ. – I: ˀā, haḏōle ˁād, yiǧi zimān nahāṛ </w:t>
            </w:r>
            <w:r w:rsidRPr="00F26A55">
              <w:rPr>
                <w:iCs/>
                <w:noProof/>
                <w:color w:val="FF0000"/>
                <w:lang w:val="en-US"/>
              </w:rPr>
              <w:t>imt</w:t>
            </w:r>
            <w:r>
              <w:rPr>
                <w:iCs/>
                <w:noProof/>
                <w:lang w:val="en-US"/>
              </w:rPr>
              <w:t>. yinṭūn māl čiṯīr</w:t>
            </w:r>
            <w:r w:rsidR="00F84628">
              <w:rPr>
                <w:iCs/>
                <w:noProof/>
                <w:lang w:val="en-US"/>
              </w:rPr>
              <w:t xml:space="preserve"> l-al-fabrīka ḏīč</w:t>
            </w:r>
            <w:r>
              <w:rPr>
                <w:iCs/>
                <w:noProof/>
                <w:lang w:val="en-US"/>
              </w:rPr>
              <w:t>.</w:t>
            </w:r>
          </w:p>
        </w:tc>
        <w:tc>
          <w:tcPr>
            <w:tcW w:w="4252" w:type="dxa"/>
          </w:tcPr>
          <w:p w:rsidR="00F26A55" w:rsidRDefault="00F26A55" w:rsidP="00855650">
            <w:pPr>
              <w:rPr>
                <w:lang w:val="en-US"/>
              </w:rPr>
            </w:pPr>
          </w:p>
        </w:tc>
      </w:tr>
      <w:tr w:rsidR="00F84628" w:rsidRPr="00F84628" w:rsidTr="00855650">
        <w:tc>
          <w:tcPr>
            <w:tcW w:w="850" w:type="dxa"/>
          </w:tcPr>
          <w:p w:rsidR="00F84628" w:rsidRDefault="00F84628" w:rsidP="0017213E">
            <w:pPr>
              <w:rPr>
                <w:iCs/>
                <w:noProof/>
                <w:lang w:val="en-US"/>
              </w:rPr>
            </w:pPr>
            <w:r>
              <w:rPr>
                <w:iCs/>
                <w:noProof/>
                <w:lang w:val="en-US"/>
              </w:rPr>
              <w:t>3:28</w:t>
            </w:r>
          </w:p>
        </w:tc>
        <w:tc>
          <w:tcPr>
            <w:tcW w:w="3969" w:type="dxa"/>
          </w:tcPr>
          <w:p w:rsidR="00F84628" w:rsidRPr="00F84628" w:rsidRDefault="00F84628" w:rsidP="00CD5487">
            <w:pPr>
              <w:rPr>
                <w:iCs/>
                <w:noProof/>
                <w:lang w:val="en-US"/>
              </w:rPr>
            </w:pPr>
            <w:r w:rsidRPr="00F84628">
              <w:rPr>
                <w:iCs/>
                <w:noProof/>
                <w:lang w:val="en-US"/>
              </w:rPr>
              <w:t>nahāṛ al-fabrīka ḏīč tuḏ</w:t>
            </w:r>
            <w:r>
              <w:rPr>
                <w:iCs/>
                <w:noProof/>
                <w:lang w:val="en-US"/>
              </w:rPr>
              <w:t>̣rub ṭōb winhum ha-n-nōb gitti! yā! ˀāni, xayyo, bunlardan yaşamam Ahmet.</w:t>
            </w:r>
          </w:p>
        </w:tc>
        <w:tc>
          <w:tcPr>
            <w:tcW w:w="4252" w:type="dxa"/>
          </w:tcPr>
          <w:p w:rsidR="00F84628" w:rsidRPr="00F84628" w:rsidRDefault="00F84628" w:rsidP="00855650">
            <w:pPr>
              <w:rPr>
                <w:lang w:val="en-US"/>
              </w:rPr>
            </w:pPr>
          </w:p>
        </w:tc>
      </w:tr>
      <w:tr w:rsidR="00F84628" w:rsidRPr="00F84628" w:rsidTr="00855650">
        <w:tc>
          <w:tcPr>
            <w:tcW w:w="850" w:type="dxa"/>
          </w:tcPr>
          <w:p w:rsidR="00F84628" w:rsidRDefault="00F84628" w:rsidP="0017213E">
            <w:pPr>
              <w:rPr>
                <w:iCs/>
                <w:noProof/>
                <w:lang w:val="en-US"/>
              </w:rPr>
            </w:pPr>
          </w:p>
        </w:tc>
        <w:tc>
          <w:tcPr>
            <w:tcW w:w="3969" w:type="dxa"/>
          </w:tcPr>
          <w:p w:rsidR="00F84628" w:rsidRPr="00F84628" w:rsidRDefault="000A0B36" w:rsidP="00984B32">
            <w:pPr>
              <w:rPr>
                <w:iCs/>
                <w:noProof/>
                <w:lang w:val="en-US"/>
              </w:rPr>
            </w:pPr>
            <w:r>
              <w:rPr>
                <w:iCs/>
                <w:noProof/>
                <w:lang w:val="en-US"/>
              </w:rPr>
              <w:t>A: dōġri. – I: gəḏ̣abne ˁād w tərakne š-šuġul ḏa. ˀalḥaz b-al-ˁar</w:t>
            </w:r>
            <w:r w:rsidR="00984B32">
              <w:rPr>
                <w:iCs/>
                <w:noProof/>
                <w:lang w:val="en-US"/>
              </w:rPr>
              <w:t>ṣa</w:t>
            </w:r>
            <w:r>
              <w:rPr>
                <w:iCs/>
                <w:noProof/>
                <w:lang w:val="en-US"/>
              </w:rPr>
              <w:t xml:space="preserve"> rūḥ ˁal</w:t>
            </w:r>
            <w:r w:rsidR="00984B32">
              <w:rPr>
                <w:iCs/>
                <w:noProof/>
                <w:lang w:val="en-US"/>
              </w:rPr>
              <w:t xml:space="preserve"> </w:t>
            </w:r>
            <w:r>
              <w:rPr>
                <w:iCs/>
                <w:noProof/>
                <w:lang w:val="en-US"/>
              </w:rPr>
              <w:t>abūye ṣ-ṣubuḥ, dukkānu</w:t>
            </w:r>
            <w:r w:rsidR="00984B32">
              <w:rPr>
                <w:iCs/>
                <w:noProof/>
                <w:lang w:val="en-US"/>
              </w:rPr>
              <w:t>.</w:t>
            </w:r>
          </w:p>
        </w:tc>
        <w:tc>
          <w:tcPr>
            <w:tcW w:w="4252" w:type="dxa"/>
          </w:tcPr>
          <w:p w:rsidR="00F84628" w:rsidRPr="00F84628" w:rsidRDefault="00F84628"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Pr="00984B32" w:rsidRDefault="00984B32" w:rsidP="00984B32">
            <w:pPr>
              <w:rPr>
                <w:iCs/>
                <w:noProof/>
                <w:lang w:val="en-US"/>
              </w:rPr>
            </w:pPr>
            <w:r w:rsidRPr="00984B32">
              <w:rPr>
                <w:iCs/>
                <w:noProof/>
                <w:lang w:val="en-US"/>
              </w:rPr>
              <w:t>M: miṯil-ma tisōlafne ˁumlit ač-čiḏib m</w:t>
            </w:r>
            <w:r>
              <w:rPr>
                <w:iCs/>
                <w:noProof/>
                <w:lang w:val="en-US"/>
              </w:rPr>
              <w:t>āšye.</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Pr="00984B32" w:rsidRDefault="00984B32" w:rsidP="00984B32">
            <w:pPr>
              <w:rPr>
                <w:iCs/>
                <w:noProof/>
                <w:lang w:val="en-US"/>
              </w:rPr>
            </w:pPr>
            <w:r>
              <w:rPr>
                <w:iCs/>
                <w:noProof/>
                <w:lang w:val="en-US"/>
              </w:rPr>
              <w:t>I: ˀē, ˀaṣ-ṣubuḥ alḥaz rūḥ ˁal abūye ˁal axūye b-al-ˁarṣa qōmisyonǧi gul-lu ˁindi ḥunṭa imyit ṭōn.</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Default="00984B32" w:rsidP="00984B32">
            <w:pPr>
              <w:rPr>
                <w:iCs/>
                <w:noProof/>
                <w:lang w:val="en-US"/>
              </w:rPr>
            </w:pPr>
            <w:r>
              <w:rPr>
                <w:iCs/>
                <w:noProof/>
                <w:lang w:val="en-US"/>
              </w:rPr>
              <w:t>hāk xālo bīˁhe [bīḥhe] liyye ˀil sine wēya sitt tušhur wēya šahar, mā-ybīḥhe ˀabūye.</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Default="00FC54E9" w:rsidP="00984B32">
            <w:pPr>
              <w:rPr>
                <w:iCs/>
                <w:noProof/>
                <w:lang w:val="en-US"/>
              </w:rPr>
            </w:pPr>
            <w:r>
              <w:rPr>
                <w:iCs/>
                <w:noProof/>
                <w:lang w:val="en-US"/>
              </w:rPr>
              <w:t>ygul-lak “wlēd axūye ˀabīḥhe likke pēšin. hāt numūntak abīḥhe likke pēšin w tāxuḏ məṣārīyak w trūḥ.</w:t>
            </w:r>
          </w:p>
        </w:tc>
        <w:tc>
          <w:tcPr>
            <w:tcW w:w="4252" w:type="dxa"/>
          </w:tcPr>
          <w:p w:rsidR="00984B32" w:rsidRPr="00984B32" w:rsidRDefault="00984B32" w:rsidP="00855650">
            <w:pPr>
              <w:rPr>
                <w:lang w:val="en-US"/>
              </w:rPr>
            </w:pPr>
          </w:p>
        </w:tc>
      </w:tr>
      <w:tr w:rsidR="00FC54E9" w:rsidRPr="00984B32" w:rsidTr="00855650">
        <w:tc>
          <w:tcPr>
            <w:tcW w:w="850" w:type="dxa"/>
          </w:tcPr>
          <w:p w:rsidR="00FC54E9" w:rsidRDefault="00FC54E9" w:rsidP="0017213E">
            <w:pPr>
              <w:rPr>
                <w:iCs/>
                <w:noProof/>
                <w:lang w:val="en-US"/>
              </w:rPr>
            </w:pPr>
          </w:p>
        </w:tc>
        <w:tc>
          <w:tcPr>
            <w:tcW w:w="3969" w:type="dxa"/>
          </w:tcPr>
          <w:p w:rsidR="00FC54E9" w:rsidRDefault="009341BB" w:rsidP="00984B32">
            <w:pPr>
              <w:rPr>
                <w:iCs/>
                <w:noProof/>
                <w:lang w:val="en-US"/>
              </w:rPr>
            </w:pPr>
            <w:r>
              <w:rPr>
                <w:iCs/>
                <w:noProof/>
                <w:lang w:val="en-US"/>
              </w:rPr>
              <w:t>ˀāni bāčir hafte šahar mā_bīˁ mālak. mā-rīd xērak kusura bakma!</w:t>
            </w:r>
          </w:p>
        </w:tc>
        <w:tc>
          <w:tcPr>
            <w:tcW w:w="4252" w:type="dxa"/>
          </w:tcPr>
          <w:p w:rsidR="00FC54E9" w:rsidRPr="00984B32" w:rsidRDefault="00FC54E9" w:rsidP="00855650">
            <w:pPr>
              <w:rPr>
                <w:lang w:val="en-US"/>
              </w:rPr>
            </w:pPr>
          </w:p>
        </w:tc>
      </w:tr>
      <w:tr w:rsidR="009341BB" w:rsidRPr="00984B32" w:rsidTr="00855650">
        <w:tc>
          <w:tcPr>
            <w:tcW w:w="850" w:type="dxa"/>
          </w:tcPr>
          <w:p w:rsidR="009341BB" w:rsidRDefault="009341BB" w:rsidP="0017213E">
            <w:pPr>
              <w:rPr>
                <w:iCs/>
                <w:noProof/>
                <w:lang w:val="en-US"/>
              </w:rPr>
            </w:pPr>
            <w:r>
              <w:rPr>
                <w:iCs/>
                <w:noProof/>
                <w:lang w:val="en-US"/>
              </w:rPr>
              <w:t>4:01</w:t>
            </w:r>
          </w:p>
        </w:tc>
        <w:tc>
          <w:tcPr>
            <w:tcW w:w="3969" w:type="dxa"/>
          </w:tcPr>
          <w:p w:rsidR="009341BB" w:rsidRDefault="009341BB" w:rsidP="00984B32">
            <w:pPr>
              <w:rPr>
                <w:iCs/>
                <w:noProof/>
                <w:lang w:val="en-US"/>
              </w:rPr>
            </w:pPr>
            <w:r>
              <w:rPr>
                <w:iCs/>
                <w:noProof/>
                <w:lang w:val="en-US"/>
              </w:rPr>
              <w:t>šuġul dēn kesin mā ˁidne. lā nāxuḏ wala ninṭi. – A: en iyisi.</w:t>
            </w:r>
          </w:p>
        </w:tc>
        <w:tc>
          <w:tcPr>
            <w:tcW w:w="4252" w:type="dxa"/>
          </w:tcPr>
          <w:p w:rsidR="009341BB" w:rsidRPr="00984B32" w:rsidRDefault="009341BB" w:rsidP="00855650">
            <w:pPr>
              <w:rPr>
                <w:lang w:val="en-US"/>
              </w:rPr>
            </w:pPr>
          </w:p>
        </w:tc>
      </w:tr>
      <w:tr w:rsidR="009341BB" w:rsidRPr="00984B32" w:rsidTr="00855650">
        <w:tc>
          <w:tcPr>
            <w:tcW w:w="850" w:type="dxa"/>
          </w:tcPr>
          <w:p w:rsidR="009341BB" w:rsidRDefault="009341BB" w:rsidP="0017213E">
            <w:pPr>
              <w:rPr>
                <w:iCs/>
                <w:noProof/>
                <w:lang w:val="en-US"/>
              </w:rPr>
            </w:pPr>
          </w:p>
        </w:tc>
        <w:tc>
          <w:tcPr>
            <w:tcW w:w="3969" w:type="dxa"/>
          </w:tcPr>
          <w:p w:rsidR="009341BB" w:rsidRDefault="009F0DC3" w:rsidP="00984B32">
            <w:pPr>
              <w:rPr>
                <w:iCs/>
                <w:noProof/>
                <w:lang w:val="en-US"/>
              </w:rPr>
            </w:pPr>
            <w:r>
              <w:rPr>
                <w:iCs/>
                <w:noProof/>
                <w:lang w:val="en-US"/>
              </w:rPr>
              <w:t>I: čünki šuġul ad-dēn lō</w:t>
            </w:r>
            <w:r w:rsidR="009341BB">
              <w:rPr>
                <w:iCs/>
                <w:noProof/>
                <w:lang w:val="en-US"/>
              </w:rPr>
              <w:t>ṣṣ. ˀā, miṯil hāḏa, axūye zād xaḏa ṣafra, Mḥimmad ˁAlīne, ˀayūye, as-sine</w:t>
            </w:r>
          </w:p>
        </w:tc>
        <w:tc>
          <w:tcPr>
            <w:tcW w:w="4252" w:type="dxa"/>
          </w:tcPr>
          <w:p w:rsidR="009341BB" w:rsidRPr="00984B32" w:rsidRDefault="009341BB" w:rsidP="00855650">
            <w:pPr>
              <w:rPr>
                <w:lang w:val="en-US"/>
              </w:rPr>
            </w:pPr>
          </w:p>
        </w:tc>
      </w:tr>
      <w:tr w:rsidR="009341BB" w:rsidRPr="00984B32" w:rsidTr="00855650">
        <w:tc>
          <w:tcPr>
            <w:tcW w:w="850" w:type="dxa"/>
          </w:tcPr>
          <w:p w:rsidR="009341BB" w:rsidRDefault="009341BB" w:rsidP="0017213E">
            <w:pPr>
              <w:rPr>
                <w:iCs/>
                <w:noProof/>
                <w:lang w:val="en-US"/>
              </w:rPr>
            </w:pPr>
          </w:p>
        </w:tc>
        <w:tc>
          <w:tcPr>
            <w:tcW w:w="3969" w:type="dxa"/>
          </w:tcPr>
          <w:p w:rsidR="009341BB" w:rsidRDefault="006B5F0E" w:rsidP="00984B32">
            <w:pPr>
              <w:rPr>
                <w:iCs/>
                <w:noProof/>
                <w:lang w:val="en-US"/>
              </w:rPr>
            </w:pPr>
            <w:r>
              <w:rPr>
                <w:iCs/>
                <w:noProof/>
                <w:lang w:val="en-US"/>
              </w:rPr>
              <w:t>zād xaḏa min ˁinidkum ṣafra, xaḏa ˀawwal wakit alif ṭōn, alfēn ṭōn huwwa w Gürsel, walid Ḥamad aǧ-Ǧāsim b-aǧ-Ǧrēme.</w:t>
            </w:r>
          </w:p>
        </w:tc>
        <w:tc>
          <w:tcPr>
            <w:tcW w:w="4252" w:type="dxa"/>
          </w:tcPr>
          <w:p w:rsidR="009341BB" w:rsidRPr="00984B32" w:rsidRDefault="009341BB"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sidRPr="006B5F0E">
              <w:rPr>
                <w:iCs/>
                <w:noProof/>
                <w:lang w:val="en-US"/>
              </w:rPr>
              <w:t xml:space="preserve">šiftu? balči ǧākum balči mā </w:t>
            </w:r>
            <w:r>
              <w:rPr>
                <w:iCs/>
                <w:noProof/>
                <w:lang w:val="en-US"/>
              </w:rPr>
              <w:t>ǧākum. xaḏaw zihīd, daḥḥagaw w ygūlūn waḷḷa mā ǧaˁad nirbaḥ,</w:t>
            </w:r>
          </w:p>
        </w:tc>
        <w:tc>
          <w:tcPr>
            <w:tcW w:w="4252" w:type="dxa"/>
          </w:tcPr>
          <w:p w:rsidR="006B5F0E" w:rsidRPr="006B5F0E" w:rsidRDefault="006B5F0E"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sidRPr="006B5F0E">
              <w:rPr>
                <w:iCs/>
                <w:noProof/>
                <w:lang w:val="en-US"/>
              </w:rPr>
              <w:t>ˀal-mille ˀar-randumāne ǧaˁad yi</w:t>
            </w:r>
            <w:r>
              <w:rPr>
                <w:iCs/>
                <w:noProof/>
                <w:lang w:val="en-US"/>
              </w:rPr>
              <w:t>ṭluˁ ᵊhnīye mā-tugḏ̣ub ᵊbˁaḏ̣u.</w:t>
            </w:r>
          </w:p>
        </w:tc>
        <w:tc>
          <w:tcPr>
            <w:tcW w:w="4252" w:type="dxa"/>
          </w:tcPr>
          <w:p w:rsidR="006B5F0E" w:rsidRPr="006B5F0E" w:rsidRDefault="006B5F0E"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Pr>
                <w:iCs/>
                <w:noProof/>
                <w:lang w:val="en-US"/>
              </w:rPr>
              <w:t>w wallāhi mā-ǧaˁad</w:t>
            </w:r>
            <w:r w:rsidR="00B45C96">
              <w:rPr>
                <w:iCs/>
                <w:noProof/>
                <w:lang w:val="en-US"/>
              </w:rPr>
              <w:t xml:space="preserve"> ᵊnqazniǧ walā nxasar, ˀamma mā qaznaǧne. w čān yiturkūnhe.</w:t>
            </w:r>
          </w:p>
        </w:tc>
        <w:tc>
          <w:tcPr>
            <w:tcW w:w="4252" w:type="dxa"/>
          </w:tcPr>
          <w:p w:rsidR="006B5F0E" w:rsidRPr="006B5F0E" w:rsidRDefault="006B5F0E" w:rsidP="00855650">
            <w:pPr>
              <w:rPr>
                <w:lang w:val="en-US"/>
              </w:rPr>
            </w:pPr>
          </w:p>
        </w:tc>
      </w:tr>
      <w:tr w:rsidR="00B45C96" w:rsidRPr="006B5F0E" w:rsidTr="00855650">
        <w:tc>
          <w:tcPr>
            <w:tcW w:w="850" w:type="dxa"/>
          </w:tcPr>
          <w:p w:rsidR="00B45C96" w:rsidRDefault="00B45C96" w:rsidP="0017213E">
            <w:pPr>
              <w:rPr>
                <w:iCs/>
                <w:noProof/>
                <w:lang w:val="en-US"/>
              </w:rPr>
            </w:pPr>
          </w:p>
        </w:tc>
        <w:tc>
          <w:tcPr>
            <w:tcW w:w="3969" w:type="dxa"/>
          </w:tcPr>
          <w:p w:rsidR="00B45C96" w:rsidRDefault="00B45C96" w:rsidP="00984B32">
            <w:pPr>
              <w:rPr>
                <w:iCs/>
                <w:noProof/>
                <w:lang w:val="en-US"/>
              </w:rPr>
            </w:pPr>
            <w:r>
              <w:rPr>
                <w:iCs/>
                <w:noProof/>
                <w:lang w:val="en-US"/>
              </w:rPr>
              <w:t>xaḏaw alfēn ṯalaṯ tālāf ṭōn axūyi Mḥimmad ˁAli w Gürsel. ˀal-azġar minni w huwwa w Gürsel nsību.</w:t>
            </w:r>
            <w:r w:rsidR="008C014D">
              <w:rPr>
                <w:iCs/>
                <w:noProof/>
                <w:lang w:val="en-US"/>
              </w:rPr>
              <w:t xml:space="preserve"> balči lik xabar, balči šiftu.</w:t>
            </w:r>
          </w:p>
        </w:tc>
        <w:tc>
          <w:tcPr>
            <w:tcW w:w="4252" w:type="dxa"/>
          </w:tcPr>
          <w:p w:rsidR="00B45C96" w:rsidRPr="006B5F0E" w:rsidRDefault="00B45C96" w:rsidP="00855650">
            <w:pPr>
              <w:rPr>
                <w:lang w:val="en-US"/>
              </w:rPr>
            </w:pPr>
          </w:p>
        </w:tc>
      </w:tr>
      <w:tr w:rsidR="00B45C96" w:rsidRPr="008C014D" w:rsidTr="00855650">
        <w:tc>
          <w:tcPr>
            <w:tcW w:w="850" w:type="dxa"/>
          </w:tcPr>
          <w:p w:rsidR="00B45C96" w:rsidRDefault="00B45C96" w:rsidP="0017213E">
            <w:pPr>
              <w:rPr>
                <w:iCs/>
                <w:noProof/>
                <w:lang w:val="en-US"/>
              </w:rPr>
            </w:pPr>
          </w:p>
        </w:tc>
        <w:tc>
          <w:tcPr>
            <w:tcW w:w="3969" w:type="dxa"/>
          </w:tcPr>
          <w:p w:rsidR="00B45C96" w:rsidRPr="008C014D" w:rsidRDefault="008C014D" w:rsidP="008C014D">
            <w:pPr>
              <w:rPr>
                <w:iCs/>
                <w:noProof/>
                <w:lang w:val="en-US"/>
              </w:rPr>
            </w:pPr>
            <w:r w:rsidRPr="008C014D">
              <w:rPr>
                <w:iCs/>
                <w:noProof/>
                <w:lang w:val="en-US"/>
              </w:rPr>
              <w:t>A: Gürsel šiftu bi ara čān yā</w:t>
            </w:r>
            <w:r>
              <w:rPr>
                <w:iCs/>
                <w:noProof/>
                <w:lang w:val="en-US"/>
              </w:rPr>
              <w:t>xuḏ ṣafra. – I: ᵊtrukōha ˁād zihīd xaḏaw w-ᵊtrukōha. ˁalēš?</w:t>
            </w:r>
          </w:p>
        </w:tc>
        <w:tc>
          <w:tcPr>
            <w:tcW w:w="4252" w:type="dxa"/>
          </w:tcPr>
          <w:p w:rsidR="00B45C96" w:rsidRPr="008C014D" w:rsidRDefault="00B45C96" w:rsidP="00855650">
            <w:pPr>
              <w:rPr>
                <w:lang w:val="en-US"/>
              </w:rPr>
            </w:pPr>
          </w:p>
        </w:tc>
      </w:tr>
      <w:tr w:rsidR="008C014D" w:rsidRPr="008C014D" w:rsidTr="00855650">
        <w:tc>
          <w:tcPr>
            <w:tcW w:w="850" w:type="dxa"/>
          </w:tcPr>
          <w:p w:rsidR="008C014D" w:rsidRDefault="008C014D" w:rsidP="0017213E">
            <w:pPr>
              <w:rPr>
                <w:iCs/>
                <w:noProof/>
                <w:lang w:val="en-US"/>
              </w:rPr>
            </w:pPr>
          </w:p>
        </w:tc>
        <w:tc>
          <w:tcPr>
            <w:tcW w:w="3969" w:type="dxa"/>
          </w:tcPr>
          <w:p w:rsidR="008C014D" w:rsidRPr="008C014D" w:rsidRDefault="008C014D" w:rsidP="008C014D">
            <w:pPr>
              <w:rPr>
                <w:iCs/>
                <w:noProof/>
                <w:lang w:val="en-US"/>
              </w:rPr>
            </w:pPr>
            <w:r>
              <w:rPr>
                <w:iCs/>
                <w:noProof/>
                <w:lang w:val="en-US"/>
              </w:rPr>
              <w:t>ˁamanhum ṣādǧīn, ˁammo.</w:t>
            </w:r>
            <w:r w:rsidR="00347710">
              <w:rPr>
                <w:iCs/>
                <w:noProof/>
                <w:lang w:val="en-US"/>
              </w:rPr>
              <w:t xml:space="preserve"> – A: ˀawwal ši… – I: ˀaṯnēnāthum yǧībūn məṣārīyak la-l-bēt w yinṭūnak ḥaggak, ˀē ˁammo ḥaǧǧi.</w:t>
            </w:r>
          </w:p>
        </w:tc>
        <w:tc>
          <w:tcPr>
            <w:tcW w:w="4252" w:type="dxa"/>
          </w:tcPr>
          <w:p w:rsidR="008C014D" w:rsidRPr="008C014D" w:rsidRDefault="008C014D"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8C014D">
            <w:pPr>
              <w:rPr>
                <w:iCs/>
                <w:noProof/>
                <w:lang w:val="en-US"/>
              </w:rPr>
            </w:pPr>
            <w:r>
              <w:rPr>
                <w:iCs/>
                <w:noProof/>
                <w:lang w:val="en-US"/>
              </w:rPr>
              <w:t>yōmin ǧāyātak məṣārīyak l-al-bēt zād, yāw ˁiṭha b-ˁišrīn alif nāqiṣ yāw!</w:t>
            </w:r>
          </w:p>
        </w:tc>
        <w:tc>
          <w:tcPr>
            <w:tcW w:w="4252" w:type="dxa"/>
          </w:tcPr>
          <w:p w:rsidR="00347710" w:rsidRPr="008C014D" w:rsidRDefault="00347710"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8C014D">
            <w:pPr>
              <w:rPr>
                <w:iCs/>
                <w:noProof/>
                <w:lang w:val="en-US"/>
              </w:rPr>
            </w:pPr>
            <w:r>
              <w:rPr>
                <w:iCs/>
                <w:noProof/>
                <w:lang w:val="en-US"/>
              </w:rPr>
              <w:t>M: ˁumlit at tašxala ǧaˁad ṣṣīr ᵊb-kull məṭraḥ. – I: mū hīčiḏ Aḥmad?</w:t>
            </w:r>
          </w:p>
        </w:tc>
        <w:tc>
          <w:tcPr>
            <w:tcW w:w="4252" w:type="dxa"/>
          </w:tcPr>
          <w:p w:rsidR="00347710" w:rsidRPr="008C014D" w:rsidRDefault="00347710"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96511F">
            <w:pPr>
              <w:rPr>
                <w:iCs/>
                <w:noProof/>
                <w:lang w:val="en-US"/>
              </w:rPr>
            </w:pPr>
            <w:r>
              <w:rPr>
                <w:iCs/>
                <w:noProof/>
                <w:lang w:val="en-US"/>
              </w:rPr>
              <w:t>A: ṣaḥīḥ. – I: ˀalḥaz aṣ-ṣ</w:t>
            </w:r>
            <w:r w:rsidR="0096511F">
              <w:rPr>
                <w:iCs/>
                <w:noProof/>
                <w:lang w:val="en-US"/>
              </w:rPr>
              <w:t>ā</w:t>
            </w:r>
            <w:r>
              <w:rPr>
                <w:iCs/>
                <w:noProof/>
                <w:lang w:val="en-US"/>
              </w:rPr>
              <w:t>d</w:t>
            </w:r>
            <w:r w:rsidR="0096511F">
              <w:rPr>
                <w:iCs/>
                <w:noProof/>
                <w:lang w:val="en-US"/>
              </w:rPr>
              <w:t>i</w:t>
            </w:r>
            <w:r>
              <w:rPr>
                <w:iCs/>
                <w:noProof/>
                <w:lang w:val="en-US"/>
              </w:rPr>
              <w:t>ǧ yōmin tilgā ˀāni agūl – A: ninṭī. – I: ˀənṭū b-ˁišrīn alif mālak ṣaġlam.</w:t>
            </w:r>
          </w:p>
        </w:tc>
        <w:tc>
          <w:tcPr>
            <w:tcW w:w="4252" w:type="dxa"/>
          </w:tcPr>
          <w:p w:rsidR="00347710" w:rsidRPr="008C014D" w:rsidRDefault="00347710" w:rsidP="00855650">
            <w:pPr>
              <w:rPr>
                <w:lang w:val="en-US"/>
              </w:rPr>
            </w:pPr>
          </w:p>
        </w:tc>
      </w:tr>
      <w:tr w:rsidR="0096511F" w:rsidRPr="008C014D" w:rsidTr="00855650">
        <w:tc>
          <w:tcPr>
            <w:tcW w:w="850" w:type="dxa"/>
          </w:tcPr>
          <w:p w:rsidR="0096511F" w:rsidRDefault="0096511F" w:rsidP="0017213E">
            <w:pPr>
              <w:rPr>
                <w:iCs/>
                <w:noProof/>
                <w:lang w:val="en-US"/>
              </w:rPr>
            </w:pPr>
          </w:p>
        </w:tc>
        <w:tc>
          <w:tcPr>
            <w:tcW w:w="3969" w:type="dxa"/>
          </w:tcPr>
          <w:p w:rsidR="0096511F" w:rsidRDefault="0096511F" w:rsidP="008C014D">
            <w:pPr>
              <w:rPr>
                <w:iCs/>
                <w:noProof/>
                <w:lang w:val="en-US"/>
              </w:rPr>
            </w:pPr>
            <w:r>
              <w:rPr>
                <w:iCs/>
                <w:noProof/>
                <w:lang w:val="en-US"/>
              </w:rPr>
              <w:t>A: š-agul-lak? linne balči ˁašr ᵊsnīn nāxuḏ minnu. – I: ˀabī tamam kabul. – A: w ṣādiǧ w günübirlik.</w:t>
            </w:r>
          </w:p>
        </w:tc>
        <w:tc>
          <w:tcPr>
            <w:tcW w:w="4252" w:type="dxa"/>
          </w:tcPr>
          <w:p w:rsidR="0096511F" w:rsidRPr="008C014D" w:rsidRDefault="0096511F" w:rsidP="00855650">
            <w:pPr>
              <w:rPr>
                <w:lang w:val="en-US"/>
              </w:rPr>
            </w:pPr>
          </w:p>
        </w:tc>
      </w:tr>
      <w:tr w:rsidR="0096511F" w:rsidRPr="008C014D" w:rsidTr="00855650">
        <w:tc>
          <w:tcPr>
            <w:tcW w:w="850" w:type="dxa"/>
          </w:tcPr>
          <w:p w:rsidR="0096511F" w:rsidRDefault="0096511F" w:rsidP="0017213E">
            <w:pPr>
              <w:rPr>
                <w:iCs/>
                <w:noProof/>
                <w:lang w:val="en-US"/>
              </w:rPr>
            </w:pPr>
          </w:p>
        </w:tc>
        <w:tc>
          <w:tcPr>
            <w:tcW w:w="3969" w:type="dxa"/>
          </w:tcPr>
          <w:p w:rsidR="0096511F" w:rsidRPr="009912DB" w:rsidRDefault="0096511F" w:rsidP="008C014D">
            <w:pPr>
              <w:rPr>
                <w:rtl/>
                <w:lang w:val="de-AT" w:bidi="ar-OM"/>
              </w:rPr>
            </w:pPr>
            <w:r>
              <w:rPr>
                <w:iCs/>
                <w:noProof/>
                <w:lang w:val="en-US"/>
              </w:rPr>
              <w:t xml:space="preserve">I: ˀī, ˀište wēn tāli. – A: ˀas-sine yrīd yṣīr. – I: ˀamma </w:t>
            </w:r>
            <w:r w:rsidR="009912DB">
              <w:t>ˀas-sine ḏ̣ərab ᵊswāb-in čiṯīr arbaˁ trilyōnāt ǧaˁad ᵊtgūl hāḏi.</w:t>
            </w:r>
          </w:p>
        </w:tc>
        <w:tc>
          <w:tcPr>
            <w:tcW w:w="4252" w:type="dxa"/>
          </w:tcPr>
          <w:p w:rsidR="0096511F" w:rsidRPr="008C014D" w:rsidRDefault="0096511F" w:rsidP="00855650">
            <w:pPr>
              <w:rPr>
                <w:lang w:val="en-US" w:bidi="ar-OM"/>
              </w:rPr>
            </w:pPr>
          </w:p>
        </w:tc>
      </w:tr>
      <w:tr w:rsidR="009912DB" w:rsidRPr="009912DB" w:rsidTr="00855650">
        <w:tc>
          <w:tcPr>
            <w:tcW w:w="850" w:type="dxa"/>
          </w:tcPr>
          <w:p w:rsidR="009912DB" w:rsidRDefault="009912DB" w:rsidP="0017213E">
            <w:pPr>
              <w:rPr>
                <w:iCs/>
                <w:noProof/>
                <w:lang w:val="en-US"/>
              </w:rPr>
            </w:pPr>
          </w:p>
        </w:tc>
        <w:tc>
          <w:tcPr>
            <w:tcW w:w="3969" w:type="dxa"/>
          </w:tcPr>
          <w:p w:rsidR="009912DB" w:rsidRPr="009912DB" w:rsidRDefault="009912DB" w:rsidP="008C014D">
            <w:pPr>
              <w:rPr>
                <w:iCs/>
                <w:noProof/>
                <w:lang w:val="en-US"/>
              </w:rPr>
            </w:pPr>
            <w:r w:rsidRPr="009912DB">
              <w:rPr>
                <w:iCs/>
                <w:noProof/>
                <w:lang w:val="en-US"/>
              </w:rPr>
              <w:t>ˀāni mesela ma_gdar ākul məṣār</w:t>
            </w:r>
            <w:r>
              <w:rPr>
                <w:iCs/>
                <w:noProof/>
                <w:lang w:val="en-US"/>
              </w:rPr>
              <w:t>īyak, mesele wēya Gürsel mā-yigdar. ta-ngūl ahalne hēne gaṛāyibne hēne Gürsel milču hēne tigdar ᵊtrūḥ tugḏ̣ub ᵊxnāgu.</w:t>
            </w:r>
          </w:p>
        </w:tc>
        <w:tc>
          <w:tcPr>
            <w:tcW w:w="4252" w:type="dxa"/>
          </w:tcPr>
          <w:p w:rsidR="009912DB" w:rsidRPr="009912DB" w:rsidRDefault="009912DB" w:rsidP="00855650">
            <w:pPr>
              <w:rPr>
                <w:lang w:val="en-US" w:bidi="ar-OM"/>
              </w:rPr>
            </w:pPr>
          </w:p>
        </w:tc>
      </w:tr>
      <w:tr w:rsidR="009912DB" w:rsidRPr="009912DB" w:rsidTr="00855650">
        <w:tc>
          <w:tcPr>
            <w:tcW w:w="850" w:type="dxa"/>
          </w:tcPr>
          <w:p w:rsidR="009912DB" w:rsidRDefault="009912DB" w:rsidP="0017213E">
            <w:pPr>
              <w:rPr>
                <w:iCs/>
                <w:noProof/>
                <w:lang w:val="en-US"/>
              </w:rPr>
            </w:pPr>
          </w:p>
        </w:tc>
        <w:tc>
          <w:tcPr>
            <w:tcW w:w="3969" w:type="dxa"/>
          </w:tcPr>
          <w:p w:rsidR="009912DB" w:rsidRPr="009912DB" w:rsidRDefault="009912DB" w:rsidP="008C014D">
            <w:pPr>
              <w:rPr>
                <w:iCs/>
                <w:noProof/>
                <w:lang w:val="en-US"/>
              </w:rPr>
            </w:pPr>
            <w:r>
              <w:rPr>
                <w:iCs/>
                <w:noProof/>
                <w:lang w:val="en-US"/>
              </w:rPr>
              <w:t>tugḏ̣ub abū tgūl xayyo wlidak čalāni, ˁəṭni!</w:t>
            </w:r>
          </w:p>
        </w:tc>
        <w:tc>
          <w:tcPr>
            <w:tcW w:w="4252" w:type="dxa"/>
          </w:tcPr>
          <w:p w:rsidR="009912DB" w:rsidRPr="009912DB" w:rsidRDefault="009912DB" w:rsidP="00855650">
            <w:pPr>
              <w:rPr>
                <w:lang w:val="en-US" w:bidi="ar-OM"/>
              </w:rPr>
            </w:pPr>
          </w:p>
        </w:tc>
      </w:tr>
      <w:tr w:rsidR="00822E93" w:rsidRPr="009912DB" w:rsidTr="00855650">
        <w:tc>
          <w:tcPr>
            <w:tcW w:w="850" w:type="dxa"/>
          </w:tcPr>
          <w:p w:rsidR="00822E93" w:rsidRDefault="00822E93" w:rsidP="0017213E">
            <w:pPr>
              <w:rPr>
                <w:iCs/>
                <w:noProof/>
                <w:lang w:val="en-US"/>
              </w:rPr>
            </w:pPr>
            <w:r>
              <w:rPr>
                <w:iCs/>
                <w:noProof/>
                <w:lang w:val="en-US"/>
              </w:rPr>
              <w:t>5:23</w:t>
            </w:r>
          </w:p>
        </w:tc>
        <w:tc>
          <w:tcPr>
            <w:tcW w:w="3969" w:type="dxa"/>
          </w:tcPr>
          <w:p w:rsidR="00822E93" w:rsidRDefault="00822E93" w:rsidP="008C014D">
            <w:pPr>
              <w:rPr>
                <w:iCs/>
                <w:noProof/>
                <w:lang w:val="en-US"/>
              </w:rPr>
            </w:pPr>
            <w:r>
              <w:rPr>
                <w:iCs/>
                <w:noProof/>
                <w:lang w:val="en-US"/>
              </w:rPr>
              <w:t>al-guṭma biˁīd ˁinnak lā tinṭī ˁammo. ˀas-Surūǧli lā tinṭi, ˀal-Kurdi lā timin bī! ˀabad, ˀal-Kurdi mālak lā timin bī!</w:t>
            </w:r>
          </w:p>
        </w:tc>
        <w:tc>
          <w:tcPr>
            <w:tcW w:w="4252" w:type="dxa"/>
          </w:tcPr>
          <w:p w:rsidR="00822E93" w:rsidRPr="009912DB" w:rsidRDefault="00822E93" w:rsidP="00855650">
            <w:pPr>
              <w:rPr>
                <w:lang w:val="en-US" w:bidi="ar-OM"/>
              </w:rPr>
            </w:pPr>
          </w:p>
        </w:tc>
      </w:tr>
      <w:tr w:rsidR="00822E93" w:rsidRPr="009912DB" w:rsidTr="00855650">
        <w:tc>
          <w:tcPr>
            <w:tcW w:w="850" w:type="dxa"/>
          </w:tcPr>
          <w:p w:rsidR="00822E93" w:rsidRDefault="006669B6" w:rsidP="0017213E">
            <w:pPr>
              <w:rPr>
                <w:iCs/>
                <w:noProof/>
                <w:lang w:val="en-US"/>
              </w:rPr>
            </w:pPr>
            <w:r>
              <w:rPr>
                <w:iCs/>
                <w:noProof/>
                <w:lang w:val="en-US"/>
              </w:rPr>
              <w:t>5:30</w:t>
            </w:r>
          </w:p>
        </w:tc>
        <w:tc>
          <w:tcPr>
            <w:tcW w:w="3969" w:type="dxa"/>
          </w:tcPr>
          <w:p w:rsidR="00822E93" w:rsidRDefault="006669B6" w:rsidP="008C014D">
            <w:pPr>
              <w:rPr>
                <w:iCs/>
                <w:noProof/>
                <w:lang w:val="en-US"/>
              </w:rPr>
            </w:pPr>
            <w:r>
              <w:rPr>
                <w:iCs/>
                <w:noProof/>
                <w:lang w:val="en-US"/>
              </w:rPr>
              <w:t>ḏ̣arbitu ṭōb miṯil gōlit marḥaba. ˀāni ˀalḥaz ˁindi pīkab ǧaˁad asāwi ḥmāle,</w:t>
            </w:r>
          </w:p>
        </w:tc>
        <w:tc>
          <w:tcPr>
            <w:tcW w:w="4252" w:type="dxa"/>
          </w:tcPr>
          <w:p w:rsidR="00822E93" w:rsidRPr="009912DB" w:rsidRDefault="00822E93"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6669B6" w:rsidP="008C014D">
            <w:pPr>
              <w:rPr>
                <w:iCs/>
                <w:noProof/>
                <w:lang w:val="en-US"/>
              </w:rPr>
            </w:pPr>
            <w:r w:rsidRPr="006669B6">
              <w:rPr>
                <w:iCs/>
                <w:noProof/>
                <w:lang w:val="en-US"/>
              </w:rPr>
              <w:t>ta-ngūl āni tāǧir guṭun raddēt w gimit as</w:t>
            </w:r>
            <w:r>
              <w:rPr>
                <w:iCs/>
                <w:noProof/>
                <w:lang w:val="en-US"/>
              </w:rPr>
              <w:t xml:space="preserve">āwi ḥmāle. ˁaleš? </w:t>
            </w:r>
          </w:p>
        </w:tc>
        <w:tc>
          <w:tcPr>
            <w:tcW w:w="4252" w:type="dxa"/>
          </w:tcPr>
          <w:p w:rsidR="006669B6" w:rsidRPr="006669B6" w:rsidRDefault="006669B6"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6669B6" w:rsidP="008C014D">
            <w:pPr>
              <w:rPr>
                <w:iCs/>
                <w:noProof/>
                <w:lang w:val="en-US"/>
              </w:rPr>
            </w:pPr>
            <w:r w:rsidRPr="006669B6">
              <w:rPr>
                <w:iCs/>
                <w:noProof/>
                <w:lang w:val="en-US"/>
              </w:rPr>
              <w:t>ˀagūl aqazniǧ b-an-nahāṛ imyit alif imyit</w:t>
            </w:r>
            <w:r>
              <w:rPr>
                <w:iCs/>
                <w:noProof/>
                <w:lang w:val="en-US"/>
              </w:rPr>
              <w:t>ēn alif, ṯalṯimyit alif. ˀā, ˀarūḥ ˁala bēti mčassiˁ mistarīḥ mā ˁād arīd at-tiǧāṛa.</w:t>
            </w:r>
          </w:p>
        </w:tc>
        <w:tc>
          <w:tcPr>
            <w:tcW w:w="4252" w:type="dxa"/>
          </w:tcPr>
          <w:p w:rsidR="006669B6" w:rsidRPr="006669B6" w:rsidRDefault="006669B6"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511213" w:rsidP="00511213">
            <w:pPr>
              <w:rPr>
                <w:iCs/>
                <w:noProof/>
                <w:lang w:val="en-US"/>
              </w:rPr>
            </w:pPr>
            <w:r>
              <w:rPr>
                <w:iCs/>
                <w:noProof/>
                <w:lang w:val="en-US"/>
              </w:rPr>
              <w:t>M: šīt al-ḥalāl axēr minhe māmiš. – I: ˀabad, ˀatˁab yaˁni, ˀin mā taˁabit bīhe mā tākul ḥalāl wlēd ˁammi.</w:t>
            </w:r>
          </w:p>
        </w:tc>
        <w:tc>
          <w:tcPr>
            <w:tcW w:w="4252" w:type="dxa"/>
          </w:tcPr>
          <w:p w:rsidR="006669B6" w:rsidRPr="006669B6" w:rsidRDefault="006669B6"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Pr="00511213" w:rsidRDefault="00511213" w:rsidP="00511213">
            <w:pPr>
              <w:rPr>
                <w:rtl/>
                <w:lang w:val="en-US" w:bidi="ar-OM"/>
              </w:rPr>
            </w:pPr>
            <w:r>
              <w:rPr>
                <w:iCs/>
                <w:noProof/>
                <w:lang w:val="en-US"/>
              </w:rPr>
              <w:t>A: ṣaḥīḥ, ṣaḥīḥ. – I: ˀāni ˀaxūk ugba</w:t>
            </w:r>
            <w:r>
              <w:rPr>
                <w:lang w:val="en-US"/>
              </w:rPr>
              <w:t>l xaḏēt ag-guṭun il Ödemes xaḏēt l-Izmir.</w:t>
            </w:r>
          </w:p>
        </w:tc>
        <w:tc>
          <w:tcPr>
            <w:tcW w:w="4252" w:type="dxa"/>
          </w:tcPr>
          <w:p w:rsidR="00511213" w:rsidRPr="006669B6" w:rsidRDefault="00511213"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Default="00511213" w:rsidP="00511213">
            <w:pPr>
              <w:rPr>
                <w:iCs/>
                <w:noProof/>
                <w:lang w:val="en-US"/>
              </w:rPr>
            </w:pPr>
            <w:r>
              <w:rPr>
                <w:iCs/>
                <w:noProof/>
                <w:lang w:val="en-US"/>
              </w:rPr>
              <w:t>ˀāni šaxṣi [ak] hal ugbālak al-guṭun b-ač-čādir laffētu b-al-kamyūn w ˀāni ˀasūgha.</w:t>
            </w:r>
          </w:p>
        </w:tc>
        <w:tc>
          <w:tcPr>
            <w:tcW w:w="4252" w:type="dxa"/>
          </w:tcPr>
          <w:p w:rsidR="00511213" w:rsidRPr="006669B6" w:rsidRDefault="00511213"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Default="00511213" w:rsidP="00511213">
            <w:pPr>
              <w:rPr>
                <w:iCs/>
                <w:noProof/>
                <w:lang w:val="en-US"/>
              </w:rPr>
            </w:pPr>
            <w:r>
              <w:rPr>
                <w:iCs/>
                <w:noProof/>
                <w:lang w:val="en-US"/>
              </w:rPr>
              <w:t>xaḏētu l-Izmīr qādi w rumētu xaḏēt banādiǧ Izmīr, banādiǧhum</w:t>
            </w:r>
            <w:r w:rsidR="00404A5D">
              <w:rPr>
                <w:iCs/>
                <w:noProof/>
                <w:lang w:val="en-US"/>
              </w:rPr>
              <w:t xml:space="preserve"> daġišik al-wurčēn āčəq.</w:t>
            </w:r>
          </w:p>
        </w:tc>
        <w:tc>
          <w:tcPr>
            <w:tcW w:w="4252" w:type="dxa"/>
          </w:tcPr>
          <w:p w:rsidR="00511213" w:rsidRPr="006669B6" w:rsidRDefault="00511213"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xaḏētu w gəḏ̣abit ḥamāmīl w ˁabbētu w ˁallabu guṭunhum qādi biˁtu, qaznaǧit minnu məṣāri zād amma təraktu.</w:t>
            </w:r>
          </w:p>
        </w:tc>
        <w:tc>
          <w:tcPr>
            <w:tcW w:w="4252" w:type="dxa"/>
          </w:tcPr>
          <w:p w:rsidR="00916B4D" w:rsidRPr="006669B6" w:rsidRDefault="00916B4D"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ᵊfhimit axūy mū? aṣ-ṣaġlam. millitne zād aṣ-ṣaġlam, ˁammo, mā tinṭī.</w:t>
            </w:r>
          </w:p>
        </w:tc>
        <w:tc>
          <w:tcPr>
            <w:tcW w:w="4252" w:type="dxa"/>
          </w:tcPr>
          <w:p w:rsidR="00916B4D" w:rsidRPr="006669B6" w:rsidRDefault="00916B4D"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 xml:space="preserve">A: mā tinṭī. – I: yōmin aǧi Aḥmad aˁadd-lak </w:t>
            </w:r>
            <w:r w:rsidR="00CC44DA">
              <w:rPr>
                <w:iCs/>
                <w:noProof/>
                <w:lang w:val="en-US"/>
              </w:rPr>
              <w:t>aṣ-ṣaḥīḥ agul-lak qardaš ˁugub ˁašər tiyyām anṭīk məṣārīyak.</w:t>
            </w:r>
          </w:p>
        </w:tc>
        <w:tc>
          <w:tcPr>
            <w:tcW w:w="4252" w:type="dxa"/>
          </w:tcPr>
          <w:p w:rsidR="00916B4D" w:rsidRPr="006669B6" w:rsidRDefault="00916B4D" w:rsidP="00855650">
            <w:pPr>
              <w:rPr>
                <w:lang w:val="en-US" w:bidi="ar-OM"/>
              </w:rPr>
            </w:pPr>
          </w:p>
        </w:tc>
      </w:tr>
      <w:tr w:rsidR="009F0DC3" w:rsidRPr="006669B6" w:rsidTr="00855650">
        <w:tc>
          <w:tcPr>
            <w:tcW w:w="850" w:type="dxa"/>
          </w:tcPr>
          <w:p w:rsidR="009F0DC3" w:rsidRDefault="009F0DC3" w:rsidP="0017213E">
            <w:pPr>
              <w:rPr>
                <w:iCs/>
                <w:noProof/>
                <w:lang w:val="en-US"/>
              </w:rPr>
            </w:pPr>
          </w:p>
        </w:tc>
        <w:tc>
          <w:tcPr>
            <w:tcW w:w="3969" w:type="dxa"/>
          </w:tcPr>
          <w:p w:rsidR="009F0DC3" w:rsidRDefault="009F0DC3" w:rsidP="00511213">
            <w:pPr>
              <w:rPr>
                <w:iCs/>
                <w:noProof/>
                <w:lang w:val="en-US"/>
              </w:rPr>
            </w:pPr>
            <w:r>
              <w:rPr>
                <w:iCs/>
                <w:noProof/>
                <w:lang w:val="en-US"/>
              </w:rPr>
              <w:t>w-āni arīdu ˁalēš arīdu düšük āni mū ǧaˁad afaṭṭsak, čünkü ˀal-imkān hīčiḏ aṣ-ṣaġlam yrūḥ ˁaṣ-ṣaġlam,</w:t>
            </w:r>
          </w:p>
        </w:tc>
        <w:tc>
          <w:tcPr>
            <w:tcW w:w="4252" w:type="dxa"/>
          </w:tcPr>
          <w:p w:rsidR="009F0DC3" w:rsidRPr="006669B6" w:rsidRDefault="009F0DC3" w:rsidP="00855650">
            <w:pPr>
              <w:rPr>
                <w:lang w:val="en-US" w:bidi="ar-OM"/>
              </w:rPr>
            </w:pPr>
          </w:p>
        </w:tc>
      </w:tr>
      <w:tr w:rsidR="009F0DC3" w:rsidRPr="006669B6" w:rsidTr="00855650">
        <w:tc>
          <w:tcPr>
            <w:tcW w:w="850" w:type="dxa"/>
          </w:tcPr>
          <w:p w:rsidR="009F0DC3" w:rsidRDefault="009F0DC3" w:rsidP="0017213E">
            <w:pPr>
              <w:rPr>
                <w:iCs/>
                <w:noProof/>
                <w:lang w:val="en-US"/>
              </w:rPr>
            </w:pPr>
          </w:p>
        </w:tc>
        <w:tc>
          <w:tcPr>
            <w:tcW w:w="3969" w:type="dxa"/>
          </w:tcPr>
          <w:p w:rsidR="009F0DC3" w:rsidRDefault="009F0DC3" w:rsidP="00511213">
            <w:pPr>
              <w:rPr>
                <w:iCs/>
                <w:noProof/>
                <w:lang w:val="en-US"/>
              </w:rPr>
            </w:pPr>
            <w:r>
              <w:rPr>
                <w:iCs/>
                <w:noProof/>
                <w:lang w:val="en-US"/>
              </w:rPr>
              <w:t>w-al-čürük ḥēšāk ḥēšāk ˁād mū ˀinte yrūḥ ˁa-č-čürük ybīˁu yrūḥ ˁala fabrīkt ač-čuruk ybīˁūn lōṣṣ.</w:t>
            </w:r>
            <w:r w:rsidR="00D7737C">
              <w:rPr>
                <w:iCs/>
                <w:noProof/>
                <w:lang w:val="en-US"/>
              </w:rPr>
              <w:t xml:space="preserve"> min hāḏa tərakne ˀaš-šuġul.</w:t>
            </w:r>
          </w:p>
        </w:tc>
        <w:tc>
          <w:tcPr>
            <w:tcW w:w="4252" w:type="dxa"/>
          </w:tcPr>
          <w:p w:rsidR="009F0DC3" w:rsidRPr="006669B6" w:rsidRDefault="009F0DC3" w:rsidP="00855650">
            <w:pPr>
              <w:rPr>
                <w:lang w:val="en-US" w:bidi="ar-OM"/>
              </w:rPr>
            </w:pPr>
          </w:p>
        </w:tc>
      </w:tr>
      <w:tr w:rsidR="009F0DC3" w:rsidRPr="00D7737C" w:rsidTr="00855650">
        <w:tc>
          <w:tcPr>
            <w:tcW w:w="850" w:type="dxa"/>
          </w:tcPr>
          <w:p w:rsidR="009F0DC3" w:rsidRDefault="009F0DC3" w:rsidP="0017213E">
            <w:pPr>
              <w:rPr>
                <w:iCs/>
                <w:noProof/>
                <w:lang w:val="en-US"/>
              </w:rPr>
            </w:pPr>
          </w:p>
        </w:tc>
        <w:tc>
          <w:tcPr>
            <w:tcW w:w="3969" w:type="dxa"/>
          </w:tcPr>
          <w:p w:rsidR="009F0DC3" w:rsidRPr="00D7737C" w:rsidRDefault="00D7737C" w:rsidP="00D7737C">
            <w:pPr>
              <w:rPr>
                <w:iCs/>
                <w:noProof/>
                <w:lang w:val="en-US"/>
              </w:rPr>
            </w:pPr>
            <w:r w:rsidRPr="00D7737C">
              <w:rPr>
                <w:iCs/>
                <w:noProof/>
                <w:lang w:val="en-US"/>
              </w:rPr>
              <w:t xml:space="preserve">M: kullu čiḏib, kullu čiḏib. </w:t>
            </w:r>
            <w:r>
              <w:rPr>
                <w:iCs/>
                <w:noProof/>
                <w:lang w:val="en-US"/>
              </w:rPr>
              <w:t xml:space="preserve">– I: ˀaḷḷa yirḥam abūk. </w:t>
            </w:r>
            <w:r w:rsidRPr="00D7737C">
              <w:rPr>
                <w:iCs/>
                <w:noProof/>
                <w:lang w:val="en-US"/>
              </w:rPr>
              <w:t>ˀāni inan et böyle ticaret şeklimiz ben kendime</w:t>
            </w:r>
            <w:r>
              <w:rPr>
                <w:iCs/>
                <w:noProof/>
                <w:lang w:val="en-US"/>
              </w:rPr>
              <w:t>…</w:t>
            </w:r>
            <w:r w:rsidRPr="00D7737C">
              <w:rPr>
                <w:iCs/>
                <w:noProof/>
                <w:lang w:val="en-US"/>
              </w:rPr>
              <w:t xml:space="preserve"> </w:t>
            </w:r>
          </w:p>
        </w:tc>
        <w:tc>
          <w:tcPr>
            <w:tcW w:w="4252" w:type="dxa"/>
          </w:tcPr>
          <w:p w:rsidR="009F0DC3" w:rsidRPr="00D7737C" w:rsidRDefault="009F0DC3" w:rsidP="00855650">
            <w:pPr>
              <w:rPr>
                <w:lang w:val="en-US" w:bidi="ar-OM"/>
              </w:rPr>
            </w:pPr>
          </w:p>
        </w:tc>
      </w:tr>
      <w:tr w:rsidR="00D7737C" w:rsidRPr="00D7737C" w:rsidTr="00855650">
        <w:tc>
          <w:tcPr>
            <w:tcW w:w="850" w:type="dxa"/>
          </w:tcPr>
          <w:p w:rsidR="00D7737C" w:rsidRDefault="00D7737C" w:rsidP="0017213E">
            <w:pPr>
              <w:rPr>
                <w:iCs/>
                <w:noProof/>
                <w:lang w:val="en-US"/>
              </w:rPr>
            </w:pPr>
          </w:p>
        </w:tc>
        <w:tc>
          <w:tcPr>
            <w:tcW w:w="3969" w:type="dxa"/>
          </w:tcPr>
          <w:p w:rsidR="00D7737C" w:rsidRPr="00D7737C" w:rsidRDefault="00D7737C" w:rsidP="00D7737C">
            <w:pPr>
              <w:rPr>
                <w:iCs/>
                <w:noProof/>
                <w:lang w:val="en-US"/>
              </w:rPr>
            </w:pPr>
            <w:r w:rsidRPr="00D7737C">
              <w:rPr>
                <w:iCs/>
                <w:noProof/>
                <w:lang w:val="en-US"/>
              </w:rPr>
              <w:t xml:space="preserve">yēlōn </w:t>
            </w:r>
            <w:r>
              <w:rPr>
                <w:iCs/>
                <w:noProof/>
                <w:lang w:val="en-US"/>
              </w:rPr>
              <w:t>ᵊtgul-li “taˁāl bir trilyon taˁāl ta-nqazniǧ ta-nsāwi ˀaš-šuġul ḏa, šuġul al-guṭun.” ˀāni mā_sāwī!</w:t>
            </w:r>
          </w:p>
        </w:tc>
        <w:tc>
          <w:tcPr>
            <w:tcW w:w="4252" w:type="dxa"/>
          </w:tcPr>
          <w:p w:rsidR="00D7737C" w:rsidRPr="00D7737C" w:rsidRDefault="00D7737C" w:rsidP="00855650">
            <w:pPr>
              <w:rPr>
                <w:lang w:val="en-US" w:bidi="ar-OM"/>
              </w:rPr>
            </w:pPr>
          </w:p>
        </w:tc>
      </w:tr>
      <w:tr w:rsidR="00D7737C" w:rsidRPr="00D7737C" w:rsidTr="00855650">
        <w:tc>
          <w:tcPr>
            <w:tcW w:w="850" w:type="dxa"/>
          </w:tcPr>
          <w:p w:rsidR="00D7737C" w:rsidRDefault="00D7737C" w:rsidP="0017213E">
            <w:pPr>
              <w:rPr>
                <w:iCs/>
                <w:noProof/>
                <w:lang w:val="en-US"/>
              </w:rPr>
            </w:pPr>
          </w:p>
        </w:tc>
        <w:tc>
          <w:tcPr>
            <w:tcW w:w="3969" w:type="dxa"/>
          </w:tcPr>
          <w:p w:rsidR="00D7737C" w:rsidRPr="00D7737C" w:rsidRDefault="00D7737C" w:rsidP="00D7737C">
            <w:pPr>
              <w:rPr>
                <w:iCs/>
                <w:noProof/>
                <w:lang w:val="en-US"/>
              </w:rPr>
            </w:pPr>
            <w:r>
              <w:rPr>
                <w:iCs/>
                <w:noProof/>
                <w:lang w:val="en-US"/>
              </w:rPr>
              <w:t>čünki huwwa ˀaṣlu mālu waḷḷāhi bıraktık Ahmed, maǧbūr yaˁni mū b-kēfne, korkumuzdan bıraktık.</w:t>
            </w:r>
          </w:p>
        </w:tc>
        <w:tc>
          <w:tcPr>
            <w:tcW w:w="4252" w:type="dxa"/>
          </w:tcPr>
          <w:p w:rsidR="00D7737C" w:rsidRPr="00D7737C" w:rsidRDefault="00D7737C" w:rsidP="00855650">
            <w:pPr>
              <w:rPr>
                <w:lang w:val="en-US" w:bidi="ar-OM"/>
              </w:rPr>
            </w:pPr>
          </w:p>
        </w:tc>
      </w:tr>
    </w:tbl>
    <w:p w:rsidR="007C27B9" w:rsidRDefault="007C27B9" w:rsidP="00B30D25">
      <w:pPr>
        <w:pStyle w:val="Textkrper2"/>
        <w:spacing w:line="240" w:lineRule="auto"/>
        <w:rPr>
          <w:u w:val="none"/>
          <w:lang w:val="en-US"/>
        </w:rPr>
      </w:pPr>
    </w:p>
    <w:p w:rsidR="00581D01" w:rsidRPr="00BC0614" w:rsidRDefault="00581D01" w:rsidP="00581D01">
      <w:pPr>
        <w:pStyle w:val="berschrift2"/>
        <w:rPr>
          <w:noProof/>
          <w:lang w:val="en-US"/>
        </w:rPr>
      </w:pPr>
      <w:r w:rsidRPr="00BC0614">
        <w:rPr>
          <w:noProof/>
          <w:lang w:val="en-US"/>
        </w:rPr>
        <w:t>Urfa-1</w:t>
      </w:r>
      <w:r>
        <w:rPr>
          <w:noProof/>
          <w:lang w:val="en-US"/>
        </w:rPr>
        <w:t>33</w:t>
      </w:r>
      <w:r w:rsidRPr="00BC0614">
        <w:rPr>
          <w:noProof/>
          <w:lang w:val="en-US"/>
        </w:rPr>
        <w:t xml:space="preserve">: </w:t>
      </w:r>
      <w:r>
        <w:rPr>
          <w:noProof/>
          <w:lang w:val="en-US"/>
        </w:rPr>
        <w:t xml:space="preserve">The Prophet Moses </w:t>
      </w:r>
      <w:r w:rsidRPr="00735198">
        <w:t>[</w:t>
      </w:r>
      <w:r>
        <w:t>new</w:t>
      </w:r>
      <w:r w:rsidRPr="00735198">
        <w:t>]</w:t>
      </w:r>
    </w:p>
    <w:p w:rsidR="00581D01" w:rsidRPr="00BC0614" w:rsidRDefault="00581D01" w:rsidP="00581D01">
      <w:pPr>
        <w:pStyle w:val="Liste"/>
        <w:rPr>
          <w:lang w:val="en-US"/>
        </w:rPr>
      </w:pPr>
      <w:r>
        <w:rPr>
          <w:noProof/>
          <w:lang w:val="en-US"/>
        </w:rPr>
        <w:t>Ibrāhīm</w:t>
      </w:r>
    </w:p>
    <w:p w:rsidR="00581D01" w:rsidRPr="00C93879" w:rsidRDefault="008148A9" w:rsidP="00581D01">
      <w:pPr>
        <w:pStyle w:val="Liste"/>
        <w:rPr>
          <w:lang w:val="de-AT"/>
        </w:rPr>
      </w:pPr>
      <w:r>
        <w:rPr>
          <w:lang w:val="de-AT"/>
        </w:rPr>
        <w:t>1 Oct 2013</w:t>
      </w:r>
    </w:p>
    <w:p w:rsidR="00581D01" w:rsidRPr="00C93879" w:rsidRDefault="00581D01" w:rsidP="00581D01">
      <w:pPr>
        <w:rPr>
          <w:noProof/>
          <w:lang w:val="de-AT"/>
        </w:rPr>
      </w:pPr>
    </w:p>
    <w:tbl>
      <w:tblPr>
        <w:tblStyle w:val="Tabellenraster"/>
        <w:tblW w:w="0" w:type="auto"/>
        <w:tblLook w:val="04A0" w:firstRow="1" w:lastRow="0" w:firstColumn="1" w:lastColumn="0" w:noHBand="0" w:noVBand="1"/>
      </w:tblPr>
      <w:tblGrid>
        <w:gridCol w:w="850"/>
        <w:gridCol w:w="3969"/>
        <w:gridCol w:w="4252"/>
      </w:tblGrid>
      <w:tr w:rsidR="00581D01" w:rsidRPr="00181331" w:rsidTr="000F71A8">
        <w:tc>
          <w:tcPr>
            <w:tcW w:w="850" w:type="dxa"/>
          </w:tcPr>
          <w:p w:rsidR="00581D01" w:rsidRPr="00BC0614" w:rsidRDefault="00581D01" w:rsidP="00FE494D">
            <w:pPr>
              <w:rPr>
                <w:iCs/>
                <w:noProof/>
                <w:lang w:val="en-US"/>
              </w:rPr>
            </w:pPr>
            <w:r>
              <w:rPr>
                <w:iCs/>
                <w:noProof/>
                <w:lang w:val="en-US"/>
              </w:rPr>
              <w:t>0:</w:t>
            </w:r>
            <w:r w:rsidR="00FE494D">
              <w:rPr>
                <w:iCs/>
                <w:noProof/>
                <w:lang w:val="en-US"/>
              </w:rPr>
              <w:t>05</w:t>
            </w:r>
          </w:p>
        </w:tc>
        <w:tc>
          <w:tcPr>
            <w:tcW w:w="3969" w:type="dxa"/>
          </w:tcPr>
          <w:p w:rsidR="00581D01" w:rsidRPr="007F5DBD" w:rsidRDefault="00FE494D" w:rsidP="000F71A8">
            <w:pPr>
              <w:rPr>
                <w:iCs/>
                <w:noProof/>
                <w:lang w:val="en-US"/>
              </w:rPr>
            </w:pPr>
            <w:r>
              <w:rPr>
                <w:iCs/>
                <w:noProof/>
                <w:lang w:val="en-US"/>
              </w:rPr>
              <w:t>Nibi Mūse ˁalēhu s-salām ǧaˁad ydawwir b-ad-dinye w ǧāy ˁala bēt, bēt ṣāyri ḏ̣ēf b-al-bēt qādi.</w:t>
            </w:r>
          </w:p>
        </w:tc>
        <w:tc>
          <w:tcPr>
            <w:tcW w:w="4252" w:type="dxa"/>
          </w:tcPr>
          <w:p w:rsidR="00581D01" w:rsidRPr="00FE494D" w:rsidRDefault="00581D01" w:rsidP="000F71A8">
            <w:pPr>
              <w:rPr>
                <w:lang w:val="en-US"/>
              </w:rPr>
            </w:pPr>
          </w:p>
        </w:tc>
      </w:tr>
      <w:tr w:rsidR="00FE494D" w:rsidRPr="00181331" w:rsidTr="000F71A8">
        <w:tc>
          <w:tcPr>
            <w:tcW w:w="850" w:type="dxa"/>
          </w:tcPr>
          <w:p w:rsidR="00FE494D" w:rsidRDefault="00FE494D" w:rsidP="00FE494D">
            <w:pPr>
              <w:rPr>
                <w:iCs/>
                <w:noProof/>
                <w:lang w:val="en-US"/>
              </w:rPr>
            </w:pPr>
          </w:p>
        </w:tc>
        <w:tc>
          <w:tcPr>
            <w:tcW w:w="3969" w:type="dxa"/>
          </w:tcPr>
          <w:p w:rsidR="00FE494D" w:rsidRDefault="00FE494D" w:rsidP="000F71A8">
            <w:pPr>
              <w:rPr>
                <w:iCs/>
                <w:noProof/>
                <w:lang w:val="en-US"/>
              </w:rPr>
            </w:pPr>
            <w:r>
              <w:rPr>
                <w:iCs/>
                <w:noProof/>
                <w:lang w:val="en-US"/>
              </w:rPr>
              <w:t>yōm-innu ǧāy ˁa-l-bēt</w:t>
            </w:r>
            <w:r w:rsidR="00F001A2">
              <w:rPr>
                <w:iCs/>
                <w:noProof/>
                <w:lang w:val="en-US"/>
              </w:rPr>
              <w:t xml:space="preserve"> hāḏe, ˁa-l-bēt mdaḥḥiǧ innu zangīl w ˁindu māl-in čiṯīr, bēt-in…</w:t>
            </w:r>
            <w:r w:rsidR="00663E80">
              <w:rPr>
                <w:iCs/>
                <w:noProof/>
                <w:lang w:val="en-US"/>
              </w:rPr>
              <w:t xml:space="preserve"> b-ač-čevre māmin huwwa zēn.</w:t>
            </w:r>
          </w:p>
        </w:tc>
        <w:tc>
          <w:tcPr>
            <w:tcW w:w="4252" w:type="dxa"/>
          </w:tcPr>
          <w:p w:rsidR="00FE494D" w:rsidRPr="00FE494D" w:rsidRDefault="00FE494D" w:rsidP="000F71A8">
            <w:pPr>
              <w:rPr>
                <w:lang w:val="en-US"/>
              </w:rPr>
            </w:pPr>
          </w:p>
        </w:tc>
      </w:tr>
      <w:tr w:rsidR="00F001A2" w:rsidRPr="00181331" w:rsidTr="000F71A8">
        <w:tc>
          <w:tcPr>
            <w:tcW w:w="850" w:type="dxa"/>
          </w:tcPr>
          <w:p w:rsidR="00F001A2" w:rsidRDefault="00F001A2" w:rsidP="00FE494D">
            <w:pPr>
              <w:rPr>
                <w:iCs/>
                <w:noProof/>
                <w:lang w:val="en-US"/>
              </w:rPr>
            </w:pPr>
          </w:p>
        </w:tc>
        <w:tc>
          <w:tcPr>
            <w:tcW w:w="3969" w:type="dxa"/>
          </w:tcPr>
          <w:p w:rsidR="00F001A2" w:rsidRDefault="00663E80" w:rsidP="000F71A8">
            <w:pPr>
              <w:rPr>
                <w:iCs/>
                <w:noProof/>
                <w:lang w:val="en-US"/>
              </w:rPr>
            </w:pPr>
            <w:r>
              <w:rPr>
                <w:iCs/>
                <w:noProof/>
                <w:lang w:val="en-US"/>
              </w:rPr>
              <w:t xml:space="preserve">dāgg al-bāb gāyil “ˀarīd axāṭirhum hēne, hēne ˀaḏ̣all al-yōm.” </w:t>
            </w:r>
          </w:p>
        </w:tc>
        <w:tc>
          <w:tcPr>
            <w:tcW w:w="4252" w:type="dxa"/>
          </w:tcPr>
          <w:p w:rsidR="00F001A2" w:rsidRPr="00FE494D" w:rsidRDefault="00F001A2" w:rsidP="000F71A8">
            <w:pPr>
              <w:rPr>
                <w:lang w:val="en-US"/>
              </w:rPr>
            </w:pPr>
          </w:p>
        </w:tc>
      </w:tr>
      <w:tr w:rsidR="00663E80" w:rsidRPr="00181331" w:rsidTr="000F71A8">
        <w:tc>
          <w:tcPr>
            <w:tcW w:w="850" w:type="dxa"/>
          </w:tcPr>
          <w:p w:rsidR="00663E80" w:rsidRDefault="00663E80" w:rsidP="00663E80">
            <w:pPr>
              <w:rPr>
                <w:iCs/>
                <w:noProof/>
                <w:lang w:val="en-US"/>
              </w:rPr>
            </w:pPr>
            <w:r>
              <w:rPr>
                <w:iCs/>
                <w:noProof/>
                <w:lang w:val="en-US"/>
              </w:rPr>
              <w:t>0:46</w:t>
            </w:r>
          </w:p>
        </w:tc>
        <w:tc>
          <w:tcPr>
            <w:tcW w:w="3969" w:type="dxa"/>
          </w:tcPr>
          <w:p w:rsidR="00663E80" w:rsidRDefault="00663E80" w:rsidP="000F71A8">
            <w:pPr>
              <w:rPr>
                <w:iCs/>
                <w:noProof/>
                <w:lang w:val="en-US"/>
              </w:rPr>
            </w:pPr>
            <w:r>
              <w:rPr>
                <w:iCs/>
                <w:noProof/>
                <w:lang w:val="en-US"/>
              </w:rPr>
              <w:t xml:space="preserve">ˀamma mdaḥḥiǧ ˁa-l-bēt māmin ḥiss nifäs. </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p>
        </w:tc>
        <w:tc>
          <w:tcPr>
            <w:tcW w:w="3969" w:type="dxa"/>
          </w:tcPr>
          <w:p w:rsidR="00663E80" w:rsidRDefault="00663E80" w:rsidP="000F71A8">
            <w:pPr>
              <w:rPr>
                <w:iCs/>
                <w:noProof/>
                <w:lang w:val="en-US"/>
              </w:rPr>
            </w:pPr>
            <w:r>
              <w:rPr>
                <w:iCs/>
                <w:noProof/>
                <w:lang w:val="en-US"/>
              </w:rPr>
              <w:t>yōmin dāgg ˁa-l-bāb ˁalēhum ṭālˁīn w ṭālˁa ˁalē rāˁit al-bēt w “fūt!” gāylit-illu.</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p>
        </w:tc>
        <w:tc>
          <w:tcPr>
            <w:tcW w:w="3969" w:type="dxa"/>
          </w:tcPr>
          <w:p w:rsidR="00663E80" w:rsidRDefault="00663E80" w:rsidP="000F71A8">
            <w:pPr>
              <w:rPr>
                <w:iCs/>
                <w:noProof/>
                <w:lang w:val="en-US"/>
              </w:rPr>
            </w:pPr>
            <w:r>
              <w:rPr>
                <w:iCs/>
                <w:noProof/>
                <w:lang w:val="en-US"/>
              </w:rPr>
              <w:t>w ǧāy w ǧāˁid ǧawwa “s-salām ˁalēkum as-salām.”</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r>
              <w:rPr>
                <w:iCs/>
                <w:noProof/>
                <w:lang w:val="en-US"/>
              </w:rPr>
              <w:t>1:02</w:t>
            </w:r>
          </w:p>
        </w:tc>
        <w:tc>
          <w:tcPr>
            <w:tcW w:w="3969" w:type="dxa"/>
          </w:tcPr>
          <w:p w:rsidR="00663E80" w:rsidRDefault="00663E80" w:rsidP="000F71A8">
            <w:pPr>
              <w:rPr>
                <w:iCs/>
                <w:noProof/>
                <w:lang w:val="en-US"/>
              </w:rPr>
            </w:pPr>
            <w:r>
              <w:rPr>
                <w:iCs/>
                <w:noProof/>
                <w:lang w:val="en-US"/>
              </w:rPr>
              <w:t>gāyil “ḥarām intu bētkum bēt-in zēn b-ač-čevre ḏīye ˀen zēn bēt.</w:t>
            </w:r>
            <w:r w:rsidR="00D44517">
              <w:rPr>
                <w:iCs/>
                <w:noProof/>
                <w:lang w:val="en-US"/>
              </w:rPr>
              <w:t xml:space="preserve"> </w:t>
            </w:r>
          </w:p>
        </w:tc>
        <w:tc>
          <w:tcPr>
            <w:tcW w:w="4252" w:type="dxa"/>
          </w:tcPr>
          <w:p w:rsidR="00663E80" w:rsidRPr="00FE494D" w:rsidRDefault="00663E80"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ˀamma māmin ḥiss nifäs, mā šifit ˁaǧāwīn, mā šifit ˁəǧyān-in ᵊzġāṛ.”</w:t>
            </w:r>
          </w:p>
        </w:tc>
        <w:tc>
          <w:tcPr>
            <w:tcW w:w="4252" w:type="dxa"/>
          </w:tcPr>
          <w:p w:rsidR="00D44517" w:rsidRPr="00FE494D" w:rsidRDefault="00D44517"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gāylīn: “waḷḷa yā nibi Mūse, rabb al-ˁālamīn mā nṭāne ḏanne, ṣār-inne ˀiḥne mǧawwazīn ˁašr ᵊsnīn, mā ṣār-inne ḏanne.</w:t>
            </w:r>
          </w:p>
        </w:tc>
        <w:tc>
          <w:tcPr>
            <w:tcW w:w="4252" w:type="dxa"/>
          </w:tcPr>
          <w:p w:rsidR="00D44517" w:rsidRPr="00FE494D" w:rsidRDefault="00D44517"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w mā-nne ḏanne, mā-nne wlād, mā-nne banāt.</w:t>
            </w:r>
          </w:p>
        </w:tc>
        <w:tc>
          <w:tcPr>
            <w:tcW w:w="4252" w:type="dxa"/>
          </w:tcPr>
          <w:p w:rsidR="00D44517" w:rsidRPr="00FE494D" w:rsidRDefault="00D44517" w:rsidP="000F71A8">
            <w:pPr>
              <w:rPr>
                <w:lang w:val="en-US"/>
              </w:rPr>
            </w:pPr>
          </w:p>
        </w:tc>
      </w:tr>
      <w:tr w:rsidR="00D44517" w:rsidRPr="00D44517" w:rsidTr="000F71A8">
        <w:tc>
          <w:tcPr>
            <w:tcW w:w="850" w:type="dxa"/>
          </w:tcPr>
          <w:p w:rsidR="00D44517" w:rsidRDefault="00D44517" w:rsidP="00663E80">
            <w:pPr>
              <w:rPr>
                <w:iCs/>
                <w:noProof/>
                <w:lang w:val="en-US"/>
              </w:rPr>
            </w:pPr>
            <w:r>
              <w:rPr>
                <w:iCs/>
                <w:noProof/>
                <w:lang w:val="en-US"/>
              </w:rPr>
              <w:t>1:29</w:t>
            </w:r>
          </w:p>
        </w:tc>
        <w:tc>
          <w:tcPr>
            <w:tcW w:w="3969" w:type="dxa"/>
          </w:tcPr>
          <w:p w:rsidR="00D44517" w:rsidRPr="00D44517" w:rsidRDefault="00D44517" w:rsidP="000F71A8">
            <w:pPr>
              <w:rPr>
                <w:iCs/>
                <w:noProof/>
                <w:lang w:val="en-US"/>
              </w:rPr>
            </w:pPr>
            <w:r w:rsidRPr="00D44517">
              <w:rPr>
                <w:iCs/>
                <w:noProof/>
                <w:lang w:val="en-US"/>
              </w:rPr>
              <w:t>w-inte nibi Mūse rūḥ indaˁ min rabbak bal</w:t>
            </w:r>
            <w:r>
              <w:rPr>
                <w:iCs/>
                <w:noProof/>
                <w:lang w:val="en-US"/>
              </w:rPr>
              <w:t>či yinṭīne wlēd</w:t>
            </w:r>
            <w:r w:rsidR="005A5392">
              <w:rPr>
                <w:iCs/>
                <w:noProof/>
                <w:lang w:val="en-US"/>
              </w:rPr>
              <w:t>, ta-rrīd iḥne zād.”</w:t>
            </w:r>
          </w:p>
        </w:tc>
        <w:tc>
          <w:tcPr>
            <w:tcW w:w="4252" w:type="dxa"/>
          </w:tcPr>
          <w:p w:rsidR="00D44517" w:rsidRPr="00D44517" w:rsidRDefault="00D44517" w:rsidP="000F71A8">
            <w:pPr>
              <w:rPr>
                <w:lang w:val="en-US"/>
              </w:rPr>
            </w:pPr>
          </w:p>
        </w:tc>
      </w:tr>
      <w:tr w:rsidR="005A5392" w:rsidRPr="00D44517" w:rsidTr="000F71A8">
        <w:tc>
          <w:tcPr>
            <w:tcW w:w="850" w:type="dxa"/>
          </w:tcPr>
          <w:p w:rsidR="005A5392" w:rsidRDefault="005A5392" w:rsidP="00663E80">
            <w:pPr>
              <w:rPr>
                <w:iCs/>
                <w:noProof/>
                <w:lang w:val="en-US"/>
              </w:rPr>
            </w:pPr>
          </w:p>
        </w:tc>
        <w:tc>
          <w:tcPr>
            <w:tcW w:w="3969" w:type="dxa"/>
          </w:tcPr>
          <w:p w:rsidR="005A5392" w:rsidRPr="00E87A3F" w:rsidRDefault="005A5392" w:rsidP="000F71A8">
            <w:pPr>
              <w:rPr>
                <w:rtl/>
                <w:lang w:val="de-AT" w:bidi="ar-OM"/>
              </w:rPr>
            </w:pPr>
            <w:r>
              <w:rPr>
                <w:iCs/>
                <w:noProof/>
                <w:lang w:val="en-US"/>
              </w:rPr>
              <w:t xml:space="preserve">gāyil “ᵊnṭūni </w:t>
            </w:r>
            <w:r w:rsidR="00E87A3F">
              <w:t xml:space="preserve">ˀal-bərīǧ, ˀal-bərīǧ arid atiwaḏ̣ḏ̣a.” </w:t>
            </w:r>
          </w:p>
        </w:tc>
        <w:tc>
          <w:tcPr>
            <w:tcW w:w="4252" w:type="dxa"/>
          </w:tcPr>
          <w:p w:rsidR="005A5392" w:rsidRPr="00D44517" w:rsidRDefault="005A5392" w:rsidP="000F71A8">
            <w:pPr>
              <w:rPr>
                <w:lang w:val="en-US"/>
              </w:rPr>
            </w:pPr>
          </w:p>
        </w:tc>
      </w:tr>
      <w:tr w:rsidR="00E87A3F" w:rsidRPr="00D44517" w:rsidTr="000F71A8">
        <w:tc>
          <w:tcPr>
            <w:tcW w:w="850" w:type="dxa"/>
          </w:tcPr>
          <w:p w:rsidR="00E87A3F" w:rsidRDefault="00E87A3F" w:rsidP="00663E80">
            <w:pPr>
              <w:rPr>
                <w:iCs/>
                <w:noProof/>
                <w:lang w:val="en-US"/>
              </w:rPr>
            </w:pPr>
          </w:p>
        </w:tc>
        <w:tc>
          <w:tcPr>
            <w:tcW w:w="3969" w:type="dxa"/>
          </w:tcPr>
          <w:p w:rsidR="00E87A3F" w:rsidRDefault="00E87A3F" w:rsidP="000F71A8">
            <w:pPr>
              <w:rPr>
                <w:iCs/>
                <w:noProof/>
                <w:lang w:val="en-US"/>
              </w:rPr>
            </w:pPr>
            <w:r>
              <w:rPr>
                <w:iCs/>
                <w:noProof/>
                <w:lang w:val="en-US"/>
              </w:rPr>
              <w:t>māxḏ al-bərīǧ w ṭāliˁ(u) ˁa-l-fəḏ̣a mətwaḏ̣ḏ̣i w ǧāy</w:t>
            </w:r>
            <w:r w:rsidR="000860AE">
              <w:rPr>
                <w:iCs/>
                <w:noProof/>
                <w:lang w:val="en-US"/>
              </w:rPr>
              <w:t>, wāǧif ˁa-ṣ-ṣalā gāyim yṣalli.</w:t>
            </w:r>
          </w:p>
        </w:tc>
        <w:tc>
          <w:tcPr>
            <w:tcW w:w="4252" w:type="dxa"/>
          </w:tcPr>
          <w:p w:rsidR="00E87A3F" w:rsidRPr="00D44517" w:rsidRDefault="00E87A3F"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sidRPr="000860AE">
              <w:rPr>
                <w:iCs/>
                <w:noProof/>
                <w:lang w:val="en-US"/>
              </w:rPr>
              <w:t>ˁugub-ma mṣalli fākk īdu [min] ir rabbu gāyil “yā rabbi b-</w:t>
            </w:r>
            <w:r>
              <w:rPr>
                <w:iCs/>
                <w:noProof/>
                <w:lang w:val="en-US"/>
              </w:rPr>
              <w:t>ˁizzak w ǧalālak, mā tinṭi ˁa-l-bēt hāḏe wlēd</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r>
              <w:rPr>
                <w:iCs/>
                <w:noProof/>
                <w:lang w:val="en-US"/>
              </w:rPr>
              <w:t>2:00</w:t>
            </w:r>
          </w:p>
        </w:tc>
        <w:tc>
          <w:tcPr>
            <w:tcW w:w="3969" w:type="dxa"/>
          </w:tcPr>
          <w:p w:rsidR="000860AE" w:rsidRPr="000860AE" w:rsidRDefault="000860AE" w:rsidP="000F71A8">
            <w:pPr>
              <w:rPr>
                <w:iCs/>
                <w:noProof/>
                <w:lang w:val="en-US"/>
              </w:rPr>
            </w:pPr>
            <w:r w:rsidRPr="000860AE">
              <w:rPr>
                <w:iCs/>
                <w:noProof/>
                <w:lang w:val="en-US"/>
              </w:rPr>
              <w:t>ta-yṣīr-ilhum ḏanne, ta-yifraḥūn</w:t>
            </w:r>
            <w:r>
              <w:rPr>
                <w:iCs/>
                <w:noProof/>
                <w:lang w:val="en-US"/>
              </w:rPr>
              <w:t>.”</w:t>
            </w:r>
            <w:r w:rsidRPr="000860AE">
              <w:rPr>
                <w:iCs/>
                <w:noProof/>
                <w:lang w:val="en-US"/>
              </w:rPr>
              <w:t xml:space="preserve"> rabb al-ˁālam</w:t>
            </w:r>
            <w:r>
              <w:rPr>
                <w:iCs/>
                <w:noProof/>
                <w:lang w:val="en-US"/>
              </w:rPr>
              <w:t>īn mū minṭī ǧawāb.</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sidRPr="000860AE">
              <w:rPr>
                <w:iCs/>
                <w:noProof/>
                <w:lang w:val="en-US"/>
              </w:rPr>
              <w:t xml:space="preserve">ˀē, nibi Mūse an-nibāye min mā yāxuḏ </w:t>
            </w:r>
            <w:r>
              <w:rPr>
                <w:iCs/>
                <w:noProof/>
                <w:lang w:val="en-US"/>
              </w:rPr>
              <w:t>ǧawāb mā-ygūl nōbt-in nōb ir rabbu.</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Pr>
                <w:iCs/>
                <w:noProof/>
                <w:lang w:val="en-US"/>
              </w:rPr>
              <w:t>w ǧāy ˁa-l-bēt ᵊmdaḥḥǧīn, rāˁi l-bēt ᵊmdaḥḥiǧ ˁa-n-nibi Mūse mā nṭā ǧawāb.</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gāyil “min mā nṭāni ǧawāb rabb al-ˁālamīn ənṭā radd yaˁni, mā mā nṭān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r>
              <w:rPr>
                <w:iCs/>
                <w:noProof/>
                <w:lang w:val="en-US"/>
              </w:rPr>
              <w:t>2:30</w:t>
            </w:r>
          </w:p>
        </w:tc>
        <w:tc>
          <w:tcPr>
            <w:tcW w:w="3969" w:type="dxa"/>
          </w:tcPr>
          <w:p w:rsidR="000860AE" w:rsidRDefault="000860AE" w:rsidP="000F71A8">
            <w:pPr>
              <w:rPr>
                <w:iCs/>
                <w:noProof/>
                <w:lang w:val="en-US"/>
              </w:rPr>
            </w:pPr>
            <w:r>
              <w:rPr>
                <w:iCs/>
                <w:noProof/>
                <w:lang w:val="en-US"/>
              </w:rPr>
              <w:t>w ṛāyiḥ nibi Mūse ṭāliˁ m-al-bēt la-ḏāk w ṛāyiḥ.</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fāyit zimān čam nahāṛ agar čam haftāt ǧāy wāḥad qēr ˁa-lbēt hāḏ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ǧāy w salām ˁalēkum as-salām! gāyil “ḥarām intu bētkum, mū nibi ˀaǧ ǧāyhum hāḏe mū nibi, wāḥad min al-ahalīy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F71A8" w:rsidP="000F71A8">
            <w:pPr>
              <w:rPr>
                <w:iCs/>
                <w:noProof/>
                <w:lang w:val="en-US"/>
              </w:rPr>
            </w:pPr>
            <w:r>
              <w:rPr>
                <w:iCs/>
                <w:noProof/>
                <w:lang w:val="en-US"/>
              </w:rPr>
              <w:t>gāyil “ḥarām mā ˁidkum ḏanne, mā ˁidkum wēlād, mā ˁidkum ˁiǧyān.”</w:t>
            </w:r>
          </w:p>
        </w:tc>
        <w:tc>
          <w:tcPr>
            <w:tcW w:w="4252" w:type="dxa"/>
          </w:tcPr>
          <w:p w:rsidR="000860AE" w:rsidRPr="000860AE" w:rsidRDefault="000860AE" w:rsidP="000F71A8">
            <w:pPr>
              <w:rPr>
                <w:lang w:val="en-US"/>
              </w:rPr>
            </w:pPr>
          </w:p>
        </w:tc>
      </w:tr>
      <w:tr w:rsidR="000F71A8" w:rsidRPr="000860AE" w:rsidTr="000F71A8">
        <w:tc>
          <w:tcPr>
            <w:tcW w:w="850" w:type="dxa"/>
          </w:tcPr>
          <w:p w:rsidR="000F71A8" w:rsidRDefault="000F71A8" w:rsidP="00663E80">
            <w:pPr>
              <w:rPr>
                <w:iCs/>
                <w:noProof/>
                <w:lang w:val="en-US"/>
              </w:rPr>
            </w:pPr>
            <w:r>
              <w:rPr>
                <w:iCs/>
                <w:noProof/>
                <w:lang w:val="en-US"/>
              </w:rPr>
              <w:t>3:00</w:t>
            </w:r>
          </w:p>
        </w:tc>
        <w:tc>
          <w:tcPr>
            <w:tcW w:w="3969" w:type="dxa"/>
          </w:tcPr>
          <w:p w:rsidR="000F71A8" w:rsidRDefault="000F71A8" w:rsidP="000F71A8">
            <w:pPr>
              <w:rPr>
                <w:iCs/>
                <w:noProof/>
                <w:lang w:val="en-US"/>
              </w:rPr>
            </w:pPr>
            <w:r>
              <w:rPr>
                <w:iCs/>
                <w:noProof/>
                <w:lang w:val="en-US"/>
              </w:rPr>
              <w:t>gāylīn “waḷḷa mā ˁidne.” – “ˁalāš?” – “rabb al-ˁālamīn mā nṭāne.”</w:t>
            </w:r>
          </w:p>
        </w:tc>
        <w:tc>
          <w:tcPr>
            <w:tcW w:w="4252" w:type="dxa"/>
          </w:tcPr>
          <w:p w:rsidR="000F71A8" w:rsidRPr="000860AE" w:rsidRDefault="000F71A8" w:rsidP="000F71A8">
            <w:pPr>
              <w:rPr>
                <w:lang w:val="en-US"/>
              </w:rPr>
            </w:pPr>
          </w:p>
        </w:tc>
      </w:tr>
      <w:tr w:rsidR="000F71A8" w:rsidRPr="000860AE" w:rsidTr="000F71A8">
        <w:tc>
          <w:tcPr>
            <w:tcW w:w="850" w:type="dxa"/>
          </w:tcPr>
          <w:p w:rsidR="000F71A8" w:rsidRDefault="000F71A8" w:rsidP="00663E80">
            <w:pPr>
              <w:rPr>
                <w:iCs/>
                <w:noProof/>
                <w:lang w:val="en-US"/>
              </w:rPr>
            </w:pPr>
          </w:p>
        </w:tc>
        <w:tc>
          <w:tcPr>
            <w:tcW w:w="3969" w:type="dxa"/>
          </w:tcPr>
          <w:p w:rsidR="000F71A8" w:rsidRDefault="000F71A8" w:rsidP="000F71A8">
            <w:pPr>
              <w:rPr>
                <w:iCs/>
                <w:noProof/>
                <w:lang w:val="en-US"/>
              </w:rPr>
            </w:pPr>
            <w:r>
              <w:rPr>
                <w:iCs/>
                <w:noProof/>
                <w:lang w:val="en-US"/>
              </w:rPr>
              <w:t xml:space="preserve">“ˀē, mā riḥtu ˁala taxtūr </w:t>
            </w:r>
            <w:r w:rsidR="005B15D2">
              <w:rPr>
                <w:iCs/>
                <w:noProof/>
                <w:lang w:val="en-US"/>
              </w:rPr>
              <w:t xml:space="preserve">mā riḥtu ˁala šäkle?” </w:t>
            </w:r>
          </w:p>
        </w:tc>
        <w:tc>
          <w:tcPr>
            <w:tcW w:w="4252" w:type="dxa"/>
          </w:tcPr>
          <w:p w:rsidR="000F71A8" w:rsidRPr="000860AE" w:rsidRDefault="000F71A8" w:rsidP="000F71A8">
            <w:pPr>
              <w:rPr>
                <w:lang w:val="en-US"/>
              </w:rPr>
            </w:pPr>
          </w:p>
        </w:tc>
      </w:tr>
      <w:tr w:rsidR="005B15D2" w:rsidRPr="000860AE" w:rsidTr="000F71A8">
        <w:tc>
          <w:tcPr>
            <w:tcW w:w="850" w:type="dxa"/>
          </w:tcPr>
          <w:p w:rsidR="005B15D2" w:rsidRDefault="005B15D2" w:rsidP="00663E80">
            <w:pPr>
              <w:rPr>
                <w:iCs/>
                <w:noProof/>
                <w:lang w:val="en-US"/>
              </w:rPr>
            </w:pPr>
          </w:p>
        </w:tc>
        <w:tc>
          <w:tcPr>
            <w:tcW w:w="3969" w:type="dxa"/>
          </w:tcPr>
          <w:p w:rsidR="005B15D2" w:rsidRDefault="005B15D2" w:rsidP="005B15D2">
            <w:pPr>
              <w:rPr>
                <w:iCs/>
                <w:noProof/>
                <w:lang w:val="en-US"/>
              </w:rPr>
            </w:pPr>
            <w:r>
              <w:rPr>
                <w:iCs/>
                <w:noProof/>
                <w:lang w:val="en-US"/>
              </w:rPr>
              <w:t xml:space="preserve">gāyil “lā! ǧāne nibi Mūse w ginnā-lu nibi Mūse” </w:t>
            </w:r>
          </w:p>
        </w:tc>
        <w:tc>
          <w:tcPr>
            <w:tcW w:w="4252" w:type="dxa"/>
          </w:tcPr>
          <w:p w:rsidR="005B15D2" w:rsidRPr="000860AE" w:rsidRDefault="005B15D2" w:rsidP="000F71A8">
            <w:pPr>
              <w:rPr>
                <w:lang w:val="en-US"/>
              </w:rPr>
            </w:pPr>
          </w:p>
        </w:tc>
      </w:tr>
      <w:tr w:rsidR="005B15D2" w:rsidRPr="000860AE" w:rsidTr="000F71A8">
        <w:tc>
          <w:tcPr>
            <w:tcW w:w="850" w:type="dxa"/>
          </w:tcPr>
          <w:p w:rsidR="005B15D2" w:rsidRDefault="005B15D2" w:rsidP="00663E80">
            <w:pPr>
              <w:rPr>
                <w:iCs/>
                <w:noProof/>
                <w:lang w:val="en-US"/>
              </w:rPr>
            </w:pPr>
          </w:p>
        </w:tc>
        <w:tc>
          <w:tcPr>
            <w:tcW w:w="3969" w:type="dxa"/>
          </w:tcPr>
          <w:p w:rsidR="005B15D2" w:rsidRPr="005B15D2" w:rsidRDefault="005B15D2" w:rsidP="005B15D2">
            <w:pPr>
              <w:rPr>
                <w:i/>
                <w:iCs/>
                <w:noProof/>
                <w:lang w:val="en-US"/>
              </w:rPr>
            </w:pPr>
            <w:r w:rsidRPr="005B15D2">
              <w:rPr>
                <w:i/>
                <w:iCs/>
                <w:noProof/>
                <w:lang w:val="en-US"/>
              </w:rPr>
              <w:t>Smāˁīn tˁarifhe ḏīye ˀinte? sōlaftu ˀawwali.</w:t>
            </w:r>
          </w:p>
        </w:tc>
        <w:tc>
          <w:tcPr>
            <w:tcW w:w="4252" w:type="dxa"/>
          </w:tcPr>
          <w:p w:rsidR="005B15D2" w:rsidRPr="000860AE" w:rsidRDefault="005B15D2" w:rsidP="000F71A8">
            <w:pPr>
              <w:rPr>
                <w:lang w:val="en-US"/>
              </w:rPr>
            </w:pPr>
          </w:p>
        </w:tc>
      </w:tr>
      <w:tr w:rsidR="005B15D2" w:rsidRPr="005B15D2" w:rsidTr="000F71A8">
        <w:tc>
          <w:tcPr>
            <w:tcW w:w="850" w:type="dxa"/>
          </w:tcPr>
          <w:p w:rsidR="005B15D2" w:rsidRDefault="005B15D2" w:rsidP="00663E80">
            <w:pPr>
              <w:rPr>
                <w:iCs/>
                <w:noProof/>
                <w:lang w:val="en-US"/>
              </w:rPr>
            </w:pPr>
          </w:p>
        </w:tc>
        <w:tc>
          <w:tcPr>
            <w:tcW w:w="3969" w:type="dxa"/>
          </w:tcPr>
          <w:p w:rsidR="005B15D2" w:rsidRPr="005B15D2" w:rsidRDefault="005B15D2" w:rsidP="005B15D2">
            <w:pPr>
              <w:rPr>
                <w:lang w:val="en-US"/>
              </w:rPr>
            </w:pPr>
            <w:r w:rsidRPr="005B15D2">
              <w:rPr>
                <w:lang w:val="en-US"/>
              </w:rPr>
              <w:t xml:space="preserve">gāyl-illu w ginne il nibi Mūse w nibi Mūse rāḥ </w:t>
            </w:r>
            <w:r>
              <w:rPr>
                <w:lang w:val="fr-FR"/>
              </w:rPr>
              <w:t>ᵊ</w:t>
            </w:r>
            <w:r w:rsidRPr="005B15D2">
              <w:rPr>
                <w:lang w:val="en-US"/>
              </w:rPr>
              <w:t>nda</w:t>
            </w:r>
            <w:r>
              <w:rPr>
                <w:lang w:val="en-US"/>
              </w:rPr>
              <w:t>ˁa min rabbu w rˁa yimčinnu mā nṭā ǧawāb w nibi Mūse ṭəlaˁ w rāḥ.</w:t>
            </w:r>
          </w:p>
        </w:tc>
        <w:tc>
          <w:tcPr>
            <w:tcW w:w="4252" w:type="dxa"/>
          </w:tcPr>
          <w:p w:rsidR="005B15D2" w:rsidRPr="005B15D2" w:rsidRDefault="005B15D2" w:rsidP="000F71A8">
            <w:pPr>
              <w:rPr>
                <w:lang w:val="en-US"/>
              </w:rPr>
            </w:pPr>
          </w:p>
        </w:tc>
      </w:tr>
      <w:tr w:rsidR="005B15D2" w:rsidRPr="005B15D2" w:rsidTr="000F71A8">
        <w:tc>
          <w:tcPr>
            <w:tcW w:w="850" w:type="dxa"/>
          </w:tcPr>
          <w:p w:rsidR="005B15D2" w:rsidRDefault="005B15D2" w:rsidP="00663E80">
            <w:pPr>
              <w:rPr>
                <w:iCs/>
                <w:noProof/>
                <w:lang w:val="en-US"/>
              </w:rPr>
            </w:pPr>
            <w:r>
              <w:rPr>
                <w:iCs/>
                <w:noProof/>
                <w:lang w:val="en-US"/>
              </w:rPr>
              <w:t>3:35</w:t>
            </w:r>
          </w:p>
        </w:tc>
        <w:tc>
          <w:tcPr>
            <w:tcW w:w="3969" w:type="dxa"/>
          </w:tcPr>
          <w:p w:rsidR="005B15D2" w:rsidRPr="005B15D2" w:rsidRDefault="005B15D2" w:rsidP="005B15D2">
            <w:pPr>
              <w:rPr>
                <w:lang w:val="en-US"/>
              </w:rPr>
            </w:pPr>
            <w:r>
              <w:rPr>
                <w:lang w:val="en-US"/>
              </w:rPr>
              <w:t>gāyil</w:t>
            </w:r>
            <w:r w:rsidR="00756C00">
              <w:rPr>
                <w:lang w:val="en-US"/>
              </w:rPr>
              <w:t xml:space="preserve"> demek hīčiḏ gāyil ˀī hīčiḏ, gāyil ᵊnṭūni al-bərīǧ!</w:t>
            </w:r>
          </w:p>
        </w:tc>
        <w:tc>
          <w:tcPr>
            <w:tcW w:w="4252" w:type="dxa"/>
          </w:tcPr>
          <w:p w:rsidR="005B15D2" w:rsidRPr="005B15D2" w:rsidRDefault="005B15D2" w:rsidP="000F71A8">
            <w:pPr>
              <w:rPr>
                <w:lang w:val="en-US"/>
              </w:rPr>
            </w:pPr>
          </w:p>
        </w:tc>
      </w:tr>
      <w:tr w:rsidR="00756C00" w:rsidRPr="005B15D2" w:rsidTr="000F71A8">
        <w:tc>
          <w:tcPr>
            <w:tcW w:w="850" w:type="dxa"/>
          </w:tcPr>
          <w:p w:rsidR="00756C00" w:rsidRDefault="00756C00" w:rsidP="00663E80">
            <w:pPr>
              <w:rPr>
                <w:iCs/>
                <w:noProof/>
                <w:lang w:val="en-US"/>
              </w:rPr>
            </w:pPr>
          </w:p>
        </w:tc>
        <w:tc>
          <w:tcPr>
            <w:tcW w:w="3969" w:type="dxa"/>
          </w:tcPr>
          <w:p w:rsidR="00756C00" w:rsidRDefault="00756C00" w:rsidP="005B15D2">
            <w:pPr>
              <w:rPr>
                <w:lang w:val="en-US"/>
              </w:rPr>
            </w:pPr>
            <w:r>
              <w:rPr>
                <w:lang w:val="en-US"/>
              </w:rPr>
              <w:t xml:space="preserve">māxḏ al-bərīǧ ˁugub mū māxiḏ al-brīǧ rāyiḥ </w:t>
            </w:r>
            <w:r w:rsidR="000A596B">
              <w:rPr>
                <w:lang w:val="en-US"/>
              </w:rPr>
              <w:t>mətwaḏ̣ḏ̣i mṣalli ˁugub mū mṣalli</w:t>
            </w:r>
          </w:p>
        </w:tc>
        <w:tc>
          <w:tcPr>
            <w:tcW w:w="4252" w:type="dxa"/>
          </w:tcPr>
          <w:p w:rsidR="00756C00" w:rsidRPr="005B15D2" w:rsidRDefault="00756C00" w:rsidP="000F71A8">
            <w:pPr>
              <w:rPr>
                <w:lang w:val="en-US"/>
              </w:rPr>
            </w:pPr>
          </w:p>
        </w:tc>
      </w:tr>
      <w:tr w:rsidR="000A596B" w:rsidRPr="005B15D2" w:rsidTr="000F71A8">
        <w:tc>
          <w:tcPr>
            <w:tcW w:w="850" w:type="dxa"/>
          </w:tcPr>
          <w:p w:rsidR="000A596B" w:rsidRDefault="000A596B" w:rsidP="00663E80">
            <w:pPr>
              <w:rPr>
                <w:iCs/>
                <w:noProof/>
                <w:lang w:val="en-US"/>
              </w:rPr>
            </w:pPr>
            <w:r>
              <w:rPr>
                <w:iCs/>
                <w:noProof/>
                <w:lang w:val="en-US"/>
              </w:rPr>
              <w:t>3:50</w:t>
            </w:r>
          </w:p>
        </w:tc>
        <w:tc>
          <w:tcPr>
            <w:tcW w:w="3969" w:type="dxa"/>
          </w:tcPr>
          <w:p w:rsidR="000A596B" w:rsidRDefault="000A596B" w:rsidP="005B15D2">
            <w:pPr>
              <w:rPr>
                <w:lang w:val="en-US"/>
              </w:rPr>
            </w:pPr>
            <w:r>
              <w:rPr>
                <w:lang w:val="en-US"/>
              </w:rPr>
              <w:t>ǧāy wāǧif ˁa-ṣ-ṣalā w mṣalli w ṭāliˁ min ǧēbu šūše, miṯl aš-šūše qutīye ṭāliˁ min ǧēbu.</w:t>
            </w:r>
          </w:p>
        </w:tc>
        <w:tc>
          <w:tcPr>
            <w:tcW w:w="4252" w:type="dxa"/>
          </w:tcPr>
          <w:p w:rsidR="000A596B" w:rsidRPr="005B15D2" w:rsidRDefault="000A596B" w:rsidP="000F71A8">
            <w:pPr>
              <w:rPr>
                <w:lang w:val="en-US"/>
              </w:rPr>
            </w:pPr>
          </w:p>
        </w:tc>
      </w:tr>
      <w:tr w:rsidR="000A596B" w:rsidRPr="005B15D2" w:rsidTr="000F71A8">
        <w:tc>
          <w:tcPr>
            <w:tcW w:w="850" w:type="dxa"/>
          </w:tcPr>
          <w:p w:rsidR="000A596B" w:rsidRDefault="000A596B" w:rsidP="00663E80">
            <w:pPr>
              <w:rPr>
                <w:iCs/>
                <w:noProof/>
                <w:lang w:val="en-US"/>
              </w:rPr>
            </w:pPr>
          </w:p>
        </w:tc>
        <w:tc>
          <w:tcPr>
            <w:tcW w:w="3969" w:type="dxa"/>
          </w:tcPr>
          <w:p w:rsidR="000A596B" w:rsidRDefault="00110569" w:rsidP="00110569">
            <w:pPr>
              <w:rPr>
                <w:lang w:val="en-US"/>
              </w:rPr>
            </w:pPr>
            <w:r>
              <w:rPr>
                <w:lang w:val="en-US"/>
              </w:rPr>
              <w:t>fākk īdu (ˁala ˀīdu) ˁala rabbu gāyil “yā rabbi tinṭīhum ḏanne ḏōle alle ˀalḥaz aḏ̣rub aš-šūše ḏiy</w:t>
            </w:r>
            <w:r w:rsidR="004F5834">
              <w:rPr>
                <w:lang w:val="en-US"/>
              </w:rPr>
              <w:t>e ˁa-l-gāˁ</w:t>
            </w:r>
            <w:r w:rsidR="001E4541">
              <w:rPr>
                <w:lang w:val="en-US"/>
              </w:rPr>
              <w:t xml:space="preserve"> w-axarib al-ariḏ̣ w-al-samawāt.</w:t>
            </w:r>
          </w:p>
        </w:tc>
        <w:tc>
          <w:tcPr>
            <w:tcW w:w="4252" w:type="dxa"/>
          </w:tcPr>
          <w:p w:rsidR="000A596B" w:rsidRPr="005B15D2" w:rsidRDefault="000A596B" w:rsidP="000F71A8">
            <w:pPr>
              <w:rPr>
                <w:lang w:val="en-US"/>
              </w:rPr>
            </w:pPr>
          </w:p>
        </w:tc>
      </w:tr>
      <w:tr w:rsidR="004F5834" w:rsidRPr="005B15D2" w:rsidTr="000F71A8">
        <w:tc>
          <w:tcPr>
            <w:tcW w:w="850" w:type="dxa"/>
          </w:tcPr>
          <w:p w:rsidR="004F5834" w:rsidRDefault="004F5834" w:rsidP="00663E80">
            <w:pPr>
              <w:rPr>
                <w:iCs/>
                <w:noProof/>
                <w:lang w:val="en-US"/>
              </w:rPr>
            </w:pPr>
          </w:p>
        </w:tc>
        <w:tc>
          <w:tcPr>
            <w:tcW w:w="3969" w:type="dxa"/>
          </w:tcPr>
          <w:p w:rsidR="004F5834" w:rsidRDefault="001E4541" w:rsidP="00110569">
            <w:pPr>
              <w:rPr>
                <w:lang w:val="en-US"/>
              </w:rPr>
            </w:pPr>
            <w:r>
              <w:rPr>
                <w:lang w:val="en-US"/>
              </w:rPr>
              <w:t>rabb al-ˁālamīn ᵊmdarrb-illu xabar gāyil “ˀigaf yā ˁabdi, ˀāni nṭēthum w-inte lā tuḏ̣rub aš-šūše ḏīye!”</w:t>
            </w:r>
          </w:p>
        </w:tc>
        <w:tc>
          <w:tcPr>
            <w:tcW w:w="4252" w:type="dxa"/>
          </w:tcPr>
          <w:p w:rsidR="004F5834" w:rsidRPr="005B15D2" w:rsidRDefault="004F5834"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0802EF" w:rsidP="00110569">
            <w:pPr>
              <w:rPr>
                <w:lang w:val="en-US"/>
              </w:rPr>
            </w:pPr>
            <w:r>
              <w:rPr>
                <w:lang w:val="en-US"/>
              </w:rPr>
              <w:t>hāḏa ǧāy ˁa-l-bēt msawwī-lu ˁaše ägär qade, mqaddīnu mˁaššīnu.</w:t>
            </w:r>
          </w:p>
        </w:tc>
        <w:tc>
          <w:tcPr>
            <w:tcW w:w="4252" w:type="dxa"/>
          </w:tcPr>
          <w:p w:rsidR="000802EF" w:rsidRPr="005B15D2" w:rsidRDefault="000802EF"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0802EF" w:rsidP="003F43CB">
            <w:pPr>
              <w:rPr>
                <w:lang w:val="en-US"/>
              </w:rPr>
            </w:pPr>
            <w:r>
              <w:rPr>
                <w:lang w:val="en-US"/>
              </w:rPr>
              <w:t xml:space="preserve">“ˀiš-sāwēt?” gāyil “yṣīr-ilkum lā txāfūn!” ˀī, haḏōle, mūhum gablānīn yaˁni haḏāk awwal nibi w </w:t>
            </w:r>
            <w:r w:rsidR="003F43CB" w:rsidRPr="003F43CB">
              <w:rPr>
                <w:color w:val="FF0000"/>
                <w:lang w:val="en-US"/>
              </w:rPr>
              <w:t>ḥa</w:t>
            </w:r>
            <w:r w:rsidRPr="003F43CB">
              <w:rPr>
                <w:color w:val="FF0000"/>
                <w:lang w:val="en-US"/>
              </w:rPr>
              <w:t>ḏe</w:t>
            </w:r>
            <w:r>
              <w:rPr>
                <w:lang w:val="en-US"/>
              </w:rPr>
              <w:t xml:space="preserve"> wāḥad qēr ṣaḥīḥ,</w:t>
            </w:r>
          </w:p>
        </w:tc>
        <w:tc>
          <w:tcPr>
            <w:tcW w:w="4252" w:type="dxa"/>
          </w:tcPr>
          <w:p w:rsidR="000802EF" w:rsidRPr="005B15D2" w:rsidRDefault="000802EF"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3F43CB" w:rsidP="00110569">
            <w:pPr>
              <w:rPr>
                <w:lang w:val="en-US"/>
              </w:rPr>
            </w:pPr>
            <w:r>
              <w:rPr>
                <w:lang w:val="en-US"/>
              </w:rPr>
              <w:t>zād fāyit wakit yōminnu fāyit wakit innu ḥaḏe ṣār-ilhum ḏanne.</w:t>
            </w:r>
          </w:p>
        </w:tc>
        <w:tc>
          <w:tcPr>
            <w:tcW w:w="4252" w:type="dxa"/>
          </w:tcPr>
          <w:p w:rsidR="000802EF" w:rsidRPr="005B15D2" w:rsidRDefault="000802EF" w:rsidP="000F71A8">
            <w:pPr>
              <w:rPr>
                <w:lang w:val="en-US"/>
              </w:rPr>
            </w:pPr>
          </w:p>
        </w:tc>
      </w:tr>
      <w:tr w:rsidR="003F43CB" w:rsidRPr="005B15D2" w:rsidTr="000F71A8">
        <w:tc>
          <w:tcPr>
            <w:tcW w:w="850" w:type="dxa"/>
          </w:tcPr>
          <w:p w:rsidR="003F43CB" w:rsidRDefault="003F43CB" w:rsidP="00663E80">
            <w:pPr>
              <w:rPr>
                <w:iCs/>
                <w:noProof/>
                <w:lang w:val="en-US"/>
              </w:rPr>
            </w:pPr>
            <w:r>
              <w:rPr>
                <w:iCs/>
                <w:noProof/>
                <w:lang w:val="en-US"/>
              </w:rPr>
              <w:t>4:45</w:t>
            </w:r>
          </w:p>
        </w:tc>
        <w:tc>
          <w:tcPr>
            <w:tcW w:w="3969" w:type="dxa"/>
          </w:tcPr>
          <w:p w:rsidR="003F43CB" w:rsidRDefault="003F43CB" w:rsidP="00110569">
            <w:pPr>
              <w:rPr>
                <w:lang w:val="en-US"/>
              </w:rPr>
            </w:pPr>
            <w:r>
              <w:rPr>
                <w:lang w:val="en-US"/>
              </w:rPr>
              <w:t>w ˁugub aḏ-ḏanne ṣāyr-ilhum wāḥad-in nōba w ˁugub al-wāḥad ṣāyrīn čiṯīrīn.</w:t>
            </w:r>
          </w:p>
        </w:tc>
        <w:tc>
          <w:tcPr>
            <w:tcW w:w="4252" w:type="dxa"/>
          </w:tcPr>
          <w:p w:rsidR="003F43CB" w:rsidRPr="005B15D2" w:rsidRDefault="003F43CB" w:rsidP="000F71A8">
            <w:pPr>
              <w:rPr>
                <w:lang w:val="en-US"/>
              </w:rPr>
            </w:pPr>
          </w:p>
        </w:tc>
      </w:tr>
      <w:tr w:rsidR="003F43CB" w:rsidRPr="003F43CB" w:rsidTr="000F71A8">
        <w:tc>
          <w:tcPr>
            <w:tcW w:w="850" w:type="dxa"/>
          </w:tcPr>
          <w:p w:rsidR="003F43CB" w:rsidRDefault="003F43CB" w:rsidP="00663E80">
            <w:pPr>
              <w:rPr>
                <w:iCs/>
                <w:noProof/>
                <w:lang w:val="en-US"/>
              </w:rPr>
            </w:pPr>
          </w:p>
        </w:tc>
        <w:tc>
          <w:tcPr>
            <w:tcW w:w="3969" w:type="dxa"/>
          </w:tcPr>
          <w:p w:rsidR="003F43CB" w:rsidRPr="003F43CB" w:rsidRDefault="003F43CB" w:rsidP="00110569">
            <w:pPr>
              <w:rPr>
                <w:lang w:val="en-US"/>
              </w:rPr>
            </w:pPr>
            <w:r w:rsidRPr="003F43CB">
              <w:rPr>
                <w:lang w:val="en-US"/>
              </w:rPr>
              <w:t xml:space="preserve">kull sine ˀal-ḥurma gāyme tilid, gel zaman w git zaman </w:t>
            </w:r>
            <w:r>
              <w:rPr>
                <w:lang w:val="en-US"/>
              </w:rPr>
              <w:t>ǧāy nibi Mūse uxṛa ˁa-l-bēt haḏeee.</w:t>
            </w:r>
          </w:p>
        </w:tc>
        <w:tc>
          <w:tcPr>
            <w:tcW w:w="4252" w:type="dxa"/>
          </w:tcPr>
          <w:p w:rsidR="003F43CB" w:rsidRPr="003F43CB" w:rsidRDefault="003F43CB" w:rsidP="000F71A8">
            <w:pPr>
              <w:rPr>
                <w:lang w:val="en-US"/>
              </w:rPr>
            </w:pPr>
          </w:p>
        </w:tc>
      </w:tr>
      <w:tr w:rsidR="00FB521A" w:rsidRPr="003F43CB" w:rsidTr="000F71A8">
        <w:tc>
          <w:tcPr>
            <w:tcW w:w="850" w:type="dxa"/>
          </w:tcPr>
          <w:p w:rsidR="00FB521A" w:rsidRDefault="00FB521A" w:rsidP="00663E80">
            <w:pPr>
              <w:rPr>
                <w:iCs/>
                <w:noProof/>
                <w:lang w:val="en-US"/>
              </w:rPr>
            </w:pPr>
            <w:r>
              <w:rPr>
                <w:iCs/>
                <w:noProof/>
                <w:lang w:val="en-US"/>
              </w:rPr>
              <w:t>5:05</w:t>
            </w:r>
          </w:p>
        </w:tc>
        <w:tc>
          <w:tcPr>
            <w:tcW w:w="3969" w:type="dxa"/>
          </w:tcPr>
          <w:p w:rsidR="00FB521A" w:rsidRPr="003F43CB" w:rsidRDefault="00FB521A" w:rsidP="00110569">
            <w:pPr>
              <w:rPr>
                <w:lang w:val="en-US"/>
              </w:rPr>
            </w:pPr>
            <w:r>
              <w:rPr>
                <w:lang w:val="en-US"/>
              </w:rPr>
              <w:t>haḏe nibi Mūse yōm-innu ǧāy, ᵊmdaḥḥiǧ ˁa-l-bēt haḏe ˀin malyān ˁaǧāwīn.</w:t>
            </w:r>
          </w:p>
        </w:tc>
        <w:tc>
          <w:tcPr>
            <w:tcW w:w="4252" w:type="dxa"/>
          </w:tcPr>
          <w:p w:rsidR="00FB521A" w:rsidRPr="003F43CB" w:rsidRDefault="00FB521A" w:rsidP="000F71A8">
            <w:pPr>
              <w:rPr>
                <w:lang w:val="en-US"/>
              </w:rPr>
            </w:pPr>
          </w:p>
        </w:tc>
      </w:tr>
      <w:tr w:rsidR="00FB521A" w:rsidRPr="003F43CB" w:rsidTr="000F71A8">
        <w:tc>
          <w:tcPr>
            <w:tcW w:w="850" w:type="dxa"/>
          </w:tcPr>
          <w:p w:rsidR="00FB521A" w:rsidRDefault="00FB521A" w:rsidP="00663E80">
            <w:pPr>
              <w:rPr>
                <w:iCs/>
                <w:noProof/>
                <w:lang w:val="en-US"/>
              </w:rPr>
            </w:pPr>
          </w:p>
        </w:tc>
        <w:tc>
          <w:tcPr>
            <w:tcW w:w="3969" w:type="dxa"/>
          </w:tcPr>
          <w:p w:rsidR="00FB521A" w:rsidRDefault="00FB521A" w:rsidP="00110569">
            <w:pPr>
              <w:rPr>
                <w:lang w:val="en-US"/>
              </w:rPr>
            </w:pPr>
            <w:r>
              <w:rPr>
                <w:lang w:val="en-US"/>
              </w:rPr>
              <w:t>ᵊmnēn ǧaw ha-l-ˁaǧāwīn ḏōle ˁaǧab bāˁaw al-bēt.</w:t>
            </w:r>
            <w:r w:rsidR="002B6048">
              <w:rPr>
                <w:lang w:val="en-US"/>
              </w:rPr>
              <w:t xml:space="preserve"> </w:t>
            </w:r>
          </w:p>
        </w:tc>
        <w:tc>
          <w:tcPr>
            <w:tcW w:w="4252" w:type="dxa"/>
          </w:tcPr>
          <w:p w:rsidR="00FB521A" w:rsidRPr="003F43CB" w:rsidRDefault="00FB521A"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ǧī qēr ḥade ˀalli šinhu ǧāy w dāgg al-bāb uxra ˁa-l-bēt.</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fāyit amma čiṯīr wakit, ˁašr ᵊsnīn xamstaˁš sine fāyte.</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haḏe yōmin ṭālˁe ˀal-ḥurma ˀinhe ˀal-ḥurma hāḏiyānhe ˀal-ḥurma.</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D84353" w:rsidP="00110569">
            <w:pPr>
              <w:rPr>
                <w:lang w:val="en-US"/>
              </w:rPr>
            </w:pPr>
            <w:r>
              <w:rPr>
                <w:lang w:val="en-US"/>
              </w:rPr>
              <w:t>ˁarfānīnu ˀinne nibi Mūse ǧī ǧī nibi Mūse “fūt!” gāyil.</w:t>
            </w:r>
          </w:p>
        </w:tc>
        <w:tc>
          <w:tcPr>
            <w:tcW w:w="4252" w:type="dxa"/>
          </w:tcPr>
          <w:p w:rsidR="002B6048" w:rsidRPr="003F43CB" w:rsidRDefault="002B6048" w:rsidP="000F71A8">
            <w:pPr>
              <w:rPr>
                <w:lang w:val="en-US"/>
              </w:rPr>
            </w:pPr>
          </w:p>
        </w:tc>
      </w:tr>
      <w:tr w:rsidR="00D84353" w:rsidRPr="003F43CB" w:rsidTr="000F71A8">
        <w:tc>
          <w:tcPr>
            <w:tcW w:w="850" w:type="dxa"/>
          </w:tcPr>
          <w:p w:rsidR="00D84353" w:rsidRDefault="00D84353" w:rsidP="00663E80">
            <w:pPr>
              <w:rPr>
                <w:iCs/>
                <w:noProof/>
                <w:lang w:val="en-US"/>
              </w:rPr>
            </w:pPr>
          </w:p>
        </w:tc>
        <w:tc>
          <w:tcPr>
            <w:tcW w:w="3969" w:type="dxa"/>
          </w:tcPr>
          <w:p w:rsidR="00D84353" w:rsidRDefault="00D84353" w:rsidP="00110569">
            <w:pPr>
              <w:rPr>
                <w:lang w:val="en-US"/>
              </w:rPr>
            </w:pPr>
            <w:r>
              <w:rPr>
                <w:lang w:val="en-US"/>
              </w:rPr>
              <w:t>yōmin gāylī-lu “fūt!” ǧaˁad gāyil “li-man al-ˁaǧāwīn ḏōle?”</w:t>
            </w:r>
          </w:p>
        </w:tc>
        <w:tc>
          <w:tcPr>
            <w:tcW w:w="4252" w:type="dxa"/>
          </w:tcPr>
          <w:p w:rsidR="00D84353" w:rsidRPr="003F43CB" w:rsidRDefault="00D84353" w:rsidP="000F71A8">
            <w:pPr>
              <w:rPr>
                <w:lang w:val="en-US"/>
              </w:rPr>
            </w:pPr>
          </w:p>
        </w:tc>
      </w:tr>
      <w:tr w:rsidR="00D84353" w:rsidRPr="003F43CB" w:rsidTr="000F71A8">
        <w:tc>
          <w:tcPr>
            <w:tcW w:w="850" w:type="dxa"/>
          </w:tcPr>
          <w:p w:rsidR="00D84353" w:rsidRDefault="00D84353" w:rsidP="00663E80">
            <w:pPr>
              <w:rPr>
                <w:iCs/>
                <w:noProof/>
                <w:lang w:val="en-US"/>
              </w:rPr>
            </w:pPr>
          </w:p>
        </w:tc>
        <w:tc>
          <w:tcPr>
            <w:tcW w:w="3969" w:type="dxa"/>
          </w:tcPr>
          <w:p w:rsidR="00D84353" w:rsidRDefault="00D84353" w:rsidP="00110569">
            <w:pPr>
              <w:rPr>
                <w:lang w:val="en-US"/>
              </w:rPr>
            </w:pPr>
            <w:r>
              <w:rPr>
                <w:lang w:val="en-US"/>
              </w:rPr>
              <w:t xml:space="preserve">gāylīn “ˀal-ˁaǧāwīn ḏōle ˁinne.” gāyil “ṣār-ilkum ḏanne?” gāylīn “naˁam ṣāyrī-lne ḏanne. </w:t>
            </w:r>
          </w:p>
        </w:tc>
        <w:tc>
          <w:tcPr>
            <w:tcW w:w="4252" w:type="dxa"/>
          </w:tcPr>
          <w:p w:rsidR="00D84353" w:rsidRPr="003F43CB" w:rsidRDefault="00D84353" w:rsidP="000F71A8">
            <w:pPr>
              <w:rPr>
                <w:lang w:val="en-US"/>
              </w:rPr>
            </w:pPr>
          </w:p>
        </w:tc>
      </w:tr>
      <w:tr w:rsidR="00D84353" w:rsidRPr="00D84353" w:rsidTr="000F71A8">
        <w:tc>
          <w:tcPr>
            <w:tcW w:w="850" w:type="dxa"/>
          </w:tcPr>
          <w:p w:rsidR="00D84353" w:rsidRDefault="00D84353" w:rsidP="00663E80">
            <w:pPr>
              <w:rPr>
                <w:iCs/>
                <w:noProof/>
                <w:lang w:val="en-US"/>
              </w:rPr>
            </w:pPr>
          </w:p>
        </w:tc>
        <w:tc>
          <w:tcPr>
            <w:tcW w:w="3969" w:type="dxa"/>
          </w:tcPr>
          <w:p w:rsidR="00D84353" w:rsidRPr="00D84353" w:rsidRDefault="00D84353" w:rsidP="00110569">
            <w:pPr>
              <w:rPr>
                <w:lang w:val="en-US"/>
              </w:rPr>
            </w:pPr>
            <w:r w:rsidRPr="00D84353">
              <w:rPr>
                <w:lang w:val="en-US"/>
              </w:rPr>
              <w:t xml:space="preserve">rabb al-ˁālamīn kull sine ǧaˁad… alid w… w </w:t>
            </w:r>
            <w:r>
              <w:rPr>
                <w:lang w:val="en-US"/>
              </w:rPr>
              <w:t>ˁaǧāwīnne ṣāraw čiṯīrīn.”</w:t>
            </w:r>
          </w:p>
        </w:tc>
        <w:tc>
          <w:tcPr>
            <w:tcW w:w="4252" w:type="dxa"/>
          </w:tcPr>
          <w:p w:rsidR="00D84353" w:rsidRPr="00D84353" w:rsidRDefault="00D84353" w:rsidP="000F71A8">
            <w:pPr>
              <w:rPr>
                <w:lang w:val="en-US"/>
              </w:rPr>
            </w:pPr>
          </w:p>
        </w:tc>
      </w:tr>
      <w:tr w:rsidR="00D84353" w:rsidRPr="00D84353" w:rsidTr="000F71A8">
        <w:tc>
          <w:tcPr>
            <w:tcW w:w="850" w:type="dxa"/>
          </w:tcPr>
          <w:p w:rsidR="00D84353" w:rsidRDefault="00D84353" w:rsidP="00663E80">
            <w:pPr>
              <w:rPr>
                <w:iCs/>
                <w:noProof/>
                <w:lang w:val="en-US"/>
              </w:rPr>
            </w:pPr>
            <w:r>
              <w:rPr>
                <w:iCs/>
                <w:noProof/>
                <w:lang w:val="en-US"/>
              </w:rPr>
              <w:t>5:50</w:t>
            </w:r>
          </w:p>
        </w:tc>
        <w:tc>
          <w:tcPr>
            <w:tcW w:w="3969" w:type="dxa"/>
          </w:tcPr>
          <w:p w:rsidR="00D84353" w:rsidRPr="00D84353" w:rsidRDefault="00D84353" w:rsidP="00110569">
            <w:pPr>
              <w:rPr>
                <w:lang w:val="en-US"/>
              </w:rPr>
            </w:pPr>
            <w:r>
              <w:rPr>
                <w:lang w:val="en-US"/>
              </w:rPr>
              <w:t xml:space="preserve">nibi Mūse mimbahid gāyim mətwaḏ̣ḏ̣i w-ᵊmṣalli w fākk īdu ir rabbu, </w:t>
            </w:r>
          </w:p>
        </w:tc>
        <w:tc>
          <w:tcPr>
            <w:tcW w:w="4252" w:type="dxa"/>
          </w:tcPr>
          <w:p w:rsidR="00D84353" w:rsidRPr="00D84353" w:rsidRDefault="00D84353" w:rsidP="000F71A8">
            <w:pPr>
              <w:rPr>
                <w:lang w:val="en-US"/>
              </w:rPr>
            </w:pPr>
          </w:p>
        </w:tc>
      </w:tr>
      <w:tr w:rsidR="00D84353" w:rsidRPr="00D84353" w:rsidTr="000F71A8">
        <w:tc>
          <w:tcPr>
            <w:tcW w:w="850" w:type="dxa"/>
          </w:tcPr>
          <w:p w:rsidR="00D84353" w:rsidRDefault="00D84353" w:rsidP="00663E80">
            <w:pPr>
              <w:rPr>
                <w:iCs/>
                <w:noProof/>
                <w:lang w:val="en-US"/>
              </w:rPr>
            </w:pPr>
          </w:p>
        </w:tc>
        <w:tc>
          <w:tcPr>
            <w:tcW w:w="3969" w:type="dxa"/>
          </w:tcPr>
          <w:p w:rsidR="00D84353" w:rsidRDefault="00D84353" w:rsidP="002D5AD7">
            <w:pPr>
              <w:rPr>
                <w:lang w:val="en-US"/>
              </w:rPr>
            </w:pPr>
            <w:r>
              <w:rPr>
                <w:lang w:val="en-US"/>
              </w:rPr>
              <w:t>gāyil</w:t>
            </w:r>
            <w:r w:rsidR="002D5AD7">
              <w:rPr>
                <w:lang w:val="en-US"/>
              </w:rPr>
              <w:t xml:space="preserve"> “yā rabbi b-ˁizzak w ǧalālak, ˀawwali ˀāni ndaˁēt-lak mā ṣār-ilhum, ˁalēš haḏōle ṣār-ilhum alḥaz ḏanne?”</w:t>
            </w:r>
          </w:p>
        </w:tc>
        <w:tc>
          <w:tcPr>
            <w:tcW w:w="4252" w:type="dxa"/>
          </w:tcPr>
          <w:p w:rsidR="00D84353" w:rsidRPr="00D84353" w:rsidRDefault="00D84353" w:rsidP="000F71A8">
            <w:pPr>
              <w:rPr>
                <w:lang w:val="en-US"/>
              </w:rPr>
            </w:pPr>
          </w:p>
        </w:tc>
      </w:tr>
      <w:tr w:rsidR="002D5AD7" w:rsidRPr="00D84353" w:rsidTr="000F71A8">
        <w:tc>
          <w:tcPr>
            <w:tcW w:w="850" w:type="dxa"/>
          </w:tcPr>
          <w:p w:rsidR="002D5AD7" w:rsidRDefault="002D5AD7" w:rsidP="00663E80">
            <w:pPr>
              <w:rPr>
                <w:iCs/>
                <w:noProof/>
                <w:lang w:val="en-US"/>
              </w:rPr>
            </w:pPr>
          </w:p>
        </w:tc>
        <w:tc>
          <w:tcPr>
            <w:tcW w:w="3969" w:type="dxa"/>
          </w:tcPr>
          <w:p w:rsidR="002D5AD7" w:rsidRDefault="00887AFF" w:rsidP="002D5AD7">
            <w:pPr>
              <w:rPr>
                <w:lang w:val="en-US"/>
              </w:rPr>
            </w:pPr>
            <w:r>
              <w:rPr>
                <w:lang w:val="en-US"/>
              </w:rPr>
              <w:t>rabb al-ˁālamīn ᵊmdarrb-illu xabar ha-n-nōba. gāyl-illu “yā Mūse, ǧōni min millti wāḥad w mā kisarithum w-ᵊnṭētu ḏanne.”</w:t>
            </w:r>
          </w:p>
        </w:tc>
        <w:tc>
          <w:tcPr>
            <w:tcW w:w="4252" w:type="dxa"/>
          </w:tcPr>
          <w:p w:rsidR="002D5AD7" w:rsidRPr="00D84353" w:rsidRDefault="002D5AD7"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887AFF" w:rsidRDefault="00887AFF" w:rsidP="002D5AD7">
            <w:pPr>
              <w:rPr>
                <w:lang w:val="en-US"/>
              </w:rPr>
            </w:pPr>
            <w:r w:rsidRPr="00887AFF">
              <w:rPr>
                <w:lang w:val="en-US"/>
              </w:rPr>
              <w:t>gāyil “yā rabbi min milltak ǧōk h</w:t>
            </w:r>
            <w:r>
              <w:rPr>
                <w:lang w:val="en-US"/>
              </w:rPr>
              <w:t>ēne?” gāyil “naˁam, min millti.”</w:t>
            </w:r>
          </w:p>
        </w:tc>
        <w:tc>
          <w:tcPr>
            <w:tcW w:w="4252" w:type="dxa"/>
          </w:tcPr>
          <w:p w:rsidR="00887AFF" w:rsidRPr="00887AFF" w:rsidRDefault="00887AFF"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887AFF" w:rsidRDefault="00887AFF" w:rsidP="002D5AD7">
            <w:pPr>
              <w:rPr>
                <w:lang w:val="en-US"/>
              </w:rPr>
            </w:pPr>
            <w:r>
              <w:rPr>
                <w:lang w:val="en-US"/>
              </w:rPr>
              <w:t xml:space="preserve">gāyil “yā rabbi, ˀinte ˁaǧal </w:t>
            </w:r>
            <w:r w:rsidR="00552746">
              <w:rPr>
                <w:lang w:val="en-US"/>
              </w:rPr>
              <w:t>likke</w:t>
            </w:r>
            <w:r>
              <w:rPr>
                <w:lang w:val="en-US"/>
              </w:rPr>
              <w:t xml:space="preserve"> mille?” gāyil “yā nibi Mūse, ˀinte šnōn like mille, ˀāni zād liyye mille, ˀāni zād liyye ˀahal.”</w:t>
            </w:r>
          </w:p>
        </w:tc>
        <w:tc>
          <w:tcPr>
            <w:tcW w:w="4252" w:type="dxa"/>
          </w:tcPr>
          <w:p w:rsidR="00887AFF" w:rsidRPr="00887AFF" w:rsidRDefault="00887AFF"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552746" w:rsidRDefault="00552746" w:rsidP="00552746">
            <w:pPr>
              <w:rPr>
                <w:lang w:val="en-US" w:bidi="ar-OM"/>
              </w:rPr>
            </w:pPr>
            <w:r>
              <w:rPr>
                <w:lang w:val="en-US"/>
              </w:rPr>
              <w:t>“</w:t>
            </w:r>
            <w:r w:rsidR="00887AFF">
              <w:rPr>
                <w:lang w:val="en-US"/>
              </w:rPr>
              <w:t>ᵊšnōn lik</w:t>
            </w:r>
            <w:r w:rsidRPr="00552746">
              <w:rPr>
                <w:lang w:val="en-US"/>
              </w:rPr>
              <w:t>ke ˀahal?</w:t>
            </w:r>
            <w:r>
              <w:t>” – “ˀahal āni zād liyye ˀahal.” gāyil “yā rabbi ˀāni ˀahalak ḏōle ˀarīd aˁarifhum.</w:t>
            </w:r>
          </w:p>
        </w:tc>
        <w:tc>
          <w:tcPr>
            <w:tcW w:w="4252" w:type="dxa"/>
          </w:tcPr>
          <w:p w:rsidR="00887AFF" w:rsidRPr="00887AFF" w:rsidRDefault="00887AFF" w:rsidP="000F71A8">
            <w:pPr>
              <w:rPr>
                <w:lang w:val="en-US"/>
              </w:rPr>
            </w:pPr>
          </w:p>
        </w:tc>
      </w:tr>
      <w:tr w:rsidR="003F07BB" w:rsidRPr="003F07BB" w:rsidTr="000F71A8">
        <w:tc>
          <w:tcPr>
            <w:tcW w:w="850" w:type="dxa"/>
          </w:tcPr>
          <w:p w:rsidR="003F07BB" w:rsidRDefault="003F07BB" w:rsidP="00663E80">
            <w:pPr>
              <w:rPr>
                <w:iCs/>
                <w:noProof/>
                <w:lang w:val="en-US"/>
              </w:rPr>
            </w:pPr>
            <w:r>
              <w:rPr>
                <w:iCs/>
                <w:noProof/>
                <w:lang w:val="en-US"/>
              </w:rPr>
              <w:t>6:45</w:t>
            </w:r>
          </w:p>
        </w:tc>
        <w:tc>
          <w:tcPr>
            <w:tcW w:w="3969" w:type="dxa"/>
          </w:tcPr>
          <w:p w:rsidR="003F07BB" w:rsidRPr="003F07BB" w:rsidRDefault="003F07BB" w:rsidP="0095140F">
            <w:pPr>
              <w:rPr>
                <w:lang w:val="en-US"/>
              </w:rPr>
            </w:pPr>
            <w:r w:rsidRPr="003F07BB">
              <w:rPr>
                <w:lang w:val="en-US"/>
              </w:rPr>
              <w:t>dall-ni ˁalēhum, dall-ni ˁalēhum ta_rūḥ aš</w:t>
            </w:r>
            <w:r>
              <w:rPr>
                <w:lang w:val="en-US"/>
              </w:rPr>
              <w:t>ūfhum. ˀarīd arūḥ ašūfhum</w:t>
            </w:r>
            <w:r w:rsidR="0095140F">
              <w:rPr>
                <w:lang w:val="en-US"/>
              </w:rPr>
              <w:t xml:space="preserve"> alle ˀarīd aˁarifhum minhum haḏōle ˀahalak.</w:t>
            </w:r>
          </w:p>
        </w:tc>
        <w:tc>
          <w:tcPr>
            <w:tcW w:w="4252" w:type="dxa"/>
          </w:tcPr>
          <w:p w:rsidR="003F07BB" w:rsidRPr="003F07BB" w:rsidRDefault="003F07BB" w:rsidP="000F71A8">
            <w:pPr>
              <w:rPr>
                <w:lang w:val="en-US"/>
              </w:rPr>
            </w:pPr>
          </w:p>
        </w:tc>
      </w:tr>
      <w:tr w:rsidR="0095140F" w:rsidRPr="003F07BB" w:rsidTr="000F71A8">
        <w:tc>
          <w:tcPr>
            <w:tcW w:w="850" w:type="dxa"/>
          </w:tcPr>
          <w:p w:rsidR="0095140F" w:rsidRDefault="0095140F" w:rsidP="00663E80">
            <w:pPr>
              <w:rPr>
                <w:iCs/>
                <w:noProof/>
                <w:lang w:val="en-US"/>
              </w:rPr>
            </w:pPr>
          </w:p>
        </w:tc>
        <w:tc>
          <w:tcPr>
            <w:tcW w:w="3969" w:type="dxa"/>
          </w:tcPr>
          <w:p w:rsidR="0095140F" w:rsidRPr="003F07BB" w:rsidRDefault="0095140F" w:rsidP="00552746">
            <w:pPr>
              <w:rPr>
                <w:lang w:val="en-US"/>
              </w:rPr>
            </w:pPr>
            <w:r>
              <w:rPr>
                <w:lang w:val="en-US"/>
              </w:rPr>
              <w:t>halgadd ahalak haḏōle ˀiḥne ˀāni nibi ˀaḷḷa w haḏāk qēr wāḥad āni mā ǧbilit duˁāti w haḏāk ᵊǧbilit duˁātu [-ak].</w:t>
            </w:r>
          </w:p>
        </w:tc>
        <w:tc>
          <w:tcPr>
            <w:tcW w:w="4252" w:type="dxa"/>
          </w:tcPr>
          <w:p w:rsidR="0095140F" w:rsidRPr="003F07BB" w:rsidRDefault="0095140F" w:rsidP="000F71A8">
            <w:pPr>
              <w:rPr>
                <w:lang w:val="en-US"/>
              </w:rPr>
            </w:pPr>
          </w:p>
        </w:tc>
      </w:tr>
      <w:tr w:rsidR="0095140F" w:rsidRPr="003F07BB" w:rsidTr="000F71A8">
        <w:tc>
          <w:tcPr>
            <w:tcW w:w="850" w:type="dxa"/>
          </w:tcPr>
          <w:p w:rsidR="0095140F" w:rsidRDefault="0095140F" w:rsidP="00663E80">
            <w:pPr>
              <w:rPr>
                <w:iCs/>
                <w:noProof/>
                <w:lang w:val="en-US"/>
              </w:rPr>
            </w:pPr>
          </w:p>
        </w:tc>
        <w:tc>
          <w:tcPr>
            <w:tcW w:w="3969" w:type="dxa"/>
          </w:tcPr>
          <w:p w:rsidR="0095140F" w:rsidRDefault="0095140F" w:rsidP="00552746">
            <w:pPr>
              <w:rPr>
                <w:lang w:val="en-US"/>
              </w:rPr>
            </w:pPr>
            <w:r>
              <w:rPr>
                <w:lang w:val="en-US"/>
              </w:rPr>
              <w:t>w ṭāliˁ šūše min ǧēbu yuḏ̣rub ˁa-l-arəḏ̣ w yxarib al-arəḏ̣. šinhu haḏōle?</w:t>
            </w:r>
          </w:p>
        </w:tc>
        <w:tc>
          <w:tcPr>
            <w:tcW w:w="4252" w:type="dxa"/>
          </w:tcPr>
          <w:p w:rsidR="0095140F" w:rsidRPr="003F07BB" w:rsidRDefault="0095140F" w:rsidP="000F71A8">
            <w:pPr>
              <w:rPr>
                <w:lang w:val="en-US"/>
              </w:rPr>
            </w:pPr>
          </w:p>
        </w:tc>
      </w:tr>
      <w:tr w:rsidR="0095140F" w:rsidRPr="003F07BB" w:rsidTr="000F71A8">
        <w:tc>
          <w:tcPr>
            <w:tcW w:w="850" w:type="dxa"/>
          </w:tcPr>
          <w:p w:rsidR="0095140F" w:rsidRDefault="0095140F" w:rsidP="00663E80">
            <w:pPr>
              <w:rPr>
                <w:iCs/>
                <w:noProof/>
                <w:lang w:val="en-US"/>
              </w:rPr>
            </w:pPr>
            <w:r>
              <w:rPr>
                <w:iCs/>
                <w:noProof/>
                <w:lang w:val="en-US"/>
              </w:rPr>
              <w:t>7:05</w:t>
            </w:r>
          </w:p>
        </w:tc>
        <w:tc>
          <w:tcPr>
            <w:tcW w:w="3969" w:type="dxa"/>
          </w:tcPr>
          <w:p w:rsidR="0095140F" w:rsidRDefault="00FE7239" w:rsidP="00552746">
            <w:pPr>
              <w:rPr>
                <w:lang w:val="en-US"/>
              </w:rPr>
            </w:pPr>
            <w:r>
              <w:rPr>
                <w:lang w:val="en-US"/>
              </w:rPr>
              <w:t>gāyil “yā nibi, yā nibi Mūse ˀinte mā tigdar ˁalēhum ḏōle. haḏōle nās-in čiṯīrīn ˁālyīn.”</w:t>
            </w:r>
          </w:p>
        </w:tc>
        <w:tc>
          <w:tcPr>
            <w:tcW w:w="4252" w:type="dxa"/>
          </w:tcPr>
          <w:p w:rsidR="0095140F" w:rsidRPr="003F07BB" w:rsidRDefault="0095140F" w:rsidP="000F71A8">
            <w:pPr>
              <w:rPr>
                <w:lang w:val="en-US"/>
              </w:rPr>
            </w:pPr>
          </w:p>
        </w:tc>
      </w:tr>
      <w:tr w:rsidR="00FE7239" w:rsidRPr="003F07BB" w:rsidTr="000F71A8">
        <w:tc>
          <w:tcPr>
            <w:tcW w:w="850" w:type="dxa"/>
          </w:tcPr>
          <w:p w:rsidR="00FE7239" w:rsidRDefault="00FE7239" w:rsidP="00663E80">
            <w:pPr>
              <w:rPr>
                <w:iCs/>
                <w:noProof/>
                <w:lang w:val="en-US"/>
              </w:rPr>
            </w:pPr>
          </w:p>
        </w:tc>
        <w:tc>
          <w:tcPr>
            <w:tcW w:w="3969" w:type="dxa"/>
          </w:tcPr>
          <w:p w:rsidR="00FE7239" w:rsidRDefault="00FE7239" w:rsidP="00552746">
            <w:pPr>
              <w:rPr>
                <w:lang w:val="en-US"/>
              </w:rPr>
            </w:pPr>
            <w:r>
              <w:rPr>
                <w:lang w:val="en-US"/>
              </w:rPr>
              <w:t xml:space="preserve">gāyil </w:t>
            </w:r>
            <w:r w:rsidR="00F95CC8">
              <w:rPr>
                <w:lang w:val="en-US"/>
              </w:rPr>
              <w:t>“yā rabbi alle ˀarīd aˁarifhum ḏōle.” gāyil “ˁaǧal midām-innak halgadd mitgawwi ˁala ḥālak,</w:t>
            </w:r>
          </w:p>
        </w:tc>
        <w:tc>
          <w:tcPr>
            <w:tcW w:w="4252" w:type="dxa"/>
          </w:tcPr>
          <w:p w:rsidR="00FE7239" w:rsidRPr="003F07BB" w:rsidRDefault="00FE7239" w:rsidP="000F71A8">
            <w:pPr>
              <w:rPr>
                <w:lang w:val="en-US"/>
              </w:rPr>
            </w:pPr>
          </w:p>
        </w:tc>
      </w:tr>
      <w:tr w:rsidR="00F95CC8" w:rsidRPr="003F07BB" w:rsidTr="000F71A8">
        <w:tc>
          <w:tcPr>
            <w:tcW w:w="850" w:type="dxa"/>
          </w:tcPr>
          <w:p w:rsidR="00F95CC8" w:rsidRDefault="00F95CC8" w:rsidP="00663E80">
            <w:pPr>
              <w:rPr>
                <w:iCs/>
                <w:noProof/>
                <w:lang w:val="en-US"/>
              </w:rPr>
            </w:pPr>
          </w:p>
        </w:tc>
        <w:tc>
          <w:tcPr>
            <w:tcW w:w="3969" w:type="dxa"/>
          </w:tcPr>
          <w:p w:rsidR="00F95CC8" w:rsidRDefault="00F95CC8" w:rsidP="00552746">
            <w:pPr>
              <w:rPr>
                <w:lang w:val="en-US"/>
              </w:rPr>
            </w:pPr>
            <w:r>
              <w:rPr>
                <w:lang w:val="en-US"/>
              </w:rPr>
              <w:t>rūḥ b-ᵊflān məṭraḥ b-ᵊflān ᵊǧbile waṛa ǧ-ǧbile ḏīč hināk sabˁ sabˁ čuwādir šī. b-as-sabiˁ čuwādir ḏōlāk, ḏōlak ahali.”</w:t>
            </w:r>
          </w:p>
        </w:tc>
        <w:tc>
          <w:tcPr>
            <w:tcW w:w="4252" w:type="dxa"/>
          </w:tcPr>
          <w:p w:rsidR="00F95CC8" w:rsidRPr="003F07BB" w:rsidRDefault="00F95CC8" w:rsidP="000F71A8">
            <w:pPr>
              <w:rPr>
                <w:lang w:val="en-US"/>
              </w:rPr>
            </w:pPr>
          </w:p>
        </w:tc>
      </w:tr>
      <w:tr w:rsidR="00F95CC8" w:rsidRPr="003F07BB" w:rsidTr="000F71A8">
        <w:tc>
          <w:tcPr>
            <w:tcW w:w="850" w:type="dxa"/>
          </w:tcPr>
          <w:p w:rsidR="00F95CC8" w:rsidRDefault="00E67FAF" w:rsidP="00663E80">
            <w:pPr>
              <w:rPr>
                <w:iCs/>
                <w:noProof/>
                <w:lang w:val="en-US"/>
              </w:rPr>
            </w:pPr>
            <w:r>
              <w:rPr>
                <w:iCs/>
                <w:noProof/>
                <w:lang w:val="en-US"/>
              </w:rPr>
              <w:t>7:33</w:t>
            </w:r>
          </w:p>
        </w:tc>
        <w:tc>
          <w:tcPr>
            <w:tcW w:w="3969" w:type="dxa"/>
          </w:tcPr>
          <w:p w:rsidR="00F95CC8" w:rsidRDefault="00E67FAF" w:rsidP="00ED5BCE">
            <w:pPr>
              <w:rPr>
                <w:lang w:val="en-US"/>
              </w:rPr>
            </w:pPr>
            <w:r>
              <w:rPr>
                <w:lang w:val="en-US"/>
              </w:rPr>
              <w:t>nibi Mūse māxiḏ ˁaṣātu ḏōle w rāyiḥ. yōm-innu rāyiḥ yōm-innu ǧāy min fōg aḏ̣-ḏ̣ha</w:t>
            </w:r>
            <w:r w:rsidR="00ED5BCE">
              <w:rPr>
                <w:lang w:val="en-US"/>
              </w:rPr>
              <w:t>ṛ</w:t>
            </w:r>
            <w:r>
              <w:rPr>
                <w:lang w:val="en-US"/>
              </w:rPr>
              <w:t xml:space="preserve">a w yrīd šāyif ač-čuwādir, </w:t>
            </w:r>
          </w:p>
        </w:tc>
        <w:tc>
          <w:tcPr>
            <w:tcW w:w="4252" w:type="dxa"/>
          </w:tcPr>
          <w:p w:rsidR="00F95CC8" w:rsidRPr="003F07BB" w:rsidRDefault="00F95CC8" w:rsidP="000F71A8">
            <w:pPr>
              <w:rPr>
                <w:lang w:val="en-US"/>
              </w:rPr>
            </w:pPr>
          </w:p>
        </w:tc>
      </w:tr>
      <w:tr w:rsidR="00E67FAF" w:rsidRPr="003F07BB" w:rsidTr="000F71A8">
        <w:tc>
          <w:tcPr>
            <w:tcW w:w="850" w:type="dxa"/>
          </w:tcPr>
          <w:p w:rsidR="00E67FAF" w:rsidRDefault="00E67FAF" w:rsidP="00663E80">
            <w:pPr>
              <w:rPr>
                <w:iCs/>
                <w:noProof/>
                <w:lang w:val="en-US"/>
              </w:rPr>
            </w:pPr>
          </w:p>
        </w:tc>
        <w:tc>
          <w:tcPr>
            <w:tcW w:w="3969" w:type="dxa"/>
          </w:tcPr>
          <w:p w:rsidR="00E67FAF" w:rsidRDefault="00E67FAF" w:rsidP="00E67FAF">
            <w:pPr>
              <w:rPr>
                <w:lang w:val="en-US"/>
              </w:rPr>
            </w:pPr>
            <w:r>
              <w:rPr>
                <w:lang w:val="en-US"/>
              </w:rPr>
              <w:t>ˀač-čuwādir m</w:t>
            </w:r>
            <w:r w:rsidR="00ED5BCE">
              <w:rPr>
                <w:lang w:val="en-US"/>
              </w:rPr>
              <w:t>abnīyāt sabiˁ čuwādir haḏōle ṭālˁīn m-ač-čuwādir.</w:t>
            </w:r>
          </w:p>
        </w:tc>
        <w:tc>
          <w:tcPr>
            <w:tcW w:w="4252" w:type="dxa"/>
          </w:tcPr>
          <w:p w:rsidR="00E67FAF" w:rsidRPr="003F07BB" w:rsidRDefault="00E67FAF" w:rsidP="000F71A8">
            <w:pPr>
              <w:rPr>
                <w:lang w:val="en-US"/>
              </w:rPr>
            </w:pPr>
          </w:p>
        </w:tc>
      </w:tr>
      <w:tr w:rsidR="00ED5BCE" w:rsidRPr="003F07BB" w:rsidTr="000F71A8">
        <w:tc>
          <w:tcPr>
            <w:tcW w:w="850" w:type="dxa"/>
          </w:tcPr>
          <w:p w:rsidR="00ED5BCE" w:rsidRDefault="00ED5BCE" w:rsidP="00663E80">
            <w:pPr>
              <w:rPr>
                <w:iCs/>
                <w:noProof/>
                <w:lang w:val="en-US"/>
              </w:rPr>
            </w:pPr>
          </w:p>
        </w:tc>
        <w:tc>
          <w:tcPr>
            <w:tcW w:w="3969" w:type="dxa"/>
          </w:tcPr>
          <w:p w:rsidR="00ED5BCE" w:rsidRDefault="00ED5BCE" w:rsidP="00E67FAF">
            <w:pPr>
              <w:rPr>
                <w:lang w:val="en-US"/>
              </w:rPr>
            </w:pPr>
            <w:r>
              <w:rPr>
                <w:lang w:val="en-US"/>
              </w:rPr>
              <w:t>yōmin ṭālˁīn m-ač-čuwādir ᵊmdaḥḥǧīn in wāḥad ǧaˁad yiǧi m-aḏ̣-ḏ̣haṛa</w:t>
            </w:r>
            <w:r w:rsidR="005E7C47">
              <w:rPr>
                <w:lang w:val="en-US"/>
              </w:rPr>
              <w:t xml:space="preserve"> ˀahl ač-čuwādir.</w:t>
            </w:r>
          </w:p>
        </w:tc>
        <w:tc>
          <w:tcPr>
            <w:tcW w:w="4252" w:type="dxa"/>
          </w:tcPr>
          <w:p w:rsidR="00ED5BCE" w:rsidRPr="003F07BB" w:rsidRDefault="00ED5BCE" w:rsidP="000F71A8">
            <w:pPr>
              <w:rPr>
                <w:lang w:val="en-US"/>
              </w:rPr>
            </w:pPr>
          </w:p>
        </w:tc>
      </w:tr>
      <w:tr w:rsidR="005E7C47" w:rsidRPr="005E7C47" w:rsidTr="000F71A8">
        <w:tc>
          <w:tcPr>
            <w:tcW w:w="850" w:type="dxa"/>
          </w:tcPr>
          <w:p w:rsidR="005E7C47" w:rsidRDefault="005E7C47" w:rsidP="00663E80">
            <w:pPr>
              <w:rPr>
                <w:iCs/>
                <w:noProof/>
                <w:lang w:val="en-US"/>
              </w:rPr>
            </w:pPr>
          </w:p>
        </w:tc>
        <w:tc>
          <w:tcPr>
            <w:tcW w:w="3969" w:type="dxa"/>
          </w:tcPr>
          <w:p w:rsidR="005E7C47" w:rsidRPr="005E7C47" w:rsidRDefault="005E7C47" w:rsidP="00E67FAF">
            <w:pPr>
              <w:rPr>
                <w:lang w:val="en-US"/>
              </w:rPr>
            </w:pPr>
            <w:r w:rsidRPr="005E7C47">
              <w:rPr>
                <w:lang w:val="en-US"/>
              </w:rPr>
              <w:t>kull-min rāčib farasu w ˁala nibi M</w:t>
            </w:r>
            <w:r>
              <w:rPr>
                <w:lang w:val="en-US"/>
              </w:rPr>
              <w:t>ūse kull-min ygūl hāḏe ḏ̣ēfi, kull-min ygūl haḏe xāṭri yrīd yḏ̣all ˁindi b-bēti.</w:t>
            </w:r>
          </w:p>
        </w:tc>
        <w:tc>
          <w:tcPr>
            <w:tcW w:w="4252" w:type="dxa"/>
          </w:tcPr>
          <w:p w:rsidR="005E7C47" w:rsidRPr="005E7C47" w:rsidRDefault="005E7C47" w:rsidP="000F71A8">
            <w:pPr>
              <w:rPr>
                <w:lang w:val="en-US"/>
              </w:rPr>
            </w:pPr>
          </w:p>
        </w:tc>
      </w:tr>
      <w:tr w:rsidR="005E7C47" w:rsidRPr="005E7C47" w:rsidTr="000F71A8">
        <w:tc>
          <w:tcPr>
            <w:tcW w:w="850" w:type="dxa"/>
          </w:tcPr>
          <w:p w:rsidR="005E7C47" w:rsidRDefault="005E7C47" w:rsidP="00663E80">
            <w:pPr>
              <w:rPr>
                <w:iCs/>
                <w:noProof/>
                <w:lang w:val="en-US"/>
              </w:rPr>
            </w:pPr>
          </w:p>
        </w:tc>
        <w:tc>
          <w:tcPr>
            <w:tcW w:w="3969" w:type="dxa"/>
          </w:tcPr>
          <w:p w:rsidR="005E7C47" w:rsidRPr="005E7C47" w:rsidRDefault="005E7C47" w:rsidP="00E67FAF">
            <w:pPr>
              <w:rPr>
                <w:lang w:val="en-US"/>
              </w:rPr>
            </w:pPr>
            <w:r>
              <w:rPr>
                <w:lang w:val="en-US"/>
              </w:rPr>
              <w:t xml:space="preserve">w ǧāyīn </w:t>
            </w:r>
            <w:r w:rsidR="00FD598D">
              <w:rPr>
                <w:lang w:val="en-US"/>
              </w:rPr>
              <w:t>rakəḏ̣ ˁala nibi Mūse (ǧāyīn maši) yōmin ǧāyīn ˁala nibi Mūse, nibi Mūse mdaḥḥiǧ,</w:t>
            </w:r>
          </w:p>
        </w:tc>
        <w:tc>
          <w:tcPr>
            <w:tcW w:w="4252" w:type="dxa"/>
          </w:tcPr>
          <w:p w:rsidR="005E7C47" w:rsidRPr="005E7C47" w:rsidRDefault="005E7C47" w:rsidP="000F71A8">
            <w:pPr>
              <w:rPr>
                <w:lang w:val="en-US"/>
              </w:rPr>
            </w:pPr>
          </w:p>
        </w:tc>
      </w:tr>
      <w:tr w:rsidR="00FD598D" w:rsidRPr="005E7C47" w:rsidTr="000F71A8">
        <w:tc>
          <w:tcPr>
            <w:tcW w:w="850" w:type="dxa"/>
          </w:tcPr>
          <w:p w:rsidR="00FD598D" w:rsidRDefault="00FD598D" w:rsidP="00663E80">
            <w:pPr>
              <w:rPr>
                <w:iCs/>
                <w:noProof/>
                <w:lang w:val="en-US"/>
              </w:rPr>
            </w:pPr>
          </w:p>
        </w:tc>
        <w:tc>
          <w:tcPr>
            <w:tcW w:w="3969" w:type="dxa"/>
          </w:tcPr>
          <w:p w:rsidR="00FD598D" w:rsidRDefault="00FD598D" w:rsidP="00E67FAF">
            <w:pPr>
              <w:rPr>
                <w:lang w:val="en-US"/>
              </w:rPr>
            </w:pPr>
            <w:r>
              <w:rPr>
                <w:lang w:val="en-US"/>
              </w:rPr>
              <w:t>haḏōle ˀal-mille ḏīye ǧaˁad tiǧi ˁalēyi. šbīhum? ši-dˁawa?</w:t>
            </w:r>
          </w:p>
        </w:tc>
        <w:tc>
          <w:tcPr>
            <w:tcW w:w="4252" w:type="dxa"/>
          </w:tcPr>
          <w:p w:rsidR="00FD598D" w:rsidRPr="005E7C47" w:rsidRDefault="00FD598D" w:rsidP="000F71A8">
            <w:pPr>
              <w:rPr>
                <w:lang w:val="en-US"/>
              </w:rPr>
            </w:pPr>
          </w:p>
        </w:tc>
      </w:tr>
      <w:tr w:rsidR="00FD598D" w:rsidRPr="00FD598D" w:rsidTr="000F71A8">
        <w:tc>
          <w:tcPr>
            <w:tcW w:w="850" w:type="dxa"/>
          </w:tcPr>
          <w:p w:rsidR="00FD598D" w:rsidRDefault="00FD598D" w:rsidP="00663E80">
            <w:pPr>
              <w:rPr>
                <w:iCs/>
                <w:noProof/>
                <w:lang w:val="en-US"/>
              </w:rPr>
            </w:pPr>
            <w:r>
              <w:rPr>
                <w:iCs/>
                <w:noProof/>
                <w:lang w:val="en-US"/>
              </w:rPr>
              <w:t>8:14</w:t>
            </w:r>
          </w:p>
        </w:tc>
        <w:tc>
          <w:tcPr>
            <w:tcW w:w="3969" w:type="dxa"/>
          </w:tcPr>
          <w:p w:rsidR="00FD598D" w:rsidRPr="00FD598D" w:rsidRDefault="00FD598D" w:rsidP="00E67FAF">
            <w:pPr>
              <w:rPr>
                <w:lang w:val="en-US"/>
              </w:rPr>
            </w:pPr>
            <w:r w:rsidRPr="00FD598D">
              <w:rPr>
                <w:lang w:val="en-US"/>
              </w:rPr>
              <w:t xml:space="preserve">yōmin wāṣlīnu kull-min ygūl </w:t>
            </w:r>
            <w:r>
              <w:t>“yā nibi Mūse, ˀinte b-bēti hnīye!”</w:t>
            </w:r>
          </w:p>
        </w:tc>
        <w:tc>
          <w:tcPr>
            <w:tcW w:w="4252" w:type="dxa"/>
          </w:tcPr>
          <w:p w:rsidR="00FD598D" w:rsidRPr="00FD598D" w:rsidRDefault="00FD598D" w:rsidP="000F71A8">
            <w:pPr>
              <w:rPr>
                <w:lang w:val="en-US"/>
              </w:rPr>
            </w:pPr>
          </w:p>
        </w:tc>
      </w:tr>
      <w:tr w:rsidR="00FD598D" w:rsidRPr="00FD598D" w:rsidTr="000F71A8">
        <w:tc>
          <w:tcPr>
            <w:tcW w:w="850" w:type="dxa"/>
          </w:tcPr>
          <w:p w:rsidR="00FD598D" w:rsidRDefault="00FD598D" w:rsidP="00663E80">
            <w:pPr>
              <w:rPr>
                <w:iCs/>
                <w:noProof/>
                <w:lang w:val="en-US"/>
              </w:rPr>
            </w:pPr>
          </w:p>
        </w:tc>
        <w:tc>
          <w:tcPr>
            <w:tcW w:w="3969" w:type="dxa"/>
          </w:tcPr>
          <w:p w:rsidR="00FD598D" w:rsidRPr="00FD598D" w:rsidRDefault="00FD598D" w:rsidP="00E67FAF">
            <w:pPr>
              <w:rPr>
                <w:lang w:val="en-US"/>
              </w:rPr>
            </w:pPr>
            <w:r>
              <w:rPr>
                <w:lang w:val="en-US"/>
              </w:rPr>
              <w:t>ˀamma mā yˁarfūnu ˀinnu nabi hīčiḏ. haḏe ygūl haḏe, ḏ̣ēfi haḏe ygūl haḏe ḏ̣ēfi.</w:t>
            </w:r>
          </w:p>
        </w:tc>
        <w:tc>
          <w:tcPr>
            <w:tcW w:w="4252" w:type="dxa"/>
          </w:tcPr>
          <w:p w:rsidR="00FD598D" w:rsidRPr="00FD598D" w:rsidRDefault="00FD598D" w:rsidP="000F71A8">
            <w:pPr>
              <w:rPr>
                <w:lang w:val="en-US"/>
              </w:rPr>
            </w:pPr>
          </w:p>
        </w:tc>
      </w:tr>
      <w:tr w:rsidR="00FD598D" w:rsidRPr="00FD598D" w:rsidTr="000F71A8">
        <w:tc>
          <w:tcPr>
            <w:tcW w:w="850" w:type="dxa"/>
          </w:tcPr>
          <w:p w:rsidR="00FD598D" w:rsidRDefault="00FD598D" w:rsidP="00663E80">
            <w:pPr>
              <w:rPr>
                <w:iCs/>
                <w:noProof/>
                <w:lang w:val="en-US"/>
              </w:rPr>
            </w:pPr>
          </w:p>
        </w:tc>
        <w:tc>
          <w:tcPr>
            <w:tcW w:w="3969" w:type="dxa"/>
          </w:tcPr>
          <w:p w:rsidR="00FD598D" w:rsidRDefault="00116568" w:rsidP="00E67FAF">
            <w:pPr>
              <w:rPr>
                <w:lang w:val="en-US"/>
              </w:rPr>
            </w:pPr>
            <w:r>
              <w:rPr>
                <w:lang w:val="en-US"/>
              </w:rPr>
              <w:t xml:space="preserve">lummun </w:t>
            </w:r>
            <w:r w:rsidRPr="00116568">
              <w:rPr>
                <w:color w:val="FF0000"/>
                <w:lang w:val="en-US"/>
              </w:rPr>
              <w:t>lētali</w:t>
            </w:r>
            <w:r>
              <w:rPr>
                <w:lang w:val="en-US"/>
              </w:rPr>
              <w:t xml:space="preserve"> mū mitwālmīn w šāmṭīn as-syūf ˁala baˁaḏ̣hum.</w:t>
            </w:r>
          </w:p>
        </w:tc>
        <w:tc>
          <w:tcPr>
            <w:tcW w:w="4252" w:type="dxa"/>
          </w:tcPr>
          <w:p w:rsidR="00FD598D" w:rsidRPr="00FD598D" w:rsidRDefault="00FD598D" w:rsidP="000F71A8">
            <w:pPr>
              <w:rPr>
                <w:lang w:val="en-US"/>
              </w:rPr>
            </w:pPr>
          </w:p>
        </w:tc>
      </w:tr>
      <w:tr w:rsidR="00116568" w:rsidRPr="00FD598D" w:rsidTr="000F71A8">
        <w:tc>
          <w:tcPr>
            <w:tcW w:w="850" w:type="dxa"/>
          </w:tcPr>
          <w:p w:rsidR="00116568" w:rsidRDefault="00116568" w:rsidP="00663E80">
            <w:pPr>
              <w:rPr>
                <w:iCs/>
                <w:noProof/>
                <w:lang w:val="en-US"/>
              </w:rPr>
            </w:pPr>
          </w:p>
        </w:tc>
        <w:tc>
          <w:tcPr>
            <w:tcW w:w="3969" w:type="dxa"/>
          </w:tcPr>
          <w:p w:rsidR="00116568" w:rsidRPr="00872A71" w:rsidRDefault="00116568" w:rsidP="00E67FAF">
            <w:pPr>
              <w:rPr>
                <w:lang w:val="en-US" w:bidi="ar-OM"/>
              </w:rPr>
            </w:pPr>
            <w:r>
              <w:rPr>
                <w:lang w:val="en-US"/>
              </w:rPr>
              <w:t>yrīdūn yiḏ̣urbūn baˁaṯhum miššān aḏ̣-ḏ̣ēf. gāyil “</w:t>
            </w:r>
            <w:r w:rsidR="00872A71" w:rsidRPr="00872A71">
              <w:rPr>
                <w:lang w:val="en-US" w:bidi="ar-OM"/>
              </w:rPr>
              <w:t>ˀigafu y</w:t>
            </w:r>
            <w:r w:rsidR="00872A71">
              <w:rPr>
                <w:lang w:val="en-US" w:bidi="ar-OM"/>
              </w:rPr>
              <w:t>ā ǧimāˁa hīčiḏ mā yṣīr! b-al-kōn ᵊšnōn ᵊnsāwi?”</w:t>
            </w:r>
          </w:p>
        </w:tc>
        <w:tc>
          <w:tcPr>
            <w:tcW w:w="4252" w:type="dxa"/>
          </w:tcPr>
          <w:p w:rsidR="00116568" w:rsidRPr="00FD598D" w:rsidRDefault="00116568" w:rsidP="000F71A8">
            <w:pPr>
              <w:rPr>
                <w:lang w:val="en-US"/>
              </w:rPr>
            </w:pPr>
          </w:p>
        </w:tc>
      </w:tr>
      <w:tr w:rsidR="00872A71" w:rsidRPr="00FD598D" w:rsidTr="000F71A8">
        <w:tc>
          <w:tcPr>
            <w:tcW w:w="850" w:type="dxa"/>
          </w:tcPr>
          <w:p w:rsidR="00872A71" w:rsidRDefault="0057713B" w:rsidP="00663E80">
            <w:pPr>
              <w:rPr>
                <w:iCs/>
                <w:noProof/>
                <w:lang w:val="en-US"/>
              </w:rPr>
            </w:pPr>
            <w:r>
              <w:rPr>
                <w:iCs/>
                <w:noProof/>
                <w:lang w:val="en-US"/>
              </w:rPr>
              <w:t>8:42</w:t>
            </w:r>
          </w:p>
        </w:tc>
        <w:tc>
          <w:tcPr>
            <w:tcW w:w="3969" w:type="dxa"/>
          </w:tcPr>
          <w:p w:rsidR="00872A71" w:rsidRDefault="0057713B" w:rsidP="00E67FAF">
            <w:pPr>
              <w:rPr>
                <w:lang w:val="en-US"/>
              </w:rPr>
            </w:pPr>
            <w:r>
              <w:rPr>
                <w:lang w:val="en-US"/>
              </w:rPr>
              <w:t>gāyil “ˀaġām šiddu ˁyūni w-uxḏūni w ta-ˀamši ˀāni ˀaṣṣōb amidd īdi ˁala bēt min,</w:t>
            </w:r>
          </w:p>
        </w:tc>
        <w:tc>
          <w:tcPr>
            <w:tcW w:w="4252" w:type="dxa"/>
          </w:tcPr>
          <w:p w:rsidR="00872A71" w:rsidRPr="00FD598D" w:rsidRDefault="00872A71"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ˀāni b-bēt aḏ̣all ḏ̣ēf b-al-bēt haḏāk, aḏ̣all ḏ̣ēf b-al-bēt haḏāk.”</w:t>
            </w:r>
          </w:p>
        </w:tc>
        <w:tc>
          <w:tcPr>
            <w:tcW w:w="4252" w:type="dxa"/>
          </w:tcPr>
          <w:p w:rsidR="0057713B" w:rsidRPr="00FD598D" w:rsidRDefault="0057713B"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gāylīn tamām gūmu šiddu ˁyūnu w mdaššrīnu ˁa-l-ᵊbyūt.</w:t>
            </w:r>
          </w:p>
        </w:tc>
        <w:tc>
          <w:tcPr>
            <w:tcW w:w="4252" w:type="dxa"/>
          </w:tcPr>
          <w:p w:rsidR="0057713B" w:rsidRPr="00FD598D" w:rsidRDefault="0057713B"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nibi Mūse mdaḥḥiǧ ᵊmdaḥḥiǧ lummu mū gāḏ̣ib mrist al-bēt haḏāk āā gāyil “ˀāni ḏ̣ēf al-bēt haḏe, gāyim w ǧaˁād b-al-bēt.</w:t>
            </w:r>
          </w:p>
        </w:tc>
        <w:tc>
          <w:tcPr>
            <w:tcW w:w="4252" w:type="dxa"/>
          </w:tcPr>
          <w:p w:rsidR="0057713B" w:rsidRPr="00FD598D" w:rsidRDefault="0057713B" w:rsidP="000F71A8">
            <w:pPr>
              <w:rPr>
                <w:lang w:val="en-US"/>
              </w:rPr>
            </w:pPr>
          </w:p>
        </w:tc>
      </w:tr>
      <w:tr w:rsidR="00226CE7" w:rsidRPr="00FD598D" w:rsidTr="000F71A8">
        <w:tc>
          <w:tcPr>
            <w:tcW w:w="850" w:type="dxa"/>
          </w:tcPr>
          <w:p w:rsidR="00226CE7" w:rsidRDefault="00226CE7" w:rsidP="00663E80">
            <w:pPr>
              <w:rPr>
                <w:iCs/>
                <w:noProof/>
                <w:lang w:val="en-US"/>
              </w:rPr>
            </w:pPr>
          </w:p>
        </w:tc>
        <w:tc>
          <w:tcPr>
            <w:tcW w:w="3969" w:type="dxa"/>
          </w:tcPr>
          <w:p w:rsidR="00226CE7" w:rsidRDefault="00226CE7" w:rsidP="00D653AB">
            <w:pPr>
              <w:rPr>
                <w:lang w:val="en-US"/>
              </w:rPr>
            </w:pPr>
            <w:r>
              <w:rPr>
                <w:lang w:val="en-US"/>
              </w:rPr>
              <w:t>ˀahl al-bēt ᵊmkayyfīn. ˀalyōm aḏ̣-ḏ̣ēf haḏe ˁidne, ǧaˁad ahl al-bēt, rāˁ</w:t>
            </w:r>
            <w:r w:rsidR="00D653AB">
              <w:rPr>
                <w:lang w:val="en-US"/>
              </w:rPr>
              <w:t>i</w:t>
            </w:r>
            <w:r>
              <w:rPr>
                <w:lang w:val="en-US"/>
              </w:rPr>
              <w:t xml:space="preserve"> l-bēt w ˁindu hnīye </w:t>
            </w:r>
          </w:p>
        </w:tc>
        <w:tc>
          <w:tcPr>
            <w:tcW w:w="4252" w:type="dxa"/>
          </w:tcPr>
          <w:p w:rsidR="00226CE7" w:rsidRPr="00FD598D"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Pr="00226CE7" w:rsidRDefault="00226CE7" w:rsidP="00226CE7">
            <w:pPr>
              <w:rPr>
                <w:lang w:val="en-US"/>
              </w:rPr>
            </w:pPr>
            <w:r w:rsidRPr="00226CE7">
              <w:rPr>
                <w:lang w:val="en-US"/>
              </w:rPr>
              <w:t>gāyl-illu “xāṭirne ˀiš-yākul ta-ns</w:t>
            </w:r>
            <w:r>
              <w:rPr>
                <w:lang w:val="en-US"/>
              </w:rPr>
              <w:t>āwī-lu ˀačil, ṭaˁām.”</w:t>
            </w:r>
          </w:p>
        </w:tc>
        <w:tc>
          <w:tcPr>
            <w:tcW w:w="4252" w:type="dxa"/>
          </w:tcPr>
          <w:p w:rsidR="00226CE7" w:rsidRPr="00226CE7"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Pr="00226CE7" w:rsidRDefault="00226CE7" w:rsidP="00226CE7">
            <w:pPr>
              <w:rPr>
                <w:lang w:val="en-US"/>
              </w:rPr>
            </w:pPr>
            <w:r>
              <w:rPr>
                <w:lang w:val="en-US"/>
              </w:rPr>
              <w:t xml:space="preserve">nibi Mūse gāyil “ˀāni..” </w:t>
            </w:r>
            <w:r w:rsidRPr="00226CE7">
              <w:rPr>
                <w:lang w:val="en-US"/>
              </w:rPr>
              <w:t>gāylīn “ta-niḏbaḥ-illak nˁaǧe niḏba</w:t>
            </w:r>
            <w:r>
              <w:rPr>
                <w:lang w:val="en-US"/>
              </w:rPr>
              <w:t>ḥ-illak xarūf, niḏbaḥ-illak ᵊbgaṛa, niḏbaḥ-illak ši-trīd?</w:t>
            </w:r>
          </w:p>
        </w:tc>
        <w:tc>
          <w:tcPr>
            <w:tcW w:w="4252" w:type="dxa"/>
          </w:tcPr>
          <w:p w:rsidR="00226CE7" w:rsidRPr="00226CE7"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Default="00D653AB" w:rsidP="00226CE7">
            <w:pPr>
              <w:rPr>
                <w:lang w:val="en-US"/>
              </w:rPr>
            </w:pPr>
            <w:r>
              <w:rPr>
                <w:lang w:val="en-US"/>
              </w:rPr>
              <w:t>gāyil “ˀāni ˀākul laḥam bini ˀĀdam, ˀāni ˀākul laḥam bini ˀĀdam.”</w:t>
            </w:r>
          </w:p>
        </w:tc>
        <w:tc>
          <w:tcPr>
            <w:tcW w:w="4252" w:type="dxa"/>
          </w:tcPr>
          <w:p w:rsidR="00226CE7" w:rsidRPr="00226CE7" w:rsidRDefault="00226CE7" w:rsidP="000F71A8">
            <w:pPr>
              <w:rPr>
                <w:lang w:val="en-US"/>
              </w:rPr>
            </w:pPr>
          </w:p>
        </w:tc>
      </w:tr>
      <w:tr w:rsidR="00D653AB" w:rsidRPr="00226CE7" w:rsidTr="000F71A8">
        <w:tc>
          <w:tcPr>
            <w:tcW w:w="850" w:type="dxa"/>
          </w:tcPr>
          <w:p w:rsidR="00D653AB" w:rsidRDefault="00D653AB" w:rsidP="00663E80">
            <w:pPr>
              <w:rPr>
                <w:iCs/>
                <w:noProof/>
                <w:lang w:val="en-US"/>
              </w:rPr>
            </w:pPr>
          </w:p>
        </w:tc>
        <w:tc>
          <w:tcPr>
            <w:tcW w:w="3969" w:type="dxa"/>
          </w:tcPr>
          <w:p w:rsidR="00D653AB" w:rsidRDefault="00D653AB" w:rsidP="00D653AB">
            <w:pPr>
              <w:rPr>
                <w:lang w:val="en-US"/>
              </w:rPr>
            </w:pPr>
            <w:r>
              <w:rPr>
                <w:lang w:val="en-US"/>
              </w:rPr>
              <w:t>laḥam bini ˀĀdam? gāyil “bini ˀĀdam!” gūm rāˁi l-bēt w-ugḏ̣ub ummak w diǧǧhe b-al-gāˁ,</w:t>
            </w:r>
          </w:p>
        </w:tc>
        <w:tc>
          <w:tcPr>
            <w:tcW w:w="4252" w:type="dxa"/>
          </w:tcPr>
          <w:p w:rsidR="00D653AB" w:rsidRPr="00226CE7" w:rsidRDefault="00D653AB" w:rsidP="000F71A8">
            <w:pPr>
              <w:rPr>
                <w:lang w:val="en-US"/>
              </w:rPr>
            </w:pPr>
          </w:p>
        </w:tc>
      </w:tr>
      <w:tr w:rsidR="00D653AB" w:rsidRPr="00D653AB" w:rsidTr="000F71A8">
        <w:tc>
          <w:tcPr>
            <w:tcW w:w="850" w:type="dxa"/>
          </w:tcPr>
          <w:p w:rsidR="00D653AB" w:rsidRDefault="00D653AB" w:rsidP="00663E80">
            <w:pPr>
              <w:rPr>
                <w:iCs/>
                <w:noProof/>
                <w:lang w:val="en-US"/>
              </w:rPr>
            </w:pPr>
          </w:p>
        </w:tc>
        <w:tc>
          <w:tcPr>
            <w:tcW w:w="3969" w:type="dxa"/>
          </w:tcPr>
          <w:p w:rsidR="00D653AB" w:rsidRPr="00D653AB" w:rsidRDefault="00D653AB" w:rsidP="00D653AB">
            <w:pPr>
              <w:rPr>
                <w:lang w:val="en-US"/>
              </w:rPr>
            </w:pPr>
            <w:r w:rsidRPr="00D653AB">
              <w:rPr>
                <w:lang w:val="en-US"/>
              </w:rPr>
              <w:t>w-ugḏ̣ub-ilhe ˀas-sič</w:t>
            </w:r>
            <w:r>
              <w:rPr>
                <w:lang w:val="en-US"/>
              </w:rPr>
              <w:t xml:space="preserve">čīne w yrīd yigṭaˁ ummu. </w:t>
            </w:r>
            <w:r w:rsidR="00696011">
              <w:rPr>
                <w:lang w:val="en-US"/>
              </w:rPr>
              <w:t>yiḏbaḥha. ǧāye martu,</w:t>
            </w:r>
          </w:p>
        </w:tc>
        <w:tc>
          <w:tcPr>
            <w:tcW w:w="4252" w:type="dxa"/>
          </w:tcPr>
          <w:p w:rsidR="00D653AB" w:rsidRPr="00D653AB" w:rsidRDefault="00D653AB" w:rsidP="000F71A8">
            <w:pPr>
              <w:rPr>
                <w:lang w:val="en-US"/>
              </w:rPr>
            </w:pPr>
          </w:p>
        </w:tc>
      </w:tr>
      <w:tr w:rsidR="00696011" w:rsidRPr="00D653AB" w:rsidTr="000F71A8">
        <w:tc>
          <w:tcPr>
            <w:tcW w:w="850" w:type="dxa"/>
          </w:tcPr>
          <w:p w:rsidR="00696011" w:rsidRDefault="00696011" w:rsidP="00663E80">
            <w:pPr>
              <w:rPr>
                <w:iCs/>
                <w:noProof/>
                <w:lang w:val="en-US"/>
              </w:rPr>
            </w:pPr>
          </w:p>
        </w:tc>
        <w:tc>
          <w:tcPr>
            <w:tcW w:w="3969" w:type="dxa"/>
          </w:tcPr>
          <w:p w:rsidR="00696011" w:rsidRPr="00D653AB" w:rsidRDefault="00696011" w:rsidP="00D653AB">
            <w:pPr>
              <w:rPr>
                <w:lang w:val="en-US"/>
              </w:rPr>
            </w:pPr>
            <w:r>
              <w:rPr>
                <w:lang w:val="en-US"/>
              </w:rPr>
              <w:t>gāyilt-illu “yā rāˁi l-bēt iš-ǧaˁad ᵊssāwi?” gāyil “ˀarīd aḏbaḥ ummi ta-nsāwīhe l-aḏ̣-ḏ̣ēf l-al-xāṭir.</w:t>
            </w:r>
          </w:p>
        </w:tc>
        <w:tc>
          <w:tcPr>
            <w:tcW w:w="4252" w:type="dxa"/>
          </w:tcPr>
          <w:p w:rsidR="00696011" w:rsidRPr="00D653AB" w:rsidRDefault="00696011" w:rsidP="000F71A8">
            <w:pPr>
              <w:rPr>
                <w:lang w:val="en-US"/>
              </w:rPr>
            </w:pPr>
          </w:p>
        </w:tc>
      </w:tr>
      <w:tr w:rsidR="00BA2FBD" w:rsidRPr="00D653AB" w:rsidTr="000F71A8">
        <w:tc>
          <w:tcPr>
            <w:tcW w:w="850" w:type="dxa"/>
          </w:tcPr>
          <w:p w:rsidR="00BA2FBD" w:rsidRDefault="00BA2FBD" w:rsidP="00663E80">
            <w:pPr>
              <w:rPr>
                <w:iCs/>
                <w:noProof/>
                <w:lang w:val="en-US"/>
              </w:rPr>
            </w:pPr>
          </w:p>
        </w:tc>
        <w:tc>
          <w:tcPr>
            <w:tcW w:w="3969" w:type="dxa"/>
          </w:tcPr>
          <w:p w:rsidR="00BA2FBD" w:rsidRDefault="00BA2FBD" w:rsidP="00D653AB">
            <w:pPr>
              <w:rPr>
                <w:lang w:val="en-US"/>
              </w:rPr>
            </w:pPr>
            <w:r>
              <w:rPr>
                <w:lang w:val="en-US"/>
              </w:rPr>
              <w:t>gāyle “ˀummak alḥaz in ḏibaḥithe lilhe ˀahal yiǧūn ahalhe ygūlūn ˁalēš ḏibaḥit ḥurmutne?</w:t>
            </w:r>
          </w:p>
        </w:tc>
        <w:tc>
          <w:tcPr>
            <w:tcW w:w="4252" w:type="dxa"/>
          </w:tcPr>
          <w:p w:rsidR="00BA2FBD" w:rsidRPr="00D653AB" w:rsidRDefault="00BA2FBD" w:rsidP="000F71A8">
            <w:pPr>
              <w:rPr>
                <w:lang w:val="en-US"/>
              </w:rPr>
            </w:pPr>
          </w:p>
        </w:tc>
      </w:tr>
      <w:tr w:rsidR="00BA2FBD" w:rsidRPr="00D653AB" w:rsidTr="000F71A8">
        <w:tc>
          <w:tcPr>
            <w:tcW w:w="850" w:type="dxa"/>
          </w:tcPr>
          <w:p w:rsidR="00BA2FBD" w:rsidRDefault="00BA2FBD" w:rsidP="00663E80">
            <w:pPr>
              <w:rPr>
                <w:iCs/>
                <w:noProof/>
                <w:lang w:val="en-US"/>
              </w:rPr>
            </w:pPr>
            <w:r>
              <w:rPr>
                <w:iCs/>
                <w:noProof/>
                <w:lang w:val="en-US"/>
              </w:rPr>
              <w:t>10:10</w:t>
            </w:r>
          </w:p>
        </w:tc>
        <w:tc>
          <w:tcPr>
            <w:tcW w:w="3969" w:type="dxa"/>
          </w:tcPr>
          <w:p w:rsidR="00BA2FBD" w:rsidRDefault="00BA2FBD" w:rsidP="00D653AB">
            <w:pPr>
              <w:rPr>
                <w:lang w:val="en-US"/>
              </w:rPr>
            </w:pPr>
            <w:r>
              <w:rPr>
                <w:lang w:val="en-US"/>
              </w:rPr>
              <w:t>ˀinte ˀiḏbaḥni! w-inte zlimti čünki!” gāyil “doġri ˀinti, kalāmič ḥaqqli.”</w:t>
            </w:r>
          </w:p>
        </w:tc>
        <w:tc>
          <w:tcPr>
            <w:tcW w:w="4252" w:type="dxa"/>
          </w:tcPr>
          <w:p w:rsidR="00BA2FBD" w:rsidRPr="00D653AB" w:rsidRDefault="00BA2FBD" w:rsidP="000F71A8">
            <w:pPr>
              <w:rPr>
                <w:lang w:val="en-US"/>
              </w:rPr>
            </w:pPr>
          </w:p>
        </w:tc>
      </w:tr>
      <w:tr w:rsidR="00BA2FBD" w:rsidRPr="00D653AB" w:rsidTr="000F71A8">
        <w:tc>
          <w:tcPr>
            <w:tcW w:w="850" w:type="dxa"/>
          </w:tcPr>
          <w:p w:rsidR="00BA2FBD" w:rsidRDefault="00BA2FBD" w:rsidP="00663E80">
            <w:pPr>
              <w:rPr>
                <w:iCs/>
                <w:noProof/>
                <w:lang w:val="en-US"/>
              </w:rPr>
            </w:pPr>
          </w:p>
        </w:tc>
        <w:tc>
          <w:tcPr>
            <w:tcW w:w="3969" w:type="dxa"/>
          </w:tcPr>
          <w:p w:rsidR="00BA2FBD" w:rsidRDefault="00BA2FBD" w:rsidP="00D653AB">
            <w:pPr>
              <w:rPr>
                <w:lang w:val="en-US"/>
              </w:rPr>
            </w:pPr>
            <w:r>
              <w:rPr>
                <w:lang w:val="en-US"/>
              </w:rPr>
              <w:t>gūm w daššir ummak ugḏ̣ub martak w-iǧdaḥḥa b-al-gāˁ</w:t>
            </w:r>
            <w:r w:rsidR="00B56DCC">
              <w:rPr>
                <w:lang w:val="en-US"/>
              </w:rPr>
              <w:t xml:space="preserve"> w-ugḏ̣ub-ulhe ˀas-siččīne w-ᵊyrīd yigṭaˁ kallithe.</w:t>
            </w:r>
          </w:p>
        </w:tc>
        <w:tc>
          <w:tcPr>
            <w:tcW w:w="4252" w:type="dxa"/>
          </w:tcPr>
          <w:p w:rsidR="00BA2FBD" w:rsidRPr="00D653AB" w:rsidRDefault="00BA2FBD" w:rsidP="000F71A8">
            <w:pPr>
              <w:rPr>
                <w:lang w:val="en-US"/>
              </w:rPr>
            </w:pPr>
          </w:p>
        </w:tc>
      </w:tr>
      <w:tr w:rsidR="00B56DCC" w:rsidRPr="00D653AB" w:rsidTr="000F71A8">
        <w:tc>
          <w:tcPr>
            <w:tcW w:w="850" w:type="dxa"/>
          </w:tcPr>
          <w:p w:rsidR="00B56DCC" w:rsidRDefault="00B56DCC" w:rsidP="00663E80">
            <w:pPr>
              <w:rPr>
                <w:iCs/>
                <w:noProof/>
                <w:lang w:val="en-US"/>
              </w:rPr>
            </w:pPr>
          </w:p>
        </w:tc>
        <w:tc>
          <w:tcPr>
            <w:tcW w:w="3969" w:type="dxa"/>
          </w:tcPr>
          <w:p w:rsidR="00B56DCC" w:rsidRDefault="00EB0A31" w:rsidP="00D653AB">
            <w:pPr>
              <w:rPr>
                <w:lang w:val="en-US"/>
              </w:rPr>
            </w:pPr>
            <w:r>
              <w:rPr>
                <w:lang w:val="en-US"/>
              </w:rPr>
              <w:t xml:space="preserve">ˀilḥagu wlidu. </w:t>
            </w:r>
            <w:r w:rsidR="00757561">
              <w:rPr>
                <w:lang w:val="en-US"/>
              </w:rPr>
              <w:t>walid al-bēt haḏāk gāyl-illu “yāba ˀiš-ǧaˁad ᵊssāwi?”</w:t>
            </w:r>
          </w:p>
        </w:tc>
        <w:tc>
          <w:tcPr>
            <w:tcW w:w="4252" w:type="dxa"/>
          </w:tcPr>
          <w:p w:rsidR="00B56DCC" w:rsidRPr="00D653AB" w:rsidRDefault="00B56DCC"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gāyil “yā walad arīd aḏbaḥ ummak ta-asāwīhe l-aḏ̣-ḏ̣ēf.”</w:t>
            </w:r>
          </w:p>
        </w:tc>
        <w:tc>
          <w:tcPr>
            <w:tcW w:w="4252" w:type="dxa"/>
          </w:tcPr>
          <w:p w:rsidR="00757561" w:rsidRPr="00D653AB" w:rsidRDefault="00757561"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gāyil “yā yāba tamām inte mā ḏibaḥit ḥabābti, ˀahalhe šī, ˀamma ˀummi zād lilhe ˀahal.</w:t>
            </w:r>
          </w:p>
        </w:tc>
        <w:tc>
          <w:tcPr>
            <w:tcW w:w="4252" w:type="dxa"/>
          </w:tcPr>
          <w:p w:rsidR="00757561" w:rsidRPr="00D653AB" w:rsidRDefault="00757561"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zād yḥasbūnak, ˀinte ˀiḏbaḥni, ˀāni qēr aḷḷa maḥḥad yḥasbak!”</w:t>
            </w:r>
          </w:p>
        </w:tc>
        <w:tc>
          <w:tcPr>
            <w:tcW w:w="4252" w:type="dxa"/>
          </w:tcPr>
          <w:p w:rsidR="00757561" w:rsidRPr="00D653AB" w:rsidRDefault="00757561" w:rsidP="000F71A8">
            <w:pPr>
              <w:rPr>
                <w:lang w:val="en-US"/>
              </w:rPr>
            </w:pPr>
          </w:p>
        </w:tc>
      </w:tr>
      <w:tr w:rsidR="00D43412" w:rsidRPr="00D653AB" w:rsidTr="000F71A8">
        <w:tc>
          <w:tcPr>
            <w:tcW w:w="850" w:type="dxa"/>
          </w:tcPr>
          <w:p w:rsidR="00D43412" w:rsidRDefault="00D43412" w:rsidP="00663E80">
            <w:pPr>
              <w:rPr>
                <w:iCs/>
                <w:noProof/>
                <w:lang w:val="en-US"/>
              </w:rPr>
            </w:pPr>
          </w:p>
        </w:tc>
        <w:tc>
          <w:tcPr>
            <w:tcW w:w="3969" w:type="dxa"/>
          </w:tcPr>
          <w:p w:rsidR="00D43412" w:rsidRDefault="00D43412" w:rsidP="00D653AB">
            <w:pPr>
              <w:rPr>
                <w:lang w:val="en-US"/>
              </w:rPr>
            </w:pPr>
            <w:r>
              <w:rPr>
                <w:lang w:val="en-US"/>
              </w:rPr>
              <w:t>gāyil “ˀinte kalāmak daha maqbūl.” gūm w daššir martak w-ugḏ̣ub wlidak w-iǧdaˁ wlidu, wlidu ziġīr.</w:t>
            </w:r>
          </w:p>
        </w:tc>
        <w:tc>
          <w:tcPr>
            <w:tcW w:w="4252" w:type="dxa"/>
          </w:tcPr>
          <w:p w:rsidR="00D43412" w:rsidRPr="00D653AB" w:rsidRDefault="00D43412" w:rsidP="000F71A8">
            <w:pPr>
              <w:rPr>
                <w:lang w:val="en-US"/>
              </w:rPr>
            </w:pPr>
          </w:p>
        </w:tc>
      </w:tr>
      <w:tr w:rsidR="00D43412" w:rsidRPr="00D43412" w:rsidTr="000F71A8">
        <w:tc>
          <w:tcPr>
            <w:tcW w:w="850" w:type="dxa"/>
          </w:tcPr>
          <w:p w:rsidR="00D43412" w:rsidRDefault="00D43412" w:rsidP="00663E80">
            <w:pPr>
              <w:rPr>
                <w:iCs/>
                <w:noProof/>
                <w:lang w:val="en-US"/>
              </w:rPr>
            </w:pPr>
          </w:p>
        </w:tc>
        <w:tc>
          <w:tcPr>
            <w:tcW w:w="3969" w:type="dxa"/>
          </w:tcPr>
          <w:p w:rsidR="00D43412" w:rsidRPr="00D43412" w:rsidRDefault="00D43412" w:rsidP="00D653AB">
            <w:pPr>
              <w:rPr>
                <w:lang w:val="en-US"/>
              </w:rPr>
            </w:pPr>
            <w:r w:rsidRPr="00D43412">
              <w:rPr>
                <w:lang w:val="en-US"/>
              </w:rPr>
              <w:t>yōmin ǧādˁu gāḏ̣ib as-sič</w:t>
            </w:r>
            <w:r>
              <w:rPr>
                <w:lang w:val="en-US"/>
              </w:rPr>
              <w:t>čīne yrīd yigṭaˁ kalltu nibi Mūse dugg ˁalē.</w:t>
            </w:r>
          </w:p>
        </w:tc>
        <w:tc>
          <w:tcPr>
            <w:tcW w:w="4252" w:type="dxa"/>
          </w:tcPr>
          <w:p w:rsidR="00D43412" w:rsidRPr="00D43412" w:rsidRDefault="00D43412" w:rsidP="000F71A8">
            <w:pPr>
              <w:rPr>
                <w:lang w:val="en-US"/>
              </w:rPr>
            </w:pPr>
          </w:p>
        </w:tc>
      </w:tr>
      <w:tr w:rsidR="00D43412" w:rsidRPr="00D43412" w:rsidTr="000F71A8">
        <w:tc>
          <w:tcPr>
            <w:tcW w:w="850" w:type="dxa"/>
          </w:tcPr>
          <w:p w:rsidR="00D43412" w:rsidRDefault="00D43412" w:rsidP="00663E80">
            <w:pPr>
              <w:rPr>
                <w:iCs/>
                <w:noProof/>
                <w:lang w:val="en-US"/>
              </w:rPr>
            </w:pPr>
            <w:r>
              <w:rPr>
                <w:iCs/>
                <w:noProof/>
                <w:lang w:val="en-US"/>
              </w:rPr>
              <w:t>11:00</w:t>
            </w:r>
          </w:p>
        </w:tc>
        <w:tc>
          <w:tcPr>
            <w:tcW w:w="3969" w:type="dxa"/>
          </w:tcPr>
          <w:p w:rsidR="00D43412" w:rsidRPr="00D43412" w:rsidRDefault="00D43412" w:rsidP="00D653AB">
            <w:pPr>
              <w:rPr>
                <w:lang w:val="en-US"/>
              </w:rPr>
            </w:pPr>
            <w:r>
              <w:rPr>
                <w:lang w:val="en-US"/>
              </w:rPr>
              <w:t>gāyil “iš-ǧaˁad ᵊtsāwi?” gāyil “arīd aḏbaḥ-illak wlēdi.”</w:t>
            </w:r>
          </w:p>
        </w:tc>
        <w:tc>
          <w:tcPr>
            <w:tcW w:w="4252" w:type="dxa"/>
          </w:tcPr>
          <w:p w:rsidR="00D43412" w:rsidRPr="00D43412" w:rsidRDefault="00D43412" w:rsidP="000F71A8">
            <w:pPr>
              <w:rPr>
                <w:lang w:val="en-US"/>
              </w:rPr>
            </w:pPr>
          </w:p>
        </w:tc>
      </w:tr>
      <w:tr w:rsidR="00D43412" w:rsidRPr="00D43412" w:rsidTr="000F71A8">
        <w:tc>
          <w:tcPr>
            <w:tcW w:w="850" w:type="dxa"/>
          </w:tcPr>
          <w:p w:rsidR="00D43412" w:rsidRDefault="00D43412" w:rsidP="00663E80">
            <w:pPr>
              <w:rPr>
                <w:iCs/>
                <w:noProof/>
                <w:lang w:val="en-US"/>
              </w:rPr>
            </w:pPr>
          </w:p>
        </w:tc>
        <w:tc>
          <w:tcPr>
            <w:tcW w:w="3969" w:type="dxa"/>
          </w:tcPr>
          <w:p w:rsidR="00D43412" w:rsidRDefault="00D43412" w:rsidP="00D653AB">
            <w:pPr>
              <w:rPr>
                <w:lang w:val="en-US"/>
              </w:rPr>
            </w:pPr>
            <w:r>
              <w:rPr>
                <w:lang w:val="en-US"/>
              </w:rPr>
              <w:t>gāyil “haḏe mū liyye?” gāyil “ˀī naˁam, likke hāḏe ˀarīd aḏbaḥu, likke ta-tāklu.”</w:t>
            </w:r>
          </w:p>
        </w:tc>
        <w:tc>
          <w:tcPr>
            <w:tcW w:w="4252" w:type="dxa"/>
          </w:tcPr>
          <w:p w:rsidR="00D43412" w:rsidRPr="00D43412" w:rsidRDefault="00D43412" w:rsidP="000F71A8">
            <w:pPr>
              <w:rPr>
                <w:lang w:val="en-US"/>
              </w:rPr>
            </w:pPr>
          </w:p>
        </w:tc>
      </w:tr>
      <w:tr w:rsidR="00DC32AF" w:rsidRPr="00D43412" w:rsidTr="000F71A8">
        <w:tc>
          <w:tcPr>
            <w:tcW w:w="850" w:type="dxa"/>
          </w:tcPr>
          <w:p w:rsidR="00DC32AF" w:rsidRDefault="00DC32AF" w:rsidP="00663E80">
            <w:pPr>
              <w:rPr>
                <w:iCs/>
                <w:noProof/>
                <w:lang w:val="en-US"/>
              </w:rPr>
            </w:pPr>
          </w:p>
        </w:tc>
        <w:tc>
          <w:tcPr>
            <w:tcW w:w="3969" w:type="dxa"/>
          </w:tcPr>
          <w:p w:rsidR="00DC32AF" w:rsidRDefault="00DC32AF" w:rsidP="00D653AB">
            <w:pPr>
              <w:rPr>
                <w:lang w:val="en-US"/>
              </w:rPr>
            </w:pPr>
            <w:r>
              <w:rPr>
                <w:lang w:val="en-US"/>
              </w:rPr>
              <w:t>gāyil “ˀintu balči ǧiddāmkum astaḥi ma_gdar ākul, ˀintu yiǧi ˁala xāṭirkum.</w:t>
            </w:r>
          </w:p>
        </w:tc>
        <w:tc>
          <w:tcPr>
            <w:tcW w:w="4252" w:type="dxa"/>
          </w:tcPr>
          <w:p w:rsidR="00DC32AF" w:rsidRPr="00D43412" w:rsidRDefault="00DC32AF" w:rsidP="000F71A8">
            <w:pPr>
              <w:rPr>
                <w:lang w:val="en-US"/>
              </w:rPr>
            </w:pPr>
          </w:p>
        </w:tc>
      </w:tr>
      <w:tr w:rsidR="00DC32AF" w:rsidRPr="00D43412" w:rsidTr="000F71A8">
        <w:tc>
          <w:tcPr>
            <w:tcW w:w="850" w:type="dxa"/>
          </w:tcPr>
          <w:p w:rsidR="00DC32AF" w:rsidRDefault="00DC32AF" w:rsidP="00663E80">
            <w:pPr>
              <w:rPr>
                <w:iCs/>
                <w:noProof/>
                <w:lang w:val="en-US"/>
              </w:rPr>
            </w:pPr>
          </w:p>
        </w:tc>
        <w:tc>
          <w:tcPr>
            <w:tcW w:w="3969" w:type="dxa"/>
          </w:tcPr>
          <w:p w:rsidR="00DC32AF" w:rsidRDefault="00DC32AF" w:rsidP="00DC32AF">
            <w:pPr>
              <w:rPr>
                <w:lang w:val="en-US"/>
              </w:rPr>
            </w:pPr>
            <w:r>
              <w:rPr>
                <w:lang w:val="en-US"/>
              </w:rPr>
              <w:t>ᵊnṭūni yā</w:t>
            </w:r>
            <w:r w:rsidR="00A13AA6">
              <w:rPr>
                <w:lang w:val="en-US"/>
              </w:rPr>
              <w:t>,</w:t>
            </w:r>
            <w:r>
              <w:rPr>
                <w:lang w:val="en-US"/>
              </w:rPr>
              <w:t xml:space="preserve"> ˀāni arīd āxḏu ˁa-ǧ-ǧbile </w:t>
            </w:r>
            <w:r w:rsidR="00A13AA6">
              <w:rPr>
                <w:lang w:val="en-US"/>
              </w:rPr>
              <w:t>hināk agṭaˁu w-āklu w-aǧi.”</w:t>
            </w:r>
          </w:p>
        </w:tc>
        <w:tc>
          <w:tcPr>
            <w:tcW w:w="4252" w:type="dxa"/>
          </w:tcPr>
          <w:p w:rsidR="00DC32AF" w:rsidRPr="00D43412" w:rsidRDefault="00DC32AF" w:rsidP="000F71A8">
            <w:pPr>
              <w:rPr>
                <w:lang w:val="en-US"/>
              </w:rPr>
            </w:pPr>
          </w:p>
        </w:tc>
      </w:tr>
      <w:tr w:rsidR="00A13AA6" w:rsidRPr="00D43412" w:rsidTr="000F71A8">
        <w:tc>
          <w:tcPr>
            <w:tcW w:w="850" w:type="dxa"/>
          </w:tcPr>
          <w:p w:rsidR="00A13AA6" w:rsidRDefault="00A13AA6" w:rsidP="00663E80">
            <w:pPr>
              <w:rPr>
                <w:iCs/>
                <w:noProof/>
                <w:lang w:val="en-US"/>
              </w:rPr>
            </w:pPr>
          </w:p>
        </w:tc>
        <w:tc>
          <w:tcPr>
            <w:tcW w:w="3969" w:type="dxa"/>
          </w:tcPr>
          <w:p w:rsidR="00A13AA6" w:rsidRDefault="00A13AA6" w:rsidP="00DC32AF">
            <w:pPr>
              <w:rPr>
                <w:lang w:val="en-US"/>
              </w:rPr>
            </w:pPr>
            <w:r>
              <w:rPr>
                <w:lang w:val="en-US"/>
              </w:rPr>
              <w:t>gāyil “hāk!” minṭī waladu w nibi Mūse māxḏu gāḏ̣bu min īdu w māxḏu.</w:t>
            </w:r>
          </w:p>
        </w:tc>
        <w:tc>
          <w:tcPr>
            <w:tcW w:w="4252" w:type="dxa"/>
          </w:tcPr>
          <w:p w:rsidR="00A13AA6" w:rsidRPr="00D43412" w:rsidRDefault="00A13AA6" w:rsidP="000F71A8">
            <w:pPr>
              <w:rPr>
                <w:lang w:val="en-US"/>
              </w:rPr>
            </w:pPr>
          </w:p>
        </w:tc>
      </w:tr>
      <w:tr w:rsidR="00A13AA6" w:rsidRPr="00D43412" w:rsidTr="000F71A8">
        <w:tc>
          <w:tcPr>
            <w:tcW w:w="850" w:type="dxa"/>
          </w:tcPr>
          <w:p w:rsidR="00A13AA6" w:rsidRDefault="00A13AA6" w:rsidP="00663E80">
            <w:pPr>
              <w:rPr>
                <w:iCs/>
                <w:noProof/>
                <w:lang w:val="en-US"/>
              </w:rPr>
            </w:pPr>
          </w:p>
        </w:tc>
        <w:tc>
          <w:tcPr>
            <w:tcW w:w="3969" w:type="dxa"/>
          </w:tcPr>
          <w:p w:rsidR="00A13AA6" w:rsidRDefault="00A13AA6" w:rsidP="00DC32AF">
            <w:pPr>
              <w:rPr>
                <w:lang w:val="en-US"/>
              </w:rPr>
            </w:pPr>
            <w:r>
              <w:rPr>
                <w:lang w:val="en-US"/>
              </w:rPr>
              <w:t xml:space="preserve">nibi Mūse </w:t>
            </w:r>
            <w:r w:rsidR="00806266">
              <w:rPr>
                <w:lang w:val="en-US"/>
              </w:rPr>
              <w:t>ǧāybu ǧāyīn ˁala rās aǧ-ǧbile w wāǧfīn ǧāˁdīn huwwa w-al-wlēd.</w:t>
            </w:r>
          </w:p>
        </w:tc>
        <w:tc>
          <w:tcPr>
            <w:tcW w:w="4252" w:type="dxa"/>
          </w:tcPr>
          <w:p w:rsidR="00A13AA6" w:rsidRPr="00D43412" w:rsidRDefault="00A13AA6" w:rsidP="000F71A8">
            <w:pPr>
              <w:rPr>
                <w:lang w:val="en-US"/>
              </w:rPr>
            </w:pPr>
          </w:p>
        </w:tc>
      </w:tr>
      <w:tr w:rsidR="008F7616" w:rsidRPr="00D43412" w:rsidTr="000F71A8">
        <w:tc>
          <w:tcPr>
            <w:tcW w:w="850" w:type="dxa"/>
          </w:tcPr>
          <w:p w:rsidR="008F7616" w:rsidRDefault="008F7616" w:rsidP="00663E80">
            <w:pPr>
              <w:rPr>
                <w:iCs/>
                <w:noProof/>
                <w:lang w:val="en-US"/>
              </w:rPr>
            </w:pPr>
          </w:p>
        </w:tc>
        <w:tc>
          <w:tcPr>
            <w:tcW w:w="3969" w:type="dxa"/>
          </w:tcPr>
          <w:p w:rsidR="008F7616" w:rsidRDefault="008F7616" w:rsidP="00DC32AF">
            <w:pPr>
              <w:rPr>
                <w:lang w:val="en-US"/>
              </w:rPr>
            </w:pPr>
            <w:r>
              <w:rPr>
                <w:lang w:val="en-US"/>
              </w:rPr>
              <w:t>ˀal-wlēd ǧaˁad yitne tā nibi Mūse yiḏbaḥu, gāyl-illu “yā walad taˁāl ta-nilˁab ˀāni w-inte!”</w:t>
            </w:r>
          </w:p>
        </w:tc>
        <w:tc>
          <w:tcPr>
            <w:tcW w:w="4252" w:type="dxa"/>
          </w:tcPr>
          <w:p w:rsidR="008F7616" w:rsidRPr="00D43412" w:rsidRDefault="008F7616" w:rsidP="000F71A8">
            <w:pPr>
              <w:rPr>
                <w:lang w:val="en-US"/>
              </w:rPr>
            </w:pPr>
          </w:p>
        </w:tc>
      </w:tr>
      <w:tr w:rsidR="009E7C2B" w:rsidRPr="00D43412" w:rsidTr="000F71A8">
        <w:tc>
          <w:tcPr>
            <w:tcW w:w="850" w:type="dxa"/>
          </w:tcPr>
          <w:p w:rsidR="009E7C2B" w:rsidRDefault="009E7C2B" w:rsidP="00663E80">
            <w:pPr>
              <w:rPr>
                <w:iCs/>
                <w:noProof/>
                <w:lang w:val="en-US"/>
              </w:rPr>
            </w:pPr>
          </w:p>
        </w:tc>
        <w:tc>
          <w:tcPr>
            <w:tcW w:w="3969" w:type="dxa"/>
          </w:tcPr>
          <w:p w:rsidR="009E7C2B" w:rsidRDefault="009E7C2B" w:rsidP="00DC32AF">
            <w:pPr>
              <w:rPr>
                <w:lang w:val="en-US"/>
              </w:rPr>
            </w:pPr>
            <w:r>
              <w:rPr>
                <w:lang w:val="en-US"/>
              </w:rPr>
              <w:t>gāyil “šinhu nilˁab yā nibi Mūse?” gāyil “ta-nilˁab qummēḏ̣a, qubbēya!” “ˀī” gāyil “tamām nilˁab!”</w:t>
            </w:r>
          </w:p>
        </w:tc>
        <w:tc>
          <w:tcPr>
            <w:tcW w:w="4252" w:type="dxa"/>
          </w:tcPr>
          <w:p w:rsidR="009E7C2B" w:rsidRPr="00D43412" w:rsidRDefault="009E7C2B" w:rsidP="000F71A8">
            <w:pPr>
              <w:rPr>
                <w:lang w:val="en-US"/>
              </w:rPr>
            </w:pPr>
          </w:p>
        </w:tc>
      </w:tr>
      <w:tr w:rsidR="009E7C2B" w:rsidRPr="009E7C2B" w:rsidTr="000F71A8">
        <w:tc>
          <w:tcPr>
            <w:tcW w:w="850" w:type="dxa"/>
          </w:tcPr>
          <w:p w:rsidR="009E7C2B" w:rsidRDefault="009E7C2B" w:rsidP="00663E80">
            <w:pPr>
              <w:rPr>
                <w:iCs/>
                <w:noProof/>
                <w:lang w:val="en-US"/>
              </w:rPr>
            </w:pPr>
            <w:r>
              <w:rPr>
                <w:iCs/>
                <w:noProof/>
                <w:lang w:val="en-US"/>
              </w:rPr>
              <w:t>12:00</w:t>
            </w:r>
          </w:p>
        </w:tc>
        <w:tc>
          <w:tcPr>
            <w:tcW w:w="3969" w:type="dxa"/>
          </w:tcPr>
          <w:p w:rsidR="009E7C2B" w:rsidRPr="009E7C2B" w:rsidRDefault="009E7C2B" w:rsidP="00DC32AF">
            <w:pPr>
              <w:rPr>
                <w:lang w:val="en-US"/>
              </w:rPr>
            </w:pPr>
            <w:r w:rsidRPr="009E7C2B">
              <w:rPr>
                <w:lang w:val="en-US"/>
              </w:rPr>
              <w:t>nibi Mūse gāyil “qammiḏ̣ yā walad</w:t>
            </w:r>
            <w:r>
              <w:rPr>
                <w:lang w:val="en-US"/>
              </w:rPr>
              <w:t>! ˀāni arīd ataqabbi [a]!”</w:t>
            </w:r>
          </w:p>
        </w:tc>
        <w:tc>
          <w:tcPr>
            <w:tcW w:w="4252" w:type="dxa"/>
          </w:tcPr>
          <w:p w:rsidR="009E7C2B" w:rsidRPr="009E7C2B" w:rsidRDefault="009E7C2B" w:rsidP="000F71A8">
            <w:pPr>
              <w:rPr>
                <w:lang w:val="en-US"/>
              </w:rPr>
            </w:pPr>
          </w:p>
        </w:tc>
      </w:tr>
      <w:tr w:rsidR="009E7C2B" w:rsidRPr="009E7C2B" w:rsidTr="000F71A8">
        <w:tc>
          <w:tcPr>
            <w:tcW w:w="850" w:type="dxa"/>
          </w:tcPr>
          <w:p w:rsidR="009E7C2B" w:rsidRDefault="009E7C2B" w:rsidP="00663E80">
            <w:pPr>
              <w:rPr>
                <w:iCs/>
                <w:noProof/>
                <w:lang w:val="en-US"/>
              </w:rPr>
            </w:pPr>
          </w:p>
        </w:tc>
        <w:tc>
          <w:tcPr>
            <w:tcW w:w="3969" w:type="dxa"/>
          </w:tcPr>
          <w:p w:rsidR="009E7C2B" w:rsidRPr="009E7C2B" w:rsidRDefault="009E7C2B" w:rsidP="00DC32AF">
            <w:pPr>
              <w:rPr>
                <w:lang w:val="en-US"/>
              </w:rPr>
            </w:pPr>
            <w:r>
              <w:rPr>
                <w:lang w:val="en-US"/>
              </w:rPr>
              <w:t>gūm al-wlēd mqammiḏ̣ ᵊˁyūnu. w nibi Mūse mitqabbi. yōmin mitqabbi nibi Mūse, nibi Mūse,</w:t>
            </w:r>
          </w:p>
        </w:tc>
        <w:tc>
          <w:tcPr>
            <w:tcW w:w="4252" w:type="dxa"/>
          </w:tcPr>
          <w:p w:rsidR="009E7C2B" w:rsidRPr="009E7C2B" w:rsidRDefault="009E7C2B" w:rsidP="000F71A8">
            <w:pPr>
              <w:rPr>
                <w:lang w:val="en-US"/>
              </w:rPr>
            </w:pPr>
          </w:p>
        </w:tc>
      </w:tr>
      <w:tr w:rsidR="009E7C2B" w:rsidRPr="009E7C2B" w:rsidTr="000F71A8">
        <w:tc>
          <w:tcPr>
            <w:tcW w:w="850" w:type="dxa"/>
          </w:tcPr>
          <w:p w:rsidR="009E7C2B" w:rsidRDefault="009E7C2B" w:rsidP="00663E80">
            <w:pPr>
              <w:rPr>
                <w:iCs/>
                <w:noProof/>
                <w:lang w:val="en-US"/>
              </w:rPr>
            </w:pPr>
          </w:p>
        </w:tc>
        <w:tc>
          <w:tcPr>
            <w:tcW w:w="3969" w:type="dxa"/>
          </w:tcPr>
          <w:p w:rsidR="009E7C2B" w:rsidRDefault="009E7C2B" w:rsidP="00DC32AF">
            <w:pPr>
              <w:rPr>
                <w:lang w:val="en-US"/>
              </w:rPr>
            </w:pPr>
            <w:r>
              <w:rPr>
                <w:lang w:val="en-US"/>
              </w:rPr>
              <w:t>ˀal-wlēd ᵊmfattiḥ ᵊˁyūnu</w:t>
            </w:r>
            <w:r w:rsidR="009E5479">
              <w:rPr>
                <w:lang w:val="en-US"/>
              </w:rPr>
              <w:t>, ᵊmdaḥḥiǧ sabiˁ ṭāg samawāt, māmin nibi Mūse. ᵊmdaḥḥiǧ b-al-arəḏ̣ māmin nibi Mūse,</w:t>
            </w:r>
          </w:p>
        </w:tc>
        <w:tc>
          <w:tcPr>
            <w:tcW w:w="4252" w:type="dxa"/>
          </w:tcPr>
          <w:p w:rsidR="009E7C2B" w:rsidRPr="009E7C2B" w:rsidRDefault="009E7C2B" w:rsidP="000F71A8">
            <w:pPr>
              <w:rPr>
                <w:lang w:val="en-US"/>
              </w:rPr>
            </w:pPr>
          </w:p>
        </w:tc>
      </w:tr>
      <w:tr w:rsidR="009E5479" w:rsidRPr="009E7C2B" w:rsidTr="000F71A8">
        <w:tc>
          <w:tcPr>
            <w:tcW w:w="850" w:type="dxa"/>
          </w:tcPr>
          <w:p w:rsidR="009E5479" w:rsidRDefault="009E5479" w:rsidP="00663E80">
            <w:pPr>
              <w:rPr>
                <w:iCs/>
                <w:noProof/>
                <w:lang w:val="en-US"/>
              </w:rPr>
            </w:pPr>
          </w:p>
        </w:tc>
        <w:tc>
          <w:tcPr>
            <w:tcW w:w="3969" w:type="dxa"/>
          </w:tcPr>
          <w:p w:rsidR="009E5479" w:rsidRDefault="009E5479" w:rsidP="00DC32AF">
            <w:pPr>
              <w:rPr>
                <w:lang w:val="en-US"/>
              </w:rPr>
            </w:pPr>
            <w:r>
              <w:rPr>
                <w:lang w:val="en-US"/>
              </w:rPr>
              <w:t>mdaḥḥiǧ šimāl, māmin, mqarrib māmin, ǧible māmin, ᵊmšarriǧ māmin.</w:t>
            </w:r>
          </w:p>
        </w:tc>
        <w:tc>
          <w:tcPr>
            <w:tcW w:w="4252" w:type="dxa"/>
          </w:tcPr>
          <w:p w:rsidR="009E5479" w:rsidRPr="009E7C2B" w:rsidRDefault="009E5479" w:rsidP="000F71A8">
            <w:pPr>
              <w:rPr>
                <w:lang w:val="en-US"/>
              </w:rPr>
            </w:pPr>
          </w:p>
        </w:tc>
      </w:tr>
      <w:tr w:rsidR="009E5479" w:rsidRPr="009E7C2B" w:rsidTr="000F71A8">
        <w:tc>
          <w:tcPr>
            <w:tcW w:w="850" w:type="dxa"/>
          </w:tcPr>
          <w:p w:rsidR="009E5479" w:rsidRDefault="009E5479" w:rsidP="00663E80">
            <w:pPr>
              <w:rPr>
                <w:iCs/>
                <w:noProof/>
                <w:lang w:val="en-US"/>
              </w:rPr>
            </w:pPr>
          </w:p>
        </w:tc>
        <w:tc>
          <w:tcPr>
            <w:tcW w:w="3969" w:type="dxa"/>
          </w:tcPr>
          <w:p w:rsidR="009E5479" w:rsidRDefault="009E5479" w:rsidP="00DC32AF">
            <w:pPr>
              <w:rPr>
                <w:lang w:val="en-US"/>
              </w:rPr>
            </w:pPr>
            <w:r>
              <w:rPr>
                <w:lang w:val="en-US"/>
              </w:rPr>
              <w:t xml:space="preserve">yōmin ᵊmdaḥḥiǧ b-al-baḥar sabˁ ṭāgāt asfal innu nibi Mūse waṛa </w:t>
            </w:r>
            <w:r w:rsidR="000D2B63">
              <w:rPr>
                <w:lang w:val="en-US"/>
              </w:rPr>
              <w:t>ḥǧaṛa fōg aš-šabbūṭ minǧaḏiˁ mitqabbi.</w:t>
            </w:r>
          </w:p>
        </w:tc>
        <w:tc>
          <w:tcPr>
            <w:tcW w:w="4252" w:type="dxa"/>
          </w:tcPr>
          <w:p w:rsidR="009E5479" w:rsidRPr="009E7C2B" w:rsidRDefault="009E5479" w:rsidP="000F71A8">
            <w:pPr>
              <w:rPr>
                <w:lang w:val="en-US"/>
              </w:rPr>
            </w:pPr>
          </w:p>
        </w:tc>
      </w:tr>
      <w:tr w:rsidR="003B76F1" w:rsidRPr="009E7C2B" w:rsidTr="000F71A8">
        <w:tc>
          <w:tcPr>
            <w:tcW w:w="850" w:type="dxa"/>
          </w:tcPr>
          <w:p w:rsidR="003B76F1" w:rsidRDefault="003B76F1" w:rsidP="00663E80">
            <w:pPr>
              <w:rPr>
                <w:iCs/>
                <w:noProof/>
                <w:lang w:val="en-US"/>
              </w:rPr>
            </w:pPr>
            <w:r>
              <w:rPr>
                <w:iCs/>
                <w:noProof/>
                <w:lang w:val="en-US"/>
              </w:rPr>
              <w:t>12:40</w:t>
            </w:r>
          </w:p>
        </w:tc>
        <w:tc>
          <w:tcPr>
            <w:tcW w:w="3969" w:type="dxa"/>
          </w:tcPr>
          <w:p w:rsidR="003B76F1" w:rsidRDefault="003B76F1" w:rsidP="00DC32AF">
            <w:pPr>
              <w:rPr>
                <w:lang w:val="en-US"/>
              </w:rPr>
            </w:pPr>
            <w:r>
              <w:rPr>
                <w:lang w:val="en-US"/>
              </w:rPr>
              <w:t>ˀal-wlēd ṣāyiḥ ˁala nibi Mūse gāyil “yā nibi Mūse kəsarit ḏ̣ahar aš-šabbūṭ! yāzi! ˀuṭluˁ lāǧi nibi Mūse.”</w:t>
            </w:r>
          </w:p>
        </w:tc>
        <w:tc>
          <w:tcPr>
            <w:tcW w:w="4252" w:type="dxa"/>
          </w:tcPr>
          <w:p w:rsidR="003B76F1" w:rsidRPr="009E7C2B" w:rsidRDefault="003B76F1" w:rsidP="000F71A8">
            <w:pPr>
              <w:rPr>
                <w:lang w:val="en-US"/>
              </w:rPr>
            </w:pPr>
          </w:p>
        </w:tc>
      </w:tr>
      <w:tr w:rsidR="003B76F1" w:rsidRPr="009E7C2B" w:rsidTr="000F71A8">
        <w:tc>
          <w:tcPr>
            <w:tcW w:w="850" w:type="dxa"/>
          </w:tcPr>
          <w:p w:rsidR="003B76F1" w:rsidRDefault="003B76F1" w:rsidP="00663E80">
            <w:pPr>
              <w:rPr>
                <w:iCs/>
                <w:noProof/>
                <w:lang w:val="en-US"/>
              </w:rPr>
            </w:pPr>
          </w:p>
        </w:tc>
        <w:tc>
          <w:tcPr>
            <w:tcW w:w="3969" w:type="dxa"/>
          </w:tcPr>
          <w:p w:rsidR="003B76F1" w:rsidRPr="00DF72A7" w:rsidRDefault="003B76F1" w:rsidP="00DC32AF">
            <w:pPr>
              <w:rPr>
                <w:rtl/>
                <w:lang w:val="en-US" w:bidi="ar-OM"/>
              </w:rPr>
            </w:pPr>
            <w:r>
              <w:rPr>
                <w:lang w:val="en-US"/>
              </w:rPr>
              <w:t xml:space="preserve">nibi Mūse ṭāliˁ w ǧāy, ˀal-wlēd gāyil “yā nibi Mūse, </w:t>
            </w:r>
            <w:r w:rsidR="00DF72A7" w:rsidRPr="00DF72A7">
              <w:rPr>
                <w:lang w:val="en-US"/>
              </w:rPr>
              <w:t>ˀa</w:t>
            </w:r>
            <w:r w:rsidR="00DF72A7">
              <w:rPr>
                <w:lang w:val="en-US"/>
              </w:rPr>
              <w:t>ṣ-ṣəra liyye, ˀāni ˀarīd ataqabba w-inte ˀiligni!”</w:t>
            </w:r>
          </w:p>
        </w:tc>
        <w:tc>
          <w:tcPr>
            <w:tcW w:w="4252" w:type="dxa"/>
          </w:tcPr>
          <w:p w:rsidR="003B76F1" w:rsidRPr="009E7C2B" w:rsidRDefault="003B76F1" w:rsidP="000F71A8">
            <w:pPr>
              <w:rPr>
                <w:lang w:val="en-US" w:bidi="ar-OM"/>
              </w:rPr>
            </w:pPr>
          </w:p>
        </w:tc>
      </w:tr>
      <w:tr w:rsidR="00DF72A7" w:rsidRPr="009E7C2B" w:rsidTr="000F71A8">
        <w:tc>
          <w:tcPr>
            <w:tcW w:w="850" w:type="dxa"/>
          </w:tcPr>
          <w:p w:rsidR="00DF72A7" w:rsidRDefault="00DF72A7" w:rsidP="00663E80">
            <w:pPr>
              <w:rPr>
                <w:iCs/>
                <w:noProof/>
                <w:lang w:val="en-US"/>
              </w:rPr>
            </w:pPr>
            <w:r>
              <w:rPr>
                <w:iCs/>
                <w:noProof/>
                <w:lang w:val="en-US"/>
              </w:rPr>
              <w:t>13:00</w:t>
            </w:r>
          </w:p>
        </w:tc>
        <w:tc>
          <w:tcPr>
            <w:tcW w:w="3969" w:type="dxa"/>
          </w:tcPr>
          <w:p w:rsidR="00DF72A7" w:rsidRDefault="00DF72A7" w:rsidP="00DC32AF">
            <w:pPr>
              <w:rPr>
                <w:lang w:val="en-US"/>
              </w:rPr>
            </w:pPr>
            <w:r>
              <w:rPr>
                <w:lang w:val="en-US"/>
              </w:rPr>
              <w:t>nibi Mūse mqammiḏ̣ ᵊˁyūnu w-al-wlēd mitqabbi. nibi Mūse fākk ᵊˁyūn ᵊmdaḥḥiǧ.</w:t>
            </w:r>
          </w:p>
        </w:tc>
        <w:tc>
          <w:tcPr>
            <w:tcW w:w="4252" w:type="dxa"/>
          </w:tcPr>
          <w:p w:rsidR="00DF72A7" w:rsidRPr="009E7C2B"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Pr="00DF72A7" w:rsidRDefault="00DF72A7" w:rsidP="00DC32AF">
            <w:pPr>
              <w:rPr>
                <w:lang w:val="en-US"/>
              </w:rPr>
            </w:pPr>
            <w:r w:rsidRPr="00DF72A7">
              <w:rPr>
                <w:lang w:val="en-US"/>
              </w:rPr>
              <w:t xml:space="preserve">ˀas-sabiˁ samawāt māmin, ˀas-sabiˁ </w:t>
            </w:r>
            <w:r>
              <w:rPr>
                <w:lang w:val="en-US"/>
              </w:rPr>
              <w:t>l-</w:t>
            </w:r>
            <w:r w:rsidRPr="00DF72A7">
              <w:rPr>
                <w:lang w:val="en-US"/>
              </w:rPr>
              <w:t>ar</w:t>
            </w:r>
            <w:r>
              <w:rPr>
                <w:lang w:val="en-US"/>
              </w:rPr>
              <w:t>əḏ̣ māmin, as-sabiˁ l-baḥar māmin.</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Pr="00DF72A7" w:rsidRDefault="00DF72A7" w:rsidP="00DC32AF">
            <w:pPr>
              <w:rPr>
                <w:lang w:val="en-US"/>
              </w:rPr>
            </w:pPr>
            <w:r>
              <w:rPr>
                <w:lang w:val="en-US"/>
              </w:rPr>
              <w:t>ᵊmdaḥḥiǧ šimāl māmin, ǧible māmin, ᵊmqarrib māmin, mā ḏ̣all al-wlēd qāb,</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C32AF">
            <w:pPr>
              <w:rPr>
                <w:lang w:val="en-US"/>
              </w:rPr>
            </w:pPr>
            <w:r>
              <w:rPr>
                <w:lang w:val="en-US"/>
              </w:rPr>
              <w:t>rāḥ gāyil “ˀuṭluˁ yā walad mā ligētak! ˀaṣṣōbak inte māmin məṭraḥ kull məṭraḥ daḥḥagit.”</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F72A7">
            <w:pPr>
              <w:rPr>
                <w:lang w:val="en-US"/>
              </w:rPr>
            </w:pPr>
            <w:r>
              <w:rPr>
                <w:lang w:val="en-US"/>
              </w:rPr>
              <w:t xml:space="preserve">gāyil “yā nibi Mūse, ˀāni ṣirit ᵊšˁaṛa, w ṣirit ᵊb-šārbak, haḏiyānni!” </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F72A7">
            <w:pPr>
              <w:rPr>
                <w:lang w:val="en-US"/>
              </w:rPr>
            </w:pPr>
            <w:r>
              <w:rPr>
                <w:lang w:val="en-US"/>
              </w:rPr>
              <w:t>ᵊšˁaṛa ṣāyir ᵊb-šārbu, ˀaha w haḏiyānni, w ṭāliˁ innu šˁaṛa b-šārbu.</w:t>
            </w:r>
          </w:p>
        </w:tc>
        <w:tc>
          <w:tcPr>
            <w:tcW w:w="4252" w:type="dxa"/>
          </w:tcPr>
          <w:p w:rsidR="00DF72A7" w:rsidRPr="00DF72A7" w:rsidRDefault="00DF72A7" w:rsidP="000F71A8">
            <w:pPr>
              <w:rPr>
                <w:lang w:val="en-US" w:bidi="ar-OM"/>
              </w:rPr>
            </w:pPr>
          </w:p>
        </w:tc>
      </w:tr>
      <w:tr w:rsidR="00577078" w:rsidRPr="00577078" w:rsidTr="000F71A8">
        <w:tc>
          <w:tcPr>
            <w:tcW w:w="850" w:type="dxa"/>
          </w:tcPr>
          <w:p w:rsidR="00577078" w:rsidRDefault="00577078" w:rsidP="00663E80">
            <w:pPr>
              <w:rPr>
                <w:iCs/>
                <w:noProof/>
                <w:lang w:val="en-US"/>
              </w:rPr>
            </w:pPr>
          </w:p>
        </w:tc>
        <w:tc>
          <w:tcPr>
            <w:tcW w:w="3969" w:type="dxa"/>
          </w:tcPr>
          <w:p w:rsidR="00577078" w:rsidRPr="00577078" w:rsidRDefault="00577078" w:rsidP="00DF72A7">
            <w:pPr>
              <w:rPr>
                <w:lang w:val="fr-FR"/>
              </w:rPr>
            </w:pPr>
            <w:r w:rsidRPr="00577078">
              <w:rPr>
                <w:lang w:val="fr-FR"/>
              </w:rPr>
              <w:t>“ˀā” gāyil-lu “yā walad du-r</w:t>
            </w:r>
            <w:r>
              <w:rPr>
                <w:lang w:val="fr-FR"/>
              </w:rPr>
              <w:t>ūḥ</w:t>
            </w:r>
            <w:r w:rsidRPr="00577078">
              <w:rPr>
                <w:lang w:val="fr-FR"/>
              </w:rPr>
              <w:t>!</w:t>
            </w:r>
            <w:r>
              <w:rPr>
                <w:lang w:val="fr-FR"/>
              </w:rPr>
              <w:t xml:space="preserve"> </w:t>
            </w:r>
            <w:r w:rsidRPr="00577078">
              <w:rPr>
                <w:lang w:val="fr-FR"/>
              </w:rPr>
              <w:t xml:space="preserve">ˀāni ˁalēkum ma_gdar, ˀintu demek daraǧitkum </w:t>
            </w:r>
            <w:r>
              <w:rPr>
                <w:lang w:val="fr-FR"/>
              </w:rPr>
              <w:t xml:space="preserve">čibīre, </w:t>
            </w:r>
            <w:r w:rsidRPr="00577078">
              <w:rPr>
                <w:lang w:val="fr-FR"/>
              </w:rPr>
              <w:t>ˀaˁla minni, w-āni ma_gdar ˁalēkum.”</w:t>
            </w:r>
          </w:p>
        </w:tc>
        <w:tc>
          <w:tcPr>
            <w:tcW w:w="4252" w:type="dxa"/>
          </w:tcPr>
          <w:p w:rsidR="00577078" w:rsidRPr="00577078" w:rsidRDefault="00577078" w:rsidP="000F71A8">
            <w:pPr>
              <w:rPr>
                <w:lang w:val="fr-FR" w:bidi="ar-OM"/>
              </w:rPr>
            </w:pPr>
          </w:p>
        </w:tc>
      </w:tr>
      <w:tr w:rsidR="00577078" w:rsidRPr="00577078" w:rsidTr="000F71A8">
        <w:tc>
          <w:tcPr>
            <w:tcW w:w="850" w:type="dxa"/>
          </w:tcPr>
          <w:p w:rsidR="00577078" w:rsidRPr="00577078" w:rsidRDefault="00577078" w:rsidP="00663E80">
            <w:pPr>
              <w:rPr>
                <w:iCs/>
                <w:noProof/>
                <w:lang w:val="fr-FR"/>
              </w:rPr>
            </w:pPr>
          </w:p>
        </w:tc>
        <w:tc>
          <w:tcPr>
            <w:tcW w:w="3969" w:type="dxa"/>
          </w:tcPr>
          <w:p w:rsidR="00577078" w:rsidRPr="00F02323" w:rsidRDefault="004A51D2" w:rsidP="00DF72A7">
            <w:pPr>
              <w:rPr>
                <w:rtl/>
                <w:lang w:val="de-AT" w:bidi="ar-OM"/>
              </w:rPr>
            </w:pPr>
            <w:r>
              <w:t>ᵊ</w:t>
            </w:r>
            <w:r w:rsidRPr="004A51D2">
              <w:rPr>
                <w:lang w:val="fr-FR"/>
              </w:rPr>
              <w:t>mdaššru w rāyiḥ ˁādēne nibi M</w:t>
            </w:r>
            <w:r>
              <w:rPr>
                <w:lang w:val="fr-FR"/>
              </w:rPr>
              <w:t xml:space="preserve">ūse mxallīhum w rāyiḥ ˁādēne w ǧāy al-walad ˁala </w:t>
            </w:r>
            <w:r w:rsidR="00F02323" w:rsidRPr="00F02323">
              <w:rPr>
                <w:lang w:val="fr-FR"/>
              </w:rPr>
              <w:t>ˀahalu.</w:t>
            </w:r>
          </w:p>
        </w:tc>
        <w:tc>
          <w:tcPr>
            <w:tcW w:w="4252" w:type="dxa"/>
          </w:tcPr>
          <w:p w:rsidR="00577078" w:rsidRPr="00577078" w:rsidRDefault="00577078" w:rsidP="000F71A8">
            <w:pPr>
              <w:rPr>
                <w:lang w:val="fr-FR" w:bidi="ar-OM"/>
              </w:rPr>
            </w:pPr>
          </w:p>
        </w:tc>
      </w:tr>
      <w:tr w:rsidR="00F02323" w:rsidRPr="00F02323" w:rsidTr="000F71A8">
        <w:tc>
          <w:tcPr>
            <w:tcW w:w="850" w:type="dxa"/>
          </w:tcPr>
          <w:p w:rsidR="00F02323" w:rsidRPr="00577078" w:rsidRDefault="00F02323" w:rsidP="00663E80">
            <w:pPr>
              <w:rPr>
                <w:iCs/>
                <w:noProof/>
                <w:lang w:val="fr-FR"/>
              </w:rPr>
            </w:pPr>
          </w:p>
        </w:tc>
        <w:tc>
          <w:tcPr>
            <w:tcW w:w="3969" w:type="dxa"/>
          </w:tcPr>
          <w:p w:rsidR="00F02323" w:rsidRPr="00F02323" w:rsidRDefault="00F02323" w:rsidP="00DF72A7">
            <w:r w:rsidRPr="00F02323">
              <w:rPr>
                <w:lang w:val="fr-FR"/>
              </w:rPr>
              <w:t xml:space="preserve">w yurkuḏ̣ mdaḥḥǧīn in haḏe </w:t>
            </w:r>
            <w:r>
              <w:rPr>
                <w:lang w:val="fr-FR"/>
              </w:rPr>
              <w:t xml:space="preserve">ṭayyib gāyil </w:t>
            </w:r>
            <w:r w:rsidRPr="00F02323">
              <w:rPr>
                <w:lang w:val="fr-FR"/>
              </w:rPr>
              <w:t>“</w:t>
            </w:r>
            <w:r>
              <w:rPr>
                <w:lang w:val="fr-FR"/>
              </w:rPr>
              <w:t>ˀiš-ṣār</w:t>
            </w:r>
            <w:r>
              <w:t xml:space="preserve"> w-ᵊhnīye?” gāyil “waḷḷa mā hnīye hīčiḏ w hīčiḏ sāwēne.</w:t>
            </w:r>
          </w:p>
        </w:tc>
        <w:tc>
          <w:tcPr>
            <w:tcW w:w="4252" w:type="dxa"/>
          </w:tcPr>
          <w:p w:rsidR="00F02323" w:rsidRPr="00F02323" w:rsidRDefault="00F02323" w:rsidP="000F71A8">
            <w:pPr>
              <w:rPr>
                <w:lang w:val="fr-FR" w:bidi="ar-OM"/>
              </w:rPr>
            </w:pPr>
          </w:p>
        </w:tc>
      </w:tr>
      <w:tr w:rsidR="00F02323" w:rsidRPr="00F02323" w:rsidTr="000F71A8">
        <w:tc>
          <w:tcPr>
            <w:tcW w:w="850" w:type="dxa"/>
          </w:tcPr>
          <w:p w:rsidR="00F02323" w:rsidRPr="00577078" w:rsidRDefault="00F02323" w:rsidP="00663E80">
            <w:pPr>
              <w:rPr>
                <w:iCs/>
                <w:noProof/>
                <w:lang w:val="fr-FR"/>
              </w:rPr>
            </w:pPr>
          </w:p>
        </w:tc>
        <w:tc>
          <w:tcPr>
            <w:tcW w:w="3969" w:type="dxa"/>
          </w:tcPr>
          <w:p w:rsidR="00F02323" w:rsidRPr="00F02323" w:rsidRDefault="00F02323" w:rsidP="00DF72A7">
            <w:pPr>
              <w:rPr>
                <w:lang w:val="en-US"/>
              </w:rPr>
            </w:pPr>
            <w:r>
              <w:rPr>
                <w:lang w:val="fr-FR"/>
              </w:rPr>
              <w:t>w haḏe nabi ˀaḷḷa, haḏe nibi Mūse.</w:t>
            </w:r>
            <w:r>
              <w:t xml:space="preserve">” </w:t>
            </w:r>
            <w:r>
              <w:rPr>
                <w:lang w:val="en-US"/>
              </w:rPr>
              <w:t>w rāyiḥ ᵊmxallīhum. haḏōḷe ˀahl aḷḷa, ˀahl aḷḷa.</w:t>
            </w:r>
          </w:p>
        </w:tc>
        <w:tc>
          <w:tcPr>
            <w:tcW w:w="4252" w:type="dxa"/>
          </w:tcPr>
          <w:p w:rsidR="00F02323" w:rsidRPr="00F02323" w:rsidRDefault="00F02323" w:rsidP="000F71A8">
            <w:pPr>
              <w:rPr>
                <w:lang w:val="fr-FR" w:bidi="ar-OM"/>
              </w:rPr>
            </w:pPr>
          </w:p>
        </w:tc>
      </w:tr>
      <w:tr w:rsidR="00F02323" w:rsidRPr="00F02323" w:rsidTr="000F71A8">
        <w:tc>
          <w:tcPr>
            <w:tcW w:w="850" w:type="dxa"/>
          </w:tcPr>
          <w:p w:rsidR="00F02323" w:rsidRPr="00577078" w:rsidRDefault="00F02323" w:rsidP="00663E80">
            <w:pPr>
              <w:rPr>
                <w:iCs/>
                <w:noProof/>
                <w:lang w:val="fr-FR"/>
              </w:rPr>
            </w:pPr>
          </w:p>
        </w:tc>
        <w:tc>
          <w:tcPr>
            <w:tcW w:w="3969" w:type="dxa"/>
          </w:tcPr>
          <w:p w:rsidR="00F02323" w:rsidRDefault="00F02323" w:rsidP="00DF72A7">
            <w:pPr>
              <w:rPr>
                <w:lang w:val="fr-FR"/>
              </w:rPr>
            </w:pPr>
            <w:r>
              <w:rPr>
                <w:lang w:val="fr-FR"/>
              </w:rPr>
              <w:t>humma ˁābdīn aḷḷa w qēr ᵊhnīt aḷḷa mā yˁarfūn šäkle, bass yˁarfūn aḷḷa.</w:t>
            </w:r>
          </w:p>
        </w:tc>
        <w:tc>
          <w:tcPr>
            <w:tcW w:w="4252" w:type="dxa"/>
          </w:tcPr>
          <w:p w:rsidR="00F02323" w:rsidRPr="00F02323" w:rsidRDefault="00F02323" w:rsidP="000F71A8">
            <w:pPr>
              <w:rPr>
                <w:lang w:val="fr-FR" w:bidi="ar-OM"/>
              </w:rPr>
            </w:pPr>
          </w:p>
        </w:tc>
      </w:tr>
      <w:tr w:rsidR="00F02323" w:rsidRPr="00F02323" w:rsidTr="000F71A8">
        <w:tc>
          <w:tcPr>
            <w:tcW w:w="850" w:type="dxa"/>
          </w:tcPr>
          <w:p w:rsidR="00F02323" w:rsidRPr="00577078" w:rsidRDefault="00F02323" w:rsidP="00663E80">
            <w:pPr>
              <w:rPr>
                <w:iCs/>
                <w:noProof/>
                <w:lang w:val="fr-FR"/>
              </w:rPr>
            </w:pPr>
          </w:p>
        </w:tc>
        <w:tc>
          <w:tcPr>
            <w:tcW w:w="3969" w:type="dxa"/>
          </w:tcPr>
          <w:p w:rsidR="00F02323" w:rsidRPr="00F02323" w:rsidRDefault="00F02323" w:rsidP="00DF72A7">
            <w:r>
              <w:rPr>
                <w:lang w:val="fr-FR"/>
              </w:rPr>
              <w:t>qēr mā ˁidhum lā minfiˁit ad-dinye lā lilhum ᵊhnīye, ˀinšaḷḷa zād alḥaz zād balčin zād šī. – xurfaḷḷa ˁalēk</w:t>
            </w:r>
            <w:r>
              <w:t>!</w:t>
            </w:r>
          </w:p>
        </w:tc>
        <w:tc>
          <w:tcPr>
            <w:tcW w:w="4252" w:type="dxa"/>
          </w:tcPr>
          <w:p w:rsidR="00F02323" w:rsidRPr="00F02323" w:rsidRDefault="00F02323" w:rsidP="000F71A8">
            <w:pPr>
              <w:rPr>
                <w:lang w:val="fr-FR" w:bidi="ar-OM"/>
              </w:rPr>
            </w:pPr>
          </w:p>
        </w:tc>
      </w:tr>
    </w:tbl>
    <w:p w:rsidR="00581D01" w:rsidRPr="00F02323" w:rsidRDefault="00581D01" w:rsidP="008148A9">
      <w:pPr>
        <w:pStyle w:val="Textkrper2"/>
        <w:spacing w:line="240" w:lineRule="auto"/>
        <w:rPr>
          <w:u w:val="none"/>
          <w:lang w:val="fr-FR"/>
        </w:rPr>
      </w:pPr>
    </w:p>
    <w:p w:rsidR="006966CB" w:rsidRPr="00BC0614" w:rsidRDefault="006966CB" w:rsidP="009C0AE0">
      <w:pPr>
        <w:pStyle w:val="berschrift2"/>
        <w:rPr>
          <w:noProof/>
          <w:lang w:val="en-US"/>
        </w:rPr>
      </w:pPr>
      <w:r w:rsidRPr="00BC0614">
        <w:rPr>
          <w:noProof/>
          <w:lang w:val="en-US"/>
        </w:rPr>
        <w:t>Urfa-1</w:t>
      </w:r>
      <w:r>
        <w:rPr>
          <w:noProof/>
          <w:lang w:val="en-US"/>
        </w:rPr>
        <w:t>79</w:t>
      </w:r>
      <w:r w:rsidRPr="00BC0614">
        <w:rPr>
          <w:noProof/>
          <w:lang w:val="en-US"/>
        </w:rPr>
        <w:t xml:space="preserve">: </w:t>
      </w:r>
      <w:r w:rsidR="009C0AE0">
        <w:rPr>
          <w:noProof/>
          <w:lang w:val="en-US"/>
        </w:rPr>
        <w:t>Old stories from m</w:t>
      </w:r>
      <w:r>
        <w:rPr>
          <w:noProof/>
          <w:lang w:val="en-US"/>
        </w:rPr>
        <w:t xml:space="preserve">y family </w:t>
      </w:r>
      <w:r w:rsidRPr="00735198">
        <w:t>[</w:t>
      </w:r>
      <w:r>
        <w:t>new</w:t>
      </w:r>
      <w:r w:rsidRPr="00735198">
        <w:t>]</w:t>
      </w:r>
    </w:p>
    <w:p w:rsidR="006966CB" w:rsidRPr="00BC0614" w:rsidRDefault="006966CB" w:rsidP="006966CB">
      <w:pPr>
        <w:pStyle w:val="Liste"/>
        <w:rPr>
          <w:lang w:val="en-US"/>
        </w:rPr>
      </w:pPr>
      <w:r>
        <w:rPr>
          <w:noProof/>
          <w:lang w:val="en-US"/>
        </w:rPr>
        <w:t>Amīna</w:t>
      </w:r>
    </w:p>
    <w:p w:rsidR="006966CB" w:rsidRPr="00C93879" w:rsidRDefault="006966CB" w:rsidP="006966CB">
      <w:pPr>
        <w:pStyle w:val="Liste"/>
        <w:rPr>
          <w:lang w:val="de-AT"/>
        </w:rPr>
      </w:pPr>
      <w:r>
        <w:rPr>
          <w:lang w:val="de-AT"/>
        </w:rPr>
        <w:t>26 Nov 2014</w:t>
      </w:r>
    </w:p>
    <w:p w:rsidR="006966CB" w:rsidRPr="00C93879" w:rsidRDefault="006966CB" w:rsidP="006966CB">
      <w:pPr>
        <w:rPr>
          <w:noProof/>
          <w:lang w:val="de-AT"/>
        </w:rPr>
      </w:pPr>
    </w:p>
    <w:tbl>
      <w:tblPr>
        <w:tblStyle w:val="Tabellenraster"/>
        <w:tblW w:w="0" w:type="auto"/>
        <w:tblLook w:val="04A0" w:firstRow="1" w:lastRow="0" w:firstColumn="1" w:lastColumn="0" w:noHBand="0" w:noVBand="1"/>
      </w:tblPr>
      <w:tblGrid>
        <w:gridCol w:w="850"/>
        <w:gridCol w:w="3969"/>
        <w:gridCol w:w="4252"/>
      </w:tblGrid>
      <w:tr w:rsidR="006966CB" w:rsidRPr="00181331" w:rsidTr="006D5962">
        <w:tc>
          <w:tcPr>
            <w:tcW w:w="850" w:type="dxa"/>
          </w:tcPr>
          <w:p w:rsidR="006966CB" w:rsidRPr="00BC0614" w:rsidRDefault="006966CB" w:rsidP="006E0BAA">
            <w:pPr>
              <w:rPr>
                <w:iCs/>
                <w:noProof/>
                <w:lang w:val="en-US"/>
              </w:rPr>
            </w:pPr>
            <w:r>
              <w:rPr>
                <w:iCs/>
                <w:noProof/>
                <w:lang w:val="en-US"/>
              </w:rPr>
              <w:t>0:0</w:t>
            </w:r>
            <w:r w:rsidR="006E0BAA">
              <w:rPr>
                <w:iCs/>
                <w:noProof/>
                <w:lang w:val="en-US"/>
              </w:rPr>
              <w:t>1</w:t>
            </w:r>
          </w:p>
        </w:tc>
        <w:tc>
          <w:tcPr>
            <w:tcW w:w="3969" w:type="dxa"/>
          </w:tcPr>
          <w:p w:rsidR="006966CB" w:rsidRPr="007F5DBD" w:rsidRDefault="009C0AE0" w:rsidP="006D5962">
            <w:pPr>
              <w:rPr>
                <w:iCs/>
                <w:noProof/>
                <w:lang w:val="en-US"/>
              </w:rPr>
            </w:pPr>
            <w:r>
              <w:rPr>
                <w:iCs/>
                <w:noProof/>
                <w:lang w:val="en-US"/>
              </w:rPr>
              <w:t>ˀawwali b-zimānāt al-awwali, ǧiddi mištahī-lu ḥurma, rḥamit ǧiddi Nazzāl.</w:t>
            </w:r>
          </w:p>
        </w:tc>
        <w:tc>
          <w:tcPr>
            <w:tcW w:w="4252" w:type="dxa"/>
          </w:tcPr>
          <w:p w:rsidR="006966CB" w:rsidRPr="00FE494D" w:rsidRDefault="006966CB" w:rsidP="006D5962">
            <w:pPr>
              <w:rPr>
                <w:lang w:val="en-US"/>
              </w:rPr>
            </w:pPr>
          </w:p>
        </w:tc>
      </w:tr>
      <w:tr w:rsidR="009C0AE0" w:rsidRPr="00181331" w:rsidTr="006D5962">
        <w:tc>
          <w:tcPr>
            <w:tcW w:w="850" w:type="dxa"/>
          </w:tcPr>
          <w:p w:rsidR="009C0AE0" w:rsidRDefault="009C0AE0" w:rsidP="006E0BAA">
            <w:pPr>
              <w:rPr>
                <w:iCs/>
                <w:noProof/>
                <w:lang w:val="en-US"/>
              </w:rPr>
            </w:pPr>
          </w:p>
        </w:tc>
        <w:tc>
          <w:tcPr>
            <w:tcW w:w="3969" w:type="dxa"/>
          </w:tcPr>
          <w:p w:rsidR="009C0AE0" w:rsidRDefault="009C0AE0" w:rsidP="006D5962">
            <w:pPr>
              <w:rPr>
                <w:iCs/>
                <w:noProof/>
                <w:lang w:val="en-US"/>
              </w:rPr>
            </w:pPr>
            <w:r>
              <w:rPr>
                <w:iCs/>
                <w:noProof/>
                <w:lang w:val="en-US"/>
              </w:rPr>
              <w:t xml:space="preserve">w ḥabbābti, rḥamit ḥabbābti rāˁit </w:t>
            </w:r>
            <w:r w:rsidRPr="009C0AE0">
              <w:rPr>
                <w:iCs/>
                <w:noProof/>
                <w:color w:val="00B050"/>
                <w:lang w:val="en-US"/>
              </w:rPr>
              <w:t>läššt</w:t>
            </w:r>
            <w:r>
              <w:rPr>
                <w:iCs/>
                <w:noProof/>
                <w:lang w:val="en-US"/>
              </w:rPr>
              <w:t xml:space="preserve">-in zēne w zēne w läšše w hāḏe </w:t>
            </w:r>
            <w:r w:rsidRPr="009C0AE0">
              <w:rPr>
                <w:iCs/>
                <w:noProof/>
                <w:color w:val="00B050"/>
                <w:lang w:val="en-US"/>
              </w:rPr>
              <w:t>nāšbit</w:t>
            </w:r>
            <w:r>
              <w:rPr>
                <w:iCs/>
                <w:noProof/>
                <w:lang w:val="en-US"/>
              </w:rPr>
              <w:t>-illu ḥurma</w:t>
            </w:r>
          </w:p>
        </w:tc>
        <w:tc>
          <w:tcPr>
            <w:tcW w:w="4252" w:type="dxa"/>
          </w:tcPr>
          <w:p w:rsidR="009C0AE0" w:rsidRPr="00FE494D" w:rsidRDefault="009C0AE0" w:rsidP="006D5962">
            <w:pPr>
              <w:rPr>
                <w:lang w:val="en-US"/>
              </w:rPr>
            </w:pPr>
          </w:p>
        </w:tc>
      </w:tr>
      <w:tr w:rsidR="009C0AE0" w:rsidRPr="00181331" w:rsidTr="006D5962">
        <w:tc>
          <w:tcPr>
            <w:tcW w:w="850" w:type="dxa"/>
          </w:tcPr>
          <w:p w:rsidR="009C0AE0" w:rsidRDefault="00252B44" w:rsidP="00252B44">
            <w:pPr>
              <w:rPr>
                <w:iCs/>
                <w:noProof/>
                <w:lang w:val="en-US"/>
              </w:rPr>
            </w:pPr>
            <w:r>
              <w:rPr>
                <w:iCs/>
                <w:noProof/>
                <w:lang w:val="en-US"/>
              </w:rPr>
              <w:t>0:22</w:t>
            </w:r>
          </w:p>
        </w:tc>
        <w:tc>
          <w:tcPr>
            <w:tcW w:w="3969" w:type="dxa"/>
          </w:tcPr>
          <w:p w:rsidR="009C0AE0" w:rsidRPr="00252B44" w:rsidRDefault="009C0AE0" w:rsidP="006D5962">
            <w:pPr>
              <w:rPr>
                <w:lang w:val="de-AT" w:bidi="ar-OM"/>
              </w:rPr>
            </w:pPr>
            <w:r>
              <w:rPr>
                <w:iCs/>
                <w:noProof/>
                <w:lang w:val="en-US"/>
              </w:rPr>
              <w:t>w gāyil “yā ḥurm</w:t>
            </w:r>
            <w:r w:rsidR="00252B44">
              <w:rPr>
                <w:iCs/>
                <w:noProof/>
                <w:lang w:val="en-US"/>
              </w:rPr>
              <w:t>a</w:t>
            </w:r>
            <w:r w:rsidR="00252B44">
              <w:t xml:space="preserve"> ˀarīd atiǧawwaz āni.” “ˀā w šnōn ᵊttiǧawwaz?” </w:t>
            </w:r>
            <w:r w:rsidR="00252B44">
              <w:rPr>
                <w:iCs/>
                <w:noProof/>
                <w:lang w:val="en-US"/>
              </w:rPr>
              <w:t>gāyil “ˀarīd atiǧawwaz.”</w:t>
            </w:r>
          </w:p>
        </w:tc>
        <w:tc>
          <w:tcPr>
            <w:tcW w:w="4252" w:type="dxa"/>
          </w:tcPr>
          <w:p w:rsidR="009C0AE0" w:rsidRPr="00FE494D" w:rsidRDefault="009C0AE0" w:rsidP="006D5962">
            <w:pPr>
              <w:rPr>
                <w:lang w:val="en-US"/>
              </w:rPr>
            </w:pPr>
          </w:p>
        </w:tc>
      </w:tr>
      <w:tr w:rsidR="00252B44" w:rsidRPr="00181331" w:rsidTr="006D5962">
        <w:tc>
          <w:tcPr>
            <w:tcW w:w="850" w:type="dxa"/>
          </w:tcPr>
          <w:p w:rsidR="00252B44" w:rsidRDefault="00252B44" w:rsidP="00252B44">
            <w:pPr>
              <w:rPr>
                <w:iCs/>
                <w:noProof/>
                <w:lang w:val="en-US"/>
              </w:rPr>
            </w:pPr>
          </w:p>
        </w:tc>
        <w:tc>
          <w:tcPr>
            <w:tcW w:w="3969" w:type="dxa"/>
          </w:tcPr>
          <w:p w:rsidR="00252B44" w:rsidRDefault="00252B44" w:rsidP="006D5962">
            <w:pPr>
              <w:rPr>
                <w:iCs/>
                <w:noProof/>
                <w:lang w:val="en-US"/>
              </w:rPr>
            </w:pPr>
            <w:r>
              <w:rPr>
                <w:iCs/>
                <w:noProof/>
                <w:lang w:val="en-US"/>
              </w:rPr>
              <w:t>hiyye zād al-ḥurmt an nāšbit-illu, ˀawwal māxḏe wāḥad ᵊzlime w ṣāyrī-lhe ṯalāṯe mn-az-zlime, wlēdēn w bnayye. ˀā mi-hnīye. w ḥāṭṭa hnīthe.</w:t>
            </w:r>
          </w:p>
        </w:tc>
        <w:tc>
          <w:tcPr>
            <w:tcW w:w="4252" w:type="dxa"/>
          </w:tcPr>
          <w:p w:rsidR="00252B44" w:rsidRPr="00FE494D" w:rsidRDefault="00252B44" w:rsidP="006D5962">
            <w:pPr>
              <w:rPr>
                <w:lang w:val="en-US"/>
              </w:rPr>
            </w:pPr>
          </w:p>
        </w:tc>
      </w:tr>
      <w:tr w:rsidR="00252B44" w:rsidRPr="00181331" w:rsidTr="006D5962">
        <w:tc>
          <w:tcPr>
            <w:tcW w:w="850" w:type="dxa"/>
          </w:tcPr>
          <w:p w:rsidR="00252B44" w:rsidRDefault="00252B44" w:rsidP="00252B44">
            <w:pPr>
              <w:rPr>
                <w:iCs/>
                <w:noProof/>
                <w:lang w:val="en-US"/>
              </w:rPr>
            </w:pPr>
            <w:r>
              <w:rPr>
                <w:iCs/>
                <w:noProof/>
                <w:lang w:val="en-US"/>
              </w:rPr>
              <w:t>0:42</w:t>
            </w:r>
          </w:p>
        </w:tc>
        <w:tc>
          <w:tcPr>
            <w:tcW w:w="3969" w:type="dxa"/>
          </w:tcPr>
          <w:p w:rsidR="00252B44" w:rsidRDefault="006D5962" w:rsidP="006D5962">
            <w:pPr>
              <w:rPr>
                <w:iCs/>
                <w:noProof/>
                <w:lang w:val="en-US"/>
              </w:rPr>
            </w:pPr>
            <w:r>
              <w:rPr>
                <w:iCs/>
                <w:noProof/>
                <w:lang w:val="en-US"/>
              </w:rPr>
              <w:t>šāyfe zād ǧiddi zād w ḥasīn w trīd gāyme trīd ǧiddi, ǧiddi yihni ˁinhe mā ˁād yxaḷaṣ ḥālu minha.</w:t>
            </w:r>
          </w:p>
        </w:tc>
        <w:tc>
          <w:tcPr>
            <w:tcW w:w="4252" w:type="dxa"/>
          </w:tcPr>
          <w:p w:rsidR="00252B44" w:rsidRPr="00FE494D" w:rsidRDefault="00252B44" w:rsidP="006D5962">
            <w:pPr>
              <w:rPr>
                <w:lang w:val="en-US"/>
              </w:rPr>
            </w:pPr>
          </w:p>
        </w:tc>
      </w:tr>
      <w:tr w:rsidR="006D5962" w:rsidRPr="00181331" w:rsidTr="006D5962">
        <w:tc>
          <w:tcPr>
            <w:tcW w:w="850" w:type="dxa"/>
          </w:tcPr>
          <w:p w:rsidR="006D5962" w:rsidRDefault="006D5962" w:rsidP="00252B44">
            <w:pPr>
              <w:rPr>
                <w:iCs/>
                <w:noProof/>
                <w:lang w:val="en-US"/>
              </w:rPr>
            </w:pPr>
          </w:p>
        </w:tc>
        <w:tc>
          <w:tcPr>
            <w:tcW w:w="3969" w:type="dxa"/>
          </w:tcPr>
          <w:p w:rsidR="006D5962" w:rsidRDefault="006D5962" w:rsidP="006D5962">
            <w:pPr>
              <w:rPr>
                <w:iCs/>
                <w:noProof/>
                <w:lang w:val="en-US"/>
              </w:rPr>
            </w:pPr>
            <w:r>
              <w:rPr>
                <w:iCs/>
                <w:noProof/>
                <w:lang w:val="en-US"/>
              </w:rPr>
              <w:t>ˀaha w gāyme ḥabbābti gāyle “yā ṣabūr, yā ˀaḷḷa</w:t>
            </w:r>
            <w:r w:rsidR="003728FF">
              <w:rPr>
                <w:iCs/>
                <w:noProof/>
                <w:lang w:val="en-US"/>
              </w:rPr>
              <w:t>, gāyil ˀarīd atiǧawwaz ᵊb-kēfič ᵊtrūḥīn ᵊb-kēfič ᵊtḏ̣allīn.”</w:t>
            </w:r>
          </w:p>
        </w:tc>
        <w:tc>
          <w:tcPr>
            <w:tcW w:w="4252" w:type="dxa"/>
          </w:tcPr>
          <w:p w:rsidR="006D5962" w:rsidRPr="00FE494D" w:rsidRDefault="006D5962"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gāyle “waḷḷa, ˀāni ma-xalli ˁəǧyāni ˀāni, wēlādi, sitt wēlād ᵊbnayytēn āni ma_xallīhum.”</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r>
              <w:rPr>
                <w:iCs/>
                <w:noProof/>
                <w:lang w:val="en-US"/>
              </w:rPr>
              <w:t>1:00</w:t>
            </w:r>
          </w:p>
        </w:tc>
        <w:tc>
          <w:tcPr>
            <w:tcW w:w="3969" w:type="dxa"/>
          </w:tcPr>
          <w:p w:rsidR="003728FF" w:rsidRDefault="003728FF" w:rsidP="003728FF">
            <w:pPr>
              <w:rPr>
                <w:iCs/>
                <w:noProof/>
                <w:lang w:val="en-US"/>
              </w:rPr>
            </w:pPr>
            <w:r>
              <w:rPr>
                <w:iCs/>
                <w:noProof/>
                <w:lang w:val="en-US"/>
              </w:rPr>
              <w:t>ˀāw gāyim w rāyiḥ w ǧiddi huwwa rāyiḥ ǧiddi ˀawwali yištaġil ǧawwa l-ḥākim, yištaġil b-at-Tasyūn.</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w ḥabbābti xaməstaˁaš kīlomatir hīčiḏ ᵊb-Šiddaw ᵊb-məṭraḥ ᵊmxallīhe ha-n-nōba māmin yoqṣuluq yaˁni māmin kullši.</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 xml:space="preserve">ḥabbābti tiǧi ǧǧīb as-siččīne w trūḥ wakt-in yiǧi ta-ngūl ymūt ǧaḥaš ymūt kidīš b-aǧ-ǧarye w-ᵊtrūḥ tāxḏu, </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w trūḥ ᵊǧǧarrdu ttinaggab min rīḥtu, rīḥit faṭīse.</w:t>
            </w:r>
          </w:p>
        </w:tc>
        <w:tc>
          <w:tcPr>
            <w:tcW w:w="4252" w:type="dxa"/>
          </w:tcPr>
          <w:p w:rsidR="003728FF" w:rsidRPr="00FE494D" w:rsidRDefault="003728FF" w:rsidP="006D5962">
            <w:pPr>
              <w:rPr>
                <w:lang w:val="en-US"/>
              </w:rPr>
            </w:pPr>
          </w:p>
        </w:tc>
      </w:tr>
      <w:tr w:rsidR="00EB5304" w:rsidRPr="00181331" w:rsidTr="006D5962">
        <w:tc>
          <w:tcPr>
            <w:tcW w:w="850" w:type="dxa"/>
          </w:tcPr>
          <w:p w:rsidR="00EB5304" w:rsidRDefault="00EB5304" w:rsidP="00252B44">
            <w:pPr>
              <w:rPr>
                <w:iCs/>
                <w:noProof/>
                <w:lang w:val="en-US"/>
              </w:rPr>
            </w:pPr>
            <w:r>
              <w:rPr>
                <w:iCs/>
                <w:noProof/>
                <w:lang w:val="en-US"/>
              </w:rPr>
              <w:t>1:30</w:t>
            </w:r>
          </w:p>
        </w:tc>
        <w:tc>
          <w:tcPr>
            <w:tcW w:w="3969" w:type="dxa"/>
          </w:tcPr>
          <w:p w:rsidR="00EB5304" w:rsidRDefault="00EB5304" w:rsidP="006D5962">
            <w:pPr>
              <w:rPr>
                <w:iCs/>
                <w:noProof/>
                <w:lang w:val="en-US"/>
              </w:rPr>
            </w:pPr>
            <w:r>
              <w:rPr>
                <w:iCs/>
                <w:noProof/>
                <w:lang w:val="en-US"/>
              </w:rPr>
              <w:t>ygūlūn b-ᵊflān məṭraḥ mayyit ǧaḥaš ᵊtrūḥ ᵊttinaggab w tugḏ̣ub as-siččīne w-ᵊǧǧarrid təṣlax aǧ-ǧaḥaš.</w:t>
            </w:r>
          </w:p>
        </w:tc>
        <w:tc>
          <w:tcPr>
            <w:tcW w:w="4252" w:type="dxa"/>
          </w:tcPr>
          <w:p w:rsidR="00EB5304" w:rsidRPr="00FE494D" w:rsidRDefault="00EB5304" w:rsidP="006D5962">
            <w:pPr>
              <w:rPr>
                <w:lang w:val="en-US"/>
              </w:rPr>
            </w:pPr>
          </w:p>
        </w:tc>
      </w:tr>
      <w:tr w:rsidR="00EB5304" w:rsidRPr="00181331" w:rsidTr="006D5962">
        <w:tc>
          <w:tcPr>
            <w:tcW w:w="850" w:type="dxa"/>
          </w:tcPr>
          <w:p w:rsidR="00EB5304" w:rsidRDefault="00EB5304" w:rsidP="00252B44">
            <w:pPr>
              <w:rPr>
                <w:iCs/>
                <w:noProof/>
                <w:lang w:val="en-US"/>
              </w:rPr>
            </w:pPr>
          </w:p>
        </w:tc>
        <w:tc>
          <w:tcPr>
            <w:tcW w:w="3969" w:type="dxa"/>
          </w:tcPr>
          <w:p w:rsidR="00EB5304" w:rsidRPr="00812955" w:rsidRDefault="00812955" w:rsidP="006D5962">
            <w:pPr>
              <w:rPr>
                <w:lang w:val="de-AT" w:bidi="ar-OM"/>
              </w:rPr>
            </w:pPr>
            <w:r>
              <w:rPr>
                <w:iCs/>
                <w:noProof/>
                <w:lang w:val="en-US"/>
              </w:rPr>
              <w:t xml:space="preserve">w-ᵊǧǧīb tāxuḏ halgadd miliḥ ᵊb-sāgithe wakt-inhe trūḥ </w:t>
            </w:r>
            <w:r>
              <w:t>ᵊttušš ˁalē miliḥ w-ᵊttušš ˁalē ṭaḥīn w-ᵊtšurru ˁa-t-tēl w tbīˁu.</w:t>
            </w:r>
          </w:p>
        </w:tc>
        <w:tc>
          <w:tcPr>
            <w:tcW w:w="4252" w:type="dxa"/>
          </w:tcPr>
          <w:p w:rsidR="00EB5304" w:rsidRPr="00FE494D" w:rsidRDefault="00EB5304" w:rsidP="006D5962">
            <w:pPr>
              <w:rPr>
                <w:lang w:val="en-US"/>
              </w:rPr>
            </w:pPr>
          </w:p>
        </w:tc>
      </w:tr>
      <w:tr w:rsidR="00812955" w:rsidRPr="00181331" w:rsidTr="006D5962">
        <w:tc>
          <w:tcPr>
            <w:tcW w:w="850" w:type="dxa"/>
          </w:tcPr>
          <w:p w:rsidR="00812955" w:rsidRDefault="00812955" w:rsidP="00252B44">
            <w:pPr>
              <w:rPr>
                <w:iCs/>
                <w:noProof/>
                <w:lang w:val="en-US"/>
              </w:rPr>
            </w:pPr>
          </w:p>
        </w:tc>
        <w:tc>
          <w:tcPr>
            <w:tcW w:w="3969" w:type="dxa"/>
          </w:tcPr>
          <w:p w:rsidR="00812955" w:rsidRDefault="00EA424A" w:rsidP="006D5962">
            <w:pPr>
              <w:rPr>
                <w:iCs/>
                <w:noProof/>
                <w:lang w:val="en-US"/>
              </w:rPr>
            </w:pPr>
            <w:r>
              <w:rPr>
                <w:iCs/>
                <w:noProof/>
                <w:lang w:val="en-US"/>
              </w:rPr>
              <w:t>hāḏa šuġul masläkhe yaˁni māmin, ha-n-nōb māmin yigaˁūn waktin yigaˁūn waǧˁānīn wēlādhe m-al-fagir māmin.</w:t>
            </w:r>
          </w:p>
        </w:tc>
        <w:tc>
          <w:tcPr>
            <w:tcW w:w="4252" w:type="dxa"/>
          </w:tcPr>
          <w:p w:rsidR="00812955" w:rsidRPr="00FE494D" w:rsidRDefault="00812955" w:rsidP="006D5962">
            <w:pPr>
              <w:rPr>
                <w:lang w:val="en-US"/>
              </w:rPr>
            </w:pPr>
          </w:p>
        </w:tc>
      </w:tr>
      <w:tr w:rsidR="00EA424A" w:rsidRPr="00181331" w:rsidTr="006D5962">
        <w:tc>
          <w:tcPr>
            <w:tcW w:w="850" w:type="dxa"/>
          </w:tcPr>
          <w:p w:rsidR="00EA424A" w:rsidRDefault="00EA424A" w:rsidP="00252B44">
            <w:pPr>
              <w:rPr>
                <w:iCs/>
                <w:noProof/>
                <w:lang w:val="en-US"/>
              </w:rPr>
            </w:pPr>
          </w:p>
        </w:tc>
        <w:tc>
          <w:tcPr>
            <w:tcW w:w="3969" w:type="dxa"/>
          </w:tcPr>
          <w:p w:rsidR="00EA424A" w:rsidRDefault="00EA424A" w:rsidP="000D3A49">
            <w:pPr>
              <w:rPr>
                <w:iCs/>
                <w:noProof/>
                <w:lang w:val="en-US"/>
              </w:rPr>
            </w:pPr>
            <w:r>
              <w:rPr>
                <w:iCs/>
                <w:noProof/>
                <w:lang w:val="en-US"/>
              </w:rPr>
              <w:t xml:space="preserve">waktin yigaˁūn </w:t>
            </w:r>
            <w:r w:rsidR="000D3A49">
              <w:rPr>
                <w:iCs/>
                <w:noProof/>
                <w:lang w:val="en-US"/>
              </w:rPr>
              <w:t xml:space="preserve">wēlādhe </w:t>
            </w:r>
            <w:r>
              <w:rPr>
                <w:iCs/>
                <w:noProof/>
                <w:lang w:val="en-US"/>
              </w:rPr>
              <w:t>waǧˁān</w:t>
            </w:r>
            <w:r w:rsidR="000D3A49">
              <w:rPr>
                <w:iCs/>
                <w:noProof/>
                <w:lang w:val="en-US"/>
              </w:rPr>
              <w:t>īn ᵊddawwir ysāwūn ydawwrūn tā š-šḥame ydawwrūnhe.</w:t>
            </w:r>
          </w:p>
        </w:tc>
        <w:tc>
          <w:tcPr>
            <w:tcW w:w="4252" w:type="dxa"/>
          </w:tcPr>
          <w:p w:rsidR="00EA424A" w:rsidRPr="00FE494D" w:rsidRDefault="00EA424A"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Default="000D3A49" w:rsidP="000D3A49">
            <w:pPr>
              <w:rPr>
                <w:iCs/>
                <w:noProof/>
                <w:lang w:val="en-US"/>
              </w:rPr>
            </w:pPr>
            <w:r>
              <w:rPr>
                <w:iCs/>
                <w:noProof/>
                <w:lang w:val="en-US"/>
              </w:rPr>
              <w:t xml:space="preserve">nahāṛ ummi ǧāye hiyye w rḥamit xāli Maḥmūd rāyḥe ˁala mart abūha ˁād huwwa mitǧawwiz ǧiddi, </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Pr="000D3A49" w:rsidRDefault="000D3A49" w:rsidP="000D3A49">
            <w:pPr>
              <w:rPr>
                <w:iCs/>
                <w:noProof/>
                <w:lang w:val="de-AT" w:bidi="ar-OM"/>
              </w:rPr>
            </w:pPr>
            <w:r>
              <w:rPr>
                <w:iCs/>
                <w:noProof/>
                <w:lang w:val="en-US"/>
              </w:rPr>
              <w:t xml:space="preserve">w ǧāy yxāfūn wāgfīn [huwwa] hī ˀummi b-gadd ta-ngūl, xāli Maḥmūd ᵊb-gadd ᵊhnīye b-gadd Fārūq w-ummi </w:t>
            </w:r>
            <w:r>
              <w:rPr>
                <w:iCs/>
                <w:noProof/>
                <w:lang w:val="de-AT" w:bidi="ar-OM"/>
              </w:rPr>
              <w:t>ˀakbar minnu w b-gadd ta-ngūl ᵊhnīye b-gadd Fāṭōše.</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r>
              <w:rPr>
                <w:iCs/>
                <w:noProof/>
                <w:lang w:val="en-US"/>
              </w:rPr>
              <w:t>2:19</w:t>
            </w:r>
          </w:p>
        </w:tc>
        <w:tc>
          <w:tcPr>
            <w:tcW w:w="3969" w:type="dxa"/>
          </w:tcPr>
          <w:p w:rsidR="000D3A49" w:rsidRDefault="000D3A49" w:rsidP="000D3A49">
            <w:pPr>
              <w:rPr>
                <w:iCs/>
                <w:noProof/>
                <w:lang w:val="en-US"/>
              </w:rPr>
            </w:pPr>
            <w:r>
              <w:rPr>
                <w:iCs/>
                <w:noProof/>
                <w:lang w:val="en-US"/>
              </w:rPr>
              <w:t xml:space="preserve">w yxāfūn kull-min wāḥad wāḥad ydizz wāḥad ygūl inte rūḥ! </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Default="000D3A49" w:rsidP="000D3A49">
            <w:pPr>
              <w:rPr>
                <w:iCs/>
                <w:noProof/>
                <w:lang w:val="en-US"/>
              </w:rPr>
            </w:pPr>
            <w:r>
              <w:rPr>
                <w:iCs/>
                <w:noProof/>
                <w:lang w:val="en-US"/>
              </w:rPr>
              <w:t>yigafūn min biˁīd hīčiḏ yigafūn yitnūn abūhum. balči ˀabūhum yiṭluˁ mn-al-bēt yrūḥ ˁa-ṣ-ṣalā.</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r>
              <w:rPr>
                <w:iCs/>
                <w:noProof/>
                <w:lang w:val="en-US"/>
              </w:rPr>
              <w:t>2:28</w:t>
            </w:r>
          </w:p>
        </w:tc>
        <w:tc>
          <w:tcPr>
            <w:tcW w:w="3969" w:type="dxa"/>
          </w:tcPr>
          <w:p w:rsidR="000D3A49" w:rsidRDefault="002721A7" w:rsidP="000D3A49">
            <w:pPr>
              <w:rPr>
                <w:iCs/>
                <w:noProof/>
                <w:lang w:val="en-US"/>
              </w:rPr>
            </w:pPr>
            <w:r>
              <w:rPr>
                <w:iCs/>
                <w:noProof/>
                <w:lang w:val="en-US"/>
              </w:rPr>
              <w:t>ta-ygūlūn “yāba ˀaxūne waǧˁān, ˀuxḏ-inne šaḥam ta-nsāwi hnīye, ta-nsāwi tibrīǧe.</w:t>
            </w:r>
          </w:p>
        </w:tc>
        <w:tc>
          <w:tcPr>
            <w:tcW w:w="4252" w:type="dxa"/>
          </w:tcPr>
          <w:p w:rsidR="000D3A49" w:rsidRPr="00FE494D" w:rsidRDefault="000D3A49"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ˀaxūna waǧˁān mazqūm ta-yrūḥ innu al-barid”, mā-yǧarrb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 xml:space="preserve">kullmin ygūl “wal inte rūḥ!” haḏāk ygūl “lā, ˀinte rūḥ!” hāḏi nisēt agūlhe, </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w ygūl yitnūnu ta-yrīd yuṭluˁ m-aǧ-ǧāmiˁ, balči yiṭluˁ m-aǧ-ǧāmiˁ yiǧi, yiṭluˁ min bētu mā-yǧarrb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yrūḥūn min mart abūhum ˁa-l-bēt, ygūl w demek mihnīn ˁād māxḏīn ᵊhnīthum w rāyḥīn, māxḏīn ǧisārithum,</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w rāyḥīn dāggīn al-bāb. w hiyye fākka l-bāb “ᵊšbīkum? ˁalē ǧītu? ši-trīdūn?” waktin fākka l-bāb.</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ˀummkum darrabatkum? ši-trīdūn?” gāyil. ha ha waḷḷa yxāf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r>
              <w:rPr>
                <w:iCs/>
                <w:noProof/>
                <w:lang w:val="en-US"/>
              </w:rPr>
              <w:t>3:06</w:t>
            </w:r>
          </w:p>
        </w:tc>
        <w:tc>
          <w:tcPr>
            <w:tcW w:w="3969" w:type="dxa"/>
          </w:tcPr>
          <w:p w:rsidR="00BE1513" w:rsidRDefault="00BE1513" w:rsidP="00BE1513">
            <w:pPr>
              <w:rPr>
                <w:iCs/>
                <w:noProof/>
                <w:lang w:val="en-US"/>
              </w:rPr>
            </w:pPr>
            <w:r>
              <w:rPr>
                <w:iCs/>
                <w:noProof/>
                <w:lang w:val="en-US"/>
              </w:rPr>
              <w:t>ˀummne darrabtne waḷḷa, ˀummne darrabtne waḷḷa, ᵊhnīye, ˀaxūne ˀAḥmad mū ˁādil, ˀummne darrabtne.”</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BE1513">
            <w:pPr>
              <w:rPr>
                <w:iCs/>
                <w:noProof/>
                <w:lang w:val="en-US"/>
              </w:rPr>
            </w:pPr>
            <w:r>
              <w:rPr>
                <w:iCs/>
                <w:noProof/>
                <w:lang w:val="en-US"/>
              </w:rPr>
              <w:t>mā-yˁarfūn ysōlfūn aṯnēnāthum. ta-ngūl ᵊlsānhum mihni hā min xōfhum minhe, ˀē.</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4D2C3D" w:rsidP="00BE1513">
            <w:pPr>
              <w:rPr>
                <w:iCs/>
                <w:noProof/>
                <w:lang w:val="en-US"/>
              </w:rPr>
            </w:pPr>
            <w:r>
              <w:rPr>
                <w:iCs/>
                <w:noProof/>
                <w:lang w:val="en-US"/>
              </w:rPr>
              <w:t>wāgfe ˁa-l-bāb w hiyye, samra w sōde hīčiḏ ᵊhnīye šēne txawwif.</w:t>
            </w:r>
          </w:p>
        </w:tc>
        <w:tc>
          <w:tcPr>
            <w:tcW w:w="4252" w:type="dxa"/>
          </w:tcPr>
          <w:p w:rsidR="00BE1513" w:rsidRPr="00FE494D" w:rsidRDefault="00BE1513" w:rsidP="006D5962">
            <w:pPr>
              <w:rPr>
                <w:lang w:val="en-US"/>
              </w:rPr>
            </w:pPr>
          </w:p>
        </w:tc>
      </w:tr>
      <w:tr w:rsidR="004D2C3D" w:rsidRPr="00181331" w:rsidTr="006D5962">
        <w:tc>
          <w:tcPr>
            <w:tcW w:w="850" w:type="dxa"/>
          </w:tcPr>
          <w:p w:rsidR="004D2C3D" w:rsidRDefault="004D2C3D" w:rsidP="00252B44">
            <w:pPr>
              <w:rPr>
                <w:iCs/>
                <w:noProof/>
                <w:lang w:val="en-US"/>
              </w:rPr>
            </w:pPr>
          </w:p>
        </w:tc>
        <w:tc>
          <w:tcPr>
            <w:tcW w:w="3969" w:type="dxa"/>
          </w:tcPr>
          <w:p w:rsidR="004D2C3D" w:rsidRPr="00E72007" w:rsidRDefault="004D2C3D" w:rsidP="00BE1513">
            <w:pPr>
              <w:rPr>
                <w:lang w:val="de-AT" w:bidi="ar-OM"/>
              </w:rPr>
            </w:pPr>
            <w:r>
              <w:rPr>
                <w:iCs/>
                <w:noProof/>
                <w:lang w:val="en-US"/>
              </w:rPr>
              <w:t xml:space="preserve">“ˀummne hnīye darrabtne nrīd ᵊhnīye gilne bälči </w:t>
            </w:r>
            <w:r w:rsidR="00BB6081">
              <w:rPr>
                <w:iCs/>
                <w:noProof/>
                <w:lang w:val="en-US"/>
              </w:rPr>
              <w:t>ˀabūne yāxḏ-inne šaḥam, ᵊrrīd guṭmut šaḥam,</w:t>
            </w:r>
          </w:p>
        </w:tc>
        <w:tc>
          <w:tcPr>
            <w:tcW w:w="4252" w:type="dxa"/>
          </w:tcPr>
          <w:p w:rsidR="004D2C3D" w:rsidRPr="00FE494D" w:rsidRDefault="004D2C3D" w:rsidP="006D5962">
            <w:pPr>
              <w:rPr>
                <w:lang w:val="en-US"/>
              </w:rPr>
            </w:pPr>
          </w:p>
        </w:tc>
      </w:tr>
      <w:tr w:rsidR="00BB6081" w:rsidRPr="00181331" w:rsidTr="006D5962">
        <w:tc>
          <w:tcPr>
            <w:tcW w:w="850" w:type="dxa"/>
          </w:tcPr>
          <w:p w:rsidR="00BB6081" w:rsidRDefault="00BB6081" w:rsidP="00252B44">
            <w:pPr>
              <w:rPr>
                <w:iCs/>
                <w:noProof/>
                <w:lang w:val="en-US"/>
              </w:rPr>
            </w:pPr>
          </w:p>
        </w:tc>
        <w:tc>
          <w:tcPr>
            <w:tcW w:w="3969" w:type="dxa"/>
          </w:tcPr>
          <w:p w:rsidR="00BB6081" w:rsidRDefault="00BB6081" w:rsidP="00BE1513">
            <w:pPr>
              <w:rPr>
                <w:iCs/>
                <w:noProof/>
                <w:lang w:val="en-US"/>
              </w:rPr>
            </w:pPr>
            <w:r>
              <w:rPr>
                <w:iCs/>
                <w:noProof/>
                <w:lang w:val="en-US"/>
              </w:rPr>
              <w:t>ˀaxūne mū ˁādil ta-nsāwi tibrīǧe bälči yhawwid.”</w:t>
            </w:r>
          </w:p>
        </w:tc>
        <w:tc>
          <w:tcPr>
            <w:tcW w:w="4252" w:type="dxa"/>
          </w:tcPr>
          <w:p w:rsidR="00BB6081" w:rsidRPr="00FE494D" w:rsidRDefault="00BB6081" w:rsidP="006D5962">
            <w:pPr>
              <w:rPr>
                <w:lang w:val="en-US"/>
              </w:rPr>
            </w:pPr>
          </w:p>
        </w:tc>
      </w:tr>
      <w:tr w:rsidR="00BB6081" w:rsidRPr="00181331" w:rsidTr="006D5962">
        <w:tc>
          <w:tcPr>
            <w:tcW w:w="850" w:type="dxa"/>
          </w:tcPr>
          <w:p w:rsidR="00BB6081" w:rsidRDefault="00BB6081" w:rsidP="00252B44">
            <w:pPr>
              <w:rPr>
                <w:iCs/>
                <w:noProof/>
                <w:lang w:val="en-US"/>
              </w:rPr>
            </w:pPr>
          </w:p>
        </w:tc>
        <w:tc>
          <w:tcPr>
            <w:tcW w:w="3969" w:type="dxa"/>
          </w:tcPr>
          <w:p w:rsidR="00BB6081" w:rsidRDefault="00F805F0" w:rsidP="00BE1513">
            <w:pPr>
              <w:rPr>
                <w:iCs/>
                <w:noProof/>
                <w:lang w:val="en-US"/>
              </w:rPr>
            </w:pPr>
            <w:r>
              <w:rPr>
                <w:iCs/>
                <w:noProof/>
                <w:lang w:val="en-US"/>
              </w:rPr>
              <w:t>“ˀaha bälči ˀummkum darrabatkum” w ṭāliˁ ˁād gāyil “ᵊšbīč? ši-trīdīn m-al-ˁəǧyān?”</w:t>
            </w:r>
          </w:p>
        </w:tc>
        <w:tc>
          <w:tcPr>
            <w:tcW w:w="4252" w:type="dxa"/>
          </w:tcPr>
          <w:p w:rsidR="00BB6081" w:rsidRPr="00FE494D" w:rsidRDefault="00BB6081"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BE1513">
            <w:pPr>
              <w:rPr>
                <w:iCs/>
                <w:noProof/>
                <w:lang w:val="en-US"/>
              </w:rPr>
            </w:pPr>
            <w:r>
              <w:rPr>
                <w:iCs/>
                <w:noProof/>
                <w:lang w:val="en-US"/>
              </w:rPr>
              <w:t>ṭāliˁ ˁād ǧiddi gāyil “taˁālu!” w gāyme ttigaḏ̣ḏ̣am al-ḥurme ˁalēhum.</w:t>
            </w:r>
          </w:p>
        </w:tc>
        <w:tc>
          <w:tcPr>
            <w:tcW w:w="4252" w:type="dxa"/>
          </w:tcPr>
          <w:p w:rsidR="00F805F0" w:rsidRPr="00FE494D" w:rsidRDefault="00F805F0"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BE1513">
            <w:pPr>
              <w:rPr>
                <w:iCs/>
                <w:noProof/>
                <w:lang w:val="en-US"/>
              </w:rPr>
            </w:pPr>
            <w:r>
              <w:rPr>
                <w:iCs/>
                <w:noProof/>
                <w:lang w:val="en-US"/>
              </w:rPr>
              <w:t>hū mū miṣṣannṭ-ilhe huwwa zādēne guṭma nafsu hnīye faqīr zād, faqīr w gāyim yimši.</w:t>
            </w:r>
          </w:p>
        </w:tc>
        <w:tc>
          <w:tcPr>
            <w:tcW w:w="4252" w:type="dxa"/>
          </w:tcPr>
          <w:p w:rsidR="00F805F0" w:rsidRPr="00FE494D" w:rsidRDefault="00F805F0"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203A5B">
            <w:pPr>
              <w:rPr>
                <w:iCs/>
                <w:noProof/>
                <w:lang w:val="en-US"/>
              </w:rPr>
            </w:pPr>
            <w:r>
              <w:rPr>
                <w:iCs/>
                <w:noProof/>
                <w:lang w:val="en-US"/>
              </w:rPr>
              <w:t>ˀal-ˁəǧyān z</w:t>
            </w:r>
            <w:r w:rsidR="004D1EFA">
              <w:rPr>
                <w:iCs/>
                <w:noProof/>
                <w:lang w:val="en-US"/>
              </w:rPr>
              <w:t>ād yimšūn waṛā w ǧāybīn ˁād māxḏīnhum šūše ˁād ta-yāxḏūn q</w:t>
            </w:r>
            <w:r w:rsidR="00203A5B">
              <w:rPr>
                <w:iCs/>
                <w:noProof/>
                <w:lang w:val="en-US"/>
              </w:rPr>
              <w:t>a</w:t>
            </w:r>
            <w:r w:rsidR="004D1EFA">
              <w:rPr>
                <w:iCs/>
                <w:noProof/>
                <w:lang w:val="en-US"/>
              </w:rPr>
              <w:t>zyāg.</w:t>
            </w:r>
          </w:p>
          <w:p w:rsidR="004D1EFA" w:rsidRDefault="004D1EFA" w:rsidP="00BE1513">
            <w:pPr>
              <w:rPr>
                <w:iCs/>
                <w:noProof/>
                <w:lang w:val="en-US"/>
              </w:rPr>
            </w:pPr>
            <w:r>
              <w:rPr>
                <w:iCs/>
                <w:noProof/>
                <w:lang w:val="en-US"/>
              </w:rPr>
              <w:t>ˀawwali ygūl māmin, ˀas-sirǧe māmin, yiˁilǧūn hīčiḏ ygūl miṯil al… ygūlū-lhe srāǧ. yḥuṭṭūn miṯil at-tnike bīhe srāǧ.</w:t>
            </w:r>
          </w:p>
        </w:tc>
        <w:tc>
          <w:tcPr>
            <w:tcW w:w="4252" w:type="dxa"/>
          </w:tcPr>
          <w:p w:rsidR="00F805F0" w:rsidRPr="00FE494D" w:rsidRDefault="00F805F0"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yiˁilǧūn miššān as-srāǧ zād gāyil yrīd hīčiḏ ᵊhnīye yrīd miššān yrīd ta-tištarī-nne hnīye qazyāg.</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w gāyim ˁād rḥamit ta-ngūl hiyye ˁād uxḏi ˀaš-šūše min īd al-ˁəǧyān, mū rāydīn humma q-qazyāg?</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ˀuxḏi ˀaš-šūše min īd al-ˁəǧyān w-uhbuṭi rḥamit ǧiddi ˁal-īdu. w ḥitt kāšme ˀīdu!</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r>
              <w:rPr>
                <w:iCs/>
                <w:noProof/>
                <w:lang w:val="en-US"/>
              </w:rPr>
              <w:t>4:18</w:t>
            </w:r>
          </w:p>
        </w:tc>
        <w:tc>
          <w:tcPr>
            <w:tcW w:w="3969" w:type="dxa"/>
          </w:tcPr>
          <w:p w:rsidR="00203A5B" w:rsidRDefault="00203A5B" w:rsidP="00203A5B">
            <w:pPr>
              <w:rPr>
                <w:iCs/>
                <w:noProof/>
                <w:lang w:val="en-US"/>
              </w:rPr>
            </w:pPr>
            <w:r>
              <w:rPr>
                <w:iCs/>
                <w:noProof/>
                <w:lang w:val="en-US"/>
              </w:rPr>
              <w:t xml:space="preserve">hiyye ˀal-ˁaǧūz hāḏi, ˀahā mihni ˀīdu w māxiḏ ˁəǧyānu w rāyiḥ, rāyiḥ ˁād lummun gāḏ̣ib lāgī-lhum šūše </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w ḥāṭṭ-ilhum w gāḏ̣ib ˁād qazyāg w rāyiḥ mištarī-lhum m-al-gaṣṣāb hīčiḏ ᵊšḥamāt, iç yağı minṭīhum mdarribhum gāyil “rūḥu!”</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miṯil Fārūq w Faṭṭaw humma zqār. ˀaw rāyḥīn ˁād w hiyye msāwīye ˁalē mihmītu ˀal-ˁaǧūz msāwi ˁalē šī, yā maˁāḏ aḷḷa!</w:t>
            </w:r>
          </w:p>
        </w:tc>
        <w:tc>
          <w:tcPr>
            <w:tcW w:w="4252" w:type="dxa"/>
          </w:tcPr>
          <w:p w:rsidR="00203A5B" w:rsidRPr="00FE494D" w:rsidRDefault="00203A5B" w:rsidP="006D5962">
            <w:pPr>
              <w:rPr>
                <w:lang w:val="en-US"/>
              </w:rPr>
            </w:pPr>
          </w:p>
        </w:tc>
      </w:tr>
      <w:tr w:rsidR="00C60CEF" w:rsidRPr="00181331" w:rsidTr="006D5962">
        <w:tc>
          <w:tcPr>
            <w:tcW w:w="850" w:type="dxa"/>
          </w:tcPr>
          <w:p w:rsidR="00C60CEF" w:rsidRDefault="00C60CEF" w:rsidP="00252B44">
            <w:pPr>
              <w:rPr>
                <w:iCs/>
                <w:noProof/>
                <w:lang w:val="en-US"/>
              </w:rPr>
            </w:pPr>
          </w:p>
        </w:tc>
        <w:tc>
          <w:tcPr>
            <w:tcW w:w="3969" w:type="dxa"/>
          </w:tcPr>
          <w:p w:rsidR="00C60CEF" w:rsidRDefault="00C60CEF" w:rsidP="00203A5B">
            <w:pPr>
              <w:rPr>
                <w:iCs/>
                <w:noProof/>
                <w:lang w:val="en-US"/>
              </w:rPr>
            </w:pPr>
            <w:r>
              <w:rPr>
                <w:iCs/>
                <w:noProof/>
                <w:lang w:val="en-US"/>
              </w:rPr>
              <w:t>ˁugub ˁād ta-ngūl ᵊmsōlfīn ˁād l-ummhum waktin rāyḥīn ˁād ummi w xāli w gāylīn hīčiḏ w hīčiḏ ṣār.</w:t>
            </w:r>
          </w:p>
        </w:tc>
        <w:tc>
          <w:tcPr>
            <w:tcW w:w="4252" w:type="dxa"/>
          </w:tcPr>
          <w:p w:rsidR="00C60CEF" w:rsidRPr="00FE494D" w:rsidRDefault="00C60CEF"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pPr>
              <w:rPr>
                <w:iCs/>
                <w:noProof/>
                <w:lang w:val="en-US"/>
              </w:rPr>
            </w:pPr>
            <w:r>
              <w:rPr>
                <w:iCs/>
                <w:noProof/>
                <w:lang w:val="en-US"/>
              </w:rPr>
              <w:t xml:space="preserve">xāli ˁād wāḥad guṭma ˀakbar ač-čibīr yaˁni ˀal-bičir yiǧi yištaqil min il… Šiddaw ˁala ˀAqčakale </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pPr>
              <w:rPr>
                <w:iCs/>
                <w:noProof/>
                <w:lang w:val="en-US"/>
              </w:rPr>
            </w:pPr>
            <w:r>
              <w:rPr>
                <w:iCs/>
                <w:noProof/>
                <w:lang w:val="en-US"/>
              </w:rPr>
              <w:t>ˀawwali ˀiḥne ˀal-ūfīs yḥuṭṭūn bī ˀal-ḥunṭa, yḥuṭṭūn bī ˀal-ḥunṭa,</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r>
              <w:rPr>
                <w:iCs/>
                <w:noProof/>
                <w:lang w:val="en-US"/>
              </w:rPr>
              <w:t>5:00</w:t>
            </w:r>
          </w:p>
        </w:tc>
        <w:tc>
          <w:tcPr>
            <w:tcW w:w="3969" w:type="dxa"/>
          </w:tcPr>
          <w:p w:rsidR="000C0C23" w:rsidRPr="000C0C23" w:rsidRDefault="000C0C23" w:rsidP="00203A5B">
            <w:pPr>
              <w:rPr>
                <w:rtl/>
                <w:lang w:val="de-AT" w:bidi="ar-OM"/>
              </w:rPr>
            </w:pPr>
            <w:r>
              <w:t>ˀawwali ˀal-ḥunṭa ṣīlow al-ḥukūma tāxuḏ mn-an-nās, w-al-ḥukūma š-ᵊssāwi bī?</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ᵊddummu ǧawwa l-gāˁ yrūḥ ˁād xāli zqayyir lissaˁu yištaqil ˁād b-al-ḥunṭa ta-yǧīb l-axūtu.</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wakt-innu yiǧi min qādi yitni yitni ˀal-ˁaskar ta-ykubbūn al-ˁēš, ˁugub-ma ytaˁaššūn al-ˁaskar.</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 xml:space="preserve">yfūt min yam al-ᵊḥdūd, yšūf al-ˁaskar ˁād ta-ykubbūn al-qazawāne, ykubbūn al-ˁēš yiǧi ˁād yguff al-… </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hīčiḏ min fōg al-ˁēš w yšīl ˁad min gaḷb al-ˁēš yḥuṭṭ ᵊb-šugbānu w yǧīb l-axūtu.</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4434CA" w:rsidP="00203A5B">
            <w:r>
              <w:t>yǧīb ˁād w ykubb-ulhum ˁād w ygūl ygūmūn yāklūn miṯil aṣ-ṣuwāṣi ha-š-šäkle.</w:t>
            </w:r>
          </w:p>
        </w:tc>
        <w:tc>
          <w:tcPr>
            <w:tcW w:w="4252" w:type="dxa"/>
          </w:tcPr>
          <w:p w:rsidR="000C0C23" w:rsidRPr="00FE494D" w:rsidRDefault="000C0C23" w:rsidP="006D5962">
            <w:pPr>
              <w:rPr>
                <w:lang w:val="en-US"/>
              </w:rPr>
            </w:pPr>
          </w:p>
        </w:tc>
      </w:tr>
      <w:tr w:rsidR="004434CA" w:rsidRPr="00181331" w:rsidTr="006D5962">
        <w:tc>
          <w:tcPr>
            <w:tcW w:w="850" w:type="dxa"/>
          </w:tcPr>
          <w:p w:rsidR="004434CA" w:rsidRDefault="004434CA" w:rsidP="00252B44">
            <w:pPr>
              <w:rPr>
                <w:iCs/>
                <w:noProof/>
                <w:lang w:val="en-US"/>
              </w:rPr>
            </w:pPr>
          </w:p>
        </w:tc>
        <w:tc>
          <w:tcPr>
            <w:tcW w:w="3969" w:type="dxa"/>
          </w:tcPr>
          <w:p w:rsidR="004434CA" w:rsidRDefault="004434CA" w:rsidP="00203A5B">
            <w:r>
              <w:t xml:space="preserve">ˀaha w hīčiḏ ˁāyšīn ha-š-šäkle ˁāyšīn yaˁni lummun samˁān bīhum rḥamit ǧiddi, samˁān bīhum </w:t>
            </w:r>
            <w:r w:rsidR="00F308AD">
              <w:t>āni rḥamit ǧiddi</w:t>
            </w:r>
          </w:p>
        </w:tc>
        <w:tc>
          <w:tcPr>
            <w:tcW w:w="4252" w:type="dxa"/>
          </w:tcPr>
          <w:p w:rsidR="004434CA" w:rsidRPr="00FE494D" w:rsidRDefault="004434CA"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ˀabūye wḥayyid, gāyil hāḏi madām-in az-zlime ḏe mdašširhum yaˁni mitsōlfīn ˁalēhe.</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 xml:space="preserve">gāylīn hīčiḏ fagər w nagər ˁidhe sitt wēlād w bnayytēn gāyil arīd arūḥ aǧībhe ˀāni arīd arūḥ aǧībhe, </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hāḏi gərrābitne ˀāni šnōn axallīhe? bāčir yṣīrūn ḏ̣ahar l-wlēdi, ˀil wēlādi,</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ˀaw gāyim ˁād rḥamit ǧiddi huwwa w wāḥad-in mn-aǧ-ǧarye, wāḥad ᵊzlime yirkabūn awwali b-aǧ-ǧḥāš,</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r>
              <w:rPr>
                <w:iCs/>
                <w:noProof/>
                <w:lang w:val="en-US"/>
              </w:rPr>
              <w:t>6:04</w:t>
            </w:r>
          </w:p>
        </w:tc>
        <w:tc>
          <w:tcPr>
            <w:tcW w:w="3969" w:type="dxa"/>
          </w:tcPr>
          <w:p w:rsidR="00F308AD" w:rsidRDefault="00F308AD" w:rsidP="00203A5B">
            <w:r>
              <w:t>markabhum ma_ˁarif šinhu mā ˁād afṭan eger ᵊb-ˁarabāne yrūḥū ˁād yraḥḥlūnhum min Šiddaw ˁād yǧībūnhum ˁal-ˁIlle.</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waktin ˁād yǧībūnhum ˁal-ˁIlle yǧībūn yirmūnhum yamm ᵊhnīt al-ˁaskar, yamm al-qaraqōl.</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8E3A31" w:rsidP="00252B44">
            <w:pPr>
              <w:rPr>
                <w:iCs/>
                <w:noProof/>
                <w:lang w:val="en-US"/>
              </w:rPr>
            </w:pPr>
            <w:r>
              <w:rPr>
                <w:iCs/>
                <w:noProof/>
                <w:lang w:val="en-US"/>
              </w:rPr>
              <w:t>6:20</w:t>
            </w:r>
          </w:p>
        </w:tc>
        <w:tc>
          <w:tcPr>
            <w:tcW w:w="3969" w:type="dxa"/>
          </w:tcPr>
          <w:p w:rsidR="00F308AD" w:rsidRDefault="008E3A31" w:rsidP="00203A5B">
            <w:r>
              <w:t>w ygūmūn ˁād anne anne anne al-ˁaskar ḥabbābti yaˁni ˀādamīye waṣṭa yaˁni</w:t>
            </w:r>
            <w:r w:rsidR="00685969">
              <w:t xml:space="preserve"> b-al-xamsīn b-al-arbaˁīn.</w:t>
            </w:r>
          </w:p>
        </w:tc>
        <w:tc>
          <w:tcPr>
            <w:tcW w:w="4252" w:type="dxa"/>
          </w:tcPr>
          <w:p w:rsidR="00F308AD" w:rsidRPr="00FE494D" w:rsidRDefault="00F308AD" w:rsidP="006D5962">
            <w:pPr>
              <w:rPr>
                <w:lang w:val="en-US"/>
              </w:rPr>
            </w:pPr>
          </w:p>
        </w:tc>
      </w:tr>
      <w:tr w:rsidR="00685969" w:rsidRPr="00181331" w:rsidTr="006D5962">
        <w:tc>
          <w:tcPr>
            <w:tcW w:w="850" w:type="dxa"/>
          </w:tcPr>
          <w:p w:rsidR="00685969" w:rsidRDefault="00685969" w:rsidP="00252B44">
            <w:pPr>
              <w:rPr>
                <w:iCs/>
                <w:noProof/>
                <w:lang w:val="en-US"/>
              </w:rPr>
            </w:pPr>
          </w:p>
        </w:tc>
        <w:tc>
          <w:tcPr>
            <w:tcW w:w="3969" w:type="dxa"/>
          </w:tcPr>
          <w:p w:rsidR="00685969" w:rsidRDefault="00685969" w:rsidP="00203A5B">
            <w:r>
              <w:t xml:space="preserve">anne anne ysāwū-lhe al-ˁaskarīye ygūmūn ˁād yinṭūnhe yinṭūnhe min arzāg at tiǧi. </w:t>
            </w:r>
          </w:p>
        </w:tc>
        <w:tc>
          <w:tcPr>
            <w:tcW w:w="4252" w:type="dxa"/>
          </w:tcPr>
          <w:p w:rsidR="00685969" w:rsidRPr="00FE494D" w:rsidRDefault="00685969" w:rsidP="006D5962">
            <w:pPr>
              <w:rPr>
                <w:lang w:val="en-US"/>
              </w:rPr>
            </w:pPr>
          </w:p>
        </w:tc>
      </w:tr>
      <w:tr w:rsidR="00685969" w:rsidRPr="00181331" w:rsidTr="006D5962">
        <w:tc>
          <w:tcPr>
            <w:tcW w:w="850" w:type="dxa"/>
          </w:tcPr>
          <w:p w:rsidR="00685969" w:rsidRDefault="00685969" w:rsidP="00252B44">
            <w:pPr>
              <w:rPr>
                <w:iCs/>
                <w:noProof/>
                <w:lang w:val="en-US"/>
              </w:rPr>
            </w:pPr>
            <w:r>
              <w:rPr>
                <w:iCs/>
                <w:noProof/>
                <w:lang w:val="en-US"/>
              </w:rPr>
              <w:t>6:34</w:t>
            </w:r>
          </w:p>
        </w:tc>
        <w:tc>
          <w:tcPr>
            <w:tcW w:w="3969" w:type="dxa"/>
          </w:tcPr>
          <w:p w:rsidR="00685969" w:rsidRPr="00685969" w:rsidRDefault="00685969" w:rsidP="00203A5B">
            <w:pPr>
              <w:rPr>
                <w:lang w:val="de-AT" w:bidi="ar-OM"/>
              </w:rPr>
            </w:pPr>
            <w:r>
              <w:t xml:space="preserve">m-al-ˁasakarīye </w:t>
            </w:r>
            <w:r>
              <w:rPr>
                <w:lang w:val="de-AT" w:bidi="ar-OM"/>
              </w:rPr>
              <w:t>ˀal-fāṣūlīye, ˀar-riz</w:t>
            </w:r>
            <w:r w:rsidR="00FD512C">
              <w:rPr>
                <w:lang w:val="de-AT" w:bidi="ar-OM"/>
              </w:rPr>
              <w:t>z, al-burqal at tiǧi m-al-ḥukūme yaˁni</w:t>
            </w:r>
            <w:r>
              <w:rPr>
                <w:lang w:val="de-AT" w:bidi="ar-OM"/>
              </w:rPr>
              <w:t xml:space="preserve">, </w:t>
            </w:r>
          </w:p>
        </w:tc>
        <w:tc>
          <w:tcPr>
            <w:tcW w:w="4252" w:type="dxa"/>
          </w:tcPr>
          <w:p w:rsidR="00685969" w:rsidRPr="00FE494D" w:rsidRDefault="00685969"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anne alla anne alla yinṭūnhe hiyye zād ᵊtqassil tgūl hātu qasīl inčād ˁidkum hātu ˀāni ˀaqassl-ilkum.</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tqassl-ilhum lummun-ma ˁəǧyānhe kabrānīn, kabrānīn, ˀa wakt-inhum ˁād kabrānīn gāyim ˁādēne wēlādhe yrūḥūn ˁal-qazaq,</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ḥitta l-ˁaskar mū yˁarfūnhe ane anemin çocukları maḥḥad ysōlifhum, ˁaman annemin çocukları.</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 xml:space="preserve">waktin anemin çocukları yrūḥūn yqaččqūn ḥitt ysāwūn göz yumma ˁinhum yrūḥūn yruddūn, </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 xml:space="preserve">yǧībūn ač-čāy, yqammḏ̣ūn ˁinhum, ˀaha w lummun qēr ḥade yrūḥ ygūmūn yihnūnhum alle w gāyim ˁād yṣīr ˁidhum šī. </w:t>
            </w:r>
            <w:r w:rsidR="00636920">
              <w:t>gāymīn ˁād yištarūn ḏahab w mitzangilīn.</w:t>
            </w:r>
          </w:p>
        </w:tc>
        <w:tc>
          <w:tcPr>
            <w:tcW w:w="4252" w:type="dxa"/>
          </w:tcPr>
          <w:p w:rsidR="00FD512C" w:rsidRPr="00FE494D" w:rsidRDefault="00FD512C" w:rsidP="006D5962">
            <w:pPr>
              <w:rPr>
                <w:lang w:val="en-US"/>
              </w:rPr>
            </w:pPr>
          </w:p>
        </w:tc>
      </w:tr>
      <w:tr w:rsidR="00636920" w:rsidRPr="00181331" w:rsidTr="006D5962">
        <w:tc>
          <w:tcPr>
            <w:tcW w:w="850" w:type="dxa"/>
          </w:tcPr>
          <w:p w:rsidR="00636920" w:rsidRDefault="00636920" w:rsidP="00252B44">
            <w:pPr>
              <w:rPr>
                <w:iCs/>
                <w:noProof/>
                <w:lang w:val="en-US"/>
              </w:rPr>
            </w:pPr>
            <w:r>
              <w:rPr>
                <w:iCs/>
                <w:noProof/>
                <w:lang w:val="en-US"/>
              </w:rPr>
              <w:t>7:18</w:t>
            </w:r>
          </w:p>
        </w:tc>
        <w:tc>
          <w:tcPr>
            <w:tcW w:w="3969" w:type="dxa"/>
          </w:tcPr>
          <w:p w:rsidR="00636920" w:rsidRDefault="00636920" w:rsidP="00FD512C">
            <w:r>
              <w:t>ˀā, ˁugub ˁādēne ygūl nahāṛ w ǧāy ta-ngūl āni mā sōlafit ˁala haḏīč waktin ᵊmsāwye xubuz,</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Pr="00636920" w:rsidRDefault="00636920" w:rsidP="00FD512C">
            <w:pPr>
              <w:rPr>
                <w:lang w:val="de-AT" w:bidi="ar-OM"/>
              </w:rPr>
            </w:pPr>
            <w:r>
              <w:t xml:space="preserve">mā sōlafit amma ḏ̣allat waṛa alḥaz </w:t>
            </w:r>
            <w:r>
              <w:rPr>
                <w:lang w:val="de-AT" w:bidi="ar-OM"/>
              </w:rPr>
              <w:t xml:space="preserve">Ismāˁīn ˁūd yizˁal ˁalayyi ygūl </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nōba ṣṣīrīn ᵊhnīye nōba truddīn ˁala fagərhum. ˀā w gāyim ˁād mā sōlif ˁalēhe haḏīč.</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Pr="00636920" w:rsidRDefault="00636920" w:rsidP="00636920">
            <w:pPr>
              <w:rPr>
                <w:lang w:val="de-AT" w:bidi="ar-OM"/>
              </w:rPr>
            </w:pPr>
            <w:r>
              <w:t>ǧāy ˁād al-qomuṭān awwali ygūl waktin nās ttaˁaššag b-aǧ-ǧarye</w:t>
            </w:r>
            <w:r>
              <w:rPr>
                <w:lang w:val="de-AT"/>
              </w:rPr>
              <w:t>, ˀan-nās ᵊttˁaššag nās mābi ˁēb mū miṯil alḥaz.</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hāḏe flāne bint ᵊflān ˁāšǧe flān, ᵊflāne bint ᵊflāne ˁāšǧe flān.</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 xml:space="preserve">ˀummi zēne w ǧāy al-qomuṭān, ˀal-qomuṭān mū samˁān? </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b-al-ˁašəg w-al-ᵊhnīye mihni gāyil wāḥad mn-ahl aǧ-ǧärye gāyil arīd agul-lak b-aǧ-ǧärye māmin bnayyt-in zēne?</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E42321" w:rsidP="00252B44">
            <w:pPr>
              <w:rPr>
                <w:iCs/>
                <w:noProof/>
                <w:lang w:val="en-US"/>
              </w:rPr>
            </w:pPr>
            <w:r>
              <w:rPr>
                <w:iCs/>
                <w:noProof/>
                <w:lang w:val="en-US"/>
              </w:rPr>
              <w:t>8:03</w:t>
            </w:r>
          </w:p>
        </w:tc>
        <w:tc>
          <w:tcPr>
            <w:tcW w:w="3969" w:type="dxa"/>
          </w:tcPr>
          <w:p w:rsidR="00636920" w:rsidRDefault="00E42321" w:rsidP="00636920">
            <w:r>
              <w:t>gāyil alle šī, ˀuxut ᵊhnīye, ˀuxut Maḥmūd Aqdoġan čiṯīr zēne.</w:t>
            </w:r>
          </w:p>
        </w:tc>
        <w:tc>
          <w:tcPr>
            <w:tcW w:w="4252" w:type="dxa"/>
          </w:tcPr>
          <w:p w:rsidR="00636920" w:rsidRPr="00FE494D" w:rsidRDefault="00636920" w:rsidP="006D5962">
            <w:pPr>
              <w:rPr>
                <w:lang w:val="en-US"/>
              </w:rPr>
            </w:pPr>
          </w:p>
        </w:tc>
      </w:tr>
      <w:tr w:rsidR="00E42321" w:rsidRPr="00181331" w:rsidTr="006D5962">
        <w:tc>
          <w:tcPr>
            <w:tcW w:w="850" w:type="dxa"/>
          </w:tcPr>
          <w:p w:rsidR="00E42321" w:rsidRDefault="00E42321" w:rsidP="00252B44">
            <w:pPr>
              <w:rPr>
                <w:iCs/>
                <w:noProof/>
                <w:lang w:val="en-US"/>
              </w:rPr>
            </w:pPr>
          </w:p>
        </w:tc>
        <w:tc>
          <w:tcPr>
            <w:tcW w:w="3969" w:type="dxa"/>
          </w:tcPr>
          <w:p w:rsidR="00E42321" w:rsidRDefault="00E42321" w:rsidP="00636920">
            <w:r>
              <w:t>gāyim ˁād rḥamit xāli w ǧāy ṣāyḥ-illu al-qomuṭān gāyil gel bakım! šinu?</w:t>
            </w:r>
          </w:p>
        </w:tc>
        <w:tc>
          <w:tcPr>
            <w:tcW w:w="4252" w:type="dxa"/>
          </w:tcPr>
          <w:p w:rsidR="00E42321" w:rsidRPr="00FE494D" w:rsidRDefault="00E42321" w:rsidP="006D5962">
            <w:pPr>
              <w:rPr>
                <w:lang w:val="en-US"/>
              </w:rPr>
            </w:pPr>
          </w:p>
        </w:tc>
      </w:tr>
      <w:tr w:rsidR="00E42321" w:rsidRPr="00181331" w:rsidTr="006D5962">
        <w:tc>
          <w:tcPr>
            <w:tcW w:w="850" w:type="dxa"/>
          </w:tcPr>
          <w:p w:rsidR="00E42321" w:rsidRDefault="00E42321" w:rsidP="00252B44">
            <w:pPr>
              <w:rPr>
                <w:iCs/>
                <w:noProof/>
                <w:lang w:val="en-US"/>
              </w:rPr>
            </w:pPr>
          </w:p>
        </w:tc>
        <w:tc>
          <w:tcPr>
            <w:tcW w:w="3969" w:type="dxa"/>
          </w:tcPr>
          <w:p w:rsidR="00E42321" w:rsidRDefault="00E42321" w:rsidP="00A30EAB">
            <w:r>
              <w:t>gāyil gāyil ᵊhnīye gāḷaw “smiˁit bīk in ˁindak uxt-in zēne rūḥ hāthe liyye ta-da_šūfha šnōn nekadar zēne yaˁni.</w:t>
            </w:r>
          </w:p>
        </w:tc>
        <w:tc>
          <w:tcPr>
            <w:tcW w:w="4252" w:type="dxa"/>
          </w:tcPr>
          <w:p w:rsidR="00E42321" w:rsidRPr="00FE494D" w:rsidRDefault="00E42321" w:rsidP="006D5962">
            <w:pPr>
              <w:rPr>
                <w:lang w:val="en-US"/>
              </w:rPr>
            </w:pPr>
          </w:p>
        </w:tc>
      </w:tr>
      <w:tr w:rsidR="00E42321" w:rsidRPr="00181331" w:rsidTr="006D5962">
        <w:tc>
          <w:tcPr>
            <w:tcW w:w="850" w:type="dxa"/>
          </w:tcPr>
          <w:p w:rsidR="00E42321" w:rsidRDefault="00E42321" w:rsidP="00252B44">
            <w:pPr>
              <w:rPr>
                <w:iCs/>
                <w:noProof/>
                <w:lang w:val="en-US"/>
              </w:rPr>
            </w:pPr>
            <w:r>
              <w:rPr>
                <w:iCs/>
                <w:noProof/>
                <w:lang w:val="en-US"/>
              </w:rPr>
              <w:t>8:21</w:t>
            </w:r>
          </w:p>
        </w:tc>
        <w:tc>
          <w:tcPr>
            <w:tcW w:w="3969" w:type="dxa"/>
          </w:tcPr>
          <w:p w:rsidR="00E42321" w:rsidRDefault="00A30EAB" w:rsidP="00636920">
            <w:r>
              <w:t xml:space="preserve">ysōlfūn ˁalēhe čiṯīr zēne ta-šūf ᵊšnōn zēnhe. hāḏa rḥamit xāli gāyil alḥaz in waddēt uxti ˁalē yḏ̣all haḏa wald al-kalib, </w:t>
            </w:r>
          </w:p>
        </w:tc>
        <w:tc>
          <w:tcPr>
            <w:tcW w:w="4252" w:type="dxa"/>
          </w:tcPr>
          <w:p w:rsidR="00E42321" w:rsidRPr="00FE494D" w:rsidRDefault="00E42321" w:rsidP="006D5962">
            <w:pPr>
              <w:rPr>
                <w:lang w:val="en-US"/>
              </w:rPr>
            </w:pP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636920">
            <w:r>
              <w:t>yḏ̣all yinšab-ilne gāyim rāyiḥ rabīˁt, rabīˁt rabīˁithum b-aǧ-ǧarye ˀisimhe Ṣāfye.</w:t>
            </w:r>
          </w:p>
        </w:tc>
        <w:tc>
          <w:tcPr>
            <w:tcW w:w="4252" w:type="dxa"/>
          </w:tcPr>
          <w:p w:rsidR="00A30EAB" w:rsidRPr="00FE494D" w:rsidRDefault="00A30EAB" w:rsidP="006D5962">
            <w:pPr>
              <w:rPr>
                <w:lang w:val="en-US"/>
              </w:rPr>
            </w:pP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A30EAB">
            <w:r>
              <w:t xml:space="preserve">hiyye sōde w </w:t>
            </w:r>
            <w:r w:rsidRPr="00A30EAB">
              <w:rPr>
                <w:color w:val="00B050"/>
              </w:rPr>
              <w:t>haṭṭūl xunnithe</w:t>
            </w:r>
            <w:r>
              <w:t xml:space="preserve"> zarga w ˁayne yāš. hinne ˁayne yaˁni rubāyiˁ baˁaḏ̣hin w gāyil walay Ṣāfye.</w:t>
            </w:r>
          </w:p>
        </w:tc>
        <w:tc>
          <w:tcPr>
            <w:tcW w:w="4252" w:type="dxa"/>
          </w:tcPr>
          <w:p w:rsidR="00A30EAB" w:rsidRPr="00FE494D" w:rsidRDefault="00A30EAB" w:rsidP="006D5962">
            <w:pPr>
              <w:rPr>
                <w:lang w:val="en-US"/>
              </w:rPr>
            </w:pPr>
            <w:r>
              <w:rPr>
                <w:lang w:val="en-US"/>
              </w:rPr>
              <w:t>Rotz</w:t>
            </w: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A30EAB">
            <w:r>
              <w:t>ˀimši walay hīčiḏ hīčiḏ al-qomuṭān, yā wal Maḥmūd ti tāxuḏni ˁaǧal āni ˀišbīni hiyye sōde.</w:t>
            </w:r>
          </w:p>
        </w:tc>
        <w:tc>
          <w:tcPr>
            <w:tcW w:w="4252" w:type="dxa"/>
          </w:tcPr>
          <w:p w:rsidR="00A30EAB" w:rsidRDefault="00A30EAB"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w gāyim gāḏ̣əbha min īdhe w māxiḏha, waktin māxiḏhe w ǧāy ˁa-l-qomuṭān w gāyil ᵊhnīye “wēn uxtak?”</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gāyil “hāḏi!” mdaḥḥiǧ gāyil “bu mu güzel? tuffu ˁalēkum siz güzelden ne anlarsınız?</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hāḏi xunnithe zarga ygūl ᵊtlūḥ w sōde w-ᵊšnōn ar-rās kıvırcık.”</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r>
              <w:rPr>
                <w:iCs/>
                <w:noProof/>
                <w:lang w:val="en-US"/>
              </w:rPr>
              <w:t>9:12</w:t>
            </w:r>
          </w:p>
        </w:tc>
        <w:tc>
          <w:tcPr>
            <w:tcW w:w="3969" w:type="dxa"/>
          </w:tcPr>
          <w:p w:rsidR="0003357F" w:rsidRDefault="0003357F" w:rsidP="00E75E2B">
            <w:r>
              <w:t>gāyil “bu mu güzel? Allah belanızı versin çık çıkar çık!” ṭā</w:t>
            </w:r>
            <w:r w:rsidR="00E75E2B">
              <w:t>r</w:t>
            </w:r>
            <w:r>
              <w:t>idhum.</w:t>
            </w:r>
          </w:p>
        </w:tc>
        <w:tc>
          <w:tcPr>
            <w:tcW w:w="4252" w:type="dxa"/>
          </w:tcPr>
          <w:p w:rsidR="0003357F" w:rsidRDefault="0003357F" w:rsidP="006D5962">
            <w:pPr>
              <w:rPr>
                <w:lang w:val="en-US"/>
              </w:rPr>
            </w:pPr>
          </w:p>
        </w:tc>
      </w:tr>
    </w:tbl>
    <w:p w:rsidR="003F43CB" w:rsidRPr="00F02323" w:rsidRDefault="003F43CB" w:rsidP="008148A9">
      <w:pPr>
        <w:pStyle w:val="Textkrper2"/>
        <w:spacing w:line="240" w:lineRule="auto"/>
        <w:rPr>
          <w:u w:val="none"/>
          <w:lang w:val="fr-FR"/>
        </w:rPr>
      </w:pPr>
    </w:p>
    <w:p w:rsidR="003B2DA5" w:rsidRPr="00BC0614" w:rsidRDefault="003B2DA5" w:rsidP="003B2DA5">
      <w:pPr>
        <w:pStyle w:val="berschrift2"/>
        <w:rPr>
          <w:noProof/>
          <w:lang w:val="en-US"/>
        </w:rPr>
      </w:pPr>
      <w:r w:rsidRPr="00BC0614">
        <w:rPr>
          <w:noProof/>
          <w:lang w:val="en-US"/>
        </w:rPr>
        <w:t>Urfa-</w:t>
      </w:r>
      <w:r>
        <w:rPr>
          <w:noProof/>
          <w:lang w:val="en-US"/>
        </w:rPr>
        <w:t>027</w:t>
      </w:r>
      <w:r w:rsidRPr="00BC0614">
        <w:rPr>
          <w:noProof/>
          <w:lang w:val="en-US"/>
        </w:rPr>
        <w:t xml:space="preserve">: </w:t>
      </w:r>
      <w:r>
        <w:rPr>
          <w:noProof/>
          <w:lang w:val="en-US"/>
        </w:rPr>
        <w:t xml:space="preserve">In the village in former times </w:t>
      </w:r>
      <w:r w:rsidRPr="00735198">
        <w:t>[</w:t>
      </w:r>
      <w:r>
        <w:t>new</w:t>
      </w:r>
      <w:r w:rsidRPr="00735198">
        <w:t>]</w:t>
      </w:r>
    </w:p>
    <w:p w:rsidR="003B2DA5" w:rsidRPr="00BC0614" w:rsidRDefault="003B2DA5" w:rsidP="003B2DA5">
      <w:pPr>
        <w:pStyle w:val="Liste"/>
        <w:rPr>
          <w:lang w:val="en-US"/>
        </w:rPr>
      </w:pPr>
      <w:r>
        <w:rPr>
          <w:noProof/>
          <w:lang w:val="en-US"/>
        </w:rPr>
        <w:t>Ǧōšaw (born ca. 1920)</w:t>
      </w:r>
    </w:p>
    <w:p w:rsidR="003B2DA5" w:rsidRPr="00C93879" w:rsidRDefault="003B2DA5" w:rsidP="003B2DA5">
      <w:pPr>
        <w:pStyle w:val="Liste"/>
        <w:rPr>
          <w:lang w:val="de-AT"/>
        </w:rPr>
      </w:pPr>
      <w:r>
        <w:rPr>
          <w:lang w:val="de-AT"/>
        </w:rPr>
        <w:t xml:space="preserve">6 May 2010 </w:t>
      </w:r>
      <w:r>
        <w:rPr>
          <w:lang w:val="de-AT"/>
        </w:rPr>
        <w:tab/>
      </w:r>
    </w:p>
    <w:p w:rsidR="003B2DA5" w:rsidRPr="00C93879" w:rsidRDefault="003B2DA5" w:rsidP="003B2DA5">
      <w:pPr>
        <w:rPr>
          <w:noProof/>
          <w:lang w:val="de-AT"/>
        </w:rPr>
      </w:pPr>
    </w:p>
    <w:tbl>
      <w:tblPr>
        <w:tblStyle w:val="Tabellenraster"/>
        <w:tblW w:w="0" w:type="auto"/>
        <w:tblLook w:val="04A0" w:firstRow="1" w:lastRow="0" w:firstColumn="1" w:lastColumn="0" w:noHBand="0" w:noVBand="1"/>
      </w:tblPr>
      <w:tblGrid>
        <w:gridCol w:w="850"/>
        <w:gridCol w:w="3969"/>
        <w:gridCol w:w="4252"/>
      </w:tblGrid>
      <w:tr w:rsidR="003B2DA5" w:rsidRPr="00181331" w:rsidTr="00310044">
        <w:tc>
          <w:tcPr>
            <w:tcW w:w="850" w:type="dxa"/>
          </w:tcPr>
          <w:p w:rsidR="003B2DA5" w:rsidRPr="00BC0614" w:rsidRDefault="003B2DA5" w:rsidP="00310044">
            <w:pPr>
              <w:rPr>
                <w:iCs/>
                <w:noProof/>
                <w:lang w:val="en-US"/>
              </w:rPr>
            </w:pPr>
            <w:r>
              <w:rPr>
                <w:iCs/>
                <w:noProof/>
                <w:lang w:val="en-US"/>
              </w:rPr>
              <w:t>0:01</w:t>
            </w:r>
          </w:p>
        </w:tc>
        <w:tc>
          <w:tcPr>
            <w:tcW w:w="3969" w:type="dxa"/>
          </w:tcPr>
          <w:p w:rsidR="003B2DA5" w:rsidRPr="007F5DBD" w:rsidRDefault="003B2DA5" w:rsidP="00214A04">
            <w:pPr>
              <w:rPr>
                <w:iCs/>
                <w:noProof/>
                <w:lang w:val="en-US"/>
              </w:rPr>
            </w:pPr>
            <w:r>
              <w:rPr>
                <w:iCs/>
                <w:noProof/>
                <w:lang w:val="en-US"/>
              </w:rPr>
              <w:t xml:space="preserve">ˀawwali zimānāt awwali, </w:t>
            </w:r>
            <w:r w:rsidR="00214A04">
              <w:rPr>
                <w:iCs/>
                <w:noProof/>
                <w:lang w:val="en-US"/>
              </w:rPr>
              <w:t>b-al-fiddān kidīš w bugaṛ, ˀalḥaz b-al-mōtōr, ˀawwali b-al-fiddān yizraˁūn,</w:t>
            </w:r>
          </w:p>
        </w:tc>
        <w:tc>
          <w:tcPr>
            <w:tcW w:w="4252" w:type="dxa"/>
          </w:tcPr>
          <w:p w:rsidR="003B2DA5" w:rsidRPr="00FE494D" w:rsidRDefault="003B2DA5" w:rsidP="00310044">
            <w:pPr>
              <w:rPr>
                <w:lang w:val="en-US"/>
              </w:rPr>
            </w:pPr>
          </w:p>
        </w:tc>
      </w:tr>
      <w:tr w:rsidR="00214A04" w:rsidRPr="00181331" w:rsidTr="00310044">
        <w:tc>
          <w:tcPr>
            <w:tcW w:w="850" w:type="dxa"/>
          </w:tcPr>
          <w:p w:rsidR="00214A04" w:rsidRDefault="00214A04" w:rsidP="00310044">
            <w:pPr>
              <w:rPr>
                <w:iCs/>
                <w:noProof/>
                <w:lang w:val="en-US"/>
              </w:rPr>
            </w:pPr>
          </w:p>
        </w:tc>
        <w:tc>
          <w:tcPr>
            <w:tcW w:w="3969" w:type="dxa"/>
          </w:tcPr>
          <w:p w:rsidR="00214A04" w:rsidRPr="00214A04" w:rsidRDefault="00214A04" w:rsidP="00214A04">
            <w:r>
              <w:rPr>
                <w:iCs/>
                <w:noProof/>
                <w:lang w:val="en-US"/>
              </w:rPr>
              <w:t xml:space="preserve">ˀal-kidīš aṯ-ṯōr nsammīhin b-al-fiddān, ˀaṯ-ṯōr ngul-lu aṯ-ṯōr, ˀaṯ-ṯōr ysūg fiddān </w:t>
            </w:r>
            <w:r w:rsidRPr="00214A04">
              <w:rPr>
                <w:iCs/>
                <w:noProof/>
                <w:color w:val="FF0000"/>
                <w:lang w:val="en-US"/>
              </w:rPr>
              <w:t>baqal</w:t>
            </w:r>
            <w:r>
              <w:rPr>
                <w:iCs/>
                <w:noProof/>
                <w:color w:val="FF0000"/>
                <w:lang w:val="en-US"/>
              </w:rPr>
              <w:t xml:space="preserve"> </w:t>
            </w:r>
            <w:r>
              <w:t>yṭuššūn al-ḥunṭa b-īdēhum.</w:t>
            </w:r>
          </w:p>
        </w:tc>
        <w:tc>
          <w:tcPr>
            <w:tcW w:w="4252" w:type="dxa"/>
          </w:tcPr>
          <w:p w:rsidR="00214A04" w:rsidRPr="00FE494D" w:rsidRDefault="00214A04" w:rsidP="00310044">
            <w:pPr>
              <w:rPr>
                <w:lang w:val="en-US"/>
              </w:rPr>
            </w:pPr>
            <w:r>
              <w:rPr>
                <w:lang w:val="en-US"/>
              </w:rPr>
              <w:t xml:space="preserve">pl. bqūl </w:t>
            </w:r>
            <w:r w:rsidRPr="00214A04">
              <w:rPr>
                <w:color w:val="FF0000"/>
                <w:lang w:val="en-US"/>
              </w:rPr>
              <w:t>Bedeutung</w:t>
            </w:r>
            <w:r>
              <w:rPr>
                <w:lang w:val="en-US"/>
              </w:rPr>
              <w:t>?</w:t>
            </w:r>
          </w:p>
        </w:tc>
      </w:tr>
      <w:tr w:rsidR="00214A04" w:rsidRPr="00181331" w:rsidTr="00310044">
        <w:tc>
          <w:tcPr>
            <w:tcW w:w="850" w:type="dxa"/>
          </w:tcPr>
          <w:p w:rsidR="00214A04" w:rsidRDefault="00214A04" w:rsidP="00310044">
            <w:pPr>
              <w:rPr>
                <w:iCs/>
                <w:noProof/>
                <w:lang w:val="en-US"/>
              </w:rPr>
            </w:pPr>
          </w:p>
        </w:tc>
        <w:tc>
          <w:tcPr>
            <w:tcW w:w="3969" w:type="dxa"/>
          </w:tcPr>
          <w:p w:rsidR="00214A04" w:rsidRDefault="00ED2A01" w:rsidP="00214A04">
            <w:pPr>
              <w:rPr>
                <w:iCs/>
                <w:noProof/>
                <w:lang w:val="en-US"/>
              </w:rPr>
            </w:pPr>
            <w:r>
              <w:rPr>
                <w:iCs/>
                <w:noProof/>
                <w:lang w:val="en-US"/>
              </w:rPr>
              <w:t>ˀalḥaz ǧī ˀal-mōtōr mibḏar šī, ˀal-ḥunṭa tuṭwal hīčiḏ, tiǧi al-gəṛṛāṭa tugruṭhe maˁāšne hīčiḏ.</w:t>
            </w:r>
          </w:p>
        </w:tc>
        <w:tc>
          <w:tcPr>
            <w:tcW w:w="4252" w:type="dxa"/>
          </w:tcPr>
          <w:p w:rsidR="00214A04" w:rsidRDefault="00214A04" w:rsidP="00310044">
            <w:pPr>
              <w:rPr>
                <w:lang w:val="en-US"/>
              </w:rPr>
            </w:pPr>
          </w:p>
        </w:tc>
      </w:tr>
      <w:tr w:rsidR="00ED2A01" w:rsidRPr="00181331" w:rsidTr="00310044">
        <w:tc>
          <w:tcPr>
            <w:tcW w:w="850" w:type="dxa"/>
          </w:tcPr>
          <w:p w:rsidR="00ED2A01" w:rsidRDefault="00ED2A01" w:rsidP="00310044">
            <w:pPr>
              <w:rPr>
                <w:iCs/>
                <w:noProof/>
                <w:lang w:val="en-US"/>
              </w:rPr>
            </w:pPr>
            <w:r>
              <w:rPr>
                <w:iCs/>
                <w:noProof/>
                <w:lang w:val="en-US"/>
              </w:rPr>
              <w:t>1:05</w:t>
            </w:r>
          </w:p>
        </w:tc>
        <w:tc>
          <w:tcPr>
            <w:tcW w:w="3969" w:type="dxa"/>
          </w:tcPr>
          <w:p w:rsidR="00ED2A01" w:rsidRDefault="00ED2A01" w:rsidP="00214A04">
            <w:pPr>
              <w:rPr>
                <w:iCs/>
                <w:noProof/>
                <w:lang w:val="en-US"/>
              </w:rPr>
            </w:pPr>
            <w:r>
              <w:rPr>
                <w:iCs/>
                <w:noProof/>
                <w:lang w:val="en-US"/>
              </w:rPr>
              <w:t>ˀawwali mayye hēne b-Urfa māmiš, ṣārat min māddit ṯalāṯīn arbaˁīn sine,</w:t>
            </w:r>
          </w:p>
        </w:tc>
        <w:tc>
          <w:tcPr>
            <w:tcW w:w="4252" w:type="dxa"/>
          </w:tcPr>
          <w:p w:rsidR="00ED2A01" w:rsidRDefault="00ED2A01" w:rsidP="00310044">
            <w:pPr>
              <w:rPr>
                <w:lang w:val="en-US"/>
              </w:rPr>
            </w:pPr>
          </w:p>
        </w:tc>
      </w:tr>
      <w:tr w:rsidR="00ED2A01" w:rsidRPr="00181331" w:rsidTr="00310044">
        <w:tc>
          <w:tcPr>
            <w:tcW w:w="850" w:type="dxa"/>
          </w:tcPr>
          <w:p w:rsidR="00ED2A01" w:rsidRDefault="00ED2A01" w:rsidP="00310044">
            <w:pPr>
              <w:rPr>
                <w:iCs/>
                <w:noProof/>
                <w:lang w:val="en-US"/>
              </w:rPr>
            </w:pPr>
          </w:p>
        </w:tc>
        <w:tc>
          <w:tcPr>
            <w:tcW w:w="3969" w:type="dxa"/>
          </w:tcPr>
          <w:p w:rsidR="00ED2A01" w:rsidRDefault="00ED2A01" w:rsidP="00214A04">
            <w:pPr>
              <w:rPr>
                <w:iCs/>
                <w:noProof/>
                <w:lang w:val="en-US"/>
              </w:rPr>
            </w:pPr>
            <w:r>
              <w:rPr>
                <w:iCs/>
                <w:noProof/>
                <w:lang w:val="en-US"/>
              </w:rPr>
              <w:t>ˀal-mayye ǧat hēne ˀalḥamdilla čok, gabil al-barāǧ ˁa-l-məṭar ḥunṭa w šiˁīr.</w:t>
            </w:r>
          </w:p>
        </w:tc>
        <w:tc>
          <w:tcPr>
            <w:tcW w:w="4252" w:type="dxa"/>
          </w:tcPr>
          <w:p w:rsidR="00ED2A01" w:rsidRDefault="00ED2A01"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Default="00FB2463" w:rsidP="00214A04">
            <w:pPr>
              <w:rPr>
                <w:iCs/>
                <w:noProof/>
                <w:lang w:val="en-US"/>
              </w:rPr>
            </w:pPr>
            <w:r>
              <w:rPr>
                <w:iCs/>
                <w:noProof/>
                <w:lang w:val="en-US"/>
              </w:rPr>
              <w:t>ˁa-l-məṭar miṯilkum al-ḥunṭa w-aš-šiˁīr nizraˁ ḥunṭa w šiˁīr, mā ṣār mā yṣīr, ˀin ṣār yaġmur čiṯīr ḥunṭa zad ṣṣīr hīčiḏ,</w:t>
            </w:r>
          </w:p>
        </w:tc>
        <w:tc>
          <w:tcPr>
            <w:tcW w:w="4252" w:type="dxa"/>
          </w:tcPr>
          <w:p w:rsidR="00FB2463" w:rsidRDefault="00FB2463"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Default="00FB2463" w:rsidP="00214A04">
            <w:pPr>
              <w:rPr>
                <w:iCs/>
                <w:noProof/>
                <w:lang w:val="en-US"/>
              </w:rPr>
            </w:pPr>
            <w:r>
              <w:rPr>
                <w:iCs/>
                <w:noProof/>
                <w:lang w:val="en-US"/>
              </w:rPr>
              <w:t>mā ṣār məṭār al-ḥunṭa tmūt hīčiḏ uxra ba-rād aḷḷāhi.</w:t>
            </w:r>
          </w:p>
        </w:tc>
        <w:tc>
          <w:tcPr>
            <w:tcW w:w="4252" w:type="dxa"/>
          </w:tcPr>
          <w:p w:rsidR="00FB2463" w:rsidRDefault="00FB2463"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Pr="00424567" w:rsidRDefault="00FB2463" w:rsidP="00214A04">
            <w:pPr>
              <w:rPr>
                <w:rtl/>
                <w:lang w:val="de-AT" w:bidi="ar-OM"/>
              </w:rPr>
            </w:pPr>
            <w:r>
              <w:rPr>
                <w:iCs/>
                <w:noProof/>
                <w:lang w:val="en-US"/>
              </w:rPr>
              <w:t xml:space="preserve">ˀalḥaz šī, </w:t>
            </w:r>
            <w:r w:rsidR="00424567">
              <w:rPr>
                <w:iCs/>
                <w:noProof/>
                <w:lang w:val="de-AT"/>
              </w:rPr>
              <w:t>ˀal-ādami ṣār šēṭān</w:t>
            </w:r>
            <w:r w:rsidR="00424567">
              <w:t xml:space="preserve"> yindall al-ᵊbyāṛa alḥaz ǧawwāne al-mayye hēne šī.</w:t>
            </w:r>
          </w:p>
        </w:tc>
        <w:tc>
          <w:tcPr>
            <w:tcW w:w="4252" w:type="dxa"/>
          </w:tcPr>
          <w:p w:rsidR="00FB2463" w:rsidRDefault="00FB2463" w:rsidP="00310044">
            <w:pPr>
              <w:rPr>
                <w:lang w:val="en-US"/>
              </w:rPr>
            </w:pPr>
          </w:p>
        </w:tc>
      </w:tr>
      <w:tr w:rsidR="00424567" w:rsidRPr="00181331" w:rsidTr="00310044">
        <w:tc>
          <w:tcPr>
            <w:tcW w:w="850" w:type="dxa"/>
          </w:tcPr>
          <w:p w:rsidR="00424567" w:rsidRDefault="00424567" w:rsidP="00310044">
            <w:pPr>
              <w:rPr>
                <w:iCs/>
                <w:noProof/>
                <w:lang w:val="en-US"/>
              </w:rPr>
            </w:pPr>
          </w:p>
        </w:tc>
        <w:tc>
          <w:tcPr>
            <w:tcW w:w="3969" w:type="dxa"/>
          </w:tcPr>
          <w:p w:rsidR="00424567" w:rsidRDefault="00D724EA" w:rsidP="00214A04">
            <w:pPr>
              <w:rPr>
                <w:iCs/>
                <w:noProof/>
                <w:lang w:val="en-US"/>
              </w:rPr>
            </w:pPr>
            <w:r>
              <w:rPr>
                <w:iCs/>
                <w:noProof/>
                <w:lang w:val="en-US"/>
              </w:rPr>
              <w:t>ˁidkum ḥayawān? – ˀē šī qanam, bəgaṛ maˁaz faras kidīš ište šī. ḥitt al-kidīš rāḥ bəgaṛ zād ṣār zihīd.</w:t>
            </w:r>
          </w:p>
        </w:tc>
        <w:tc>
          <w:tcPr>
            <w:tcW w:w="4252" w:type="dxa"/>
          </w:tcPr>
          <w:p w:rsidR="00424567" w:rsidRDefault="00424567" w:rsidP="00310044">
            <w:pPr>
              <w:rPr>
                <w:lang w:val="en-US"/>
              </w:rPr>
            </w:pPr>
          </w:p>
        </w:tc>
      </w:tr>
      <w:tr w:rsidR="00D724EA" w:rsidRPr="00181331" w:rsidTr="00310044">
        <w:tc>
          <w:tcPr>
            <w:tcW w:w="850" w:type="dxa"/>
          </w:tcPr>
          <w:p w:rsidR="00D724EA" w:rsidRDefault="00D724EA" w:rsidP="00310044">
            <w:pPr>
              <w:rPr>
                <w:iCs/>
                <w:noProof/>
                <w:lang w:val="en-US"/>
              </w:rPr>
            </w:pPr>
          </w:p>
        </w:tc>
        <w:tc>
          <w:tcPr>
            <w:tcW w:w="3969" w:type="dxa"/>
          </w:tcPr>
          <w:p w:rsidR="00D724EA" w:rsidRDefault="00310044" w:rsidP="00214A04">
            <w:pPr>
              <w:rPr>
                <w:iCs/>
                <w:noProof/>
                <w:lang w:val="en-US"/>
              </w:rPr>
            </w:pPr>
            <w:r>
              <w:rPr>
                <w:iCs/>
                <w:noProof/>
                <w:lang w:val="en-US"/>
              </w:rPr>
              <w:t>Sūrīye ˀawwali waḥadhe ayreten ište düšmāne, ˀawwali čānaw düšmāne min ᵊḥkumat al-ᵊḥkūma ṣārat al-ahāli kull-min b-arḏ̣u.</w:t>
            </w:r>
          </w:p>
        </w:tc>
        <w:tc>
          <w:tcPr>
            <w:tcW w:w="4252" w:type="dxa"/>
          </w:tcPr>
          <w:p w:rsidR="00D724EA" w:rsidRDefault="00D724EA"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gām yištaqil w ˁāyšīn kullu ˀawwali ˀarāḏ̣i hiyye hāḏi l-badu yiǧūn hēne w šiˁlat.</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ˀawwali ˁala dōr bini Hlāl hā! ygūlūn yirḥalūn w yinzilūn b-al-baˁir, ˀalḥaz rāḥat al-baˁir mā ḏ̣allat.</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ˀalḥaz mōtōrāt čiṯīr ṭaqsiyāt čiṯīre kamyūnāt čiṯīre kullši ṣār čiṯīr ḥamdilla.</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r>
              <w:rPr>
                <w:iCs/>
                <w:noProof/>
                <w:lang w:val="en-US"/>
              </w:rPr>
              <w:t>3:24</w:t>
            </w:r>
          </w:p>
        </w:tc>
        <w:tc>
          <w:tcPr>
            <w:tcW w:w="3969" w:type="dxa"/>
          </w:tcPr>
          <w:p w:rsidR="00310044" w:rsidRDefault="00310044" w:rsidP="00214A04">
            <w:pPr>
              <w:rPr>
                <w:iCs/>
                <w:noProof/>
                <w:lang w:val="en-US"/>
              </w:rPr>
            </w:pPr>
            <w:r>
              <w:rPr>
                <w:iCs/>
                <w:noProof/>
                <w:lang w:val="en-US"/>
              </w:rPr>
              <w:t>Sūrīye w Turkīye ˀawwali čānaw min gabil ˁašr ᵊsnīn awwal xamstaˁaš sine gabl-in yingaḏ̣ib Apo</w:t>
            </w:r>
            <w:r w:rsidR="00CE7AFF">
              <w:rPr>
                <w:iCs/>
                <w:noProof/>
                <w:lang w:val="en-US"/>
              </w:rPr>
              <w:t>,</w:t>
            </w:r>
          </w:p>
        </w:tc>
        <w:tc>
          <w:tcPr>
            <w:tcW w:w="4252" w:type="dxa"/>
          </w:tcPr>
          <w:p w:rsidR="00310044" w:rsidRDefault="00310044"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l-aṯnēn čānaw dūšmān, Sūrīye ssawwi besleme ˁa-t-terōr, ᵊssawwi besleme w ydarrbu ˁala Turkīye ydarrbu ˁala Turkīye.</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humma w slāḥhum w-ᵊhnīthum ydarrbūnhum ˁala Turkīye ta-yxarrbūn Turkīye, yrīdūn ta-yxarrbūn.</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Apo ˁidhum hināk, Abdulla Öcalan ysawwūn besleme hināk, ˁugub Turkīye ziˁlat ˁalēhum gālat</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ši-ydawwir ˁinidkum, ˀintu yōma ǧǧībūnu tunṭūnna tsallmūnna yōma ˀiḥna nfukk ḥarib ˁalēkum nuḏ̣rubkum.</w:t>
            </w:r>
          </w:p>
        </w:tc>
        <w:tc>
          <w:tcPr>
            <w:tcW w:w="4252" w:type="dxa"/>
          </w:tcPr>
          <w:p w:rsidR="00CE7AFF" w:rsidRDefault="00CE7AFF"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214A04">
            <w:pPr>
              <w:rPr>
                <w:iCs/>
                <w:noProof/>
                <w:lang w:val="en-US"/>
              </w:rPr>
            </w:pPr>
            <w:r>
              <w:rPr>
                <w:iCs/>
                <w:noProof/>
                <w:lang w:val="en-US"/>
              </w:rPr>
              <w:t>gāmaw ᵊṭrədō rāḥ ˁala… ˁala Kenya ˁala ˀAfrika.</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yōmin ᵊkməšō ˀaṣṣōbu kməšō? – harab yā! – ᵊnhizam, ˀaṣṣōbu gḏ̣ubō? ba-Kenya?</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ˁaǧab Kenya mi, ˁala Afrika rāḥ hināk, Sūrīye ˁād Ḥāfiḏ̣ Asad māt.</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461BB4">
            <w:pPr>
              <w:rPr>
                <w:iCs/>
                <w:noProof/>
                <w:lang w:val="en-US"/>
              </w:rPr>
            </w:pPr>
            <w:r>
              <w:rPr>
                <w:iCs/>
                <w:noProof/>
                <w:lang w:val="en-US"/>
              </w:rPr>
              <w:t xml:space="preserve">min māt Ḥāfiḏ̣ Asad </w:t>
            </w:r>
            <w:r w:rsidR="00461BB4">
              <w:rPr>
                <w:iCs/>
                <w:noProof/>
                <w:lang w:val="en-US"/>
              </w:rPr>
              <w:t xml:space="preserve">wlidu ṭəlaˁ, daḥḥag mā </w:t>
            </w:r>
            <w:r>
              <w:rPr>
                <w:iCs/>
                <w:noProof/>
                <w:lang w:val="en-US"/>
              </w:rPr>
              <w:t>ḏ̣allat-illu čāṛa</w:t>
            </w:r>
            <w:r w:rsidR="00461BB4">
              <w:rPr>
                <w:iCs/>
                <w:noProof/>
                <w:lang w:val="en-US"/>
              </w:rPr>
              <w:t>,</w:t>
            </w:r>
            <w:r>
              <w:rPr>
                <w:iCs/>
                <w:noProof/>
                <w:lang w:val="en-US"/>
              </w:rPr>
              <w:t xml:space="preserve"> ǧī gām ysawwi ˀittifāq ᵊb-sāgt Turkīye.</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huwwa w Turkīye gām yṣīr zēn bēnāthum, ˀawwali dūšmān.</w:t>
            </w:r>
          </w:p>
        </w:tc>
        <w:tc>
          <w:tcPr>
            <w:tcW w:w="4252" w:type="dxa"/>
          </w:tcPr>
          <w:p w:rsidR="005E2744" w:rsidRDefault="005E2744" w:rsidP="00310044">
            <w:pPr>
              <w:rPr>
                <w:lang w:val="en-US"/>
              </w:rPr>
            </w:pPr>
          </w:p>
        </w:tc>
      </w:tr>
    </w:tbl>
    <w:p w:rsidR="003F43CB" w:rsidRPr="00F02323" w:rsidRDefault="003F43CB" w:rsidP="008148A9">
      <w:pPr>
        <w:pStyle w:val="Textkrper2"/>
        <w:spacing w:line="240" w:lineRule="auto"/>
        <w:rPr>
          <w:u w:val="none"/>
          <w:lang w:val="fr-FR"/>
        </w:rPr>
      </w:pPr>
    </w:p>
    <w:p w:rsidR="001A6F05" w:rsidRPr="00BC0614" w:rsidRDefault="001A6F05" w:rsidP="0094297D">
      <w:pPr>
        <w:pStyle w:val="berschrift2"/>
        <w:rPr>
          <w:noProof/>
          <w:lang w:val="en-US"/>
        </w:rPr>
      </w:pPr>
      <w:r w:rsidRPr="00BC0614">
        <w:rPr>
          <w:noProof/>
          <w:lang w:val="en-US"/>
        </w:rPr>
        <w:t>Urfa-</w:t>
      </w:r>
      <w:r w:rsidR="0094297D">
        <w:rPr>
          <w:noProof/>
          <w:lang w:val="en-US"/>
        </w:rPr>
        <w:t>136</w:t>
      </w:r>
      <w:r w:rsidRPr="00BC0614">
        <w:rPr>
          <w:noProof/>
          <w:lang w:val="en-US"/>
        </w:rPr>
        <w:t xml:space="preserve">: </w:t>
      </w:r>
      <w:r w:rsidR="0094297D">
        <w:rPr>
          <w:noProof/>
          <w:lang w:val="en-US"/>
        </w:rPr>
        <w:t>Dishes: çiğ köfte</w:t>
      </w:r>
      <w:r>
        <w:rPr>
          <w:noProof/>
          <w:lang w:val="en-US"/>
        </w:rPr>
        <w:t xml:space="preserve"> </w:t>
      </w:r>
      <w:r w:rsidRPr="00735198">
        <w:t>[</w:t>
      </w:r>
      <w:r>
        <w:t>new</w:t>
      </w:r>
      <w:r w:rsidRPr="00735198">
        <w:t>]</w:t>
      </w:r>
    </w:p>
    <w:p w:rsidR="001A6F05" w:rsidRPr="00BC0614" w:rsidRDefault="0071254B" w:rsidP="001A6F05">
      <w:pPr>
        <w:pStyle w:val="Liste"/>
        <w:rPr>
          <w:lang w:val="en-US"/>
        </w:rPr>
      </w:pPr>
      <w:r>
        <w:rPr>
          <w:noProof/>
          <w:lang w:val="en-US"/>
        </w:rPr>
        <w:t>Amīna</w:t>
      </w:r>
    </w:p>
    <w:p w:rsidR="001A6F05" w:rsidRPr="00C93879" w:rsidRDefault="0071254B" w:rsidP="0071254B">
      <w:pPr>
        <w:pStyle w:val="Liste"/>
        <w:rPr>
          <w:lang w:val="de-AT"/>
        </w:rPr>
      </w:pPr>
      <w:r>
        <w:rPr>
          <w:lang w:val="de-AT"/>
        </w:rPr>
        <w:t>1</w:t>
      </w:r>
      <w:r w:rsidR="001A6F05">
        <w:rPr>
          <w:lang w:val="de-AT"/>
        </w:rPr>
        <w:t xml:space="preserve"> </w:t>
      </w:r>
      <w:r>
        <w:rPr>
          <w:lang w:val="de-AT"/>
        </w:rPr>
        <w:t>Oct</w:t>
      </w:r>
      <w:r w:rsidR="001A6F05">
        <w:rPr>
          <w:lang w:val="de-AT"/>
        </w:rPr>
        <w:t xml:space="preserve"> 201</w:t>
      </w:r>
      <w:r>
        <w:rPr>
          <w:lang w:val="de-AT"/>
        </w:rPr>
        <w:t>3</w:t>
      </w:r>
      <w:r w:rsidR="001A6F05">
        <w:rPr>
          <w:lang w:val="de-AT"/>
        </w:rPr>
        <w:t xml:space="preserve"> </w:t>
      </w:r>
      <w:r w:rsidR="001A6F05">
        <w:rPr>
          <w:lang w:val="de-AT"/>
        </w:rPr>
        <w:tab/>
      </w:r>
    </w:p>
    <w:p w:rsidR="001A6F05" w:rsidRPr="00C93879" w:rsidRDefault="001A6F05" w:rsidP="001A6F05">
      <w:pPr>
        <w:rPr>
          <w:noProof/>
          <w:lang w:val="de-AT"/>
        </w:rPr>
      </w:pPr>
    </w:p>
    <w:tbl>
      <w:tblPr>
        <w:tblStyle w:val="Tabellenraster"/>
        <w:tblW w:w="0" w:type="auto"/>
        <w:tblLook w:val="04A0" w:firstRow="1" w:lastRow="0" w:firstColumn="1" w:lastColumn="0" w:noHBand="0" w:noVBand="1"/>
      </w:tblPr>
      <w:tblGrid>
        <w:gridCol w:w="850"/>
        <w:gridCol w:w="3969"/>
        <w:gridCol w:w="4252"/>
      </w:tblGrid>
      <w:tr w:rsidR="001A6F05" w:rsidRPr="00181331" w:rsidTr="00ED5FB4">
        <w:tc>
          <w:tcPr>
            <w:tcW w:w="850" w:type="dxa"/>
          </w:tcPr>
          <w:p w:rsidR="001A6F05" w:rsidRPr="00BC0614" w:rsidRDefault="001A6F05" w:rsidP="00ED5FB4">
            <w:pPr>
              <w:rPr>
                <w:iCs/>
                <w:noProof/>
                <w:lang w:val="en-US"/>
              </w:rPr>
            </w:pPr>
            <w:r>
              <w:rPr>
                <w:iCs/>
                <w:noProof/>
                <w:lang w:val="en-US"/>
              </w:rPr>
              <w:t>0:01</w:t>
            </w:r>
          </w:p>
        </w:tc>
        <w:tc>
          <w:tcPr>
            <w:tcW w:w="3969" w:type="dxa"/>
          </w:tcPr>
          <w:p w:rsidR="001A6F05" w:rsidRPr="007F5DBD" w:rsidRDefault="001A6F05" w:rsidP="00E32C13">
            <w:pPr>
              <w:rPr>
                <w:iCs/>
                <w:noProof/>
                <w:lang w:val="en-US"/>
              </w:rPr>
            </w:pPr>
            <w:r>
              <w:rPr>
                <w:iCs/>
                <w:noProof/>
                <w:lang w:val="en-US"/>
              </w:rPr>
              <w:t>ˀač-čīgt al-faṛək</w:t>
            </w:r>
            <w:r w:rsidR="002519CF">
              <w:rPr>
                <w:iCs/>
                <w:noProof/>
                <w:lang w:val="en-US"/>
              </w:rPr>
              <w:t xml:space="preserve"> ta-ngūl al-bur</w:t>
            </w:r>
            <w:r w:rsidR="00E32C13">
              <w:rPr>
                <w:iCs/>
                <w:noProof/>
                <w:lang w:val="en-US"/>
              </w:rPr>
              <w:t>q</w:t>
            </w:r>
            <w:r w:rsidR="002519CF">
              <w:rPr>
                <w:iCs/>
                <w:noProof/>
                <w:lang w:val="en-US"/>
              </w:rPr>
              <w:t>ul</w:t>
            </w:r>
            <w:r w:rsidR="00E32C13">
              <w:rPr>
                <w:iCs/>
                <w:noProof/>
                <w:lang w:val="en-US"/>
              </w:rPr>
              <w:t xml:space="preserve"> awwal fāl ᵊǧǧīv al-burqul, </w:t>
            </w:r>
          </w:p>
        </w:tc>
        <w:tc>
          <w:tcPr>
            <w:tcW w:w="4252" w:type="dxa"/>
          </w:tcPr>
          <w:p w:rsidR="001A6F05" w:rsidRPr="00FE494D" w:rsidRDefault="001A6F05"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ˀal-burqul šaklēn šī b-burqul, ᵊǧǧīb burqul ač-čīge an-nāˁim.</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w dibishe w ṣōṭhe, ṣōṭ bēt yrīd yṣīr dibis bēt zād yṣīr ˁalēhe ˀal-ḥāḏ̣ir zād yṣir al-bēt zād.</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hā w tgūm tufrukhun tugruḏ̣ ˁalēhin ṯalāṯ arbaˁ ᵊsnūm ṣarməsaq, ṯūm.</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hā w-ᵊhnīt bəṣal, rās bəṣal ta-ngūl, ᵊbṣale wəḥde tugruḏ̣ ˁalēhe bṣalt-in yābse w yinfarčin haḏanne.</w:t>
            </w:r>
          </w:p>
        </w:tc>
        <w:tc>
          <w:tcPr>
            <w:tcW w:w="4252" w:type="dxa"/>
          </w:tcPr>
          <w:p w:rsidR="00E32C13" w:rsidRPr="00FE494D" w:rsidRDefault="00E32C13"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Pr="00ED5FB4" w:rsidRDefault="00ED5FB4" w:rsidP="00E32C13">
            <w:pPr>
              <w:rPr>
                <w:lang w:val="de-AT" w:bidi="ar-OM"/>
              </w:rPr>
            </w:pPr>
            <w:r>
              <w:rPr>
                <w:iCs/>
                <w:noProof/>
                <w:lang w:val="en-US"/>
              </w:rPr>
              <w:t xml:space="preserve">yḏ̣all guṭma guṭma tḥuṭṭ ˁalēhin mayye w tufrukhin tufukhin lummunhin guṭma yistawin w ssawwī-lhin </w:t>
            </w:r>
            <w:r>
              <w:t>īdām, ˀīdām bēḏ̣.</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32C13">
            <w:pPr>
              <w:rPr>
                <w:iCs/>
                <w:noProof/>
                <w:lang w:val="en-US"/>
              </w:rPr>
            </w:pPr>
            <w:r>
              <w:rPr>
                <w:iCs/>
                <w:noProof/>
                <w:lang w:val="en-US"/>
              </w:rPr>
              <w:t>tiksir ˁalēhin bēḏ̣tēn w-īdāmhin guṭma yṣīr, tugruḏ̣ ˁalēhin baqdanūs w bəṣal-in yā… xaḏ̣ar.</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32C13">
            <w:pPr>
              <w:rPr>
                <w:iCs/>
                <w:noProof/>
                <w:lang w:val="en-US"/>
              </w:rPr>
            </w:pPr>
            <w:r>
              <w:rPr>
                <w:iCs/>
                <w:noProof/>
                <w:lang w:val="en-US"/>
              </w:rPr>
              <w:t>haḏanne yinḥaṭṭin fōgha gabəl al-īdām yinxalṭin hāḏi čīgt al-bēḏ̣.</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Pr="00ED5FB4" w:rsidRDefault="00ED5FB4" w:rsidP="00E32C13">
            <w:pPr>
              <w:rPr>
                <w:lang w:val="de-AT" w:bidi="ar-OM"/>
              </w:rPr>
            </w:pPr>
            <w:r>
              <w:rPr>
                <w:iCs/>
                <w:noProof/>
                <w:lang w:val="en-US"/>
              </w:rPr>
              <w:t>w-al-laḥam zād ač-čīgt al-laḥam, ˀal-habra ˁayne nafs əš-šī čīgt al-habra zād ˁayne burqul w dibishe,</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D5FB4">
            <w:pPr>
              <w:rPr>
                <w:iCs/>
                <w:noProof/>
                <w:lang w:val="en-US"/>
              </w:rPr>
            </w:pPr>
            <w:r>
              <w:rPr>
                <w:iCs/>
                <w:noProof/>
                <w:lang w:val="en-US"/>
              </w:rPr>
              <w:t>w ˁayne bəṣalha ˁayne ˁayne bass lummun tufrukha hāḏi b-būz tufrukha, būz ˀē.</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D5FB4">
            <w:pPr>
              <w:rPr>
                <w:iCs/>
                <w:noProof/>
                <w:lang w:val="en-US"/>
              </w:rPr>
            </w:pPr>
            <w:r>
              <w:rPr>
                <w:iCs/>
                <w:noProof/>
                <w:lang w:val="en-US"/>
              </w:rPr>
              <w:t xml:space="preserve">bala ǧāfi tā ˀal-mayye zihīd zihīd yḏ̣all tmūˁ </w:t>
            </w:r>
            <w:r w:rsidR="00736638">
              <w:rPr>
                <w:iCs/>
                <w:noProof/>
                <w:lang w:val="en-US"/>
              </w:rPr>
              <w:t xml:space="preserve">qālib būz zād tinfariǧ hāḏi tiṣīr guṭma ṣṣīr alli ḥāṛṛa, </w:t>
            </w:r>
          </w:p>
        </w:tc>
        <w:tc>
          <w:tcPr>
            <w:tcW w:w="4252" w:type="dxa"/>
          </w:tcPr>
          <w:p w:rsidR="00ED5FB4" w:rsidRPr="00FE494D" w:rsidRDefault="00ED5FB4" w:rsidP="00ED5FB4">
            <w:pPr>
              <w:rPr>
                <w:lang w:val="en-US"/>
              </w:rPr>
            </w:pPr>
          </w:p>
        </w:tc>
      </w:tr>
      <w:tr w:rsidR="00736638" w:rsidRPr="00181331" w:rsidTr="00ED5FB4">
        <w:tc>
          <w:tcPr>
            <w:tcW w:w="850" w:type="dxa"/>
          </w:tcPr>
          <w:p w:rsidR="00736638" w:rsidRDefault="00736638" w:rsidP="00ED5FB4">
            <w:pPr>
              <w:rPr>
                <w:iCs/>
                <w:noProof/>
                <w:lang w:val="en-US"/>
              </w:rPr>
            </w:pPr>
          </w:p>
        </w:tc>
        <w:tc>
          <w:tcPr>
            <w:tcW w:w="3969" w:type="dxa"/>
          </w:tcPr>
          <w:p w:rsidR="00736638" w:rsidRDefault="00736638" w:rsidP="00ED5FB4">
            <w:pPr>
              <w:rPr>
                <w:iCs/>
                <w:noProof/>
                <w:lang w:val="en-US"/>
              </w:rPr>
            </w:pPr>
            <w:r>
              <w:rPr>
                <w:iCs/>
                <w:noProof/>
                <w:lang w:val="en-US"/>
              </w:rPr>
              <w:t>mū miṯil čīgt al-bēḏ̣ yṣīr guṭma aǧələ yṣīr zād tinfariǧ ˁugub ˁād ᵊtḥuṭṭ ˁalēhe tindagg ˁala l-habra.</w:t>
            </w:r>
          </w:p>
        </w:tc>
        <w:tc>
          <w:tcPr>
            <w:tcW w:w="4252" w:type="dxa"/>
          </w:tcPr>
          <w:p w:rsidR="00736638" w:rsidRPr="00FE494D" w:rsidRDefault="00736638"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ˀal-habra ˀalḥaz al-mille ˀawwali yduggūn ˁa-l-ᵊḥǧaṛā b-al… w šift al-miǧannt az-ziqīre awwali daha ṣṣīr axēr.</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ˀamma ˀalḥaz ṭəlˁat qōlay ar-robōṭāt b-ar-robōṭ yinǧarr al-laḥam yinḥaṭṭ ˁalēhe zād tinfiriǧ ˁayne yešilik.</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ˁād kiḏe miṯilhe miṯil uxuthe bass hāḏi ˁala laḥam ˁād ᵊṣṣīr. kullhin ᵊhnīye miṯil baˁaḏ̣hin.</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0F5852" w:rsidP="00ED5FB4">
            <w:pPr>
              <w:rPr>
                <w:iCs/>
                <w:noProof/>
                <w:lang w:val="en-US"/>
              </w:rPr>
            </w:pPr>
            <w:r>
              <w:rPr>
                <w:iCs/>
                <w:noProof/>
                <w:lang w:val="en-US"/>
              </w:rPr>
              <w:t>hinne kullhin miṯil baˁaḏ̣hin w hnīt al-ˁadas zād ˁayne nafs aš-šī zād kullhe burqulhe w bəṣalha w ṯūmha al-yābis hā!</w:t>
            </w:r>
          </w:p>
        </w:tc>
        <w:tc>
          <w:tcPr>
            <w:tcW w:w="4252" w:type="dxa"/>
          </w:tcPr>
          <w:p w:rsidR="0047030F" w:rsidRPr="00FE494D" w:rsidRDefault="0047030F" w:rsidP="00ED5FB4">
            <w:pPr>
              <w:rPr>
                <w:lang w:val="en-US"/>
              </w:rPr>
            </w:pPr>
          </w:p>
        </w:tc>
      </w:tr>
      <w:tr w:rsidR="000F5852" w:rsidRPr="00181331" w:rsidTr="00ED5FB4">
        <w:tc>
          <w:tcPr>
            <w:tcW w:w="850" w:type="dxa"/>
          </w:tcPr>
          <w:p w:rsidR="000F5852" w:rsidRDefault="000F5852" w:rsidP="00ED5FB4">
            <w:pPr>
              <w:rPr>
                <w:iCs/>
                <w:noProof/>
                <w:lang w:val="en-US"/>
              </w:rPr>
            </w:pPr>
          </w:p>
        </w:tc>
        <w:tc>
          <w:tcPr>
            <w:tcW w:w="3969" w:type="dxa"/>
          </w:tcPr>
          <w:p w:rsidR="000F5852" w:rsidRDefault="000F5852" w:rsidP="00ED5FB4">
            <w:pPr>
              <w:rPr>
                <w:iCs/>
                <w:noProof/>
                <w:lang w:val="en-US"/>
              </w:rPr>
            </w:pPr>
            <w:r>
              <w:rPr>
                <w:iCs/>
                <w:noProof/>
                <w:lang w:val="en-US"/>
              </w:rPr>
              <w:t xml:space="preserve">kullhin waktin ᵊtgūm tinfariǧ yḏ̣all tinḥaṭṭ </w:t>
            </w:r>
            <w:r w:rsidR="000F2D48">
              <w:rPr>
                <w:iCs/>
                <w:noProof/>
                <w:lang w:val="en-US"/>
              </w:rPr>
              <w:t xml:space="preserve">xāšūgit ᵊhnīt ˁadas </w:t>
            </w:r>
            <w:r w:rsidR="000F2D48" w:rsidRPr="000F2D48">
              <w:rPr>
                <w:iCs/>
                <w:noProof/>
                <w:highlight w:val="yellow"/>
                <w:lang w:val="en-US"/>
              </w:rPr>
              <w:t>šōrabit ˁadas-in ḥāṛṛa</w:t>
            </w:r>
            <w:r w:rsidR="000F2D48">
              <w:rPr>
                <w:iCs/>
                <w:noProof/>
                <w:lang w:val="en-US"/>
              </w:rPr>
              <w:t xml:space="preserve"> ta-tiswīha,</w:t>
            </w:r>
          </w:p>
        </w:tc>
        <w:tc>
          <w:tcPr>
            <w:tcW w:w="4252" w:type="dxa"/>
          </w:tcPr>
          <w:p w:rsidR="000F5852" w:rsidRPr="00FE494D" w:rsidRDefault="000F5852"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ED5FB4">
            <w:pPr>
              <w:rPr>
                <w:iCs/>
                <w:noProof/>
                <w:lang w:val="en-US"/>
              </w:rPr>
            </w:pPr>
            <w:r>
              <w:rPr>
                <w:iCs/>
                <w:noProof/>
                <w:lang w:val="en-US"/>
              </w:rPr>
              <w:t>yḏ̣all kull-ma bidāl al-mayye ˀaḏ̣all aḥuṭṭ šōraba lummunhe tihni tistawi ṣṣīr zēne miṯil ˁaǧīn,</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ED5FB4">
            <w:pPr>
              <w:rPr>
                <w:iCs/>
                <w:noProof/>
                <w:lang w:val="en-US"/>
              </w:rPr>
            </w:pPr>
            <w:r>
              <w:rPr>
                <w:iCs/>
                <w:noProof/>
                <w:lang w:val="en-US"/>
              </w:rPr>
              <w:t>ˀagūm ˁād aḥuṭṭ ˁalēhe ayaddimhe bṣala ˀīdām ᵊbṣala hiyye bēḏ̣a wala ṣinˁa,</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Pr="000F2D48" w:rsidRDefault="000F2D48" w:rsidP="00ED5FB4">
            <w:pPr>
              <w:rPr>
                <w:lang w:val="de-AT" w:bidi="ar-OM"/>
              </w:rPr>
            </w:pPr>
            <w:r>
              <w:rPr>
                <w:iCs/>
                <w:noProof/>
                <w:lang w:val="en-US"/>
              </w:rPr>
              <w:t>ᵊbṣala ˀīdāmhe yinḥaṭṭ ˁād ˁalēhe hāḏi zād čīgt al-ˁadas w-al-ᵊhnīy zād ˁayne al-bəṭāṭa.</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ˀal-bəṭāṭa zād hašlani ta-ngūl tinṭabix, tinṭabix zād wakt-inha ḥāṛṛa ˁayne al-burqul w-ad-dibis w-aš-ši kullu ˁayne nafs aš-šī.</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Pr="000F2D48" w:rsidRDefault="000F2D48" w:rsidP="000F2D48">
            <w:pPr>
              <w:rPr>
                <w:iCs/>
                <w:noProof/>
                <w:lang w:val="de-AT" w:bidi="ar-OM"/>
              </w:rPr>
            </w:pPr>
            <w:r>
              <w:rPr>
                <w:iCs/>
                <w:noProof/>
                <w:lang w:val="en-US"/>
              </w:rPr>
              <w:t xml:space="preserve">w bṣalt-in yābse w-aṯ-ṯūm ˁayne waktin </w:t>
            </w:r>
            <w:r>
              <w:rPr>
                <w:iCs/>
                <w:noProof/>
                <w:lang w:val="de-AT" w:bidi="ar-OM"/>
              </w:rPr>
              <w:t xml:space="preserve">ᵊtgūm tinfarik bidāl ad-dibis tinḥaṭṭ bəṭāṭa, </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ˀal-bəṭāṭa zād tinfarik b-al-bəṭāṭa w ˀīdāmhe zēt w bṣalt-in yābse.</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hāḏi zād ᵊhnīt al-bəṭāṭa haḏanne ˀač-čīga arbaˁ ᵊšqāl.</w:t>
            </w:r>
          </w:p>
        </w:tc>
        <w:tc>
          <w:tcPr>
            <w:tcW w:w="4252" w:type="dxa"/>
          </w:tcPr>
          <w:p w:rsidR="000F2D48" w:rsidRPr="00FE494D" w:rsidRDefault="000F2D48" w:rsidP="00ED5FB4">
            <w:pPr>
              <w:rPr>
                <w:lang w:val="en-US"/>
              </w:rPr>
            </w:pPr>
          </w:p>
        </w:tc>
      </w:tr>
    </w:tbl>
    <w:p w:rsidR="003F43CB" w:rsidRPr="00F02323" w:rsidRDefault="003F43CB" w:rsidP="008148A9">
      <w:pPr>
        <w:pStyle w:val="Textkrper2"/>
        <w:spacing w:line="240" w:lineRule="auto"/>
        <w:rPr>
          <w:u w:val="none"/>
          <w:lang w:val="fr-FR"/>
        </w:rPr>
      </w:pPr>
    </w:p>
    <w:p w:rsidR="00736CD6" w:rsidRPr="00BC0614" w:rsidRDefault="00736CD6" w:rsidP="00736CD6">
      <w:pPr>
        <w:pStyle w:val="berschrift2"/>
        <w:rPr>
          <w:noProof/>
          <w:lang w:val="en-US"/>
        </w:rPr>
      </w:pPr>
      <w:r w:rsidRPr="00BC0614">
        <w:rPr>
          <w:noProof/>
          <w:lang w:val="en-US"/>
        </w:rPr>
        <w:t>Urfa-</w:t>
      </w:r>
      <w:r>
        <w:rPr>
          <w:noProof/>
          <w:lang w:val="en-US"/>
        </w:rPr>
        <w:t>140</w:t>
      </w:r>
      <w:r w:rsidRPr="00BC0614">
        <w:rPr>
          <w:noProof/>
          <w:lang w:val="en-US"/>
        </w:rPr>
        <w:t xml:space="preserve">: </w:t>
      </w:r>
      <w:r>
        <w:rPr>
          <w:noProof/>
          <w:lang w:val="en-US"/>
        </w:rPr>
        <w:t xml:space="preserve">al-ᵊbyāt </w:t>
      </w:r>
      <w:r w:rsidRPr="00735198">
        <w:t>[</w:t>
      </w:r>
      <w:r>
        <w:t>new</w:t>
      </w:r>
      <w:r w:rsidRPr="00735198">
        <w:t>]</w:t>
      </w:r>
    </w:p>
    <w:p w:rsidR="00736CD6" w:rsidRPr="00BC0614" w:rsidRDefault="00736CD6" w:rsidP="00736CD6">
      <w:pPr>
        <w:pStyle w:val="Liste"/>
        <w:rPr>
          <w:lang w:val="en-US"/>
        </w:rPr>
      </w:pPr>
      <w:r>
        <w:rPr>
          <w:noProof/>
          <w:lang w:val="en-US"/>
        </w:rPr>
        <w:t>Amīna</w:t>
      </w:r>
    </w:p>
    <w:p w:rsidR="00736CD6" w:rsidRPr="00C93879" w:rsidRDefault="00736CD6" w:rsidP="00736CD6">
      <w:pPr>
        <w:pStyle w:val="Liste"/>
        <w:rPr>
          <w:lang w:val="de-AT"/>
        </w:rPr>
      </w:pPr>
      <w:r>
        <w:rPr>
          <w:lang w:val="de-AT"/>
        </w:rPr>
        <w:t xml:space="preserve">1 Oct 2013 </w:t>
      </w:r>
      <w:r>
        <w:rPr>
          <w:lang w:val="de-AT"/>
        </w:rPr>
        <w:tab/>
      </w:r>
    </w:p>
    <w:p w:rsidR="00736CD6" w:rsidRPr="00C93879" w:rsidRDefault="00736CD6" w:rsidP="00736CD6">
      <w:pPr>
        <w:rPr>
          <w:noProof/>
          <w:lang w:val="de-AT"/>
        </w:rPr>
      </w:pPr>
    </w:p>
    <w:tbl>
      <w:tblPr>
        <w:tblStyle w:val="Tabellenraster"/>
        <w:tblW w:w="0" w:type="auto"/>
        <w:tblLook w:val="04A0" w:firstRow="1" w:lastRow="0" w:firstColumn="1" w:lastColumn="0" w:noHBand="0" w:noVBand="1"/>
      </w:tblPr>
      <w:tblGrid>
        <w:gridCol w:w="850"/>
        <w:gridCol w:w="3969"/>
        <w:gridCol w:w="4252"/>
      </w:tblGrid>
      <w:tr w:rsidR="00736CD6" w:rsidRPr="00181331" w:rsidTr="00736CD6">
        <w:tc>
          <w:tcPr>
            <w:tcW w:w="850" w:type="dxa"/>
          </w:tcPr>
          <w:p w:rsidR="00736CD6" w:rsidRPr="00BC0614" w:rsidRDefault="00736CD6" w:rsidP="00736CD6">
            <w:pPr>
              <w:rPr>
                <w:iCs/>
                <w:noProof/>
                <w:lang w:val="en-US"/>
              </w:rPr>
            </w:pPr>
            <w:r>
              <w:rPr>
                <w:iCs/>
                <w:noProof/>
                <w:lang w:val="en-US"/>
              </w:rPr>
              <w:t>0:01</w:t>
            </w:r>
          </w:p>
        </w:tc>
        <w:tc>
          <w:tcPr>
            <w:tcW w:w="3969" w:type="dxa"/>
          </w:tcPr>
          <w:p w:rsidR="00736CD6" w:rsidRPr="007F5DBD" w:rsidRDefault="00736CD6" w:rsidP="00736CD6">
            <w:pPr>
              <w:rPr>
                <w:iCs/>
                <w:noProof/>
                <w:lang w:val="en-US"/>
              </w:rPr>
            </w:pPr>
            <w:r>
              <w:rPr>
                <w:iCs/>
                <w:noProof/>
                <w:lang w:val="en-US"/>
              </w:rPr>
              <w:t xml:space="preserve">ˀal-ᵊbyāt ta-ngūl al-ḥurma inčād-inhe yaˁni egerki trīd ˁəǧyān ta-ngūl </w:t>
            </w:r>
            <w:r w:rsidR="00DE5EA0">
              <w:rPr>
                <w:iCs/>
                <w:noProof/>
                <w:lang w:val="en-US"/>
              </w:rPr>
              <w:t>yrūḥ-ilhe ˁəǧyān al ymūtū-lhe hā,</w:t>
            </w:r>
          </w:p>
        </w:tc>
        <w:tc>
          <w:tcPr>
            <w:tcW w:w="4252" w:type="dxa"/>
          </w:tcPr>
          <w:p w:rsidR="00736CD6" w:rsidRPr="00FE494D" w:rsidRDefault="00736CD6"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ˀal hinne ˀal yrūḥin gidenler kimler al al ymūtū-lhe ˁəǧyān al yrūḥū-lhe ˁəǧyān al ta-ngūl ˁalēhe səxənte.</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haḏinne yrūḥin ˁa-š-šēx ˁala šēx-in yaˁni ybayyit hā, ta-ngūl al mālhe ˁa-š-šēx,</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 xml:space="preserve">ˁād ygūl “ᵊnṭīni min </w:t>
            </w:r>
            <w:r w:rsidRPr="00DE5EA0">
              <w:rPr>
                <w:iCs/>
                <w:noProof/>
                <w:color w:val="FF0000"/>
                <w:lang w:val="en-US"/>
              </w:rPr>
              <w:t>ˁbugič</w:t>
            </w:r>
            <w:r>
              <w:rPr>
                <w:iCs/>
                <w:noProof/>
                <w:lang w:val="en-US"/>
              </w:rPr>
              <w:t>!” al ˁabag šinhu? ˀal-ˁabag al-hiris al-malbūs ad-dawām yaˁni kullanılmış eşyası,</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ta-ngūl maḥrama walla hibrīye walla kišmit ṯōb haḏanne ˁādēne,</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ˀiš-ma yaˁni gönlüğünden ne koparsa tliff bīhe halhinne ˀiš-ma tənṭī min gaḷbak yā.</w:t>
            </w:r>
          </w:p>
        </w:tc>
        <w:tc>
          <w:tcPr>
            <w:tcW w:w="4252" w:type="dxa"/>
          </w:tcPr>
          <w:p w:rsidR="00DE5EA0" w:rsidRPr="00FE494D" w:rsidRDefault="00DE5EA0" w:rsidP="00736CD6">
            <w:pPr>
              <w:rPr>
                <w:lang w:val="en-US"/>
              </w:rPr>
            </w:pPr>
          </w:p>
        </w:tc>
      </w:tr>
      <w:tr w:rsidR="00F42432" w:rsidRPr="00181331" w:rsidTr="00736CD6">
        <w:tc>
          <w:tcPr>
            <w:tcW w:w="850" w:type="dxa"/>
          </w:tcPr>
          <w:p w:rsidR="00F42432" w:rsidRDefault="00F42432" w:rsidP="00736CD6">
            <w:pPr>
              <w:rPr>
                <w:iCs/>
                <w:noProof/>
                <w:lang w:val="en-US"/>
              </w:rPr>
            </w:pPr>
          </w:p>
        </w:tc>
        <w:tc>
          <w:tcPr>
            <w:tcW w:w="3969" w:type="dxa"/>
          </w:tcPr>
          <w:p w:rsidR="00F42432" w:rsidRDefault="00F42432" w:rsidP="00736CD6">
            <w:pPr>
              <w:rPr>
                <w:iCs/>
                <w:noProof/>
                <w:lang w:val="en-US"/>
              </w:rPr>
            </w:pPr>
            <w:r>
              <w:rPr>
                <w:iCs/>
                <w:noProof/>
                <w:lang w:val="en-US"/>
              </w:rPr>
              <w:t>ˀište mū ˀalli maǧbūri halgadd haḏanne ˁād ylaffhin b-al-ᵊbiyāt w-aš-šēx yḥuṭṭhin ǧawwā w ynām ˁa-n-nīye.</w:t>
            </w:r>
          </w:p>
        </w:tc>
        <w:tc>
          <w:tcPr>
            <w:tcW w:w="4252" w:type="dxa"/>
          </w:tcPr>
          <w:p w:rsidR="00F42432" w:rsidRPr="00FE494D" w:rsidRDefault="00F42432" w:rsidP="00736CD6">
            <w:pPr>
              <w:rPr>
                <w:lang w:val="en-US"/>
              </w:rPr>
            </w:pPr>
          </w:p>
        </w:tc>
      </w:tr>
      <w:tr w:rsidR="00F42432" w:rsidRPr="00181331" w:rsidTr="00736CD6">
        <w:tc>
          <w:tcPr>
            <w:tcW w:w="850" w:type="dxa"/>
          </w:tcPr>
          <w:p w:rsidR="00F42432" w:rsidRDefault="00F42432" w:rsidP="00736CD6">
            <w:pPr>
              <w:rPr>
                <w:iCs/>
                <w:noProof/>
                <w:lang w:val="en-US"/>
              </w:rPr>
            </w:pPr>
            <w:r>
              <w:rPr>
                <w:iCs/>
                <w:noProof/>
                <w:lang w:val="en-US"/>
              </w:rPr>
              <w:t>1:06</w:t>
            </w:r>
          </w:p>
        </w:tc>
        <w:tc>
          <w:tcPr>
            <w:tcW w:w="3969" w:type="dxa"/>
          </w:tcPr>
          <w:p w:rsidR="00F42432" w:rsidRDefault="00F42432" w:rsidP="00736CD6">
            <w:pPr>
              <w:rPr>
                <w:iCs/>
                <w:noProof/>
                <w:lang w:val="en-US"/>
              </w:rPr>
            </w:pPr>
            <w:r>
              <w:rPr>
                <w:iCs/>
                <w:noProof/>
                <w:lang w:val="en-US"/>
              </w:rPr>
              <w:t xml:space="preserve">baˁaḏ̣hun zād baˁaḏ̣hun yaˁni al-ḥurma hiyye mart aš-šēx ᵊtḥuṭṭ b-al-gizli, b-al-gizli tḥuṭṭ b-al-gizli ǧawwa rās aš-šēx, </w:t>
            </w:r>
          </w:p>
        </w:tc>
        <w:tc>
          <w:tcPr>
            <w:tcW w:w="4252" w:type="dxa"/>
          </w:tcPr>
          <w:p w:rsidR="00F42432" w:rsidRPr="00FE494D" w:rsidRDefault="00F42432" w:rsidP="00736CD6">
            <w:pPr>
              <w:rPr>
                <w:lang w:val="en-US"/>
              </w:rPr>
            </w:pPr>
          </w:p>
        </w:tc>
      </w:tr>
      <w:tr w:rsidR="00F42432" w:rsidRPr="00181331" w:rsidTr="00736CD6">
        <w:tc>
          <w:tcPr>
            <w:tcW w:w="850" w:type="dxa"/>
          </w:tcPr>
          <w:p w:rsidR="00F42432" w:rsidRDefault="00F42432" w:rsidP="00736CD6">
            <w:pPr>
              <w:rPr>
                <w:iCs/>
                <w:noProof/>
                <w:lang w:val="en-US"/>
              </w:rPr>
            </w:pPr>
          </w:p>
        </w:tc>
        <w:tc>
          <w:tcPr>
            <w:tcW w:w="3969" w:type="dxa"/>
          </w:tcPr>
          <w:p w:rsidR="00F42432" w:rsidRDefault="00F42432" w:rsidP="00736CD6">
            <w:pPr>
              <w:rPr>
                <w:iCs/>
                <w:noProof/>
                <w:lang w:val="en-US"/>
              </w:rPr>
            </w:pPr>
            <w:r>
              <w:rPr>
                <w:iCs/>
                <w:noProof/>
                <w:lang w:val="en-US"/>
              </w:rPr>
              <w:t>w ygūl ya wali ḥlimit hīčiḏ, ḥlimit hīčiḏ yḥiss aṣ-ṣubuḥ ygūl “hlimit ḥarām ba-flāne bī wāḥad zād</w:t>
            </w:r>
            <w:r w:rsidR="00644A4E">
              <w:rPr>
                <w:iCs/>
                <w:noProof/>
                <w:lang w:val="en-US"/>
              </w:rPr>
              <w:t>,</w:t>
            </w:r>
          </w:p>
        </w:tc>
        <w:tc>
          <w:tcPr>
            <w:tcW w:w="4252" w:type="dxa"/>
          </w:tcPr>
          <w:p w:rsidR="00F42432" w:rsidRPr="00FE494D" w:rsidRDefault="00F42432" w:rsidP="00736CD6">
            <w:pPr>
              <w:rPr>
                <w:lang w:val="en-US"/>
              </w:rPr>
            </w:pPr>
          </w:p>
        </w:tc>
      </w:tr>
      <w:tr w:rsidR="00644A4E" w:rsidRPr="00181331" w:rsidTr="00736CD6">
        <w:tc>
          <w:tcPr>
            <w:tcW w:w="850" w:type="dxa"/>
          </w:tcPr>
          <w:p w:rsidR="00644A4E" w:rsidRDefault="00644A4E" w:rsidP="00736CD6">
            <w:pPr>
              <w:rPr>
                <w:iCs/>
                <w:noProof/>
                <w:lang w:val="en-US"/>
              </w:rPr>
            </w:pPr>
          </w:p>
        </w:tc>
        <w:tc>
          <w:tcPr>
            <w:tcW w:w="3969" w:type="dxa"/>
          </w:tcPr>
          <w:p w:rsidR="00644A4E" w:rsidRDefault="00644A4E" w:rsidP="00736CD6">
            <w:pPr>
              <w:rPr>
                <w:iCs/>
                <w:noProof/>
                <w:lang w:val="en-US"/>
              </w:rPr>
            </w:pPr>
            <w:r>
              <w:rPr>
                <w:iCs/>
                <w:noProof/>
                <w:lang w:val="en-US"/>
              </w:rPr>
              <w:t>yḥuṭṭu bālu, yḥuṭṭu bālu yaˁni ˀaš-šēx alḥaz ᵊšyūxne zād ybayytūn hēne, ˀal-ᵊhnīye wāḥad a</w:t>
            </w:r>
            <w:r w:rsidR="00AB5AF2">
              <w:rPr>
                <w:iCs/>
                <w:noProof/>
                <w:lang w:val="en-US"/>
              </w:rPr>
              <w:t>ṣ-ṣāliḥ zād ybayyit.</w:t>
            </w:r>
          </w:p>
        </w:tc>
        <w:tc>
          <w:tcPr>
            <w:tcW w:w="4252" w:type="dxa"/>
          </w:tcPr>
          <w:p w:rsidR="00644A4E" w:rsidRPr="00FE494D" w:rsidRDefault="00644A4E"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mū bass aš-šēx aṣ-ṣāliḥ zād ybayyit čünkü ˀiḥna hēne b-ᵊhnīt islāmīye zād al-mibīt šī.</w:t>
            </w:r>
          </w:p>
        </w:tc>
        <w:tc>
          <w:tcPr>
            <w:tcW w:w="4252" w:type="dxa"/>
          </w:tcPr>
          <w:p w:rsidR="00AB5AF2" w:rsidRPr="00FE494D" w:rsidRDefault="00AB5AF2"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al-mibīt šinhu yaˁni? šey almak ta… ta-ngūl ē b-at-turuk ši-ygūlūn ta-ngūl şey etmek [..] istišārīya,</w:t>
            </w:r>
          </w:p>
        </w:tc>
        <w:tc>
          <w:tcPr>
            <w:tcW w:w="4252" w:type="dxa"/>
          </w:tcPr>
          <w:p w:rsidR="00AB5AF2" w:rsidRPr="00FE494D" w:rsidRDefault="00AB5AF2"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ˀaš-šēx yōmin yḥuṭṭūn ǧawwa rāsu al-mibīt maġribit aǧ-ǧumˁa aš-šēx b-al-lēl yḥalam. mā-tgūl.</w:t>
            </w:r>
          </w:p>
        </w:tc>
        <w:tc>
          <w:tcPr>
            <w:tcW w:w="4252" w:type="dxa"/>
          </w:tcPr>
          <w:p w:rsidR="00AB5AF2" w:rsidRPr="00FE494D" w:rsidRDefault="00AB5AF2" w:rsidP="00736CD6">
            <w:pPr>
              <w:rPr>
                <w:lang w:val="en-US"/>
              </w:rPr>
            </w:pPr>
          </w:p>
        </w:tc>
      </w:tr>
    </w:tbl>
    <w:p w:rsidR="003F43CB" w:rsidRDefault="003F43CB" w:rsidP="008148A9">
      <w:pPr>
        <w:pStyle w:val="Textkrper2"/>
        <w:spacing w:line="240" w:lineRule="auto"/>
        <w:rPr>
          <w:u w:val="none"/>
          <w:lang w:val="fr-FR"/>
        </w:rPr>
      </w:pPr>
    </w:p>
    <w:p w:rsidR="002D5D45" w:rsidRPr="00BC0614" w:rsidRDefault="002D5D45" w:rsidP="00A5416A">
      <w:pPr>
        <w:pStyle w:val="berschrift2"/>
        <w:rPr>
          <w:noProof/>
          <w:lang w:val="en-US"/>
        </w:rPr>
      </w:pPr>
      <w:r w:rsidRPr="00BC0614">
        <w:rPr>
          <w:noProof/>
          <w:lang w:val="en-US"/>
        </w:rPr>
        <w:t>Urfa-</w:t>
      </w:r>
      <w:r>
        <w:rPr>
          <w:noProof/>
          <w:lang w:val="en-US"/>
        </w:rPr>
        <w:t>094</w:t>
      </w:r>
      <w:r w:rsidRPr="00BC0614">
        <w:rPr>
          <w:noProof/>
          <w:lang w:val="en-US"/>
        </w:rPr>
        <w:t xml:space="preserve">: </w:t>
      </w:r>
      <w:r w:rsidR="00A5416A">
        <w:rPr>
          <w:noProof/>
          <w:lang w:val="en-US"/>
        </w:rPr>
        <w:t>Three advises</w:t>
      </w:r>
      <w:r>
        <w:rPr>
          <w:noProof/>
          <w:lang w:val="en-US"/>
        </w:rPr>
        <w:t xml:space="preserve"> </w:t>
      </w:r>
      <w:r w:rsidRPr="00735198">
        <w:t>[</w:t>
      </w:r>
      <w:r>
        <w:t>new</w:t>
      </w:r>
      <w:r w:rsidRPr="00735198">
        <w:t>]</w:t>
      </w:r>
    </w:p>
    <w:p w:rsidR="002D5D45" w:rsidRPr="00BC0614" w:rsidRDefault="002D5D45" w:rsidP="002D5D45">
      <w:pPr>
        <w:pStyle w:val="Liste"/>
        <w:rPr>
          <w:lang w:val="en-US"/>
        </w:rPr>
      </w:pPr>
      <w:r>
        <w:rPr>
          <w:noProof/>
          <w:lang w:val="en-US"/>
        </w:rPr>
        <w:t>Ismail</w:t>
      </w:r>
    </w:p>
    <w:p w:rsidR="002D5D45" w:rsidRPr="00C93879" w:rsidRDefault="002D5D45" w:rsidP="002D5D45">
      <w:pPr>
        <w:pStyle w:val="Liste"/>
        <w:rPr>
          <w:lang w:val="de-AT"/>
        </w:rPr>
      </w:pPr>
      <w:r>
        <w:rPr>
          <w:lang w:val="de-AT"/>
        </w:rPr>
        <w:t>10 May 2010</w:t>
      </w:r>
    </w:p>
    <w:p w:rsidR="002D5D45" w:rsidRPr="00C93879" w:rsidRDefault="002D5D45" w:rsidP="002D5D45">
      <w:pPr>
        <w:rPr>
          <w:noProof/>
          <w:lang w:val="de-AT"/>
        </w:rPr>
      </w:pPr>
    </w:p>
    <w:tbl>
      <w:tblPr>
        <w:tblStyle w:val="Tabellenraster"/>
        <w:tblW w:w="0" w:type="auto"/>
        <w:tblLook w:val="04A0" w:firstRow="1" w:lastRow="0" w:firstColumn="1" w:lastColumn="0" w:noHBand="0" w:noVBand="1"/>
      </w:tblPr>
      <w:tblGrid>
        <w:gridCol w:w="850"/>
        <w:gridCol w:w="3969"/>
        <w:gridCol w:w="4252"/>
      </w:tblGrid>
      <w:tr w:rsidR="002D5D45" w:rsidRPr="00181331" w:rsidTr="00836923">
        <w:tc>
          <w:tcPr>
            <w:tcW w:w="850" w:type="dxa"/>
          </w:tcPr>
          <w:p w:rsidR="002D5D45" w:rsidRPr="00BC0614" w:rsidRDefault="002D5D45" w:rsidP="00A5416A">
            <w:pPr>
              <w:rPr>
                <w:iCs/>
                <w:noProof/>
                <w:lang w:val="en-US"/>
              </w:rPr>
            </w:pPr>
            <w:r>
              <w:rPr>
                <w:iCs/>
                <w:noProof/>
                <w:lang w:val="en-US"/>
              </w:rPr>
              <w:t>0:</w:t>
            </w:r>
            <w:r w:rsidR="00A5416A">
              <w:rPr>
                <w:iCs/>
                <w:noProof/>
                <w:lang w:val="en-US"/>
              </w:rPr>
              <w:t>22</w:t>
            </w:r>
          </w:p>
        </w:tc>
        <w:tc>
          <w:tcPr>
            <w:tcW w:w="3969" w:type="dxa"/>
          </w:tcPr>
          <w:p w:rsidR="002D5D45" w:rsidRPr="00A5416A" w:rsidRDefault="00A5416A" w:rsidP="00836923">
            <w:r>
              <w:rPr>
                <w:iCs/>
                <w:noProof/>
                <w:lang w:val="en-US"/>
              </w:rPr>
              <w:t xml:space="preserve">wāḥad ᵊb-zimānāt yrūḥ ˁa-l-qurba, miǧǧawwiz, miǧǧawwiz </w:t>
            </w:r>
            <w:r w:rsidRPr="00A5416A">
              <w:rPr>
                <w:iCs/>
                <w:noProof/>
                <w:color w:val="FF0000"/>
                <w:lang w:val="en-US"/>
              </w:rPr>
              <w:t>ǧidd</w:t>
            </w:r>
            <w:r>
              <w:rPr>
                <w:iCs/>
                <w:noProof/>
                <w:color w:val="FF0000"/>
                <w:lang w:val="en-US"/>
              </w:rPr>
              <w:t xml:space="preserve"> </w:t>
            </w:r>
            <w:r>
              <w:t>w rāyiḥ ˁa-l-qurba mištaġil,</w:t>
            </w:r>
          </w:p>
        </w:tc>
        <w:tc>
          <w:tcPr>
            <w:tcW w:w="4252" w:type="dxa"/>
          </w:tcPr>
          <w:p w:rsidR="002D5D45" w:rsidRPr="00FE494D" w:rsidRDefault="002D5D45" w:rsidP="00836923">
            <w:pPr>
              <w:rPr>
                <w:lang w:val="en-US"/>
              </w:rPr>
            </w:pPr>
          </w:p>
        </w:tc>
      </w:tr>
      <w:tr w:rsidR="00A5416A" w:rsidRPr="00181331" w:rsidTr="00836923">
        <w:tc>
          <w:tcPr>
            <w:tcW w:w="850" w:type="dxa"/>
          </w:tcPr>
          <w:p w:rsidR="00A5416A" w:rsidRDefault="00A5416A" w:rsidP="00A5416A">
            <w:pPr>
              <w:rPr>
                <w:iCs/>
                <w:noProof/>
                <w:lang w:val="en-US"/>
              </w:rPr>
            </w:pPr>
          </w:p>
        </w:tc>
        <w:tc>
          <w:tcPr>
            <w:tcW w:w="3969" w:type="dxa"/>
          </w:tcPr>
          <w:p w:rsidR="00A5416A" w:rsidRDefault="00A5416A" w:rsidP="00836923">
            <w:pPr>
              <w:rPr>
                <w:iCs/>
                <w:noProof/>
                <w:lang w:val="en-US"/>
              </w:rPr>
            </w:pPr>
            <w:r>
              <w:rPr>
                <w:iCs/>
                <w:noProof/>
                <w:lang w:val="en-US"/>
              </w:rPr>
              <w:t>yaˁni mištaġil xamsṭaˁaš ˁišrīn sine b-al-qurba ta-ngūl min hēne rāyiḥ mištaġil b-Ādane ˀaw b-ˁēntāb aw Mersīn.</w:t>
            </w:r>
          </w:p>
        </w:tc>
        <w:tc>
          <w:tcPr>
            <w:tcW w:w="4252" w:type="dxa"/>
          </w:tcPr>
          <w:p w:rsidR="00A5416A" w:rsidRPr="00FE494D" w:rsidRDefault="00A5416A" w:rsidP="00836923">
            <w:pPr>
              <w:rPr>
                <w:lang w:val="en-US"/>
              </w:rPr>
            </w:pPr>
          </w:p>
        </w:tc>
      </w:tr>
      <w:tr w:rsidR="00A5416A" w:rsidRPr="00181331" w:rsidTr="00836923">
        <w:tc>
          <w:tcPr>
            <w:tcW w:w="850" w:type="dxa"/>
          </w:tcPr>
          <w:p w:rsidR="00A5416A" w:rsidRDefault="00A5416A" w:rsidP="00A5416A">
            <w:pPr>
              <w:rPr>
                <w:iCs/>
                <w:noProof/>
                <w:lang w:val="en-US"/>
              </w:rPr>
            </w:pPr>
          </w:p>
        </w:tc>
        <w:tc>
          <w:tcPr>
            <w:tcW w:w="3969" w:type="dxa"/>
          </w:tcPr>
          <w:p w:rsidR="00A5416A" w:rsidRPr="00703928" w:rsidRDefault="00703928" w:rsidP="00836923">
            <w:pPr>
              <w:rPr>
                <w:iCs/>
                <w:noProof/>
                <w:lang w:val="de-AT" w:bidi="ar-OM"/>
              </w:rPr>
            </w:pPr>
            <w:r>
              <w:rPr>
                <w:iCs/>
                <w:noProof/>
                <w:lang w:val="en-US"/>
              </w:rPr>
              <w:t xml:space="preserve">yaˁni məṭraḥ b-al-qurba mn-Urfa rāyiḥ, </w:t>
            </w:r>
            <w:r>
              <w:rPr>
                <w:iCs/>
                <w:noProof/>
                <w:lang w:val="de-AT" w:bidi="ar-OM"/>
              </w:rPr>
              <w:t>ˀar rāyiḥ hāḏa ˀawwali yrūḥūn maši yaˁni mā waṣṭāt māmiš yrūḥūn maši,</w:t>
            </w:r>
          </w:p>
        </w:tc>
        <w:tc>
          <w:tcPr>
            <w:tcW w:w="4252" w:type="dxa"/>
          </w:tcPr>
          <w:p w:rsidR="00A5416A" w:rsidRPr="00FE494D" w:rsidRDefault="00A5416A"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yōmin miše b-al-qurba xamsṭaˁaš ˁišrīn sine mxalli ḥurumtu hēne,</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703928">
            <w:pPr>
              <w:rPr>
                <w:iCs/>
                <w:noProof/>
                <w:lang w:val="en-US"/>
              </w:rPr>
            </w:pPr>
            <w:r>
              <w:rPr>
                <w:iCs/>
                <w:noProof/>
                <w:lang w:val="en-US"/>
              </w:rPr>
              <w:t>miǧǧawwiz w rāyiḥ ṣāyrāt-illu ṯalāṯ tālāf aqče məṣāri, ˀal-aqče ˀawwali məṣāri l-awwali ˀal-aqče,</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ta-ngūl malyūn alḥaz wēya ˀalif ṯalāṯ məṣāri-n ˁatīǧe ta-ngūl miṯil məṣārīkum,</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ᵊmsawwi ṯalāṯ tālāf yūro yaˁni mqaznič b-al-ˁišrīn sine ṯalāṯ tālāf yūro.</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867871" w:rsidP="00CC1851">
            <w:pPr>
              <w:rPr>
                <w:iCs/>
                <w:noProof/>
                <w:lang w:val="en-US"/>
              </w:rPr>
            </w:pPr>
            <w:r>
              <w:rPr>
                <w:iCs/>
                <w:noProof/>
                <w:lang w:val="en-US"/>
              </w:rPr>
              <w:t>ˁugub-mu mqaznič gāl “yāzi ˀāni</w:t>
            </w:r>
            <w:r w:rsidR="00CC1851">
              <w:rPr>
                <w:iCs/>
                <w:noProof/>
                <w:lang w:val="en-US"/>
              </w:rPr>
              <w:t xml:space="preserve"> štagēt ˁala ḥurumti, ˀāni ˀarīd ašūf ḥurumti štagēt yaˁni štagēt […]</w:t>
            </w:r>
          </w:p>
        </w:tc>
        <w:tc>
          <w:tcPr>
            <w:tcW w:w="4252" w:type="dxa"/>
          </w:tcPr>
          <w:p w:rsidR="00703928" w:rsidRPr="00FE494D" w:rsidRDefault="00703928"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CC1851" w:rsidP="00CC1851">
            <w:pPr>
              <w:rPr>
                <w:iCs/>
                <w:noProof/>
                <w:lang w:val="en-US"/>
              </w:rPr>
            </w:pPr>
            <w:r>
              <w:rPr>
                <w:iCs/>
                <w:noProof/>
                <w:lang w:val="en-US"/>
              </w:rPr>
              <w:t>ˀugḏ̣ubu w ǧāy ˁala gām rād ˁala blādu māxiḏ məṣārīyu flūsu ˀaqčātu.</w:t>
            </w:r>
          </w:p>
        </w:tc>
        <w:tc>
          <w:tcPr>
            <w:tcW w:w="4252" w:type="dxa"/>
          </w:tcPr>
          <w:p w:rsidR="00CC1851" w:rsidRPr="00FE494D" w:rsidRDefault="00CC1851"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CC1851" w:rsidP="00CC1851">
            <w:pPr>
              <w:rPr>
                <w:iCs/>
                <w:noProof/>
                <w:lang w:val="en-US"/>
              </w:rPr>
            </w:pPr>
            <w:r>
              <w:rPr>
                <w:iCs/>
                <w:noProof/>
                <w:lang w:val="en-US"/>
              </w:rPr>
              <w:t>ǧāy ˁala blādu, yōmin ǧāy ˁala blādu w ǧāy ta-ngūl min Āḏane ǧāy, yā m-Adana min Tarsus Ǧayhān wunnu šāyif wāḥad wāǧfīn ˁa-d-darib,</w:t>
            </w:r>
          </w:p>
        </w:tc>
        <w:tc>
          <w:tcPr>
            <w:tcW w:w="4252" w:type="dxa"/>
          </w:tcPr>
          <w:p w:rsidR="00CC1851" w:rsidRPr="00FE494D" w:rsidRDefault="00CC1851"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836923" w:rsidP="00CC1851">
            <w:pPr>
              <w:rPr>
                <w:iCs/>
                <w:noProof/>
                <w:lang w:val="en-US"/>
              </w:rPr>
            </w:pPr>
            <w:r>
              <w:rPr>
                <w:iCs/>
                <w:noProof/>
                <w:lang w:val="en-US"/>
              </w:rPr>
              <w:t>ta-ngūl humma yiǧūn awwali b-ˁarabanāt aw wāṣṭa ˀaw maši ˀinnu wāḥad al limīme miltamme miltamme aǧ-ǧimāˁa,</w:t>
            </w:r>
          </w:p>
        </w:tc>
        <w:tc>
          <w:tcPr>
            <w:tcW w:w="4252" w:type="dxa"/>
          </w:tcPr>
          <w:p w:rsidR="00CC1851" w:rsidRPr="00FE494D" w:rsidRDefault="00CC1851"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CC1851">
            <w:pPr>
              <w:rPr>
                <w:iCs/>
                <w:noProof/>
                <w:lang w:val="en-US"/>
              </w:rPr>
            </w:pPr>
            <w:r>
              <w:rPr>
                <w:iCs/>
                <w:noProof/>
                <w:lang w:val="en-US"/>
              </w:rPr>
              <w:t>winnu wāḥad ygūl “ˀāni ˀabīˁ an-naṣīḥa b-al-məṣāri, ˀabīˁ an-naṣīḥa b-al-məṣāri, ˀabīˁ an-naṣīḥa.”</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CC1851">
            <w:pPr>
              <w:rPr>
                <w:iCs/>
                <w:noProof/>
                <w:lang w:val="en-US"/>
              </w:rPr>
            </w:pPr>
            <w:r>
              <w:rPr>
                <w:iCs/>
                <w:noProof/>
                <w:lang w:val="en-US"/>
              </w:rPr>
              <w:t>hāḏa gāyil “</w:t>
            </w:r>
            <w:r w:rsidRPr="00836923">
              <w:rPr>
                <w:iCs/>
                <w:noProof/>
                <w:color w:val="FF0000"/>
                <w:lang w:val="en-US"/>
              </w:rPr>
              <w:t>šit</w:t>
            </w:r>
            <w:r>
              <w:rPr>
                <w:iCs/>
                <w:noProof/>
                <w:lang w:val="en-US"/>
              </w:rPr>
              <w:t>-bi ˀan-naṣīḥāt šin-hiyye an-naṣīḥa?” gāyil “ˀabīˁ an-naṣīḥa b-alif, b-alif aqče.”</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hāḏa gāyil “ˁindi ṯalāṯ tālāf aqče, yā wal an-naṣīḥa ˁaǧab šinhi hāḏi?</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ˀarīd anṭī-li w-aštari minnu naṣīḥa b-al-wruga b-alif aqče.”</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yōm-innu wāǧif ˁindu xayyo šinhu gāyil “ˀinṭīni ˀalif wruga ta_bīˁak naṣīḥa!”</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 xml:space="preserve">minṭi ˀalif wruga maˁnāthe gāyil b-al-ˁarabīye “ˀiš-šu b-al-qadar haḏāk yiṣīr </w:t>
            </w:r>
            <w:r w:rsidR="00543CFC">
              <w:rPr>
                <w:iCs/>
                <w:noProof/>
                <w:lang w:val="en-US"/>
              </w:rPr>
              <w:t xml:space="preserve">iš-šu b-al-qadar yaˁni ˀiš-maktūb b-al-qadar </w:t>
            </w:r>
            <w:r>
              <w:rPr>
                <w:iCs/>
                <w:noProof/>
                <w:lang w:val="en-US"/>
              </w:rPr>
              <w:t>haḏāk yṣīr.”</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AA4F75" w:rsidP="00836923">
            <w:pPr>
              <w:rPr>
                <w:iCs/>
                <w:noProof/>
                <w:lang w:val="en-US"/>
              </w:rPr>
            </w:pPr>
            <w:r>
              <w:rPr>
                <w:iCs/>
                <w:noProof/>
                <w:lang w:val="en-US"/>
              </w:rPr>
              <w:t>gāyil “hāḏi ˀal biˁit ˁalayyi?” gāyil “hāḏi ˀāni zād aˁarifhe.”</w:t>
            </w:r>
          </w:p>
        </w:tc>
        <w:tc>
          <w:tcPr>
            <w:tcW w:w="4252" w:type="dxa"/>
          </w:tcPr>
          <w:p w:rsidR="00836923" w:rsidRPr="00FE494D" w:rsidRDefault="00836923"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AA4F75" w:rsidRDefault="00AA4F75" w:rsidP="00836923">
            <w:pPr>
              <w:rPr>
                <w:iCs/>
                <w:noProof/>
                <w:lang w:val="de-AT" w:bidi="ar-OM"/>
              </w:rPr>
            </w:pPr>
            <w:r>
              <w:rPr>
                <w:iCs/>
                <w:noProof/>
                <w:lang w:val="en-US"/>
              </w:rPr>
              <w:t>gāyil “ˀāni ˀabīḥḥe b-al-məṣāri.” māxiḏ minnu ˀalif wruga.</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4F75" w:rsidP="00836923">
            <w:pPr>
              <w:rPr>
                <w:iCs/>
                <w:noProof/>
                <w:lang w:val="en-US"/>
              </w:rPr>
            </w:pPr>
            <w:r>
              <w:rPr>
                <w:iCs/>
                <w:noProof/>
                <w:lang w:val="en-US"/>
              </w:rPr>
              <w:t>māši ǧāy māši ˁa-d-daraib uxra ǧāyīn ˁal ˁēntāb uxra wāǧfīn ᵊb-məṭraḥ wunnu ˀuxra wāǧif qādi wāḥad,</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4F75" w:rsidP="00836923">
            <w:pPr>
              <w:rPr>
                <w:iCs/>
                <w:noProof/>
                <w:lang w:val="en-US"/>
              </w:rPr>
            </w:pPr>
            <w:r w:rsidRPr="00AA4F75">
              <w:rPr>
                <w:iCs/>
                <w:noProof/>
                <w:color w:val="FF0000"/>
                <w:lang w:val="en-US"/>
              </w:rPr>
              <w:t>innu</w:t>
            </w:r>
            <w:r>
              <w:rPr>
                <w:iCs/>
                <w:noProof/>
                <w:lang w:val="en-US"/>
              </w:rPr>
              <w:t xml:space="preserve"> ygūl “ˀāni ˀabīˁ an-naṣīḥa b-al-məṣāri.” wunnu ˀuxra gāyil “ˁaǧab hāḏa balči naṣīḥtu ˀaxēr min ḏāk.”</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AA4F75" w:rsidRDefault="00AA4F75" w:rsidP="00836923">
            <w:pPr>
              <w:rPr>
                <w:color w:val="FF0000"/>
              </w:rPr>
            </w:pPr>
            <w:r>
              <w:t>“</w:t>
            </w:r>
            <w:r w:rsidRPr="00AA4F75">
              <w:t>wal xayyo</w:t>
            </w:r>
            <w:r>
              <w:t xml:space="preserve"> bēš ᵊtbīˁ an-naṣīḥa?” gāyil “waḷḷa ˀāni ˀabīˁ an-naṣīḥa b-alf aqče, </w:t>
            </w:r>
            <w:r>
              <w:rPr>
                <w:color w:val="FF0000"/>
              </w:rPr>
              <w:t>aqithum al-amalīye.</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AA4F75" w:rsidRDefault="00AA4F75" w:rsidP="00836923">
            <w:pPr>
              <w:rPr>
                <w:rtl/>
                <w:lang w:val="de-AT" w:bidi="ar-OM"/>
              </w:rPr>
            </w:pPr>
            <w:r>
              <w:t xml:space="preserve">šinhi gāyil “ˀinṭīni ˀal-məṣāri, ˀal-flūs ta_ˁallmak, ˀiṭni </w:t>
            </w:r>
            <w:r>
              <w:rPr>
                <w:lang w:val="de-AT"/>
              </w:rPr>
              <w:t>ˀal-aqčāt!</w:t>
            </w:r>
            <w:r>
              <w:t>”</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0049" w:rsidP="00836923">
            <w:r>
              <w:t>mənṭī zād alif aqče gāyil “šinhu?” gāyil “</w:t>
            </w:r>
            <w:r w:rsidR="00B656AC">
              <w:t>ˀal-gaḷəb al iš-ma yḥibb az-zēne haḏīč hiyye al-gaḷəb al yḥibb al-gaḷəb hiyye az-zēne haḏīč yaˁni ˀal-gaḷəb šī yḥibb az-zēne haḏīč yaˁni turǧumithe al-gaḷəb šī yḥibb az-zēne.”</w:t>
            </w:r>
          </w:p>
        </w:tc>
        <w:tc>
          <w:tcPr>
            <w:tcW w:w="4252" w:type="dxa"/>
          </w:tcPr>
          <w:p w:rsidR="00AA4F75" w:rsidRPr="00FE494D" w:rsidRDefault="00AA4F75"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gāyil “hāḏi hiyye tgūl ˁinhe ˀāni zād aˁarifhe.” gāyil “ˀāni ˀabīˁhe b-al-məṣāri.”</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yā xūyi” gāyil “rāḥat al-alif al-uxra zād rāḥat.”</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 xml:space="preserve">māši māši māši waḷḷa ˀuxra ǧāy ˁala wāḥad šāyifhu ba-Suruč ᵊb-qaze Urfa, garrab l-Urfa, </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B656AC">
            <w:r>
              <w:t>“ˀabīˁ an-naṣīḥa, ˀabīˁ an-naṣīḥa, ˀabīˁ an-naṣīḥa!” w gāyil “ad-darib hāḏa qēr an-naṣīḥa māmin šī?”</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kullu ybīˁūn naṣīḥa māmiš lā frənǧi lā bordogān lā ṣōṭ lā sukkar kullu ybīˁūn naṣīḥa, hāḏa mā ˁidhum qēr an-naṣīḥa šī?”</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B656AC">
            <w:r>
              <w:t>“wal xayyo gūl inte ši-tbīˁ?” “waḷḷa” gāyil “ˀāni zād ˀabīˁ an-naṣīḥa</w:t>
            </w:r>
            <w:r w:rsidR="00BD3FDF">
              <w:t xml:space="preserve"> b-alif aqče.”</w:t>
            </w:r>
          </w:p>
        </w:tc>
        <w:tc>
          <w:tcPr>
            <w:tcW w:w="4252" w:type="dxa"/>
          </w:tcPr>
          <w:p w:rsidR="00B656AC" w:rsidRPr="00FE494D" w:rsidRDefault="00B656AC" w:rsidP="00836923">
            <w:pPr>
              <w:rPr>
                <w:lang w:val="en-US"/>
              </w:rPr>
            </w:pPr>
          </w:p>
        </w:tc>
      </w:tr>
      <w:tr w:rsidR="00BD3FDF" w:rsidRPr="00181331" w:rsidTr="00836923">
        <w:tc>
          <w:tcPr>
            <w:tcW w:w="850" w:type="dxa"/>
          </w:tcPr>
          <w:p w:rsidR="00BD3FDF" w:rsidRDefault="00BD3FDF" w:rsidP="00A5416A">
            <w:pPr>
              <w:rPr>
                <w:iCs/>
                <w:noProof/>
                <w:lang w:val="en-US"/>
              </w:rPr>
            </w:pPr>
          </w:p>
        </w:tc>
        <w:tc>
          <w:tcPr>
            <w:tcW w:w="3969" w:type="dxa"/>
          </w:tcPr>
          <w:p w:rsidR="00BD3FDF" w:rsidRDefault="00F727A6" w:rsidP="00B656AC">
            <w:r>
              <w:t>gāyil “yā rabbi ˀawwali ˀal-alfēn ṛāḥin w ḏ̣allat alif, ˁaǧab hāḏa balči xāf naṣīḥtu zēne, ˀarīd aštari minnu.”</w:t>
            </w:r>
          </w:p>
        </w:tc>
        <w:tc>
          <w:tcPr>
            <w:tcW w:w="4252" w:type="dxa"/>
          </w:tcPr>
          <w:p w:rsidR="00BD3FDF" w:rsidRPr="00FE494D" w:rsidRDefault="00BD3FDF" w:rsidP="00836923">
            <w:pPr>
              <w:rPr>
                <w:lang w:val="en-US"/>
              </w:rPr>
            </w:pPr>
          </w:p>
        </w:tc>
      </w:tr>
      <w:tr w:rsidR="00F727A6" w:rsidRPr="00181331" w:rsidTr="00836923">
        <w:tc>
          <w:tcPr>
            <w:tcW w:w="850" w:type="dxa"/>
          </w:tcPr>
          <w:p w:rsidR="00F727A6" w:rsidRDefault="00F727A6" w:rsidP="00A5416A">
            <w:pPr>
              <w:rPr>
                <w:iCs/>
                <w:noProof/>
                <w:lang w:val="en-US"/>
              </w:rPr>
            </w:pPr>
          </w:p>
        </w:tc>
        <w:tc>
          <w:tcPr>
            <w:tcW w:w="3969" w:type="dxa"/>
          </w:tcPr>
          <w:p w:rsidR="00F727A6" w:rsidRDefault="00F727A6" w:rsidP="00B656AC">
            <w:r>
              <w:t>“hāk al-alif wruga ˁallimni xayyo ˁala naṣīḥtak!”</w:t>
            </w:r>
          </w:p>
        </w:tc>
        <w:tc>
          <w:tcPr>
            <w:tcW w:w="4252" w:type="dxa"/>
          </w:tcPr>
          <w:p w:rsidR="00F727A6" w:rsidRPr="00FE494D" w:rsidRDefault="00F727A6" w:rsidP="00836923">
            <w:pPr>
              <w:rPr>
                <w:lang w:val="en-US"/>
              </w:rPr>
            </w:pPr>
          </w:p>
        </w:tc>
      </w:tr>
      <w:tr w:rsidR="00F727A6" w:rsidRPr="00181331" w:rsidTr="00836923">
        <w:tc>
          <w:tcPr>
            <w:tcW w:w="850" w:type="dxa"/>
          </w:tcPr>
          <w:p w:rsidR="00F727A6" w:rsidRDefault="00F727A6" w:rsidP="00A5416A">
            <w:pPr>
              <w:rPr>
                <w:iCs/>
                <w:noProof/>
                <w:lang w:val="en-US"/>
              </w:rPr>
            </w:pPr>
          </w:p>
        </w:tc>
        <w:tc>
          <w:tcPr>
            <w:tcW w:w="3969" w:type="dxa"/>
          </w:tcPr>
          <w:p w:rsidR="00F727A6" w:rsidRPr="00426D54" w:rsidRDefault="00F727A6" w:rsidP="00B656AC">
            <w:pPr>
              <w:rPr>
                <w:lang w:val="de-AT" w:bidi="ar-OM"/>
              </w:rPr>
            </w:pPr>
            <w:r>
              <w:t xml:space="preserve">gāyil “kullši lilhe zimān yaˁni kullši in lu zimān w mā šakle tiǧi ˁal-ˁaǧale, yaˁni </w:t>
            </w:r>
            <w:r w:rsidR="00426D54">
              <w:rPr>
                <w:lang w:val="de-AT" w:bidi="ar-OM"/>
              </w:rPr>
              <w:t>ˀaṣ-ṣabir kullši lu zamān w mā šakle tiǧi ˁal-ˁaǧale.</w:t>
            </w:r>
            <w:r w:rsidR="00426D54">
              <w:t>”</w:t>
            </w:r>
          </w:p>
        </w:tc>
        <w:tc>
          <w:tcPr>
            <w:tcW w:w="4252" w:type="dxa"/>
          </w:tcPr>
          <w:p w:rsidR="00F727A6" w:rsidRPr="00FE494D" w:rsidRDefault="00F727A6" w:rsidP="00836923">
            <w:pPr>
              <w:rPr>
                <w:lang w:val="en-US"/>
              </w:rPr>
            </w:pPr>
          </w:p>
        </w:tc>
      </w:tr>
      <w:tr w:rsidR="00426D54" w:rsidRPr="00181331" w:rsidTr="00836923">
        <w:tc>
          <w:tcPr>
            <w:tcW w:w="850" w:type="dxa"/>
          </w:tcPr>
          <w:p w:rsidR="00426D54" w:rsidRDefault="00426D54" w:rsidP="00A5416A">
            <w:pPr>
              <w:rPr>
                <w:iCs/>
                <w:noProof/>
                <w:lang w:val="en-US"/>
              </w:rPr>
            </w:pPr>
          </w:p>
        </w:tc>
        <w:tc>
          <w:tcPr>
            <w:tcW w:w="3969" w:type="dxa"/>
          </w:tcPr>
          <w:p w:rsidR="00426D54" w:rsidRDefault="00426D54" w:rsidP="00B656AC">
            <w:r>
              <w:t>w gāyil “hāḏi naṣīḥtak?” gāyil “ˀī!” w gāyil “ˀāni zad aˁarifhe.” gāyil “yā xūye ˀāni ˀabīḥḥe b-al-məṣāri.”</w:t>
            </w:r>
          </w:p>
        </w:tc>
        <w:tc>
          <w:tcPr>
            <w:tcW w:w="4252" w:type="dxa"/>
          </w:tcPr>
          <w:p w:rsidR="00426D54" w:rsidRPr="00FE494D" w:rsidRDefault="00426D54" w:rsidP="00836923">
            <w:pPr>
              <w:rPr>
                <w:lang w:val="en-US"/>
              </w:rPr>
            </w:pPr>
          </w:p>
        </w:tc>
      </w:tr>
      <w:tr w:rsidR="00426D54" w:rsidRPr="00181331" w:rsidTr="00836923">
        <w:tc>
          <w:tcPr>
            <w:tcW w:w="850" w:type="dxa"/>
          </w:tcPr>
          <w:p w:rsidR="00426D54" w:rsidRDefault="00426D54" w:rsidP="00A5416A">
            <w:pPr>
              <w:rPr>
                <w:iCs/>
                <w:noProof/>
                <w:lang w:val="en-US"/>
              </w:rPr>
            </w:pPr>
          </w:p>
        </w:tc>
        <w:tc>
          <w:tcPr>
            <w:tcW w:w="3969" w:type="dxa"/>
          </w:tcPr>
          <w:p w:rsidR="00426D54" w:rsidRDefault="00426D54" w:rsidP="00B656AC">
            <w:r>
              <w:t>māxuḏ al-məṣāri minnu hāḏa ḏ̣all ᵊb-qēr məṣārīīīī.</w:t>
            </w:r>
          </w:p>
        </w:tc>
        <w:tc>
          <w:tcPr>
            <w:tcW w:w="4252" w:type="dxa"/>
          </w:tcPr>
          <w:p w:rsidR="00426D54" w:rsidRPr="00FE494D" w:rsidRDefault="00426D54" w:rsidP="00836923">
            <w:pPr>
              <w:rPr>
                <w:lang w:val="en-US"/>
              </w:rPr>
            </w:pPr>
          </w:p>
        </w:tc>
      </w:tr>
    </w:tbl>
    <w:p w:rsidR="002D5D45" w:rsidRDefault="002D5D45" w:rsidP="008148A9">
      <w:pPr>
        <w:pStyle w:val="Textkrper2"/>
        <w:spacing w:line="240" w:lineRule="auto"/>
        <w:rPr>
          <w:u w:val="none"/>
          <w:lang w:val="fr-FR"/>
        </w:rPr>
      </w:pPr>
    </w:p>
    <w:p w:rsidR="004622D8" w:rsidRPr="00BC0614" w:rsidRDefault="004622D8" w:rsidP="004622D8">
      <w:pPr>
        <w:pStyle w:val="berschrift2"/>
        <w:rPr>
          <w:noProof/>
          <w:lang w:val="en-US"/>
        </w:rPr>
      </w:pPr>
      <w:r w:rsidRPr="00BC0614">
        <w:rPr>
          <w:noProof/>
          <w:lang w:val="en-US"/>
        </w:rPr>
        <w:t>Urfa-</w:t>
      </w:r>
      <w:r>
        <w:rPr>
          <w:noProof/>
          <w:lang w:val="en-US"/>
        </w:rPr>
        <w:t>155</w:t>
      </w:r>
      <w:r w:rsidRPr="00BC0614">
        <w:rPr>
          <w:noProof/>
          <w:lang w:val="en-US"/>
        </w:rPr>
        <w:t xml:space="preserve">: </w:t>
      </w:r>
      <w:r>
        <w:rPr>
          <w:noProof/>
          <w:lang w:val="en-US"/>
        </w:rPr>
        <w:t xml:space="preserve">Stories from childhood </w:t>
      </w:r>
      <w:r w:rsidRPr="00735198">
        <w:t>[</w:t>
      </w:r>
      <w:r>
        <w:t>new</w:t>
      </w:r>
      <w:r w:rsidRPr="00735198">
        <w:t>]</w:t>
      </w:r>
    </w:p>
    <w:p w:rsidR="004622D8" w:rsidRPr="00BC0614" w:rsidRDefault="004622D8" w:rsidP="004622D8">
      <w:pPr>
        <w:pStyle w:val="Liste"/>
        <w:rPr>
          <w:lang w:val="en-US"/>
        </w:rPr>
      </w:pPr>
      <w:r>
        <w:rPr>
          <w:noProof/>
          <w:lang w:val="en-US"/>
        </w:rPr>
        <w:t>Amina</w:t>
      </w:r>
    </w:p>
    <w:p w:rsidR="004622D8" w:rsidRPr="00C93879" w:rsidRDefault="004622D8" w:rsidP="004622D8">
      <w:pPr>
        <w:pStyle w:val="Liste"/>
        <w:rPr>
          <w:lang w:val="de-AT"/>
        </w:rPr>
      </w:pPr>
      <w:r>
        <w:rPr>
          <w:lang w:val="de-AT"/>
        </w:rPr>
        <w:t>21 Nov 2014</w:t>
      </w:r>
    </w:p>
    <w:p w:rsidR="004622D8" w:rsidRPr="00C93879" w:rsidRDefault="004622D8" w:rsidP="004622D8">
      <w:pPr>
        <w:rPr>
          <w:noProof/>
          <w:lang w:val="de-AT"/>
        </w:rPr>
      </w:pPr>
    </w:p>
    <w:tbl>
      <w:tblPr>
        <w:tblStyle w:val="Tabellenraster"/>
        <w:tblW w:w="0" w:type="auto"/>
        <w:tblLook w:val="04A0" w:firstRow="1" w:lastRow="0" w:firstColumn="1" w:lastColumn="0" w:noHBand="0" w:noVBand="1"/>
      </w:tblPr>
      <w:tblGrid>
        <w:gridCol w:w="850"/>
        <w:gridCol w:w="3969"/>
        <w:gridCol w:w="4252"/>
      </w:tblGrid>
      <w:tr w:rsidR="004622D8" w:rsidRPr="00181331" w:rsidTr="009E5A6E">
        <w:tc>
          <w:tcPr>
            <w:tcW w:w="850" w:type="dxa"/>
          </w:tcPr>
          <w:p w:rsidR="004622D8" w:rsidRPr="00BC0614" w:rsidRDefault="004622D8" w:rsidP="009E5A6E">
            <w:pPr>
              <w:rPr>
                <w:iCs/>
                <w:noProof/>
                <w:lang w:val="en-US"/>
              </w:rPr>
            </w:pPr>
            <w:r>
              <w:rPr>
                <w:iCs/>
                <w:noProof/>
                <w:lang w:val="en-US"/>
              </w:rPr>
              <w:t>0:22</w:t>
            </w:r>
          </w:p>
        </w:tc>
        <w:tc>
          <w:tcPr>
            <w:tcW w:w="3969" w:type="dxa"/>
          </w:tcPr>
          <w:p w:rsidR="004622D8" w:rsidRPr="00A5416A" w:rsidRDefault="001707A6" w:rsidP="009E5A6E">
            <w:r>
              <w:rPr>
                <w:iCs/>
                <w:noProof/>
                <w:lang w:val="en-US"/>
              </w:rPr>
              <w:t>ˀāni ˀawwali wakt-inni ˀawwali ziqīre ˀāni činit čiṯīr ᵊrḥamit abūyi ˀāni čiṯīr yištahīni.</w:t>
            </w:r>
          </w:p>
        </w:tc>
        <w:tc>
          <w:tcPr>
            <w:tcW w:w="4252" w:type="dxa"/>
          </w:tcPr>
          <w:p w:rsidR="004622D8" w:rsidRPr="00FE494D" w:rsidRDefault="004622D8" w:rsidP="009E5A6E">
            <w:pPr>
              <w:rPr>
                <w:lang w:val="en-US"/>
              </w:rPr>
            </w:pPr>
          </w:p>
        </w:tc>
      </w:tr>
      <w:tr w:rsidR="001707A6" w:rsidRPr="00181331" w:rsidTr="009E5A6E">
        <w:tc>
          <w:tcPr>
            <w:tcW w:w="850" w:type="dxa"/>
          </w:tcPr>
          <w:p w:rsidR="001707A6" w:rsidRDefault="001707A6" w:rsidP="009E5A6E">
            <w:pPr>
              <w:rPr>
                <w:iCs/>
                <w:noProof/>
                <w:lang w:val="en-US"/>
              </w:rPr>
            </w:pPr>
          </w:p>
        </w:tc>
        <w:tc>
          <w:tcPr>
            <w:tcW w:w="3969" w:type="dxa"/>
          </w:tcPr>
          <w:p w:rsidR="001707A6" w:rsidRDefault="001707A6" w:rsidP="009E5A6E">
            <w:pPr>
              <w:rPr>
                <w:iCs/>
                <w:noProof/>
                <w:lang w:val="en-US"/>
              </w:rPr>
            </w:pPr>
          </w:p>
        </w:tc>
        <w:tc>
          <w:tcPr>
            <w:tcW w:w="4252" w:type="dxa"/>
          </w:tcPr>
          <w:p w:rsidR="001707A6" w:rsidRPr="00FE494D" w:rsidRDefault="001707A6" w:rsidP="009E5A6E">
            <w:pPr>
              <w:rPr>
                <w:lang w:val="en-US"/>
              </w:rPr>
            </w:pPr>
          </w:p>
        </w:tc>
      </w:tr>
    </w:tbl>
    <w:p w:rsidR="004622D8" w:rsidRDefault="004622D8" w:rsidP="008148A9">
      <w:pPr>
        <w:pStyle w:val="Textkrper2"/>
        <w:spacing w:line="240" w:lineRule="auto"/>
        <w:rPr>
          <w:u w:val="none"/>
          <w:lang w:val="fr-FR"/>
        </w:rPr>
      </w:pPr>
    </w:p>
    <w:p w:rsidR="00700F1F" w:rsidRDefault="00700F1F" w:rsidP="00700F1F">
      <w:pPr>
        <w:pStyle w:val="berschrift2"/>
        <w:rPr>
          <w:lang w:val="fr-FR"/>
        </w:rPr>
      </w:pPr>
      <w:r>
        <w:rPr>
          <w:lang w:val="fr-FR"/>
        </w:rPr>
        <w:t>Urfa-186 : Bidīle</w:t>
      </w:r>
    </w:p>
    <w:p w:rsidR="00700F1F" w:rsidRDefault="00700F1F" w:rsidP="00700F1F">
      <w:pPr>
        <w:rPr>
          <w:lang w:val="fr-FR"/>
        </w:rPr>
      </w:pPr>
      <w:r>
        <w:rPr>
          <w:lang w:val="fr-FR"/>
        </w:rPr>
        <w:t xml:space="preserve">Ismail </w:t>
      </w:r>
      <w:r w:rsidRPr="00700F1F">
        <w:rPr>
          <w:lang w:val="fr-FR"/>
        </w:rPr>
        <w:t>1:26</w:t>
      </w:r>
    </w:p>
    <w:p w:rsidR="00700F1F" w:rsidRDefault="00700F1F" w:rsidP="00700F1F">
      <w:pPr>
        <w:rPr>
          <w:lang w:val="fr-FR"/>
        </w:rPr>
      </w:pPr>
    </w:p>
    <w:tbl>
      <w:tblPr>
        <w:tblStyle w:val="Tabellenraster"/>
        <w:tblW w:w="0" w:type="auto"/>
        <w:tblLook w:val="04A0" w:firstRow="1" w:lastRow="0" w:firstColumn="1" w:lastColumn="0" w:noHBand="0" w:noVBand="1"/>
      </w:tblPr>
      <w:tblGrid>
        <w:gridCol w:w="850"/>
        <w:gridCol w:w="3969"/>
        <w:gridCol w:w="4252"/>
      </w:tblGrid>
      <w:tr w:rsidR="00700F1F" w:rsidRPr="00181331" w:rsidTr="00700F1F">
        <w:tc>
          <w:tcPr>
            <w:tcW w:w="850" w:type="dxa"/>
          </w:tcPr>
          <w:p w:rsidR="00700F1F" w:rsidRPr="00BC0614" w:rsidRDefault="00700F1F" w:rsidP="000D07E4">
            <w:pPr>
              <w:rPr>
                <w:iCs/>
                <w:noProof/>
                <w:lang w:val="en-US"/>
              </w:rPr>
            </w:pPr>
            <w:r>
              <w:rPr>
                <w:iCs/>
                <w:noProof/>
                <w:lang w:val="en-US"/>
              </w:rPr>
              <w:t>0:</w:t>
            </w:r>
            <w:r w:rsidR="000D07E4">
              <w:rPr>
                <w:iCs/>
                <w:noProof/>
                <w:lang w:val="en-US"/>
              </w:rPr>
              <w:t>0</w:t>
            </w:r>
          </w:p>
        </w:tc>
        <w:tc>
          <w:tcPr>
            <w:tcW w:w="3969" w:type="dxa"/>
          </w:tcPr>
          <w:p w:rsidR="00700F1F" w:rsidRPr="000D07E4" w:rsidRDefault="000D07E4" w:rsidP="000D07E4">
            <w:pPr>
              <w:rPr>
                <w:i/>
              </w:rPr>
            </w:pPr>
            <w:r w:rsidRPr="000D07E4">
              <w:rPr>
                <w:i/>
              </w:rPr>
              <w:t>yōmin ᵊrrīd inǧawwiz wlēdna ta-ngūl ᵊnǧawwiz Fārūq</w:t>
            </w:r>
          </w:p>
        </w:tc>
        <w:tc>
          <w:tcPr>
            <w:tcW w:w="4252" w:type="dxa"/>
          </w:tcPr>
          <w:p w:rsidR="00700F1F" w:rsidRPr="00FE494D" w:rsidRDefault="00700F1F" w:rsidP="00700F1F">
            <w:pPr>
              <w:rPr>
                <w:lang w:val="en-US"/>
              </w:rPr>
            </w:pPr>
          </w:p>
        </w:tc>
      </w:tr>
      <w:tr w:rsidR="00700F1F" w:rsidRPr="00181331" w:rsidTr="00700F1F">
        <w:tc>
          <w:tcPr>
            <w:tcW w:w="850" w:type="dxa"/>
          </w:tcPr>
          <w:p w:rsidR="00700F1F" w:rsidRDefault="00700F1F" w:rsidP="00700F1F">
            <w:pPr>
              <w:rPr>
                <w:iCs/>
                <w:noProof/>
                <w:lang w:val="en-US"/>
              </w:rPr>
            </w:pPr>
          </w:p>
        </w:tc>
        <w:tc>
          <w:tcPr>
            <w:tcW w:w="3969" w:type="dxa"/>
          </w:tcPr>
          <w:p w:rsidR="00700F1F" w:rsidRPr="000D07E4" w:rsidRDefault="000D07E4" w:rsidP="00700F1F">
            <w:pPr>
              <w:rPr>
                <w:i/>
                <w:iCs/>
                <w:noProof/>
                <w:lang w:val="en-US"/>
              </w:rPr>
            </w:pPr>
            <w:r w:rsidRPr="000D07E4">
              <w:rPr>
                <w:i/>
                <w:iCs/>
                <w:noProof/>
                <w:lang w:val="en-US"/>
              </w:rPr>
              <w:t>ˀarūḥ āni w-Amīne ᵊndawwr-illu ḥurma, ˁala bēt ˁala garāye rrūḥ ˁala bēt</w:t>
            </w:r>
          </w:p>
        </w:tc>
        <w:tc>
          <w:tcPr>
            <w:tcW w:w="4252" w:type="dxa"/>
          </w:tcPr>
          <w:p w:rsidR="00700F1F" w:rsidRPr="00FE494D" w:rsidRDefault="00700F1F" w:rsidP="00700F1F">
            <w:pPr>
              <w:rPr>
                <w:lang w:val="en-US"/>
              </w:rPr>
            </w:pPr>
          </w:p>
        </w:tc>
      </w:tr>
      <w:tr w:rsidR="000D07E4" w:rsidRPr="00181331" w:rsidTr="000D07E4">
        <w:trPr>
          <w:trHeight w:val="397"/>
        </w:trPr>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0D07E4">
              <w:rPr>
                <w:i/>
                <w:iCs/>
                <w:noProof/>
                <w:lang w:val="en-US"/>
              </w:rPr>
              <w:t>ǧīna ˁala bēt ta-ngūl as… ˁala Ǧumēle ˁidhum ᵊbnayy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0D07E4">
              <w:rPr>
                <w:i/>
                <w:iCs/>
                <w:noProof/>
                <w:lang w:val="en-US"/>
              </w:rPr>
              <w:t>[ᵊḏkarōne lilhum</w:t>
            </w:r>
            <w:r w:rsidRPr="000D07E4">
              <w:rPr>
                <w:rStyle w:val="Funotenzeichen"/>
                <w:i/>
                <w:iCs/>
                <w:noProof/>
                <w:lang w:val="en-US"/>
              </w:rPr>
              <w:footnoteReference w:id="100"/>
            </w:r>
            <w:r w:rsidRPr="000D07E4">
              <w:rPr>
                <w:i/>
                <w:iCs/>
                <w:noProof/>
                <w:lang w:val="en-US"/>
              </w:rPr>
              <w:t xml:space="preserve">] yaˁni ḏkarōne ˁinidhum bnayyt-in zēne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0D07E4">
              <w:rPr>
                <w:i/>
                <w:iCs/>
                <w:noProof/>
                <w:lang w:val="en-US"/>
              </w:rPr>
              <w:t>w</w:t>
            </w:r>
            <w:r>
              <w:rPr>
                <w:i/>
                <w:iCs/>
                <w:noProof/>
                <w:lang w:val="en-US"/>
              </w:rPr>
              <w:t xml:space="preserve"> ǧīna ˁalēhum ᵊnšūf-ha ta-nšūf-ha niˁǧib-he mā niˁǧib-h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Pr>
                <w:i/>
                <w:iCs/>
                <w:noProof/>
                <w:lang w:val="en-US"/>
              </w:rPr>
              <w:t>salām ˁalē-kum – ˁalē-kum as-salām! ˀahlan wa-sahlan!</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Pr>
                <w:i/>
                <w:iCs/>
                <w:noProof/>
                <w:lang w:val="en-US"/>
              </w:rPr>
              <w:t>nugˁud ᵊ</w:t>
            </w:r>
            <w:r w:rsidR="004D647B">
              <w:rPr>
                <w:i/>
                <w:iCs/>
                <w:noProof/>
                <w:lang w:val="en-US"/>
              </w:rPr>
              <w:t xml:space="preserve">ntaharraǧ ᵊflān, umm Fārūq </w:t>
            </w:r>
            <w:r w:rsidR="004D647B" w:rsidRPr="00EE3E0F">
              <w:rPr>
                <w:i/>
                <w:iCs/>
                <w:noProof/>
                <w:highlight w:val="yellow"/>
                <w:lang w:val="en-US"/>
              </w:rPr>
              <w:t>ssāˁil</w:t>
            </w:r>
            <w:r w:rsidR="004D647B">
              <w:rPr>
                <w:i/>
                <w:iCs/>
                <w:noProof/>
                <w:lang w:val="en-US"/>
              </w:rPr>
              <w:t xml:space="preserve">, Amīne tisˁal: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4D647B" w:rsidP="00700F1F">
            <w:pPr>
              <w:rPr>
                <w:i/>
                <w:iCs/>
                <w:noProof/>
                <w:rtl/>
                <w:lang w:val="en-US" w:bidi="ar-OM"/>
              </w:rPr>
            </w:pPr>
            <w:r>
              <w:rPr>
                <w:i/>
                <w:iCs/>
                <w:noProof/>
                <w:lang w:val="en-US"/>
              </w:rPr>
              <w:t>xayyo ˀiḥne ǧīne nǧawwiz wlēdna ǧaˁad ᵊndawwr-illu ˁala ḥurma</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humma ˁād ygūlūn: xayyo ˀiḥne ˁidne bnayye w ˁidne zād wlēd</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ˀiḥne rrīd yaˁni ta-ntibādal iḥne b-as-</w:t>
            </w:r>
            <w:r w:rsidRPr="00EE3E0F">
              <w:rPr>
                <w:i/>
                <w:iCs/>
                <w:noProof/>
                <w:highlight w:val="yellow"/>
                <w:lang w:val="en-US"/>
              </w:rPr>
              <w:t>syāg</w:t>
            </w:r>
            <w:r>
              <w:rPr>
                <w:i/>
                <w:iCs/>
                <w:noProof/>
                <w:lang w:val="en-US"/>
              </w:rPr>
              <w:t xml:space="preserve"> mā nǧawwiz</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 xml:space="preserve">ˀinčād ˁidkum ᵊbnayye w tinṭūnhe ntibādal yōmin </w:t>
            </w:r>
            <w:r w:rsidR="00E70DCE">
              <w:rPr>
                <w:i/>
                <w:iCs/>
                <w:noProof/>
                <w:lang w:val="en-US"/>
              </w:rPr>
              <w:t>ˁād ᵊtxušš yxušš ˁa-l-ᵊbnayye yaˁni b-ˁagənne (&lt; ˁagəl-n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70DCE" w:rsidP="00700F1F">
            <w:pPr>
              <w:rPr>
                <w:i/>
                <w:iCs/>
                <w:noProof/>
                <w:lang w:val="en-US"/>
              </w:rPr>
            </w:pPr>
            <w:r>
              <w:rPr>
                <w:i/>
                <w:iCs/>
                <w:noProof/>
                <w:lang w:val="en-US"/>
              </w:rPr>
              <w:t xml:space="preserve">w nḥibb-he ngūl, xayyo ˀintu zād taˁālu šūfu zād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6931C1" w:rsidP="00700F1F">
            <w:pPr>
              <w:rPr>
                <w:i/>
                <w:iCs/>
                <w:noProof/>
                <w:lang w:val="en-US"/>
              </w:rPr>
            </w:pPr>
            <w:r>
              <w:rPr>
                <w:i/>
                <w:iCs/>
                <w:noProof/>
                <w:lang w:val="en-US"/>
              </w:rPr>
              <w:t xml:space="preserve">yōma ˀarīd ta… ˀiḥne rrīd ta-ntibādal ᵊngul-lhum </w:t>
            </w:r>
          </w:p>
        </w:tc>
        <w:tc>
          <w:tcPr>
            <w:tcW w:w="4252" w:type="dxa"/>
          </w:tcPr>
          <w:p w:rsidR="000D07E4" w:rsidRPr="00FE494D" w:rsidRDefault="000D07E4" w:rsidP="00700F1F">
            <w:pPr>
              <w:rPr>
                <w:lang w:val="en-US"/>
              </w:rPr>
            </w:pPr>
          </w:p>
        </w:tc>
      </w:tr>
      <w:tr w:rsidR="006931C1" w:rsidRPr="00181331" w:rsidTr="00700F1F">
        <w:tc>
          <w:tcPr>
            <w:tcW w:w="850" w:type="dxa"/>
          </w:tcPr>
          <w:p w:rsidR="006931C1" w:rsidRDefault="006931C1" w:rsidP="00700F1F">
            <w:pPr>
              <w:rPr>
                <w:iCs/>
                <w:noProof/>
                <w:lang w:val="en-US"/>
              </w:rPr>
            </w:pPr>
          </w:p>
        </w:tc>
        <w:tc>
          <w:tcPr>
            <w:tcW w:w="3969" w:type="dxa"/>
          </w:tcPr>
          <w:p w:rsidR="006931C1" w:rsidRDefault="006931C1" w:rsidP="006931C1">
            <w:pPr>
              <w:rPr>
                <w:i/>
                <w:iCs/>
                <w:noProof/>
                <w:lang w:val="en-US"/>
              </w:rPr>
            </w:pPr>
            <w:r>
              <w:rPr>
                <w:i/>
                <w:iCs/>
                <w:noProof/>
                <w:lang w:val="en-US"/>
              </w:rPr>
              <w:t xml:space="preserve">zād taˁālu xayyo ˀintu zād šūfū́ </w:t>
            </w:r>
          </w:p>
        </w:tc>
        <w:tc>
          <w:tcPr>
            <w:tcW w:w="4252" w:type="dxa"/>
          </w:tcPr>
          <w:p w:rsidR="006931C1" w:rsidRPr="00FE494D" w:rsidRDefault="006931C1" w:rsidP="00700F1F">
            <w:pPr>
              <w:rPr>
                <w:lang w:val="en-US"/>
              </w:rPr>
            </w:pPr>
          </w:p>
        </w:tc>
      </w:tr>
      <w:tr w:rsidR="006931C1" w:rsidRPr="00181331" w:rsidTr="00700F1F">
        <w:tc>
          <w:tcPr>
            <w:tcW w:w="850" w:type="dxa"/>
          </w:tcPr>
          <w:p w:rsidR="006931C1" w:rsidRDefault="006931C1" w:rsidP="00700F1F">
            <w:pPr>
              <w:rPr>
                <w:iCs/>
                <w:noProof/>
                <w:lang w:val="en-US"/>
              </w:rPr>
            </w:pPr>
          </w:p>
        </w:tc>
        <w:tc>
          <w:tcPr>
            <w:tcW w:w="3969" w:type="dxa"/>
          </w:tcPr>
          <w:p w:rsidR="006931C1" w:rsidRDefault="006931C1" w:rsidP="00700F1F">
            <w:pPr>
              <w:rPr>
                <w:i/>
                <w:iCs/>
                <w:noProof/>
                <w:lang w:val="en-US"/>
              </w:rPr>
            </w:pPr>
            <w:r>
              <w:rPr>
                <w:i/>
                <w:iCs/>
                <w:noProof/>
                <w:lang w:val="en-US"/>
              </w:rPr>
              <w:t xml:space="preserve">ˀaw in ˁǧibaw humma zād w-iḥna ˁǧibne </w:t>
            </w:r>
            <w:r w:rsidRPr="006931C1">
              <w:rPr>
                <w:i/>
                <w:iCs/>
                <w:noProof/>
                <w:highlight w:val="yellow"/>
                <w:lang w:val="en-US"/>
              </w:rPr>
              <w:t>ntiṭābaq</w:t>
            </w:r>
            <w:r>
              <w:rPr>
                <w:i/>
                <w:iCs/>
                <w:noProof/>
                <w:lang w:val="en-US"/>
              </w:rPr>
              <w:t xml:space="preserve"> ˀaw ᵊntibādal ˁād hāḏi ˁād isimhe bidīle.</w:t>
            </w:r>
          </w:p>
        </w:tc>
        <w:tc>
          <w:tcPr>
            <w:tcW w:w="4252" w:type="dxa"/>
          </w:tcPr>
          <w:p w:rsidR="006931C1" w:rsidRPr="00FE494D" w:rsidRDefault="006931C1" w:rsidP="00700F1F">
            <w:pPr>
              <w:rPr>
                <w:lang w:val="en-US"/>
              </w:rPr>
            </w:pPr>
          </w:p>
        </w:tc>
      </w:tr>
    </w:tbl>
    <w:p w:rsidR="00700F1F" w:rsidRDefault="00700F1F" w:rsidP="00700F1F">
      <w:pPr>
        <w:rPr>
          <w:lang w:val="fr-FR"/>
        </w:rPr>
      </w:pPr>
    </w:p>
    <w:p w:rsidR="004D647B" w:rsidRDefault="004D647B" w:rsidP="00700F1F">
      <w:pPr>
        <w:rPr>
          <w:lang w:val="fr-FR"/>
        </w:rPr>
      </w:pPr>
      <w:r>
        <w:rPr>
          <w:lang w:val="fr-FR"/>
        </w:rPr>
        <w:t>Remarks</w:t>
      </w:r>
    </w:p>
    <w:p w:rsidR="004D647B" w:rsidRDefault="004D647B" w:rsidP="00E70DCE">
      <w:proofErr w:type="gramStart"/>
      <w:r>
        <w:rPr>
          <w:i/>
          <w:lang w:val="fr-FR"/>
        </w:rPr>
        <w:t>siˁal</w:t>
      </w:r>
      <w:proofErr w:type="gramEnd"/>
      <w:r>
        <w:rPr>
          <w:i/>
          <w:lang w:val="fr-FR"/>
        </w:rPr>
        <w:t xml:space="preserve"> ˁinkum </w:t>
      </w:r>
      <w:r>
        <w:t xml:space="preserve">‘he asked for you’ is not </w:t>
      </w:r>
      <w:r>
        <w:rPr>
          <w:i/>
        </w:rPr>
        <w:t>s</w:t>
      </w:r>
      <w:r w:rsidR="00E70DCE">
        <w:rPr>
          <w:i/>
        </w:rPr>
        <w:t>aˁ</w:t>
      </w:r>
      <w:r>
        <w:rPr>
          <w:i/>
        </w:rPr>
        <w:t xml:space="preserve">ˁal ˁinkum </w:t>
      </w:r>
      <w:r>
        <w:t>araştırmak</w:t>
      </w:r>
    </w:p>
    <w:p w:rsidR="00E70DCE" w:rsidRDefault="00E70DCE" w:rsidP="00E70DCE">
      <w:pPr>
        <w:rPr>
          <w:i/>
        </w:rPr>
      </w:pPr>
      <w:proofErr w:type="gramStart"/>
      <w:r>
        <w:rPr>
          <w:i/>
        </w:rPr>
        <w:t>ǧī</w:t>
      </w:r>
      <w:proofErr w:type="gramEnd"/>
      <w:r>
        <w:rPr>
          <w:i/>
        </w:rPr>
        <w:t xml:space="preserve"> polīs yisˁal ˁin bētkum</w:t>
      </w:r>
    </w:p>
    <w:p w:rsidR="00E70DCE" w:rsidRDefault="00E70DCE" w:rsidP="00E70DCE">
      <w:pPr>
        <w:rPr>
          <w:i/>
        </w:rPr>
      </w:pPr>
      <w:proofErr w:type="gramStart"/>
      <w:r>
        <w:rPr>
          <w:i/>
        </w:rPr>
        <w:t>ǧī</w:t>
      </w:r>
      <w:proofErr w:type="gramEnd"/>
      <w:r>
        <w:rPr>
          <w:i/>
        </w:rPr>
        <w:t xml:space="preserve"> polīs ysaˁˁil ˁinkum ši.</w:t>
      </w:r>
    </w:p>
    <w:p w:rsidR="0039241A" w:rsidRDefault="0039241A" w:rsidP="00A21041">
      <w:pPr>
        <w:pStyle w:val="berschrift2"/>
      </w:pPr>
      <w:r>
        <w:t xml:space="preserve">Urfa-187 </w:t>
      </w:r>
      <w:r w:rsidR="00A21041">
        <w:t xml:space="preserve">Two wives and a </w:t>
      </w:r>
      <w:r w:rsidR="005B3FDF">
        <w:t>fridge</w:t>
      </w:r>
    </w:p>
    <w:p w:rsidR="0039241A" w:rsidRDefault="0039241A" w:rsidP="0039241A">
      <w:r>
        <w:t>Ismail 3:38</w:t>
      </w:r>
    </w:p>
    <w:p w:rsidR="0039241A" w:rsidRDefault="0039241A" w:rsidP="00E70DCE">
      <w:pPr>
        <w:rPr>
          <w:i/>
        </w:rPr>
      </w:pPr>
    </w:p>
    <w:tbl>
      <w:tblPr>
        <w:tblStyle w:val="Tabellenraster"/>
        <w:tblW w:w="0" w:type="auto"/>
        <w:tblLook w:val="04A0" w:firstRow="1" w:lastRow="0" w:firstColumn="1" w:lastColumn="0" w:noHBand="0" w:noVBand="1"/>
      </w:tblPr>
      <w:tblGrid>
        <w:gridCol w:w="850"/>
        <w:gridCol w:w="3969"/>
        <w:gridCol w:w="4252"/>
      </w:tblGrid>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wāḥad yā Štefan xōǧa, ᵊb-zimānāt ᵊzlime ˁindu dār wəḥde, dār-in ṭuwīle miṯil ad-dār hāḏ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bass ˁindu dār, bass ˁindu dār wəḥde w ˁindu, ˀaz-zlime hāḏa ḥurumtēn ᵊmǧawwaz ˁindu ḥurumtēn</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 xml:space="preserve">ynām yifruš yifrušin dōšägēn </w:t>
            </w:r>
            <w:r w:rsidR="00347E32">
              <w:rPr>
                <w:i/>
                <w:iCs/>
                <w:noProof/>
                <w:lang w:val="en-US"/>
              </w:rPr>
              <w:t>w huwwe ynām b-al-waṣṭa</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w-al-ḥabāyib ynāmin wəḥde min hēn w wəḥde min hēne.</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yōmin nōbāt wəḥda tnām qādi wəḥde (tnām) hīčiḏ yaˁni yibˁidin ᵊm-baˁaḏ̣hin</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ǧāyu ḏāk an-nahār xāṭir, mxaṭūr, yōmin ǧāy xāṭir gāyil: yā rabbi šnōn asāw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 xml:space="preserve">ˁindi dār wəḥde w-al-xāṭir hāḏa yrīd </w:t>
            </w:r>
            <w:r w:rsidRPr="00347E32">
              <w:rPr>
                <w:i/>
                <w:iCs/>
                <w:noProof/>
                <w:highlight w:val="yellow"/>
                <w:lang w:val="en-US"/>
              </w:rPr>
              <w:t>mibīt</w:t>
            </w:r>
            <w:r>
              <w:rPr>
                <w:i/>
                <w:iCs/>
                <w:noProof/>
                <w:lang w:val="en-US"/>
              </w:rPr>
              <w:t xml:space="preserve"> yrīd ybāt ˁindi ynām ˁind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47E32" w:rsidP="009D29E8">
            <w:pPr>
              <w:rPr>
                <w:iCs/>
                <w:noProof/>
                <w:lang w:val="en-US"/>
              </w:rPr>
            </w:pPr>
            <w:r>
              <w:rPr>
                <w:iCs/>
                <w:noProof/>
                <w:lang w:val="en-US"/>
              </w:rPr>
              <w:t>1:04</w:t>
            </w:r>
          </w:p>
        </w:tc>
        <w:tc>
          <w:tcPr>
            <w:tcW w:w="3969" w:type="dxa"/>
          </w:tcPr>
          <w:p w:rsidR="0039241A" w:rsidRDefault="00347E32" w:rsidP="009D29E8">
            <w:pPr>
              <w:rPr>
                <w:i/>
                <w:iCs/>
                <w:noProof/>
                <w:lang w:val="en-US"/>
              </w:rPr>
            </w:pPr>
            <w:r>
              <w:rPr>
                <w:i/>
                <w:iCs/>
                <w:noProof/>
                <w:lang w:val="en-US"/>
              </w:rPr>
              <w:t xml:space="preserve">gāḏ̣ib al-buzdolabə b-ad-dār b-al-waṣṭa mdaḥḥič gāyil l-al-ḥurma </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gāyil, ḥuṭṭi b-ad-dār al-buzdolabə w dīri bābu minne w-sāwi pärde al-buzdolabə sāwi pärde yammu!</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w-al-xāṭir ᵊfiršī-lu min qādi w-iḥne firšī-lne min hēne nnām</w:t>
            </w:r>
            <w:r w:rsidR="005D20D4">
              <w:rPr>
                <w:i/>
                <w:iCs/>
                <w:noProof/>
                <w:lang w:val="en-US"/>
              </w:rPr>
              <w:t>, l-aṣ-ṣubuḥ ᵊnsāwi idāṛa ˀal-yōm.</w:t>
            </w:r>
          </w:p>
        </w:tc>
        <w:tc>
          <w:tcPr>
            <w:tcW w:w="4252" w:type="dxa"/>
          </w:tcPr>
          <w:p w:rsidR="0039241A" w:rsidRPr="00FE494D" w:rsidRDefault="0039241A"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msāwye hīčiḏ al-ḥurma fārše al-muġrib mitˁallilīn, b-al-lēl nāymin</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yōmin nāymīn huwwa al-ḥabāyib fāršāt dōšagēn huwwa b-al-waṣṭa</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w huwwe [wəḥda] min hēne ˁinnu wəḥde min hēne ˁinnu w-al-xāṭir min qādi fāršī-lu.</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ad-dinye ḥāṛṛa gēḏ̣ hāṛṛa demek guṭma, ad-dinya ḥāṛṛa ta-ngūl b-al-gēḏ̣ b-al-lēl</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9D29E8" w:rsidP="009D29E8">
            <w:pPr>
              <w:rPr>
                <w:i/>
                <w:iCs/>
                <w:noProof/>
                <w:lang w:val="en-US"/>
              </w:rPr>
            </w:pPr>
            <w:r>
              <w:rPr>
                <w:i/>
                <w:iCs/>
                <w:noProof/>
                <w:lang w:val="en-US"/>
              </w:rPr>
              <w:t>tāli l-lēl tāli l-lēl gāyim ydugg az-ziġīre yrīd minhe yrīd minhe ta-ysāwi.</w:t>
            </w:r>
          </w:p>
        </w:tc>
        <w:tc>
          <w:tcPr>
            <w:tcW w:w="4252" w:type="dxa"/>
          </w:tcPr>
          <w:p w:rsidR="00347E32" w:rsidRPr="00FE494D" w:rsidRDefault="00347E32"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9D29E8" w:rsidP="009D29E8">
            <w:pPr>
              <w:rPr>
                <w:i/>
                <w:iCs/>
                <w:noProof/>
                <w:lang w:val="en-US"/>
              </w:rPr>
            </w:pPr>
            <w:r>
              <w:rPr>
                <w:i/>
                <w:iCs/>
                <w:noProof/>
                <w:lang w:val="en-US"/>
              </w:rPr>
              <w:t>gāyilt-illu: ˁēb! daḥḥiǧ ˁindak xāṭir w hāḏi yammne, ač-čibīre nāyme ya wal!</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9D29E8" w:rsidP="009D29E8">
            <w:pPr>
              <w:rPr>
                <w:i/>
                <w:iCs/>
                <w:noProof/>
                <w:lang w:val="en-US"/>
              </w:rPr>
            </w:pPr>
            <w:r>
              <w:rPr>
                <w:i/>
                <w:iCs/>
                <w:noProof/>
                <w:lang w:val="en-US"/>
              </w:rPr>
              <w:t xml:space="preserve">gāyil, daššrīč minhum inti ˀāni gām </w:t>
            </w:r>
            <w:r w:rsidRPr="009D29E8">
              <w:rPr>
                <w:i/>
                <w:iCs/>
                <w:noProof/>
                <w:highlight w:val="yellow"/>
                <w:lang w:val="en-US"/>
              </w:rPr>
              <w:t>aṣ</w:t>
            </w:r>
            <w:r>
              <w:rPr>
                <w:i/>
                <w:iCs/>
                <w:noProof/>
                <w:highlight w:val="yellow"/>
                <w:lang w:val="en-US"/>
              </w:rPr>
              <w:t>-</w:t>
            </w:r>
            <w:r w:rsidRPr="009D29E8">
              <w:rPr>
                <w:i/>
                <w:iCs/>
                <w:noProof/>
                <w:highlight w:val="yellow"/>
                <w:lang w:val="en-US"/>
              </w:rPr>
              <w:t>ṣbāy</w:t>
            </w:r>
            <w:r>
              <w:rPr>
                <w:i/>
                <w:iCs/>
                <w:noProof/>
                <w:lang w:val="en-US"/>
              </w:rPr>
              <w:t xml:space="preserve"> mā yigaf</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r>
              <w:rPr>
                <w:iCs/>
                <w:noProof/>
                <w:lang w:val="en-US"/>
              </w:rPr>
              <w:t>2:12</w:t>
            </w:r>
          </w:p>
        </w:tc>
        <w:tc>
          <w:tcPr>
            <w:tcW w:w="3969" w:type="dxa"/>
          </w:tcPr>
          <w:p w:rsidR="009D29E8" w:rsidRDefault="009D29E8" w:rsidP="009D29E8">
            <w:pPr>
              <w:rPr>
                <w:i/>
                <w:iCs/>
                <w:noProof/>
                <w:lang w:val="en-US"/>
              </w:rPr>
            </w:pPr>
            <w:r>
              <w:rPr>
                <w:i/>
                <w:iCs/>
                <w:noProof/>
                <w:lang w:val="en-US"/>
              </w:rPr>
              <w:t>ˀuṭluˁi al-ᵊhnīye ta-rīd asāwī</w:t>
            </w:r>
            <w:r w:rsidR="00A265E7">
              <w:rPr>
                <w:i/>
                <w:iCs/>
                <w:noProof/>
                <w:lang w:val="en-US"/>
              </w:rPr>
              <w:t xml:space="preserve">́ gāyle hēne mā yṣīr </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gāyil ˁaǧal rūḥi fukki bāb al-buzdolabi b-ḥiǧǧit ǧaˁad tišrabīn mayy w-āni aǧīč w-ᵊnsāwi.</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A265E7">
            <w:pPr>
              <w:rPr>
                <w:i/>
                <w:iCs/>
                <w:noProof/>
                <w:lang w:val="en-US"/>
              </w:rPr>
            </w:pPr>
            <w:r>
              <w:rPr>
                <w:i/>
                <w:iCs/>
                <w:noProof/>
                <w:lang w:val="en-US"/>
              </w:rPr>
              <w:t>hiyye rāyḥa fākka bāb al-buzdolabi hāḏa ǧāy mitlabbishe min wara mṭabbishe mitlabbishe mṣaffiḥhe ḏ̣āribhe.</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ˁugub-mu ḏ̣āribhe mbarrid galbu ǧāy mažḏūˁ yrīd ynām</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ač-čibīre zād šāyfittu gāyme dduggu gāyle ˀāni zād arīd.</w:t>
            </w:r>
          </w:p>
        </w:tc>
        <w:tc>
          <w:tcPr>
            <w:tcW w:w="4252" w:type="dxa"/>
          </w:tcPr>
          <w:p w:rsidR="009D29E8" w:rsidRPr="00FE494D" w:rsidRDefault="009D29E8"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18517C" w:rsidP="009D29E8">
            <w:pPr>
              <w:rPr>
                <w:i/>
                <w:iCs/>
                <w:noProof/>
                <w:lang w:val="en-US"/>
              </w:rPr>
            </w:pPr>
            <w:r>
              <w:rPr>
                <w:i/>
                <w:iCs/>
                <w:noProof/>
                <w:lang w:val="en-US"/>
              </w:rPr>
              <w:t xml:space="preserve">ši-trīdīn </w:t>
            </w:r>
            <w:r w:rsidRPr="0018517C">
              <w:rPr>
                <w:i/>
                <w:iCs/>
                <w:noProof/>
                <w:highlight w:val="yellow"/>
                <w:lang w:val="en-US"/>
              </w:rPr>
              <w:t>walay</w:t>
            </w:r>
            <w:r>
              <w:rPr>
                <w:i/>
                <w:iCs/>
                <w:noProof/>
                <w:lang w:val="en-US"/>
              </w:rPr>
              <w:t>? gāyil. gāyle, tawwkum miṯil as sāwētu ˀāni zād arīd</w:t>
            </w:r>
            <w:r w:rsidR="00AB3BD4">
              <w:rPr>
                <w:i/>
                <w:iCs/>
                <w:noProof/>
                <w:lang w:val="en-US"/>
              </w:rPr>
              <w:t>, ˀāni zād gūm sāw-ni!</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AB3BD4" w:rsidP="00AB3BD4">
            <w:pPr>
              <w:rPr>
                <w:i/>
                <w:iCs/>
                <w:noProof/>
                <w:lang w:val="en-US"/>
              </w:rPr>
            </w:pPr>
            <w:r>
              <w:rPr>
                <w:i/>
                <w:iCs/>
                <w:noProof/>
                <w:lang w:val="en-US"/>
              </w:rPr>
              <w:t>tss aˁūḏ bi-llāh min aš-šēṭān, gāyil, gūmi rūḥi ˁa-l-buzdolabi zād fukkī́</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AB3BD4" w:rsidP="009D29E8">
            <w:pPr>
              <w:rPr>
                <w:iCs/>
                <w:noProof/>
                <w:lang w:val="en-US"/>
              </w:rPr>
            </w:pPr>
            <w:r>
              <w:rPr>
                <w:iCs/>
                <w:noProof/>
                <w:lang w:val="en-US"/>
              </w:rPr>
              <w:t>2:55</w:t>
            </w:r>
          </w:p>
        </w:tc>
        <w:tc>
          <w:tcPr>
            <w:tcW w:w="3969" w:type="dxa"/>
          </w:tcPr>
          <w:p w:rsidR="0018517C" w:rsidRDefault="00AB3BD4" w:rsidP="009D29E8">
            <w:pPr>
              <w:rPr>
                <w:i/>
                <w:iCs/>
                <w:noProof/>
                <w:lang w:val="en-US"/>
              </w:rPr>
            </w:pPr>
            <w:r>
              <w:rPr>
                <w:i/>
                <w:iCs/>
                <w:noProof/>
                <w:lang w:val="en-US"/>
              </w:rPr>
              <w:t>fukki l-buzdolābi b-ḥiǧǧit ta-tišrabīn mayye w-āni ˀaǧīč miṯil-ma sāwētu hīčiḏ āni zād arīd.</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EB5737" w:rsidP="009D29E8">
            <w:pPr>
              <w:rPr>
                <w:iCs/>
                <w:noProof/>
                <w:lang w:val="en-US"/>
              </w:rPr>
            </w:pPr>
            <w:r>
              <w:rPr>
                <w:iCs/>
                <w:noProof/>
                <w:lang w:val="en-US"/>
              </w:rPr>
              <w:t>3.02</w:t>
            </w:r>
          </w:p>
        </w:tc>
        <w:tc>
          <w:tcPr>
            <w:tcW w:w="3969" w:type="dxa"/>
          </w:tcPr>
          <w:p w:rsidR="0018517C" w:rsidRDefault="00EB5737" w:rsidP="009D29E8">
            <w:pPr>
              <w:rPr>
                <w:i/>
                <w:iCs/>
                <w:noProof/>
                <w:lang w:val="en-US"/>
              </w:rPr>
            </w:pPr>
            <w:r>
              <w:rPr>
                <w:i/>
                <w:iCs/>
                <w:noProof/>
                <w:lang w:val="en-US"/>
              </w:rPr>
              <w:t>zād rāyḥe fākka l-buzdolabi zād gāyim mitlabbishe zād ḏ̣āribhe</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ǧāy maǧḏūˁīn nāymīn l-aṣ-ṣubuḥ</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 xml:space="preserve">aṣ-ṣubuḥ al-xāṭir gāyim ǧāˁid gāyil, yā </w:t>
            </w:r>
            <w:r w:rsidRPr="00EB5737">
              <w:rPr>
                <w:i/>
                <w:iCs/>
                <w:noProof/>
                <w:highlight w:val="yellow"/>
                <w:lang w:val="en-US"/>
              </w:rPr>
              <w:t>mˁazzib</w:t>
            </w:r>
            <w:r>
              <w:rPr>
                <w:i/>
                <w:iCs/>
                <w:noProof/>
                <w:lang w:val="en-US"/>
              </w:rPr>
              <w:t xml:space="preserve"> ar-rḥamān, yā ˀabu flān!</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gāyil, hā šbīk? – gāyil, fəṭasit m-al-ˁaṭaš b-al-lēl mā nṭētūni mayye ta-šrab.</w:t>
            </w:r>
          </w:p>
        </w:tc>
        <w:tc>
          <w:tcPr>
            <w:tcW w:w="4252" w:type="dxa"/>
          </w:tcPr>
          <w:p w:rsidR="0018517C" w:rsidRPr="00FE494D" w:rsidRDefault="0018517C"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Default="00EB5737" w:rsidP="009D29E8">
            <w:pPr>
              <w:rPr>
                <w:i/>
                <w:iCs/>
                <w:noProof/>
                <w:lang w:val="en-US"/>
              </w:rPr>
            </w:pPr>
            <w:r>
              <w:rPr>
                <w:i/>
                <w:iCs/>
                <w:noProof/>
                <w:lang w:val="en-US"/>
              </w:rPr>
              <w:t xml:space="preserve">gāyil, wal al-buzdolabi ˁindak. </w:t>
            </w:r>
            <w:r w:rsidRPr="00EB5737">
              <w:rPr>
                <w:i/>
                <w:iCs/>
                <w:noProof/>
                <w:highlight w:val="yellow"/>
                <w:lang w:val="en-US"/>
              </w:rPr>
              <w:t>čān gimit</w:t>
            </w:r>
            <w:r>
              <w:rPr>
                <w:i/>
                <w:iCs/>
                <w:noProof/>
                <w:lang w:val="en-US"/>
              </w:rPr>
              <w:t xml:space="preserve"> w šribit mayye. fakkēt al-buzdolabi w šribit mayye.</w:t>
            </w:r>
          </w:p>
        </w:tc>
        <w:tc>
          <w:tcPr>
            <w:tcW w:w="4252" w:type="dxa"/>
          </w:tcPr>
          <w:p w:rsidR="00EB5737" w:rsidRPr="00FE494D" w:rsidRDefault="00EB5737"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Default="00EB5737" w:rsidP="009D29E8">
            <w:pPr>
              <w:rPr>
                <w:i/>
                <w:iCs/>
                <w:noProof/>
                <w:lang w:val="en-US"/>
              </w:rPr>
            </w:pPr>
            <w:r>
              <w:rPr>
                <w:i/>
                <w:iCs/>
                <w:noProof/>
                <w:lang w:val="en-US"/>
              </w:rPr>
              <w:t>gāyil, wal wald ač-čalib b-al-lēl al yfukk al-buzdolabi tgūm ᵊtnīču.</w:t>
            </w:r>
          </w:p>
        </w:tc>
        <w:tc>
          <w:tcPr>
            <w:tcW w:w="4252" w:type="dxa"/>
          </w:tcPr>
          <w:p w:rsidR="00EB5737" w:rsidRPr="00FE494D" w:rsidRDefault="00EB5737"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Pr="00EB5737" w:rsidRDefault="00EB5737" w:rsidP="009D29E8">
            <w:pPr>
              <w:rPr>
                <w:i/>
                <w:iCs/>
                <w:noProof/>
                <w:lang w:val="de-AT" w:bidi="ar-OM"/>
              </w:rPr>
            </w:pPr>
            <w:r>
              <w:rPr>
                <w:i/>
                <w:iCs/>
                <w:noProof/>
                <w:lang w:val="de-AT" w:bidi="ar-OM"/>
              </w:rPr>
              <w:t>ˀāni zād xifit gilit arūḥ afukk al-buzdolabi ˀašrab mayye zād yiǧi yrīd ynīčni wald ač-čalib hāḏa.</w:t>
            </w:r>
          </w:p>
        </w:tc>
        <w:tc>
          <w:tcPr>
            <w:tcW w:w="4252" w:type="dxa"/>
          </w:tcPr>
          <w:p w:rsidR="00EB5737" w:rsidRPr="00FE494D" w:rsidRDefault="00EB5737" w:rsidP="009D29E8">
            <w:pPr>
              <w:rPr>
                <w:lang w:val="en-US"/>
              </w:rPr>
            </w:pPr>
          </w:p>
        </w:tc>
      </w:tr>
    </w:tbl>
    <w:p w:rsidR="0039241A" w:rsidRDefault="0039241A" w:rsidP="00E70DCE">
      <w:pPr>
        <w:rPr>
          <w:i/>
        </w:rPr>
      </w:pPr>
    </w:p>
    <w:p w:rsidR="00347E32" w:rsidRDefault="00347E32" w:rsidP="00347E32">
      <w:proofErr w:type="gramStart"/>
      <w:r>
        <w:rPr>
          <w:i/>
        </w:rPr>
        <w:t>ydawwrūn</w:t>
      </w:r>
      <w:proofErr w:type="gramEnd"/>
      <w:r>
        <w:rPr>
          <w:i/>
        </w:rPr>
        <w:t xml:space="preserve"> mibīt ta-ynāmūn </w:t>
      </w:r>
      <w:r>
        <w:t>they are looking for a sleeping place to sleep</w:t>
      </w:r>
    </w:p>
    <w:p w:rsidR="00DA7DB7" w:rsidRDefault="00DA7DB7" w:rsidP="00347E32"/>
    <w:p w:rsidR="00DA7DB7" w:rsidRDefault="00DA7DB7" w:rsidP="005B3FDF">
      <w:pPr>
        <w:pStyle w:val="berschrift2"/>
      </w:pPr>
      <w:r>
        <w:t>Urfa-</w:t>
      </w:r>
      <w:r w:rsidR="003C4147">
        <w:t>190</w:t>
      </w:r>
      <w:r>
        <w:t xml:space="preserve"> </w:t>
      </w:r>
      <w:proofErr w:type="gramStart"/>
      <w:r w:rsidR="005B3FDF">
        <w:t>The</w:t>
      </w:r>
      <w:proofErr w:type="gramEnd"/>
      <w:r w:rsidR="005B3FDF">
        <w:t xml:space="preserve"> ill and blind mother</w:t>
      </w:r>
    </w:p>
    <w:p w:rsidR="00DA7DB7" w:rsidRPr="003C4147" w:rsidRDefault="00DA7DB7" w:rsidP="003C4147">
      <w:r w:rsidRPr="003C4147">
        <w:t xml:space="preserve">Ismail </w:t>
      </w:r>
      <w:r w:rsidR="003C4147" w:rsidRPr="003C4147">
        <w:t>2:38</w:t>
      </w:r>
    </w:p>
    <w:p w:rsidR="00DA7DB7" w:rsidRDefault="00DA7DB7" w:rsidP="00DA7DB7">
      <w:pPr>
        <w:rPr>
          <w:i/>
        </w:rPr>
      </w:pPr>
    </w:p>
    <w:tbl>
      <w:tblPr>
        <w:tblStyle w:val="Tabellenraster"/>
        <w:tblW w:w="0" w:type="auto"/>
        <w:tblLook w:val="04A0" w:firstRow="1" w:lastRow="0" w:firstColumn="1" w:lastColumn="0" w:noHBand="0" w:noVBand="1"/>
      </w:tblPr>
      <w:tblGrid>
        <w:gridCol w:w="850"/>
        <w:gridCol w:w="3969"/>
        <w:gridCol w:w="4252"/>
      </w:tblGrid>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wāḥad b-zimānāt yā xōǧe ˁindu ˀumm ˁaǧūz ˁamye ˁumurha tisˁīn imye</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 xml:space="preserve">waǧˁāne b-al-bēt </w:t>
            </w:r>
            <w:r w:rsidRPr="00DA7DB7">
              <w:rPr>
                <w:i/>
                <w:iCs/>
                <w:noProof/>
                <w:highlight w:val="yellow"/>
                <w:lang w:val="en-US"/>
              </w:rPr>
              <w:t>w ḥāṭṭa bīhum</w:t>
            </w:r>
            <w:r>
              <w:rPr>
                <w:i/>
                <w:iCs/>
                <w:noProof/>
                <w:lang w:val="en-US"/>
              </w:rPr>
              <w:t xml:space="preserve"> dāyix </w:t>
            </w:r>
            <w:r w:rsidRPr="00DA7DB7">
              <w:rPr>
                <w:i/>
                <w:iCs/>
                <w:noProof/>
                <w:highlight w:val="yellow"/>
                <w:lang w:val="en-US"/>
              </w:rPr>
              <w:t>mitsalxiš</w:t>
            </w:r>
            <w:r>
              <w:rPr>
                <w:i/>
                <w:iCs/>
                <w:noProof/>
                <w:lang w:val="en-US"/>
              </w:rPr>
              <w:t xml:space="preserve"> yaˁni dōm tibči </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ḥāṭṭīnhe b-ad-dār ḥābsīnhe hiyye hahaha bass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yāxḏūn ˁa-d-daxātre ydawwrūn bīhe yihnūnhe bōš kullu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wuǧaḥḥa bači ˀismu bači hahaha bass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17310C">
            <w:pPr>
              <w:rPr>
                <w:i/>
                <w:iCs/>
                <w:noProof/>
                <w:lang w:val="en-US"/>
              </w:rPr>
            </w:pPr>
            <w:r>
              <w:rPr>
                <w:i/>
                <w:iCs/>
                <w:noProof/>
                <w:lang w:val="en-US"/>
              </w:rPr>
              <w:t xml:space="preserve">ǧāy nahār xāṭirhum wāḥad xāṭir-in </w:t>
            </w:r>
            <w:r w:rsidRPr="0017310C">
              <w:rPr>
                <w:i/>
                <w:iCs/>
                <w:noProof/>
                <w:highlight w:val="yellow"/>
                <w:lang w:val="en-US"/>
              </w:rPr>
              <w:t>ǧil</w:t>
            </w:r>
            <w:r>
              <w:rPr>
                <w:i/>
                <w:iCs/>
                <w:noProof/>
                <w:highlight w:val="yellow"/>
                <w:lang w:val="en-US"/>
              </w:rPr>
              <w:t>ə</w:t>
            </w:r>
            <w:r w:rsidRPr="0017310C">
              <w:rPr>
                <w:i/>
                <w:iCs/>
                <w:noProof/>
                <w:highlight w:val="yellow"/>
                <w:lang w:val="en-US"/>
              </w:rPr>
              <w:t>g</w:t>
            </w:r>
            <w:r>
              <w:rPr>
                <w:i/>
                <w:iCs/>
                <w:noProof/>
                <w:lang w:val="en-US"/>
              </w:rPr>
              <w:t xml:space="preserve"> ḥēšāk wāḥad-in ǧiləq</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DA7DB7">
            <w:pPr>
              <w:rPr>
                <w:i/>
                <w:iCs/>
                <w:noProof/>
                <w:lang w:val="en-US"/>
              </w:rPr>
            </w:pPr>
            <w:r>
              <w:rPr>
                <w:i/>
                <w:iCs/>
                <w:noProof/>
                <w:lang w:val="en-US"/>
              </w:rPr>
              <w:t>nāyim bayyāt ˁidhum rabīˁu rabīˁ wlādhe.</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DA7DB7">
            <w:pPr>
              <w:rPr>
                <w:i/>
                <w:iCs/>
                <w:noProof/>
                <w:lang w:val="en-US"/>
              </w:rPr>
            </w:pPr>
            <w:r>
              <w:rPr>
                <w:i/>
                <w:iCs/>
                <w:noProof/>
                <w:lang w:val="en-US"/>
              </w:rPr>
              <w:t>hāḏa fāršī-lu b-ad-dār b-al-lēl nāyim l-aṣ-ṣubuḥ ynām l-aṣ-ṣubuḥ hahaha al-ibči</w:t>
            </w:r>
          </w:p>
        </w:tc>
        <w:tc>
          <w:tcPr>
            <w:tcW w:w="4252" w:type="dxa"/>
          </w:tcPr>
          <w:p w:rsidR="00DA7DB7" w:rsidRPr="00FE494D" w:rsidRDefault="00DA7DB7"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17310C" w:rsidP="0017310C">
            <w:pPr>
              <w:rPr>
                <w:i/>
                <w:iCs/>
                <w:noProof/>
                <w:lang w:val="en-US"/>
              </w:rPr>
            </w:pPr>
            <w:r>
              <w:rPr>
                <w:i/>
                <w:iCs/>
                <w:noProof/>
                <w:lang w:val="en-US"/>
              </w:rPr>
              <w:t>aṣ-ṣubuḥ gāyim wal gāyil ᵊhnīye il rāˁ al-bēt hē wal ᵊflān wal šinu al-ḥiss?</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17310C" w:rsidP="0017310C">
            <w:pPr>
              <w:rPr>
                <w:i/>
                <w:iCs/>
                <w:noProof/>
                <w:lang w:val="en-US"/>
              </w:rPr>
            </w:pPr>
            <w:r>
              <w:rPr>
                <w:i/>
                <w:iCs/>
                <w:noProof/>
                <w:lang w:val="en-US"/>
              </w:rPr>
              <w:t xml:space="preserve">hāḏa yiǧi min qādi l-aṣ-ṣubuḥ </w:t>
            </w:r>
            <w:r w:rsidR="00837333">
              <w:rPr>
                <w:i/>
                <w:iCs/>
                <w:noProof/>
                <w:lang w:val="en-US"/>
              </w:rPr>
              <w:t>hē wal gāyil yā xūye ba tindall hāḏi ˀummi w bass tibči bass tibč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qēr al-bači ˁaǧūzne ˁamye w hahaha tibč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išgadd xaḏēnāha ˁa-t-taxātre xaḏēnāha ˁa-l-xastaxānāt ˁala ṭabībīye mā ligō-lha čāṛ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gāyil mā txallīni ta-rīd ašūfha. ˀaṣṣōbha? ta-da-šūfh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ˀā gāyil b-ad-dār haḏīč rūḥ šūfh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 xml:space="preserve">gāyil ˀāni arīd axušš ˁalēhe laḥḥad yiǧīni ta-da-šūfha šinhu </w:t>
            </w:r>
            <w:r w:rsidRPr="00837333">
              <w:rPr>
                <w:i/>
                <w:iCs/>
                <w:noProof/>
                <w:highlight w:val="yellow"/>
                <w:lang w:val="en-US"/>
              </w:rPr>
              <w:t>daridhe</w:t>
            </w:r>
            <w:r>
              <w:rPr>
                <w:i/>
                <w:iCs/>
                <w:noProof/>
                <w:lang w:val="en-US"/>
              </w:rPr>
              <w:t>, balči tˁallimn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5177C0" w:rsidP="0017310C">
            <w:pPr>
              <w:rPr>
                <w:i/>
                <w:iCs/>
                <w:noProof/>
                <w:lang w:val="en-US"/>
              </w:rPr>
            </w:pPr>
            <w:r>
              <w:rPr>
                <w:i/>
                <w:iCs/>
                <w:noProof/>
                <w:lang w:val="en-US"/>
              </w:rPr>
              <w:t>xāšš ˁalēhe min wara mčalliṭ al-bāb ḏ̣ārib as-</w:t>
            </w:r>
            <w:r w:rsidRPr="005177C0">
              <w:rPr>
                <w:i/>
                <w:iCs/>
                <w:noProof/>
                <w:highlight w:val="yellow"/>
                <w:lang w:val="en-US"/>
              </w:rPr>
              <w:t>surgi</w:t>
            </w:r>
            <w:r>
              <w:rPr>
                <w:i/>
                <w:iCs/>
                <w:noProof/>
                <w:lang w:val="en-US"/>
              </w:rPr>
              <w:t xml:space="preserve"> hiyye mdaḥḥǧ-ilhe hīčiḏ ˁaǧūz-in ḥamra zēne.</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5177C0" w:rsidP="005177C0">
            <w:pPr>
              <w:rPr>
                <w:i/>
                <w:iCs/>
                <w:noProof/>
                <w:lang w:val="en-US"/>
              </w:rPr>
            </w:pPr>
            <w:r>
              <w:rPr>
                <w:i/>
                <w:iCs/>
                <w:noProof/>
                <w:lang w:val="en-US"/>
              </w:rPr>
              <w:t xml:space="preserve">gāḏ̣ib w ǧāy yammhe w till as-sirwāl w hī ǧaˁad tibči w mˁalliǧ riǧlēhe lē fōg </w:t>
            </w:r>
            <w:r w:rsidR="00D919B0">
              <w:rPr>
                <w:i/>
                <w:iCs/>
                <w:noProof/>
                <w:lang w:val="en-US"/>
              </w:rPr>
              <w:t xml:space="preserve">w ḥāṭṭhe </w:t>
            </w:r>
            <w:r w:rsidR="00D919B0" w:rsidRPr="00D919B0">
              <w:rPr>
                <w:i/>
                <w:iCs/>
                <w:noProof/>
                <w:highlight w:val="yellow"/>
                <w:lang w:val="en-US"/>
              </w:rPr>
              <w:t>nāṣif</w:t>
            </w:r>
            <w:r w:rsidR="00D919B0">
              <w:rPr>
                <w:i/>
                <w:iCs/>
                <w:noProof/>
                <w:lang w:val="en-US"/>
              </w:rPr>
              <w:t>he nāyičhe</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D919B0" w:rsidP="00D919B0">
            <w:pPr>
              <w:rPr>
                <w:i/>
                <w:iCs/>
                <w:noProof/>
                <w:lang w:val="en-US"/>
              </w:rPr>
            </w:pPr>
            <w:r>
              <w:rPr>
                <w:i/>
                <w:iCs/>
                <w:noProof/>
                <w:lang w:val="en-US"/>
              </w:rPr>
              <w:t xml:space="preserve">yōminnu ˁagub mū nāyičhe sākte ḥisshe magṭūˁ. </w:t>
            </w:r>
          </w:p>
        </w:tc>
        <w:tc>
          <w:tcPr>
            <w:tcW w:w="4252" w:type="dxa"/>
          </w:tcPr>
          <w:p w:rsidR="0017310C" w:rsidRPr="00FE494D" w:rsidRDefault="0017310C"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hāḏi mātat bint ač-čalib ᵊš</w:t>
            </w:r>
            <w:r w:rsidRPr="00D919B0">
              <w:rPr>
                <w:i/>
                <w:iCs/>
                <w:noProof/>
                <w:highlight w:val="yellow"/>
                <w:lang w:val="en-US"/>
              </w:rPr>
              <w:t>-ǧāha</w:t>
            </w:r>
            <w:r>
              <w:rPr>
                <w:i/>
                <w:iCs/>
                <w:noProof/>
                <w:lang w:val="en-US"/>
              </w:rPr>
              <w:t xml:space="preserve"> mdaḥḥič lā lā mī mayyte ṭayybe!</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mtill sirwālhe w ṭāliḥ b-ač-čōl ǧāy gāylīn ḥarām išbīhe ˀal-ˁaǧūz?</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farrakithe ṭayyabithe mšaḷḷa mā ˁād tibči ˀaw w-al-xāṭir ˁād rāy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hāḏi ṯāni nahār l-aṣ-ṣubuḥ sākte mē ṭālˁe ḥisshe ˀil ṯāni yōm.</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aṣ-ṣubuḥ uxra mdaššne hahaha an-nōba mā ˁād tibči an-nōb.</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me ṣṣīḥ arīd miṯil al-bāriḥ, arīd miṯil al-bār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 xml:space="preserve">tss wal hāḏa miṯil al-bāriḥ šinhu? ˀaw wlēdhe ǧāy ˁalēhe fākk al-bāb gāyil </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yuṃṃa! ḥarām činti kullu tibčīn hahaha w-an-nōba gimti tgūlīn arīd miṯil al-bāriḥ. šinhi miṯil al-bār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le, at-taxtūr haḏāk aǧ ǧīy aṣ-ṣbāy haḏāk nāčni w sikatit.</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wald al-kälib nāyč al-ˁaǧūz.</w:t>
            </w:r>
          </w:p>
        </w:tc>
        <w:tc>
          <w:tcPr>
            <w:tcW w:w="4252" w:type="dxa"/>
          </w:tcPr>
          <w:p w:rsidR="00D919B0" w:rsidRPr="00FE494D" w:rsidRDefault="00D919B0" w:rsidP="00843566">
            <w:pPr>
              <w:rPr>
                <w:lang w:val="en-US"/>
              </w:rPr>
            </w:pPr>
          </w:p>
        </w:tc>
      </w:tr>
    </w:tbl>
    <w:p w:rsidR="00DA7DB7" w:rsidRDefault="00DA7DB7" w:rsidP="00347E32"/>
    <w:p w:rsidR="00AC6FA0" w:rsidRDefault="00AC6FA0" w:rsidP="005B3FDF">
      <w:pPr>
        <w:pStyle w:val="berschrift2"/>
      </w:pPr>
      <w:r>
        <w:t xml:space="preserve">Urfa-191 </w:t>
      </w:r>
      <w:proofErr w:type="gramStart"/>
      <w:r w:rsidR="005B3FDF">
        <w:t>The</w:t>
      </w:r>
      <w:proofErr w:type="gramEnd"/>
      <w:r w:rsidR="005B3FDF">
        <w:t xml:space="preserve"> Kurd and his two wives</w:t>
      </w:r>
    </w:p>
    <w:p w:rsidR="00AC6FA0" w:rsidRPr="003C4147" w:rsidRDefault="00AC6FA0" w:rsidP="00AC6FA0">
      <w:r w:rsidRPr="003C4147">
        <w:t xml:space="preserve">Ismail </w:t>
      </w:r>
      <w:r>
        <w:t>1:40</w:t>
      </w:r>
    </w:p>
    <w:p w:rsidR="00AC6FA0" w:rsidRDefault="00AC6FA0" w:rsidP="00AC6FA0">
      <w:pPr>
        <w:rPr>
          <w:i/>
        </w:rPr>
      </w:pPr>
    </w:p>
    <w:tbl>
      <w:tblPr>
        <w:tblStyle w:val="Tabellenraster"/>
        <w:tblW w:w="0" w:type="auto"/>
        <w:tblLook w:val="04A0" w:firstRow="1" w:lastRow="0" w:firstColumn="1" w:lastColumn="0" w:noHBand="0" w:noVBand="1"/>
      </w:tblPr>
      <w:tblGrid>
        <w:gridCol w:w="850"/>
        <w:gridCol w:w="3969"/>
        <w:gridCol w:w="4252"/>
      </w:tblGrid>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al-kurdi yā ṭuwīl al-ˁumur yā Štefan xōǧe bi-Swērač, wuruč ᵊSwērač </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ˀiḥna ˀal-ᵊKrād wāḥad Kurdi b-aǧ-ǧarye māxiḏ ḥurumtēn, ˁindu ḥurumtēn</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wəḥde čibīre wəḥde ziġīre, šwayye ḏ̣aˁīf durmu miṯli ta-ngūl</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maddītu mā ˁindu šī yiǧi ˁa-l-bēt al-məġrib yrūḥ </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huwwe </w:t>
            </w:r>
            <w:r w:rsidRPr="00AC6FA0">
              <w:rPr>
                <w:i/>
                <w:iCs/>
                <w:noProof/>
                <w:highlight w:val="yellow"/>
                <w:lang w:val="en-US"/>
              </w:rPr>
              <w:t>sāriḥ</w:t>
            </w:r>
            <w:r>
              <w:rPr>
                <w:i/>
                <w:iCs/>
                <w:noProof/>
                <w:lang w:val="en-US"/>
              </w:rPr>
              <w:t xml:space="preserve"> rāˁi ma-dri šqāl yiǧi ˁa-l-bēt wəḥde tgūl: ˀāni ṯōbi makšūm arīd ṯōb</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Pr="00AC6FA0" w:rsidRDefault="00AC6FA0" w:rsidP="00AC6FA0">
            <w:pPr>
              <w:rPr>
                <w:i/>
                <w:iCs/>
                <w:noProof/>
                <w:lang w:val="en-US"/>
              </w:rPr>
            </w:pPr>
            <w:r>
              <w:rPr>
                <w:i/>
                <w:iCs/>
                <w:noProof/>
                <w:lang w:val="en-US"/>
              </w:rPr>
              <w:t xml:space="preserve">yrūḥ </w:t>
            </w:r>
            <w:r w:rsidRPr="00AC6FA0">
              <w:rPr>
                <w:i/>
                <w:iCs/>
                <w:noProof/>
                <w:color w:val="FF0000"/>
                <w:lang w:val="en-US"/>
              </w:rPr>
              <w:t xml:space="preserve">ˁin </w:t>
            </w:r>
            <w:r w:rsidRPr="00AC6FA0">
              <w:rPr>
                <w:i/>
              </w:rPr>
              <w:t>haḏīč</w:t>
            </w:r>
            <w:r>
              <w:rPr>
                <w:i/>
              </w:rPr>
              <w:t xml:space="preserve"> ᵊtgūl rāsi ˀāni daḥḥiǧ ᵊšnōn rāsi ᵊm-.. bī gaməḷ uxuḏni ˁa-l-bärbär [ˁa-t-tärzi] ˁa-l-bärbär taxmīnen</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ta-yihni rāsi ta-mšiṭ rāsi ta-ydaḥḥiǧ iš bī?</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tss ˀī, ysāwin ˁalē ḥǧaǧ</w:t>
            </w:r>
            <w:r w:rsidR="008F2F32">
              <w:rPr>
                <w:i/>
                <w:iCs/>
                <w:noProof/>
                <w:lang w:val="en-US"/>
              </w:rPr>
              <w:t xml:space="preserve"> w mā ysōlifhin w nahār nahār huwwe zād min ḏ̣īǧit xulgu ḥitt ᵊhnīye mā-ysāwi</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8F2F32" w:rsidP="00AC6FA0">
            <w:pPr>
              <w:rPr>
                <w:i/>
                <w:iCs/>
                <w:noProof/>
                <w:lang w:val="en-US"/>
              </w:rPr>
            </w:pPr>
            <w:r>
              <w:rPr>
                <w:i/>
                <w:iCs/>
                <w:noProof/>
                <w:lang w:val="en-US"/>
              </w:rPr>
              <w:t>mā yqassil mā ynīčhin mā … nafsu mā trīd al-</w:t>
            </w:r>
            <w:r w:rsidRPr="008F2F32">
              <w:rPr>
                <w:i/>
                <w:iCs/>
                <w:noProof/>
                <w:highlight w:val="green"/>
                <w:lang w:val="en-US"/>
              </w:rPr>
              <w:t>yitak</w:t>
            </w:r>
            <w:r>
              <w:rPr>
                <w:i/>
                <w:iCs/>
                <w:noProof/>
                <w:lang w:val="en-US"/>
              </w:rPr>
              <w:t xml:space="preserve"> </w:t>
            </w:r>
          </w:p>
        </w:tc>
        <w:tc>
          <w:tcPr>
            <w:tcW w:w="4252" w:type="dxa"/>
          </w:tcPr>
          <w:p w:rsidR="00AC6FA0" w:rsidRPr="00FE494D" w:rsidRDefault="00AC6FA0" w:rsidP="00AC6FA0">
            <w:pPr>
              <w:rPr>
                <w:lang w:val="en-US"/>
              </w:rPr>
            </w:pPr>
          </w:p>
        </w:tc>
      </w:tr>
      <w:tr w:rsidR="008F2F32" w:rsidRPr="00FE494D" w:rsidTr="00AC6FA0">
        <w:tc>
          <w:tcPr>
            <w:tcW w:w="850" w:type="dxa"/>
          </w:tcPr>
          <w:p w:rsidR="008F2F32" w:rsidRDefault="008F2F32" w:rsidP="00AC6FA0">
            <w:pPr>
              <w:rPr>
                <w:iCs/>
                <w:noProof/>
                <w:lang w:val="en-US"/>
              </w:rPr>
            </w:pPr>
            <w:r>
              <w:rPr>
                <w:iCs/>
                <w:noProof/>
                <w:lang w:val="en-US"/>
              </w:rPr>
              <w:t>0:51</w:t>
            </w:r>
          </w:p>
        </w:tc>
        <w:tc>
          <w:tcPr>
            <w:tcW w:w="3969" w:type="dxa"/>
          </w:tcPr>
          <w:p w:rsidR="008F2F32" w:rsidRDefault="008F2F32" w:rsidP="00AC6FA0">
            <w:pPr>
              <w:rPr>
                <w:i/>
                <w:iCs/>
                <w:noProof/>
                <w:lang w:val="en-US"/>
              </w:rPr>
            </w:pPr>
            <w:r>
              <w:rPr>
                <w:i/>
                <w:iCs/>
                <w:noProof/>
                <w:lang w:val="en-US"/>
              </w:rPr>
              <w:t>nahār m-al-məġrib mətḥaḏ̣ḏ̣r-ilhin gāyil: igaf al-yōm haḏanne ˀarīd aṭluˁ min ḥagghin.</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8F2F32" w:rsidP="00AC6FA0">
            <w:pPr>
              <w:rPr>
                <w:i/>
                <w:iCs/>
                <w:noProof/>
                <w:lang w:val="en-US"/>
              </w:rPr>
            </w:pPr>
            <w:r>
              <w:rPr>
                <w:i/>
                <w:iCs/>
                <w:noProof/>
                <w:lang w:val="en-US"/>
              </w:rPr>
              <w:t>hāt wəḥde b-ad-dār ḏīye wəḥde b-ad-dār ḏīye gāyil: mā tuṭluˁin b-ač-čōl!</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8F2F32" w:rsidP="00AC6FA0">
            <w:pPr>
              <w:rPr>
                <w:i/>
                <w:iCs/>
                <w:noProof/>
                <w:lang w:val="en-US"/>
              </w:rPr>
            </w:pPr>
            <w:r>
              <w:rPr>
                <w:i/>
                <w:iCs/>
                <w:noProof/>
                <w:lang w:val="en-US"/>
              </w:rPr>
              <w:t>yxušš ˁa-z-ziġīre yiḏ̣rubha ynīčhe yuṭluˁ yfūt ˁa-č-čibīre w ḏ̣āll l-aṣ-ṣubuḥ nāyič w nāyič, nāyič w nāyič</w:t>
            </w:r>
            <w:r w:rsidR="00583D1A">
              <w:rPr>
                <w:i/>
                <w:iCs/>
                <w:noProof/>
                <w:lang w:val="en-US"/>
              </w:rPr>
              <w:t>.</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583D1A" w:rsidP="00AC6FA0">
            <w:pPr>
              <w:rPr>
                <w:i/>
                <w:iCs/>
                <w:noProof/>
                <w:lang w:val="en-US"/>
              </w:rPr>
            </w:pPr>
            <w:r>
              <w:rPr>
                <w:i/>
                <w:iCs/>
                <w:noProof/>
                <w:lang w:val="en-US"/>
              </w:rPr>
              <w:t>mū ṭāliḥ mū mxallīhin yāxḏin nafas</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583D1A" w:rsidP="00583D1A">
            <w:pPr>
              <w:rPr>
                <w:iCs/>
                <w:noProof/>
                <w:lang w:val="en-US"/>
              </w:rPr>
            </w:pPr>
            <w:r>
              <w:rPr>
                <w:iCs/>
                <w:noProof/>
                <w:lang w:val="en-US"/>
              </w:rPr>
              <w:t>1:08</w:t>
            </w:r>
          </w:p>
        </w:tc>
        <w:tc>
          <w:tcPr>
            <w:tcW w:w="3969" w:type="dxa"/>
          </w:tcPr>
          <w:p w:rsidR="008F2F32" w:rsidRDefault="00583D1A" w:rsidP="00AC6FA0">
            <w:pPr>
              <w:rPr>
                <w:i/>
                <w:iCs/>
                <w:noProof/>
                <w:lang w:val="en-US"/>
              </w:rPr>
            </w:pPr>
            <w:r>
              <w:rPr>
                <w:i/>
                <w:iCs/>
                <w:noProof/>
                <w:lang w:val="en-US"/>
              </w:rPr>
              <w:t xml:space="preserve">aṣ-ṣubuḥ ˁād gāyim mqasslāt hinne w mqassil huwwe gāyil: </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583D1A" w:rsidP="00AC6FA0">
            <w:pPr>
              <w:rPr>
                <w:i/>
                <w:iCs/>
                <w:noProof/>
                <w:lang w:val="en-US"/>
              </w:rPr>
            </w:pPr>
            <w:r>
              <w:rPr>
                <w:i/>
                <w:iCs/>
                <w:noProof/>
                <w:lang w:val="en-US"/>
              </w:rPr>
              <w:t>di-mšin ta-rrūḥ ˁal.. mā trūḥīn ˁa-l-bärbär? ˁa-t-tärzi?</w:t>
            </w:r>
          </w:p>
        </w:tc>
        <w:tc>
          <w:tcPr>
            <w:tcW w:w="4252" w:type="dxa"/>
          </w:tcPr>
          <w:p w:rsidR="008F2F32" w:rsidRPr="00FE494D" w:rsidRDefault="008F2F32"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ta-rīd arūḥ aǧīb-ilčin ṯōb, hāč məṣāri!</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ˀač-čibīre gāyle: ˀāni mā ˁād arīd ṯōb āni ṯyābi l-awwalīyāt kullhin yāzinni ˁindi ṯyāb.</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Pr="00583D1A" w:rsidRDefault="00583D1A" w:rsidP="00AC6FA0">
            <w:pPr>
              <w:rPr>
                <w:i/>
                <w:iCs/>
                <w:noProof/>
                <w:lang w:val="de-AT" w:bidi="ar-OM"/>
              </w:rPr>
            </w:pPr>
            <w:r>
              <w:rPr>
                <w:i/>
                <w:iCs/>
                <w:noProof/>
                <w:lang w:val="en-US"/>
              </w:rPr>
              <w:t xml:space="preserve">ˀaz-ziġīre ǧāyhe gāyil: imši </w:t>
            </w:r>
            <w:r w:rsidRPr="00583D1A">
              <w:rPr>
                <w:i/>
                <w:iCs/>
                <w:noProof/>
                <w:highlight w:val="yellow"/>
                <w:lang w:val="en-US"/>
              </w:rPr>
              <w:t>mū trīdīn</w:t>
            </w:r>
            <w:r>
              <w:rPr>
                <w:i/>
                <w:iCs/>
                <w:noProof/>
                <w:lang w:val="en-US"/>
              </w:rPr>
              <w:t xml:space="preserve"> ˁa-l-bärbär [tärzi] ta-tsāwīn makyāǧ w-ᵊhnīye?</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gāyle: lā, yā zlime ˀāni alḥaz algā-li min hēne məšəṭ w-amaššiṭ rāsi.</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w mdaḥḥiǧ hīčiḏ ˁala zubbu tāfil ˁalē hay kalboġlu kälb häm tärzi o hem berber o! ṣirit al-yōm ham bärbär häm tärzi hahaha.</w:t>
            </w:r>
          </w:p>
        </w:tc>
        <w:tc>
          <w:tcPr>
            <w:tcW w:w="4252" w:type="dxa"/>
          </w:tcPr>
          <w:p w:rsidR="00583D1A" w:rsidRPr="00FE494D" w:rsidRDefault="00583D1A" w:rsidP="00AC6FA0">
            <w:pPr>
              <w:rPr>
                <w:lang w:val="en-US"/>
              </w:rPr>
            </w:pPr>
          </w:p>
        </w:tc>
      </w:tr>
    </w:tbl>
    <w:p w:rsidR="00AC6FA0" w:rsidRDefault="00AC6FA0" w:rsidP="00347E32"/>
    <w:p w:rsidR="00C348C8" w:rsidRDefault="00C348C8" w:rsidP="00C348C8">
      <w:pPr>
        <w:pStyle w:val="berschrift2"/>
      </w:pPr>
      <w:r>
        <w:t>Urfa-177 Marriage and wedding in former times</w:t>
      </w:r>
    </w:p>
    <w:p w:rsidR="00C348C8" w:rsidRPr="003C4147" w:rsidRDefault="00C348C8" w:rsidP="00C348C8">
      <w:r>
        <w:t>Amīne 16:39</w:t>
      </w:r>
    </w:p>
    <w:p w:rsidR="00C348C8" w:rsidRDefault="00C348C8" w:rsidP="00C348C8">
      <w:pPr>
        <w:rPr>
          <w:i/>
        </w:rPr>
      </w:pPr>
    </w:p>
    <w:tbl>
      <w:tblPr>
        <w:tblStyle w:val="Tabellenraster"/>
        <w:tblW w:w="0" w:type="auto"/>
        <w:tblLook w:val="04A0" w:firstRow="1" w:lastRow="0" w:firstColumn="1" w:lastColumn="0" w:noHBand="0" w:noVBand="1"/>
      </w:tblPr>
      <w:tblGrid>
        <w:gridCol w:w="850"/>
        <w:gridCol w:w="3969"/>
        <w:gridCol w:w="4252"/>
      </w:tblGrid>
      <w:tr w:rsidR="00C348C8" w:rsidRPr="00FE494D" w:rsidTr="00BC6D0C">
        <w:tc>
          <w:tcPr>
            <w:tcW w:w="850" w:type="dxa"/>
          </w:tcPr>
          <w:p w:rsidR="00C348C8" w:rsidRDefault="00C348C8" w:rsidP="00BC6D0C">
            <w:pPr>
              <w:rPr>
                <w:iCs/>
                <w:noProof/>
                <w:lang w:val="en-US"/>
              </w:rPr>
            </w:pPr>
          </w:p>
        </w:tc>
        <w:tc>
          <w:tcPr>
            <w:tcW w:w="3969" w:type="dxa"/>
          </w:tcPr>
          <w:p w:rsidR="00C348C8" w:rsidRDefault="00D1799E" w:rsidP="00BC6D0C">
            <w:pPr>
              <w:rPr>
                <w:i/>
                <w:iCs/>
                <w:noProof/>
                <w:lang w:val="en-US"/>
              </w:rPr>
            </w:pPr>
            <w:r>
              <w:rPr>
                <w:i/>
                <w:iCs/>
                <w:noProof/>
                <w:lang w:val="en-US"/>
              </w:rPr>
              <w:t>ˀiḥna zād hēne ta-ngūl aṣ-ṣubḥa zād al-mōt sōlafna ˁalē ta-nsōlif ˁād ˁa-ṣ-ṣubḥa zād.</w:t>
            </w:r>
            <w:r w:rsidR="00C348C8">
              <w:rPr>
                <w:i/>
                <w:iCs/>
                <w:noProof/>
                <w:lang w:val="en-US"/>
              </w:rPr>
              <w:t xml:space="preserve"> </w:t>
            </w:r>
          </w:p>
        </w:tc>
        <w:tc>
          <w:tcPr>
            <w:tcW w:w="4252" w:type="dxa"/>
          </w:tcPr>
          <w:p w:rsidR="00C348C8" w:rsidRPr="00FE494D" w:rsidRDefault="00C348C8"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D1799E">
            <w:pPr>
              <w:rPr>
                <w:i/>
                <w:iCs/>
                <w:noProof/>
                <w:lang w:val="en-US"/>
              </w:rPr>
            </w:pPr>
            <w:r>
              <w:rPr>
                <w:i/>
                <w:iCs/>
                <w:noProof/>
                <w:lang w:val="en-US"/>
              </w:rPr>
              <w:t>ˀaṣ-ṣubḥa ta-ˀasōlif dā-sōlif ˁa-l-awwalīn yaˁni mā_sōlif ˁa-t-tālīn ta-ngūl al-awwalīn ta-ngūl.</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D1799E">
            <w:pPr>
              <w:rPr>
                <w:i/>
                <w:iCs/>
                <w:noProof/>
                <w:lang w:val="en-US"/>
              </w:rPr>
            </w:pPr>
            <w:r>
              <w:rPr>
                <w:i/>
                <w:iCs/>
                <w:noProof/>
                <w:lang w:val="en-US"/>
              </w:rPr>
              <w:t xml:space="preserve">ˀiḥne, ˀiḥne ˁalēne_iḥne ta-ngūl ǧaw… wakt-in ǧawwazna ˀaxūye mesela ǧawwazne ˀaxūye riḥna awwal fāl, </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r>
              <w:rPr>
                <w:iCs/>
                <w:noProof/>
                <w:lang w:val="en-US"/>
              </w:rPr>
              <w:t>0:25</w:t>
            </w:r>
          </w:p>
        </w:tc>
        <w:tc>
          <w:tcPr>
            <w:tcW w:w="3969" w:type="dxa"/>
          </w:tcPr>
          <w:p w:rsidR="00D1799E" w:rsidRDefault="00D1799E" w:rsidP="00BC6D0C">
            <w:pPr>
              <w:rPr>
                <w:i/>
                <w:iCs/>
                <w:noProof/>
                <w:lang w:val="en-US"/>
              </w:rPr>
            </w:pPr>
            <w:r>
              <w:rPr>
                <w:i/>
                <w:iCs/>
                <w:noProof/>
                <w:lang w:val="en-US"/>
              </w:rPr>
              <w:t>šifna ˁa-l-ᵊbnayye, šifna ˁa-l-ᵊbnayye. ˁǧibnāha awwali zād ᵊnˁarifhe ᵊṣṣīr binit ˁammti hā!</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BC6D0C">
            <w:pPr>
              <w:rPr>
                <w:i/>
                <w:iCs/>
                <w:noProof/>
                <w:lang w:val="en-US"/>
              </w:rPr>
            </w:pPr>
            <w:r>
              <w:rPr>
                <w:i/>
                <w:iCs/>
                <w:noProof/>
                <w:lang w:val="en-US"/>
              </w:rPr>
              <w:t>w ginne (&lt; gilne) hāḏi ˀinčād ši tiǧī</w:t>
            </w:r>
            <w:r w:rsidR="00FC597C">
              <w:rPr>
                <w:i/>
                <w:iCs/>
                <w:noProof/>
                <w:lang w:val="en-US"/>
              </w:rPr>
              <w:t xml:space="preserve"> hāḏi tiǧī b-sāgitne, hāḏi tiǧī b-sāgitn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FC597C" w:rsidP="00BC6D0C">
            <w:pPr>
              <w:rPr>
                <w:i/>
                <w:iCs/>
                <w:noProof/>
                <w:lang w:val="en-US"/>
              </w:rPr>
            </w:pPr>
            <w:r>
              <w:rPr>
                <w:i/>
                <w:iCs/>
                <w:noProof/>
                <w:lang w:val="en-US"/>
              </w:rPr>
              <w:t>čād ˁidne ˀaxx ˁindne ˀaxx ˀaxūye kūt, lā yākul b-īdu lā yimši lā … kūt.</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FC597C" w:rsidP="00BC6D0C">
            <w:pPr>
              <w:rPr>
                <w:iCs/>
                <w:noProof/>
                <w:lang w:val="en-US"/>
              </w:rPr>
            </w:pPr>
            <w:r>
              <w:rPr>
                <w:iCs/>
                <w:noProof/>
                <w:lang w:val="en-US"/>
              </w:rPr>
              <w:t>0.47</w:t>
            </w:r>
          </w:p>
        </w:tc>
        <w:tc>
          <w:tcPr>
            <w:tcW w:w="3969" w:type="dxa"/>
          </w:tcPr>
          <w:p w:rsidR="00D1799E" w:rsidRDefault="00FC597C" w:rsidP="00BC6D0C">
            <w:pPr>
              <w:rPr>
                <w:i/>
                <w:iCs/>
                <w:noProof/>
                <w:lang w:val="en-US"/>
              </w:rPr>
            </w:pPr>
            <w:r>
              <w:rPr>
                <w:i/>
                <w:iCs/>
                <w:noProof/>
                <w:lang w:val="en-US"/>
              </w:rPr>
              <w:t>təmanṭaˁš sine ˁumru. w ginne: ta-rrūḥ ᵊnǧīb ta-nāxuḏ bint …ᵊˁammti miššān axēr ma…</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FC597C" w:rsidP="00BC6D0C">
            <w:pPr>
              <w:rPr>
                <w:i/>
                <w:iCs/>
                <w:noProof/>
                <w:lang w:val="en-US"/>
              </w:rPr>
            </w:pPr>
            <w:r>
              <w:rPr>
                <w:i/>
                <w:iCs/>
                <w:noProof/>
                <w:lang w:val="en-US"/>
              </w:rPr>
              <w:t>ta-ngūl niǧi nāxuḏ al-garībe nāxuḏ bint ᵊˁammt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B70A5C" w:rsidP="00BC6D0C">
            <w:pPr>
              <w:rPr>
                <w:iCs/>
                <w:noProof/>
                <w:lang w:val="en-US"/>
              </w:rPr>
            </w:pPr>
            <w:r>
              <w:rPr>
                <w:iCs/>
                <w:noProof/>
                <w:lang w:val="en-US"/>
              </w:rPr>
              <w:t>0.55</w:t>
            </w:r>
          </w:p>
        </w:tc>
        <w:tc>
          <w:tcPr>
            <w:tcW w:w="3969" w:type="dxa"/>
          </w:tcPr>
          <w:p w:rsidR="00D1799E" w:rsidRDefault="00B70A5C" w:rsidP="00B70A5C">
            <w:pPr>
              <w:rPr>
                <w:i/>
                <w:iCs/>
                <w:noProof/>
                <w:lang w:val="en-US"/>
              </w:rPr>
            </w:pPr>
            <w:r>
              <w:rPr>
                <w:i/>
                <w:iCs/>
                <w:noProof/>
                <w:lang w:val="en-US"/>
              </w:rPr>
              <w:t>xaḏēnāha šgadd rād abūha minne ˀabūha hiyye bint ᵊˁammti ˀamma ˀabūha qarīb min qēr ˁašīre ᵊḤbāṭ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B70A5C" w:rsidP="00BC6D0C">
            <w:pPr>
              <w:rPr>
                <w:i/>
                <w:iCs/>
                <w:noProof/>
                <w:lang w:val="en-US"/>
              </w:rPr>
            </w:pPr>
            <w:r>
              <w:rPr>
                <w:i/>
                <w:iCs/>
                <w:noProof/>
                <w:lang w:val="en-US"/>
              </w:rPr>
              <w:t>rād minne syāg xamsīn milyār</w:t>
            </w:r>
            <w:r>
              <w:rPr>
                <w:rStyle w:val="Funotenzeichen"/>
                <w:i/>
                <w:iCs/>
                <w:noProof/>
                <w:lang w:val="en-US"/>
              </w:rPr>
              <w:footnoteReference w:id="101"/>
            </w:r>
            <w:r>
              <w:rPr>
                <w:i/>
                <w:iCs/>
                <w:noProof/>
                <w:lang w:val="en-US"/>
              </w:rPr>
              <w:t>yaˁni ˀawwali, xamsīn milyūn xamsīn milyūn</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B70A5C" w:rsidP="00BC6D0C">
            <w:pPr>
              <w:rPr>
                <w:iCs/>
                <w:noProof/>
                <w:lang w:val="en-US"/>
              </w:rPr>
            </w:pPr>
            <w:r>
              <w:rPr>
                <w:iCs/>
                <w:noProof/>
                <w:lang w:val="en-US"/>
              </w:rPr>
              <w:t>1:10</w:t>
            </w:r>
          </w:p>
        </w:tc>
        <w:tc>
          <w:tcPr>
            <w:tcW w:w="3969" w:type="dxa"/>
          </w:tcPr>
          <w:p w:rsidR="00D1799E" w:rsidRDefault="00B70A5C" w:rsidP="00BC6D0C">
            <w:pPr>
              <w:rPr>
                <w:i/>
                <w:iCs/>
                <w:noProof/>
                <w:lang w:val="en-US"/>
              </w:rPr>
            </w:pPr>
            <w:r>
              <w:rPr>
                <w:i/>
                <w:iCs/>
                <w:noProof/>
                <w:lang w:val="en-US"/>
              </w:rPr>
              <w:t>ˀā w gimna ˁādēne ˀāni syāgi yaˁni sittīn w hiyye xamsīn ˁamanhe guṭma ǧirībe gurba hiyye syāgha ˀāni syāgi fāt ˁalēh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2F0329" w:rsidP="00BC6D0C">
            <w:pPr>
              <w:rPr>
                <w:i/>
                <w:iCs/>
                <w:noProof/>
                <w:lang w:val="en-US"/>
              </w:rPr>
            </w:pPr>
            <w:r>
              <w:rPr>
                <w:i/>
                <w:iCs/>
                <w:noProof/>
                <w:lang w:val="en-US"/>
              </w:rPr>
              <w:t>syāg Ǧamaw al-Maḥmūd fāt ˁalēne w-āni syāgi fāt ˁalēh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2F0329" w:rsidP="00BC6D0C">
            <w:pPr>
              <w:rPr>
                <w:iCs/>
                <w:noProof/>
                <w:lang w:val="en-US"/>
              </w:rPr>
            </w:pPr>
            <w:r>
              <w:rPr>
                <w:iCs/>
                <w:noProof/>
                <w:lang w:val="en-US"/>
              </w:rPr>
              <w:t>1:31</w:t>
            </w:r>
          </w:p>
        </w:tc>
        <w:tc>
          <w:tcPr>
            <w:tcW w:w="3969" w:type="dxa"/>
          </w:tcPr>
          <w:p w:rsidR="00D1799E" w:rsidRDefault="002F0329" w:rsidP="00BC6D0C">
            <w:pPr>
              <w:rPr>
                <w:i/>
                <w:iCs/>
                <w:noProof/>
                <w:lang w:val="en-US"/>
              </w:rPr>
            </w:pPr>
            <w:r>
              <w:rPr>
                <w:i/>
                <w:iCs/>
                <w:noProof/>
                <w:lang w:val="en-US"/>
              </w:rPr>
              <w:t>yaˁni b-aš-šahrēn ḏanne ṭilaˁne aṯ-ṯalāṯitne ǧimīˁ.</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2F0329" w:rsidP="00BC6D0C">
            <w:pPr>
              <w:rPr>
                <w:i/>
                <w:iCs/>
                <w:noProof/>
                <w:lang w:val="en-US"/>
              </w:rPr>
            </w:pPr>
            <w:r>
              <w:rPr>
                <w:i/>
                <w:iCs/>
                <w:noProof/>
                <w:lang w:val="en-US"/>
              </w:rPr>
              <w:t>w rəḥna ˁād ᵊxṭəbōha ˀahali ᵊxṭəbōha ˀahali ˀənṭōha zād humma ḏōlak zād yrīdūn ta-yinṭūnhe ˀahal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2F0329" w:rsidP="00BC6D0C">
            <w:pPr>
              <w:rPr>
                <w:iCs/>
                <w:noProof/>
                <w:lang w:val="en-US"/>
              </w:rPr>
            </w:pPr>
            <w:r>
              <w:rPr>
                <w:iCs/>
                <w:noProof/>
                <w:lang w:val="en-US"/>
              </w:rPr>
              <w:t>1:41</w:t>
            </w:r>
          </w:p>
        </w:tc>
        <w:tc>
          <w:tcPr>
            <w:tcW w:w="3969" w:type="dxa"/>
          </w:tcPr>
          <w:p w:rsidR="00D1799E" w:rsidRDefault="002F0329" w:rsidP="00BC6D0C">
            <w:pPr>
              <w:rPr>
                <w:i/>
                <w:iCs/>
                <w:noProof/>
                <w:lang w:val="en-US"/>
              </w:rPr>
            </w:pPr>
            <w:r>
              <w:rPr>
                <w:i/>
                <w:iCs/>
                <w:noProof/>
                <w:lang w:val="en-US"/>
              </w:rPr>
              <w:t>yaˁni ˁidhum ši il ḥālhum zēne w dārhum dār ṣṣīr dār binithum zēn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BC1524" w:rsidP="00BC1524">
            <w:pPr>
              <w:rPr>
                <w:i/>
                <w:iCs/>
                <w:noProof/>
                <w:lang w:val="en-US"/>
              </w:rPr>
            </w:pPr>
            <w:r>
              <w:rPr>
                <w:i/>
                <w:iCs/>
                <w:noProof/>
                <w:lang w:val="en-US"/>
              </w:rPr>
              <w:t>ᵊnṭōha ˀaw b-al-hafte oldu da bitti mašaḷḷa māmin nīšān tā šharēn w tā ṯalat tišhur.</w:t>
            </w:r>
          </w:p>
        </w:tc>
        <w:tc>
          <w:tcPr>
            <w:tcW w:w="4252" w:type="dxa"/>
          </w:tcPr>
          <w:p w:rsidR="00D1799E" w:rsidRPr="00FE494D" w:rsidRDefault="00D1799E"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1:58</w:t>
            </w:r>
          </w:p>
        </w:tc>
        <w:tc>
          <w:tcPr>
            <w:tcW w:w="3969" w:type="dxa"/>
          </w:tcPr>
          <w:p w:rsidR="00BC1524" w:rsidRDefault="00BC1524" w:rsidP="00BC1524">
            <w:pPr>
              <w:rPr>
                <w:i/>
                <w:iCs/>
                <w:noProof/>
                <w:lang w:val="en-US"/>
              </w:rPr>
            </w:pPr>
            <w:r>
              <w:rPr>
                <w:i/>
                <w:iCs/>
                <w:noProof/>
                <w:lang w:val="en-US"/>
              </w:rPr>
              <w:t>hemen min gāḷaw tamām tamām xayyo, ˀəgraw fātḥithe al yrīd yrūḥ yxaṭib hā!</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ˀawwal fāl al-ḥarīm yrūḥin min min ygūlin “timām!” al-ḥarīm yigbalin w-al-ᵊbnayye zād tigbal.</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10</w:t>
            </w:r>
          </w:p>
        </w:tc>
        <w:tc>
          <w:tcPr>
            <w:tcW w:w="3969" w:type="dxa"/>
          </w:tcPr>
          <w:p w:rsidR="00BC1524" w:rsidRDefault="00BC1524" w:rsidP="00BC1524">
            <w:pPr>
              <w:rPr>
                <w:i/>
                <w:iCs/>
                <w:noProof/>
                <w:lang w:val="en-US"/>
              </w:rPr>
            </w:pPr>
            <w:r>
              <w:rPr>
                <w:i/>
                <w:iCs/>
                <w:noProof/>
                <w:lang w:val="en-US"/>
              </w:rPr>
              <w:t xml:space="preserve">ˀaz-zilum yrūḥūn, ˀaz-zilum zād yigṭaˁūn as-syāg w-aǧ-ǧihāz w-aḏ-ḏahab ˀāāā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yigṭaˁūn kullši w yigrūn fātḥithe w yiǧūn.</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25</w:t>
            </w:r>
          </w:p>
        </w:tc>
        <w:tc>
          <w:tcPr>
            <w:tcW w:w="3969" w:type="dxa"/>
          </w:tcPr>
          <w:p w:rsidR="00BC1524" w:rsidRDefault="00BC1524" w:rsidP="00BC1524">
            <w:pPr>
              <w:rPr>
                <w:i/>
                <w:iCs/>
                <w:noProof/>
                <w:lang w:val="en-US"/>
              </w:rPr>
            </w:pPr>
            <w:r>
              <w:rPr>
                <w:i/>
                <w:iCs/>
                <w:noProof/>
                <w:lang w:val="en-US"/>
              </w:rPr>
              <w:t xml:space="preserve">ygūlūn </w:t>
            </w:r>
            <w:r w:rsidRPr="00BC1524">
              <w:rPr>
                <w:i/>
                <w:iCs/>
                <w:noProof/>
                <w:highlight w:val="yellow"/>
                <w:lang w:val="en-US"/>
              </w:rPr>
              <w:t>ytisāwazūn</w:t>
            </w:r>
            <w:r>
              <w:rPr>
                <w:i/>
                <w:iCs/>
                <w:noProof/>
                <w:lang w:val="en-US"/>
              </w:rPr>
              <w:t xml:space="preserve"> ˁād ˀabu ˀabu l-ᵊbnayye ˁād min yāxuḏ al-ᵊsyāg yrūḥ as-syāg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 xml:space="preserve">ta-ngūl iḥne kullu ḥāṭṭīn </w:t>
            </w:r>
            <w:r w:rsidRPr="00BC1524">
              <w:rPr>
                <w:i/>
                <w:iCs/>
                <w:noProof/>
                <w:highlight w:val="yellow"/>
                <w:lang w:val="en-US"/>
              </w:rPr>
              <w:t>qāfāthu</w:t>
            </w:r>
            <w:r>
              <w:rPr>
                <w:i/>
                <w:iCs/>
                <w:noProof/>
                <w:lang w:val="en-US"/>
              </w:rPr>
              <w:t>m ˁa-ṣ-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māxiḏ ˁgūlhum ˁa-ṣ-ṣūf hemen yrūḥūn ᵊšgadd ṭōn ṭōn w nuṣṣ ṣūf, ṣūf, ṭōn w nuṣṣ ˀī ṭōn w nuṣṣ.</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42</w:t>
            </w:r>
          </w:p>
        </w:tc>
        <w:tc>
          <w:tcPr>
            <w:tcW w:w="3969" w:type="dxa"/>
          </w:tcPr>
          <w:p w:rsidR="00BC1524" w:rsidRDefault="00BC1524" w:rsidP="00BC1524">
            <w:pPr>
              <w:rPr>
                <w:i/>
                <w:iCs/>
                <w:noProof/>
                <w:lang w:val="en-US"/>
              </w:rPr>
            </w:pPr>
            <w:r>
              <w:rPr>
                <w:i/>
                <w:iCs/>
                <w:noProof/>
                <w:lang w:val="en-US"/>
              </w:rPr>
              <w:t>ˀAmīne [bint] ˀuxt Ismāˁīn ṭōn w ṯimānīn mīt kīlow xaḏō-lhe 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ygūmūn ˁādēne ˀabūha yrūḥ ˁād yiǧi ˁa-l-midīne hēne yrūḥ yištari 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yǧīb ṣūf ygūmin ˁād al-ḥarīm ˁād yxuššūn ˁād b-ᵊhnīt al-ˁiris.</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6D0C" w:rsidP="00BC6D0C">
            <w:pPr>
              <w:rPr>
                <w:iCs/>
                <w:noProof/>
                <w:lang w:val="en-US"/>
              </w:rPr>
            </w:pPr>
            <w:r>
              <w:rPr>
                <w:iCs/>
                <w:noProof/>
                <w:lang w:val="en-US"/>
              </w:rPr>
              <w:t>3:00</w:t>
            </w:r>
          </w:p>
        </w:tc>
        <w:tc>
          <w:tcPr>
            <w:tcW w:w="3969" w:type="dxa"/>
          </w:tcPr>
          <w:p w:rsidR="00BC1524" w:rsidRDefault="00BC6D0C" w:rsidP="00BC1524">
            <w:pPr>
              <w:rPr>
                <w:i/>
                <w:iCs/>
                <w:noProof/>
                <w:lang w:val="en-US"/>
              </w:rPr>
            </w:pPr>
            <w:r>
              <w:rPr>
                <w:i/>
                <w:iCs/>
                <w:noProof/>
                <w:lang w:val="en-US"/>
              </w:rPr>
              <w:t>ygūmin ˁād yqasslin ṣūf w ygūmin ydūsin w yšurrun w ygūmin yǧībin aš-šlūṭ</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w-an-nās tugˁud ˁa-l-makīne ˁa-l-makīnāt tgūm ᵊtxayyiṭ al ᵊtˁarif ᵊtxayyiṭ ˁa-l-makīne</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w-an-nās ᵊtfaṣṣil al bīhe tˁarif al bīhe ṯimāyir al bīhe qāfithe ad-dūs.</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w:t>
            </w:r>
            <w:r w:rsidR="00BC6D0C">
              <w:rPr>
                <w:i/>
                <w:iCs/>
                <w:noProof/>
                <w:lang w:val="en-US"/>
              </w:rPr>
              <w:t>xayye</w:t>
            </w:r>
            <w:r>
              <w:rPr>
                <w:i/>
                <w:iCs/>
                <w:noProof/>
                <w:lang w:val="en-US"/>
              </w:rPr>
              <w:t>! ᵊšgadd ᵊnsāwi lḥāf?” wəḥde tgūl “sāwi!”</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ta-ngūl ˁaman lḥāf ˁarūs lḥāf al-ˁarūs w-al-bēt mū wāḥad, mū yrīd yrūḥ gösteriš l-an-nās ᵊhnīye yaˁni hā!</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Pr="00105E91" w:rsidRDefault="00105E91" w:rsidP="00BC6D0C">
            <w:r w:rsidRPr="00105E91">
              <w:t>3:30</w:t>
            </w:r>
          </w:p>
        </w:tc>
        <w:tc>
          <w:tcPr>
            <w:tcW w:w="3969" w:type="dxa"/>
          </w:tcPr>
          <w:p w:rsidR="00BC1524" w:rsidRDefault="00105E91" w:rsidP="00105E91">
            <w:pPr>
              <w:rPr>
                <w:i/>
                <w:iCs/>
                <w:noProof/>
                <w:lang w:val="en-US"/>
              </w:rPr>
            </w:pPr>
            <w:r>
              <w:rPr>
                <w:i/>
                <w:iCs/>
                <w:noProof/>
                <w:lang w:val="en-US"/>
              </w:rPr>
              <w:t xml:space="preserve">ta-yṣīr gösteriš ta-ygūl “ˀabū! ᵊš-kubur al-ᵊlḥāf! ᵊš-kubur ad-dōšäg, ᵊšgadd al-maxadde ygūmun ˁād ysāwinnu mitrawēn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w hīčiḏ ta-ngūl šibrēn ysāwin ṭūl al-lḥāf w-al-ˁuruḏ̣ zā(d) ˁayne ysāwinnu.</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7D7555" w:rsidP="00BC6D0C">
            <w:pPr>
              <w:rPr>
                <w:iCs/>
                <w:noProof/>
                <w:lang w:val="en-US"/>
              </w:rPr>
            </w:pPr>
            <w:r>
              <w:rPr>
                <w:iCs/>
                <w:noProof/>
                <w:lang w:val="en-US"/>
              </w:rPr>
              <w:t>3:45</w:t>
            </w:r>
          </w:p>
        </w:tc>
        <w:tc>
          <w:tcPr>
            <w:tcW w:w="3969" w:type="dxa"/>
          </w:tcPr>
          <w:p w:rsidR="00BC1524" w:rsidRDefault="007D7555" w:rsidP="00BC1524">
            <w:pPr>
              <w:rPr>
                <w:i/>
                <w:iCs/>
                <w:noProof/>
                <w:lang w:val="en-US"/>
              </w:rPr>
            </w:pPr>
            <w:r>
              <w:rPr>
                <w:i/>
                <w:iCs/>
                <w:noProof/>
                <w:lang w:val="en-US"/>
              </w:rPr>
              <w:t xml:space="preserve">yguṣṣun ˁād ygūmin nās ᵊtfaṣṣil w nās ᵊtxayyiṭ yǧībin ˁād ysahhlin aṣ-ṣūf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7D7555" w:rsidP="00BC1524">
            <w:pPr>
              <w:rPr>
                <w:i/>
                <w:iCs/>
                <w:noProof/>
                <w:lang w:val="en-US"/>
              </w:rPr>
            </w:pPr>
            <w:r>
              <w:rPr>
                <w:i/>
                <w:iCs/>
                <w:noProof/>
                <w:lang w:val="en-US"/>
              </w:rPr>
              <w:t>yḏ̣urbinnu ysāwin yḏ̣allin ysāwin uġrāš kullu b-aṣ-ṣūf al-hafte kullu b-aṣ-ṣūf.</w:t>
            </w:r>
          </w:p>
        </w:tc>
        <w:tc>
          <w:tcPr>
            <w:tcW w:w="4252" w:type="dxa"/>
          </w:tcPr>
          <w:p w:rsidR="00BC1524" w:rsidRPr="00FE494D" w:rsidRDefault="00BC1524"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7D7555" w:rsidP="00BC1524">
            <w:pPr>
              <w:rPr>
                <w:i/>
                <w:iCs/>
                <w:noProof/>
                <w:lang w:val="en-US"/>
              </w:rPr>
            </w:pPr>
            <w:r>
              <w:rPr>
                <w:i/>
                <w:iCs/>
                <w:noProof/>
                <w:lang w:val="en-US"/>
              </w:rPr>
              <w:t>lummun ˁād al-hafte ti-tigḏ̣i xayye ygūlūn yinṭūn ˁād yfukkūn telefon ˁala ahl l-ˁarīs</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7D7555" w:rsidP="00BC1524">
            <w:pPr>
              <w:rPr>
                <w:i/>
                <w:iCs/>
                <w:noProof/>
                <w:lang w:val="en-US"/>
              </w:rPr>
            </w:pPr>
            <w:r>
              <w:rPr>
                <w:i/>
                <w:iCs/>
                <w:noProof/>
                <w:lang w:val="en-US"/>
              </w:rPr>
              <w:t>al-ˁarīs ǧāˁdīn mā ˁala bālhum bass yinṭūn ysallmūn al…as-syāg</w:t>
            </w:r>
            <w:r w:rsidR="00C52327">
              <w:rPr>
                <w:i/>
                <w:iCs/>
                <w:noProof/>
                <w:lang w:val="en-US"/>
              </w:rPr>
              <w:t xml:space="preserve">, mā ytiqārašūn </w:t>
            </w:r>
            <w:r w:rsidR="00C52327">
              <w:rPr>
                <w:i/>
                <w:iCs/>
                <w:noProof/>
                <w:lang w:val="de-AT" w:bidi="ar-OM"/>
              </w:rPr>
              <w:t>ᵊb-ši.</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Pr="00C52327" w:rsidRDefault="00C52327" w:rsidP="00C52327">
            <w:pPr>
              <w:rPr>
                <w:i/>
                <w:iCs/>
                <w:noProof/>
                <w:lang w:val="de-AT" w:bidi="ar-OM"/>
              </w:rPr>
            </w:pPr>
            <w:r>
              <w:rPr>
                <w:i/>
                <w:iCs/>
                <w:noProof/>
                <w:lang w:val="de-AT" w:bidi="ar-OM"/>
              </w:rPr>
              <w:t xml:space="preserve">yiguˁdūn </w:t>
            </w:r>
            <w:r>
              <w:rPr>
                <w:i/>
                <w:iCs/>
                <w:noProof/>
                <w:lang w:val="en-US"/>
              </w:rPr>
              <w:t xml:space="preserve">mā ytiqārašūn </w:t>
            </w:r>
            <w:r>
              <w:rPr>
                <w:i/>
                <w:iCs/>
                <w:noProof/>
                <w:lang w:val="de-AT" w:bidi="ar-OM"/>
              </w:rPr>
              <w:t>ᵊb-ši, ˀahl al-ˁarūs al yibtalūn.</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Pr="00C52327" w:rsidRDefault="00C52327" w:rsidP="00C52327">
            <w:pPr>
              <w:rPr>
                <w:i/>
                <w:iCs/>
                <w:noProof/>
                <w:lang w:val="de-AT" w:bidi="ar-OM"/>
              </w:rPr>
            </w:pPr>
            <w:r>
              <w:rPr>
                <w:i/>
                <w:iCs/>
                <w:noProof/>
                <w:lang w:val="en-US"/>
              </w:rPr>
              <w:t xml:space="preserve">ygūmūn ˁādēne yfukkūn telefon: “xayye! mā giḏ̣ētin? </w:t>
            </w:r>
            <w:r>
              <w:rPr>
                <w:i/>
                <w:iCs/>
                <w:noProof/>
                <w:lang w:val="de-AT" w:bidi="ar-OM"/>
              </w:rPr>
              <w:t>ˀarīd ta-ᵊflān nahār nahār aṯnēn ᵊrrīd ᵊnrūḥ ˁa-ǧ-ǧhāz“</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C52327" w:rsidP="00C52327">
            <w:pPr>
              <w:rPr>
                <w:i/>
                <w:iCs/>
                <w:noProof/>
                <w:lang w:val="en-US"/>
              </w:rPr>
            </w:pPr>
            <w:r>
              <w:rPr>
                <w:i/>
                <w:iCs/>
                <w:noProof/>
                <w:lang w:val="en-US"/>
              </w:rPr>
              <w:t>ˁala ǧhāz aḏ̣-ḏ̣ahar ygūmūn. “tamām xayyo gəḏ̣ēne!”</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C52327" w:rsidP="00BC1524">
            <w:pPr>
              <w:rPr>
                <w:i/>
                <w:iCs/>
                <w:noProof/>
                <w:lang w:val="en-US"/>
              </w:rPr>
            </w:pPr>
            <w:r>
              <w:rPr>
                <w:i/>
                <w:iCs/>
                <w:noProof/>
                <w:lang w:val="en-US"/>
              </w:rPr>
              <w:t>ītisāwazūn yirkabūn ˁād yǧībūn ˁād yirkabūn b-at-taksi.</w:t>
            </w:r>
          </w:p>
        </w:tc>
        <w:tc>
          <w:tcPr>
            <w:tcW w:w="4252" w:type="dxa"/>
          </w:tcPr>
          <w:p w:rsidR="007D7555" w:rsidRPr="00FE494D" w:rsidRDefault="007D7555"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C52327" w:rsidP="00BC1524">
            <w:pPr>
              <w:rPr>
                <w:i/>
                <w:iCs/>
                <w:noProof/>
                <w:lang w:val="en-US"/>
              </w:rPr>
            </w:pPr>
            <w:r>
              <w:rPr>
                <w:i/>
                <w:iCs/>
                <w:noProof/>
                <w:lang w:val="en-US"/>
              </w:rPr>
              <w:t>eger ḏōlak zād ˁinidhum taksi ḏōlak zād ˁinidhum taksi ˀahl al-ˁar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0C4E27" w:rsidP="000C4E27">
            <w:pPr>
              <w:rPr>
                <w:iCs/>
                <w:noProof/>
                <w:lang w:val="en-US"/>
              </w:rPr>
            </w:pPr>
            <w:r>
              <w:rPr>
                <w:iCs/>
                <w:noProof/>
                <w:lang w:val="en-US"/>
              </w:rPr>
              <w:t>4:33</w:t>
            </w:r>
          </w:p>
        </w:tc>
        <w:tc>
          <w:tcPr>
            <w:tcW w:w="3969" w:type="dxa"/>
          </w:tcPr>
          <w:p w:rsidR="00C52327" w:rsidRDefault="000C4E27" w:rsidP="000C4E27">
            <w:pPr>
              <w:rPr>
                <w:i/>
                <w:iCs/>
                <w:noProof/>
                <w:lang w:val="en-US"/>
              </w:rPr>
            </w:pPr>
            <w:r>
              <w:rPr>
                <w:i/>
                <w:iCs/>
                <w:noProof/>
                <w:lang w:val="en-US"/>
              </w:rPr>
              <w:t>kull-min wāḥad b-at-telefōnāt ītifāhamūn w-inčādin mā ˁidhum ahl al-ˁarūs yiǧūn yāxḏūn ahl al-ˁar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0C4E27" w:rsidP="00BC1524">
            <w:pPr>
              <w:rPr>
                <w:i/>
                <w:iCs/>
                <w:noProof/>
                <w:lang w:val="en-US"/>
              </w:rPr>
            </w:pPr>
            <w:r>
              <w:rPr>
                <w:i/>
                <w:iCs/>
                <w:noProof/>
                <w:lang w:val="en-US"/>
              </w:rPr>
              <w:t>yaˁni ysāwūn anlašma bēn baˁaḏ̣hum yirkabūn yiǧūn ˁa-l-midīne hē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0C4E27" w:rsidP="00DF495A">
            <w:pPr>
              <w:rPr>
                <w:i/>
                <w:iCs/>
                <w:noProof/>
                <w:lang w:val="en-US"/>
              </w:rPr>
            </w:pPr>
            <w:r>
              <w:rPr>
                <w:i/>
                <w:iCs/>
                <w:noProof/>
                <w:lang w:val="en-US"/>
              </w:rPr>
              <w:t>ˁa-l-midīne ˁād yiǧūn iḥne sūgne hēne sūg al-midīe sūg al-xām.</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DF495A" w:rsidP="00BC1524">
            <w:pPr>
              <w:rPr>
                <w:i/>
                <w:iCs/>
                <w:noProof/>
                <w:lang w:val="en-US"/>
              </w:rPr>
            </w:pPr>
            <w:r>
              <w:rPr>
                <w:i/>
                <w:iCs/>
                <w:noProof/>
                <w:lang w:val="en-US"/>
              </w:rPr>
              <w:t>ᵊšgadd awwali gāṭˁīn wakt as-syāg gāylīn ta-ngūl ṯiman ṭāgāt sabiˁ ṭāgāt al-ᵊhdūm al-ˁarab ḏan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DF495A" w:rsidP="00BC1524">
            <w:pPr>
              <w:rPr>
                <w:i/>
                <w:iCs/>
                <w:noProof/>
                <w:lang w:val="en-US"/>
              </w:rPr>
            </w:pPr>
            <w:r>
              <w:rPr>
                <w:i/>
                <w:iCs/>
                <w:noProof/>
                <w:lang w:val="en-US"/>
              </w:rPr>
              <w:t>min ḏanne l-ᵊmšakkalāt al-lammūˁi w-al-pərpər w-ad-dūz</w:t>
            </w:r>
            <w:r w:rsidR="001C2E85">
              <w:rPr>
                <w:i/>
                <w:iCs/>
                <w:noProof/>
                <w:lang w:val="en-US"/>
              </w:rPr>
              <w:t xml:space="preserve"> w-al-ᵊmšakkalāt</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yrūḥūn zād al-qāli, ˀal-qāli ta-yhaddmūn bēt al-ˁar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06</w:t>
            </w:r>
          </w:p>
        </w:tc>
        <w:tc>
          <w:tcPr>
            <w:tcW w:w="3969" w:type="dxa"/>
          </w:tcPr>
          <w:p w:rsidR="00C52327" w:rsidRDefault="001C2E85" w:rsidP="00BC1524">
            <w:pPr>
              <w:rPr>
                <w:i/>
                <w:iCs/>
                <w:noProof/>
                <w:lang w:val="en-US"/>
              </w:rPr>
            </w:pPr>
            <w:r>
              <w:rPr>
                <w:i/>
                <w:iCs/>
                <w:noProof/>
                <w:lang w:val="en-US"/>
              </w:rPr>
              <w:t>yrūḥin ṯalṯimyit milyūn, ˀarbaˁmiyye xamismiyye at-tāxim hā!</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ta-yxallin al-ˁarīs ta-mā yāxḏin hīčiḏ ar-raxīṣ w xaṭiyye w-la kullu m-aš-šīt al-qāli al-qāli</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19</w:t>
            </w:r>
          </w:p>
        </w:tc>
        <w:tc>
          <w:tcPr>
            <w:tcW w:w="3969" w:type="dxa"/>
          </w:tcPr>
          <w:p w:rsidR="00C52327" w:rsidRDefault="001C2E85" w:rsidP="00BC1524">
            <w:pPr>
              <w:rPr>
                <w:i/>
                <w:iCs/>
                <w:noProof/>
                <w:lang w:val="en-US"/>
              </w:rPr>
            </w:pPr>
            <w:r>
              <w:rPr>
                <w:i/>
                <w:iCs/>
                <w:noProof/>
                <w:lang w:val="en-US"/>
              </w:rPr>
              <w:t>aš-šīt al-qāli yāxḏun minhe ˀā w-ītikāwanūn all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1C2E85">
            <w:pPr>
              <w:rPr>
                <w:i/>
                <w:iCs/>
                <w:noProof/>
                <w:lang w:val="en-US"/>
              </w:rPr>
            </w:pPr>
            <w:r>
              <w:rPr>
                <w:i/>
                <w:iCs/>
                <w:noProof/>
                <w:lang w:val="en-US"/>
              </w:rPr>
              <w:t xml:space="preserve">zād b-aǧ-ǧhāz ītikāwanūn wakt alle ītikāwanūn b-aǧ-ǧhāz ītikāwnūn alle </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kull-min ygūḷ hāḏi ˀinčādinnu ˁād ˀabba l-ᵊbnayye ar rāyid rḥamt abūye čān mā ykāwin.</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34</w:t>
            </w:r>
          </w:p>
        </w:tc>
        <w:tc>
          <w:tcPr>
            <w:tcW w:w="3969" w:type="dxa"/>
          </w:tcPr>
          <w:p w:rsidR="00C52327" w:rsidRDefault="001C2E85" w:rsidP="00BC1524">
            <w:pPr>
              <w:rPr>
                <w:i/>
                <w:iCs/>
                <w:noProof/>
                <w:lang w:val="en-US"/>
              </w:rPr>
            </w:pPr>
            <w:r>
              <w:rPr>
                <w:i/>
                <w:iCs/>
                <w:noProof/>
                <w:lang w:val="en-US"/>
              </w:rPr>
              <w:t>ygūl xallhum ᵊšgadd-ma yrīdūn ta-yāxḏūn ya wal!</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1C2E85">
            <w:pPr>
              <w:rPr>
                <w:i/>
                <w:iCs/>
                <w:noProof/>
                <w:lang w:val="en-US"/>
              </w:rPr>
            </w:pPr>
            <w:r>
              <w:rPr>
                <w:i/>
                <w:iCs/>
                <w:noProof/>
                <w:lang w:val="en-US"/>
              </w:rPr>
              <w:t>ygūl linne ygūl linne, linne yaˁni hā ˀiš-ma yištarūn al-ḥarīm iš-ma yištarin lin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ˀal-ᵊhdūm haḏanne yrīd yiǧinne lā tkāwnin ˁaǧal qāfātčin nāgṣa?</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542B97" w:rsidP="00BC6D0C">
            <w:pPr>
              <w:rPr>
                <w:iCs/>
                <w:noProof/>
                <w:lang w:val="en-US"/>
              </w:rPr>
            </w:pPr>
            <w:r>
              <w:rPr>
                <w:iCs/>
                <w:noProof/>
                <w:lang w:val="en-US"/>
              </w:rPr>
              <w:t>5:46</w:t>
            </w:r>
          </w:p>
        </w:tc>
        <w:tc>
          <w:tcPr>
            <w:tcW w:w="3969" w:type="dxa"/>
          </w:tcPr>
          <w:p w:rsidR="00C52327" w:rsidRDefault="00542B97" w:rsidP="00542B97">
            <w:pPr>
              <w:rPr>
                <w:i/>
                <w:iCs/>
                <w:noProof/>
                <w:lang w:val="en-US"/>
              </w:rPr>
            </w:pPr>
            <w:r>
              <w:rPr>
                <w:i/>
                <w:iCs/>
                <w:noProof/>
                <w:lang w:val="en-US"/>
              </w:rPr>
              <w:t xml:space="preserve">ˀiḥna ngūl “lā!” ta-yāxḏūn m-al-qāli lā ysāwūn maṣraf, ˀā ˀahl … </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542B97" w:rsidP="00542B97">
            <w:pPr>
              <w:rPr>
                <w:i/>
                <w:iCs/>
                <w:noProof/>
                <w:lang w:val="en-US"/>
              </w:rPr>
            </w:pPr>
            <w:r>
              <w:rPr>
                <w:i/>
                <w:iCs/>
                <w:noProof/>
                <w:lang w:val="en-US"/>
              </w:rPr>
              <w:t>ītikāwanūn ˁād b-dukkān al-ᵊhnīye dukkān al-xām ˁugub ˁād minhi aǧ ǧāye qarībe</w:t>
            </w:r>
            <w:r w:rsidR="001C0024">
              <w:rPr>
                <w:i/>
                <w:iCs/>
                <w:noProof/>
                <w:lang w:val="en-US"/>
              </w:rPr>
              <w:t>?</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0024" w:rsidP="00BC1524">
            <w:pPr>
              <w:rPr>
                <w:i/>
                <w:iCs/>
                <w:noProof/>
                <w:lang w:val="en-US"/>
              </w:rPr>
            </w:pPr>
            <w:r>
              <w:rPr>
                <w:i/>
                <w:iCs/>
                <w:noProof/>
                <w:lang w:val="en-US"/>
              </w:rPr>
              <w:t xml:space="preserve">ta-ngūl mū qarībe yaˁni dediġim yaˁni miṯli ˀāni ǧāye yōma xālt al-ˁarūs </w:t>
            </w:r>
            <w:r w:rsidR="00294087">
              <w:rPr>
                <w:i/>
                <w:iCs/>
                <w:noProof/>
                <w:lang w:val="en-US"/>
              </w:rPr>
              <w:t>ǧāye ˁammt al-ˁarūs ǧāye</w:t>
            </w:r>
          </w:p>
        </w:tc>
        <w:tc>
          <w:tcPr>
            <w:tcW w:w="4252" w:type="dxa"/>
          </w:tcPr>
          <w:p w:rsidR="00C52327" w:rsidRPr="00FE494D" w:rsidRDefault="00C5232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294087">
            <w:pPr>
              <w:rPr>
                <w:i/>
                <w:iCs/>
                <w:noProof/>
                <w:lang w:val="en-US"/>
              </w:rPr>
            </w:pPr>
            <w:r>
              <w:rPr>
                <w:i/>
                <w:iCs/>
                <w:noProof/>
                <w:lang w:val="en-US"/>
              </w:rPr>
              <w:t>ygūm ˁād abb al-ˁarīs kullu abb al-ˁarīs al xassār</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Pr="00294087" w:rsidRDefault="00294087" w:rsidP="00BC1524">
            <w:pPr>
              <w:rPr>
                <w:i/>
                <w:iCs/>
                <w:noProof/>
                <w:lang w:val="de-AT" w:bidi="ar-OM"/>
              </w:rPr>
            </w:pPr>
            <w:r>
              <w:rPr>
                <w:i/>
                <w:iCs/>
                <w:noProof/>
                <w:lang w:val="en-US"/>
              </w:rPr>
              <w:t>ygūm yištiri tāxim ˁād xayye gṭaˁ ˁa-l-ᵊflāne zād, ˀəgṭaˁ ˁa-l-ᵊflāne zād</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aǧ-ǧāyāt ˁa-ǧ-ǧhāz al-yabanǧiyyāt hā! gṭaˁ ˁa-l-ᵊflāne zād ygaṭṭˁū-lhin ˁād tuwāxim.</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r>
              <w:rPr>
                <w:iCs/>
                <w:noProof/>
                <w:lang w:val="en-US"/>
              </w:rPr>
              <w:t>6:21</w:t>
            </w:r>
          </w:p>
        </w:tc>
        <w:tc>
          <w:tcPr>
            <w:tcW w:w="3969" w:type="dxa"/>
          </w:tcPr>
          <w:p w:rsidR="00294087" w:rsidRDefault="00294087" w:rsidP="00BC1524">
            <w:pPr>
              <w:rPr>
                <w:i/>
                <w:iCs/>
                <w:noProof/>
                <w:lang w:val="en-US"/>
              </w:rPr>
            </w:pPr>
            <w:r>
              <w:rPr>
                <w:i/>
                <w:iCs/>
                <w:noProof/>
                <w:lang w:val="en-US"/>
              </w:rPr>
              <w:t>ˁugub-ma ygaṭṭˁū-lhin ˁād ygūlū-lhin: ˀā yā xayye imšin!</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ˀinčādin mālhum bēt mālhum ḥade imši xayye ˁa-l-loqanṭa zād hāḏi ˁādithun.</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 xml:space="preserve">yrūḥ ˁād abū l-ˁarīs yqaddi al-kull al-ḥarīm ᵊb-wuruč wazzilun b-wuruč </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w-yqaddīhum ˁād b-al-loqanṭa w yirkabūn ˁād yinṭūn al-ᵊhdūm ysallmūnhin l-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w yǧībūn tāxəm l-al-ˁarūs al-ˁarūs ˁād ˁaǧab ṭuwīle gaṣīre</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r>
              <w:rPr>
                <w:iCs/>
                <w:noProof/>
                <w:lang w:val="en-US"/>
              </w:rPr>
              <w:t>6:45</w:t>
            </w:r>
          </w:p>
        </w:tc>
        <w:tc>
          <w:tcPr>
            <w:tcW w:w="3969" w:type="dxa"/>
          </w:tcPr>
          <w:p w:rsidR="00294087" w:rsidRDefault="004A1C00" w:rsidP="00BC1524">
            <w:pPr>
              <w:rPr>
                <w:i/>
                <w:iCs/>
                <w:noProof/>
                <w:lang w:val="en-US"/>
              </w:rPr>
            </w:pPr>
            <w:r>
              <w:rPr>
                <w:i/>
                <w:iCs/>
                <w:noProof/>
                <w:lang w:val="en-US"/>
              </w:rPr>
              <w:t>marbūˁa šnōnha al-ˁarūs simīne? ḏ̣aˁīfe alle?</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 xml:space="preserve">yǧībūn tāxim min ᵊhdūmha ˁēb zād al-ˁarūs ma tigdar tiǧi tfaṣṣil </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yaˁni ˀiḥne l-ˁarab hā [trūḥ] yǧībūn tāxim min tuwāximhe yinṭūn l-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ygūlūn xayyo faṣṣil ˁala gadd hāḏa! at-tarzi ˁād yčīl yfaṣṣil yinṭīhum ˁād tāximhum</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wāḥad minhin yfaṣṣilhin w ygūm yxayyiṭhin ˁād 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4A1C00" w:rsidP="004A1C00">
            <w:pPr>
              <w:rPr>
                <w:iCs/>
                <w:noProof/>
                <w:lang w:val="en-US"/>
              </w:rPr>
            </w:pPr>
            <w:r>
              <w:rPr>
                <w:iCs/>
                <w:noProof/>
                <w:lang w:val="en-US"/>
              </w:rPr>
              <w:t>7:09</w:t>
            </w:r>
          </w:p>
        </w:tc>
        <w:tc>
          <w:tcPr>
            <w:tcW w:w="3969" w:type="dxa"/>
          </w:tcPr>
          <w:p w:rsidR="00294087" w:rsidRDefault="004A1C00" w:rsidP="00BC1524">
            <w:pPr>
              <w:rPr>
                <w:i/>
                <w:iCs/>
                <w:noProof/>
                <w:lang w:val="en-US"/>
              </w:rPr>
            </w:pPr>
            <w:r>
              <w:rPr>
                <w:i/>
                <w:iCs/>
                <w:noProof/>
                <w:lang w:val="en-US"/>
              </w:rPr>
              <w:t>hā ygūl xayyo ilḥiǧ-inne b-saˁ! yaˁni (mā) ilḥiǧ-inne tuwāximne al-hafte ḏīč</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al-haftit aǧ-ǧāye linne zaffitne</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ywaṣṣūn at-tarzi w-at-tarzi ˁād yxayyiṭhin yilḥiǧ ǧhāzhum</w:t>
            </w:r>
          </w:p>
        </w:tc>
        <w:tc>
          <w:tcPr>
            <w:tcW w:w="4252" w:type="dxa"/>
          </w:tcPr>
          <w:p w:rsidR="00294087" w:rsidRPr="00FE494D" w:rsidRDefault="00294087"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4A1C00" w:rsidP="00BC1524">
            <w:pPr>
              <w:rPr>
                <w:i/>
                <w:iCs/>
                <w:noProof/>
                <w:lang w:val="en-US"/>
              </w:rPr>
            </w:pPr>
            <w:r>
              <w:rPr>
                <w:i/>
                <w:iCs/>
                <w:noProof/>
                <w:lang w:val="en-US"/>
              </w:rPr>
              <w:t>yrūḥūn ˁād mū bass ˁād hēne yhaddmūn bēt al-ˁarīs mū bass al-ᵊhdūm</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r>
              <w:rPr>
                <w:iCs/>
                <w:noProof/>
                <w:lang w:val="en-US"/>
              </w:rPr>
              <w:t>7:27</w:t>
            </w:r>
          </w:p>
        </w:tc>
        <w:tc>
          <w:tcPr>
            <w:tcW w:w="3969" w:type="dxa"/>
          </w:tcPr>
          <w:p w:rsidR="004A1C00" w:rsidRPr="00EF743C" w:rsidRDefault="004A1C00" w:rsidP="00BC1524">
            <w:pPr>
              <w:rPr>
                <w:i/>
                <w:iCs/>
                <w:noProof/>
                <w:lang w:val="de-AT" w:bidi="ar-OM"/>
              </w:rPr>
            </w:pPr>
            <w:r>
              <w:rPr>
                <w:i/>
                <w:iCs/>
                <w:noProof/>
                <w:lang w:val="en-US"/>
              </w:rPr>
              <w:t>aṭ-ṭwāne haḏanne</w:t>
            </w:r>
            <w:r w:rsidR="00EF743C">
              <w:rPr>
                <w:i/>
                <w:iCs/>
                <w:noProof/>
                <w:lang w:val="en-US"/>
              </w:rPr>
              <w:t xml:space="preserve"> </w:t>
            </w:r>
            <w:r w:rsidR="00EF743C">
              <w:rPr>
                <w:i/>
                <w:iCs/>
                <w:noProof/>
                <w:lang w:val="de-AT" w:bidi="ar-OM"/>
              </w:rPr>
              <w:t xml:space="preserve">ˀimye w xamsīn malyūn al-wāḥad, ṭōnēn ṯalāṯ </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BC1524">
            <w:pPr>
              <w:rPr>
                <w:i/>
                <w:iCs/>
                <w:noProof/>
                <w:lang w:val="en-US"/>
              </w:rPr>
            </w:pPr>
            <w:r>
              <w:rPr>
                <w:i/>
                <w:iCs/>
                <w:noProof/>
                <w:lang w:val="en-US"/>
              </w:rPr>
              <w:t>al-maḥārim haḏanne ˀarbaˁ xamse, kanādir rānāt ᵊsyūṛa šwāli ta-ngūl šāle</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EF743C">
            <w:pPr>
              <w:rPr>
                <w:i/>
                <w:iCs/>
                <w:noProof/>
                <w:lang w:val="en-US"/>
              </w:rPr>
            </w:pPr>
            <w:r>
              <w:rPr>
                <w:i/>
                <w:iCs/>
                <w:noProof/>
                <w:lang w:val="en-US"/>
              </w:rPr>
              <w:t>mašālāt al-qāliyyāt mā-dri tuwāxim ṭālˁāt alḥaz šarāšīf mā-dri ši</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EF743C">
            <w:pPr>
              <w:rPr>
                <w:i/>
                <w:iCs/>
                <w:noProof/>
                <w:lang w:val="en-US"/>
              </w:rPr>
            </w:pPr>
            <w:r>
              <w:rPr>
                <w:i/>
                <w:iCs/>
                <w:noProof/>
                <w:lang w:val="en-US"/>
              </w:rPr>
              <w:t>yāxḏūn ᵊhnīyāt ᵊšqi… ṣināˁāt yaˁni min-ˁada l-ᵊhdūm</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BC6818" w:rsidP="00BC6D0C">
            <w:pPr>
              <w:rPr>
                <w:iCs/>
                <w:noProof/>
                <w:lang w:val="en-US"/>
              </w:rPr>
            </w:pPr>
            <w:r>
              <w:rPr>
                <w:iCs/>
                <w:noProof/>
                <w:lang w:val="en-US"/>
              </w:rPr>
              <w:t>7:54</w:t>
            </w:r>
          </w:p>
        </w:tc>
        <w:tc>
          <w:tcPr>
            <w:tcW w:w="3969" w:type="dxa"/>
          </w:tcPr>
          <w:p w:rsidR="004A1C00" w:rsidRDefault="00BC6818" w:rsidP="00BC6818">
            <w:pPr>
              <w:rPr>
                <w:i/>
                <w:iCs/>
                <w:noProof/>
                <w:lang w:val="en-US"/>
              </w:rPr>
            </w:pPr>
            <w:r>
              <w:rPr>
                <w:i/>
                <w:iCs/>
                <w:noProof/>
                <w:lang w:val="en-US"/>
              </w:rPr>
              <w:t xml:space="preserve">wakt-in yǧahhzūn yaˁni ǧ-ǧhāz mū bass hīčiḏ aḏ-ḏahab yǧahhzūn </w:t>
            </w:r>
          </w:p>
        </w:tc>
        <w:tc>
          <w:tcPr>
            <w:tcW w:w="4252" w:type="dxa"/>
          </w:tcPr>
          <w:p w:rsidR="004A1C00" w:rsidRPr="00FE494D" w:rsidRDefault="004A1C00"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ᵊšgadd gāṭˁīn ta-ngūl xamis lērāt l-al-ˁarūs yrūḥ abu l-ˁarīs ysāwīhin xamis lērāt</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w yinṭīhin yā nahār al-ḥinne yinṭīhin yā yinṭīhin zādēne wakt al-ᵊhdūm</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ygūl haḏanne zād: xayyo lērātkum ta-ylabbsūnhin ˁād ylabbsūn al-ˁarūs.</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 xml:space="preserve">ˀahalhe zādēne ˀahalhe mū xaḏaw bāšləq xaḏaw yaˁni s-syāg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ˀahalhe zād ˁala hnīthum ysawwūn yinṭūn ˁala wiǧdānhum ˁala wiǧdānhum</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 xml:space="preserve">ta-ngūl ahalhe ˁādēne al-misˁale ˀalḥaz tiǧi ˁala ˀahalhe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ˀahalhe čādinhum ahal-in zēnīn w yrīdūn rāḥit binithum yrūḥūn yḥuṭṭūn fōg al-xamsīn malyūn</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yḥuṭṭūn yaˁni məṣāri yaˁni yzawwdūn ta-ngūl yāxḏūn min büfāt az-zēnāt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yāxḏūn min xāliyāt az-zēnāt iḥna ˁād as sallam as-syāg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as-syāg mā yāklu ˀabb al-ˁarī… ˀabb al-ˁarūs.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995E1F">
            <w:pPr>
              <w:rPr>
                <w:i/>
                <w:iCs/>
                <w:noProof/>
                <w:lang w:val="en-US"/>
              </w:rPr>
            </w:pPr>
            <w:r>
              <w:rPr>
                <w:i/>
                <w:iCs/>
                <w:noProof/>
                <w:lang w:val="en-US"/>
              </w:rPr>
              <w:t>hāḏa mā nṭa ˀabb al-ˁarīs mā nṭa syag abb al-ˁarūs mā yāklu s-syāg</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yrūḥ yāxuḏ as-syāg yiǧi ˁa-l-midīne huwwa ayreten mū b-sāgt ahl al-ˁarīs, wḥadu.</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995E1F" w:rsidP="00995E1F">
            <w:pPr>
              <w:rPr>
                <w:iCs/>
                <w:noProof/>
                <w:lang w:val="en-US"/>
              </w:rPr>
            </w:pPr>
            <w:r>
              <w:rPr>
                <w:iCs/>
                <w:noProof/>
                <w:lang w:val="en-US"/>
              </w:rPr>
              <w:t>9:01</w:t>
            </w:r>
          </w:p>
        </w:tc>
        <w:tc>
          <w:tcPr>
            <w:tcW w:w="3969" w:type="dxa"/>
          </w:tcPr>
          <w:p w:rsidR="00BC6818" w:rsidRDefault="00995E1F" w:rsidP="00BC6818">
            <w:pPr>
              <w:rPr>
                <w:i/>
                <w:iCs/>
                <w:noProof/>
                <w:lang w:val="en-US"/>
              </w:rPr>
            </w:pPr>
            <w:r>
              <w:rPr>
                <w:i/>
                <w:iCs/>
                <w:noProof/>
                <w:lang w:val="en-US"/>
              </w:rPr>
              <w:t>yiǧi ˁād yǧahhiz il bintu yāxuḏ al-ummāˁīn al-bīḏ̣</w:t>
            </w:r>
            <w:r w:rsidR="00A7571C">
              <w:rPr>
                <w:i/>
                <w:iCs/>
                <w:noProof/>
                <w:lang w:val="en-US"/>
              </w:rPr>
              <w:t>.</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A7571C" w:rsidP="00BC6818">
            <w:pPr>
              <w:rPr>
                <w:i/>
                <w:iCs/>
                <w:noProof/>
                <w:lang w:val="en-US"/>
              </w:rPr>
            </w:pPr>
            <w:r>
              <w:rPr>
                <w:i/>
                <w:iCs/>
                <w:noProof/>
                <w:lang w:val="en-US"/>
              </w:rPr>
              <w:t>al-ummāˁīn al-bīḏ̣ šinhin? ač-čamašir makīne w-al-bulāšəq alḥaziyāni hā!</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88547C" w:rsidP="0088547C">
            <w:pPr>
              <w:rPr>
                <w:i/>
                <w:iCs/>
                <w:noProof/>
                <w:lang w:val="en-US"/>
              </w:rPr>
            </w:pPr>
            <w:r>
              <w:rPr>
                <w:i/>
                <w:iCs/>
                <w:noProof/>
                <w:lang w:val="en-US"/>
              </w:rPr>
              <w:t xml:space="preserve">w-at-tīp w-al-uǧaq w-al-äää kullši š-māmin </w:t>
            </w:r>
          </w:p>
        </w:tc>
        <w:tc>
          <w:tcPr>
            <w:tcW w:w="4252" w:type="dxa"/>
          </w:tcPr>
          <w:p w:rsidR="00BC6818" w:rsidRPr="00FE494D" w:rsidRDefault="00BC6818"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88547C">
            <w:pPr>
              <w:rPr>
                <w:i/>
                <w:iCs/>
                <w:noProof/>
                <w:lang w:val="en-US"/>
              </w:rPr>
            </w:pPr>
            <w:r>
              <w:rPr>
                <w:i/>
                <w:iCs/>
                <w:noProof/>
                <w:lang w:val="en-US"/>
              </w:rPr>
              <w:t>yaˁni yāxuḏ al-būfe w-al-buzdolab w-at-televizyōn w-al…ḥitt klīmāt ṣāyrīn alḥaz</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BC6818">
            <w:pPr>
              <w:rPr>
                <w:i/>
                <w:iCs/>
                <w:noProof/>
                <w:lang w:val="en-US"/>
              </w:rPr>
            </w:pPr>
            <w:r>
              <w:rPr>
                <w:i/>
                <w:iCs/>
                <w:noProof/>
                <w:lang w:val="en-US"/>
              </w:rPr>
              <w:t>yaˁni mū xaḏa as-syāg? yaˁni b-nōba min perdāt w min xāliyāt w min maxādd min singārāt</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DA07C8">
            <w:pPr>
              <w:rPr>
                <w:i/>
                <w:iCs/>
                <w:noProof/>
                <w:lang w:val="en-US"/>
              </w:rPr>
            </w:pPr>
            <w:r>
              <w:rPr>
                <w:i/>
                <w:iCs/>
                <w:noProof/>
                <w:lang w:val="en-US"/>
              </w:rPr>
              <w:t>w min ᵊb-nōb ᵊš-ma yiǧi ˁala ˁaglak, ˀal-bēt ᵊbnōba ḥitt</w:t>
            </w:r>
            <w:r w:rsidR="00DA07C8">
              <w:rPr>
                <w:i/>
                <w:iCs/>
                <w:noProof/>
                <w:lang w:val="en-US"/>
              </w:rPr>
              <w:t xml:space="preserve"> lil</w:t>
            </w:r>
            <w:r>
              <w:rPr>
                <w:i/>
                <w:iCs/>
                <w:noProof/>
                <w:lang w:val="en-US"/>
              </w:rPr>
              <w:t xml:space="preserve"> al-čanaq</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BC6818">
            <w:pPr>
              <w:rPr>
                <w:i/>
                <w:iCs/>
                <w:noProof/>
                <w:lang w:val="en-US"/>
              </w:rPr>
            </w:pPr>
            <w:r>
              <w:rPr>
                <w:i/>
                <w:iCs/>
                <w:noProof/>
                <w:lang w:val="en-US"/>
              </w:rPr>
              <w:t>l-al-čanaqāt l</w:t>
            </w:r>
            <w:r w:rsidR="00DA07C8">
              <w:rPr>
                <w:i/>
                <w:iCs/>
                <w:noProof/>
                <w:lang w:val="en-US"/>
              </w:rPr>
              <w:t>il  la-tuwāxim lil yaˁni bēt-in ᵊmkammal ᵊb-nōba hā!</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DB5135" w:rsidP="00BC6D0C">
            <w:pPr>
              <w:rPr>
                <w:iCs/>
                <w:noProof/>
                <w:lang w:val="en-US"/>
              </w:rPr>
            </w:pPr>
            <w:r>
              <w:rPr>
                <w:iCs/>
                <w:noProof/>
                <w:lang w:val="en-US"/>
              </w:rPr>
              <w:t>9:45</w:t>
            </w:r>
          </w:p>
        </w:tc>
        <w:tc>
          <w:tcPr>
            <w:tcW w:w="3969" w:type="dxa"/>
          </w:tcPr>
          <w:p w:rsidR="0049517D" w:rsidRDefault="00DB5135" w:rsidP="00DB5135">
            <w:pPr>
              <w:rPr>
                <w:i/>
                <w:iCs/>
                <w:noProof/>
                <w:lang w:val="en-US"/>
              </w:rPr>
            </w:pPr>
            <w:r>
              <w:rPr>
                <w:i/>
                <w:iCs/>
                <w:noProof/>
                <w:lang w:val="en-US"/>
              </w:rPr>
              <w:t>l-al-ūtye l-al-māṣa l-al-qōltuqāt l-al… yaˁni šnōn al-bēt yitˁammar</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al-bēt lē iˁmir l-aṣ-ṣōba l-al-ibre w-as-silič - ḥitt aṣ-ṣōbt aǧ-ǧaryān!</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xōǧa l-al-ibre w-as-silič ᵊb-nōba š-ma yiǧi ˁala ˁaglak.</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ḥitt čuwālit sukkar yāxuḏ, iš-ši ḏ̣all ˁindu b-īdu, ḥitt kīlo čāy yḏ̣all b-īdu ši m-as-syāg.</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ḥitt čuwāl as-sukkar ḥitt čāy ta bintu ta-mā tgūl ˁyālhe le rāḥat</w:t>
            </w:r>
          </w:p>
        </w:tc>
        <w:tc>
          <w:tcPr>
            <w:tcW w:w="4252" w:type="dxa"/>
          </w:tcPr>
          <w:p w:rsidR="0049517D" w:rsidRPr="00FE494D" w:rsidRDefault="0049517D"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DB5135" w:rsidP="00BC6818">
            <w:pPr>
              <w:rPr>
                <w:i/>
                <w:iCs/>
                <w:noProof/>
                <w:lang w:val="en-US"/>
              </w:rPr>
            </w:pPr>
            <w:r>
              <w:rPr>
                <w:i/>
                <w:iCs/>
                <w:noProof/>
                <w:lang w:val="en-US"/>
              </w:rPr>
              <w:t xml:space="preserve">yaˁni ǧuhāle zād ˀē ḥitt at-torsīl ḥitt aṣ-ṣābūn baˁaḏ̣hum yimlūn </w:t>
            </w:r>
          </w:p>
        </w:tc>
        <w:tc>
          <w:tcPr>
            <w:tcW w:w="4252" w:type="dxa"/>
          </w:tcPr>
          <w:p w:rsidR="00BC6818" w:rsidRPr="00FE494D" w:rsidRDefault="00BC6818"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DB5135" w:rsidP="00BC6818">
            <w:pPr>
              <w:rPr>
                <w:i/>
                <w:iCs/>
                <w:noProof/>
                <w:lang w:val="en-US"/>
              </w:rPr>
            </w:pPr>
            <w:r>
              <w:rPr>
                <w:i/>
                <w:iCs/>
                <w:noProof/>
                <w:lang w:val="en-US"/>
              </w:rPr>
              <w:t>yḥuṭṭūn ḥitt baˁaḏ̣hum zād yǧībūn yimlūn ta-ngūl sanādīǧ binithum</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DB5135" w:rsidP="00BC6818">
            <w:pPr>
              <w:rPr>
                <w:i/>
                <w:iCs/>
                <w:noProof/>
                <w:lang w:val="en-US"/>
              </w:rPr>
            </w:pPr>
            <w:r>
              <w:rPr>
                <w:i/>
                <w:iCs/>
                <w:noProof/>
                <w:lang w:val="en-US"/>
              </w:rPr>
              <w:t xml:space="preserve">yḥuṭṭūn fuṣṭug w ǧōz mfarraḏ̣a w baskawīt ta b-al-lēl </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ˀaxāf inhe nahār-in ᵊtrūḥ tistaḥi mā tākul ačil hafta</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ta ḏ̣ḏ̣all min al-gaḷb ˁugub tiǧi ˁinid ˁyālhe guṭma w trūḥ ᵊb-dārha</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tākul baskawīt w sukkar ta tišbaˁ, al-ˁarūs mū tākul čiṯīr?</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ᵊb-ṣandūgha kullši arzāgha tākul zihīd mū čiṯir ˀē</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ˀamma hiyye il ḥālhe balči mā yišbiḥḥe min hāḏa yḥuṭṭū-lhe arzāg yīdek.</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 xml:space="preserve">yīdek hā quru quru yḥuṭṭū-lhe ˀahā ˁugub ˁādēne lummun ta-ngūl ysāwūn ˁād ǧhāzhe </w:t>
            </w:r>
          </w:p>
          <w:p w:rsidR="00125151" w:rsidRPr="00125151" w:rsidRDefault="00125151" w:rsidP="00BC6818">
            <w:pPr>
              <w:rPr>
                <w:i/>
              </w:rPr>
            </w:pPr>
            <w:r>
              <w:t xml:space="preserve">Ismāˁīl: </w:t>
            </w:r>
            <w:r>
              <w:rPr>
                <w:i/>
              </w:rPr>
              <w:t>ḥarām inti mā ǧibti?</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Pr="00125151" w:rsidRDefault="00125151" w:rsidP="00BC6818">
            <w:pPr>
              <w:rPr>
                <w:i/>
                <w:iCs/>
                <w:noProof/>
                <w:lang w:val="de-AT" w:bidi="ar-OM"/>
              </w:rPr>
            </w:pPr>
            <w:r>
              <w:rPr>
                <w:i/>
                <w:iCs/>
                <w:noProof/>
                <w:lang w:val="en-US"/>
              </w:rPr>
              <w:t>haḏōḷe ˁād ǧaˁ</w:t>
            </w:r>
            <w:r>
              <w:rPr>
                <w:i/>
                <w:iCs/>
                <w:noProof/>
                <w:lang w:val="en-US" w:bidi="ar-OM"/>
              </w:rPr>
              <w:t>ad asōḷif alḥaz ˁūdēne tamām, ˁugub ˁādēne ǧaˁad yisḥab</w:t>
            </w:r>
          </w:p>
        </w:tc>
        <w:tc>
          <w:tcPr>
            <w:tcW w:w="4252" w:type="dxa"/>
          </w:tcPr>
          <w:p w:rsidR="00DB5135" w:rsidRPr="00FE494D" w:rsidRDefault="00DB5135"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 xml:space="preserve">ˁugub ˁādēne lummunni tigḏ̣i ˁād aǧ-ǧhāz yigḏ̣i w lummun haḏōle zād gāḏ̣īn ᵊǧhāzhum </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ǧhāz aḏ̣-ḏ̣ahar haḏōl zād gəḏ̣aw al-bēt yfukkūn ˁala baˁaḏ̣hum telefōn.</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r>
              <w:rPr>
                <w:iCs/>
                <w:noProof/>
                <w:lang w:val="en-US"/>
              </w:rPr>
              <w:t>11:16</w:t>
            </w:r>
          </w:p>
        </w:tc>
        <w:tc>
          <w:tcPr>
            <w:tcW w:w="3969" w:type="dxa"/>
          </w:tcPr>
          <w:p w:rsidR="003204AD" w:rsidRDefault="003204AD" w:rsidP="00BC6818">
            <w:pPr>
              <w:rPr>
                <w:i/>
                <w:iCs/>
                <w:noProof/>
                <w:lang w:val="en-US"/>
              </w:rPr>
            </w:pPr>
            <w:r>
              <w:rPr>
                <w:i/>
                <w:iCs/>
                <w:noProof/>
                <w:lang w:val="en-US"/>
              </w:rPr>
              <w:t>ygūl: xayyo rrīd niǧī nahār al-ḥinne nāxḏ al-ᵊhdūm yǧībūn ˁād ahl al-ˁarīs</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yǧībūn yuguḏ̣būn makīne, kamyōn, w ylimmūn ˁād millithum zātēne mfarrǧīn mikātīb</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5B7AEE" w:rsidP="00BC6818">
            <w:pPr>
              <w:rPr>
                <w:i/>
                <w:iCs/>
                <w:noProof/>
                <w:lang w:val="en-US"/>
              </w:rPr>
            </w:pPr>
            <w:r>
              <w:rPr>
                <w:i/>
                <w:iCs/>
                <w:noProof/>
                <w:lang w:val="en-US"/>
              </w:rPr>
              <w:t>w lāmmīn bälči xamsīn sittī ˀādami al-ˁiris kull gaṛāyibhum w ᵊmˁammrīn ad-dabče w ṭablāt ᵊddugg ˀā!</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5B7AEE" w:rsidP="00BC6818">
            <w:pPr>
              <w:rPr>
                <w:i/>
                <w:iCs/>
                <w:noProof/>
                <w:lang w:val="en-US"/>
              </w:rPr>
            </w:pPr>
            <w:r>
              <w:rPr>
                <w:i/>
                <w:iCs/>
                <w:noProof/>
                <w:lang w:val="en-US"/>
              </w:rPr>
              <w:t>w yḥuṭṭūn aṭ-ṭable yrūḥūn yḏ̣allūn yṭawwṭūn bēt ahl al-ˁarūs</w:t>
            </w:r>
          </w:p>
        </w:tc>
        <w:tc>
          <w:tcPr>
            <w:tcW w:w="4252" w:type="dxa"/>
          </w:tcPr>
          <w:p w:rsidR="003204AD" w:rsidRPr="00FE494D" w:rsidRDefault="003204AD" w:rsidP="00BC6D0C">
            <w:pPr>
              <w:rPr>
                <w:lang w:val="en-US"/>
              </w:rPr>
            </w:pPr>
          </w:p>
        </w:tc>
      </w:tr>
      <w:tr w:rsidR="00DB5135" w:rsidRPr="00FE494D" w:rsidTr="00BC6D0C">
        <w:tc>
          <w:tcPr>
            <w:tcW w:w="850" w:type="dxa"/>
          </w:tcPr>
          <w:p w:rsidR="00DB5135" w:rsidRDefault="005B7AEE" w:rsidP="00BC6D0C">
            <w:pPr>
              <w:rPr>
                <w:iCs/>
                <w:noProof/>
                <w:lang w:val="en-US"/>
              </w:rPr>
            </w:pPr>
            <w:r>
              <w:rPr>
                <w:iCs/>
                <w:noProof/>
                <w:lang w:val="en-US"/>
              </w:rPr>
              <w:t>11:41</w:t>
            </w:r>
          </w:p>
        </w:tc>
        <w:tc>
          <w:tcPr>
            <w:tcW w:w="3969" w:type="dxa"/>
          </w:tcPr>
          <w:p w:rsidR="00DB5135" w:rsidRDefault="005B7AEE" w:rsidP="00BC6818">
            <w:pPr>
              <w:rPr>
                <w:i/>
                <w:iCs/>
                <w:noProof/>
                <w:lang w:val="en-US"/>
              </w:rPr>
            </w:pPr>
            <w:r>
              <w:rPr>
                <w:i/>
                <w:iCs/>
                <w:noProof/>
                <w:lang w:val="en-US"/>
              </w:rPr>
              <w:t>yǧūn yǧībūn al-ᵊmmāˁīn haḏanne al-luḥuf aṣ ṣārin al-luḥuf ˁašər luḥuf w ˁašər maxādd w ˁašər duwāšīč.</w:t>
            </w:r>
          </w:p>
        </w:tc>
        <w:tc>
          <w:tcPr>
            <w:tcW w:w="4252" w:type="dxa"/>
          </w:tcPr>
          <w:p w:rsidR="00DB5135" w:rsidRPr="00FE494D" w:rsidRDefault="00DB5135"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5B7AEE" w:rsidP="00BC6818">
            <w:pPr>
              <w:rPr>
                <w:i/>
                <w:iCs/>
                <w:noProof/>
                <w:lang w:val="en-US"/>
              </w:rPr>
            </w:pPr>
            <w:r>
              <w:rPr>
                <w:i/>
                <w:iCs/>
                <w:noProof/>
                <w:lang w:val="en-US"/>
              </w:rPr>
              <w:t>w-al-ᵊmmāˁīn yǧan ḏanne al-makīne mā tāxuḏhin min kuṯurhin.</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r>
              <w:rPr>
                <w:iCs/>
                <w:noProof/>
                <w:lang w:val="en-US"/>
              </w:rPr>
              <w:t>11:52</w:t>
            </w:r>
          </w:p>
        </w:tc>
        <w:tc>
          <w:tcPr>
            <w:tcW w:w="3969" w:type="dxa"/>
          </w:tcPr>
          <w:p w:rsidR="005B7AEE" w:rsidRDefault="00C4121F" w:rsidP="00BC6818">
            <w:pPr>
              <w:rPr>
                <w:i/>
                <w:iCs/>
                <w:noProof/>
                <w:lang w:val="en-US"/>
              </w:rPr>
            </w:pPr>
            <w:r>
              <w:rPr>
                <w:i/>
                <w:iCs/>
                <w:noProof/>
                <w:lang w:val="en-US"/>
              </w:rPr>
              <w:t>malāt bēt yaˁni raḥīl bēt yǧībūnu ˁād w yiǧūn ˁala bēt ahl al-ˁarīs</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Pr="00C4121F" w:rsidRDefault="00C4121F" w:rsidP="00BC6818">
            <w:pPr>
              <w:rPr>
                <w:i/>
                <w:iCs/>
                <w:noProof/>
                <w:lang w:val="de-AT" w:bidi="ar-OM"/>
              </w:rPr>
            </w:pPr>
            <w:r>
              <w:rPr>
                <w:i/>
                <w:iCs/>
                <w:noProof/>
                <w:lang w:val="en-US"/>
              </w:rPr>
              <w:t xml:space="preserve">ygūmūn ˁād yfarrqūnhin haḏanne nahār al-ḥinne yfarrqūnhin </w:t>
            </w:r>
            <w:r>
              <w:rPr>
                <w:i/>
                <w:iCs/>
                <w:noProof/>
                <w:lang w:val="de-AT" w:bidi="ar-OM"/>
              </w:rPr>
              <w:t>ˁād w-al-ᵊhdūm ˁādēne yxallūn ṭāg ˁād l-ahl al-ˁarūs</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0D4998" w:rsidP="00BC6818">
            <w:pPr>
              <w:rPr>
                <w:i/>
                <w:iCs/>
                <w:noProof/>
                <w:lang w:val="en-US"/>
              </w:rPr>
            </w:pPr>
            <w:r>
              <w:rPr>
                <w:i/>
                <w:iCs/>
                <w:noProof/>
                <w:lang w:val="en-US"/>
              </w:rPr>
              <w:t>yg xayye haḏanne ta-tilbasīnhin nahār-in tiǧīn miṯil al-gelinlik</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0D4998" w:rsidP="00BC6818">
            <w:pPr>
              <w:rPr>
                <w:i/>
                <w:iCs/>
                <w:noProof/>
                <w:lang w:val="en-US"/>
              </w:rPr>
            </w:pPr>
            <w:r>
              <w:rPr>
                <w:i/>
                <w:iCs/>
                <w:noProof/>
                <w:lang w:val="en-US"/>
              </w:rPr>
              <w:t>yaˁni yirmūn ṭāg ˁidhe ṣib.. ᵊb-ṣērhe ᵊb-rānāthe b-kull šaqlithe</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0D4998" w:rsidP="00BC6D0C">
            <w:pPr>
              <w:rPr>
                <w:iCs/>
                <w:noProof/>
                <w:lang w:val="en-US"/>
              </w:rPr>
            </w:pPr>
            <w:r>
              <w:rPr>
                <w:iCs/>
                <w:noProof/>
                <w:lang w:val="en-US"/>
              </w:rPr>
              <w:t>12:15</w:t>
            </w:r>
          </w:p>
        </w:tc>
        <w:tc>
          <w:tcPr>
            <w:tcW w:w="3969" w:type="dxa"/>
          </w:tcPr>
          <w:p w:rsidR="005B7AEE" w:rsidRDefault="000D4998" w:rsidP="00BC6818">
            <w:pPr>
              <w:rPr>
                <w:i/>
                <w:iCs/>
                <w:noProof/>
                <w:lang w:val="en-US"/>
              </w:rPr>
            </w:pPr>
            <w:r>
              <w:rPr>
                <w:i/>
                <w:iCs/>
                <w:noProof/>
                <w:lang w:val="en-US"/>
              </w:rPr>
              <w:t>yirmūn ṭāg li-ḥḏāha yirmūn ṭāg yiǧi al-bāǧi kullhin yǧībūnhin ˁala ahl al-ˁarīs l-ᵊhdūm</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0D4998" w:rsidP="00BC6D0C">
            <w:pPr>
              <w:rPr>
                <w:iCs/>
                <w:noProof/>
                <w:lang w:val="en-US"/>
              </w:rPr>
            </w:pPr>
            <w:r>
              <w:rPr>
                <w:iCs/>
                <w:noProof/>
                <w:lang w:val="en-US"/>
              </w:rPr>
              <w:t>12:21</w:t>
            </w:r>
          </w:p>
        </w:tc>
        <w:tc>
          <w:tcPr>
            <w:tcW w:w="3969" w:type="dxa"/>
          </w:tcPr>
          <w:p w:rsidR="005B7AEE" w:rsidRDefault="000D4998" w:rsidP="00BC6818">
            <w:pPr>
              <w:rPr>
                <w:i/>
                <w:iCs/>
                <w:noProof/>
                <w:lang w:val="en-US"/>
              </w:rPr>
            </w:pPr>
            <w:r>
              <w:rPr>
                <w:i/>
                <w:iCs/>
                <w:noProof/>
                <w:lang w:val="en-US"/>
              </w:rPr>
              <w:t>ˀaha b-nōba ˁād yṣafṣufūn bēthe w-ᵊhnīthe b-nōba ˀahl al-ˁarīs yṣafṣufūn yaˁni šūfi ˁ</w:t>
            </w:r>
            <w:r w:rsidR="005E4E20">
              <w:rPr>
                <w:i/>
                <w:iCs/>
                <w:noProof/>
                <w:lang w:val="en-US"/>
              </w:rPr>
              <w:t>ād mənṭīnhe dār mənṭīnhe dārēn</w:t>
            </w:r>
          </w:p>
        </w:tc>
        <w:tc>
          <w:tcPr>
            <w:tcW w:w="4252" w:type="dxa"/>
          </w:tcPr>
          <w:p w:rsidR="005B7AEE" w:rsidRPr="00FE494D" w:rsidRDefault="005B7AEE"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E4E20" w:rsidP="00BC6818">
            <w:pPr>
              <w:rPr>
                <w:i/>
                <w:iCs/>
                <w:noProof/>
                <w:lang w:val="en-US"/>
              </w:rPr>
            </w:pPr>
            <w:r>
              <w:rPr>
                <w:i/>
                <w:iCs/>
                <w:noProof/>
                <w:lang w:val="en-US"/>
              </w:rPr>
              <w:t>šūfi ˁād ˁala wiǧdānhum ˁala wiǧdān ahl al-ˁar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E4E20" w:rsidP="00BC6818">
            <w:pPr>
              <w:rPr>
                <w:i/>
                <w:iCs/>
                <w:noProof/>
                <w:lang w:val="en-US"/>
              </w:rPr>
            </w:pPr>
            <w:r>
              <w:rPr>
                <w:i/>
                <w:iCs/>
                <w:noProof/>
                <w:lang w:val="en-US"/>
              </w:rPr>
              <w:t>aṣ-ṣubḥa ˁādēne, aṣ-ṣubḥa ˁād awwali b-al-ᵊgdura yǧīb čännu abb al-ˁarīs mkayyif w farḥān</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F8096D" w:rsidP="00BC6D0C">
            <w:pPr>
              <w:rPr>
                <w:iCs/>
                <w:noProof/>
                <w:lang w:val="en-US"/>
              </w:rPr>
            </w:pPr>
            <w:r>
              <w:rPr>
                <w:iCs/>
                <w:noProof/>
                <w:lang w:val="en-US"/>
              </w:rPr>
              <w:t>12:43</w:t>
            </w:r>
          </w:p>
        </w:tc>
        <w:tc>
          <w:tcPr>
            <w:tcW w:w="3969" w:type="dxa"/>
          </w:tcPr>
          <w:p w:rsidR="000D4998" w:rsidRDefault="00F8096D" w:rsidP="00BC6818">
            <w:pPr>
              <w:rPr>
                <w:i/>
                <w:iCs/>
                <w:noProof/>
                <w:lang w:val="en-US"/>
              </w:rPr>
            </w:pPr>
            <w:r>
              <w:rPr>
                <w:i/>
                <w:iCs/>
                <w:noProof/>
                <w:lang w:val="en-US"/>
              </w:rPr>
              <w:t>ˀalḥaz čünkü kullši ṣār tembelik ǧaˁad yiḏbaḥ ḏibīḥe mn-al-lēl</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F8096D" w:rsidP="00BC6818">
            <w:pPr>
              <w:rPr>
                <w:i/>
                <w:iCs/>
                <w:noProof/>
                <w:lang w:val="en-US"/>
              </w:rPr>
            </w:pPr>
            <w:r>
              <w:rPr>
                <w:i/>
                <w:iCs/>
                <w:noProof/>
                <w:lang w:val="en-US"/>
              </w:rPr>
              <w:t>yiḏbaḥ ˁād čam ḏibīḥe ta-ngūl, (ydis…) ˁizam čiṯīr uwādim ṯaləṯ ḏibāyiḥ, ˀarbaˁ ḏibāyiḥ</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BC6818">
            <w:pPr>
              <w:rPr>
                <w:i/>
                <w:iCs/>
                <w:noProof/>
                <w:lang w:val="en-US"/>
              </w:rPr>
            </w:pPr>
            <w:r>
              <w:rPr>
                <w:i/>
                <w:iCs/>
                <w:noProof/>
                <w:lang w:val="en-US"/>
              </w:rPr>
              <w:t>baˁaḏ̣hum ṯōr yiḏbaḥūn, ˀī ṯōr!</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6E6417" w:rsidP="00BC6D0C">
            <w:pPr>
              <w:rPr>
                <w:iCs/>
                <w:noProof/>
                <w:lang w:val="en-US"/>
              </w:rPr>
            </w:pPr>
            <w:r>
              <w:rPr>
                <w:iCs/>
                <w:noProof/>
                <w:lang w:val="en-US"/>
              </w:rPr>
              <w:t>12:59</w:t>
            </w:r>
          </w:p>
        </w:tc>
        <w:tc>
          <w:tcPr>
            <w:tcW w:w="3969" w:type="dxa"/>
          </w:tcPr>
          <w:p w:rsidR="000D4998" w:rsidRDefault="006E6417" w:rsidP="00BC6818">
            <w:pPr>
              <w:rPr>
                <w:i/>
                <w:iCs/>
                <w:noProof/>
                <w:lang w:val="en-US"/>
              </w:rPr>
            </w:pPr>
            <w:r>
              <w:rPr>
                <w:i/>
                <w:iCs/>
                <w:noProof/>
                <w:lang w:val="en-US"/>
              </w:rPr>
              <w:t>yiḏbaḥūnu mn-al-lēl mā ynāmūn b-al-lēl ahl al-ˁar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Pr="006E6417" w:rsidRDefault="006E6417" w:rsidP="00BC6818">
            <w:pPr>
              <w:rPr>
                <w:i/>
                <w:iCs/>
                <w:noProof/>
                <w:lang w:val="de-AT" w:bidi="ar-OM"/>
              </w:rPr>
            </w:pPr>
            <w:r>
              <w:rPr>
                <w:i/>
                <w:iCs/>
                <w:noProof/>
                <w:lang w:val="de-AT" w:bidi="ar-OM"/>
              </w:rPr>
              <w:t>ˀamān ta-ngūl b-al-ḥinne yrūḥūn ydarrbūn taksi ta-yḥanni ˁala ahl al-ˁar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6E6417">
            <w:pPr>
              <w:rPr>
                <w:i/>
                <w:iCs/>
                <w:noProof/>
                <w:lang w:val="en-US"/>
              </w:rPr>
            </w:pPr>
            <w:r>
              <w:rPr>
                <w:i/>
                <w:iCs/>
                <w:noProof/>
                <w:lang w:val="en-US"/>
              </w:rPr>
              <w:t>taksi ta-yrūḥ yḥanni l-ˁarūs yḥuṭṭ ḥinne ˀahl al-ˁarūs ˁād zād lāmmīn ǧīrānhu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6E6417">
            <w:pPr>
              <w:rPr>
                <w:i/>
                <w:iCs/>
                <w:noProof/>
                <w:lang w:val="en-US"/>
              </w:rPr>
            </w:pPr>
            <w:r>
              <w:rPr>
                <w:i/>
                <w:iCs/>
                <w:noProof/>
                <w:lang w:val="en-US"/>
              </w:rPr>
              <w:t xml:space="preserve">w zād ˁala ḥālhum ǧaˁad ysawwūn ḥinne yiǧi ˁa-t-taksi wāḥad ahl al-… al-ˁarīs taksi wāḥad yiǧi yiǧi yḥanni al-ˁarūs </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BC6818">
            <w:pPr>
              <w:rPr>
                <w:i/>
                <w:iCs/>
                <w:noProof/>
                <w:lang w:val="en-US"/>
              </w:rPr>
            </w:pPr>
            <w:r>
              <w:rPr>
                <w:i/>
                <w:iCs/>
                <w:noProof/>
                <w:lang w:val="en-US"/>
              </w:rPr>
              <w:t>yinṭīhe kemāli yḥuṭṭ b-īdhe yḥannīhe w yrudd.</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E4646A">
            <w:pPr>
              <w:rPr>
                <w:i/>
                <w:iCs/>
                <w:noProof/>
                <w:lang w:val="en-US"/>
              </w:rPr>
            </w:pPr>
            <w:r>
              <w:rPr>
                <w:i/>
                <w:iCs/>
                <w:noProof/>
                <w:lang w:val="en-US"/>
              </w:rPr>
              <w:t>w haḏōle ˁād ahl al-ˁarīs miltabšīn umm al-ˁarīs</w:t>
            </w:r>
            <w:r w:rsidR="00E4646A">
              <w:rPr>
                <w:rStyle w:val="Funotenzeichen"/>
                <w:i/>
                <w:iCs/>
                <w:noProof/>
                <w:lang w:val="en-US"/>
              </w:rPr>
              <w:footnoteReference w:id="102"/>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 xml:space="preserve">ahl axūtu eger axawātu yǧībūn ˁād da-yiḏbaḥūn w ygaṭṭˁūn w yḥaḏ̣ḏ̣rūn ᵊmn-al-lēl </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yḥaḏ̣ḏ̣rūn tā ṣ-ṣubuḥ min yḥissūn ta-ywuzzūn ta-ygūmūn ta-yilḥiǧūn al-ᵊhnīye, aṣ-ṣubḥa.</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ˀā mn-al-lēl yigḏ̣ūn ᵊb-nōba, ᵊhnīt al-laḥam daˁūt al-laḥa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5D671D" w:rsidP="00BC6D0C">
            <w:pPr>
              <w:rPr>
                <w:iCs/>
                <w:noProof/>
                <w:lang w:val="en-US"/>
              </w:rPr>
            </w:pPr>
            <w:r>
              <w:rPr>
                <w:iCs/>
                <w:noProof/>
                <w:lang w:val="en-US"/>
              </w:rPr>
              <w:t>13:49</w:t>
            </w:r>
          </w:p>
        </w:tc>
        <w:tc>
          <w:tcPr>
            <w:tcW w:w="3969" w:type="dxa"/>
          </w:tcPr>
          <w:p w:rsidR="000D4998" w:rsidRDefault="005D671D" w:rsidP="00BC6818">
            <w:pPr>
              <w:rPr>
                <w:i/>
                <w:iCs/>
                <w:noProof/>
                <w:lang w:val="en-US"/>
              </w:rPr>
            </w:pPr>
            <w:r>
              <w:rPr>
                <w:i/>
                <w:iCs/>
                <w:noProof/>
                <w:lang w:val="en-US"/>
              </w:rPr>
              <w:t>w b-al-lēl čādinhum zādēne guṭma zādēne hnīthum [baṭənhum] qāli ˁalēhu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D671D" w:rsidP="00BC6818">
            <w:pPr>
              <w:rPr>
                <w:i/>
                <w:iCs/>
                <w:noProof/>
                <w:lang w:val="en-US"/>
              </w:rPr>
            </w:pPr>
            <w:r>
              <w:rPr>
                <w:i/>
                <w:iCs/>
                <w:noProof/>
                <w:lang w:val="en-US"/>
              </w:rPr>
              <w:t>ysāwūn yḥammṣūn aǧ-ǧigär ˁal ḥālhum</w:t>
            </w:r>
            <w:r w:rsidR="001D75FB">
              <w:rPr>
                <w:i/>
                <w:iCs/>
                <w:noProof/>
                <w:lang w:val="en-US"/>
              </w:rPr>
              <w:t xml:space="preserve"> al yitˁabūn</w:t>
            </w:r>
          </w:p>
        </w:tc>
        <w:tc>
          <w:tcPr>
            <w:tcW w:w="4252" w:type="dxa"/>
          </w:tcPr>
          <w:p w:rsidR="000D4998" w:rsidRPr="00FE494D" w:rsidRDefault="000D4998" w:rsidP="00BC6D0C">
            <w:pPr>
              <w:rPr>
                <w:lang w:val="en-US"/>
              </w:rPr>
            </w:pPr>
          </w:p>
        </w:tc>
      </w:tr>
      <w:tr w:rsidR="006E6417" w:rsidRPr="00FE494D" w:rsidTr="00BC6D0C">
        <w:tc>
          <w:tcPr>
            <w:tcW w:w="850" w:type="dxa"/>
          </w:tcPr>
          <w:p w:rsidR="006E6417" w:rsidRDefault="001D75FB" w:rsidP="00BC6D0C">
            <w:pPr>
              <w:rPr>
                <w:iCs/>
                <w:noProof/>
                <w:lang w:val="en-US"/>
              </w:rPr>
            </w:pPr>
            <w:r>
              <w:rPr>
                <w:iCs/>
                <w:noProof/>
                <w:lang w:val="en-US"/>
              </w:rPr>
              <w:t>13:55</w:t>
            </w:r>
          </w:p>
        </w:tc>
        <w:tc>
          <w:tcPr>
            <w:tcW w:w="3969" w:type="dxa"/>
          </w:tcPr>
          <w:p w:rsidR="006E6417" w:rsidRDefault="001D75FB" w:rsidP="00BC6818">
            <w:pPr>
              <w:rPr>
                <w:i/>
                <w:iCs/>
                <w:noProof/>
                <w:lang w:val="en-US"/>
              </w:rPr>
            </w:pPr>
            <w:r>
              <w:rPr>
                <w:i/>
                <w:iCs/>
                <w:noProof/>
                <w:lang w:val="en-US"/>
              </w:rPr>
              <w:t>yḏ̣allūn [mā] ysahhrūn l-aṣ-ṣubuḥ il ṭalˁit aš-šamis mā ynāmūn ḏāk an-nahār.</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1D75FB" w:rsidP="00BC6D0C">
            <w:pPr>
              <w:rPr>
                <w:iCs/>
                <w:noProof/>
                <w:lang w:val="en-US"/>
              </w:rPr>
            </w:pPr>
            <w:r>
              <w:rPr>
                <w:iCs/>
                <w:noProof/>
                <w:lang w:val="en-US"/>
              </w:rPr>
              <w:t>14:00</w:t>
            </w:r>
          </w:p>
        </w:tc>
        <w:tc>
          <w:tcPr>
            <w:tcW w:w="3969" w:type="dxa"/>
          </w:tcPr>
          <w:p w:rsidR="006E6417" w:rsidRDefault="001D75FB" w:rsidP="001D75FB">
            <w:pPr>
              <w:rPr>
                <w:i/>
                <w:iCs/>
                <w:noProof/>
                <w:lang w:val="en-US"/>
              </w:rPr>
            </w:pPr>
            <w:r>
              <w:rPr>
                <w:i/>
                <w:iCs/>
                <w:noProof/>
                <w:lang w:val="en-US"/>
              </w:rPr>
              <w:t>ygūmūn ˁād yugˁudūn yḥissūn m-aṣ-ṣubuḥ ši-di-ysāwūn? ta-ngūl ˀīdi-ysāwūn ˁēš burqul w ṭubīx</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1D75FB" w:rsidP="001D75FB">
            <w:pPr>
              <w:rPr>
                <w:i/>
                <w:iCs/>
                <w:noProof/>
                <w:lang w:val="en-US"/>
              </w:rPr>
            </w:pPr>
            <w:r>
              <w:rPr>
                <w:i/>
                <w:iCs/>
                <w:noProof/>
                <w:lang w:val="en-US"/>
              </w:rPr>
              <w:t xml:space="preserve">ta-ngūl ṭubīx yada fāṣūlīye hal ysāwūnhe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1D75FB" w:rsidP="001D75FB">
            <w:pPr>
              <w:rPr>
                <w:i/>
                <w:iCs/>
                <w:noProof/>
                <w:lang w:val="en-US"/>
              </w:rPr>
            </w:pPr>
            <w:r>
              <w:rPr>
                <w:i/>
                <w:iCs/>
                <w:noProof/>
                <w:lang w:val="en-US"/>
              </w:rPr>
              <w:t>w ǧābaw ta-ngūl al-ᵊgdūra w rakkabaw al-ᵊgdūra ḥaṭṭaw al-laḥam, ǧidir laḥam.</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572B02" w:rsidP="00BC6818">
            <w:pPr>
              <w:rPr>
                <w:i/>
                <w:iCs/>
                <w:noProof/>
                <w:lang w:val="en-US"/>
              </w:rPr>
            </w:pPr>
            <w:r>
              <w:rPr>
                <w:i/>
                <w:iCs/>
                <w:noProof/>
                <w:lang w:val="en-US"/>
              </w:rPr>
              <w:t xml:space="preserve">w ǧābaw ḥaṭṭaw ǧidir ˁēš burqul yada rizz, ḥaṭṭaw ǧidir fāṣūlīt-in xaḏ̣ra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572B02" w:rsidRDefault="00572B02" w:rsidP="00572B02">
            <w:pPr>
              <w:rPr>
                <w:i/>
                <w:iCs/>
                <w:noProof/>
                <w:lang w:val="en-US"/>
              </w:rPr>
            </w:pPr>
            <w:r>
              <w:rPr>
                <w:i/>
                <w:iCs/>
                <w:noProof/>
                <w:lang w:val="en-US"/>
              </w:rPr>
              <w:t>ta-ngūl yrīd ysāwūn ǧābaw mn-al-midīne ˁād mištarīn gabuḷ huṃṃa.</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572B02" w:rsidP="00BC6818">
            <w:pPr>
              <w:rPr>
                <w:i/>
                <w:iCs/>
                <w:noProof/>
                <w:lang w:val="en-US"/>
              </w:rPr>
            </w:pPr>
            <w:r>
              <w:rPr>
                <w:i/>
                <w:iCs/>
                <w:noProof/>
                <w:lang w:val="en-US"/>
              </w:rPr>
              <w:t>mištarīn ṯalaṯ arbaˁ ˁalāyiǧ fāṣūlt-in xaḏ̣ra, w gˁadan ˁād al-ḥarīm ta-ngūl eger ˁammāl al-ˁarīs eger ᵊǧrībāt xawātu</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572B02" w:rsidP="00BC6D0C">
            <w:pPr>
              <w:rPr>
                <w:iCs/>
                <w:noProof/>
                <w:lang w:val="en-US"/>
              </w:rPr>
            </w:pPr>
            <w:r>
              <w:rPr>
                <w:iCs/>
                <w:noProof/>
                <w:lang w:val="en-US"/>
              </w:rPr>
              <w:t>14:37</w:t>
            </w:r>
          </w:p>
        </w:tc>
        <w:tc>
          <w:tcPr>
            <w:tcW w:w="3969" w:type="dxa"/>
          </w:tcPr>
          <w:p w:rsidR="006E6417" w:rsidRDefault="00572B02" w:rsidP="00BC6818">
            <w:pPr>
              <w:rPr>
                <w:i/>
                <w:iCs/>
                <w:noProof/>
                <w:lang w:val="en-US"/>
              </w:rPr>
            </w:pPr>
            <w:r>
              <w:rPr>
                <w:i/>
                <w:iCs/>
                <w:noProof/>
                <w:lang w:val="en-US"/>
              </w:rPr>
              <w:t>gāman yugurḏ̣un al-fāṣūlīt al-xaḏ̣ra yugruḏ̣ nās tugruḏ̣ ˁal aṯ-ṯūm w nās ᵊtgaššir al-ᵊfrənǧi</w:t>
            </w:r>
            <w:r w:rsidRPr="00572B02">
              <w:rPr>
                <w:i/>
                <w:iCs/>
                <w:noProof/>
                <w:vertAlign w:val="superscript"/>
                <w:lang w:val="en-US"/>
              </w:rPr>
              <w:t>y</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01796F" w:rsidP="00BC6818">
            <w:pPr>
              <w:rPr>
                <w:i/>
                <w:iCs/>
                <w:noProof/>
                <w:lang w:val="en-US"/>
              </w:rPr>
            </w:pPr>
            <w:r>
              <w:rPr>
                <w:i/>
                <w:iCs/>
                <w:noProof/>
                <w:lang w:val="en-US"/>
              </w:rPr>
              <w:t xml:space="preserve">w-hā az-zlime yiftil ˁalēhin w-al-ḥabāyib zādēne yiftilin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01796F" w:rsidP="00BC6D0C">
            <w:pPr>
              <w:rPr>
                <w:iCs/>
                <w:noProof/>
                <w:lang w:val="en-US"/>
              </w:rPr>
            </w:pPr>
            <w:r>
              <w:rPr>
                <w:iCs/>
                <w:noProof/>
                <w:lang w:val="en-US"/>
              </w:rPr>
              <w:t>14:48</w:t>
            </w:r>
          </w:p>
        </w:tc>
        <w:tc>
          <w:tcPr>
            <w:tcW w:w="3969" w:type="dxa"/>
          </w:tcPr>
          <w:p w:rsidR="006E6417" w:rsidRDefault="0001796F" w:rsidP="00BC6818">
            <w:pPr>
              <w:rPr>
                <w:i/>
                <w:iCs/>
                <w:noProof/>
                <w:lang w:val="en-US"/>
              </w:rPr>
            </w:pPr>
            <w:r>
              <w:rPr>
                <w:i/>
                <w:iCs/>
                <w:noProof/>
                <w:lang w:val="en-US"/>
              </w:rPr>
              <w:t>w yḥammiṣ aš-šˁēriyye l-al-burqul yḥammiṣ aš-šˁēriyye w yrudd al.. al.. yfawwir al-mayye b-qēr ǧidir</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01796F" w:rsidP="00BC6818">
            <w:pPr>
              <w:rPr>
                <w:i/>
                <w:iCs/>
                <w:noProof/>
                <w:lang w:val="en-US"/>
              </w:rPr>
            </w:pPr>
            <w:r>
              <w:rPr>
                <w:i/>
                <w:iCs/>
                <w:noProof/>
                <w:lang w:val="en-US"/>
              </w:rPr>
              <w:t>w yrudd al-mayye ˁalēhe w yrudd al-burqul w yinṭi b-ᵊhdāy b-ᵊhdāy nār hāḏa l-ˁēš ǧaˁad yiswi ǧaˁad.</w:t>
            </w:r>
          </w:p>
        </w:tc>
        <w:tc>
          <w:tcPr>
            <w:tcW w:w="4252" w:type="dxa"/>
          </w:tcPr>
          <w:p w:rsidR="006E6417" w:rsidRPr="00FE494D" w:rsidRDefault="006E6417" w:rsidP="00BC6D0C">
            <w:pPr>
              <w:rPr>
                <w:lang w:val="en-US"/>
              </w:rPr>
            </w:pPr>
          </w:p>
        </w:tc>
      </w:tr>
      <w:tr w:rsidR="0001796F" w:rsidRPr="00FE494D" w:rsidTr="00BC6D0C">
        <w:tc>
          <w:tcPr>
            <w:tcW w:w="850" w:type="dxa"/>
          </w:tcPr>
          <w:p w:rsidR="0001796F" w:rsidRDefault="0001796F" w:rsidP="00BC6D0C">
            <w:pPr>
              <w:rPr>
                <w:iCs/>
                <w:noProof/>
                <w:lang w:val="en-US"/>
              </w:rPr>
            </w:pPr>
            <w:r>
              <w:rPr>
                <w:iCs/>
                <w:noProof/>
                <w:lang w:val="en-US"/>
              </w:rPr>
              <w:t>15:01</w:t>
            </w:r>
          </w:p>
        </w:tc>
        <w:tc>
          <w:tcPr>
            <w:tcW w:w="3969" w:type="dxa"/>
          </w:tcPr>
          <w:p w:rsidR="0001796F" w:rsidRDefault="0001796F" w:rsidP="00BC6818">
            <w:pPr>
              <w:rPr>
                <w:i/>
                <w:iCs/>
                <w:noProof/>
                <w:lang w:val="en-US"/>
              </w:rPr>
            </w:pPr>
            <w:r>
              <w:rPr>
                <w:i/>
                <w:iCs/>
                <w:noProof/>
                <w:lang w:val="en-US"/>
              </w:rPr>
              <w:t>w-al-laḥam zād ᵊb-qēr ǧidir zād ǧaˁad yiṭbax w-al-fāṣūlye zādēn yǧīb ˁayne zād yḥuṭṭ-ulhe laḥam min ˁadā.</w:t>
            </w:r>
          </w:p>
        </w:tc>
        <w:tc>
          <w:tcPr>
            <w:tcW w:w="4252" w:type="dxa"/>
          </w:tcPr>
          <w:p w:rsidR="0001796F" w:rsidRPr="00FE494D" w:rsidRDefault="0001796F" w:rsidP="00BC6D0C">
            <w:pPr>
              <w:rPr>
                <w:lang w:val="en-US"/>
              </w:rPr>
            </w:pPr>
          </w:p>
        </w:tc>
      </w:tr>
      <w:tr w:rsidR="0001796F" w:rsidRPr="00FE494D" w:rsidTr="00BC6D0C">
        <w:tc>
          <w:tcPr>
            <w:tcW w:w="850" w:type="dxa"/>
          </w:tcPr>
          <w:p w:rsidR="0001796F" w:rsidRDefault="0001796F" w:rsidP="00BC6D0C">
            <w:pPr>
              <w:rPr>
                <w:iCs/>
                <w:noProof/>
                <w:lang w:val="en-US"/>
              </w:rPr>
            </w:pPr>
            <w:r>
              <w:rPr>
                <w:iCs/>
                <w:noProof/>
                <w:lang w:val="en-US"/>
              </w:rPr>
              <w:t>15:11</w:t>
            </w:r>
          </w:p>
        </w:tc>
        <w:tc>
          <w:tcPr>
            <w:tcW w:w="3969" w:type="dxa"/>
          </w:tcPr>
          <w:p w:rsidR="0001796F" w:rsidRDefault="0001796F" w:rsidP="00CC45DA">
            <w:pPr>
              <w:rPr>
                <w:i/>
                <w:iCs/>
                <w:noProof/>
                <w:lang w:val="en-US"/>
              </w:rPr>
            </w:pPr>
            <w:r>
              <w:rPr>
                <w:i/>
                <w:iCs/>
                <w:noProof/>
                <w:lang w:val="en-US"/>
              </w:rPr>
              <w:t>w yǧīb yḥuṭṭ al-fāṣūlye</w:t>
            </w:r>
            <w:r w:rsidR="00CC45DA">
              <w:rPr>
                <w:i/>
                <w:iCs/>
                <w:noProof/>
                <w:lang w:val="en-US"/>
              </w:rPr>
              <w:t xml:space="preserve"> w yrudd</w:t>
            </w:r>
            <w:r>
              <w:rPr>
                <w:i/>
                <w:iCs/>
                <w:noProof/>
                <w:lang w:val="en-US"/>
              </w:rPr>
              <w:t xml:space="preserve"> </w:t>
            </w:r>
            <w:r w:rsidR="00CC45DA">
              <w:rPr>
                <w:i/>
                <w:iCs/>
                <w:noProof/>
                <w:lang w:val="en-US"/>
              </w:rPr>
              <w:t xml:space="preserve">ˁalḗ </w:t>
            </w:r>
            <w:r>
              <w:rPr>
                <w:i/>
                <w:iCs/>
                <w:noProof/>
                <w:lang w:val="en-US"/>
              </w:rPr>
              <w:t>yrudd al</w:t>
            </w:r>
            <w:r w:rsidR="00CC45DA">
              <w:rPr>
                <w:i/>
                <w:iCs/>
                <w:noProof/>
                <w:lang w:val="en-US"/>
              </w:rPr>
              <w:t xml:space="preserve">-ᵊfrənǧi </w:t>
            </w:r>
          </w:p>
        </w:tc>
        <w:tc>
          <w:tcPr>
            <w:tcW w:w="4252" w:type="dxa"/>
          </w:tcPr>
          <w:p w:rsidR="0001796F" w:rsidRPr="00FE494D" w:rsidRDefault="0001796F" w:rsidP="00BC6D0C">
            <w:pPr>
              <w:rPr>
                <w:lang w:val="en-US"/>
              </w:rPr>
            </w:pPr>
          </w:p>
        </w:tc>
      </w:tr>
      <w:tr w:rsidR="00CC45DA" w:rsidRPr="00FE494D" w:rsidTr="00BC6D0C">
        <w:tc>
          <w:tcPr>
            <w:tcW w:w="850" w:type="dxa"/>
          </w:tcPr>
          <w:p w:rsidR="00CC45DA" w:rsidRDefault="00CC45DA" w:rsidP="00BC6D0C">
            <w:pPr>
              <w:rPr>
                <w:iCs/>
                <w:noProof/>
                <w:lang w:val="en-US"/>
              </w:rPr>
            </w:pPr>
          </w:p>
        </w:tc>
        <w:tc>
          <w:tcPr>
            <w:tcW w:w="3969" w:type="dxa"/>
          </w:tcPr>
          <w:p w:rsidR="00CC45DA" w:rsidRPr="00CC45DA" w:rsidRDefault="00CC45DA" w:rsidP="00BC6818">
            <w:pPr>
              <w:rPr>
                <w:i/>
                <w:iCs/>
                <w:noProof/>
                <w:lang w:val="de-AT" w:bidi="ar-OM"/>
              </w:rPr>
            </w:pPr>
            <w:r>
              <w:rPr>
                <w:i/>
                <w:iCs/>
                <w:noProof/>
                <w:lang w:val="en-US"/>
              </w:rPr>
              <w:t>w yrudd ˁalḗ d-dibis w</w:t>
            </w:r>
            <w:r>
              <w:rPr>
                <w:i/>
                <w:iCs/>
                <w:noProof/>
                <w:lang w:val="en-US"/>
              </w:rPr>
              <w:t xml:space="preserve"> yrudd ˁalḗ l-mayye w ṯūmha w miliḥhe w šaqlithe </w:t>
            </w:r>
            <w:r>
              <w:rPr>
                <w:i/>
                <w:iCs/>
                <w:noProof/>
                <w:lang w:val="de-AT" w:bidi="ar-OM"/>
              </w:rPr>
              <w:t>ᵊb-nōba takmīlan</w:t>
            </w:r>
          </w:p>
        </w:tc>
        <w:tc>
          <w:tcPr>
            <w:tcW w:w="4252" w:type="dxa"/>
          </w:tcPr>
          <w:p w:rsidR="00CC45DA" w:rsidRPr="00FE494D" w:rsidRDefault="00CC45DA" w:rsidP="00BC6D0C">
            <w:pPr>
              <w:rPr>
                <w:lang w:val="en-US"/>
              </w:rPr>
            </w:pPr>
          </w:p>
        </w:tc>
      </w:tr>
      <w:tr w:rsidR="00CC45DA" w:rsidRPr="00FE494D" w:rsidTr="00BC6D0C">
        <w:tc>
          <w:tcPr>
            <w:tcW w:w="850" w:type="dxa"/>
          </w:tcPr>
          <w:p w:rsidR="00CC45DA" w:rsidRDefault="00CC45DA" w:rsidP="00BC6D0C">
            <w:pPr>
              <w:rPr>
                <w:iCs/>
                <w:noProof/>
                <w:lang w:val="en-US"/>
              </w:rPr>
            </w:pPr>
          </w:p>
        </w:tc>
        <w:tc>
          <w:tcPr>
            <w:tcW w:w="3969" w:type="dxa"/>
          </w:tcPr>
          <w:p w:rsidR="00CC45DA" w:rsidRDefault="00CC45DA" w:rsidP="00BC6818">
            <w:pPr>
              <w:rPr>
                <w:i/>
                <w:iCs/>
                <w:noProof/>
                <w:lang w:val="en-US"/>
              </w:rPr>
            </w:pPr>
            <w:r>
              <w:rPr>
                <w:i/>
                <w:iCs/>
                <w:noProof/>
                <w:lang w:val="en-US"/>
              </w:rPr>
              <w:t xml:space="preserve">w ṣōṭhe w zād </w:t>
            </w:r>
            <w:r>
              <w:rPr>
                <w:i/>
                <w:iCs/>
                <w:noProof/>
                <w:lang w:val="en-US"/>
              </w:rPr>
              <w:t>b-ᵊhdāy b-ᵊhdāy</w:t>
            </w:r>
            <w:r>
              <w:rPr>
                <w:i/>
                <w:iCs/>
                <w:noProof/>
                <w:lang w:val="en-US"/>
              </w:rPr>
              <w:t xml:space="preserve"> yinṭīha nār.</w:t>
            </w:r>
            <w:bookmarkStart w:id="2" w:name="_GoBack"/>
            <w:bookmarkEnd w:id="2"/>
          </w:p>
        </w:tc>
        <w:tc>
          <w:tcPr>
            <w:tcW w:w="4252" w:type="dxa"/>
          </w:tcPr>
          <w:p w:rsidR="00CC45DA" w:rsidRPr="00FE494D" w:rsidRDefault="00CC45DA" w:rsidP="00BC6D0C">
            <w:pPr>
              <w:rPr>
                <w:lang w:val="en-US"/>
              </w:rPr>
            </w:pPr>
          </w:p>
        </w:tc>
      </w:tr>
    </w:tbl>
    <w:p w:rsidR="00C348C8" w:rsidRDefault="00C348C8" w:rsidP="00347E32"/>
    <w:p w:rsidR="00C348C8" w:rsidRDefault="00C348C8" w:rsidP="00347E32"/>
    <w:p w:rsidR="00D1799E" w:rsidRDefault="00D1799E" w:rsidP="00347E32"/>
    <w:p w:rsidR="00C348C8" w:rsidRPr="00347E32" w:rsidRDefault="00C348C8" w:rsidP="00347E32"/>
    <w:sectPr w:rsidR="00C348C8" w:rsidRPr="00347E32" w:rsidSect="00620C8D">
      <w:headerReference w:type="even" r:id="rId18"/>
      <w:headerReference w:type="default" r:id="rId1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75FB" w:rsidRDefault="001D75FB">
      <w:r>
        <w:separator/>
      </w:r>
    </w:p>
  </w:endnote>
  <w:endnote w:type="continuationSeparator" w:id="0">
    <w:p w:rsidR="001D75FB" w:rsidRDefault="001D7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haris SIL">
    <w:altName w:val="Calibri"/>
    <w:panose1 w:val="02000500060000020004"/>
    <w:charset w:val="00"/>
    <w:family w:val="auto"/>
    <w:pitch w:val="variable"/>
    <w:sig w:usb0="A000027F" w:usb1="12000013" w:usb2="00000000" w:usb3="00000000" w:csb0="00000197"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75FB" w:rsidRDefault="001D75FB">
      <w:r>
        <w:separator/>
      </w:r>
    </w:p>
  </w:footnote>
  <w:footnote w:type="continuationSeparator" w:id="0">
    <w:p w:rsidR="001D75FB" w:rsidRDefault="001D75FB">
      <w:r>
        <w:continuationSeparator/>
      </w:r>
    </w:p>
  </w:footnote>
  <w:footnote w:id="1">
    <w:p w:rsidR="001D75FB" w:rsidRPr="00444522" w:rsidRDefault="001D75FB">
      <w:pPr>
        <w:pStyle w:val="Funotentext"/>
      </w:pPr>
      <w:r>
        <w:rPr>
          <w:rStyle w:val="Funotenzeichen"/>
        </w:rPr>
        <w:footnoteRef/>
      </w:r>
      <w:r>
        <w:t xml:space="preserve"> Literally: “he is a new dead”.</w:t>
      </w:r>
    </w:p>
  </w:footnote>
  <w:footnote w:id="2">
    <w:p w:rsidR="001D75FB" w:rsidRPr="004743B7" w:rsidRDefault="001D75FB" w:rsidP="004743B7">
      <w:pPr>
        <w:pStyle w:val="Funotentext"/>
      </w:pPr>
      <w:r>
        <w:rPr>
          <w:rStyle w:val="Funotenzeichen"/>
        </w:rPr>
        <w:footnoteRef/>
      </w:r>
      <w:r>
        <w:t xml:space="preserve"> Syrian dialect; in the local dialect </w:t>
      </w:r>
      <w:r w:rsidRPr="004743B7">
        <w:rPr>
          <w:i/>
          <w:iCs/>
          <w:lang w:val="en-US"/>
        </w:rPr>
        <w:t>fāriq</w:t>
      </w:r>
      <w:r>
        <w:rPr>
          <w:iCs/>
          <w:lang w:val="en-US"/>
        </w:rPr>
        <w:t xml:space="preserve"> ‘empty’ is used.</w:t>
      </w:r>
    </w:p>
  </w:footnote>
  <w:footnote w:id="3">
    <w:p w:rsidR="001D75FB" w:rsidRPr="00FB2350" w:rsidRDefault="001D75FB">
      <w:pPr>
        <w:pStyle w:val="Funotentext"/>
      </w:pPr>
      <w:r>
        <w:rPr>
          <w:rStyle w:val="Funotenzeichen"/>
        </w:rPr>
        <w:footnoteRef/>
      </w:r>
      <w:r>
        <w:t xml:space="preserve"> </w:t>
      </w:r>
      <w:proofErr w:type="gramStart"/>
      <w:r>
        <w:t xml:space="preserve">Calque of </w:t>
      </w:r>
      <w:r>
        <w:rPr>
          <w:i/>
        </w:rPr>
        <w:t>burası</w:t>
      </w:r>
      <w:r>
        <w:t>?</w:t>
      </w:r>
      <w:proofErr w:type="gramEnd"/>
    </w:p>
  </w:footnote>
  <w:footnote w:id="4">
    <w:p w:rsidR="001D75FB" w:rsidRPr="00AC674C" w:rsidRDefault="001D75FB">
      <w:pPr>
        <w:pStyle w:val="Funotentext"/>
      </w:pPr>
      <w:r>
        <w:rPr>
          <w:rStyle w:val="Funotenzeichen"/>
        </w:rPr>
        <w:footnoteRef/>
      </w:r>
      <w:r>
        <w:t xml:space="preserve"> </w:t>
      </w:r>
      <w:proofErr w:type="gramStart"/>
      <w:r>
        <w:t xml:space="preserve">Literally “they pull water” calque from Turkish </w:t>
      </w:r>
      <w:r w:rsidRPr="000E17D9">
        <w:rPr>
          <w:i/>
        </w:rPr>
        <w:t>su çekmek</w:t>
      </w:r>
      <w:r>
        <w:t>.</w:t>
      </w:r>
      <w:proofErr w:type="gramEnd"/>
    </w:p>
  </w:footnote>
  <w:footnote w:id="5">
    <w:p w:rsidR="001D75FB" w:rsidRPr="00AC674C" w:rsidRDefault="001D75FB">
      <w:pPr>
        <w:pStyle w:val="Funotentext"/>
      </w:pPr>
      <w:r>
        <w:rPr>
          <w:rStyle w:val="Funotenzeichen"/>
        </w:rPr>
        <w:footnoteRef/>
      </w:r>
      <w:r>
        <w:t xml:space="preserve"> Sicher nicht magṭūʕa-</w:t>
      </w:r>
    </w:p>
  </w:footnote>
  <w:footnote w:id="6">
    <w:p w:rsidR="001D75FB" w:rsidRPr="009D09EE" w:rsidRDefault="001D75FB">
      <w:pPr>
        <w:pStyle w:val="Funotentext"/>
      </w:pPr>
      <w:r>
        <w:rPr>
          <w:rStyle w:val="Funotenzeichen"/>
        </w:rPr>
        <w:footnoteRef/>
      </w:r>
      <w:r>
        <w:t xml:space="preserve"> </w:t>
      </w:r>
      <w:proofErr w:type="gramStart"/>
      <w:r>
        <w:t>Literally “when they are thirsty”.</w:t>
      </w:r>
      <w:proofErr w:type="gramEnd"/>
    </w:p>
  </w:footnote>
  <w:footnote w:id="7">
    <w:p w:rsidR="001D75FB" w:rsidRPr="00717C84" w:rsidRDefault="001D75FB">
      <w:pPr>
        <w:pStyle w:val="Funotentext"/>
      </w:pPr>
      <w:r>
        <w:rPr>
          <w:rStyle w:val="Funotenzeichen"/>
        </w:rPr>
        <w:footnoteRef/>
      </w:r>
      <w:r>
        <w:t xml:space="preserve"> That means</w:t>
      </w:r>
      <w:proofErr w:type="gramStart"/>
      <w:r>
        <w:t>,</w:t>
      </w:r>
      <w:proofErr w:type="gramEnd"/>
      <w:r>
        <w:t xml:space="preserve"> </w:t>
      </w:r>
      <w:r>
        <w:rPr>
          <w:i/>
          <w:lang w:val="en-US"/>
        </w:rPr>
        <w:t>čēl</w:t>
      </w:r>
      <w:r>
        <w:t xml:space="preserve"> is both a square and measure and a measure of capacity.</w:t>
      </w:r>
    </w:p>
  </w:footnote>
  <w:footnote w:id="8">
    <w:p w:rsidR="001D75FB" w:rsidRPr="00CB1299" w:rsidRDefault="001D75FB">
      <w:pPr>
        <w:pStyle w:val="Funotentext"/>
      </w:pPr>
      <w:r>
        <w:rPr>
          <w:rStyle w:val="Funotenzeichen"/>
        </w:rPr>
        <w:footnoteRef/>
      </w:r>
      <w:r>
        <w:t xml:space="preserve"> Literally: “have come to you”.</w:t>
      </w:r>
    </w:p>
  </w:footnote>
  <w:footnote w:id="9">
    <w:p w:rsidR="001D75FB" w:rsidRPr="00954C9D" w:rsidRDefault="001D75FB">
      <w:pPr>
        <w:pStyle w:val="Funotentext"/>
      </w:pPr>
      <w:r>
        <w:rPr>
          <w:rStyle w:val="Funotenzeichen"/>
        </w:rPr>
        <w:footnoteRef/>
      </w:r>
      <w:r>
        <w:t xml:space="preserve"> [baxdanūs]</w:t>
      </w:r>
    </w:p>
  </w:footnote>
  <w:footnote w:id="10">
    <w:p w:rsidR="001D75FB" w:rsidRPr="00757B95" w:rsidRDefault="001D75FB" w:rsidP="00757B95">
      <w:pPr>
        <w:pStyle w:val="Funotentext"/>
      </w:pPr>
      <w:r>
        <w:rPr>
          <w:rStyle w:val="Funotenzeichen"/>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rsidR="001D75FB" w:rsidRPr="00F329D9" w:rsidRDefault="001D75FB">
      <w:pPr>
        <w:pStyle w:val="Funotentext"/>
      </w:pPr>
      <w:r>
        <w:rPr>
          <w:rStyle w:val="Funotenzeichen"/>
        </w:rPr>
        <w:footnoteRef/>
      </w:r>
      <w:r>
        <w:t xml:space="preserve"> Tall Abyaḏ̣ is the Arabic name the border town to Syria which is called Akçakale in Turkish.</w:t>
      </w:r>
    </w:p>
  </w:footnote>
  <w:footnote w:id="12">
    <w:p w:rsidR="001D75FB" w:rsidRDefault="001D75FB" w:rsidP="000733DC">
      <w:pPr>
        <w:pStyle w:val="Funotentext"/>
        <w:jc w:val="both"/>
      </w:pPr>
      <w:r>
        <w:footnoteRef/>
      </w:r>
      <w:r>
        <w:tab/>
      </w:r>
      <w:proofErr w:type="gramStart"/>
      <w:r>
        <w:t xml:space="preserve">Turkish postposition </w:t>
      </w:r>
      <w:r>
        <w:rPr>
          <w:i/>
        </w:rPr>
        <w:t xml:space="preserve">gibi </w:t>
      </w:r>
      <w:r>
        <w:t>‘like’.</w:t>
      </w:r>
      <w:proofErr w:type="gramEnd"/>
    </w:p>
  </w:footnote>
  <w:footnote w:id="13">
    <w:p w:rsidR="001D75FB" w:rsidRDefault="001D75FB" w:rsidP="000733DC">
      <w:pPr>
        <w:pStyle w:val="Funotentext"/>
        <w:jc w:val="both"/>
      </w:pPr>
      <w:r>
        <w:footnoteRef/>
      </w:r>
      <w:r>
        <w:tab/>
      </w:r>
      <w:proofErr w:type="gramStart"/>
      <w:r>
        <w:t xml:space="preserve">Turkish </w:t>
      </w:r>
      <w:r>
        <w:rPr>
          <w:i/>
        </w:rPr>
        <w:t xml:space="preserve">aslında </w:t>
      </w:r>
      <w:r>
        <w:t>‘actually’.</w:t>
      </w:r>
      <w:proofErr w:type="gramEnd"/>
    </w:p>
  </w:footnote>
  <w:footnote w:id="14">
    <w:p w:rsidR="001D75FB" w:rsidRDefault="001D75FB" w:rsidP="000733DC">
      <w:pPr>
        <w:pStyle w:val="Funotentext"/>
        <w:jc w:val="both"/>
      </w:pPr>
      <w:r>
        <w:rPr>
          <w:lang w:val="en-US"/>
        </w:rPr>
        <w:footnoteRef/>
      </w:r>
      <w:r>
        <w:rPr>
          <w:lang w:val="en-US"/>
        </w:rPr>
        <w:tab/>
        <w:t>In standard Turkish i</w:t>
      </w:r>
      <w:r>
        <w:t xml:space="preserve">t is called </w:t>
      </w:r>
      <w:r>
        <w:rPr>
          <w:i/>
        </w:rPr>
        <w:t xml:space="preserve">meyan kökü. </w:t>
      </w:r>
    </w:p>
  </w:footnote>
  <w:footnote w:id="15">
    <w:p w:rsidR="001D75FB" w:rsidRDefault="001D75FB" w:rsidP="000733DC">
      <w:pPr>
        <w:pStyle w:val="Funotentext"/>
        <w:jc w:val="both"/>
      </w:pPr>
      <w:r>
        <w:rPr>
          <w:lang w:val="en-US"/>
        </w:rPr>
        <w:footnoteRef/>
      </w:r>
      <w:r>
        <w:rPr>
          <w:lang w:val="en-US"/>
        </w:rPr>
        <w:tab/>
        <w:t xml:space="preserve">He addresses </w:t>
      </w:r>
      <w:r>
        <w:t>his daughter by calling her “daddy”; this is very common.</w:t>
      </w:r>
    </w:p>
  </w:footnote>
  <w:footnote w:id="16">
    <w:p w:rsidR="001D75FB" w:rsidRDefault="001D75FB" w:rsidP="000733DC">
      <w:pPr>
        <w:pStyle w:val="Funotentext"/>
        <w:jc w:val="both"/>
      </w:pPr>
      <w:r>
        <w:rPr>
          <w:lang w:val="en-US"/>
        </w:rPr>
        <w:footnoteRef/>
      </w:r>
      <w:r>
        <w:rPr>
          <w:lang w:val="en-US"/>
        </w:rPr>
        <w:tab/>
      </w:r>
      <w:proofErr w:type="gramStart"/>
      <w:r>
        <w:rPr>
          <w:lang w:val="en-US"/>
        </w:rPr>
        <w:t xml:space="preserve">Turkish </w:t>
      </w:r>
      <w:r>
        <w:rPr>
          <w:i/>
          <w:lang w:val="en-US"/>
        </w:rPr>
        <w:t xml:space="preserve">buz </w:t>
      </w:r>
      <w:r>
        <w:t>‘ice’.</w:t>
      </w:r>
      <w:proofErr w:type="gramEnd"/>
    </w:p>
  </w:footnote>
  <w:footnote w:id="17">
    <w:p w:rsidR="001D75FB" w:rsidRDefault="001D75FB" w:rsidP="000733DC">
      <w:pPr>
        <w:pStyle w:val="Funotentext"/>
        <w:jc w:val="both"/>
      </w:pPr>
      <w:r w:rsidRPr="00AA0DBF">
        <w:footnoteRef/>
      </w:r>
      <w:r w:rsidRPr="00AA0DBF">
        <w:tab/>
        <w:t>See above, lexical notes.</w:t>
      </w:r>
    </w:p>
  </w:footnote>
  <w:footnote w:id="18">
    <w:p w:rsidR="001D75FB" w:rsidRDefault="001D75FB" w:rsidP="000733DC">
      <w:pPr>
        <w:pStyle w:val="Funotentext"/>
        <w:jc w:val="both"/>
        <w:rPr>
          <w:lang w:val="en-US"/>
        </w:rPr>
      </w:pPr>
      <w:r>
        <w:rPr>
          <w:lang w:val="en-US"/>
        </w:rPr>
        <w:footnoteRef/>
      </w:r>
      <w:r>
        <w:rPr>
          <w:lang w:val="en-US"/>
        </w:rPr>
        <w:tab/>
        <w:t>Literally: it makes the food melt.</w:t>
      </w:r>
    </w:p>
  </w:footnote>
  <w:footnote w:id="19">
    <w:p w:rsidR="001D75FB" w:rsidRDefault="001D75FB" w:rsidP="000733DC">
      <w:pPr>
        <w:pStyle w:val="Funotentext"/>
        <w:jc w:val="both"/>
      </w:pPr>
      <w:r>
        <w:footnoteRef/>
      </w:r>
      <w:r>
        <w:tab/>
        <w:t xml:space="preserve">Usually the word is pronounced </w:t>
      </w:r>
      <w:r>
        <w:rPr>
          <w:i/>
          <w:lang w:val="en-US"/>
        </w:rPr>
        <w:t>ḥǧara</w:t>
      </w:r>
      <w:r>
        <w:rPr>
          <w:lang w:val="en-US"/>
        </w:rPr>
        <w:t>.</w:t>
      </w:r>
    </w:p>
  </w:footnote>
  <w:footnote w:id="20">
    <w:p w:rsidR="001D75FB" w:rsidRDefault="001D75FB" w:rsidP="000733DC">
      <w:pPr>
        <w:pStyle w:val="Funotentext"/>
        <w:jc w:val="both"/>
        <w:rPr>
          <w:lang w:val="en-US"/>
        </w:rPr>
      </w:pPr>
      <w:r>
        <w:rPr>
          <w:lang w:val="en-US"/>
        </w:rPr>
        <w:footnoteRef/>
      </w:r>
      <w:r>
        <w:rPr>
          <w:lang w:val="en-US"/>
        </w:rPr>
        <w:tab/>
        <w:t>Literally: income for bread.</w:t>
      </w:r>
    </w:p>
  </w:footnote>
  <w:footnote w:id="21">
    <w:p w:rsidR="001D75FB" w:rsidRDefault="001D75FB" w:rsidP="00C75C7A">
      <w:pPr>
        <w:pStyle w:val="Funotentext"/>
        <w:jc w:val="both"/>
      </w:pPr>
      <w:r>
        <w:rPr>
          <w:lang w:val="en-US"/>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0" w:name="__Fieldmark__990_830442840"/>
      <w:bookmarkEnd w:id="0"/>
      <w:r>
        <w:t>(Woodhead and Beene 1967: 320).</w:t>
      </w:r>
    </w:p>
  </w:footnote>
  <w:footnote w:id="22">
    <w:p w:rsidR="001D75FB" w:rsidRDefault="001D75FB" w:rsidP="00C75C7A">
      <w:pPr>
        <w:pStyle w:val="Funotentext"/>
        <w:jc w:val="both"/>
      </w:pPr>
      <w:r>
        <w:rPr>
          <w:lang w:val="en-US"/>
        </w:rPr>
        <w:footnoteRef/>
      </w:r>
      <w:r>
        <w:rPr>
          <w:lang w:val="en-US"/>
        </w:rPr>
        <w:tab/>
      </w:r>
      <w:proofErr w:type="gramStart"/>
      <w:r>
        <w:rPr>
          <w:lang w:val="en-US"/>
        </w:rPr>
        <w:t xml:space="preserve">Turkish </w:t>
      </w:r>
      <w:r>
        <w:rPr>
          <w:i/>
          <w:lang w:val="en-US"/>
        </w:rPr>
        <w:t xml:space="preserve">veya </w:t>
      </w:r>
      <w:r>
        <w:t>‘or’.</w:t>
      </w:r>
      <w:proofErr w:type="gramEnd"/>
    </w:p>
  </w:footnote>
  <w:footnote w:id="23">
    <w:p w:rsidR="001D75FB" w:rsidRDefault="001D75FB" w:rsidP="00C75C7A">
      <w:pPr>
        <w:pStyle w:val="Funotentext"/>
        <w:jc w:val="both"/>
      </w:pPr>
      <w:r>
        <w:rPr>
          <w:lang w:val="en-US"/>
        </w:rPr>
        <w:footnoteRef/>
      </w:r>
      <w:r>
        <w:rPr>
          <w:lang w:val="en-US"/>
        </w:rPr>
        <w:tab/>
      </w:r>
      <w:proofErr w:type="gramStart"/>
      <w:r>
        <w:rPr>
          <w:lang w:val="en-US"/>
        </w:rPr>
        <w:t xml:space="preserve">Local Turkish for </w:t>
      </w:r>
      <w:r>
        <w:rPr>
          <w:i/>
          <w:lang w:val="en-US"/>
        </w:rPr>
        <w:t xml:space="preserve">bir de </w:t>
      </w:r>
      <w:r>
        <w:t>‘also’.</w:t>
      </w:r>
      <w:proofErr w:type="gramEnd"/>
    </w:p>
  </w:footnote>
  <w:footnote w:id="24">
    <w:p w:rsidR="001D75FB" w:rsidRDefault="001D75FB" w:rsidP="00C75C7A">
      <w:pPr>
        <w:pStyle w:val="Funotentext"/>
        <w:jc w:val="both"/>
      </w:pPr>
      <w:r>
        <w:rPr>
          <w:lang w:val="en-US"/>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5">
    <w:p w:rsidR="001D75FB" w:rsidRDefault="001D75FB" w:rsidP="00C75C7A">
      <w:pPr>
        <w:pStyle w:val="Funotentext"/>
        <w:jc w:val="both"/>
      </w:pPr>
      <w:r>
        <w:rPr>
          <w:lang w:val="en-US"/>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1" w:name="__Fieldmark__1101_830442840"/>
      <w:bookmarkEnd w:id="1"/>
      <w:r>
        <w:t>(Woodhead and Beene 1967: 348).</w:t>
      </w:r>
    </w:p>
  </w:footnote>
  <w:footnote w:id="26">
    <w:p w:rsidR="001D75FB" w:rsidRDefault="001D75FB" w:rsidP="00C75C7A">
      <w:pPr>
        <w:pStyle w:val="Funotentext"/>
        <w:jc w:val="both"/>
      </w:pPr>
      <w:r>
        <w:rPr>
          <w:lang w:val="en-US"/>
        </w:rPr>
        <w:footnoteRef/>
      </w:r>
      <w:r>
        <w:rPr>
          <w:lang w:val="en-US"/>
        </w:rPr>
        <w:tab/>
      </w:r>
      <w:proofErr w:type="gramStart"/>
      <w:r>
        <w:rPr>
          <w:lang w:val="en-US"/>
        </w:rPr>
        <w:t xml:space="preserve">Plural of </w:t>
      </w:r>
      <w:r>
        <w:rPr>
          <w:i/>
          <w:lang w:val="en-US"/>
        </w:rPr>
        <w:t xml:space="preserve">ḥunṭa </w:t>
      </w:r>
      <w:r>
        <w:t>in the sense of ‘kinds of wheat, kinds of cereals’.</w:t>
      </w:r>
      <w:proofErr w:type="gramEnd"/>
    </w:p>
  </w:footnote>
  <w:footnote w:id="27">
    <w:p w:rsidR="001D75FB" w:rsidRDefault="001D75FB" w:rsidP="00C75C7A">
      <w:pPr>
        <w:pStyle w:val="Funotentext"/>
        <w:jc w:val="both"/>
      </w:pPr>
      <w:r>
        <w:rPr>
          <w:lang w:val="en-US"/>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8">
    <w:p w:rsidR="001D75FB" w:rsidRDefault="001D75FB" w:rsidP="00C75C7A">
      <w:pPr>
        <w:pStyle w:val="Funotentext"/>
        <w:jc w:val="both"/>
      </w:pPr>
      <w:r>
        <w:rPr>
          <w:lang w:val="en-US"/>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9">
    <w:p w:rsidR="001D75FB" w:rsidRDefault="001D75FB" w:rsidP="00C75C7A">
      <w:pPr>
        <w:pStyle w:val="Funotentext"/>
        <w:jc w:val="both"/>
      </w:pPr>
      <w:r>
        <w:footnoteRef/>
      </w:r>
      <w:r>
        <w:tab/>
      </w:r>
      <w:proofErr w:type="gramStart"/>
      <w:r>
        <w:t xml:space="preserve">Turkish </w:t>
      </w:r>
      <w:r>
        <w:rPr>
          <w:i/>
        </w:rPr>
        <w:t xml:space="preserve">kenar </w:t>
      </w:r>
      <w:r>
        <w:t>‘margin, side’.</w:t>
      </w:r>
      <w:proofErr w:type="gramEnd"/>
    </w:p>
  </w:footnote>
  <w:footnote w:id="30">
    <w:p w:rsidR="001D75FB" w:rsidRDefault="001D75FB" w:rsidP="00C75C7A">
      <w:pPr>
        <w:pStyle w:val="Funotentext"/>
        <w:jc w:val="both"/>
      </w:pPr>
      <w:r>
        <w:rPr>
          <w:lang w:val="en-US"/>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31">
    <w:p w:rsidR="001D75FB" w:rsidRPr="00BD7AEA" w:rsidRDefault="001D75FB">
      <w:pPr>
        <w:pStyle w:val="Funotentext"/>
        <w:rPr>
          <w:lang w:val="en-US"/>
        </w:rPr>
      </w:pPr>
      <w:r>
        <w:rPr>
          <w:rStyle w:val="Funotenzeichen"/>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w:t>
      </w:r>
      <w:proofErr w:type="gramStart"/>
      <w:r w:rsidRPr="00BD7AEA">
        <w:rPr>
          <w:lang w:val="en-US"/>
        </w:rPr>
        <w:t>the</w:t>
      </w:r>
      <w:proofErr w:type="gramEnd"/>
      <w:r w:rsidRPr="00BD7AEA">
        <w:rPr>
          <w:lang w:val="en-US"/>
        </w:rPr>
        <w:t xml:space="preserve"> </w:t>
      </w:r>
      <w:r w:rsidRPr="00BD7AEA">
        <w:rPr>
          <w:i/>
          <w:lang w:val="en-US"/>
        </w:rPr>
        <w:t xml:space="preserve">cemre </w:t>
      </w:r>
      <w:r w:rsidRPr="00BD7AEA">
        <w:rPr>
          <w:lang w:val="en-US"/>
        </w:rPr>
        <w:t>has fallen’.</w:t>
      </w:r>
    </w:p>
  </w:footnote>
  <w:footnote w:id="32">
    <w:p w:rsidR="001D75FB" w:rsidRPr="00BD7AEA" w:rsidRDefault="001D75FB">
      <w:pPr>
        <w:pStyle w:val="Funotentext"/>
        <w:rPr>
          <w:lang w:val="en-US"/>
        </w:rPr>
      </w:pPr>
      <w:r>
        <w:rPr>
          <w:rStyle w:val="Funotenzeichen"/>
        </w:rPr>
        <w:footnoteRef/>
      </w:r>
      <w:r w:rsidRPr="00BD7AEA">
        <w:rPr>
          <w:lang w:val="en-US"/>
        </w:rPr>
        <w:t xml:space="preserve"> </w:t>
      </w:r>
      <w:proofErr w:type="gramStart"/>
      <w:r w:rsidRPr="00BD7AEA">
        <w:rPr>
          <w:lang w:val="en-US"/>
        </w:rPr>
        <w:t>Narrative imperative.</w:t>
      </w:r>
      <w:proofErr w:type="gramEnd"/>
    </w:p>
  </w:footnote>
  <w:footnote w:id="33">
    <w:p w:rsidR="001D75FB" w:rsidRPr="001045A9" w:rsidRDefault="001D75FB" w:rsidP="001045A9">
      <w:pPr>
        <w:pStyle w:val="Funotentext"/>
      </w:pPr>
      <w:r>
        <w:rPr>
          <w:rStyle w:val="Funotenzeichen"/>
        </w:rPr>
        <w:footnoteRef/>
      </w:r>
      <w:r>
        <w:t xml:space="preserve"> The word </w:t>
      </w:r>
      <w:r>
        <w:rPr>
          <w:i/>
        </w:rPr>
        <w:t xml:space="preserve">faqīr </w:t>
      </w:r>
      <w:r>
        <w:t>‘poor’ usually implies that somebody is also mentally handicapped.</w:t>
      </w:r>
    </w:p>
  </w:footnote>
  <w:footnote w:id="34">
    <w:p w:rsidR="001D75FB" w:rsidRPr="008A661C" w:rsidRDefault="001D75FB">
      <w:pPr>
        <w:pStyle w:val="Funotentext"/>
        <w:rPr>
          <w:lang w:val="en-US"/>
        </w:rPr>
      </w:pPr>
      <w:r>
        <w:rPr>
          <w:rStyle w:val="Funotenzeichen"/>
        </w:rPr>
        <w:footnoteRef/>
      </w:r>
      <w:r>
        <w:t xml:space="preserve"> </w:t>
      </w:r>
      <w:r w:rsidRPr="008A661C">
        <w:rPr>
          <w:lang w:val="en-US"/>
        </w:rPr>
        <w:t>Ḥōrān</w:t>
      </w:r>
      <w:r>
        <w:t xml:space="preserve"> is a fertile region in southern Syria.</w:t>
      </w:r>
    </w:p>
  </w:footnote>
  <w:footnote w:id="35">
    <w:p w:rsidR="001D75FB" w:rsidRPr="001045A9" w:rsidRDefault="001D75FB">
      <w:pPr>
        <w:pStyle w:val="Funotentext"/>
        <w:rPr>
          <w:i/>
          <w:lang w:val="en-US"/>
        </w:rPr>
      </w:pPr>
      <w:r>
        <w:rPr>
          <w:rStyle w:val="Funotenzeichen"/>
        </w:rPr>
        <w:footnoteRef/>
      </w:r>
      <w:r>
        <w:t xml:space="preserve"> </w:t>
      </w:r>
      <w:proofErr w:type="gramStart"/>
      <w:r w:rsidRPr="001045A9">
        <w:rPr>
          <w:lang w:val="en-US"/>
        </w:rPr>
        <w:t xml:space="preserve">Diminutive of </w:t>
      </w:r>
      <w:r w:rsidRPr="001045A9">
        <w:rPr>
          <w:i/>
          <w:lang w:val="en-US"/>
        </w:rPr>
        <w:t>xšibe.</w:t>
      </w:r>
      <w:proofErr w:type="gramEnd"/>
    </w:p>
  </w:footnote>
  <w:footnote w:id="36">
    <w:p w:rsidR="001D75FB" w:rsidRPr="001045A9" w:rsidRDefault="001D75FB">
      <w:pPr>
        <w:pStyle w:val="Funotentext"/>
      </w:pPr>
      <w:r>
        <w:rPr>
          <w:rStyle w:val="Funotenzeichen"/>
        </w:rPr>
        <w:footnoteRef/>
      </w:r>
      <w:r>
        <w:t xml:space="preserve"> </w:t>
      </w:r>
      <w:proofErr w:type="gramStart"/>
      <w:r>
        <w:t>Narrativ imperative.</w:t>
      </w:r>
      <w:proofErr w:type="gramEnd"/>
    </w:p>
  </w:footnote>
  <w:footnote w:id="37">
    <w:p w:rsidR="001D75FB" w:rsidRPr="00680214" w:rsidRDefault="001D75FB" w:rsidP="00680214">
      <w:pPr>
        <w:pStyle w:val="Funotentext"/>
        <w:rPr>
          <w:i/>
        </w:rPr>
      </w:pPr>
      <w:r>
        <w:rPr>
          <w:rStyle w:val="Funotenzeichen"/>
        </w:rPr>
        <w:footnoteRef/>
      </w:r>
      <w:r>
        <w:t xml:space="preserve"> </w:t>
      </w:r>
      <w:proofErr w:type="gramStart"/>
      <w:r>
        <w:t xml:space="preserve">Turkish </w:t>
      </w:r>
      <w:r>
        <w:rPr>
          <w:i/>
        </w:rPr>
        <w:t>eşkiya.</w:t>
      </w:r>
      <w:proofErr w:type="gramEnd"/>
    </w:p>
  </w:footnote>
  <w:footnote w:id="38">
    <w:p w:rsidR="001D75FB" w:rsidRPr="00CE1D92" w:rsidRDefault="001D75FB">
      <w:pPr>
        <w:pStyle w:val="Funotentext"/>
        <w:rPr>
          <w:lang w:val="en-US"/>
        </w:rPr>
      </w:pPr>
      <w:r>
        <w:rPr>
          <w:rStyle w:val="Funotenzeichen"/>
        </w:rPr>
        <w:footnoteRef/>
      </w:r>
      <w:r>
        <w:t xml:space="preserve"> </w:t>
      </w:r>
      <w:proofErr w:type="gramStart"/>
      <w:r w:rsidRPr="00CE1D92">
        <w:rPr>
          <w:lang w:val="en-US"/>
        </w:rPr>
        <w:t>From Turkish dağıtmak?</w:t>
      </w:r>
      <w:proofErr w:type="gramEnd"/>
    </w:p>
  </w:footnote>
  <w:footnote w:id="39">
    <w:p w:rsidR="001D75FB" w:rsidRPr="00CE1D92" w:rsidRDefault="001D75FB">
      <w:pPr>
        <w:pStyle w:val="Funotentext"/>
        <w:rPr>
          <w:lang w:val="en-US"/>
        </w:rPr>
      </w:pPr>
      <w:r>
        <w:rPr>
          <w:rStyle w:val="Funotenzeichen"/>
        </w:rPr>
        <w:footnoteRef/>
      </w:r>
      <w:r>
        <w:t xml:space="preserve"> </w:t>
      </w:r>
      <w:r w:rsidRPr="00CE1D92">
        <w:rPr>
          <w:lang w:val="en-US"/>
        </w:rPr>
        <w:t>In Arabic the speaker switches back here into the third person singular</w:t>
      </w:r>
      <w:r>
        <w:rPr>
          <w:lang w:val="en-US"/>
        </w:rPr>
        <w:t>.</w:t>
      </w:r>
    </w:p>
  </w:footnote>
  <w:footnote w:id="40">
    <w:p w:rsidR="001D75FB" w:rsidRPr="009A5BD8" w:rsidRDefault="001D75FB">
      <w:pPr>
        <w:pStyle w:val="Funotentext"/>
        <w:rPr>
          <w:lang w:val="en-US"/>
        </w:rPr>
      </w:pPr>
      <w:r>
        <w:rPr>
          <w:rStyle w:val="Funotenzeichen"/>
        </w:rPr>
        <w:footnoteRef/>
      </w:r>
      <w:r>
        <w:t xml:space="preserve"> </w:t>
      </w:r>
      <w:r w:rsidRPr="009A5BD8">
        <w:rPr>
          <w:lang w:val="en-US"/>
        </w:rPr>
        <w:t>He m</w:t>
      </w:r>
      <w:r>
        <w:rPr>
          <w:lang w:val="en-US"/>
        </w:rPr>
        <w:t>eans a kind of curd cheese which very much resembles yoghurt.</w:t>
      </w:r>
    </w:p>
  </w:footnote>
  <w:footnote w:id="41">
    <w:p w:rsidR="001D75FB" w:rsidRPr="009A5BD8" w:rsidRDefault="001D75FB">
      <w:pPr>
        <w:pStyle w:val="Funotentext"/>
        <w:rPr>
          <w:lang w:val="en-US"/>
        </w:rPr>
      </w:pPr>
      <w:r>
        <w:rPr>
          <w:rStyle w:val="Funotenzeichen"/>
        </w:rPr>
        <w:footnoteRef/>
      </w:r>
      <w:r>
        <w:t xml:space="preserve"> </w:t>
      </w:r>
      <w:proofErr w:type="gramStart"/>
      <w:r>
        <w:t>Literally “washed it”.</w:t>
      </w:r>
      <w:proofErr w:type="gramEnd"/>
    </w:p>
  </w:footnote>
  <w:footnote w:id="42">
    <w:p w:rsidR="001D75FB" w:rsidRPr="00A4149B" w:rsidRDefault="001D75FB" w:rsidP="00A4149B">
      <w:pPr>
        <w:pStyle w:val="Funotentext"/>
      </w:pPr>
      <w:r>
        <w:rPr>
          <w:rStyle w:val="Funotenzeichen"/>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43">
    <w:p w:rsidR="001D75FB" w:rsidRPr="00BB4C0B" w:rsidRDefault="001D75FB">
      <w:pPr>
        <w:pStyle w:val="Funotentext"/>
        <w:rPr>
          <w:lang w:val="en-US"/>
        </w:rPr>
      </w:pPr>
      <w:r>
        <w:rPr>
          <w:rStyle w:val="Funotenzeichen"/>
        </w:rPr>
        <w:footnoteRef/>
      </w:r>
      <w:r>
        <w:t xml:space="preserve"> </w:t>
      </w:r>
      <w:r w:rsidRPr="00BB4C0B">
        <w:rPr>
          <w:lang w:val="en-US"/>
        </w:rPr>
        <w:t xml:space="preserve">Literally: </w:t>
      </w:r>
      <w:r>
        <w:t>“they sat down (together)”.</w:t>
      </w:r>
    </w:p>
  </w:footnote>
  <w:footnote w:id="44">
    <w:p w:rsidR="001D75FB" w:rsidRPr="0083616C" w:rsidRDefault="001D75FB">
      <w:pPr>
        <w:pStyle w:val="Funotentext"/>
      </w:pPr>
      <w:r>
        <w:rPr>
          <w:rStyle w:val="Funotenzeichen"/>
        </w:rPr>
        <w:footnoteRef/>
      </w:r>
      <w:r>
        <w:t xml:space="preserve"> </w:t>
      </w:r>
      <w:proofErr w:type="gramStart"/>
      <w:r>
        <w:t>šaharēn ?</w:t>
      </w:r>
      <w:proofErr w:type="gramEnd"/>
      <w:r>
        <w:t xml:space="preserve"> šahrēn</w:t>
      </w:r>
    </w:p>
  </w:footnote>
  <w:footnote w:id="45">
    <w:p w:rsidR="001D75FB" w:rsidRPr="002E0E06" w:rsidRDefault="001D75FB" w:rsidP="002E0E06">
      <w:pPr>
        <w:pStyle w:val="Funotentext"/>
        <w:rPr>
          <w:i/>
        </w:rPr>
      </w:pPr>
      <w:r>
        <w:rPr>
          <w:rStyle w:val="Funotenzeichen"/>
        </w:rPr>
        <w:footnoteRef/>
      </w:r>
      <w:r>
        <w:t xml:space="preserve"> Unmarried daughters who stay at home and go neither to school nor to work are called like this. Probably </w:t>
      </w:r>
      <w:r>
        <w:rPr>
          <w:i/>
        </w:rPr>
        <w:t xml:space="preserve">bniyyit bēt </w:t>
      </w:r>
      <w:r>
        <w:t xml:space="preserve">is a calque from the Turkish equivalent </w:t>
      </w:r>
      <w:proofErr w:type="gramStart"/>
      <w:r>
        <w:rPr>
          <w:i/>
        </w:rPr>
        <w:t>ev</w:t>
      </w:r>
      <w:proofErr w:type="gramEnd"/>
      <w:r>
        <w:rPr>
          <w:i/>
        </w:rPr>
        <w:t xml:space="preserve"> kızı.</w:t>
      </w:r>
    </w:p>
  </w:footnote>
  <w:footnote w:id="46">
    <w:p w:rsidR="001D75FB" w:rsidRPr="00CA7EC1" w:rsidRDefault="001D75FB">
      <w:pPr>
        <w:pStyle w:val="Funotentext"/>
        <w:rPr>
          <w:lang w:val="en-US"/>
        </w:rPr>
      </w:pPr>
      <w:r>
        <w:rPr>
          <w:rStyle w:val="Funotenzeichen"/>
        </w:rPr>
        <w:footnoteRef/>
      </w:r>
      <w:r>
        <w:t xml:space="preserve"> </w:t>
      </w:r>
      <w:r w:rsidRPr="00CA7EC1">
        <w:rPr>
          <w:lang w:val="en-US"/>
        </w:rPr>
        <w:t xml:space="preserve">He lives in the village called Abu </w:t>
      </w:r>
      <w:r>
        <w:rPr>
          <w:lang w:val="en-US"/>
        </w:rPr>
        <w:t>Ḥarmala.</w:t>
      </w:r>
    </w:p>
  </w:footnote>
  <w:footnote w:id="47">
    <w:p w:rsidR="001D75FB" w:rsidRPr="00885EDB" w:rsidRDefault="001D75FB" w:rsidP="00885EDB">
      <w:pPr>
        <w:pStyle w:val="Funotentext"/>
        <w:rPr>
          <w:lang w:val="en-US"/>
        </w:rPr>
      </w:pPr>
      <w:r>
        <w:rPr>
          <w:rStyle w:val="Funotenzeichen"/>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8">
    <w:p w:rsidR="001D75FB" w:rsidRPr="00181331" w:rsidRDefault="001D75FB">
      <w:pPr>
        <w:pStyle w:val="Funotentext"/>
      </w:pPr>
      <w:r>
        <w:rPr>
          <w:rStyle w:val="Funotenzeichen"/>
        </w:rPr>
        <w:footnoteRef/>
      </w:r>
      <w:r>
        <w:t xml:space="preserve"> </w:t>
      </w:r>
      <w:proofErr w:type="gramStart"/>
      <w:r>
        <w:t>wrong</w:t>
      </w:r>
      <w:proofErr w:type="gramEnd"/>
      <w:r>
        <w:t xml:space="preserve"> for bēthe?</w:t>
      </w:r>
    </w:p>
  </w:footnote>
  <w:footnote w:id="49">
    <w:p w:rsidR="001D75FB" w:rsidRPr="00594E8A" w:rsidRDefault="001D75FB">
      <w:pPr>
        <w:pStyle w:val="Funotentext"/>
        <w:rPr>
          <w:lang w:val="en-US"/>
        </w:rPr>
      </w:pPr>
      <w:r>
        <w:rPr>
          <w:rStyle w:val="Funotenzeichen"/>
        </w:rPr>
        <w:footnoteRef/>
      </w:r>
      <w:r>
        <w:t xml:space="preserve"> </w:t>
      </w:r>
      <w:proofErr w:type="gramStart"/>
      <w:r>
        <w:t>[ta-ntaḥārab], because of all the /a/?</w:t>
      </w:r>
      <w:proofErr w:type="gramEnd"/>
    </w:p>
  </w:footnote>
  <w:footnote w:id="50">
    <w:p w:rsidR="001D75FB" w:rsidRPr="00D7630C" w:rsidRDefault="001D75FB" w:rsidP="00D7630C">
      <w:pPr>
        <w:pStyle w:val="Funotentext"/>
        <w:rPr>
          <w:lang w:val="en-US"/>
        </w:rPr>
      </w:pPr>
      <w:r>
        <w:rPr>
          <w:rStyle w:val="Funotenzeichen"/>
        </w:rPr>
        <w:footnoteRef/>
      </w:r>
      <w:r>
        <w:t xml:space="preserve"> </w:t>
      </w:r>
      <w:proofErr w:type="gramStart"/>
      <w:r w:rsidRPr="00D7630C">
        <w:rPr>
          <w:lang w:val="en-US"/>
        </w:rPr>
        <w:t xml:space="preserve">In the text wrongly </w:t>
      </w:r>
      <w:r w:rsidRPr="00D7630C">
        <w:rPr>
          <w:i/>
          <w:noProof/>
          <w:lang w:val="en-US"/>
        </w:rPr>
        <w:t>b-īdak</w:t>
      </w:r>
      <w:r>
        <w:rPr>
          <w:noProof/>
          <w:lang w:val="en-US"/>
        </w:rPr>
        <w:t>.</w:t>
      </w:r>
      <w:proofErr w:type="gramEnd"/>
    </w:p>
  </w:footnote>
  <w:footnote w:id="51">
    <w:p w:rsidR="001D75FB" w:rsidRPr="007301F3" w:rsidRDefault="001D75FB" w:rsidP="00523054">
      <w:pPr>
        <w:pStyle w:val="Funotentext"/>
        <w:rPr>
          <w:lang w:val="en-US"/>
        </w:rPr>
      </w:pPr>
      <w:r>
        <w:rPr>
          <w:rStyle w:val="Funotenzeichen"/>
        </w:rPr>
        <w:footnoteRef/>
      </w:r>
      <w:r w:rsidRPr="007301F3">
        <w:rPr>
          <w:lang w:val="en-US"/>
        </w:rPr>
        <w:t xml:space="preserve"> &lt; </w:t>
      </w:r>
      <w:proofErr w:type="gramStart"/>
      <w:r w:rsidRPr="007301F3">
        <w:rPr>
          <w:lang w:val="en-US"/>
        </w:rPr>
        <w:t>tṭawwaʕhum</w:t>
      </w:r>
      <w:proofErr w:type="gramEnd"/>
      <w:r w:rsidRPr="007301F3">
        <w:rPr>
          <w:lang w:val="en-US"/>
        </w:rPr>
        <w:t xml:space="preserve"> (ʕh &gt; ḥḥ).</w:t>
      </w:r>
    </w:p>
  </w:footnote>
  <w:footnote w:id="52">
    <w:p w:rsidR="001D75FB" w:rsidRPr="00A24CB9" w:rsidRDefault="001D75FB">
      <w:pPr>
        <w:pStyle w:val="Funotentext"/>
        <w:rPr>
          <w:lang w:val="en-US"/>
        </w:rPr>
      </w:pPr>
      <w:r>
        <w:rPr>
          <w:rStyle w:val="Funotenzeichen"/>
        </w:rPr>
        <w:footnoteRef/>
      </w:r>
      <w:r>
        <w:t xml:space="preserve"> This word is normally not used in the local dialect. The speaker knows it from his journeys as a truck driver to various Arab countries.</w:t>
      </w:r>
    </w:p>
  </w:footnote>
  <w:footnote w:id="53">
    <w:p w:rsidR="001D75FB" w:rsidRPr="00723D03" w:rsidRDefault="001D75FB" w:rsidP="00723D03">
      <w:pPr>
        <w:pStyle w:val="Funotentext"/>
        <w:rPr>
          <w:lang w:val="en-US"/>
        </w:rPr>
      </w:pPr>
      <w:r>
        <w:rPr>
          <w:rStyle w:val="Funotenzeichen"/>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54">
    <w:p w:rsidR="001D75FB" w:rsidRPr="00AC33CD" w:rsidRDefault="001D75FB">
      <w:pPr>
        <w:pStyle w:val="Funotentext"/>
        <w:rPr>
          <w:lang w:val="de-AT"/>
        </w:rPr>
      </w:pPr>
      <w:r>
        <w:rPr>
          <w:rStyle w:val="Funotenzeichen"/>
        </w:rPr>
        <w:footnoteRef/>
      </w:r>
      <w:r w:rsidRPr="002F3B69">
        <w:rPr>
          <w:lang w:val="de-AT"/>
        </w:rPr>
        <w:t xml:space="preserve"> </w:t>
      </w:r>
      <w:r>
        <w:rPr>
          <w:lang w:val="de-AT"/>
        </w:rPr>
        <w:t xml:space="preserve">Turkish </w:t>
      </w:r>
      <w:r>
        <w:rPr>
          <w:i/>
          <w:lang w:val="de-AT"/>
        </w:rPr>
        <w:t xml:space="preserve">umut </w:t>
      </w:r>
      <w:r w:rsidRPr="002F3B69">
        <w:rPr>
          <w:lang w:val="de-AT"/>
        </w:rPr>
        <w:t>‘hope’.</w:t>
      </w:r>
    </w:p>
  </w:footnote>
  <w:footnote w:id="55">
    <w:p w:rsidR="001D75FB" w:rsidRPr="00C334BD" w:rsidRDefault="001D75FB">
      <w:pPr>
        <w:pStyle w:val="Funotentext"/>
        <w:rPr>
          <w:lang w:val="de-AT"/>
        </w:rPr>
      </w:pPr>
      <w:r>
        <w:rPr>
          <w:rStyle w:val="Funotenzeichen"/>
        </w:rPr>
        <w:footnoteRef/>
      </w:r>
      <w:r w:rsidRPr="00474EF4">
        <w:rPr>
          <w:lang w:val="de-AT"/>
        </w:rPr>
        <w:t xml:space="preserve"> </w:t>
      </w:r>
      <w:r>
        <w:rPr>
          <w:lang w:val="de-AT"/>
        </w:rPr>
        <w:t>eindeutig makān nicht mikān!</w:t>
      </w:r>
    </w:p>
  </w:footnote>
  <w:footnote w:id="56">
    <w:p w:rsidR="001D75FB" w:rsidRPr="00DD61A2" w:rsidRDefault="001D75FB">
      <w:pPr>
        <w:pStyle w:val="Funotentext"/>
        <w:rPr>
          <w:lang w:val="de-AT"/>
        </w:rPr>
      </w:pPr>
      <w:r>
        <w:rPr>
          <w:rStyle w:val="Funotenzeichen"/>
        </w:rPr>
        <w:footnoteRef/>
      </w:r>
      <w:r w:rsidRPr="00474EF4">
        <w:rPr>
          <w:lang w:val="de-AT"/>
        </w:rPr>
        <w:t xml:space="preserve"> </w:t>
      </w:r>
      <w:r>
        <w:rPr>
          <w:lang w:val="de-AT"/>
        </w:rPr>
        <w:t>Whm fāʔin geizig</w:t>
      </w:r>
    </w:p>
  </w:footnote>
  <w:footnote w:id="57">
    <w:p w:rsidR="001D75FB" w:rsidRPr="00926863" w:rsidRDefault="001D75FB">
      <w:pPr>
        <w:pStyle w:val="Funotentext"/>
        <w:rPr>
          <w:lang w:val="de-AT"/>
        </w:rPr>
      </w:pPr>
      <w:r>
        <w:rPr>
          <w:rStyle w:val="Funotenzeichen"/>
        </w:rPr>
        <w:footnoteRef/>
      </w:r>
      <w:r w:rsidRPr="00474EF4">
        <w:rPr>
          <w:lang w:val="de-AT"/>
        </w:rPr>
        <w:t xml:space="preserve"> </w:t>
      </w:r>
      <w:r>
        <w:rPr>
          <w:lang w:val="de-AT"/>
        </w:rPr>
        <w:t>narrativer imperativ</w:t>
      </w:r>
    </w:p>
  </w:footnote>
  <w:footnote w:id="58">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59">
    <w:p w:rsidR="001D75FB" w:rsidRPr="007072C9" w:rsidRDefault="001D75FB" w:rsidP="00DF5BB5">
      <w:pPr>
        <w:pStyle w:val="Funotentext"/>
        <w:jc w:val="both"/>
        <w:rPr>
          <w:i/>
          <w:sz w:val="19"/>
          <w:szCs w:val="19"/>
          <w:lang w:val="de-AT"/>
        </w:rPr>
      </w:pPr>
      <w:r w:rsidRPr="007072C9">
        <w:rPr>
          <w:rStyle w:val="Funotenzeichen"/>
          <w:sz w:val="19"/>
          <w:szCs w:val="19"/>
        </w:rPr>
        <w:footnoteRef/>
      </w:r>
      <w:r w:rsidRPr="007072C9">
        <w:rPr>
          <w:sz w:val="19"/>
          <w:szCs w:val="19"/>
          <w:lang w:val="de-AT"/>
        </w:rPr>
        <w:t xml:space="preserve"> Rückwanderer aus türk. </w:t>
      </w:r>
      <w:r w:rsidRPr="007072C9">
        <w:rPr>
          <w:i/>
          <w:sz w:val="19"/>
          <w:szCs w:val="19"/>
          <w:lang w:val="de-AT"/>
        </w:rPr>
        <w:t xml:space="preserve">tabi(i) </w:t>
      </w:r>
      <w:r w:rsidRPr="007072C9">
        <w:rPr>
          <w:sz w:val="19"/>
          <w:szCs w:val="19"/>
          <w:lang w:val="de-AT"/>
        </w:rPr>
        <w:t xml:space="preserve">„natürlich“ &lt; arab. </w:t>
      </w:r>
      <w:r w:rsidRPr="007072C9">
        <w:rPr>
          <w:i/>
          <w:sz w:val="19"/>
          <w:szCs w:val="19"/>
          <w:lang w:val="de-AT"/>
        </w:rPr>
        <w:t>ṭabīʿī.</w:t>
      </w:r>
    </w:p>
  </w:footnote>
  <w:footnote w:id="60">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Im umgangssprachlichen Türkisch wird </w:t>
      </w:r>
      <w:r w:rsidRPr="007072C9">
        <w:rPr>
          <w:i/>
          <w:sz w:val="19"/>
          <w:szCs w:val="19"/>
          <w:lang w:val="de-DE"/>
        </w:rPr>
        <w:t xml:space="preserve">millet </w:t>
      </w:r>
      <w:r w:rsidRPr="007072C9">
        <w:rPr>
          <w:sz w:val="19"/>
          <w:szCs w:val="19"/>
          <w:lang w:val="de-DE"/>
        </w:rPr>
        <w:t>“Nation” auch im Sinne von “Leute” gebraucht.</w:t>
      </w:r>
    </w:p>
  </w:footnote>
  <w:footnote w:id="61">
    <w:p w:rsidR="001D75FB" w:rsidRPr="007072C9" w:rsidRDefault="001D75FB" w:rsidP="00DF5BB5">
      <w:pPr>
        <w:pStyle w:val="Funotentext"/>
        <w:spacing w:line="220" w:lineRule="exact"/>
        <w:jc w:val="both"/>
        <w:rPr>
          <w:sz w:val="19"/>
          <w:szCs w:val="19"/>
          <w:lang w:val="de-AT"/>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62">
    <w:p w:rsidR="001D75FB" w:rsidRPr="00DA18FF" w:rsidRDefault="001D75FB" w:rsidP="00DF5BB5">
      <w:pPr>
        <w:pStyle w:val="Funotentext"/>
        <w:rPr>
          <w:i/>
          <w:sz w:val="19"/>
          <w:szCs w:val="19"/>
          <w:lang w:val="de-AT"/>
        </w:rPr>
      </w:pPr>
      <w:r w:rsidRPr="00DA18FF">
        <w:rPr>
          <w:rStyle w:val="Funotenzeichen"/>
          <w:sz w:val="19"/>
          <w:szCs w:val="19"/>
        </w:rPr>
        <w:footnoteRef/>
      </w:r>
      <w:r w:rsidRPr="00DA18FF">
        <w:rPr>
          <w:sz w:val="19"/>
          <w:szCs w:val="19"/>
          <w:lang w:val="de-AT"/>
        </w:rPr>
        <w:t xml:space="preserve"> </w:t>
      </w:r>
      <w:r>
        <w:rPr>
          <w:sz w:val="19"/>
          <w:szCs w:val="19"/>
          <w:lang w:val="de-AT"/>
        </w:rPr>
        <w:t xml:space="preserve">Von türkisch </w:t>
      </w:r>
      <w:r>
        <w:rPr>
          <w:i/>
          <w:sz w:val="19"/>
          <w:szCs w:val="19"/>
          <w:lang w:val="de-AT"/>
        </w:rPr>
        <w:t>kıyma.</w:t>
      </w:r>
    </w:p>
  </w:footnote>
  <w:footnote w:id="63">
    <w:p w:rsidR="001D75FB" w:rsidRPr="007072C9" w:rsidRDefault="001D75FB" w:rsidP="00DF5BB5">
      <w:pPr>
        <w:pStyle w:val="Funotentext"/>
        <w:spacing w:line="220" w:lineRule="exact"/>
        <w:jc w:val="both"/>
        <w:rPr>
          <w:i/>
          <w:sz w:val="19"/>
          <w:szCs w:val="19"/>
          <w:lang w:val="de-AT"/>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Mit der typischen Auslautverhärtung: </w:t>
      </w:r>
      <w:r w:rsidRPr="007072C9">
        <w:rPr>
          <w:i/>
          <w:sz w:val="19"/>
          <w:szCs w:val="19"/>
          <w:lang w:val="de-AT"/>
        </w:rPr>
        <w:t>ḥ &lt; ʿ.</w:t>
      </w:r>
    </w:p>
  </w:footnote>
  <w:footnote w:id="64">
    <w:p w:rsidR="001D75FB" w:rsidRPr="007072C9" w:rsidRDefault="001D75FB" w:rsidP="00DF5BB5">
      <w:pPr>
        <w:pStyle w:val="Funotentext"/>
        <w:jc w:val="both"/>
        <w:rPr>
          <w:sz w:val="19"/>
          <w:szCs w:val="19"/>
          <w:lang w:val="de-AT"/>
        </w:rPr>
      </w:pPr>
      <w:r w:rsidRPr="007072C9">
        <w:rPr>
          <w:rStyle w:val="Funotenzeichen"/>
          <w:sz w:val="19"/>
          <w:szCs w:val="19"/>
        </w:rPr>
        <w:footnoteRef/>
      </w:r>
      <w:r w:rsidRPr="007072C9">
        <w:rPr>
          <w:sz w:val="19"/>
          <w:szCs w:val="19"/>
          <w:lang w:val="de-AT"/>
        </w:rPr>
        <w:t xml:space="preserve"> Türkisch </w:t>
      </w:r>
      <w:r w:rsidRPr="007072C9">
        <w:rPr>
          <w:i/>
          <w:sz w:val="19"/>
          <w:szCs w:val="19"/>
          <w:lang w:val="de-AT"/>
        </w:rPr>
        <w:t xml:space="preserve">ılık su </w:t>
      </w:r>
      <w:r w:rsidRPr="007072C9">
        <w:rPr>
          <w:sz w:val="19"/>
          <w:szCs w:val="19"/>
          <w:lang w:val="de-AT"/>
        </w:rPr>
        <w:t>“lauwarmes Wasser”.</w:t>
      </w:r>
    </w:p>
  </w:footnote>
  <w:footnote w:id="65">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Zur Steigerung von </w:t>
      </w:r>
      <w:r w:rsidRPr="007072C9">
        <w:rPr>
          <w:i/>
          <w:sz w:val="19"/>
          <w:szCs w:val="19"/>
          <w:lang w:val="de-AT"/>
        </w:rPr>
        <w:t xml:space="preserve">zēn </w:t>
      </w:r>
      <w:r w:rsidRPr="007072C9">
        <w:rPr>
          <w:sz w:val="19"/>
          <w:szCs w:val="19"/>
          <w:lang w:val="de-DE"/>
        </w:rPr>
        <w:t>wird das den üblichen Elativformen angegliche</w:t>
      </w:r>
      <w:r w:rsidRPr="007072C9">
        <w:rPr>
          <w:sz w:val="19"/>
          <w:szCs w:val="19"/>
          <w:lang w:val="de-DE"/>
        </w:rPr>
        <w:softHyphen/>
        <w:t xml:space="preserve">ne </w:t>
      </w:r>
      <w:r w:rsidRPr="007072C9">
        <w:rPr>
          <w:i/>
          <w:sz w:val="19"/>
          <w:szCs w:val="19"/>
          <w:lang w:val="de-DE"/>
        </w:rPr>
        <w:t xml:space="preserve">axēr </w:t>
      </w:r>
      <w:r w:rsidRPr="007072C9">
        <w:rPr>
          <w:sz w:val="19"/>
          <w:szCs w:val="19"/>
          <w:lang w:val="de-DE"/>
        </w:rPr>
        <w:t>verwendet.</w:t>
      </w:r>
    </w:p>
  </w:footnote>
  <w:footnote w:id="66">
    <w:p w:rsidR="001D75FB" w:rsidRPr="007072C9" w:rsidRDefault="001D75FB" w:rsidP="00DF5BB5">
      <w:pPr>
        <w:pStyle w:val="Funotentext"/>
        <w:jc w:val="both"/>
        <w:rPr>
          <w:i/>
          <w:sz w:val="19"/>
          <w:szCs w:val="19"/>
          <w:lang w:val="de-AT"/>
        </w:rPr>
      </w:pPr>
      <w:r w:rsidRPr="007072C9">
        <w:rPr>
          <w:rStyle w:val="Funotenzeichen"/>
          <w:sz w:val="19"/>
          <w:szCs w:val="19"/>
        </w:rPr>
        <w:footnoteRef/>
      </w:r>
      <w:r w:rsidRPr="007072C9">
        <w:rPr>
          <w:sz w:val="19"/>
          <w:szCs w:val="19"/>
          <w:lang w:val="de-AT"/>
        </w:rPr>
        <w:t xml:space="preserve"> Das Wort ist nicht ganz klar, w</w:t>
      </w:r>
      <w:r>
        <w:rPr>
          <w:sz w:val="19"/>
          <w:szCs w:val="19"/>
          <w:lang w:val="de-AT"/>
        </w:rPr>
        <w:t xml:space="preserve">ohl </w:t>
      </w:r>
      <w:r w:rsidRPr="007072C9">
        <w:rPr>
          <w:sz w:val="19"/>
          <w:szCs w:val="19"/>
          <w:lang w:val="de-AT"/>
        </w:rPr>
        <w:t xml:space="preserve">eine Verballhornung von </w:t>
      </w:r>
      <w:r w:rsidRPr="007072C9">
        <w:rPr>
          <w:i/>
          <w:sz w:val="19"/>
          <w:szCs w:val="19"/>
          <w:lang w:val="de-AT"/>
        </w:rPr>
        <w:t>mawsim.</w:t>
      </w:r>
    </w:p>
  </w:footnote>
  <w:footnote w:id="67">
    <w:p w:rsidR="001D75FB" w:rsidRPr="007072C9" w:rsidRDefault="001D75FB" w:rsidP="00DF5BB5">
      <w:pPr>
        <w:pStyle w:val="Funotentext"/>
        <w:jc w:val="both"/>
        <w:rPr>
          <w:sz w:val="19"/>
          <w:szCs w:val="19"/>
          <w:lang w:val="de-AT"/>
        </w:rPr>
      </w:pPr>
      <w:r w:rsidRPr="007072C9">
        <w:rPr>
          <w:rStyle w:val="Funotenzeichen"/>
          <w:sz w:val="19"/>
          <w:szCs w:val="19"/>
        </w:rPr>
        <w:footnoteRef/>
      </w:r>
      <w:r w:rsidRPr="00701119">
        <w:rPr>
          <w:sz w:val="19"/>
          <w:szCs w:val="19"/>
          <w:lang w:val="de-AT"/>
        </w:rPr>
        <w:t xml:space="preserve"> </w:t>
      </w:r>
      <w:r w:rsidRPr="007072C9">
        <w:rPr>
          <w:sz w:val="19"/>
          <w:szCs w:val="19"/>
          <w:lang w:val="de-AT"/>
        </w:rPr>
        <w:t xml:space="preserve">Von türkisch </w:t>
      </w:r>
      <w:r w:rsidRPr="007072C9">
        <w:rPr>
          <w:i/>
          <w:sz w:val="19"/>
          <w:szCs w:val="19"/>
          <w:lang w:val="de-AT"/>
        </w:rPr>
        <w:t xml:space="preserve">göç </w:t>
      </w:r>
      <w:r w:rsidRPr="00701119">
        <w:rPr>
          <w:sz w:val="19"/>
          <w:szCs w:val="19"/>
          <w:lang w:val="de-AT"/>
        </w:rPr>
        <w:t>“Herumziehen”.</w:t>
      </w:r>
    </w:p>
  </w:footnote>
  <w:footnote w:id="68">
    <w:p w:rsidR="001D75FB" w:rsidRPr="00852FE8" w:rsidRDefault="001D75FB" w:rsidP="00BD2CA0">
      <w:pPr>
        <w:pStyle w:val="Funotentext"/>
        <w:rPr>
          <w:lang w:val="de-AT"/>
        </w:rPr>
      </w:pPr>
      <w:r w:rsidRPr="00852FE8">
        <w:footnoteRef/>
      </w:r>
      <w:r w:rsidRPr="00852FE8">
        <w:t xml:space="preserve"> </w:t>
      </w:r>
      <w:r>
        <w:tab/>
        <w:t xml:space="preserve">A typical Bedouin word, cf. </w:t>
      </w:r>
      <w:r>
        <w:fldChar w:fldCharType="begin"/>
      </w:r>
      <w:r>
        <w:instrText xml:space="preserve"> ADDIN ZOTERO_ITEM CSL_CITATION {"citationID":"VXH7VLst","properties":{"formattedCitation":"(Holes 2001: 245)","plainCitation":"(Holes 2001: 245)","noteIndex":24},"citationItems":[{"id":41910,"uris":["http://zotero.org/groups/2165756/items/2JZ9YIRU"],"uri":["http://zotero.org/groups/2165756/items/2JZ9YIRU"],"itemData":{"id":41910,"type":"book","event-place":"Leiden","note":"(biblid:holes_2005_0001)","publisher":"Brill","publisher-place":"Leiden","title":"Dialect, culture, and society in eastern Arabia. Vol. 1: Glossary","author":[{"family":"Holes","given":"Clive"}],"issued":{"date-parts":[["2001"]]}},"suffix":": 245"}],"schema":"https://github.com/citation-style-language/schema/raw/master/csl-citation.json"} </w:instrText>
      </w:r>
      <w:r>
        <w:fldChar w:fldCharType="separate"/>
      </w:r>
      <w:r w:rsidRPr="00852FE8">
        <w:t>Holes 2001: 245</w:t>
      </w:r>
      <w:r>
        <w:fldChar w:fldCharType="end"/>
      </w:r>
      <w:r>
        <w:t>.</w:t>
      </w:r>
    </w:p>
  </w:footnote>
  <w:footnote w:id="69">
    <w:p w:rsidR="001D75FB" w:rsidRPr="00852FE8" w:rsidRDefault="001D75FB" w:rsidP="00BD2CA0">
      <w:pPr>
        <w:pStyle w:val="Funotentext"/>
        <w:rPr>
          <w:lang w:val="de-AT"/>
        </w:rPr>
      </w:pPr>
      <w:r w:rsidRPr="00852FE8">
        <w:footnoteRef/>
      </w:r>
      <w:r w:rsidRPr="00852FE8">
        <w:t xml:space="preserve"> </w:t>
      </w:r>
      <w:r>
        <w:tab/>
        <w:t xml:space="preserve">In Iraqi Arabic used in the more restricted sense of ‘to use for the first time’ </w:t>
      </w:r>
      <w:r w:rsidRPr="00852FE8">
        <w:t>(Woodhead and Beene 1967: 158)</w:t>
      </w:r>
      <w:r>
        <w:t>.</w:t>
      </w:r>
    </w:p>
  </w:footnote>
  <w:footnote w:id="70">
    <w:p w:rsidR="001D75FB" w:rsidRPr="00D44AC1" w:rsidRDefault="001D75FB" w:rsidP="00BD2CA0">
      <w:pPr>
        <w:pStyle w:val="Funotentext"/>
        <w:rPr>
          <w:lang w:val="de-AT"/>
        </w:rPr>
      </w:pPr>
      <w:r w:rsidRPr="00D44AC1">
        <w:footnoteRef/>
      </w:r>
      <w:r w:rsidRPr="00D44AC1">
        <w:t xml:space="preserve"> </w:t>
      </w:r>
      <w:r>
        <w:tab/>
        <w:t xml:space="preserve">In Harran-Urfa Arabic, </w:t>
      </w:r>
      <w:r>
        <w:rPr>
          <w:i/>
        </w:rPr>
        <w:t xml:space="preserve">čōl </w:t>
      </w:r>
      <w:r>
        <w:t xml:space="preserve">&lt; Turkish </w:t>
      </w:r>
      <w:r>
        <w:rPr>
          <w:i/>
        </w:rPr>
        <w:t xml:space="preserve">çöl </w:t>
      </w:r>
      <w:r>
        <w:t>‘steppe’, means ‘open land’ and even ‘outside’.</w:t>
      </w:r>
    </w:p>
  </w:footnote>
  <w:footnote w:id="71">
    <w:p w:rsidR="001D75FB" w:rsidRDefault="001D75FB" w:rsidP="00BD2CA0">
      <w:pPr>
        <w:pStyle w:val="Funotentext"/>
        <w:jc w:val="both"/>
      </w:pPr>
      <w:r>
        <w:rPr>
          <w:lang w:val="en-US"/>
        </w:rPr>
        <w:footnoteRef/>
      </w:r>
      <w:r>
        <w:rPr>
          <w:lang w:val="en-US"/>
        </w:rPr>
        <w:tab/>
        <w:t xml:space="preserve">Cf. </w:t>
      </w:r>
      <w:r>
        <w:rPr>
          <w:lang w:val="en-US"/>
        </w:rPr>
        <w:fldChar w:fldCharType="begin"/>
      </w:r>
      <w:r>
        <w:rPr>
          <w:lang w:val="en-US"/>
        </w:rPr>
        <w:instrText xml:space="preserve"> ADDIN ZOTERO_ITEM CSL_CITATION {"citationID":"E3oK9MRM","properties":{"formattedCitation":"(Lane 1863: 1749)","plainCitation":"(Lane 1863: 1749)","dontUpdate":true,"noteIndex":24},"citationItems":[{"id":42112,"uris":["http://zotero.org/groups/2065664/items/WT6ZYU2U"],"uri":["http://zotero.org/groups/2065664/items/WT6ZYU2U"],"itemData":{"id":42112,"type":"book","event-place":"London","publisher":"Williams and Norgate","publisher-place":"London","title":"An Arabic-English lexicon derived from the best and most copious Eastern sources","author":[{"family":"Lane","given":"Edward William"}],"issued":{"date-parts":[["1863"]],"season":"1874"}},"suffix":": 1749"}],"schema":"https://github.com/citation-style-language/schema/raw/master/csl-citation.json"} </w:instrText>
      </w:r>
      <w:r>
        <w:rPr>
          <w:lang w:val="en-US"/>
        </w:rPr>
        <w:fldChar w:fldCharType="separate"/>
      </w:r>
      <w:r w:rsidRPr="00DF6B11">
        <w:t>Lane 1863: 1749</w:t>
      </w:r>
      <w:r>
        <w:rPr>
          <w:lang w:val="en-US"/>
        </w:rPr>
        <w:fldChar w:fldCharType="end"/>
      </w:r>
      <w:r>
        <w:rPr>
          <w:lang w:val="en-US"/>
        </w:rPr>
        <w:t xml:space="preserve">: </w:t>
      </w:r>
      <w:r>
        <w:rPr>
          <w:i/>
          <w:lang w:val="en-US"/>
        </w:rPr>
        <w:t xml:space="preserve">ṣawwala </w:t>
      </w:r>
      <w:r>
        <w:t>‘to extract a thing by means of water; to soak a thing to extract the juice or bitterness’.</w:t>
      </w:r>
    </w:p>
  </w:footnote>
  <w:footnote w:id="72">
    <w:p w:rsidR="001D75FB" w:rsidRDefault="001D75FB" w:rsidP="00BD2CA0">
      <w:pPr>
        <w:pStyle w:val="Funotentext"/>
        <w:jc w:val="both"/>
      </w:pPr>
      <w:r w:rsidRPr="00DE0C66">
        <w:footnoteRef/>
      </w:r>
      <w:r>
        <w:rPr>
          <w:i/>
        </w:rPr>
        <w:tab/>
      </w:r>
      <w:proofErr w:type="gramStart"/>
      <w:r>
        <w:rPr>
          <w:i/>
        </w:rPr>
        <w:t>čēl</w:t>
      </w:r>
      <w:proofErr w:type="gramEnd"/>
      <w:r>
        <w:t xml:space="preserve"> is a local measure of </w:t>
      </w:r>
      <w:r w:rsidRPr="00DE0C66">
        <w:t xml:space="preserve">capacity: 1 </w:t>
      </w:r>
      <w:r w:rsidRPr="00DE0C66">
        <w:rPr>
          <w:i/>
        </w:rPr>
        <w:t>čēl</w:t>
      </w:r>
      <w:r w:rsidRPr="00DE0C66">
        <w:t xml:space="preserve"> of wheat is 184 kilo. Cf. Iraqi Arabic </w:t>
      </w:r>
      <w:r w:rsidRPr="00DE0C66">
        <w:rPr>
          <w:i/>
        </w:rPr>
        <w:t xml:space="preserve">čēla </w:t>
      </w:r>
      <w:r w:rsidRPr="00DE0C66">
        <w:t>‘a container of no standardized size used by merchants to measure</w:t>
      </w:r>
      <w:r>
        <w:t xml:space="preserve"> out grain, etc.’ (Woodhead-Beene 1967: 88).</w:t>
      </w:r>
    </w:p>
  </w:footnote>
  <w:footnote w:id="73">
    <w:p w:rsidR="001D75FB" w:rsidRDefault="001D75FB" w:rsidP="00BD2CA0">
      <w:pPr>
        <w:pStyle w:val="Funotentext"/>
        <w:jc w:val="both"/>
        <w:rPr>
          <w:lang w:val="en-US"/>
        </w:rPr>
      </w:pPr>
      <w:r>
        <w:rPr>
          <w:lang w:val="en-US"/>
        </w:rPr>
        <w:footnoteRef/>
      </w:r>
      <w:r>
        <w:rPr>
          <w:lang w:val="en-US"/>
        </w:rPr>
        <w:tab/>
        <w:t>Actually not the bread itself, but the wheat from which the bread is made is washed.</w:t>
      </w:r>
    </w:p>
  </w:footnote>
  <w:footnote w:id="74">
    <w:p w:rsidR="001D75FB" w:rsidRDefault="001D75FB" w:rsidP="00BD2CA0">
      <w:pPr>
        <w:pStyle w:val="Funotentext"/>
        <w:jc w:val="both"/>
        <w:rPr>
          <w:lang w:val="en-US"/>
        </w:rPr>
      </w:pPr>
      <w:r>
        <w:rPr>
          <w:lang w:val="en-US"/>
        </w:rPr>
        <w:footnoteRef/>
      </w:r>
      <w:r>
        <w:rPr>
          <w:lang w:val="en-US"/>
        </w:rPr>
        <w:tab/>
        <w:t>Literally: it has not seen water.</w:t>
      </w:r>
    </w:p>
  </w:footnote>
  <w:footnote w:id="75">
    <w:p w:rsidR="001D75FB" w:rsidRDefault="001D75FB" w:rsidP="00BD2CA0">
      <w:pPr>
        <w:pStyle w:val="Funotentext"/>
        <w:jc w:val="both"/>
      </w:pPr>
      <w:r>
        <w:rPr>
          <w:lang w:val="en-US"/>
        </w:rPr>
        <w:footnoteRef/>
      </w:r>
      <w:r>
        <w:rPr>
          <w:lang w:val="en-US"/>
        </w:rPr>
        <w:tab/>
      </w:r>
      <w:proofErr w:type="gramStart"/>
      <w:r>
        <w:rPr>
          <w:lang w:val="en-US"/>
        </w:rPr>
        <w:t xml:space="preserve">Turkish </w:t>
      </w:r>
      <w:r>
        <w:rPr>
          <w:i/>
          <w:lang w:val="en-US"/>
        </w:rPr>
        <w:t>gev</w:t>
      </w:r>
      <w:r>
        <w:rPr>
          <w:lang w:val="en-US"/>
        </w:rPr>
        <w:t>ş</w:t>
      </w:r>
      <w:r>
        <w:rPr>
          <w:i/>
          <w:lang w:val="en-US"/>
        </w:rPr>
        <w:t xml:space="preserve">ek </w:t>
      </w:r>
      <w:r>
        <w:t>‘soft, elastic’.</w:t>
      </w:r>
      <w:proofErr w:type="gramEnd"/>
    </w:p>
  </w:footnote>
  <w:footnote w:id="76">
    <w:p w:rsidR="001D75FB" w:rsidRPr="00D44AC1" w:rsidRDefault="001D75FB" w:rsidP="00BD2CA0">
      <w:pPr>
        <w:pStyle w:val="Funotentext"/>
        <w:rPr>
          <w:lang w:val="de-AT"/>
        </w:rPr>
      </w:pPr>
      <w:r w:rsidRPr="00D44AC1">
        <w:footnoteRef/>
      </w:r>
      <w:r w:rsidRPr="00D44AC1">
        <w:t xml:space="preserve"> </w:t>
      </w:r>
      <w:r>
        <w:tab/>
      </w:r>
      <w:proofErr w:type="gramStart"/>
      <w:r>
        <w:t xml:space="preserve">Turkish </w:t>
      </w:r>
      <w:r>
        <w:rPr>
          <w:i/>
        </w:rPr>
        <w:t xml:space="preserve">yabancı </w:t>
      </w:r>
      <w:r>
        <w:t>‘strange(r)’.</w:t>
      </w:r>
      <w:proofErr w:type="gramEnd"/>
    </w:p>
  </w:footnote>
  <w:footnote w:id="77">
    <w:p w:rsidR="001D75FB" w:rsidRPr="00D44AC1" w:rsidRDefault="001D75FB" w:rsidP="00BD2CA0">
      <w:pPr>
        <w:pStyle w:val="Funotentext"/>
        <w:rPr>
          <w:lang w:val="de-AT"/>
        </w:rPr>
      </w:pPr>
      <w:r w:rsidRPr="00D44AC1">
        <w:footnoteRef/>
      </w:r>
      <w:r w:rsidRPr="00D44AC1">
        <w:t xml:space="preserve"> </w:t>
      </w:r>
      <w:r>
        <w:tab/>
        <w:t xml:space="preserve">Called </w:t>
      </w:r>
      <w:r>
        <w:rPr>
          <w:i/>
        </w:rPr>
        <w:t xml:space="preserve">kibbe </w:t>
      </w:r>
      <w:r>
        <w:t xml:space="preserve">in the Levant, </w:t>
      </w:r>
      <w:r>
        <w:rPr>
          <w:i/>
        </w:rPr>
        <w:t xml:space="preserve">içli köfte </w:t>
      </w:r>
      <w:r>
        <w:t xml:space="preserve">in Turkish: balls </w:t>
      </w:r>
      <w:r w:rsidRPr="00D44AC1">
        <w:t xml:space="preserve">made of bulgur, onions, and </w:t>
      </w:r>
      <w:r>
        <w:t xml:space="preserve">minced </w:t>
      </w:r>
      <w:r w:rsidRPr="00D44AC1">
        <w:t>meat</w:t>
      </w:r>
      <w:r>
        <w:t>.</w:t>
      </w:r>
    </w:p>
  </w:footnote>
  <w:footnote w:id="78">
    <w:p w:rsidR="001D75FB" w:rsidRPr="00D44AC1" w:rsidRDefault="001D75FB" w:rsidP="00BD2CA0">
      <w:pPr>
        <w:pStyle w:val="Funotentext"/>
        <w:rPr>
          <w:lang w:val="de-AT"/>
        </w:rPr>
      </w:pPr>
      <w:r w:rsidRPr="00D44AC1">
        <w:footnoteRef/>
      </w:r>
      <w:r w:rsidRPr="00D44AC1">
        <w:t xml:space="preserve"> </w:t>
      </w:r>
      <w:r>
        <w:tab/>
        <w:t xml:space="preserve">The form </w:t>
      </w:r>
      <w:r>
        <w:rPr>
          <w:i/>
        </w:rPr>
        <w:t xml:space="preserve">burqul </w:t>
      </w:r>
      <w:r>
        <w:t xml:space="preserve">suggest an origin in the local Turkish </w:t>
      </w:r>
      <w:r>
        <w:rPr>
          <w:i/>
        </w:rPr>
        <w:t xml:space="preserve">burġul </w:t>
      </w:r>
      <w:r>
        <w:t xml:space="preserve">rather than Standard Turkish </w:t>
      </w:r>
      <w:r>
        <w:rPr>
          <w:i/>
        </w:rPr>
        <w:t>bulgur.</w:t>
      </w:r>
    </w:p>
  </w:footnote>
  <w:footnote w:id="79">
    <w:p w:rsidR="001D75FB" w:rsidRPr="00DE0C66" w:rsidRDefault="001D75FB" w:rsidP="00BD2CA0">
      <w:pPr>
        <w:pStyle w:val="Funotentext"/>
        <w:rPr>
          <w:lang w:val="de-AT"/>
        </w:rPr>
      </w:pPr>
      <w:r w:rsidRPr="00D44AC1">
        <w:footnoteRef/>
      </w:r>
      <w:r>
        <w:t xml:space="preserve"> </w:t>
      </w:r>
      <w:r>
        <w:tab/>
      </w:r>
      <w:r>
        <w:rPr>
          <w:lang w:val="de-AT"/>
        </w:rPr>
        <w:t xml:space="preserve">This word comes from Turkish </w:t>
      </w:r>
      <w:r w:rsidRPr="00DE0C66">
        <w:rPr>
          <w:i/>
          <w:lang w:val="de-AT"/>
        </w:rPr>
        <w:t>çiğ köfte</w:t>
      </w:r>
      <w:r>
        <w:rPr>
          <w:i/>
          <w:lang w:val="de-AT"/>
        </w:rPr>
        <w:t xml:space="preserve"> </w:t>
      </w:r>
      <w:r>
        <w:t xml:space="preserve">‘raw kofta’; originally a kind of beef tartare, the local dish is usually vegetarian and </w:t>
      </w:r>
      <w:r w:rsidRPr="00DE0C66">
        <w:t xml:space="preserve">made </w:t>
      </w:r>
      <w:r>
        <w:t xml:space="preserve">form </w:t>
      </w:r>
      <w:r w:rsidRPr="00DE0C66">
        <w:t>extra fine bulgur</w:t>
      </w:r>
      <w:r>
        <w:t xml:space="preserve">. The region of Şanlıurfa is famous for </w:t>
      </w:r>
      <w:r w:rsidRPr="00DE0C66">
        <w:rPr>
          <w:i/>
          <w:lang w:val="de-AT"/>
        </w:rPr>
        <w:t>çiğ köfte</w:t>
      </w:r>
      <w:r>
        <w:rPr>
          <w:i/>
          <w:lang w:val="de-AT"/>
        </w:rPr>
        <w:t xml:space="preserve"> </w:t>
      </w:r>
      <w:r>
        <w:t>which are usually served rather spicy</w:t>
      </w:r>
      <w:r>
        <w:rPr>
          <w:i/>
          <w:lang w:val="de-AT"/>
        </w:rPr>
        <w:t>.</w:t>
      </w:r>
    </w:p>
  </w:footnote>
  <w:footnote w:id="80">
    <w:p w:rsidR="001D75FB" w:rsidRPr="00203204" w:rsidRDefault="001D75FB" w:rsidP="00BD2CA0">
      <w:pPr>
        <w:pStyle w:val="Funotentext"/>
        <w:rPr>
          <w:lang w:val="de-AT"/>
        </w:rPr>
      </w:pPr>
      <w:r w:rsidRPr="000049F6">
        <w:footnoteRef/>
      </w:r>
      <w:r w:rsidRPr="000049F6">
        <w:t xml:space="preserve"> </w:t>
      </w:r>
      <w:r>
        <w:tab/>
      </w:r>
      <w:r>
        <w:rPr>
          <w:lang w:val="de-AT"/>
        </w:rPr>
        <w:t xml:space="preserve">Cf. Mayadin (E Syria) </w:t>
      </w:r>
      <w:r>
        <w:rPr>
          <w:i/>
          <w:lang w:val="de-AT"/>
        </w:rPr>
        <w:t xml:space="preserve">gešš </w:t>
      </w:r>
      <w:r>
        <w:t xml:space="preserve">‘whole straw’ </w:t>
      </w:r>
      <w:r>
        <w:fldChar w:fldCharType="begin"/>
      </w:r>
      <w:r>
        <w:instrText xml:space="preserve"> ADDIN ZOTERO_ITEM CSL_CITATION {"citationID":"QwDVxoN6","properties":{"formattedCitation":"(Lentin 2013: 166)","plainCitation":"(Lentin 2013: 166)","noteIndex":30},"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6"}],"schema":"https://github.com/citation-style-language/schema/raw/master/csl-citation.json"} </w:instrText>
      </w:r>
      <w:r>
        <w:fldChar w:fldCharType="separate"/>
      </w:r>
      <w:r w:rsidRPr="00203204">
        <w:t>(Lentin 2013: 166)</w:t>
      </w:r>
      <w:r>
        <w:fldChar w:fldCharType="end"/>
      </w:r>
      <w:r>
        <w:t>.</w:t>
      </w:r>
    </w:p>
  </w:footnote>
  <w:footnote w:id="81">
    <w:p w:rsidR="001D75FB" w:rsidRPr="000049F6" w:rsidRDefault="001D75FB" w:rsidP="00BD2CA0">
      <w:pPr>
        <w:pStyle w:val="Funotentext"/>
        <w:rPr>
          <w:lang w:val="de-AT"/>
        </w:rPr>
      </w:pPr>
      <w:r w:rsidRPr="000049F6">
        <w:footnoteRef/>
      </w:r>
      <w:r w:rsidRPr="000049F6">
        <w:t xml:space="preserve"> </w:t>
      </w:r>
      <w:r>
        <w:tab/>
        <w:t xml:space="preserve">Derived from the root </w:t>
      </w:r>
      <w:r>
        <w:rPr>
          <w:i/>
        </w:rPr>
        <w:t xml:space="preserve">s-l-g &lt; s-l-q </w:t>
      </w:r>
      <w:r>
        <w:t>‘to boil’.</w:t>
      </w:r>
    </w:p>
  </w:footnote>
  <w:footnote w:id="82">
    <w:p w:rsidR="001D75FB" w:rsidRPr="000049F6" w:rsidRDefault="001D75FB" w:rsidP="00BD2CA0">
      <w:pPr>
        <w:pStyle w:val="Funotentext"/>
        <w:rPr>
          <w:lang w:val="de-AT"/>
        </w:rPr>
      </w:pPr>
      <w:r w:rsidRPr="000049F6">
        <w:footnoteRef/>
      </w:r>
      <w:r w:rsidRPr="000049F6">
        <w:t xml:space="preserve"> </w:t>
      </w:r>
      <w:r>
        <w:rPr>
          <w:lang w:val="de-AT"/>
        </w:rPr>
        <w:tab/>
      </w:r>
      <w:proofErr w:type="gramStart"/>
      <w:r>
        <w:t xml:space="preserve">Turkish </w:t>
      </w:r>
      <w:r>
        <w:rPr>
          <w:i/>
        </w:rPr>
        <w:t xml:space="preserve">merdiven </w:t>
      </w:r>
      <w:r>
        <w:t>‘staircase’.</w:t>
      </w:r>
      <w:proofErr w:type="gramEnd"/>
    </w:p>
  </w:footnote>
  <w:footnote w:id="83">
    <w:p w:rsidR="001D75FB" w:rsidRPr="003663FC" w:rsidRDefault="001D75FB" w:rsidP="00BD2CA0">
      <w:pPr>
        <w:pStyle w:val="Funotentext"/>
        <w:jc w:val="both"/>
      </w:pPr>
      <w:r>
        <w:rPr>
          <w:lang w:val="en-US"/>
        </w:rPr>
        <w:footnoteRef/>
      </w:r>
      <w:r>
        <w:rPr>
          <w:lang w:val="en-US"/>
        </w:rPr>
        <w:tab/>
        <w:t>Literally: to</w:t>
      </w:r>
      <w:r>
        <w:t xml:space="preserve"> the mouth of the door. Reflexes of </w:t>
      </w:r>
      <w:r>
        <w:rPr>
          <w:i/>
        </w:rPr>
        <w:t xml:space="preserve">famm &gt; *ṯamm </w:t>
      </w:r>
      <w:r>
        <w:t xml:space="preserve">with an initial vowel are characteristic of the Shawi dialects, see </w:t>
      </w:r>
      <w:r>
        <w:fldChar w:fldCharType="begin"/>
      </w:r>
      <w:r>
        <w:instrText xml:space="preserve"> ADDIN ZOTERO_ITEM CSL_CITATION {"citationID":"qJhHqdBL","properties":{"formattedCitation":"(Behnstedt and Woidich 2011: map 47)","plainCitation":"(Behnstedt and Woidich 2011: map 47)","noteIndex":30},"citationItems":[{"id":35665,"uris":["http://zotero.org/groups/2165756/items/CG324JCW"],"uri":["http://zotero.org/groups/2165756/items/CG324JCW"],"itemData":{"id":35665,"type":"book","event-place":"Leiden &amp; Boston","note":"(biblid:behnstedt_2011-2014_3010)","publisher":"Brill","publisher-place":"Leiden &amp; Boston","title":"Wortatlas der arabischen Dialekte. I: Mensch, Natur, Fauna und Flora. II: Materielle Kultur. III: Verben, Adjektive, Zeit und Zahlen.","author":[{"family":"Behnstedt","given":"Peter"},{"family":"Woidich","given":"Manfred"}],"issued":{"date-parts":[["2011"]],"season":"2014"}},"suffix":": map 47"}],"schema":"https://github.com/citation-style-language/schema/raw/master/csl-citation.json"} </w:instrText>
      </w:r>
      <w:r>
        <w:fldChar w:fldCharType="separate"/>
      </w:r>
      <w:r w:rsidRPr="003663FC">
        <w:t>Behnstedt and Woidich 2011: map 47</w:t>
      </w:r>
      <w:r>
        <w:fldChar w:fldCharType="end"/>
      </w:r>
      <w:r>
        <w:t>.</w:t>
      </w:r>
    </w:p>
  </w:footnote>
  <w:footnote w:id="84">
    <w:p w:rsidR="001D75FB" w:rsidRPr="000049F6" w:rsidRDefault="001D75FB" w:rsidP="00BD2CA0">
      <w:pPr>
        <w:pStyle w:val="Funotentext"/>
        <w:rPr>
          <w:lang w:val="de-AT"/>
        </w:rPr>
      </w:pPr>
      <w:r w:rsidRPr="000049F6">
        <w:footnoteRef/>
      </w:r>
      <w:r w:rsidRPr="000049F6">
        <w:t xml:space="preserve"> </w:t>
      </w:r>
      <w:r>
        <w:tab/>
        <w:t xml:space="preserve">Turkish </w:t>
      </w:r>
      <w:r>
        <w:rPr>
          <w:i/>
        </w:rPr>
        <w:t xml:space="preserve">ayrı </w:t>
      </w:r>
      <w:r>
        <w:t>‘separate’.</w:t>
      </w:r>
    </w:p>
  </w:footnote>
  <w:footnote w:id="85">
    <w:p w:rsidR="001D75FB" w:rsidRDefault="001D75FB" w:rsidP="00BD2CA0">
      <w:pPr>
        <w:pStyle w:val="Funotentext"/>
        <w:jc w:val="both"/>
        <w:rPr>
          <w:lang w:val="en-US"/>
        </w:rPr>
      </w:pPr>
      <w:r>
        <w:rPr>
          <w:lang w:val="en-US"/>
        </w:rPr>
        <w:footnoteRef/>
      </w:r>
      <w:r>
        <w:rPr>
          <w:lang w:val="en-US"/>
        </w:rPr>
        <w:tab/>
        <w:t>She wants to say that their hands get very dusty.</w:t>
      </w:r>
    </w:p>
  </w:footnote>
  <w:footnote w:id="86">
    <w:p w:rsidR="001D75FB" w:rsidRPr="000049F6" w:rsidRDefault="001D75FB" w:rsidP="00BD2CA0">
      <w:pPr>
        <w:pStyle w:val="Funotentext"/>
        <w:rPr>
          <w:lang w:val="de-AT"/>
        </w:rPr>
      </w:pPr>
      <w:r w:rsidRPr="000049F6">
        <w:footnoteRef/>
      </w:r>
      <w:r w:rsidRPr="000049F6">
        <w:t xml:space="preserve"> </w:t>
      </w:r>
      <w:r>
        <w:tab/>
      </w:r>
      <w:proofErr w:type="gramStart"/>
      <w:r>
        <w:t xml:space="preserve">Turkish </w:t>
      </w:r>
      <w:r>
        <w:rPr>
          <w:i/>
        </w:rPr>
        <w:t xml:space="preserve">halı </w:t>
      </w:r>
      <w:r>
        <w:t>‘carpet’.</w:t>
      </w:r>
      <w:proofErr w:type="gramEnd"/>
    </w:p>
  </w:footnote>
  <w:footnote w:id="87">
    <w:p w:rsidR="001D75FB" w:rsidRPr="000049F6" w:rsidRDefault="001D75FB" w:rsidP="00BD2CA0">
      <w:pPr>
        <w:pStyle w:val="Funotentext"/>
        <w:rPr>
          <w:lang w:val="de-AT"/>
        </w:rPr>
      </w:pPr>
      <w:r w:rsidRPr="000049F6">
        <w:footnoteRef/>
      </w:r>
      <w:r w:rsidRPr="000049F6">
        <w:t xml:space="preserve"> </w:t>
      </w:r>
      <w:r>
        <w:tab/>
      </w:r>
      <w:proofErr w:type="gramStart"/>
      <w:r>
        <w:t xml:space="preserve">Turkish </w:t>
      </w:r>
      <w:r>
        <w:rPr>
          <w:i/>
        </w:rPr>
        <w:t xml:space="preserve">kabuk </w:t>
      </w:r>
      <w:r>
        <w:t>‘husk, peel’.</w:t>
      </w:r>
      <w:proofErr w:type="gramEnd"/>
    </w:p>
  </w:footnote>
  <w:footnote w:id="88">
    <w:p w:rsidR="001D75FB" w:rsidRDefault="001D75FB" w:rsidP="00BD2CA0">
      <w:pPr>
        <w:pStyle w:val="Funotentext"/>
        <w:jc w:val="both"/>
        <w:rPr>
          <w:lang w:val="en-US"/>
        </w:rPr>
      </w:pPr>
      <w:r>
        <w:rPr>
          <w:lang w:val="en-US"/>
        </w:rPr>
        <w:footnoteRef/>
      </w:r>
      <w:r>
        <w:rPr>
          <w:lang w:val="en-US"/>
        </w:rPr>
        <w:tab/>
        <w:t>She fills the sieve with wheat.</w:t>
      </w:r>
    </w:p>
  </w:footnote>
  <w:footnote w:id="89">
    <w:p w:rsidR="001D75FB" w:rsidRPr="000049F6" w:rsidRDefault="001D75FB" w:rsidP="00BD2CA0">
      <w:pPr>
        <w:pStyle w:val="Funotentext"/>
        <w:rPr>
          <w:lang w:val="de-AT"/>
        </w:rPr>
      </w:pPr>
      <w:r w:rsidRPr="000049F6">
        <w:footnoteRef/>
      </w:r>
      <w:r w:rsidRPr="000049F6">
        <w:t xml:space="preserve"> </w:t>
      </w:r>
      <w:r>
        <w:tab/>
        <w:t xml:space="preserve">This is a local dish made of bulgur and meat which is roasted in ghee (local Turkish </w:t>
      </w:r>
      <w:r>
        <w:rPr>
          <w:i/>
        </w:rPr>
        <w:t>bastīrma</w:t>
      </w:r>
      <w:r>
        <w:t xml:space="preserve">. The word is thus not related to Standard Turkish </w:t>
      </w:r>
      <w:r>
        <w:rPr>
          <w:i/>
        </w:rPr>
        <w:t xml:space="preserve">pastırma </w:t>
      </w:r>
      <w:r>
        <w:t xml:space="preserve">that is a </w:t>
      </w:r>
      <w:r w:rsidRPr="000049F6">
        <w:t>seasoned, air-dried cured beef</w:t>
      </w:r>
      <w:r>
        <w:t>.</w:t>
      </w:r>
    </w:p>
  </w:footnote>
  <w:footnote w:id="90">
    <w:p w:rsidR="001D75FB" w:rsidRDefault="001D75FB" w:rsidP="00BD2CA0">
      <w:pPr>
        <w:pStyle w:val="Funotentext"/>
        <w:jc w:val="both"/>
      </w:pPr>
      <w:r>
        <w:footnoteRef/>
      </w:r>
      <w:r>
        <w:tab/>
        <w:t>The word also means ‘cricket’.</w:t>
      </w:r>
    </w:p>
  </w:footnote>
  <w:footnote w:id="91">
    <w:p w:rsidR="001D75FB" w:rsidRPr="000355BB" w:rsidRDefault="001D75FB" w:rsidP="00BD2CA0">
      <w:pPr>
        <w:pStyle w:val="Funotentext"/>
        <w:rPr>
          <w:lang w:val="de-AT"/>
        </w:rPr>
      </w:pPr>
      <w:r w:rsidRPr="000355BB">
        <w:footnoteRef/>
      </w:r>
      <w:r w:rsidRPr="000355BB">
        <w:t xml:space="preserve"> </w:t>
      </w:r>
      <w:r>
        <w:tab/>
        <w:t>Cf. Holes 2001: 124: ‘legally accounted property: crops, food; camel-herds’.</w:t>
      </w:r>
    </w:p>
  </w:footnote>
  <w:footnote w:id="92">
    <w:p w:rsidR="001D75FB" w:rsidRPr="000355BB" w:rsidRDefault="001D75FB" w:rsidP="00BD2CA0">
      <w:pPr>
        <w:pStyle w:val="Funotentext"/>
        <w:rPr>
          <w:lang w:val="de-AT"/>
        </w:rPr>
      </w:pPr>
      <w:r w:rsidRPr="000355BB">
        <w:footnoteRef/>
      </w:r>
      <w:r w:rsidRPr="000355BB">
        <w:t xml:space="preserve"> </w:t>
      </w:r>
      <w:r>
        <w:tab/>
      </w:r>
      <w:proofErr w:type="gramStart"/>
      <w:r>
        <w:t xml:space="preserve">Turkish </w:t>
      </w:r>
      <w:r>
        <w:rPr>
          <w:i/>
        </w:rPr>
        <w:t xml:space="preserve">yumak </w:t>
      </w:r>
      <w:r>
        <w:t>‘ball, knot’.</w:t>
      </w:r>
      <w:proofErr w:type="gramEnd"/>
    </w:p>
  </w:footnote>
  <w:footnote w:id="93">
    <w:p w:rsidR="001D75FB" w:rsidRPr="003663FC" w:rsidRDefault="001D75FB" w:rsidP="00BD2CA0">
      <w:pPr>
        <w:pStyle w:val="Funotentext"/>
        <w:rPr>
          <w:lang w:val="de-AT"/>
        </w:rPr>
      </w:pPr>
      <w:r w:rsidRPr="003663FC">
        <w:footnoteRef/>
      </w:r>
      <w:r w:rsidRPr="003663FC">
        <w:t xml:space="preserve"> </w:t>
      </w:r>
      <w:r>
        <w:tab/>
        <w:t xml:space="preserve">The verb </w:t>
      </w:r>
      <w:r>
        <w:rPr>
          <w:i/>
        </w:rPr>
        <w:t xml:space="preserve">yāzi </w:t>
      </w:r>
      <w:r>
        <w:t xml:space="preserve">‘to be enough (for)’ is very typical, cf. </w:t>
      </w:r>
      <w:r>
        <w:fldChar w:fldCharType="begin"/>
      </w:r>
      <w:r>
        <w:instrText xml:space="preserve"> ADDIN ZOTERO_ITEM CSL_CITATION {"citationID":"FYdkoTqf","properties":{"formattedCitation":"(Proch\\uc0\\u225{}zka 2014: 345)","plainCitation":"(Procházka 2014: 345)","noteIndex":34},"citationItems":[{"id":35476,"uris":["http://zotero.org/groups/2165756/items/GQPAJDNV"],"uri":["http://zotero.org/groups/2165756/items/GQPAJDNV"],"itemData":{"id":35476,"type":"chapter","container-title":"Alf lahǧa wa lahǧa. Proceedings of the 9th AIDA Conference","event-place":"Wien","note":"(biblid:prochazka_durand_2014_0001)","page":"339-350","publisher":"LIT-Verlag","publisher-place":"Wien","title":"Lexical features of the Arabic dialect spoken in the Harran-Urfa-Region (South-eastern Turkey): A comparison with the Bedouin dialects of Syria, Iraq, and Arabia","author":[{"family":"Procházka","given":"Stephan"}],"editor":[{"family":"Durand","given":"Olivier"},{"family":"Langone","given":"Angela"},{"family":"Mion","given":"Giuliano"}],"issued":{"date-parts":[["2014"]]}},"suffix":": 345"}],"schema":"https://github.com/citation-style-language/schema/raw/master/csl-citation.json"} </w:instrText>
      </w:r>
      <w:r>
        <w:fldChar w:fldCharType="separate"/>
      </w:r>
      <w:r w:rsidRPr="003663FC">
        <w:rPr>
          <w:szCs w:val="24"/>
        </w:rPr>
        <w:t>Procházka 2014: 345</w:t>
      </w:r>
      <w:r>
        <w:fldChar w:fldCharType="end"/>
      </w:r>
      <w:r>
        <w:t>.</w:t>
      </w:r>
    </w:p>
  </w:footnote>
  <w:footnote w:id="94">
    <w:p w:rsidR="001D75FB" w:rsidRPr="000355BB" w:rsidRDefault="001D75FB" w:rsidP="00BD2CA0">
      <w:pPr>
        <w:pStyle w:val="Funotentext"/>
        <w:rPr>
          <w:lang w:val="de-AT"/>
        </w:rPr>
      </w:pPr>
      <w:r w:rsidRPr="000355BB">
        <w:footnoteRef/>
      </w:r>
      <w:r w:rsidRPr="000355BB">
        <w:t xml:space="preserve"> </w:t>
      </w:r>
      <w:r>
        <w:tab/>
        <w:t xml:space="preserve">Cf. Turkish </w:t>
      </w:r>
      <w:r>
        <w:rPr>
          <w:i/>
        </w:rPr>
        <w:t xml:space="preserve">medeniyet </w:t>
      </w:r>
      <w:r>
        <w:t>‘civilisation’.</w:t>
      </w:r>
    </w:p>
  </w:footnote>
  <w:footnote w:id="95">
    <w:p w:rsidR="001D75FB" w:rsidRDefault="001D75FB" w:rsidP="00BD2CA0">
      <w:pPr>
        <w:pStyle w:val="Funotentext"/>
        <w:jc w:val="both"/>
        <w:rPr>
          <w:lang w:val="en-US"/>
        </w:rPr>
      </w:pPr>
      <w:r>
        <w:rPr>
          <w:lang w:val="en-US"/>
        </w:rPr>
        <w:footnoteRef/>
      </w:r>
      <w:r>
        <w:rPr>
          <w:lang w:val="en-US"/>
        </w:rPr>
        <w:tab/>
        <w:t xml:space="preserve">She wants to express that modern life has even reached the villages. </w:t>
      </w:r>
    </w:p>
  </w:footnote>
  <w:footnote w:id="96">
    <w:p w:rsidR="001D75FB" w:rsidRPr="000355BB" w:rsidRDefault="001D75FB" w:rsidP="00BD2CA0">
      <w:pPr>
        <w:pStyle w:val="Funotentext"/>
        <w:rPr>
          <w:lang w:val="de-AT"/>
        </w:rPr>
      </w:pPr>
      <w:r w:rsidRPr="000355BB">
        <w:footnoteRef/>
      </w:r>
      <w:r w:rsidRPr="000355BB">
        <w:t xml:space="preserve"> </w:t>
      </w:r>
      <w:r>
        <w:tab/>
      </w:r>
      <w:proofErr w:type="gramStart"/>
      <w:r>
        <w:t xml:space="preserve">Turkish </w:t>
      </w:r>
      <w:r>
        <w:rPr>
          <w:i/>
        </w:rPr>
        <w:t xml:space="preserve">rahatlık </w:t>
      </w:r>
      <w:r>
        <w:t>‘convenience’.</w:t>
      </w:r>
      <w:proofErr w:type="gramEnd"/>
    </w:p>
  </w:footnote>
  <w:footnote w:id="97">
    <w:p w:rsidR="001D75FB" w:rsidRPr="00070850" w:rsidRDefault="001D75FB">
      <w:pPr>
        <w:pStyle w:val="Funotentext"/>
        <w:rPr>
          <w:lang w:val="de-AT"/>
        </w:rPr>
      </w:pPr>
      <w:r>
        <w:rPr>
          <w:rStyle w:val="Funotenzeichen"/>
        </w:rPr>
        <w:footnoteRef/>
      </w:r>
      <w:r w:rsidRPr="00701119">
        <w:rPr>
          <w:lang w:val="de-AT"/>
        </w:rPr>
        <w:t xml:space="preserve"> </w:t>
      </w:r>
      <w:r>
        <w:rPr>
          <w:lang w:val="de-AT"/>
        </w:rPr>
        <w:t>Fem. ˁafyāč yā bnayyti!</w:t>
      </w:r>
    </w:p>
  </w:footnote>
  <w:footnote w:id="98">
    <w:p w:rsidR="001D75FB" w:rsidRPr="009B1591" w:rsidRDefault="001D75FB">
      <w:pPr>
        <w:pStyle w:val="Funotentext"/>
        <w:rPr>
          <w:lang w:val="en-US"/>
        </w:rPr>
      </w:pPr>
      <w:r>
        <w:rPr>
          <w:rStyle w:val="Funotenzeichen"/>
        </w:rPr>
        <w:footnoteRef/>
      </w:r>
      <w:r>
        <w:t xml:space="preserve"> </w:t>
      </w:r>
      <w:r w:rsidRPr="009B1591">
        <w:rPr>
          <w:lang w:val="en-US"/>
        </w:rPr>
        <w:t>pf wṣlattak senin oldu</w:t>
      </w:r>
    </w:p>
  </w:footnote>
  <w:footnote w:id="99">
    <w:p w:rsidR="001D75FB" w:rsidRPr="009B1591" w:rsidRDefault="001D75FB">
      <w:pPr>
        <w:pStyle w:val="Funotentext"/>
        <w:rPr>
          <w:lang w:val="en-US"/>
        </w:rPr>
      </w:pPr>
      <w:r>
        <w:rPr>
          <w:rStyle w:val="Funotenzeichen"/>
        </w:rPr>
        <w:footnoteRef/>
      </w:r>
      <w:r>
        <w:t xml:space="preserve"> </w:t>
      </w:r>
      <w:proofErr w:type="gramStart"/>
      <w:r w:rsidRPr="009B1591">
        <w:rPr>
          <w:lang w:val="en-US"/>
        </w:rPr>
        <w:t>Correctly Bāṣil.</w:t>
      </w:r>
      <w:proofErr w:type="gramEnd"/>
    </w:p>
  </w:footnote>
  <w:footnote w:id="100">
    <w:p w:rsidR="001D75FB" w:rsidRPr="000D07E4" w:rsidRDefault="001D75FB" w:rsidP="000D07E4">
      <w:pPr>
        <w:pStyle w:val="Funotentext"/>
        <w:rPr>
          <w:lang w:val="de-AT"/>
        </w:rPr>
      </w:pPr>
      <w:r>
        <w:rPr>
          <w:rStyle w:val="Funotenzeichen"/>
        </w:rPr>
        <w:footnoteRef/>
      </w:r>
      <w:r>
        <w:t xml:space="preserve"> </w:t>
      </w:r>
      <w:r>
        <w:rPr>
          <w:lang w:val="de-AT"/>
        </w:rPr>
        <w:t xml:space="preserve">slip of </w:t>
      </w:r>
      <w:r>
        <w:t>the tongue</w:t>
      </w:r>
    </w:p>
  </w:footnote>
  <w:footnote w:id="101">
    <w:p w:rsidR="001D75FB" w:rsidRPr="00B70A5C" w:rsidRDefault="001D75FB">
      <w:pPr>
        <w:pStyle w:val="Funotentext"/>
        <w:rPr>
          <w:lang w:val="de-AT"/>
        </w:rPr>
      </w:pPr>
      <w:r>
        <w:rPr>
          <w:rStyle w:val="Funotenzeichen"/>
        </w:rPr>
        <w:footnoteRef/>
      </w:r>
      <w:r>
        <w:t xml:space="preserve"> </w:t>
      </w:r>
      <w:r>
        <w:rPr>
          <w:lang w:val="de-AT"/>
        </w:rPr>
        <w:t>Then about 15,000 €.</w:t>
      </w:r>
    </w:p>
  </w:footnote>
  <w:footnote w:id="102">
    <w:p w:rsidR="001D75FB" w:rsidRPr="00E4646A" w:rsidRDefault="001D75FB" w:rsidP="00E4646A">
      <w:pPr>
        <w:pStyle w:val="Funotentext"/>
        <w:rPr>
          <w:i/>
          <w:lang w:val="de-AT"/>
        </w:rPr>
      </w:pPr>
      <w:r>
        <w:rPr>
          <w:rStyle w:val="Funotenzeichen"/>
        </w:rPr>
        <w:footnoteRef/>
      </w:r>
      <w:r>
        <w:t xml:space="preserve"> The speaker wrongly says </w:t>
      </w:r>
      <w:r>
        <w:rPr>
          <w:i/>
        </w:rPr>
        <w:t>ˁarū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Default="001D75FB" w:rsidP="00E37A9F">
    <w:pPr>
      <w:pStyle w:val="Kopfzeile"/>
    </w:pPr>
    <w:sdt>
      <w:sdtPr>
        <w:id w:val="-506209975"/>
        <w:docPartObj>
          <w:docPartGallery w:val="Page Numbers (Top of Page)"/>
          <w:docPartUnique/>
        </w:docPartObj>
      </w:sdtPr>
      <w:sdtContent>
        <w:r>
          <w:fldChar w:fldCharType="begin"/>
        </w:r>
        <w:r>
          <w:instrText>PAGE   \* MERGEFORMAT</w:instrText>
        </w:r>
        <w:r>
          <w:fldChar w:fldCharType="separate"/>
        </w:r>
        <w:r w:rsidR="00572B02" w:rsidRPr="00572B02">
          <w:rPr>
            <w:noProof/>
            <w:lang w:val="de-DE"/>
          </w:rPr>
          <w:t>76</w:t>
        </w:r>
        <w:r>
          <w:rPr>
            <w:noProof/>
            <w:lang w:val="de-DE"/>
          </w:rPr>
          <w:fldChar w:fldCharType="end"/>
        </w:r>
      </w:sdtContent>
    </w:sdt>
    <w:r>
      <w:tab/>
      <w:t xml:space="preserve">Texts </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01796F">
      <w:rPr>
        <w:rStyle w:val="Seitenzahl"/>
        <w:noProof/>
      </w:rPr>
      <w:t>187</w:t>
    </w:r>
    <w:r>
      <w:rPr>
        <w:rStyle w:val="Seitenzahl"/>
      </w:rPr>
      <w:fldChar w:fldCharType="end"/>
    </w:r>
  </w:p>
  <w:p w:rsidR="001D75FB" w:rsidRDefault="001D75FB">
    <w:pPr>
      <w:pStyle w:val="Kopfzeile"/>
      <w:ind w:right="360"/>
    </w:pPr>
    <w:r>
      <w:t>Urfa Tex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Pr="0084439B" w:rsidRDefault="001D75FB">
    <w:pPr>
      <w:pStyle w:val="Kopfzeile"/>
      <w:framePr w:wrap="around" w:vAnchor="text" w:hAnchor="margin" w:xAlign="right" w:y="1"/>
      <w:rPr>
        <w:rStyle w:val="Seitenzahl"/>
        <w:szCs w:val="20"/>
      </w:rPr>
    </w:pPr>
    <w:r>
      <w:rPr>
        <w:rStyle w:val="Seitenzahl"/>
      </w:rPr>
      <w:fldChar w:fldCharType="begin"/>
    </w:r>
    <w:r>
      <w:rPr>
        <w:rStyle w:val="Seitenzahl"/>
      </w:rPr>
      <w:instrText xml:space="preserve">PAGE  </w:instrText>
    </w:r>
    <w:r>
      <w:rPr>
        <w:rStyle w:val="Seitenzahl"/>
      </w:rPr>
      <w:fldChar w:fldCharType="separate"/>
    </w:r>
    <w:r w:rsidR="00572B02">
      <w:rPr>
        <w:rStyle w:val="Seitenzahl"/>
        <w:noProof/>
      </w:rPr>
      <w:t>77</w:t>
    </w:r>
    <w:r>
      <w:rPr>
        <w:rStyle w:val="Seitenzahl"/>
      </w:rPr>
      <w:fldChar w:fldCharType="end"/>
    </w:r>
  </w:p>
  <w:p w:rsidR="001D75FB" w:rsidRDefault="001D75FB" w:rsidP="00E37A9F">
    <w:pPr>
      <w:pStyle w:val="Kopfzeile"/>
      <w:ind w:right="360"/>
    </w:pPr>
    <w:r>
      <w:tab/>
      <w:t>Text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5044032"/>
      <w:docPartObj>
        <w:docPartGallery w:val="Page Numbers (Top of Page)"/>
        <w:docPartUnique/>
      </w:docPartObj>
    </w:sdtPr>
    <w:sdtContent>
      <w:p w:rsidR="001D75FB" w:rsidRDefault="001D75FB" w:rsidP="002F59DD">
        <w:pPr>
          <w:pStyle w:val="Kopfzeile"/>
          <w:ind w:firstLine="1418"/>
        </w:pPr>
        <w:r>
          <w:tab/>
          <w:t>Text 11</w:t>
        </w:r>
        <w:r>
          <w:tab/>
        </w:r>
        <w:r>
          <w:fldChar w:fldCharType="begin"/>
        </w:r>
        <w:r>
          <w:instrText>PAGE   \* MERGEFORMAT</w:instrText>
        </w:r>
        <w:r>
          <w:fldChar w:fldCharType="separate"/>
        </w:r>
        <w:r w:rsidR="00572B02" w:rsidRPr="00572B02">
          <w:rPr>
            <w:noProof/>
            <w:lang w:val="de-DE"/>
          </w:rPr>
          <w:t>6</w:t>
        </w:r>
        <w:r>
          <w:rPr>
            <w:noProof/>
            <w:lang w:val="de-DE"/>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3207720"/>
      <w:docPartObj>
        <w:docPartGallery w:val="Page Numbers (Top of Page)"/>
        <w:docPartUnique/>
      </w:docPartObj>
    </w:sdtPr>
    <w:sdtContent>
      <w:p w:rsidR="001D75FB" w:rsidRDefault="001D75FB" w:rsidP="005E0956">
        <w:pPr>
          <w:pStyle w:val="Kopfzeile"/>
          <w:ind w:firstLine="1418"/>
        </w:pPr>
        <w:r>
          <w:tab/>
          <w:t>Text 77</w:t>
        </w:r>
        <w:r>
          <w:tab/>
        </w:r>
        <w:r>
          <w:fldChar w:fldCharType="begin"/>
        </w:r>
        <w:r>
          <w:instrText>PAGE   \* MERGEFORMAT</w:instrText>
        </w:r>
        <w:r>
          <w:fldChar w:fldCharType="separate"/>
        </w:r>
        <w:r w:rsidR="00572B02" w:rsidRPr="00572B02">
          <w:rPr>
            <w:noProof/>
            <w:lang w:val="de-DE"/>
          </w:rPr>
          <w:t>49</w:t>
        </w:r>
        <w:r>
          <w:rPr>
            <w:noProof/>
            <w:lang w:val="de-DE"/>
          </w:rPr>
          <w:fldChar w:fldCharType="end"/>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050550"/>
      <w:docPartObj>
        <w:docPartGallery w:val="Page Numbers (Top of Page)"/>
        <w:docPartUnique/>
      </w:docPartObj>
    </w:sdtPr>
    <w:sdtContent>
      <w:p w:rsidR="001D75FB" w:rsidRDefault="001D75FB" w:rsidP="002F59DD">
        <w:pPr>
          <w:pStyle w:val="Kopfzeile"/>
          <w:ind w:firstLine="1418"/>
        </w:pPr>
        <w:r>
          <w:tab/>
          <w:t>Text 92</w:t>
        </w:r>
        <w:r>
          <w:tab/>
        </w:r>
        <w:r>
          <w:fldChar w:fldCharType="begin"/>
        </w:r>
        <w:r>
          <w:instrText>PAGE   \* MERGEFORMAT</w:instrText>
        </w:r>
        <w:r>
          <w:fldChar w:fldCharType="separate"/>
        </w:r>
        <w:r w:rsidR="00572B02" w:rsidRPr="00572B02">
          <w:rPr>
            <w:noProof/>
            <w:lang w:val="de-DE"/>
          </w:rPr>
          <w:t>63</w:t>
        </w:r>
        <w:r>
          <w:rPr>
            <w:noProof/>
            <w:lang w:val="de-DE"/>
          </w:rPr>
          <w:fldChar w:fldCharType="end"/>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945159"/>
      <w:docPartObj>
        <w:docPartGallery w:val="Page Numbers (Top of Page)"/>
        <w:docPartUnique/>
      </w:docPartObj>
    </w:sdtPr>
    <w:sdtContent>
      <w:p w:rsidR="001D75FB" w:rsidRPr="008D67BC" w:rsidRDefault="001D75FB" w:rsidP="008D67BC">
        <w:pPr>
          <w:pStyle w:val="Kopfzeile"/>
          <w:ind w:firstLine="1418"/>
        </w:pPr>
        <w:r>
          <w:tab/>
          <w:t>Text 98</w:t>
        </w:r>
        <w:r>
          <w:tab/>
        </w:r>
        <w:r>
          <w:fldChar w:fldCharType="begin"/>
        </w:r>
        <w:r>
          <w:instrText>PAGE   \* MERGEFORMAT</w:instrText>
        </w:r>
        <w:r>
          <w:fldChar w:fldCharType="separate"/>
        </w:r>
        <w:r w:rsidR="00572B02" w:rsidRPr="00572B02">
          <w:rPr>
            <w:noProof/>
            <w:lang w:val="de-DE"/>
          </w:rPr>
          <w:t>81</w:t>
        </w:r>
        <w:r>
          <w:rPr>
            <w:noProof/>
            <w:lang w:val="de-DE"/>
          </w:rP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572B02">
      <w:rPr>
        <w:rStyle w:val="Seitenzahl"/>
        <w:noProof/>
      </w:rPr>
      <w:t>80</w:t>
    </w:r>
    <w:r>
      <w:rPr>
        <w:rStyle w:val="Seitenzahl"/>
      </w:rPr>
      <w:fldChar w:fldCharType="end"/>
    </w:r>
  </w:p>
  <w:p w:rsidR="001D75FB" w:rsidRDefault="001D75FB">
    <w:pPr>
      <w:pStyle w:val="Kopfzeile"/>
      <w:ind w:right="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572B02">
      <w:rPr>
        <w:rStyle w:val="Seitenzahl"/>
        <w:noProof/>
      </w:rPr>
      <w:t>79</w:t>
    </w:r>
    <w:r>
      <w:rPr>
        <w:rStyle w:val="Seitenzahl"/>
      </w:rPr>
      <w:fldChar w:fldCharType="end"/>
    </w:r>
  </w:p>
  <w:p w:rsidR="001D75FB" w:rsidRDefault="001D75FB">
    <w:pPr>
      <w:pStyle w:val="Kopfzeile"/>
      <w:ind w:right="360"/>
    </w:pPr>
    <w:r>
      <w:t>Urfa Tex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CC45DA">
      <w:rPr>
        <w:rStyle w:val="Seitenzahl"/>
        <w:noProof/>
      </w:rPr>
      <w:t>188</w:t>
    </w:r>
    <w:r>
      <w:rPr>
        <w:rStyle w:val="Seitenzahl"/>
      </w:rPr>
      <w:fldChar w:fldCharType="end"/>
    </w:r>
  </w:p>
  <w:p w:rsidR="001D75FB" w:rsidRDefault="001D75FB">
    <w:pPr>
      <w:pStyle w:val="Kopfzeile"/>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E1EDE1E"/>
    <w:lvl w:ilvl="0">
      <w:start w:val="1"/>
      <w:numFmt w:val="decimal"/>
      <w:lvlText w:val="%1."/>
      <w:lvlJc w:val="left"/>
      <w:pPr>
        <w:tabs>
          <w:tab w:val="num" w:pos="1492"/>
        </w:tabs>
        <w:ind w:left="1492" w:hanging="360"/>
      </w:pPr>
    </w:lvl>
  </w:abstractNum>
  <w:abstractNum w:abstractNumId="1">
    <w:nsid w:val="FFFFFF7D"/>
    <w:multiLevelType w:val="singleLevel"/>
    <w:tmpl w:val="CFAEE920"/>
    <w:lvl w:ilvl="0">
      <w:start w:val="1"/>
      <w:numFmt w:val="decimal"/>
      <w:lvlText w:val="%1."/>
      <w:lvlJc w:val="left"/>
      <w:pPr>
        <w:tabs>
          <w:tab w:val="num" w:pos="1209"/>
        </w:tabs>
        <w:ind w:left="1209" w:hanging="360"/>
      </w:pPr>
    </w:lvl>
  </w:abstractNum>
  <w:abstractNum w:abstractNumId="2">
    <w:nsid w:val="FFFFFF7E"/>
    <w:multiLevelType w:val="singleLevel"/>
    <w:tmpl w:val="C24A14D6"/>
    <w:lvl w:ilvl="0">
      <w:start w:val="1"/>
      <w:numFmt w:val="decimal"/>
      <w:lvlText w:val="%1."/>
      <w:lvlJc w:val="left"/>
      <w:pPr>
        <w:tabs>
          <w:tab w:val="num" w:pos="926"/>
        </w:tabs>
        <w:ind w:left="926" w:hanging="360"/>
      </w:pPr>
    </w:lvl>
  </w:abstractNum>
  <w:abstractNum w:abstractNumId="3">
    <w:nsid w:val="FFFFFF7F"/>
    <w:multiLevelType w:val="singleLevel"/>
    <w:tmpl w:val="2C0876CA"/>
    <w:lvl w:ilvl="0">
      <w:start w:val="1"/>
      <w:numFmt w:val="decimal"/>
      <w:lvlText w:val="%1."/>
      <w:lvlJc w:val="left"/>
      <w:pPr>
        <w:tabs>
          <w:tab w:val="num" w:pos="643"/>
        </w:tabs>
        <w:ind w:left="643" w:hanging="360"/>
      </w:pPr>
    </w:lvl>
  </w:abstractNum>
  <w:abstractNum w:abstractNumId="4">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162BB54"/>
    <w:lvl w:ilvl="0">
      <w:start w:val="1"/>
      <w:numFmt w:val="decimal"/>
      <w:lvlText w:val="%1."/>
      <w:lvlJc w:val="left"/>
      <w:pPr>
        <w:tabs>
          <w:tab w:val="num" w:pos="360"/>
        </w:tabs>
        <w:ind w:left="360" w:hanging="360"/>
      </w:pPr>
    </w:lvl>
  </w:abstractNum>
  <w:abstractNum w:abstractNumId="9">
    <w:nsid w:val="FFFFFF89"/>
    <w:multiLevelType w:val="singleLevel"/>
    <w:tmpl w:val="D6D2DF62"/>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hideSpellingErrors/>
  <w:activeWritingStyle w:appName="MSWord" w:lang="it-IT" w:vendorID="64" w:dllVersion="131078" w:nlCheck="1" w:checkStyle="0"/>
  <w:activeWritingStyle w:appName="MSWord" w:lang="en-US" w:vendorID="64" w:dllVersion="131078" w:nlCheck="1" w:checkStyle="1"/>
  <w:activeWritingStyle w:appName="MSWord" w:lang="de-AT"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563"/>
    <w:rsid w:val="00003AD9"/>
    <w:rsid w:val="00013CE9"/>
    <w:rsid w:val="00014435"/>
    <w:rsid w:val="000158CC"/>
    <w:rsid w:val="0001796F"/>
    <w:rsid w:val="0002102F"/>
    <w:rsid w:val="00021092"/>
    <w:rsid w:val="00021869"/>
    <w:rsid w:val="000225D5"/>
    <w:rsid w:val="00023035"/>
    <w:rsid w:val="00026299"/>
    <w:rsid w:val="00026FAC"/>
    <w:rsid w:val="00027911"/>
    <w:rsid w:val="00027CDD"/>
    <w:rsid w:val="00030AE7"/>
    <w:rsid w:val="00030D91"/>
    <w:rsid w:val="00031C3F"/>
    <w:rsid w:val="0003342C"/>
    <w:rsid w:val="0003357F"/>
    <w:rsid w:val="0003359F"/>
    <w:rsid w:val="00033807"/>
    <w:rsid w:val="00037513"/>
    <w:rsid w:val="00037C5A"/>
    <w:rsid w:val="0004125F"/>
    <w:rsid w:val="000426BF"/>
    <w:rsid w:val="000451B6"/>
    <w:rsid w:val="000452EE"/>
    <w:rsid w:val="000462C0"/>
    <w:rsid w:val="0004687F"/>
    <w:rsid w:val="00046C89"/>
    <w:rsid w:val="00051141"/>
    <w:rsid w:val="000514C8"/>
    <w:rsid w:val="00052889"/>
    <w:rsid w:val="00052D02"/>
    <w:rsid w:val="0005321E"/>
    <w:rsid w:val="00053D39"/>
    <w:rsid w:val="00056D1D"/>
    <w:rsid w:val="00057337"/>
    <w:rsid w:val="00057EC3"/>
    <w:rsid w:val="000605EE"/>
    <w:rsid w:val="0006138D"/>
    <w:rsid w:val="000645B0"/>
    <w:rsid w:val="00064B57"/>
    <w:rsid w:val="00065D2C"/>
    <w:rsid w:val="000660F8"/>
    <w:rsid w:val="000677CD"/>
    <w:rsid w:val="00070850"/>
    <w:rsid w:val="00072DCC"/>
    <w:rsid w:val="000733DC"/>
    <w:rsid w:val="00080228"/>
    <w:rsid w:val="000802EF"/>
    <w:rsid w:val="00081A2C"/>
    <w:rsid w:val="00082F82"/>
    <w:rsid w:val="00085A0E"/>
    <w:rsid w:val="00085E05"/>
    <w:rsid w:val="000860AE"/>
    <w:rsid w:val="0008682D"/>
    <w:rsid w:val="00093075"/>
    <w:rsid w:val="00093C23"/>
    <w:rsid w:val="000964CA"/>
    <w:rsid w:val="0009664B"/>
    <w:rsid w:val="0009702F"/>
    <w:rsid w:val="00097A47"/>
    <w:rsid w:val="000A0B36"/>
    <w:rsid w:val="000A596B"/>
    <w:rsid w:val="000A6F15"/>
    <w:rsid w:val="000B0472"/>
    <w:rsid w:val="000B4512"/>
    <w:rsid w:val="000B68CE"/>
    <w:rsid w:val="000C0C23"/>
    <w:rsid w:val="000C20A6"/>
    <w:rsid w:val="000C29CF"/>
    <w:rsid w:val="000C35CD"/>
    <w:rsid w:val="000C4E27"/>
    <w:rsid w:val="000C5BFD"/>
    <w:rsid w:val="000C70A0"/>
    <w:rsid w:val="000C7129"/>
    <w:rsid w:val="000C7715"/>
    <w:rsid w:val="000D07E4"/>
    <w:rsid w:val="000D2055"/>
    <w:rsid w:val="000D2B63"/>
    <w:rsid w:val="000D3A49"/>
    <w:rsid w:val="000D4998"/>
    <w:rsid w:val="000D4DDC"/>
    <w:rsid w:val="000D5403"/>
    <w:rsid w:val="000D6E20"/>
    <w:rsid w:val="000D7DB6"/>
    <w:rsid w:val="000E17D9"/>
    <w:rsid w:val="000E1D15"/>
    <w:rsid w:val="000E32CD"/>
    <w:rsid w:val="000E3341"/>
    <w:rsid w:val="000E7066"/>
    <w:rsid w:val="000F0CB0"/>
    <w:rsid w:val="000F0E9D"/>
    <w:rsid w:val="000F29A4"/>
    <w:rsid w:val="000F29B6"/>
    <w:rsid w:val="000F2D48"/>
    <w:rsid w:val="000F3123"/>
    <w:rsid w:val="000F5852"/>
    <w:rsid w:val="000F71A8"/>
    <w:rsid w:val="001043A4"/>
    <w:rsid w:val="001045A9"/>
    <w:rsid w:val="00105E91"/>
    <w:rsid w:val="00107007"/>
    <w:rsid w:val="001076B7"/>
    <w:rsid w:val="00110569"/>
    <w:rsid w:val="00110697"/>
    <w:rsid w:val="001116B0"/>
    <w:rsid w:val="00114913"/>
    <w:rsid w:val="00115553"/>
    <w:rsid w:val="00116568"/>
    <w:rsid w:val="0011726C"/>
    <w:rsid w:val="00125151"/>
    <w:rsid w:val="00133935"/>
    <w:rsid w:val="00136203"/>
    <w:rsid w:val="00142CDA"/>
    <w:rsid w:val="00147D98"/>
    <w:rsid w:val="00151A3B"/>
    <w:rsid w:val="00155094"/>
    <w:rsid w:val="00155A6E"/>
    <w:rsid w:val="0016117B"/>
    <w:rsid w:val="0016164B"/>
    <w:rsid w:val="0016272D"/>
    <w:rsid w:val="00163113"/>
    <w:rsid w:val="001707A6"/>
    <w:rsid w:val="0017213E"/>
    <w:rsid w:val="0017310C"/>
    <w:rsid w:val="00175026"/>
    <w:rsid w:val="001767E1"/>
    <w:rsid w:val="0017682D"/>
    <w:rsid w:val="001812FF"/>
    <w:rsid w:val="00181331"/>
    <w:rsid w:val="0018517C"/>
    <w:rsid w:val="00187357"/>
    <w:rsid w:val="00190D31"/>
    <w:rsid w:val="00191D4C"/>
    <w:rsid w:val="00197182"/>
    <w:rsid w:val="00197633"/>
    <w:rsid w:val="001A0797"/>
    <w:rsid w:val="001A3642"/>
    <w:rsid w:val="001A3EE1"/>
    <w:rsid w:val="001A544C"/>
    <w:rsid w:val="001A5E35"/>
    <w:rsid w:val="001A6F05"/>
    <w:rsid w:val="001B043E"/>
    <w:rsid w:val="001B1078"/>
    <w:rsid w:val="001B4624"/>
    <w:rsid w:val="001B6BCD"/>
    <w:rsid w:val="001C0024"/>
    <w:rsid w:val="001C0C5B"/>
    <w:rsid w:val="001C0D0D"/>
    <w:rsid w:val="001C18E4"/>
    <w:rsid w:val="001C2E85"/>
    <w:rsid w:val="001C4E0A"/>
    <w:rsid w:val="001C69DB"/>
    <w:rsid w:val="001D24C8"/>
    <w:rsid w:val="001D436D"/>
    <w:rsid w:val="001D4E86"/>
    <w:rsid w:val="001D6232"/>
    <w:rsid w:val="001D6E5A"/>
    <w:rsid w:val="001D75FB"/>
    <w:rsid w:val="001E268C"/>
    <w:rsid w:val="001E42D1"/>
    <w:rsid w:val="001E4541"/>
    <w:rsid w:val="001E72FB"/>
    <w:rsid w:val="001F6998"/>
    <w:rsid w:val="001F6EF6"/>
    <w:rsid w:val="00203258"/>
    <w:rsid w:val="00203A5B"/>
    <w:rsid w:val="00205CE2"/>
    <w:rsid w:val="00206AB7"/>
    <w:rsid w:val="00212BF2"/>
    <w:rsid w:val="00212DD8"/>
    <w:rsid w:val="00214A04"/>
    <w:rsid w:val="00215144"/>
    <w:rsid w:val="00216C83"/>
    <w:rsid w:val="00220FE1"/>
    <w:rsid w:val="00221A72"/>
    <w:rsid w:val="00221FA2"/>
    <w:rsid w:val="00226CE7"/>
    <w:rsid w:val="00230A29"/>
    <w:rsid w:val="00232112"/>
    <w:rsid w:val="0023271D"/>
    <w:rsid w:val="0023370E"/>
    <w:rsid w:val="00235DC1"/>
    <w:rsid w:val="0024236A"/>
    <w:rsid w:val="00242E3E"/>
    <w:rsid w:val="0024470D"/>
    <w:rsid w:val="00244F11"/>
    <w:rsid w:val="00246ABE"/>
    <w:rsid w:val="0025175C"/>
    <w:rsid w:val="002519CF"/>
    <w:rsid w:val="00252B44"/>
    <w:rsid w:val="00252E9F"/>
    <w:rsid w:val="00252EC6"/>
    <w:rsid w:val="00255364"/>
    <w:rsid w:val="00255757"/>
    <w:rsid w:val="002569E5"/>
    <w:rsid w:val="00257048"/>
    <w:rsid w:val="00257288"/>
    <w:rsid w:val="002602C6"/>
    <w:rsid w:val="00265440"/>
    <w:rsid w:val="002721A7"/>
    <w:rsid w:val="002801FC"/>
    <w:rsid w:val="00283C60"/>
    <w:rsid w:val="0028401C"/>
    <w:rsid w:val="002865E1"/>
    <w:rsid w:val="00294087"/>
    <w:rsid w:val="00294B21"/>
    <w:rsid w:val="0029588D"/>
    <w:rsid w:val="002A26AA"/>
    <w:rsid w:val="002A3B9A"/>
    <w:rsid w:val="002A43D4"/>
    <w:rsid w:val="002A76FF"/>
    <w:rsid w:val="002A7CFC"/>
    <w:rsid w:val="002B3079"/>
    <w:rsid w:val="002B37EC"/>
    <w:rsid w:val="002B39D9"/>
    <w:rsid w:val="002B5885"/>
    <w:rsid w:val="002B6048"/>
    <w:rsid w:val="002B6111"/>
    <w:rsid w:val="002C0380"/>
    <w:rsid w:val="002D212C"/>
    <w:rsid w:val="002D3E23"/>
    <w:rsid w:val="002D5AD7"/>
    <w:rsid w:val="002D5D45"/>
    <w:rsid w:val="002D6FC2"/>
    <w:rsid w:val="002E0DB2"/>
    <w:rsid w:val="002E0E06"/>
    <w:rsid w:val="002E19ED"/>
    <w:rsid w:val="002E1A3F"/>
    <w:rsid w:val="002E6162"/>
    <w:rsid w:val="002F0329"/>
    <w:rsid w:val="002F0F99"/>
    <w:rsid w:val="002F19A3"/>
    <w:rsid w:val="002F2EB7"/>
    <w:rsid w:val="002F3B69"/>
    <w:rsid w:val="002F43BA"/>
    <w:rsid w:val="002F59DD"/>
    <w:rsid w:val="00300334"/>
    <w:rsid w:val="00300E87"/>
    <w:rsid w:val="00301CC4"/>
    <w:rsid w:val="003070E1"/>
    <w:rsid w:val="00310044"/>
    <w:rsid w:val="00310338"/>
    <w:rsid w:val="0031035E"/>
    <w:rsid w:val="00313CE7"/>
    <w:rsid w:val="003157C6"/>
    <w:rsid w:val="00316C48"/>
    <w:rsid w:val="003204AD"/>
    <w:rsid w:val="00322E73"/>
    <w:rsid w:val="00323B61"/>
    <w:rsid w:val="0032587D"/>
    <w:rsid w:val="00326526"/>
    <w:rsid w:val="00327228"/>
    <w:rsid w:val="003277F9"/>
    <w:rsid w:val="00333BC4"/>
    <w:rsid w:val="0034582B"/>
    <w:rsid w:val="00347710"/>
    <w:rsid w:val="00347E32"/>
    <w:rsid w:val="00350B26"/>
    <w:rsid w:val="0035681D"/>
    <w:rsid w:val="00360C9B"/>
    <w:rsid w:val="00361C43"/>
    <w:rsid w:val="00361EE0"/>
    <w:rsid w:val="00365077"/>
    <w:rsid w:val="00366A3A"/>
    <w:rsid w:val="003709E8"/>
    <w:rsid w:val="003728FF"/>
    <w:rsid w:val="00372CF0"/>
    <w:rsid w:val="00375CBA"/>
    <w:rsid w:val="00377A61"/>
    <w:rsid w:val="003849FE"/>
    <w:rsid w:val="00386933"/>
    <w:rsid w:val="00387CD3"/>
    <w:rsid w:val="00391104"/>
    <w:rsid w:val="0039241A"/>
    <w:rsid w:val="00395F80"/>
    <w:rsid w:val="003965A2"/>
    <w:rsid w:val="00396E55"/>
    <w:rsid w:val="003A0DD0"/>
    <w:rsid w:val="003A2180"/>
    <w:rsid w:val="003A29E6"/>
    <w:rsid w:val="003A2FEB"/>
    <w:rsid w:val="003A6D18"/>
    <w:rsid w:val="003A77A5"/>
    <w:rsid w:val="003A7818"/>
    <w:rsid w:val="003A7C6B"/>
    <w:rsid w:val="003B2DA5"/>
    <w:rsid w:val="003B32E8"/>
    <w:rsid w:val="003B5ACA"/>
    <w:rsid w:val="003B76F1"/>
    <w:rsid w:val="003C07D7"/>
    <w:rsid w:val="003C1201"/>
    <w:rsid w:val="003C4147"/>
    <w:rsid w:val="003C63C3"/>
    <w:rsid w:val="003D4519"/>
    <w:rsid w:val="003D5222"/>
    <w:rsid w:val="003D6731"/>
    <w:rsid w:val="003D7073"/>
    <w:rsid w:val="003F07BB"/>
    <w:rsid w:val="003F2F61"/>
    <w:rsid w:val="003F3DDD"/>
    <w:rsid w:val="003F43CB"/>
    <w:rsid w:val="003F5609"/>
    <w:rsid w:val="00401C93"/>
    <w:rsid w:val="004039F5"/>
    <w:rsid w:val="004042AE"/>
    <w:rsid w:val="00404375"/>
    <w:rsid w:val="00404A5D"/>
    <w:rsid w:val="004108EA"/>
    <w:rsid w:val="00411344"/>
    <w:rsid w:val="00412CD8"/>
    <w:rsid w:val="00416A2A"/>
    <w:rsid w:val="00417291"/>
    <w:rsid w:val="00417BC7"/>
    <w:rsid w:val="00424567"/>
    <w:rsid w:val="00425518"/>
    <w:rsid w:val="00426D54"/>
    <w:rsid w:val="004301FC"/>
    <w:rsid w:val="00430A0A"/>
    <w:rsid w:val="004311CB"/>
    <w:rsid w:val="00432633"/>
    <w:rsid w:val="004338A5"/>
    <w:rsid w:val="00435101"/>
    <w:rsid w:val="00436089"/>
    <w:rsid w:val="00436CC7"/>
    <w:rsid w:val="004370AF"/>
    <w:rsid w:val="00440E76"/>
    <w:rsid w:val="004434CA"/>
    <w:rsid w:val="00444469"/>
    <w:rsid w:val="00444522"/>
    <w:rsid w:val="0045332A"/>
    <w:rsid w:val="004602A7"/>
    <w:rsid w:val="00461BB4"/>
    <w:rsid w:val="004622D8"/>
    <w:rsid w:val="00465DE6"/>
    <w:rsid w:val="004661AC"/>
    <w:rsid w:val="0047030F"/>
    <w:rsid w:val="00472EE4"/>
    <w:rsid w:val="004743B7"/>
    <w:rsid w:val="00474EF4"/>
    <w:rsid w:val="00475E4F"/>
    <w:rsid w:val="00476442"/>
    <w:rsid w:val="00476662"/>
    <w:rsid w:val="00480EF8"/>
    <w:rsid w:val="004816A2"/>
    <w:rsid w:val="00483C5C"/>
    <w:rsid w:val="00486F5C"/>
    <w:rsid w:val="00490854"/>
    <w:rsid w:val="0049259E"/>
    <w:rsid w:val="00492AAA"/>
    <w:rsid w:val="00494DCE"/>
    <w:rsid w:val="0049517D"/>
    <w:rsid w:val="004969D7"/>
    <w:rsid w:val="00497351"/>
    <w:rsid w:val="004A0026"/>
    <w:rsid w:val="004A0350"/>
    <w:rsid w:val="004A12B1"/>
    <w:rsid w:val="004A1C00"/>
    <w:rsid w:val="004A51D2"/>
    <w:rsid w:val="004A5BE0"/>
    <w:rsid w:val="004A5EC9"/>
    <w:rsid w:val="004A6FD3"/>
    <w:rsid w:val="004B2DDF"/>
    <w:rsid w:val="004C0773"/>
    <w:rsid w:val="004C67B9"/>
    <w:rsid w:val="004D0563"/>
    <w:rsid w:val="004D1EFA"/>
    <w:rsid w:val="004D2934"/>
    <w:rsid w:val="004D2C3D"/>
    <w:rsid w:val="004D3674"/>
    <w:rsid w:val="004D5CF7"/>
    <w:rsid w:val="004D647B"/>
    <w:rsid w:val="004D6589"/>
    <w:rsid w:val="004D69BF"/>
    <w:rsid w:val="004E01BC"/>
    <w:rsid w:val="004E1476"/>
    <w:rsid w:val="004E2F06"/>
    <w:rsid w:val="004E2F0B"/>
    <w:rsid w:val="004F0BD0"/>
    <w:rsid w:val="004F54AB"/>
    <w:rsid w:val="004F5834"/>
    <w:rsid w:val="004F5FA4"/>
    <w:rsid w:val="005007EB"/>
    <w:rsid w:val="00501B5B"/>
    <w:rsid w:val="00502DF0"/>
    <w:rsid w:val="00507322"/>
    <w:rsid w:val="00507EF5"/>
    <w:rsid w:val="00510E13"/>
    <w:rsid w:val="00511213"/>
    <w:rsid w:val="00514D73"/>
    <w:rsid w:val="00515EC3"/>
    <w:rsid w:val="0051764A"/>
    <w:rsid w:val="005176C8"/>
    <w:rsid w:val="005177C0"/>
    <w:rsid w:val="005228B9"/>
    <w:rsid w:val="00523054"/>
    <w:rsid w:val="00523C8B"/>
    <w:rsid w:val="0052449F"/>
    <w:rsid w:val="0052793F"/>
    <w:rsid w:val="005313DB"/>
    <w:rsid w:val="00531643"/>
    <w:rsid w:val="0053492B"/>
    <w:rsid w:val="00535EA7"/>
    <w:rsid w:val="00542B97"/>
    <w:rsid w:val="0054392A"/>
    <w:rsid w:val="00543CFC"/>
    <w:rsid w:val="00546C9D"/>
    <w:rsid w:val="0054773D"/>
    <w:rsid w:val="0054776F"/>
    <w:rsid w:val="00547821"/>
    <w:rsid w:val="00552746"/>
    <w:rsid w:val="0055440E"/>
    <w:rsid w:val="005633C7"/>
    <w:rsid w:val="0056597B"/>
    <w:rsid w:val="00570E13"/>
    <w:rsid w:val="00572B02"/>
    <w:rsid w:val="00573C2B"/>
    <w:rsid w:val="0057431C"/>
    <w:rsid w:val="00577078"/>
    <w:rsid w:val="0057713B"/>
    <w:rsid w:val="005804A5"/>
    <w:rsid w:val="00581D01"/>
    <w:rsid w:val="00583D1A"/>
    <w:rsid w:val="00585129"/>
    <w:rsid w:val="00591773"/>
    <w:rsid w:val="00591D32"/>
    <w:rsid w:val="00594E8A"/>
    <w:rsid w:val="005A0E17"/>
    <w:rsid w:val="005A443E"/>
    <w:rsid w:val="005A5392"/>
    <w:rsid w:val="005A7470"/>
    <w:rsid w:val="005A7D16"/>
    <w:rsid w:val="005B15D2"/>
    <w:rsid w:val="005B2CC4"/>
    <w:rsid w:val="005B3FDF"/>
    <w:rsid w:val="005B5173"/>
    <w:rsid w:val="005B6B25"/>
    <w:rsid w:val="005B7AEE"/>
    <w:rsid w:val="005C780C"/>
    <w:rsid w:val="005D20D4"/>
    <w:rsid w:val="005D59C9"/>
    <w:rsid w:val="005D671D"/>
    <w:rsid w:val="005E0956"/>
    <w:rsid w:val="005E1F6F"/>
    <w:rsid w:val="005E248B"/>
    <w:rsid w:val="005E2744"/>
    <w:rsid w:val="005E4E20"/>
    <w:rsid w:val="005E59B4"/>
    <w:rsid w:val="005E7C47"/>
    <w:rsid w:val="005F22D0"/>
    <w:rsid w:val="005F2B6F"/>
    <w:rsid w:val="0060406A"/>
    <w:rsid w:val="0060477E"/>
    <w:rsid w:val="00607471"/>
    <w:rsid w:val="006112A3"/>
    <w:rsid w:val="00612A36"/>
    <w:rsid w:val="00620C8D"/>
    <w:rsid w:val="006212DC"/>
    <w:rsid w:val="00625D82"/>
    <w:rsid w:val="00626F90"/>
    <w:rsid w:val="006273EA"/>
    <w:rsid w:val="006304C1"/>
    <w:rsid w:val="006336E6"/>
    <w:rsid w:val="0063395A"/>
    <w:rsid w:val="00635B39"/>
    <w:rsid w:val="00636920"/>
    <w:rsid w:val="00642570"/>
    <w:rsid w:val="00642858"/>
    <w:rsid w:val="0064374A"/>
    <w:rsid w:val="0064442E"/>
    <w:rsid w:val="00644A4E"/>
    <w:rsid w:val="00646AB7"/>
    <w:rsid w:val="00646D00"/>
    <w:rsid w:val="0065083A"/>
    <w:rsid w:val="006520AE"/>
    <w:rsid w:val="00657F60"/>
    <w:rsid w:val="006621FE"/>
    <w:rsid w:val="006633AD"/>
    <w:rsid w:val="00663E80"/>
    <w:rsid w:val="00665501"/>
    <w:rsid w:val="006669B6"/>
    <w:rsid w:val="0066762A"/>
    <w:rsid w:val="006706D3"/>
    <w:rsid w:val="00671ED0"/>
    <w:rsid w:val="00677DBE"/>
    <w:rsid w:val="00680214"/>
    <w:rsid w:val="00680466"/>
    <w:rsid w:val="0068337D"/>
    <w:rsid w:val="00685969"/>
    <w:rsid w:val="00692334"/>
    <w:rsid w:val="00692F76"/>
    <w:rsid w:val="006931C1"/>
    <w:rsid w:val="00696011"/>
    <w:rsid w:val="006966CB"/>
    <w:rsid w:val="006A0B9F"/>
    <w:rsid w:val="006A213E"/>
    <w:rsid w:val="006A2237"/>
    <w:rsid w:val="006A4364"/>
    <w:rsid w:val="006A61DC"/>
    <w:rsid w:val="006B2B71"/>
    <w:rsid w:val="006B5F0E"/>
    <w:rsid w:val="006B675E"/>
    <w:rsid w:val="006B69B8"/>
    <w:rsid w:val="006C1A51"/>
    <w:rsid w:val="006C54BE"/>
    <w:rsid w:val="006C6BEA"/>
    <w:rsid w:val="006D0E99"/>
    <w:rsid w:val="006D38FE"/>
    <w:rsid w:val="006D5962"/>
    <w:rsid w:val="006D5A2C"/>
    <w:rsid w:val="006D6377"/>
    <w:rsid w:val="006E0BAA"/>
    <w:rsid w:val="006E11CB"/>
    <w:rsid w:val="006E14BD"/>
    <w:rsid w:val="006E3126"/>
    <w:rsid w:val="006E41F1"/>
    <w:rsid w:val="006E43AA"/>
    <w:rsid w:val="006E51AE"/>
    <w:rsid w:val="006E58EC"/>
    <w:rsid w:val="006E6417"/>
    <w:rsid w:val="006E6930"/>
    <w:rsid w:val="006F14EF"/>
    <w:rsid w:val="006F2F09"/>
    <w:rsid w:val="006F618E"/>
    <w:rsid w:val="006F7851"/>
    <w:rsid w:val="00700F1F"/>
    <w:rsid w:val="00701119"/>
    <w:rsid w:val="00701777"/>
    <w:rsid w:val="00702644"/>
    <w:rsid w:val="0070282E"/>
    <w:rsid w:val="00703928"/>
    <w:rsid w:val="00703C9E"/>
    <w:rsid w:val="007076A3"/>
    <w:rsid w:val="007103A7"/>
    <w:rsid w:val="00710558"/>
    <w:rsid w:val="0071254B"/>
    <w:rsid w:val="00717C84"/>
    <w:rsid w:val="007209CE"/>
    <w:rsid w:val="00721B64"/>
    <w:rsid w:val="0072256A"/>
    <w:rsid w:val="00723D03"/>
    <w:rsid w:val="00726B9C"/>
    <w:rsid w:val="00726FBD"/>
    <w:rsid w:val="007301F3"/>
    <w:rsid w:val="00731A9C"/>
    <w:rsid w:val="0073246C"/>
    <w:rsid w:val="00735198"/>
    <w:rsid w:val="00736638"/>
    <w:rsid w:val="00736CD6"/>
    <w:rsid w:val="00740DAE"/>
    <w:rsid w:val="00742687"/>
    <w:rsid w:val="00742D03"/>
    <w:rsid w:val="007458E0"/>
    <w:rsid w:val="007474F7"/>
    <w:rsid w:val="007479E9"/>
    <w:rsid w:val="007515D1"/>
    <w:rsid w:val="007556C2"/>
    <w:rsid w:val="00755BA0"/>
    <w:rsid w:val="00756C00"/>
    <w:rsid w:val="00757561"/>
    <w:rsid w:val="00757B95"/>
    <w:rsid w:val="00757CC7"/>
    <w:rsid w:val="007666B0"/>
    <w:rsid w:val="00766E01"/>
    <w:rsid w:val="00770A83"/>
    <w:rsid w:val="00770E52"/>
    <w:rsid w:val="007718EC"/>
    <w:rsid w:val="00772B2A"/>
    <w:rsid w:val="00773E03"/>
    <w:rsid w:val="00774684"/>
    <w:rsid w:val="00781485"/>
    <w:rsid w:val="00781E03"/>
    <w:rsid w:val="0078391B"/>
    <w:rsid w:val="007852FC"/>
    <w:rsid w:val="00790D3C"/>
    <w:rsid w:val="0079299F"/>
    <w:rsid w:val="00793C47"/>
    <w:rsid w:val="00794072"/>
    <w:rsid w:val="0079673B"/>
    <w:rsid w:val="007A1379"/>
    <w:rsid w:val="007A6568"/>
    <w:rsid w:val="007A6E2F"/>
    <w:rsid w:val="007A7012"/>
    <w:rsid w:val="007A7F46"/>
    <w:rsid w:val="007B0D82"/>
    <w:rsid w:val="007B255B"/>
    <w:rsid w:val="007C27B9"/>
    <w:rsid w:val="007C3F3C"/>
    <w:rsid w:val="007C4034"/>
    <w:rsid w:val="007D24C7"/>
    <w:rsid w:val="007D71FB"/>
    <w:rsid w:val="007D7555"/>
    <w:rsid w:val="007E1ADC"/>
    <w:rsid w:val="007E231A"/>
    <w:rsid w:val="007E57F8"/>
    <w:rsid w:val="007E5AB7"/>
    <w:rsid w:val="007E5DC9"/>
    <w:rsid w:val="007E7F43"/>
    <w:rsid w:val="007F0078"/>
    <w:rsid w:val="007F092C"/>
    <w:rsid w:val="007F5DBD"/>
    <w:rsid w:val="00800769"/>
    <w:rsid w:val="008048E9"/>
    <w:rsid w:val="00805933"/>
    <w:rsid w:val="00806266"/>
    <w:rsid w:val="00807757"/>
    <w:rsid w:val="00810402"/>
    <w:rsid w:val="00812955"/>
    <w:rsid w:val="008148A9"/>
    <w:rsid w:val="00816598"/>
    <w:rsid w:val="00816AD6"/>
    <w:rsid w:val="00822993"/>
    <w:rsid w:val="00822E93"/>
    <w:rsid w:val="00823209"/>
    <w:rsid w:val="008232FB"/>
    <w:rsid w:val="008258A6"/>
    <w:rsid w:val="00827F15"/>
    <w:rsid w:val="00834F43"/>
    <w:rsid w:val="008351B3"/>
    <w:rsid w:val="0083616C"/>
    <w:rsid w:val="00836923"/>
    <w:rsid w:val="00837333"/>
    <w:rsid w:val="00837F58"/>
    <w:rsid w:val="00841436"/>
    <w:rsid w:val="00842152"/>
    <w:rsid w:val="008424F1"/>
    <w:rsid w:val="00843566"/>
    <w:rsid w:val="0084439B"/>
    <w:rsid w:val="00844B7D"/>
    <w:rsid w:val="00847AC4"/>
    <w:rsid w:val="0085237F"/>
    <w:rsid w:val="00853059"/>
    <w:rsid w:val="008554BC"/>
    <w:rsid w:val="00855650"/>
    <w:rsid w:val="00861669"/>
    <w:rsid w:val="00863306"/>
    <w:rsid w:val="00867418"/>
    <w:rsid w:val="00867871"/>
    <w:rsid w:val="00872A71"/>
    <w:rsid w:val="008748E9"/>
    <w:rsid w:val="008748F7"/>
    <w:rsid w:val="00876282"/>
    <w:rsid w:val="00877028"/>
    <w:rsid w:val="00880B3A"/>
    <w:rsid w:val="0088547C"/>
    <w:rsid w:val="00885EDB"/>
    <w:rsid w:val="00887AFF"/>
    <w:rsid w:val="0089149C"/>
    <w:rsid w:val="00892A3A"/>
    <w:rsid w:val="00892E98"/>
    <w:rsid w:val="0089560E"/>
    <w:rsid w:val="008A073B"/>
    <w:rsid w:val="008A0C7B"/>
    <w:rsid w:val="008A3210"/>
    <w:rsid w:val="008A3FBA"/>
    <w:rsid w:val="008A5E11"/>
    <w:rsid w:val="008A661C"/>
    <w:rsid w:val="008B1186"/>
    <w:rsid w:val="008B295A"/>
    <w:rsid w:val="008B5FE0"/>
    <w:rsid w:val="008B7594"/>
    <w:rsid w:val="008C014D"/>
    <w:rsid w:val="008C1CFF"/>
    <w:rsid w:val="008C27B1"/>
    <w:rsid w:val="008C298F"/>
    <w:rsid w:val="008C2A89"/>
    <w:rsid w:val="008C58CF"/>
    <w:rsid w:val="008D0349"/>
    <w:rsid w:val="008D0EFE"/>
    <w:rsid w:val="008D2B51"/>
    <w:rsid w:val="008D59A6"/>
    <w:rsid w:val="008D67BC"/>
    <w:rsid w:val="008D6C79"/>
    <w:rsid w:val="008D6F73"/>
    <w:rsid w:val="008D797C"/>
    <w:rsid w:val="008E0A10"/>
    <w:rsid w:val="008E0EE7"/>
    <w:rsid w:val="008E1A96"/>
    <w:rsid w:val="008E3A31"/>
    <w:rsid w:val="008E45EC"/>
    <w:rsid w:val="008E616C"/>
    <w:rsid w:val="008E7315"/>
    <w:rsid w:val="008E7CC5"/>
    <w:rsid w:val="008F1BD8"/>
    <w:rsid w:val="008F2F32"/>
    <w:rsid w:val="008F3EF0"/>
    <w:rsid w:val="008F4732"/>
    <w:rsid w:val="008F4ED4"/>
    <w:rsid w:val="008F5894"/>
    <w:rsid w:val="008F7616"/>
    <w:rsid w:val="00902CA1"/>
    <w:rsid w:val="009063B3"/>
    <w:rsid w:val="00907869"/>
    <w:rsid w:val="00910C05"/>
    <w:rsid w:val="009111B5"/>
    <w:rsid w:val="00913693"/>
    <w:rsid w:val="00915A5B"/>
    <w:rsid w:val="009162C9"/>
    <w:rsid w:val="00916B4D"/>
    <w:rsid w:val="00921BB4"/>
    <w:rsid w:val="00926365"/>
    <w:rsid w:val="00926863"/>
    <w:rsid w:val="00930A3D"/>
    <w:rsid w:val="00931647"/>
    <w:rsid w:val="00931653"/>
    <w:rsid w:val="009316CF"/>
    <w:rsid w:val="009322F4"/>
    <w:rsid w:val="009341BB"/>
    <w:rsid w:val="00934BBC"/>
    <w:rsid w:val="00935BA6"/>
    <w:rsid w:val="0094297D"/>
    <w:rsid w:val="009440BC"/>
    <w:rsid w:val="0095140F"/>
    <w:rsid w:val="009526CB"/>
    <w:rsid w:val="00952815"/>
    <w:rsid w:val="0095368B"/>
    <w:rsid w:val="00954897"/>
    <w:rsid w:val="00954C9D"/>
    <w:rsid w:val="00955BC4"/>
    <w:rsid w:val="009625C3"/>
    <w:rsid w:val="00963378"/>
    <w:rsid w:val="0096511F"/>
    <w:rsid w:val="00965ACD"/>
    <w:rsid w:val="00966516"/>
    <w:rsid w:val="009729E3"/>
    <w:rsid w:val="009823B9"/>
    <w:rsid w:val="00984B32"/>
    <w:rsid w:val="00985760"/>
    <w:rsid w:val="009858C1"/>
    <w:rsid w:val="009864EC"/>
    <w:rsid w:val="009907DC"/>
    <w:rsid w:val="009912DB"/>
    <w:rsid w:val="00991719"/>
    <w:rsid w:val="009933A2"/>
    <w:rsid w:val="00994CA7"/>
    <w:rsid w:val="00995E1F"/>
    <w:rsid w:val="00997EFB"/>
    <w:rsid w:val="009A0320"/>
    <w:rsid w:val="009A3391"/>
    <w:rsid w:val="009A5BD8"/>
    <w:rsid w:val="009B1591"/>
    <w:rsid w:val="009B1890"/>
    <w:rsid w:val="009B1D64"/>
    <w:rsid w:val="009B5E5A"/>
    <w:rsid w:val="009B64D3"/>
    <w:rsid w:val="009B6968"/>
    <w:rsid w:val="009B7250"/>
    <w:rsid w:val="009B74E1"/>
    <w:rsid w:val="009C0AE0"/>
    <w:rsid w:val="009C10EB"/>
    <w:rsid w:val="009C1379"/>
    <w:rsid w:val="009C2866"/>
    <w:rsid w:val="009C3ED3"/>
    <w:rsid w:val="009C45E4"/>
    <w:rsid w:val="009C762E"/>
    <w:rsid w:val="009D09EE"/>
    <w:rsid w:val="009D29E8"/>
    <w:rsid w:val="009D685F"/>
    <w:rsid w:val="009E3166"/>
    <w:rsid w:val="009E3659"/>
    <w:rsid w:val="009E51FB"/>
    <w:rsid w:val="009E5479"/>
    <w:rsid w:val="009E5A6E"/>
    <w:rsid w:val="009E7C2B"/>
    <w:rsid w:val="009F0DC3"/>
    <w:rsid w:val="009F3FD8"/>
    <w:rsid w:val="009F4964"/>
    <w:rsid w:val="009F7DB6"/>
    <w:rsid w:val="00A0128E"/>
    <w:rsid w:val="00A029D8"/>
    <w:rsid w:val="00A03221"/>
    <w:rsid w:val="00A0328D"/>
    <w:rsid w:val="00A0515A"/>
    <w:rsid w:val="00A06DAC"/>
    <w:rsid w:val="00A07E67"/>
    <w:rsid w:val="00A10078"/>
    <w:rsid w:val="00A10CCD"/>
    <w:rsid w:val="00A119FA"/>
    <w:rsid w:val="00A13AA6"/>
    <w:rsid w:val="00A14C8B"/>
    <w:rsid w:val="00A1530E"/>
    <w:rsid w:val="00A15B11"/>
    <w:rsid w:val="00A171BB"/>
    <w:rsid w:val="00A21041"/>
    <w:rsid w:val="00A23BEF"/>
    <w:rsid w:val="00A24282"/>
    <w:rsid w:val="00A24CB9"/>
    <w:rsid w:val="00A261BB"/>
    <w:rsid w:val="00A265E7"/>
    <w:rsid w:val="00A2666B"/>
    <w:rsid w:val="00A273DE"/>
    <w:rsid w:val="00A30AF7"/>
    <w:rsid w:val="00A30EAB"/>
    <w:rsid w:val="00A32C71"/>
    <w:rsid w:val="00A32E9E"/>
    <w:rsid w:val="00A346B4"/>
    <w:rsid w:val="00A37343"/>
    <w:rsid w:val="00A4149B"/>
    <w:rsid w:val="00A4197C"/>
    <w:rsid w:val="00A50CCA"/>
    <w:rsid w:val="00A5416A"/>
    <w:rsid w:val="00A543C2"/>
    <w:rsid w:val="00A5442B"/>
    <w:rsid w:val="00A54C32"/>
    <w:rsid w:val="00A54E30"/>
    <w:rsid w:val="00A54E6E"/>
    <w:rsid w:val="00A561F4"/>
    <w:rsid w:val="00A56929"/>
    <w:rsid w:val="00A56E99"/>
    <w:rsid w:val="00A608C2"/>
    <w:rsid w:val="00A617AB"/>
    <w:rsid w:val="00A61B13"/>
    <w:rsid w:val="00A65A2A"/>
    <w:rsid w:val="00A65CCA"/>
    <w:rsid w:val="00A71690"/>
    <w:rsid w:val="00A7571C"/>
    <w:rsid w:val="00A76776"/>
    <w:rsid w:val="00A76B57"/>
    <w:rsid w:val="00A77454"/>
    <w:rsid w:val="00A822AF"/>
    <w:rsid w:val="00A8599E"/>
    <w:rsid w:val="00A86682"/>
    <w:rsid w:val="00A87E14"/>
    <w:rsid w:val="00A90201"/>
    <w:rsid w:val="00A92E0B"/>
    <w:rsid w:val="00A95FFD"/>
    <w:rsid w:val="00AA0049"/>
    <w:rsid w:val="00AA3B93"/>
    <w:rsid w:val="00AA3D72"/>
    <w:rsid w:val="00AA4DDE"/>
    <w:rsid w:val="00AA4F75"/>
    <w:rsid w:val="00AB30EB"/>
    <w:rsid w:val="00AB3749"/>
    <w:rsid w:val="00AB3A08"/>
    <w:rsid w:val="00AB3BD4"/>
    <w:rsid w:val="00AB3E5A"/>
    <w:rsid w:val="00AB3FC8"/>
    <w:rsid w:val="00AB5AF2"/>
    <w:rsid w:val="00AB6289"/>
    <w:rsid w:val="00AC33CD"/>
    <w:rsid w:val="00AC64BA"/>
    <w:rsid w:val="00AC674C"/>
    <w:rsid w:val="00AC6FA0"/>
    <w:rsid w:val="00AC7D9B"/>
    <w:rsid w:val="00AD21F8"/>
    <w:rsid w:val="00AD35DF"/>
    <w:rsid w:val="00AD614A"/>
    <w:rsid w:val="00AD71C3"/>
    <w:rsid w:val="00AD74E8"/>
    <w:rsid w:val="00AD7650"/>
    <w:rsid w:val="00AE0888"/>
    <w:rsid w:val="00AE119C"/>
    <w:rsid w:val="00AE1C68"/>
    <w:rsid w:val="00AE49F3"/>
    <w:rsid w:val="00AE4FF1"/>
    <w:rsid w:val="00AF0F99"/>
    <w:rsid w:val="00AF1BAA"/>
    <w:rsid w:val="00AF5FE2"/>
    <w:rsid w:val="00AF7FEE"/>
    <w:rsid w:val="00B03341"/>
    <w:rsid w:val="00B06BE6"/>
    <w:rsid w:val="00B06FAC"/>
    <w:rsid w:val="00B10AF6"/>
    <w:rsid w:val="00B14333"/>
    <w:rsid w:val="00B1476E"/>
    <w:rsid w:val="00B14E33"/>
    <w:rsid w:val="00B154B2"/>
    <w:rsid w:val="00B15C36"/>
    <w:rsid w:val="00B20C22"/>
    <w:rsid w:val="00B21041"/>
    <w:rsid w:val="00B21CE3"/>
    <w:rsid w:val="00B22C4F"/>
    <w:rsid w:val="00B259EC"/>
    <w:rsid w:val="00B25DF6"/>
    <w:rsid w:val="00B30D25"/>
    <w:rsid w:val="00B311B6"/>
    <w:rsid w:val="00B32ADD"/>
    <w:rsid w:val="00B332B5"/>
    <w:rsid w:val="00B37A62"/>
    <w:rsid w:val="00B4329E"/>
    <w:rsid w:val="00B45C96"/>
    <w:rsid w:val="00B50A4B"/>
    <w:rsid w:val="00B50D38"/>
    <w:rsid w:val="00B54C68"/>
    <w:rsid w:val="00B55E01"/>
    <w:rsid w:val="00B56DCC"/>
    <w:rsid w:val="00B570C7"/>
    <w:rsid w:val="00B578EC"/>
    <w:rsid w:val="00B656AC"/>
    <w:rsid w:val="00B65A5D"/>
    <w:rsid w:val="00B70A5C"/>
    <w:rsid w:val="00B730A1"/>
    <w:rsid w:val="00B738EF"/>
    <w:rsid w:val="00B744CB"/>
    <w:rsid w:val="00B76AA2"/>
    <w:rsid w:val="00B77D78"/>
    <w:rsid w:val="00B80FE2"/>
    <w:rsid w:val="00B83F2A"/>
    <w:rsid w:val="00B87FF9"/>
    <w:rsid w:val="00B9654A"/>
    <w:rsid w:val="00BA08C3"/>
    <w:rsid w:val="00BA2FBD"/>
    <w:rsid w:val="00BA4C09"/>
    <w:rsid w:val="00BA4CD5"/>
    <w:rsid w:val="00BA4FB9"/>
    <w:rsid w:val="00BA5009"/>
    <w:rsid w:val="00BA5F5A"/>
    <w:rsid w:val="00BA6225"/>
    <w:rsid w:val="00BA67F0"/>
    <w:rsid w:val="00BB2143"/>
    <w:rsid w:val="00BB236A"/>
    <w:rsid w:val="00BB2379"/>
    <w:rsid w:val="00BB2530"/>
    <w:rsid w:val="00BB307D"/>
    <w:rsid w:val="00BB4C0B"/>
    <w:rsid w:val="00BB6081"/>
    <w:rsid w:val="00BB6C47"/>
    <w:rsid w:val="00BC0614"/>
    <w:rsid w:val="00BC1524"/>
    <w:rsid w:val="00BC54D4"/>
    <w:rsid w:val="00BC638D"/>
    <w:rsid w:val="00BC6818"/>
    <w:rsid w:val="00BC6D0C"/>
    <w:rsid w:val="00BC79A1"/>
    <w:rsid w:val="00BD06AF"/>
    <w:rsid w:val="00BD0A68"/>
    <w:rsid w:val="00BD2CA0"/>
    <w:rsid w:val="00BD3FDF"/>
    <w:rsid w:val="00BD6B7F"/>
    <w:rsid w:val="00BD79EA"/>
    <w:rsid w:val="00BD7AEA"/>
    <w:rsid w:val="00BE1513"/>
    <w:rsid w:val="00BE1CE4"/>
    <w:rsid w:val="00BE1F82"/>
    <w:rsid w:val="00BF0418"/>
    <w:rsid w:val="00BF1968"/>
    <w:rsid w:val="00BF1CA3"/>
    <w:rsid w:val="00BF2471"/>
    <w:rsid w:val="00BF3A20"/>
    <w:rsid w:val="00BF3AEB"/>
    <w:rsid w:val="00BF4D71"/>
    <w:rsid w:val="00C02A0F"/>
    <w:rsid w:val="00C02B23"/>
    <w:rsid w:val="00C03F0C"/>
    <w:rsid w:val="00C054F9"/>
    <w:rsid w:val="00C10ADE"/>
    <w:rsid w:val="00C14CC7"/>
    <w:rsid w:val="00C1530B"/>
    <w:rsid w:val="00C15920"/>
    <w:rsid w:val="00C15C7E"/>
    <w:rsid w:val="00C16C4E"/>
    <w:rsid w:val="00C20165"/>
    <w:rsid w:val="00C21141"/>
    <w:rsid w:val="00C223EA"/>
    <w:rsid w:val="00C22411"/>
    <w:rsid w:val="00C248B8"/>
    <w:rsid w:val="00C30D49"/>
    <w:rsid w:val="00C334BD"/>
    <w:rsid w:val="00C33BB2"/>
    <w:rsid w:val="00C34625"/>
    <w:rsid w:val="00C348C8"/>
    <w:rsid w:val="00C35C48"/>
    <w:rsid w:val="00C35E13"/>
    <w:rsid w:val="00C4121F"/>
    <w:rsid w:val="00C42729"/>
    <w:rsid w:val="00C43F3D"/>
    <w:rsid w:val="00C4481C"/>
    <w:rsid w:val="00C452F3"/>
    <w:rsid w:val="00C46A0A"/>
    <w:rsid w:val="00C47082"/>
    <w:rsid w:val="00C52327"/>
    <w:rsid w:val="00C54101"/>
    <w:rsid w:val="00C54930"/>
    <w:rsid w:val="00C55322"/>
    <w:rsid w:val="00C609CD"/>
    <w:rsid w:val="00C60CEF"/>
    <w:rsid w:val="00C64070"/>
    <w:rsid w:val="00C65CCA"/>
    <w:rsid w:val="00C71221"/>
    <w:rsid w:val="00C75C7A"/>
    <w:rsid w:val="00C80590"/>
    <w:rsid w:val="00C80871"/>
    <w:rsid w:val="00C80BC3"/>
    <w:rsid w:val="00C82E83"/>
    <w:rsid w:val="00C84793"/>
    <w:rsid w:val="00C85DB1"/>
    <w:rsid w:val="00C85EFD"/>
    <w:rsid w:val="00C9063A"/>
    <w:rsid w:val="00C91761"/>
    <w:rsid w:val="00C926DE"/>
    <w:rsid w:val="00C93879"/>
    <w:rsid w:val="00CA1E6C"/>
    <w:rsid w:val="00CA329D"/>
    <w:rsid w:val="00CA4B0A"/>
    <w:rsid w:val="00CA5FB4"/>
    <w:rsid w:val="00CA6118"/>
    <w:rsid w:val="00CA6E4D"/>
    <w:rsid w:val="00CA7EC1"/>
    <w:rsid w:val="00CB1299"/>
    <w:rsid w:val="00CB18BE"/>
    <w:rsid w:val="00CB3B02"/>
    <w:rsid w:val="00CB5640"/>
    <w:rsid w:val="00CC1851"/>
    <w:rsid w:val="00CC37A3"/>
    <w:rsid w:val="00CC44DA"/>
    <w:rsid w:val="00CC45DA"/>
    <w:rsid w:val="00CC65EC"/>
    <w:rsid w:val="00CC66F0"/>
    <w:rsid w:val="00CD2E35"/>
    <w:rsid w:val="00CD33F4"/>
    <w:rsid w:val="00CD5487"/>
    <w:rsid w:val="00CE101B"/>
    <w:rsid w:val="00CE1D92"/>
    <w:rsid w:val="00CE27B5"/>
    <w:rsid w:val="00CE6016"/>
    <w:rsid w:val="00CE77C1"/>
    <w:rsid w:val="00CE7AFF"/>
    <w:rsid w:val="00CF0D8F"/>
    <w:rsid w:val="00CF1172"/>
    <w:rsid w:val="00CF3B3C"/>
    <w:rsid w:val="00CF4E25"/>
    <w:rsid w:val="00CF531F"/>
    <w:rsid w:val="00CF563B"/>
    <w:rsid w:val="00CF6CFF"/>
    <w:rsid w:val="00CF7685"/>
    <w:rsid w:val="00CF7F91"/>
    <w:rsid w:val="00D0081E"/>
    <w:rsid w:val="00D0198B"/>
    <w:rsid w:val="00D02F40"/>
    <w:rsid w:val="00D044D6"/>
    <w:rsid w:val="00D045B8"/>
    <w:rsid w:val="00D049F9"/>
    <w:rsid w:val="00D105BE"/>
    <w:rsid w:val="00D10821"/>
    <w:rsid w:val="00D12283"/>
    <w:rsid w:val="00D1799E"/>
    <w:rsid w:val="00D2037C"/>
    <w:rsid w:val="00D2067A"/>
    <w:rsid w:val="00D21CB8"/>
    <w:rsid w:val="00D228C3"/>
    <w:rsid w:val="00D24266"/>
    <w:rsid w:val="00D262B0"/>
    <w:rsid w:val="00D27DF8"/>
    <w:rsid w:val="00D3005B"/>
    <w:rsid w:val="00D30869"/>
    <w:rsid w:val="00D3133A"/>
    <w:rsid w:val="00D3474D"/>
    <w:rsid w:val="00D34CD9"/>
    <w:rsid w:val="00D36FF1"/>
    <w:rsid w:val="00D37C80"/>
    <w:rsid w:val="00D409A8"/>
    <w:rsid w:val="00D42755"/>
    <w:rsid w:val="00D43412"/>
    <w:rsid w:val="00D44517"/>
    <w:rsid w:val="00D52B1D"/>
    <w:rsid w:val="00D547AD"/>
    <w:rsid w:val="00D54B4A"/>
    <w:rsid w:val="00D559CA"/>
    <w:rsid w:val="00D57259"/>
    <w:rsid w:val="00D641B6"/>
    <w:rsid w:val="00D653AB"/>
    <w:rsid w:val="00D710A1"/>
    <w:rsid w:val="00D724EA"/>
    <w:rsid w:val="00D727DB"/>
    <w:rsid w:val="00D72822"/>
    <w:rsid w:val="00D7289A"/>
    <w:rsid w:val="00D73995"/>
    <w:rsid w:val="00D75D2E"/>
    <w:rsid w:val="00D7630C"/>
    <w:rsid w:val="00D7737C"/>
    <w:rsid w:val="00D81F7D"/>
    <w:rsid w:val="00D84353"/>
    <w:rsid w:val="00D84C59"/>
    <w:rsid w:val="00D8781E"/>
    <w:rsid w:val="00D913C7"/>
    <w:rsid w:val="00D919B0"/>
    <w:rsid w:val="00D9496A"/>
    <w:rsid w:val="00D950CE"/>
    <w:rsid w:val="00D96288"/>
    <w:rsid w:val="00D9701E"/>
    <w:rsid w:val="00DA07C8"/>
    <w:rsid w:val="00DA25CE"/>
    <w:rsid w:val="00DA2E52"/>
    <w:rsid w:val="00DA51EC"/>
    <w:rsid w:val="00DA5CA0"/>
    <w:rsid w:val="00DA7DB7"/>
    <w:rsid w:val="00DB3823"/>
    <w:rsid w:val="00DB5135"/>
    <w:rsid w:val="00DB672D"/>
    <w:rsid w:val="00DC2255"/>
    <w:rsid w:val="00DC32AF"/>
    <w:rsid w:val="00DC4BC1"/>
    <w:rsid w:val="00DC7CC0"/>
    <w:rsid w:val="00DD3D91"/>
    <w:rsid w:val="00DD61A2"/>
    <w:rsid w:val="00DD6749"/>
    <w:rsid w:val="00DE1D52"/>
    <w:rsid w:val="00DE46B0"/>
    <w:rsid w:val="00DE515F"/>
    <w:rsid w:val="00DE54BB"/>
    <w:rsid w:val="00DE5874"/>
    <w:rsid w:val="00DE5EA0"/>
    <w:rsid w:val="00DF17BB"/>
    <w:rsid w:val="00DF3CBB"/>
    <w:rsid w:val="00DF495A"/>
    <w:rsid w:val="00DF5BB5"/>
    <w:rsid w:val="00DF5D7A"/>
    <w:rsid w:val="00DF6753"/>
    <w:rsid w:val="00DF69ED"/>
    <w:rsid w:val="00DF72A7"/>
    <w:rsid w:val="00DF76C1"/>
    <w:rsid w:val="00DF77D0"/>
    <w:rsid w:val="00E00A1E"/>
    <w:rsid w:val="00E02B03"/>
    <w:rsid w:val="00E035CF"/>
    <w:rsid w:val="00E03C34"/>
    <w:rsid w:val="00E040CA"/>
    <w:rsid w:val="00E041C6"/>
    <w:rsid w:val="00E11FFB"/>
    <w:rsid w:val="00E1237C"/>
    <w:rsid w:val="00E13161"/>
    <w:rsid w:val="00E15AA8"/>
    <w:rsid w:val="00E2225E"/>
    <w:rsid w:val="00E23EEA"/>
    <w:rsid w:val="00E25270"/>
    <w:rsid w:val="00E27FB2"/>
    <w:rsid w:val="00E32C13"/>
    <w:rsid w:val="00E34229"/>
    <w:rsid w:val="00E37A9F"/>
    <w:rsid w:val="00E41324"/>
    <w:rsid w:val="00E42321"/>
    <w:rsid w:val="00E42EA6"/>
    <w:rsid w:val="00E43EB1"/>
    <w:rsid w:val="00E44FC6"/>
    <w:rsid w:val="00E45463"/>
    <w:rsid w:val="00E4646A"/>
    <w:rsid w:val="00E5092B"/>
    <w:rsid w:val="00E56EE9"/>
    <w:rsid w:val="00E577FD"/>
    <w:rsid w:val="00E579F1"/>
    <w:rsid w:val="00E6268F"/>
    <w:rsid w:val="00E6286D"/>
    <w:rsid w:val="00E63E3F"/>
    <w:rsid w:val="00E6583B"/>
    <w:rsid w:val="00E6756E"/>
    <w:rsid w:val="00E67FAF"/>
    <w:rsid w:val="00E70147"/>
    <w:rsid w:val="00E70DCE"/>
    <w:rsid w:val="00E72007"/>
    <w:rsid w:val="00E75E2B"/>
    <w:rsid w:val="00E75FF4"/>
    <w:rsid w:val="00E81AC1"/>
    <w:rsid w:val="00E86407"/>
    <w:rsid w:val="00E87A3F"/>
    <w:rsid w:val="00E94634"/>
    <w:rsid w:val="00E95D6D"/>
    <w:rsid w:val="00E95E31"/>
    <w:rsid w:val="00EA14DD"/>
    <w:rsid w:val="00EA424A"/>
    <w:rsid w:val="00EA433B"/>
    <w:rsid w:val="00EA46FB"/>
    <w:rsid w:val="00EA4E58"/>
    <w:rsid w:val="00EB0A31"/>
    <w:rsid w:val="00EB347E"/>
    <w:rsid w:val="00EB34BB"/>
    <w:rsid w:val="00EB440B"/>
    <w:rsid w:val="00EB5304"/>
    <w:rsid w:val="00EB5737"/>
    <w:rsid w:val="00EC4FD1"/>
    <w:rsid w:val="00EC5153"/>
    <w:rsid w:val="00EC5450"/>
    <w:rsid w:val="00EC6A71"/>
    <w:rsid w:val="00EC6C28"/>
    <w:rsid w:val="00ED0C7C"/>
    <w:rsid w:val="00ED2A01"/>
    <w:rsid w:val="00ED38D2"/>
    <w:rsid w:val="00ED5BCE"/>
    <w:rsid w:val="00ED5FB4"/>
    <w:rsid w:val="00ED6E28"/>
    <w:rsid w:val="00ED71CA"/>
    <w:rsid w:val="00EE3E0F"/>
    <w:rsid w:val="00EF7381"/>
    <w:rsid w:val="00EF743C"/>
    <w:rsid w:val="00EF78F5"/>
    <w:rsid w:val="00F001A2"/>
    <w:rsid w:val="00F02323"/>
    <w:rsid w:val="00F03BAD"/>
    <w:rsid w:val="00F061B4"/>
    <w:rsid w:val="00F072AE"/>
    <w:rsid w:val="00F07E90"/>
    <w:rsid w:val="00F10F11"/>
    <w:rsid w:val="00F17D3D"/>
    <w:rsid w:val="00F21D3C"/>
    <w:rsid w:val="00F25CC5"/>
    <w:rsid w:val="00F2639C"/>
    <w:rsid w:val="00F26A55"/>
    <w:rsid w:val="00F27374"/>
    <w:rsid w:val="00F308AD"/>
    <w:rsid w:val="00F329D9"/>
    <w:rsid w:val="00F37530"/>
    <w:rsid w:val="00F4229F"/>
    <w:rsid w:val="00F42432"/>
    <w:rsid w:val="00F434ED"/>
    <w:rsid w:val="00F47F87"/>
    <w:rsid w:val="00F503E1"/>
    <w:rsid w:val="00F50673"/>
    <w:rsid w:val="00F55353"/>
    <w:rsid w:val="00F57970"/>
    <w:rsid w:val="00F60964"/>
    <w:rsid w:val="00F61C1A"/>
    <w:rsid w:val="00F70817"/>
    <w:rsid w:val="00F713A0"/>
    <w:rsid w:val="00F7140E"/>
    <w:rsid w:val="00F727A6"/>
    <w:rsid w:val="00F72DC1"/>
    <w:rsid w:val="00F75A50"/>
    <w:rsid w:val="00F775EB"/>
    <w:rsid w:val="00F805F0"/>
    <w:rsid w:val="00F8096D"/>
    <w:rsid w:val="00F827AC"/>
    <w:rsid w:val="00F84628"/>
    <w:rsid w:val="00F85949"/>
    <w:rsid w:val="00F86A20"/>
    <w:rsid w:val="00F871C6"/>
    <w:rsid w:val="00F87E04"/>
    <w:rsid w:val="00F90EE6"/>
    <w:rsid w:val="00F92978"/>
    <w:rsid w:val="00F94A9B"/>
    <w:rsid w:val="00F9553C"/>
    <w:rsid w:val="00F95CC8"/>
    <w:rsid w:val="00F9687F"/>
    <w:rsid w:val="00FA49B6"/>
    <w:rsid w:val="00FA5571"/>
    <w:rsid w:val="00FA5807"/>
    <w:rsid w:val="00FA61AC"/>
    <w:rsid w:val="00FA6AF0"/>
    <w:rsid w:val="00FB2350"/>
    <w:rsid w:val="00FB2463"/>
    <w:rsid w:val="00FB504F"/>
    <w:rsid w:val="00FB521A"/>
    <w:rsid w:val="00FB66A4"/>
    <w:rsid w:val="00FC455B"/>
    <w:rsid w:val="00FC54E9"/>
    <w:rsid w:val="00FC597C"/>
    <w:rsid w:val="00FD4E26"/>
    <w:rsid w:val="00FD512C"/>
    <w:rsid w:val="00FD51E4"/>
    <w:rsid w:val="00FD598D"/>
    <w:rsid w:val="00FD7B82"/>
    <w:rsid w:val="00FE0E1B"/>
    <w:rsid w:val="00FE198F"/>
    <w:rsid w:val="00FE2A4E"/>
    <w:rsid w:val="00FE494D"/>
    <w:rsid w:val="00FE7239"/>
    <w:rsid w:val="00FF3AD4"/>
    <w:rsid w:val="00FF4236"/>
    <w:rsid w:val="00FF49A4"/>
    <w:rsid w:val="00FF5B05"/>
    <w:rsid w:val="00FF64BC"/>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footnote reference"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D07E4"/>
    <w:pPr>
      <w:spacing w:line="293" w:lineRule="auto"/>
    </w:pPr>
    <w:rPr>
      <w:sz w:val="22"/>
      <w:szCs w:val="24"/>
      <w:lang w:val="en-GB" w:eastAsia="de-DE"/>
    </w:rPr>
  </w:style>
  <w:style w:type="paragraph" w:styleId="berschrift1">
    <w:name w:val="heading 1"/>
    <w:basedOn w:val="Standard"/>
    <w:next w:val="Standard"/>
    <w:qFormat/>
    <w:rsid w:val="00B06BE6"/>
    <w:pPr>
      <w:keepNext/>
      <w:spacing w:line="480" w:lineRule="auto"/>
      <w:jc w:val="both"/>
      <w:outlineLvl w:val="0"/>
    </w:pPr>
    <w:rPr>
      <w:b/>
      <w:sz w:val="28"/>
    </w:rPr>
  </w:style>
  <w:style w:type="paragraph" w:styleId="berschrift2">
    <w:name w:val="heading 2"/>
    <w:basedOn w:val="Standard"/>
    <w:next w:val="Standard"/>
    <w:qFormat/>
    <w:rsid w:val="00B06BE6"/>
    <w:pPr>
      <w:keepNext/>
      <w:spacing w:before="240" w:after="60"/>
      <w:outlineLvl w:val="1"/>
    </w:pPr>
    <w:rPr>
      <w:rFonts w:cs="Arial"/>
      <w:b/>
      <w:bCs/>
      <w:iCs/>
      <w:sz w:val="26"/>
      <w:szCs w:val="28"/>
    </w:rPr>
  </w:style>
  <w:style w:type="paragraph" w:styleId="berschrift3">
    <w:name w:val="heading 3"/>
    <w:basedOn w:val="Standard"/>
    <w:next w:val="Standard"/>
    <w:qFormat/>
    <w:rsid w:val="00B06BE6"/>
    <w:pPr>
      <w:keepNext/>
      <w:jc w:val="both"/>
      <w:outlineLvl w:val="2"/>
    </w:pPr>
    <w:rPr>
      <w:b/>
    </w:rPr>
  </w:style>
  <w:style w:type="paragraph" w:styleId="berschrift4">
    <w:name w:val="heading 4"/>
    <w:basedOn w:val="Standard"/>
    <w:next w:val="Standard"/>
    <w:qFormat/>
    <w:rsid w:val="00DF6753"/>
    <w:pPr>
      <w:keepNext/>
      <w:outlineLvl w:val="3"/>
    </w:pPr>
    <w:rPr>
      <w:b/>
      <w:i/>
    </w:rPr>
  </w:style>
  <w:style w:type="paragraph" w:styleId="berschrift5">
    <w:name w:val="heading 5"/>
    <w:basedOn w:val="Standard"/>
    <w:next w:val="Standard"/>
    <w:qFormat/>
    <w:rsid w:val="00620C8D"/>
    <w:pPr>
      <w:keepNext/>
      <w:ind w:left="2098" w:hanging="2098"/>
      <w:jc w:val="both"/>
      <w:outlineLvl w:val="4"/>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620C8D"/>
    <w:pPr>
      <w:tabs>
        <w:tab w:val="center" w:pos="4536"/>
        <w:tab w:val="right" w:pos="9072"/>
      </w:tabs>
    </w:pPr>
  </w:style>
  <w:style w:type="character" w:styleId="Seitenzahl">
    <w:name w:val="page number"/>
    <w:basedOn w:val="Absatz-Standardschriftart"/>
    <w:rsid w:val="00620C8D"/>
  </w:style>
  <w:style w:type="paragraph" w:styleId="Textkrper">
    <w:name w:val="Body Text"/>
    <w:basedOn w:val="Standard"/>
    <w:rsid w:val="00620C8D"/>
    <w:pPr>
      <w:jc w:val="both"/>
    </w:pPr>
  </w:style>
  <w:style w:type="paragraph" w:styleId="Textkrper-Zeileneinzug">
    <w:name w:val="Body Text Indent"/>
    <w:basedOn w:val="Standard"/>
    <w:rsid w:val="00620C8D"/>
    <w:pPr>
      <w:spacing w:line="480" w:lineRule="auto"/>
      <w:ind w:left="2124" w:hanging="2124"/>
      <w:jc w:val="both"/>
    </w:pPr>
  </w:style>
  <w:style w:type="paragraph" w:styleId="Textkrper2">
    <w:name w:val="Body Text 2"/>
    <w:basedOn w:val="Standard"/>
    <w:rsid w:val="00620C8D"/>
    <w:pPr>
      <w:spacing w:line="480" w:lineRule="auto"/>
      <w:jc w:val="both"/>
    </w:pPr>
    <w:rPr>
      <w:u w:val="single"/>
    </w:rPr>
  </w:style>
  <w:style w:type="paragraph" w:styleId="Fuzeile">
    <w:name w:val="footer"/>
    <w:basedOn w:val="Standard"/>
    <w:rsid w:val="00620C8D"/>
    <w:pPr>
      <w:tabs>
        <w:tab w:val="center" w:pos="4536"/>
        <w:tab w:val="right" w:pos="9072"/>
      </w:tabs>
    </w:pPr>
  </w:style>
  <w:style w:type="paragraph" w:styleId="Funotentext">
    <w:name w:val="footnote text"/>
    <w:basedOn w:val="Standard"/>
    <w:link w:val="FunotentextZchn"/>
    <w:rsid w:val="00620C8D"/>
    <w:rPr>
      <w:szCs w:val="20"/>
    </w:rPr>
  </w:style>
  <w:style w:type="character" w:styleId="Funotenzeichen">
    <w:name w:val="footnote reference"/>
    <w:qFormat/>
    <w:rsid w:val="00620C8D"/>
    <w:rPr>
      <w:vertAlign w:val="superscript"/>
    </w:rPr>
  </w:style>
  <w:style w:type="paragraph" w:styleId="Aufzhlungszeichen">
    <w:name w:val="List Bullet"/>
    <w:basedOn w:val="Standard"/>
    <w:autoRedefine/>
    <w:rsid w:val="00620C8D"/>
    <w:pPr>
      <w:numPr>
        <w:numId w:val="1"/>
      </w:numPr>
    </w:pPr>
  </w:style>
  <w:style w:type="paragraph" w:styleId="NurText">
    <w:name w:val="Plain Text"/>
    <w:basedOn w:val="Standard"/>
    <w:rsid w:val="00620C8D"/>
    <w:pPr>
      <w:jc w:val="both"/>
    </w:pPr>
    <w:rPr>
      <w:rFonts w:ascii="Courier New" w:hAnsi="Courier New"/>
      <w:szCs w:val="20"/>
      <w:lang w:val="de-DE"/>
    </w:rPr>
  </w:style>
  <w:style w:type="table" w:styleId="Tabellenraster">
    <w:name w:val="Table Grid"/>
    <w:basedOn w:val="NormaleTabelle"/>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3">
    <w:name w:val="rwrro3"/>
    <w:rsid w:val="007C3F3C"/>
    <w:rPr>
      <w:strike w:val="0"/>
      <w:dstrike w:val="0"/>
      <w:color w:val="000000"/>
      <w:u w:val="none"/>
      <w:effect w:val="none"/>
    </w:rPr>
  </w:style>
  <w:style w:type="character" w:customStyle="1" w:styleId="KopfzeileZchn">
    <w:name w:val="Kopfzeile Zchn"/>
    <w:basedOn w:val="Absatz-Standardschriftart"/>
    <w:link w:val="Kopfzeile"/>
    <w:rsid w:val="00E37A9F"/>
    <w:rPr>
      <w:rFonts w:ascii="Charis SIL" w:hAnsi="Charis SIL"/>
      <w:sz w:val="24"/>
      <w:szCs w:val="24"/>
      <w:lang w:val="en-GB" w:eastAsia="de-DE"/>
    </w:rPr>
  </w:style>
  <w:style w:type="character" w:styleId="Hyperlink">
    <w:name w:val="Hyperlink"/>
    <w:rsid w:val="008D67BC"/>
    <w:rPr>
      <w:color w:val="0000FF"/>
      <w:u w:val="single"/>
    </w:rPr>
  </w:style>
  <w:style w:type="character" w:customStyle="1" w:styleId="FunotentextZchn">
    <w:name w:val="Fußnotentext Zchn"/>
    <w:basedOn w:val="Absatz-Standardschriftart"/>
    <w:link w:val="Funotentext"/>
    <w:semiHidden/>
    <w:rsid w:val="00DF5BB5"/>
    <w:rPr>
      <w:rFonts w:ascii="Charis SIL" w:hAnsi="Charis SIL"/>
      <w:lang w:val="en-GB" w:eastAsia="de-DE"/>
    </w:rPr>
  </w:style>
  <w:style w:type="paragraph" w:styleId="Liste">
    <w:name w:val="List"/>
    <w:basedOn w:val="Standard"/>
    <w:rsid w:val="00A608C2"/>
    <w:pPr>
      <w:ind w:left="283" w:hanging="283"/>
      <w:contextualSpacing/>
    </w:pPr>
  </w:style>
  <w:style w:type="paragraph" w:styleId="Datum">
    <w:name w:val="Date"/>
    <w:basedOn w:val="Standard"/>
    <w:next w:val="Standard"/>
    <w:link w:val="DatumZchn"/>
    <w:rsid w:val="00A608C2"/>
  </w:style>
  <w:style w:type="character" w:customStyle="1" w:styleId="DatumZchn">
    <w:name w:val="Datum Zchn"/>
    <w:basedOn w:val="Absatz-Standardschriftart"/>
    <w:link w:val="Datum"/>
    <w:rsid w:val="00A608C2"/>
    <w:rPr>
      <w:rFonts w:ascii="Charis SIL" w:hAnsi="Charis SIL"/>
      <w:szCs w:val="24"/>
      <w:lang w:val="en-GB" w:eastAsia="de-DE"/>
    </w:rPr>
  </w:style>
  <w:style w:type="paragraph" w:styleId="Beschriftung">
    <w:name w:val="caption"/>
    <w:basedOn w:val="Standard"/>
    <w:next w:val="Standard"/>
    <w:unhideWhenUsed/>
    <w:qFormat/>
    <w:rsid w:val="006E14BD"/>
    <w:pPr>
      <w:spacing w:after="200"/>
    </w:pPr>
    <w:rPr>
      <w:b/>
      <w:bCs/>
      <w:color w:val="4F81BD" w:themeColor="accent1"/>
      <w:sz w:val="18"/>
      <w:szCs w:val="18"/>
    </w:rPr>
  </w:style>
  <w:style w:type="paragraph" w:styleId="Endnotentext">
    <w:name w:val="endnote text"/>
    <w:basedOn w:val="Standard"/>
    <w:link w:val="EndnotentextZchn"/>
    <w:semiHidden/>
    <w:unhideWhenUsed/>
    <w:rsid w:val="002F0F99"/>
    <w:rPr>
      <w:szCs w:val="20"/>
    </w:rPr>
  </w:style>
  <w:style w:type="character" w:customStyle="1" w:styleId="EndnotentextZchn">
    <w:name w:val="Endnotentext Zchn"/>
    <w:basedOn w:val="Absatz-Standardschriftart"/>
    <w:link w:val="Endnotentext"/>
    <w:semiHidden/>
    <w:rsid w:val="002F0F99"/>
    <w:rPr>
      <w:rFonts w:ascii="Charis SIL" w:hAnsi="Charis SIL"/>
      <w:lang w:val="en-GB" w:eastAsia="de-DE"/>
    </w:rPr>
  </w:style>
  <w:style w:type="character" w:styleId="Endnotenzeichen">
    <w:name w:val="endnote reference"/>
    <w:basedOn w:val="Absatz-Standardschriftart"/>
    <w:semiHidden/>
    <w:unhideWhenUsed/>
    <w:rsid w:val="002F0F99"/>
    <w:rPr>
      <w:vertAlign w:val="superscript"/>
    </w:rPr>
  </w:style>
  <w:style w:type="character" w:customStyle="1" w:styleId="Funotenanker">
    <w:name w:val="Fußnotenanker"/>
    <w:rsid w:val="00BD2CA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footnote reference"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D07E4"/>
    <w:pPr>
      <w:spacing w:line="293" w:lineRule="auto"/>
    </w:pPr>
    <w:rPr>
      <w:sz w:val="22"/>
      <w:szCs w:val="24"/>
      <w:lang w:val="en-GB" w:eastAsia="de-DE"/>
    </w:rPr>
  </w:style>
  <w:style w:type="paragraph" w:styleId="berschrift1">
    <w:name w:val="heading 1"/>
    <w:basedOn w:val="Standard"/>
    <w:next w:val="Standard"/>
    <w:qFormat/>
    <w:rsid w:val="00B06BE6"/>
    <w:pPr>
      <w:keepNext/>
      <w:spacing w:line="480" w:lineRule="auto"/>
      <w:jc w:val="both"/>
      <w:outlineLvl w:val="0"/>
    </w:pPr>
    <w:rPr>
      <w:b/>
      <w:sz w:val="28"/>
    </w:rPr>
  </w:style>
  <w:style w:type="paragraph" w:styleId="berschrift2">
    <w:name w:val="heading 2"/>
    <w:basedOn w:val="Standard"/>
    <w:next w:val="Standard"/>
    <w:qFormat/>
    <w:rsid w:val="00B06BE6"/>
    <w:pPr>
      <w:keepNext/>
      <w:spacing w:before="240" w:after="60"/>
      <w:outlineLvl w:val="1"/>
    </w:pPr>
    <w:rPr>
      <w:rFonts w:cs="Arial"/>
      <w:b/>
      <w:bCs/>
      <w:iCs/>
      <w:sz w:val="26"/>
      <w:szCs w:val="28"/>
    </w:rPr>
  </w:style>
  <w:style w:type="paragraph" w:styleId="berschrift3">
    <w:name w:val="heading 3"/>
    <w:basedOn w:val="Standard"/>
    <w:next w:val="Standard"/>
    <w:qFormat/>
    <w:rsid w:val="00B06BE6"/>
    <w:pPr>
      <w:keepNext/>
      <w:jc w:val="both"/>
      <w:outlineLvl w:val="2"/>
    </w:pPr>
    <w:rPr>
      <w:b/>
    </w:rPr>
  </w:style>
  <w:style w:type="paragraph" w:styleId="berschrift4">
    <w:name w:val="heading 4"/>
    <w:basedOn w:val="Standard"/>
    <w:next w:val="Standard"/>
    <w:qFormat/>
    <w:rsid w:val="00DF6753"/>
    <w:pPr>
      <w:keepNext/>
      <w:outlineLvl w:val="3"/>
    </w:pPr>
    <w:rPr>
      <w:b/>
      <w:i/>
    </w:rPr>
  </w:style>
  <w:style w:type="paragraph" w:styleId="berschrift5">
    <w:name w:val="heading 5"/>
    <w:basedOn w:val="Standard"/>
    <w:next w:val="Standard"/>
    <w:qFormat/>
    <w:rsid w:val="00620C8D"/>
    <w:pPr>
      <w:keepNext/>
      <w:ind w:left="2098" w:hanging="2098"/>
      <w:jc w:val="both"/>
      <w:outlineLvl w:val="4"/>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620C8D"/>
    <w:pPr>
      <w:tabs>
        <w:tab w:val="center" w:pos="4536"/>
        <w:tab w:val="right" w:pos="9072"/>
      </w:tabs>
    </w:pPr>
  </w:style>
  <w:style w:type="character" w:styleId="Seitenzahl">
    <w:name w:val="page number"/>
    <w:basedOn w:val="Absatz-Standardschriftart"/>
    <w:rsid w:val="00620C8D"/>
  </w:style>
  <w:style w:type="paragraph" w:styleId="Textkrper">
    <w:name w:val="Body Text"/>
    <w:basedOn w:val="Standard"/>
    <w:rsid w:val="00620C8D"/>
    <w:pPr>
      <w:jc w:val="both"/>
    </w:pPr>
  </w:style>
  <w:style w:type="paragraph" w:styleId="Textkrper-Zeileneinzug">
    <w:name w:val="Body Text Indent"/>
    <w:basedOn w:val="Standard"/>
    <w:rsid w:val="00620C8D"/>
    <w:pPr>
      <w:spacing w:line="480" w:lineRule="auto"/>
      <w:ind w:left="2124" w:hanging="2124"/>
      <w:jc w:val="both"/>
    </w:pPr>
  </w:style>
  <w:style w:type="paragraph" w:styleId="Textkrper2">
    <w:name w:val="Body Text 2"/>
    <w:basedOn w:val="Standard"/>
    <w:rsid w:val="00620C8D"/>
    <w:pPr>
      <w:spacing w:line="480" w:lineRule="auto"/>
      <w:jc w:val="both"/>
    </w:pPr>
    <w:rPr>
      <w:u w:val="single"/>
    </w:rPr>
  </w:style>
  <w:style w:type="paragraph" w:styleId="Fuzeile">
    <w:name w:val="footer"/>
    <w:basedOn w:val="Standard"/>
    <w:rsid w:val="00620C8D"/>
    <w:pPr>
      <w:tabs>
        <w:tab w:val="center" w:pos="4536"/>
        <w:tab w:val="right" w:pos="9072"/>
      </w:tabs>
    </w:pPr>
  </w:style>
  <w:style w:type="paragraph" w:styleId="Funotentext">
    <w:name w:val="footnote text"/>
    <w:basedOn w:val="Standard"/>
    <w:link w:val="FunotentextZchn"/>
    <w:rsid w:val="00620C8D"/>
    <w:rPr>
      <w:szCs w:val="20"/>
    </w:rPr>
  </w:style>
  <w:style w:type="character" w:styleId="Funotenzeichen">
    <w:name w:val="footnote reference"/>
    <w:qFormat/>
    <w:rsid w:val="00620C8D"/>
    <w:rPr>
      <w:vertAlign w:val="superscript"/>
    </w:rPr>
  </w:style>
  <w:style w:type="paragraph" w:styleId="Aufzhlungszeichen">
    <w:name w:val="List Bullet"/>
    <w:basedOn w:val="Standard"/>
    <w:autoRedefine/>
    <w:rsid w:val="00620C8D"/>
    <w:pPr>
      <w:numPr>
        <w:numId w:val="1"/>
      </w:numPr>
    </w:pPr>
  </w:style>
  <w:style w:type="paragraph" w:styleId="NurText">
    <w:name w:val="Plain Text"/>
    <w:basedOn w:val="Standard"/>
    <w:rsid w:val="00620C8D"/>
    <w:pPr>
      <w:jc w:val="both"/>
    </w:pPr>
    <w:rPr>
      <w:rFonts w:ascii="Courier New" w:hAnsi="Courier New"/>
      <w:szCs w:val="20"/>
      <w:lang w:val="de-DE"/>
    </w:rPr>
  </w:style>
  <w:style w:type="table" w:styleId="Tabellenraster">
    <w:name w:val="Table Grid"/>
    <w:basedOn w:val="NormaleTabelle"/>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3">
    <w:name w:val="rwrro3"/>
    <w:rsid w:val="007C3F3C"/>
    <w:rPr>
      <w:strike w:val="0"/>
      <w:dstrike w:val="0"/>
      <w:color w:val="000000"/>
      <w:u w:val="none"/>
      <w:effect w:val="none"/>
    </w:rPr>
  </w:style>
  <w:style w:type="character" w:customStyle="1" w:styleId="KopfzeileZchn">
    <w:name w:val="Kopfzeile Zchn"/>
    <w:basedOn w:val="Absatz-Standardschriftart"/>
    <w:link w:val="Kopfzeile"/>
    <w:rsid w:val="00E37A9F"/>
    <w:rPr>
      <w:rFonts w:ascii="Charis SIL" w:hAnsi="Charis SIL"/>
      <w:sz w:val="24"/>
      <w:szCs w:val="24"/>
      <w:lang w:val="en-GB" w:eastAsia="de-DE"/>
    </w:rPr>
  </w:style>
  <w:style w:type="character" w:styleId="Hyperlink">
    <w:name w:val="Hyperlink"/>
    <w:rsid w:val="008D67BC"/>
    <w:rPr>
      <w:color w:val="0000FF"/>
      <w:u w:val="single"/>
    </w:rPr>
  </w:style>
  <w:style w:type="character" w:customStyle="1" w:styleId="FunotentextZchn">
    <w:name w:val="Fußnotentext Zchn"/>
    <w:basedOn w:val="Absatz-Standardschriftart"/>
    <w:link w:val="Funotentext"/>
    <w:semiHidden/>
    <w:rsid w:val="00DF5BB5"/>
    <w:rPr>
      <w:rFonts w:ascii="Charis SIL" w:hAnsi="Charis SIL"/>
      <w:lang w:val="en-GB" w:eastAsia="de-DE"/>
    </w:rPr>
  </w:style>
  <w:style w:type="paragraph" w:styleId="Liste">
    <w:name w:val="List"/>
    <w:basedOn w:val="Standard"/>
    <w:rsid w:val="00A608C2"/>
    <w:pPr>
      <w:ind w:left="283" w:hanging="283"/>
      <w:contextualSpacing/>
    </w:pPr>
  </w:style>
  <w:style w:type="paragraph" w:styleId="Datum">
    <w:name w:val="Date"/>
    <w:basedOn w:val="Standard"/>
    <w:next w:val="Standard"/>
    <w:link w:val="DatumZchn"/>
    <w:rsid w:val="00A608C2"/>
  </w:style>
  <w:style w:type="character" w:customStyle="1" w:styleId="DatumZchn">
    <w:name w:val="Datum Zchn"/>
    <w:basedOn w:val="Absatz-Standardschriftart"/>
    <w:link w:val="Datum"/>
    <w:rsid w:val="00A608C2"/>
    <w:rPr>
      <w:rFonts w:ascii="Charis SIL" w:hAnsi="Charis SIL"/>
      <w:szCs w:val="24"/>
      <w:lang w:val="en-GB" w:eastAsia="de-DE"/>
    </w:rPr>
  </w:style>
  <w:style w:type="paragraph" w:styleId="Beschriftung">
    <w:name w:val="caption"/>
    <w:basedOn w:val="Standard"/>
    <w:next w:val="Standard"/>
    <w:unhideWhenUsed/>
    <w:qFormat/>
    <w:rsid w:val="006E14BD"/>
    <w:pPr>
      <w:spacing w:after="200"/>
    </w:pPr>
    <w:rPr>
      <w:b/>
      <w:bCs/>
      <w:color w:val="4F81BD" w:themeColor="accent1"/>
      <w:sz w:val="18"/>
      <w:szCs w:val="18"/>
    </w:rPr>
  </w:style>
  <w:style w:type="paragraph" w:styleId="Endnotentext">
    <w:name w:val="endnote text"/>
    <w:basedOn w:val="Standard"/>
    <w:link w:val="EndnotentextZchn"/>
    <w:semiHidden/>
    <w:unhideWhenUsed/>
    <w:rsid w:val="002F0F99"/>
    <w:rPr>
      <w:szCs w:val="20"/>
    </w:rPr>
  </w:style>
  <w:style w:type="character" w:customStyle="1" w:styleId="EndnotentextZchn">
    <w:name w:val="Endnotentext Zchn"/>
    <w:basedOn w:val="Absatz-Standardschriftart"/>
    <w:link w:val="Endnotentext"/>
    <w:semiHidden/>
    <w:rsid w:val="002F0F99"/>
    <w:rPr>
      <w:rFonts w:ascii="Charis SIL" w:hAnsi="Charis SIL"/>
      <w:lang w:val="en-GB" w:eastAsia="de-DE"/>
    </w:rPr>
  </w:style>
  <w:style w:type="character" w:styleId="Endnotenzeichen">
    <w:name w:val="endnote reference"/>
    <w:basedOn w:val="Absatz-Standardschriftart"/>
    <w:semiHidden/>
    <w:unhideWhenUsed/>
    <w:rsid w:val="002F0F99"/>
    <w:rPr>
      <w:vertAlign w:val="superscript"/>
    </w:rPr>
  </w:style>
  <w:style w:type="character" w:customStyle="1" w:styleId="Funotenanker">
    <w:name w:val="Fußnotenanker"/>
    <w:rsid w:val="00BD2C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522284">
      <w:bodyDiv w:val="1"/>
      <w:marLeft w:val="0"/>
      <w:marRight w:val="0"/>
      <w:marTop w:val="0"/>
      <w:marBottom w:val="0"/>
      <w:divBdr>
        <w:top w:val="none" w:sz="0" w:space="0" w:color="auto"/>
        <w:left w:val="none" w:sz="0" w:space="0" w:color="auto"/>
        <w:bottom w:val="none" w:sz="0" w:space="0" w:color="auto"/>
        <w:right w:val="none" w:sz="0" w:space="0" w:color="auto"/>
      </w:divBdr>
      <w:divsChild>
        <w:div w:id="135613148">
          <w:marLeft w:val="0"/>
          <w:marRight w:val="0"/>
          <w:marTop w:val="0"/>
          <w:marBottom w:val="0"/>
          <w:divBdr>
            <w:top w:val="none" w:sz="0" w:space="0" w:color="auto"/>
            <w:left w:val="none" w:sz="0" w:space="0" w:color="auto"/>
            <w:bottom w:val="none" w:sz="0" w:space="0" w:color="auto"/>
            <w:right w:val="none" w:sz="0" w:space="0" w:color="auto"/>
          </w:divBdr>
        </w:div>
      </w:divsChild>
    </w:div>
    <w:div w:id="269630034">
      <w:bodyDiv w:val="1"/>
      <w:marLeft w:val="0"/>
      <w:marRight w:val="0"/>
      <w:marTop w:val="0"/>
      <w:marBottom w:val="0"/>
      <w:divBdr>
        <w:top w:val="none" w:sz="0" w:space="0" w:color="auto"/>
        <w:left w:val="none" w:sz="0" w:space="0" w:color="auto"/>
        <w:bottom w:val="none" w:sz="0" w:space="0" w:color="auto"/>
        <w:right w:val="none" w:sz="0" w:space="0" w:color="auto"/>
      </w:divBdr>
    </w:div>
    <w:div w:id="207901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r.wikipedia.org/wiki/%D8%B3%D8%B9%D9%84%D9%88%D8%A9" TargetMode="Externa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4.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6.xml"/><Relationship Id="rId10" Type="http://schemas.openxmlformats.org/officeDocument/2006/relationships/header" Target="header2.xml"/><Relationship Id="rId19" Type="http://schemas.openxmlformats.org/officeDocument/2006/relationships/header" Target="header10.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16A7F-2C8D-4504-A303-EE377C136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8</Pages>
  <Words>48391</Words>
  <Characters>304864</Characters>
  <Application>Microsoft Office Word</Application>
  <DocSecurity>0</DocSecurity>
  <Lines>2540</Lines>
  <Paragraphs>705</Paragraphs>
  <ScaleCrop>false</ScaleCrop>
  <HeadingPairs>
    <vt:vector size="2" baseType="variant">
      <vt:variant>
        <vt:lpstr>Titel</vt:lpstr>
      </vt:variant>
      <vt:variant>
        <vt:i4>1</vt:i4>
      </vt:variant>
    </vt:vector>
  </HeadingPairs>
  <TitlesOfParts>
    <vt:vector size="1" baseType="lpstr">
      <vt:lpstr>Stephan Procházka</vt:lpstr>
    </vt:vector>
  </TitlesOfParts>
  <Company>Institut für Orientalistik der Universität Wien</Company>
  <LinksUpToDate>false</LinksUpToDate>
  <CharactersWithSpaces>352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creator>Stephan Prochazka</dc:creator>
  <cp:lastModifiedBy>Stephan</cp:lastModifiedBy>
  <cp:revision>442</cp:revision>
  <cp:lastPrinted>2003-02-11T10:31:00Z</cp:lastPrinted>
  <dcterms:created xsi:type="dcterms:W3CDTF">2014-07-24T14:04:00Z</dcterms:created>
  <dcterms:modified xsi:type="dcterms:W3CDTF">2021-03-11T20:05:00Z</dcterms:modified>
</cp:coreProperties>
</file>